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543F1B" w14:textId="77777777" w:rsidR="00DE235F" w:rsidRPr="005B6EFD" w:rsidRDefault="00A139FD" w:rsidP="001059DF">
      <w:pPr>
        <w:pStyle w:val="Heading1"/>
        <w:pBdr>
          <w:bottom w:val="none" w:sz="0" w:space="0" w:color="auto"/>
        </w:pBdr>
        <w:spacing w:before="0" w:after="360"/>
        <w:ind w:left="788"/>
        <w:rPr>
          <w:rFonts w:ascii="Arial" w:hAnsi="Arial" w:cs="Arial"/>
          <w:b/>
          <w:bCs/>
          <w:color w:val="000080"/>
          <w:kern w:val="0"/>
          <w:sz w:val="36"/>
          <w:szCs w:val="36"/>
          <w:lang w:eastAsia="en-US"/>
          <w14:ligatures w14:val="none"/>
        </w:rPr>
      </w:pPr>
      <w:r w:rsidRPr="005B6EFD">
        <w:rPr>
          <w:rFonts w:ascii="Arial" w:hAnsi="Arial" w:cs="Arial"/>
          <w:b/>
          <w:bCs/>
          <w:color w:val="000080"/>
          <w:sz w:val="36"/>
          <w:szCs w:val="36"/>
        </w:rPr>
        <w:t>Medical Services Advisory Committee (MSAC)</w:t>
      </w:r>
      <w:r w:rsidRPr="005B6EFD">
        <w:rPr>
          <w:rFonts w:ascii="Arial" w:hAnsi="Arial" w:cs="Arial"/>
          <w:b/>
          <w:bCs/>
          <w:color w:val="000080"/>
          <w:sz w:val="36"/>
          <w:szCs w:val="36"/>
        </w:rPr>
        <w:br/>
      </w:r>
      <w:bookmarkStart w:id="0" w:name="_Hlk213744477"/>
      <w:r w:rsidR="00DE235F" w:rsidRPr="005B6EFD">
        <w:rPr>
          <w:rFonts w:ascii="Arial" w:hAnsi="Arial" w:cs="Arial"/>
          <w:b/>
          <w:bCs/>
          <w:color w:val="000080"/>
          <w:kern w:val="0"/>
          <w:sz w:val="36"/>
          <w:szCs w:val="36"/>
          <w:lang w:eastAsia="en-US"/>
          <w14:ligatures w14:val="none"/>
        </w:rPr>
        <w:t xml:space="preserve">Public Summary Document </w:t>
      </w:r>
    </w:p>
    <w:bookmarkEnd w:id="0"/>
    <w:p w14:paraId="7A128FDE" w14:textId="1D05D1CB" w:rsidR="00772829" w:rsidRPr="005B6EFD" w:rsidRDefault="00772829" w:rsidP="00DE235F">
      <w:pPr>
        <w:pStyle w:val="Subtitle"/>
        <w:tabs>
          <w:tab w:val="clear" w:pos="263"/>
        </w:tabs>
        <w:rPr>
          <w:kern w:val="0"/>
          <w14:ligatures w14:val="none"/>
        </w:rPr>
      </w:pPr>
      <w:r w:rsidRPr="005B6EFD">
        <w:rPr>
          <w:kern w:val="0"/>
          <w14:ligatures w14:val="none"/>
        </w:rPr>
        <w:t xml:space="preserve">Application No. </w:t>
      </w:r>
      <w:r w:rsidR="00991BD6" w:rsidRPr="005B6EFD">
        <w:rPr>
          <w:kern w:val="0"/>
          <w14:ligatures w14:val="none"/>
        </w:rPr>
        <w:t>1752 – Anal human papillomavirus (HPV) and cytology testing in high-risk populations to determine access to high-resolution anoscopy and ablative treatment to prevent anal cancer</w:t>
      </w:r>
    </w:p>
    <w:p w14:paraId="35263561" w14:textId="4BFE6706" w:rsidR="00772829" w:rsidRPr="005B6EFD" w:rsidRDefault="00772829" w:rsidP="005F0CD9">
      <w:pPr>
        <w:tabs>
          <w:tab w:val="left" w:pos="3402"/>
        </w:tabs>
        <w:ind w:left="3402" w:hanging="3402"/>
        <w:rPr>
          <w:rFonts w:ascii="Arial" w:hAnsi="Arial" w:cs="Arial"/>
          <w:b/>
          <w:bCs/>
        </w:rPr>
      </w:pPr>
      <w:r w:rsidRPr="005B6EFD">
        <w:rPr>
          <w:rFonts w:ascii="Arial" w:hAnsi="Arial" w:cs="Arial"/>
          <w:b/>
          <w:bCs/>
        </w:rPr>
        <w:t>Applicant:</w:t>
      </w:r>
      <w:r w:rsidRPr="005B6EFD">
        <w:rPr>
          <w:rFonts w:ascii="Arial" w:hAnsi="Arial" w:cs="Arial"/>
          <w:b/>
          <w:bCs/>
        </w:rPr>
        <w:tab/>
      </w:r>
      <w:r w:rsidR="00CD370A" w:rsidRPr="005B6EFD">
        <w:rPr>
          <w:rFonts w:ascii="Arial" w:hAnsi="Arial" w:cs="Arial"/>
          <w:b/>
          <w:bCs/>
        </w:rPr>
        <w:t>The Royal College of Pathologists of Australasia (RCPA) and St Vincent’s Hospital, Sydney</w:t>
      </w:r>
    </w:p>
    <w:p w14:paraId="5F91530E" w14:textId="709A560A" w:rsidR="00E76AE0" w:rsidRPr="005B6EFD" w:rsidRDefault="00772829" w:rsidP="005F0CD9">
      <w:pPr>
        <w:tabs>
          <w:tab w:val="left" w:pos="3402"/>
        </w:tabs>
        <w:rPr>
          <w:rFonts w:ascii="Arial" w:hAnsi="Arial" w:cs="Arial"/>
          <w:b/>
          <w:bCs/>
        </w:rPr>
      </w:pPr>
      <w:r w:rsidRPr="005B6EFD">
        <w:rPr>
          <w:rFonts w:ascii="Arial" w:hAnsi="Arial" w:cs="Arial"/>
          <w:b/>
          <w:bCs/>
        </w:rPr>
        <w:t xml:space="preserve">Date of </w:t>
      </w:r>
      <w:r w:rsidR="00DE235F" w:rsidRPr="005B6EFD">
        <w:rPr>
          <w:rFonts w:ascii="Arial" w:hAnsi="Arial" w:cs="Arial"/>
          <w:b/>
          <w:bCs/>
        </w:rPr>
        <w:t>MSAC</w:t>
      </w:r>
      <w:r w:rsidRPr="005B6EFD">
        <w:rPr>
          <w:rFonts w:ascii="Arial" w:hAnsi="Arial" w:cs="Arial"/>
          <w:b/>
          <w:bCs/>
        </w:rPr>
        <w:t xml:space="preserve"> consideration:</w:t>
      </w:r>
      <w:r w:rsidRPr="005B6EFD">
        <w:rPr>
          <w:rFonts w:ascii="Arial" w:hAnsi="Arial" w:cs="Arial"/>
          <w:b/>
          <w:bCs/>
        </w:rPr>
        <w:tab/>
      </w:r>
      <w:r w:rsidR="00DE235F" w:rsidRPr="005B6EFD">
        <w:rPr>
          <w:rFonts w:ascii="Arial" w:hAnsi="Arial" w:cs="Arial"/>
          <w:b/>
          <w:bCs/>
        </w:rPr>
        <w:t>27 November</w:t>
      </w:r>
      <w:r w:rsidR="00A55EE9" w:rsidRPr="005B6EFD">
        <w:rPr>
          <w:rFonts w:ascii="Arial" w:hAnsi="Arial" w:cs="Arial"/>
          <w:b/>
          <w:bCs/>
        </w:rPr>
        <w:t xml:space="preserve"> </w:t>
      </w:r>
      <w:r w:rsidR="007717B0" w:rsidRPr="005B6EFD">
        <w:rPr>
          <w:rFonts w:ascii="Arial" w:hAnsi="Arial" w:cs="Arial"/>
          <w:b/>
          <w:bCs/>
        </w:rPr>
        <w:t>2025</w:t>
      </w:r>
    </w:p>
    <w:p w14:paraId="19475FE4" w14:textId="77777777" w:rsidR="00DE235F" w:rsidRPr="005B6EFD" w:rsidRDefault="00DE235F" w:rsidP="00DE235F">
      <w:pPr>
        <w:tabs>
          <w:tab w:val="clear" w:pos="263"/>
        </w:tabs>
        <w:spacing w:after="200" w:line="259" w:lineRule="auto"/>
        <w:rPr>
          <w:rFonts w:eastAsiaTheme="minorHAnsi" w:cstheme="minorBidi"/>
          <w:color w:val="0000FF"/>
          <w:kern w:val="0"/>
          <w:u w:val="single"/>
          <w:lang w:eastAsia="en-US"/>
          <w14:ligatures w14:val="none"/>
        </w:rPr>
      </w:pPr>
      <w:bookmarkStart w:id="1" w:name="_Hlk194308493"/>
      <w:r w:rsidRPr="005B6EFD">
        <w:rPr>
          <w:rFonts w:eastAsiaTheme="minorHAnsi" w:cstheme="minorBidi"/>
          <w:kern w:val="0"/>
          <w:lang w:eastAsia="en-US"/>
          <w14:ligatures w14:val="none"/>
        </w:rPr>
        <w:t xml:space="preserve">Context for decision: MSAC makes its advice in accordance with its Terms of Reference, </w:t>
      </w:r>
      <w:hyperlink r:id="rId11" w:tooltip="Link to Medical Services Advisory Committee website" w:history="1">
        <w:r w:rsidRPr="005B6EFD">
          <w:rPr>
            <w:rFonts w:eastAsiaTheme="minorHAnsi" w:cstheme="minorBidi"/>
            <w:color w:val="007BB8"/>
            <w:kern w:val="0"/>
            <w:u w:val="single"/>
            <w:lang w:eastAsia="en-US"/>
            <w14:ligatures w14:val="none"/>
          </w:rPr>
          <w:t>visit the MSAC website</w:t>
        </w:r>
      </w:hyperlink>
    </w:p>
    <w:p w14:paraId="7EAA7262" w14:textId="293F157E" w:rsidR="00772829" w:rsidRPr="005B6EFD" w:rsidRDefault="00772829" w:rsidP="00834D51">
      <w:pPr>
        <w:pStyle w:val="Heading2"/>
        <w:numPr>
          <w:ilvl w:val="0"/>
          <w:numId w:val="39"/>
        </w:numPr>
        <w:ind w:left="851" w:hanging="851"/>
      </w:pPr>
      <w:bookmarkStart w:id="2" w:name="_Toc206597185"/>
      <w:bookmarkStart w:id="3" w:name="_Toc206600192"/>
      <w:bookmarkEnd w:id="1"/>
      <w:r w:rsidRPr="005B6EFD">
        <w:t xml:space="preserve">Purpose </w:t>
      </w:r>
      <w:r w:rsidRPr="005B6EFD">
        <w:rPr>
          <w:szCs w:val="32"/>
        </w:rPr>
        <w:t>of</w:t>
      </w:r>
      <w:r w:rsidRPr="005B6EFD">
        <w:t xml:space="preserve"> application</w:t>
      </w:r>
      <w:bookmarkEnd w:id="2"/>
      <w:bookmarkEnd w:id="3"/>
    </w:p>
    <w:p w14:paraId="2B03B099" w14:textId="55D83CA3" w:rsidR="00772829" w:rsidRPr="005B6EFD" w:rsidRDefault="00943DFB" w:rsidP="006527C4">
      <w:bookmarkStart w:id="4" w:name="_Hlk69734469"/>
      <w:r w:rsidRPr="005B6EFD">
        <w:t>The Department of Health</w:t>
      </w:r>
      <w:r w:rsidR="1154D84B" w:rsidRPr="005B6EFD">
        <w:t>, Disability and Ageing</w:t>
      </w:r>
      <w:r w:rsidRPr="005B6EFD">
        <w:t xml:space="preserve"> received a</w:t>
      </w:r>
      <w:r w:rsidR="00772829" w:rsidRPr="005B6EFD">
        <w:t xml:space="preserve"> co</w:t>
      </w:r>
      <w:r w:rsidR="5086A3B6" w:rsidRPr="005B6EFD">
        <w:t>-</w:t>
      </w:r>
      <w:r w:rsidR="00772829" w:rsidRPr="005B6EFD">
        <w:t xml:space="preserve">dependent application </w:t>
      </w:r>
      <w:r w:rsidR="00262FF3" w:rsidRPr="005B6EFD">
        <w:t xml:space="preserve">from </w:t>
      </w:r>
      <w:r w:rsidRPr="005B6EFD">
        <w:t xml:space="preserve">The Royal College of Pathologists of Australasia (RCPA) and St Vincent’s Hospital, Sydney, </w:t>
      </w:r>
      <w:r w:rsidR="00772829" w:rsidRPr="005B6EFD">
        <w:t>request</w:t>
      </w:r>
      <w:r w:rsidRPr="005B6EFD">
        <w:t>ing</w:t>
      </w:r>
      <w:r w:rsidR="00772829" w:rsidRPr="005B6EFD">
        <w:t>:</w:t>
      </w:r>
    </w:p>
    <w:p w14:paraId="479AA703" w14:textId="2AF9D00B" w:rsidR="00772829" w:rsidRPr="005B6EFD" w:rsidRDefault="00772829" w:rsidP="009866B7">
      <w:pPr>
        <w:pStyle w:val="ListParagraph"/>
        <w:numPr>
          <w:ilvl w:val="0"/>
          <w:numId w:val="5"/>
        </w:numPr>
        <w:rPr>
          <w:szCs w:val="24"/>
        </w:rPr>
      </w:pPr>
      <w:r w:rsidRPr="005B6EFD">
        <w:rPr>
          <w:szCs w:val="24"/>
        </w:rPr>
        <w:t xml:space="preserve">Medicare Benefits Schedule (MBS) listing </w:t>
      </w:r>
      <w:r w:rsidR="00D04385" w:rsidRPr="005B6EFD">
        <w:rPr>
          <w:szCs w:val="24"/>
        </w:rPr>
        <w:t xml:space="preserve">of </w:t>
      </w:r>
      <w:r w:rsidR="00D04385" w:rsidRPr="005B6EFD">
        <w:t>anal human papillomavirus (HPV) and cytology testing in high-risk populations</w:t>
      </w:r>
      <w:r w:rsidRPr="005B6EFD">
        <w:rPr>
          <w:szCs w:val="24"/>
        </w:rPr>
        <w:t>; and</w:t>
      </w:r>
    </w:p>
    <w:p w14:paraId="1305F83B" w14:textId="3F9628F4" w:rsidR="00772829" w:rsidRPr="005B6EFD" w:rsidRDefault="00D04385" w:rsidP="009866B7">
      <w:pPr>
        <w:pStyle w:val="ListParagraph"/>
        <w:numPr>
          <w:ilvl w:val="0"/>
          <w:numId w:val="5"/>
        </w:numPr>
      </w:pPr>
      <w:r w:rsidRPr="005B6EFD">
        <w:t xml:space="preserve">Medicare Benefits Schedule (MBS) listing of high-resolution anoscopy and ablative treatment to prevent anal cancer.  </w:t>
      </w:r>
    </w:p>
    <w:p w14:paraId="67AC947E" w14:textId="287053CD" w:rsidR="00DE235F" w:rsidRPr="005B6EFD" w:rsidRDefault="00DE235F" w:rsidP="00834D51">
      <w:pPr>
        <w:pStyle w:val="Heading2"/>
        <w:numPr>
          <w:ilvl w:val="0"/>
          <w:numId w:val="39"/>
        </w:numPr>
        <w:ind w:left="851" w:hanging="851"/>
      </w:pPr>
      <w:bookmarkStart w:id="5" w:name="_Toc206597186"/>
      <w:bookmarkStart w:id="6" w:name="_Toc206600193"/>
      <w:bookmarkEnd w:id="4"/>
      <w:r w:rsidRPr="005B6EFD">
        <w:t>MSAC’s advice to the Minister</w:t>
      </w:r>
    </w:p>
    <w:p w14:paraId="11FD430F" w14:textId="77777777" w:rsidR="002B02DF" w:rsidRPr="005B6EFD" w:rsidRDefault="00DE235F" w:rsidP="00DE235F">
      <w:bookmarkStart w:id="7" w:name="_Hlk213751700"/>
      <w:r w:rsidRPr="005B6EFD">
        <w:t>After considering the strength of the available evidence in relation to comparative safety, clinical effectiveness, cost-effectiveness and total cost, MSAC</w:t>
      </w:r>
      <w:r w:rsidR="00B77D87" w:rsidRPr="005B6EFD">
        <w:t xml:space="preserve"> deferred its advice on the public funding of anal human papillomavirus (HPV) and cytology testing in high-risk populations to determine access to high-resolution anoscopy (HRA) and ablative tre</w:t>
      </w:r>
      <w:r w:rsidR="00D35D78" w:rsidRPr="005B6EFD">
        <w:t xml:space="preserve">atment of high-grade squamous intraepithelial lesion (HSIL) to prevent anal cancer in eight high-risk populations. These populations are 1) </w:t>
      </w:r>
      <w:r w:rsidR="002B02DF" w:rsidRPr="005B6EFD">
        <w:t>men who have sex with men (MSM) and/or people who identify as transgender women (TW) who are positive for HIV and aged </w:t>
      </w:r>
      <w:r w:rsidR="002B02DF" w:rsidRPr="005B6EFD">
        <w:rPr>
          <w:u w:val="single"/>
        </w:rPr>
        <w:t>&gt;</w:t>
      </w:r>
      <w:r w:rsidR="002B02DF" w:rsidRPr="005B6EFD">
        <w:t> 35 years; 2) MSM aged </w:t>
      </w:r>
      <w:r w:rsidR="002B02DF" w:rsidRPr="005B6EFD">
        <w:rPr>
          <w:u w:val="single"/>
        </w:rPr>
        <w:t>&gt;</w:t>
      </w:r>
      <w:r w:rsidR="002B02DF" w:rsidRPr="005B6EFD">
        <w:t>45 years and/or who identify as TW who are HIV negative; 3) women and men who have sex with women aged </w:t>
      </w:r>
      <w:r w:rsidR="002B02DF" w:rsidRPr="005B6EFD">
        <w:rPr>
          <w:u w:val="single"/>
        </w:rPr>
        <w:t>&gt;</w:t>
      </w:r>
      <w:r w:rsidR="002B02DF" w:rsidRPr="005B6EFD">
        <w:t>45 years who are HIV positive; 4) women with previous vulval HPV-associated squamous cell carcinoma and/or HSIL commencing within one year of diagnosis; 5) solid organ transplant recipients (SOTR) commencing 10 years post-transplant; 6) people being followed up after treatment of anal cancer; 7) people with incidental HSIL and symptomatic patients, and 8) people with a history of cervical or vaginal cancer or precursor lesions. </w:t>
      </w:r>
    </w:p>
    <w:p w14:paraId="2946B318" w14:textId="545B692F" w:rsidR="002B02DF" w:rsidRPr="005B6EFD" w:rsidRDefault="002B02DF" w:rsidP="002B02DF">
      <w:r w:rsidRPr="005B6EFD">
        <w:t>MSAC considered that the proposed sequential testing and HSIL ablation appeared to have superior effectiveness in reducing anal cancer incidence in some high-risk groups. However, MSAC considered that the majority of the clinical evidence was from studies of MSM and people living with HIV who appear to have the highes</w:t>
      </w:r>
      <w:r w:rsidR="0072487F" w:rsidRPr="005B6EFD">
        <w:t xml:space="preserve">t </w:t>
      </w:r>
      <w:r w:rsidRPr="005B6EFD">
        <w:t>risk</w:t>
      </w:r>
      <w:r w:rsidR="00940824" w:rsidRPr="005B6EFD">
        <w:t xml:space="preserve"> of developing anal</w:t>
      </w:r>
      <w:r w:rsidR="00C512C5" w:rsidRPr="005B6EFD">
        <w:t xml:space="preserve"> cancer</w:t>
      </w:r>
      <w:r w:rsidR="009A0D86" w:rsidRPr="005B6EFD">
        <w:t>,</w:t>
      </w:r>
      <w:r w:rsidR="00C462B7" w:rsidRPr="005B6EFD">
        <w:t xml:space="preserve"> </w:t>
      </w:r>
      <w:r w:rsidR="00573577" w:rsidRPr="005B6EFD">
        <w:t>and that</w:t>
      </w:r>
      <w:r w:rsidR="009B2073" w:rsidRPr="005B6EFD">
        <w:t xml:space="preserve"> </w:t>
      </w:r>
      <w:r w:rsidR="002A168A" w:rsidRPr="005B6EFD">
        <w:t xml:space="preserve">the </w:t>
      </w:r>
      <w:r w:rsidR="76499900" w:rsidRPr="005B6EFD">
        <w:t xml:space="preserve">other </w:t>
      </w:r>
      <w:r w:rsidR="002A168A" w:rsidRPr="005B6EFD">
        <w:t>proposed populations have heterogeneous risks</w:t>
      </w:r>
      <w:r w:rsidR="00941477" w:rsidRPr="005B6EFD">
        <w:t xml:space="preserve"> of developing anal ca</w:t>
      </w:r>
      <w:r w:rsidR="00FB65DC" w:rsidRPr="005B6EFD">
        <w:t>nc</w:t>
      </w:r>
      <w:r w:rsidR="00941477" w:rsidRPr="005B6EFD">
        <w:t>er</w:t>
      </w:r>
      <w:r w:rsidR="002A168A" w:rsidRPr="005B6EFD">
        <w:t>,</w:t>
      </w:r>
      <w:r w:rsidR="0072487F" w:rsidRPr="005B6EFD">
        <w:t xml:space="preserve"> </w:t>
      </w:r>
      <w:r w:rsidRPr="005B6EFD">
        <w:t xml:space="preserve">although </w:t>
      </w:r>
      <w:r w:rsidR="00B0451F" w:rsidRPr="005B6EFD">
        <w:t xml:space="preserve">still </w:t>
      </w:r>
      <w:r w:rsidRPr="005B6EFD">
        <w:t>much higher than the general population. The</w:t>
      </w:r>
      <w:r w:rsidR="001642EB" w:rsidRPr="005B6EFD">
        <w:t>refore,</w:t>
      </w:r>
      <w:r w:rsidRPr="005B6EFD">
        <w:t> </w:t>
      </w:r>
      <w:r w:rsidR="006F5373" w:rsidRPr="005B6EFD">
        <w:t xml:space="preserve">the </w:t>
      </w:r>
      <w:r w:rsidRPr="005B6EFD">
        <w:t xml:space="preserve">evidence for </w:t>
      </w:r>
      <w:r w:rsidR="00D7100D" w:rsidRPr="005B6EFD">
        <w:t xml:space="preserve">testing and treatment </w:t>
      </w:r>
      <w:r w:rsidRPr="005B6EFD">
        <w:t xml:space="preserve">may not be fully applicable across all the populations proposed. MSAC considered there were several limitations in the economic model and considered a different modelling approach is required to reliably estimate the cost-effectiveness of testing and treatment. MSAC </w:t>
      </w:r>
      <w:r w:rsidR="002733D6" w:rsidRPr="005B6EFD">
        <w:t xml:space="preserve">also </w:t>
      </w:r>
      <w:r w:rsidRPr="005B6EFD">
        <w:t>considered the financial impacts and utilisation were highly uncertain and should be revised.  </w:t>
      </w:r>
    </w:p>
    <w:p w14:paraId="0427E8DF" w14:textId="65905910" w:rsidR="002B02DF" w:rsidRPr="005B6EFD" w:rsidRDefault="002B02DF" w:rsidP="002B02DF">
      <w:r w:rsidRPr="005B6EFD">
        <w:lastRenderedPageBreak/>
        <w:t xml:space="preserve">MSAC advised further assessment is required for MSAC to provide advice on the safety, comparative effectiveness, cost-effectiveness and financial estimates. MSAC considered this updated assessment should also identify populations most likely to benefit by considering </w:t>
      </w:r>
      <w:r w:rsidR="00BF7A1A" w:rsidRPr="005B6EFD">
        <w:t xml:space="preserve">the </w:t>
      </w:r>
      <w:r w:rsidRPr="005B6EFD">
        <w:t>different risks of developing anal cancer, assess the optimal screening intervals, starting and stopping ages</w:t>
      </w:r>
      <w:r w:rsidR="00BF7A1A" w:rsidRPr="005B6EFD">
        <w:t xml:space="preserve"> for testing</w:t>
      </w:r>
      <w:r w:rsidRPr="005B6EFD">
        <w:t>, and other relevant parameters through scenario analyses. MSAC considered the economic model should adopt a structure that is more aligned with existing cancer screening models. This model should incorporate benefits and harms of screening for anal cancer and include both cost-effectiveness analysis (e.g., cost per lesion detected and cancer case avoided) and cost-utility analysis (cost per quality-adjusted life year and cost per life-year gained). </w:t>
      </w:r>
    </w:p>
    <w:p w14:paraId="3B2402EC" w14:textId="01DCEF75" w:rsidR="00DE235F" w:rsidRPr="005B6EFD" w:rsidRDefault="002B02DF" w:rsidP="001059DF">
      <w:pPr>
        <w:spacing w:after="240"/>
      </w:pPr>
      <w:r w:rsidRPr="005B6EFD">
        <w:t xml:space="preserve">MSAC advised that MBS fees, utilisation and costing assumptions need further investigation. Additional work is required to refine the item descriptors and explanatory notes, given that the proposed populations are </w:t>
      </w:r>
      <w:r w:rsidR="71281267" w:rsidRPr="005B6EFD">
        <w:t xml:space="preserve">mostly </w:t>
      </w:r>
      <w:r w:rsidRPr="005B6EFD">
        <w:t>defined by HIV status, age, sex, and sexual behaviours. MSAC advised that the assessment report should be considered by ESC before returning to MSAC.</w:t>
      </w:r>
    </w:p>
    <w:tbl>
      <w:tblPr>
        <w:tblStyle w:val="Section3-footno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DE235F" w:rsidRPr="005B6EFD" w14:paraId="706203DA" w14:textId="77777777" w:rsidTr="0128AF77">
        <w:trPr>
          <w:tblHeader/>
        </w:trPr>
        <w:tc>
          <w:tcPr>
            <w:tcW w:w="9016" w:type="dxa"/>
          </w:tcPr>
          <w:bookmarkEnd w:id="7"/>
          <w:p w14:paraId="7B75C70C" w14:textId="77777777" w:rsidR="00DE235F" w:rsidRPr="005B6EFD" w:rsidRDefault="00DE235F" w:rsidP="00DE235F">
            <w:pPr>
              <w:keepNext/>
              <w:keepLines/>
              <w:tabs>
                <w:tab w:val="clear" w:pos="263"/>
              </w:tabs>
              <w:spacing w:before="40" w:after="40" w:line="259" w:lineRule="auto"/>
              <w:rPr>
                <w:rFonts w:eastAsia="Calibri" w:cstheme="minorBidi"/>
                <w:b/>
                <w:bCs/>
                <w:kern w:val="0"/>
                <w:lang w:eastAsia="en-US"/>
                <w14:ligatures w14:val="none"/>
              </w:rPr>
            </w:pPr>
            <w:r w:rsidRPr="005B6EFD">
              <w:rPr>
                <w:rFonts w:eastAsiaTheme="minorHAnsi" w:cstheme="minorBidi"/>
                <w:b/>
                <w:bCs/>
                <w:kern w:val="0"/>
                <w:lang w:eastAsia="en-US"/>
                <w14:ligatures w14:val="none"/>
              </w:rPr>
              <w:t>Consumer summary</w:t>
            </w:r>
          </w:p>
        </w:tc>
      </w:tr>
      <w:tr w:rsidR="00DE235F" w:rsidRPr="005B6EFD" w14:paraId="15DD832B" w14:textId="77777777" w:rsidTr="0128AF77">
        <w:tc>
          <w:tcPr>
            <w:tcW w:w="9016" w:type="dxa"/>
          </w:tcPr>
          <w:p w14:paraId="1E4D8EB5" w14:textId="4FAFDC46" w:rsidR="000B60CD" w:rsidRPr="005B6EFD" w:rsidRDefault="000B60CD" w:rsidP="000B60CD">
            <w:r w:rsidRPr="005B6EFD">
              <w:t xml:space="preserve">This is an application from the Royal College of Pathologists of Australasia </w:t>
            </w:r>
            <w:r w:rsidR="00F02348" w:rsidRPr="005B6EFD">
              <w:t>and St Vincent’s Hospital, Sydney,</w:t>
            </w:r>
            <w:r w:rsidRPr="005B6EFD">
              <w:t xml:space="preserve"> requesting Medicare Benefits Schedule (MBS) listing of a series of services to test for </w:t>
            </w:r>
            <w:r w:rsidR="00DA5EAB" w:rsidRPr="005B6EFD">
              <w:t xml:space="preserve">different </w:t>
            </w:r>
            <w:r w:rsidRPr="005B6EFD">
              <w:t>types of human papillomavirus (HPV)</w:t>
            </w:r>
            <w:r w:rsidR="00613CDB" w:rsidRPr="005B6EFD">
              <w:t>.</w:t>
            </w:r>
            <w:r w:rsidRPr="005B6EFD">
              <w:t xml:space="preserve"> </w:t>
            </w:r>
            <w:r w:rsidR="00DA5EAB" w:rsidRPr="005B6EFD">
              <w:t>I</w:t>
            </w:r>
            <w:r w:rsidRPr="005B6EFD">
              <w:t xml:space="preserve">f </w:t>
            </w:r>
            <w:r w:rsidR="163174DC" w:rsidRPr="005B6EFD">
              <w:t xml:space="preserve">HPV is </w:t>
            </w:r>
            <w:r w:rsidRPr="005B6EFD">
              <w:t xml:space="preserve">detected, </w:t>
            </w:r>
            <w:r w:rsidR="004E4F8E" w:rsidRPr="005B6EFD">
              <w:t>the application also request</w:t>
            </w:r>
            <w:r w:rsidR="005F2DC1" w:rsidRPr="005B6EFD">
              <w:t>s</w:t>
            </w:r>
            <w:r w:rsidR="004E4F8E" w:rsidRPr="005B6EFD">
              <w:t xml:space="preserve"> public funding </w:t>
            </w:r>
            <w:r w:rsidR="00944F99" w:rsidRPr="005B6EFD">
              <w:t>for</w:t>
            </w:r>
            <w:r w:rsidRPr="005B6EFD">
              <w:t xml:space="preserve"> </w:t>
            </w:r>
            <w:r w:rsidR="00987619" w:rsidRPr="005B6EFD">
              <w:t xml:space="preserve">a procedure called </w:t>
            </w:r>
            <w:r w:rsidRPr="005B6EFD">
              <w:t>high-resolution anoscopy</w:t>
            </w:r>
            <w:r w:rsidR="00987619" w:rsidRPr="005B6EFD">
              <w:t>,</w:t>
            </w:r>
            <w:r w:rsidRPr="005B6EFD">
              <w:t xml:space="preserve"> to diagnose and treat </w:t>
            </w:r>
            <w:r w:rsidR="4B685553" w:rsidRPr="005B6EFD">
              <w:t>such</w:t>
            </w:r>
            <w:r w:rsidR="00987619" w:rsidRPr="005B6EFD">
              <w:t xml:space="preserve"> </w:t>
            </w:r>
            <w:r w:rsidRPr="005B6EFD">
              <w:t xml:space="preserve">lesions </w:t>
            </w:r>
            <w:r w:rsidR="00987619" w:rsidRPr="005B6EFD">
              <w:t>to prevent them from</w:t>
            </w:r>
            <w:r w:rsidRPr="005B6EFD">
              <w:t xml:space="preserve"> turn</w:t>
            </w:r>
            <w:r w:rsidR="00987619" w:rsidRPr="005B6EFD">
              <w:t>ing</w:t>
            </w:r>
            <w:r w:rsidRPr="005B6EFD">
              <w:t xml:space="preserve"> into anal cancer. Th</w:t>
            </w:r>
            <w:r w:rsidR="00944F99" w:rsidRPr="005B6EFD">
              <w:t>ese</w:t>
            </w:r>
            <w:r w:rsidRPr="005B6EFD">
              <w:t xml:space="preserve"> test</w:t>
            </w:r>
            <w:r w:rsidR="00944F99" w:rsidRPr="005B6EFD">
              <w:t>s</w:t>
            </w:r>
            <w:r w:rsidRPr="005B6EFD">
              <w:t xml:space="preserve"> and treatment </w:t>
            </w:r>
            <w:r w:rsidR="00944F99" w:rsidRPr="005B6EFD">
              <w:t>are</w:t>
            </w:r>
            <w:r w:rsidR="005C5119" w:rsidRPr="005B6EFD">
              <w:t xml:space="preserve"> for</w:t>
            </w:r>
            <w:r w:rsidRPr="005B6EFD">
              <w:t xml:space="preserve"> people who are at high risk of anal cancer.</w:t>
            </w:r>
          </w:p>
          <w:p w14:paraId="206875F8" w14:textId="11936321" w:rsidR="000B60CD" w:rsidRPr="005B6EFD" w:rsidRDefault="000B60CD" w:rsidP="000B60CD">
            <w:r w:rsidRPr="005B6EFD">
              <w:t>HPV is a common sexually transmissible infection</w:t>
            </w:r>
            <w:r w:rsidR="00610310" w:rsidRPr="005B6EFD">
              <w:t xml:space="preserve">. HPV </w:t>
            </w:r>
            <w:r w:rsidR="00CE186D" w:rsidRPr="005B6EFD">
              <w:t>can cause lesions</w:t>
            </w:r>
            <w:r w:rsidR="00613CDB" w:rsidRPr="005B6EFD">
              <w:t xml:space="preserve">. </w:t>
            </w:r>
            <w:r w:rsidR="00CE186D" w:rsidRPr="005B6EFD">
              <w:t xml:space="preserve">Some </w:t>
            </w:r>
            <w:r w:rsidR="00610310" w:rsidRPr="005B6EFD">
              <w:t>HPV lesions</w:t>
            </w:r>
            <w:r w:rsidR="00CE186D" w:rsidRPr="005B6EFD">
              <w:t xml:space="preserve"> </w:t>
            </w:r>
            <w:r w:rsidR="001E4D66" w:rsidRPr="005B6EFD">
              <w:t>tu</w:t>
            </w:r>
            <w:r w:rsidR="00A4740D" w:rsidRPr="005B6EFD">
              <w:t xml:space="preserve">rn into </w:t>
            </w:r>
            <w:r w:rsidR="00261A69" w:rsidRPr="005B6EFD">
              <w:t>cancer</w:t>
            </w:r>
            <w:r w:rsidR="00CE186D" w:rsidRPr="005B6EFD">
              <w:t>s</w:t>
            </w:r>
            <w:r w:rsidR="7915D3DB" w:rsidRPr="005B6EFD">
              <w:t xml:space="preserve"> </w:t>
            </w:r>
            <w:r w:rsidR="00261A69" w:rsidRPr="005B6EFD">
              <w:t>such as</w:t>
            </w:r>
            <w:r w:rsidR="00610310" w:rsidRPr="005B6EFD">
              <w:t> </w:t>
            </w:r>
            <w:r w:rsidRPr="005B6EFD">
              <w:t>cervical cancer, anal</w:t>
            </w:r>
            <w:r w:rsidR="00610310" w:rsidRPr="005B6EFD">
              <w:t> </w:t>
            </w:r>
            <w:r w:rsidRPr="005B6EFD">
              <w:t>cancer</w:t>
            </w:r>
            <w:r w:rsidR="00610310" w:rsidRPr="005B6EFD">
              <w:t> </w:t>
            </w:r>
            <w:r w:rsidRPr="005B6EFD">
              <w:t>and other cancers.</w:t>
            </w:r>
            <w:r w:rsidR="00610310" w:rsidRPr="005B6EFD">
              <w:t> </w:t>
            </w:r>
            <w:r w:rsidR="00CE186D" w:rsidRPr="005B6EFD">
              <w:t>Certain</w:t>
            </w:r>
            <w:r w:rsidR="00610310" w:rsidRPr="005B6EFD">
              <w:t> </w:t>
            </w:r>
            <w:r w:rsidR="00AF1A4C" w:rsidRPr="005B6EFD">
              <w:t>HPV types are linked to</w:t>
            </w:r>
            <w:r w:rsidR="00610310" w:rsidRPr="005B6EFD">
              <w:t xml:space="preserve"> types of lesions that </w:t>
            </w:r>
            <w:r w:rsidR="00AF1A4C" w:rsidRPr="005B6EFD">
              <w:t xml:space="preserve">carry </w:t>
            </w:r>
            <w:r w:rsidR="003A3D85" w:rsidRPr="005B6EFD">
              <w:t xml:space="preserve">a </w:t>
            </w:r>
            <w:r w:rsidR="00DA011E" w:rsidRPr="005B6EFD">
              <w:t>higher risk of cancer</w:t>
            </w:r>
            <w:r w:rsidR="00753FBE" w:rsidRPr="005B6EFD">
              <w:t xml:space="preserve"> developing</w:t>
            </w:r>
            <w:r w:rsidR="00610310" w:rsidRPr="005B6EFD">
              <w:t xml:space="preserve"> (pre-cancerous lesions</w:t>
            </w:r>
            <w:r w:rsidR="7FAC5E05">
              <w:t>)</w:t>
            </w:r>
            <w:r w:rsidR="00DA011E">
              <w:t>.</w:t>
            </w:r>
            <w:r w:rsidR="00DA011E" w:rsidRPr="005B6EFD">
              <w:t xml:space="preserve"> </w:t>
            </w:r>
            <w:r w:rsidRPr="005B6EFD">
              <w:t>Australia has a vaccine to protect against HPV, which is provided free under the National Immunisation Program for adolescents and some other age groups.</w:t>
            </w:r>
            <w:r w:rsidR="00B94E58" w:rsidRPr="005B6EFD">
              <w:t xml:space="preserve"> The HPV vaccine has been avai</w:t>
            </w:r>
            <w:r w:rsidR="0054486A" w:rsidRPr="005B6EFD">
              <w:t>lable in Australia since 2007 for girls and 2013 for boys.</w:t>
            </w:r>
            <w:r w:rsidRPr="005B6EFD">
              <w:t xml:space="preserve"> </w:t>
            </w:r>
            <w:r w:rsidR="0054486A" w:rsidRPr="005B6EFD">
              <w:t>As</w:t>
            </w:r>
            <w:r w:rsidRPr="005B6EFD">
              <w:t xml:space="preserve"> HPV-related cancers</w:t>
            </w:r>
            <w:r w:rsidR="00A57F1E" w:rsidRPr="005B6EFD">
              <w:t xml:space="preserve"> take years to develop</w:t>
            </w:r>
            <w:r w:rsidR="005F66A6" w:rsidRPr="005B6EFD">
              <w:t>,</w:t>
            </w:r>
            <w:r w:rsidR="00A57F1E" w:rsidRPr="005B6EFD">
              <w:t xml:space="preserve"> they</w:t>
            </w:r>
            <w:r w:rsidRPr="005B6EFD">
              <w:t xml:space="preserve"> usually occur later in life</w:t>
            </w:r>
            <w:r w:rsidR="00553053" w:rsidRPr="005B6EFD">
              <w:t>. Currently,</w:t>
            </w:r>
            <w:r w:rsidR="215DD0E1" w:rsidRPr="005B6EFD">
              <w:t xml:space="preserve"> </w:t>
            </w:r>
            <w:r w:rsidRPr="005B6EFD">
              <w:t xml:space="preserve">older people who are more likely to </w:t>
            </w:r>
            <w:r w:rsidR="0548E1AA" w:rsidRPr="005B6EFD">
              <w:t>have</w:t>
            </w:r>
            <w:r w:rsidRPr="005B6EFD">
              <w:t xml:space="preserve"> anal cancer would not have received the </w:t>
            </w:r>
            <w:r w:rsidR="05C93626" w:rsidRPr="005B6EFD">
              <w:t xml:space="preserve">HPV </w:t>
            </w:r>
            <w:r w:rsidRPr="005B6EFD">
              <w:t>vaccine</w:t>
            </w:r>
            <w:r w:rsidR="0054486A" w:rsidRPr="005B6EFD">
              <w:t>.</w:t>
            </w:r>
            <w:r w:rsidR="00A57F1E" w:rsidRPr="005B6EFD">
              <w:t xml:space="preserve"> It will take many years to see a drop in the rates of these cancers as a result of the vaccine.</w:t>
            </w:r>
            <w:r w:rsidR="0054486A" w:rsidRPr="005B6EFD">
              <w:t xml:space="preserve"> </w:t>
            </w:r>
            <w:r w:rsidRPr="005B6EFD">
              <w:t xml:space="preserve">Australia </w:t>
            </w:r>
            <w:r w:rsidR="0050706B" w:rsidRPr="005B6EFD">
              <w:t xml:space="preserve">also </w:t>
            </w:r>
            <w:r w:rsidRPr="005B6EFD">
              <w:t>has a National Cervical Screening Program to detect cervical cancer early in women, but there is currently no approach to screening and early detection for anal cancer.</w:t>
            </w:r>
          </w:p>
          <w:p w14:paraId="6282781E" w14:textId="12FAC93E" w:rsidR="000B60CD" w:rsidRPr="005B6EFD" w:rsidRDefault="00792455" w:rsidP="000B60CD">
            <w:r w:rsidRPr="005B6EFD">
              <w:t xml:space="preserve">Current research on HPV-related cancer has found people in the following eight groups have a </w:t>
            </w:r>
            <w:r w:rsidR="000B60CD" w:rsidRPr="005B6EFD">
              <w:t xml:space="preserve">higher risk of anal cancer </w:t>
            </w:r>
            <w:r w:rsidRPr="005B6EFD">
              <w:t xml:space="preserve">than the general </w:t>
            </w:r>
            <w:r w:rsidR="00B24C98" w:rsidRPr="005B6EFD">
              <w:t>population:</w:t>
            </w:r>
            <w:r w:rsidR="000B60CD" w:rsidRPr="005B6EFD">
              <w:t xml:space="preserve"> people living with HIV, men who have sex with men, trans</w:t>
            </w:r>
            <w:r w:rsidR="007D5082" w:rsidRPr="005B6EFD">
              <w:t>gender</w:t>
            </w:r>
            <w:r w:rsidR="000B60CD" w:rsidRPr="005B6EFD">
              <w:t xml:space="preserve"> women, people who have had vulval cancer or vulval pre</w:t>
            </w:r>
            <w:r w:rsidR="1A6EB216" w:rsidRPr="005B6EFD">
              <w:t>-</w:t>
            </w:r>
            <w:r w:rsidR="000B60CD" w:rsidRPr="005B6EFD">
              <w:t>cancerous lesions, people who have had a solid organ transplant</w:t>
            </w:r>
            <w:r w:rsidR="00DD4376" w:rsidRPr="005B6EFD">
              <w:t xml:space="preserve">, </w:t>
            </w:r>
            <w:r w:rsidR="00F21DFE" w:rsidRPr="005B6EFD">
              <w:t xml:space="preserve">people </w:t>
            </w:r>
            <w:r w:rsidR="007D5082" w:rsidRPr="005B6EFD">
              <w:t>who have received</w:t>
            </w:r>
            <w:r w:rsidR="00300A59" w:rsidRPr="005B6EFD">
              <w:t xml:space="preserve"> treatment</w:t>
            </w:r>
            <w:r w:rsidR="007D5082" w:rsidRPr="005B6EFD">
              <w:t xml:space="preserve"> for</w:t>
            </w:r>
            <w:r w:rsidR="00840AC6" w:rsidRPr="005B6EFD">
              <w:t xml:space="preserve"> </w:t>
            </w:r>
            <w:r w:rsidR="00ED2020" w:rsidRPr="005B6EFD">
              <w:t xml:space="preserve">anal </w:t>
            </w:r>
            <w:r w:rsidR="00300A59" w:rsidRPr="005B6EFD">
              <w:t>cancer</w:t>
            </w:r>
            <w:r w:rsidR="00ED2020" w:rsidRPr="005B6EFD">
              <w:t xml:space="preserve">, </w:t>
            </w:r>
            <w:r w:rsidR="00300A59" w:rsidRPr="005B6EFD">
              <w:t xml:space="preserve">people with </w:t>
            </w:r>
            <w:r w:rsidR="002118B1" w:rsidRPr="005B6EFD">
              <w:t>pre</w:t>
            </w:r>
            <w:r w:rsidR="42B07699" w:rsidRPr="005B6EFD">
              <w:t>-</w:t>
            </w:r>
            <w:r w:rsidR="002118B1" w:rsidRPr="005B6EFD">
              <w:t>cancerous anal lesion</w:t>
            </w:r>
            <w:r w:rsidR="00826EB1" w:rsidRPr="005B6EFD">
              <w:t>s</w:t>
            </w:r>
            <w:r w:rsidR="002118B1" w:rsidRPr="005B6EFD">
              <w:t xml:space="preserve"> found incidentally, </w:t>
            </w:r>
            <w:r w:rsidR="00826EB1" w:rsidRPr="005B6EFD">
              <w:t>people with symptoms of anal cancer</w:t>
            </w:r>
            <w:r w:rsidR="004F4581" w:rsidRPr="005B6EFD">
              <w:t>,</w:t>
            </w:r>
            <w:r w:rsidR="002118B1" w:rsidRPr="005B6EFD">
              <w:t xml:space="preserve"> </w:t>
            </w:r>
            <w:r w:rsidR="00ED2020" w:rsidRPr="005B6EFD">
              <w:t xml:space="preserve">and </w:t>
            </w:r>
            <w:r w:rsidR="00CC625F" w:rsidRPr="005B6EFD">
              <w:t xml:space="preserve">people with </w:t>
            </w:r>
            <w:r w:rsidR="00322617" w:rsidRPr="005B6EFD">
              <w:t>previous</w:t>
            </w:r>
            <w:r w:rsidR="00CC625F" w:rsidRPr="005B6EFD">
              <w:t xml:space="preserve"> </w:t>
            </w:r>
            <w:r w:rsidR="00CD074F" w:rsidRPr="005B6EFD">
              <w:t>cervical and vaginal cancer or precancerous lesions</w:t>
            </w:r>
            <w:r w:rsidR="000B60CD" w:rsidRPr="005B6EFD">
              <w:t>.</w:t>
            </w:r>
          </w:p>
          <w:p w14:paraId="42470C9C" w14:textId="7A5BEB64" w:rsidR="000B60CD" w:rsidRPr="005B6EFD" w:rsidRDefault="603A01EC" w:rsidP="000B60CD">
            <w:r>
              <w:t xml:space="preserve">In this application, </w:t>
            </w:r>
            <w:r w:rsidR="4BB83B8D">
              <w:t>it is proposed that</w:t>
            </w:r>
            <w:r>
              <w:t xml:space="preserve"> people at higher risk of anal cancer would have a </w:t>
            </w:r>
            <w:r w:rsidR="34D40FE4">
              <w:t>sample taken from the</w:t>
            </w:r>
            <w:r>
              <w:t xml:space="preserve"> anal </w:t>
            </w:r>
            <w:r w:rsidR="34D40FE4">
              <w:t xml:space="preserve">region </w:t>
            </w:r>
            <w:r w:rsidR="662227B0">
              <w:t>(anal swab)</w:t>
            </w:r>
            <w:r w:rsidR="34D40FE4">
              <w:t xml:space="preserve"> </w:t>
            </w:r>
            <w:r w:rsidR="7BC9FDEC">
              <w:t>t</w:t>
            </w:r>
            <w:r w:rsidR="0D1C24E2">
              <w:t>o</w:t>
            </w:r>
            <w:r w:rsidR="3E2052D4">
              <w:t xml:space="preserve"> test</w:t>
            </w:r>
            <w:r w:rsidR="6993370C">
              <w:t xml:space="preserve"> for</w:t>
            </w:r>
            <w:r>
              <w:t xml:space="preserve"> HPV. If the</w:t>
            </w:r>
            <w:r w:rsidR="0018B94F">
              <w:t xml:space="preserve"> test</w:t>
            </w:r>
            <w:r>
              <w:t xml:space="preserve"> </w:t>
            </w:r>
            <w:r w:rsidR="0018B94F">
              <w:t>shows</w:t>
            </w:r>
            <w:r>
              <w:t xml:space="preserve"> one of </w:t>
            </w:r>
            <w:r w:rsidR="0A11F59B">
              <w:t>the</w:t>
            </w:r>
            <w:r>
              <w:t xml:space="preserve"> HPV </w:t>
            </w:r>
            <w:r w:rsidR="0018B94F">
              <w:t xml:space="preserve">types </w:t>
            </w:r>
            <w:r>
              <w:t xml:space="preserve">that </w:t>
            </w:r>
            <w:r w:rsidR="04AEBB34">
              <w:t xml:space="preserve">are associated with </w:t>
            </w:r>
            <w:r w:rsidR="5A913BEA">
              <w:t>pre</w:t>
            </w:r>
            <w:r w:rsidR="13FE08ED">
              <w:t>-</w:t>
            </w:r>
            <w:r w:rsidR="5A913BEA">
              <w:t>cancerous lesions and anal</w:t>
            </w:r>
            <w:r>
              <w:t xml:space="preserve"> cancer, the</w:t>
            </w:r>
            <w:r w:rsidR="22636143">
              <w:t xml:space="preserve"> </w:t>
            </w:r>
            <w:r w:rsidR="7D0EE3F1">
              <w:t xml:space="preserve">same </w:t>
            </w:r>
            <w:r w:rsidR="22636143">
              <w:t xml:space="preserve">sample </w:t>
            </w:r>
            <w:r w:rsidR="0C7A9C92">
              <w:t>will</w:t>
            </w:r>
            <w:r w:rsidR="22636143">
              <w:t xml:space="preserve"> </w:t>
            </w:r>
            <w:r w:rsidR="24A901C4">
              <w:t>require</w:t>
            </w:r>
            <w:r>
              <w:t xml:space="preserve"> a </w:t>
            </w:r>
            <w:r w:rsidR="22636143">
              <w:t xml:space="preserve">second </w:t>
            </w:r>
            <w:r>
              <w:t xml:space="preserve">test (called a cytology test) </w:t>
            </w:r>
            <w:r w:rsidR="7E09A0F4">
              <w:t>for</w:t>
            </w:r>
            <w:r>
              <w:t xml:space="preserve"> cancer cells. If </w:t>
            </w:r>
            <w:r w:rsidR="7E09A0F4">
              <w:t>abnormal cells</w:t>
            </w:r>
            <w:r w:rsidR="18043320">
              <w:t xml:space="preserve"> are found</w:t>
            </w:r>
            <w:r>
              <w:t>, the</w:t>
            </w:r>
            <w:r w:rsidR="18043320">
              <w:t xml:space="preserve"> person</w:t>
            </w:r>
            <w:r>
              <w:t xml:space="preserve"> would </w:t>
            </w:r>
            <w:r w:rsidR="0EFD22DB">
              <w:t xml:space="preserve">be referred to a specialist for </w:t>
            </w:r>
            <w:r>
              <w:t xml:space="preserve">a </w:t>
            </w:r>
            <w:r w:rsidR="6AD754A5">
              <w:t>diagnostic</w:t>
            </w:r>
            <w:r>
              <w:t xml:space="preserve"> high-resolution anoscopy (HRA)</w:t>
            </w:r>
            <w:r w:rsidR="0EFD22DB">
              <w:t>. This involves having</w:t>
            </w:r>
            <w:r>
              <w:t xml:space="preserve"> a tube with a camera inserted in the </w:t>
            </w:r>
            <w:r w:rsidR="012F392F">
              <w:t xml:space="preserve">anus </w:t>
            </w:r>
            <w:r>
              <w:t xml:space="preserve">to </w:t>
            </w:r>
            <w:r w:rsidR="1BE5A442">
              <w:t>check for</w:t>
            </w:r>
            <w:r>
              <w:t xml:space="preserve"> any lesions in the anal canal. If </w:t>
            </w:r>
            <w:r w:rsidR="1BE5A442">
              <w:t>a lesion is found</w:t>
            </w:r>
            <w:r w:rsidR="0EFD22DB">
              <w:t xml:space="preserve"> during the HRA</w:t>
            </w:r>
            <w:r>
              <w:t>,</w:t>
            </w:r>
            <w:r w:rsidR="0EFD22DB">
              <w:t xml:space="preserve"> the specialist will take</w:t>
            </w:r>
            <w:r>
              <w:t xml:space="preserve"> </w:t>
            </w:r>
            <w:r w:rsidR="266CAAFD">
              <w:t>a biopsy</w:t>
            </w:r>
            <w:r w:rsidR="602387E7">
              <w:t xml:space="preserve"> </w:t>
            </w:r>
            <w:r w:rsidR="266CAAFD">
              <w:t xml:space="preserve">and </w:t>
            </w:r>
            <w:r w:rsidR="0EFD22DB">
              <w:t>send it to pathology for testing</w:t>
            </w:r>
            <w:r w:rsidR="49B1FA36">
              <w:t xml:space="preserve">. </w:t>
            </w:r>
            <w:r w:rsidR="6CD97131">
              <w:t xml:space="preserve">If this shows cancer or pre-cancer, </w:t>
            </w:r>
            <w:r w:rsidR="170750D2">
              <w:t xml:space="preserve">the specialist will undertake </w:t>
            </w:r>
            <w:r w:rsidR="6CD97131">
              <w:t>a second HRA to remove the lesion</w:t>
            </w:r>
            <w:r w:rsidR="602387E7">
              <w:t>.</w:t>
            </w:r>
            <w:r w:rsidR="6CD97131">
              <w:t xml:space="preserve"> </w:t>
            </w:r>
            <w:r>
              <w:t xml:space="preserve">This </w:t>
            </w:r>
            <w:r w:rsidR="020260F8">
              <w:t>aims to</w:t>
            </w:r>
            <w:r>
              <w:t xml:space="preserve"> prevent pre</w:t>
            </w:r>
            <w:r w:rsidR="380ECE31">
              <w:t>-</w:t>
            </w:r>
            <w:r>
              <w:t>cancerous lesions from developing into cancer.</w:t>
            </w:r>
            <w:r w:rsidR="332F27D4">
              <w:t xml:space="preserve"> </w:t>
            </w:r>
            <w:r w:rsidR="0D50B7C1">
              <w:t>Patients whose anal swab</w:t>
            </w:r>
            <w:r w:rsidR="0E756F9E">
              <w:t xml:space="preserve"> </w:t>
            </w:r>
            <w:r w:rsidR="31C3FBF4">
              <w:t>test</w:t>
            </w:r>
            <w:r w:rsidR="45372D08">
              <w:t xml:space="preserve"> </w:t>
            </w:r>
            <w:r w:rsidR="0D50B7C1">
              <w:t>shows they</w:t>
            </w:r>
            <w:r w:rsidR="45372D08">
              <w:t xml:space="preserve"> have </w:t>
            </w:r>
            <w:r w:rsidR="0D50B7C1">
              <w:t xml:space="preserve">HPV16, a </w:t>
            </w:r>
            <w:r w:rsidR="45372D08">
              <w:t xml:space="preserve">specific type of </w:t>
            </w:r>
            <w:r w:rsidR="0D50B7C1">
              <w:t>HP</w:t>
            </w:r>
            <w:r w:rsidR="3B12FDF4">
              <w:t>V</w:t>
            </w:r>
            <w:r w:rsidR="45372D08">
              <w:t xml:space="preserve"> that </w:t>
            </w:r>
            <w:r w:rsidR="18DCB60C">
              <w:t xml:space="preserve">has a high risk of </w:t>
            </w:r>
            <w:r w:rsidR="62228A7E">
              <w:t>causing anal cancer</w:t>
            </w:r>
            <w:r w:rsidR="771673F3">
              <w:t xml:space="preserve">, </w:t>
            </w:r>
            <w:r w:rsidR="0D50B7C1">
              <w:t>would</w:t>
            </w:r>
            <w:r w:rsidR="61FF88B0">
              <w:t xml:space="preserve"> </w:t>
            </w:r>
            <w:r w:rsidR="23B462EA">
              <w:t>be referred</w:t>
            </w:r>
            <w:r w:rsidR="3609B04C">
              <w:t xml:space="preserve"> </w:t>
            </w:r>
            <w:r w:rsidR="144C3B17">
              <w:t>for a diagnostic HRA</w:t>
            </w:r>
            <w:r w:rsidR="0D50B7C1">
              <w:t xml:space="preserve"> </w:t>
            </w:r>
            <w:r w:rsidR="4E2FD7A7">
              <w:t>regardless</w:t>
            </w:r>
            <w:r w:rsidR="0D50B7C1">
              <w:t xml:space="preserve"> </w:t>
            </w:r>
            <w:r w:rsidR="1B8A78EE">
              <w:t xml:space="preserve">of </w:t>
            </w:r>
            <w:r w:rsidR="0D50B7C1">
              <w:t>the cytology test</w:t>
            </w:r>
            <w:r w:rsidR="4AE5D1B4">
              <w:t xml:space="preserve"> results</w:t>
            </w:r>
            <w:r w:rsidR="144C3B17">
              <w:t xml:space="preserve">. </w:t>
            </w:r>
            <w:r w:rsidR="18DCB60C">
              <w:t xml:space="preserve"> </w:t>
            </w:r>
          </w:p>
          <w:p w14:paraId="3ABBA439" w14:textId="77777777" w:rsidR="000B60CD" w:rsidRPr="005B6EFD" w:rsidRDefault="000B60CD" w:rsidP="000B60CD">
            <w:r w:rsidRPr="005B6EFD">
              <w:lastRenderedPageBreak/>
              <w:t>The applicant was granted a hearing for this application to answer some of MSAC’s questions.</w:t>
            </w:r>
          </w:p>
          <w:p w14:paraId="4B97F998" w14:textId="3EFA35B0" w:rsidR="000B60CD" w:rsidRPr="005B6EFD" w:rsidRDefault="000B60CD" w:rsidP="000B60CD">
            <w:r w:rsidRPr="005B6EFD">
              <w:t xml:space="preserve">MSAC thought the HPV testing and treatment in this application were safe and </w:t>
            </w:r>
            <w:r w:rsidR="00906699" w:rsidRPr="005B6EFD">
              <w:t xml:space="preserve">most likely </w:t>
            </w:r>
            <w:r w:rsidRPr="005B6EFD">
              <w:t xml:space="preserve">effective. There are some high-quality studies that support this testing and treatment approach in </w:t>
            </w:r>
            <w:r w:rsidR="19E0ED98" w:rsidRPr="005B6EFD">
              <w:t xml:space="preserve">men who have sex with men </w:t>
            </w:r>
            <w:r w:rsidR="00384875" w:rsidRPr="005B6EFD">
              <w:t xml:space="preserve">and people living with </w:t>
            </w:r>
            <w:r w:rsidR="00502BFD" w:rsidRPr="005B6EFD">
              <w:t>HIV</w:t>
            </w:r>
            <w:r w:rsidR="009D699A" w:rsidRPr="005B6EFD">
              <w:t>,</w:t>
            </w:r>
            <w:r w:rsidR="00303052" w:rsidRPr="005B6EFD">
              <w:t xml:space="preserve"> who </w:t>
            </w:r>
            <w:r w:rsidR="00FC50A9" w:rsidRPr="005B6EFD">
              <w:t xml:space="preserve">have the highest risk of developing anal cancer. </w:t>
            </w:r>
            <w:r w:rsidR="00ED16EC" w:rsidRPr="005B6EFD">
              <w:t>MSAC thought that this</w:t>
            </w:r>
            <w:r w:rsidR="00814E05" w:rsidRPr="005B6EFD">
              <w:t xml:space="preserve"> evidence may not </w:t>
            </w:r>
            <w:r w:rsidR="007E5D9B" w:rsidRPr="005B6EFD">
              <w:t xml:space="preserve">be </w:t>
            </w:r>
            <w:r w:rsidR="00814E05" w:rsidRPr="005B6EFD">
              <w:t xml:space="preserve">fully </w:t>
            </w:r>
            <w:r w:rsidR="00827649" w:rsidRPr="005B6EFD">
              <w:t>relevant</w:t>
            </w:r>
            <w:r w:rsidR="00814E05" w:rsidRPr="005B6EFD">
              <w:t xml:space="preserve"> </w:t>
            </w:r>
            <w:r w:rsidR="00827649" w:rsidRPr="005B6EFD">
              <w:t xml:space="preserve">to </w:t>
            </w:r>
            <w:r w:rsidR="60D4C2B5" w:rsidRPr="005B6EFD">
              <w:t xml:space="preserve">people in </w:t>
            </w:r>
            <w:r w:rsidR="00827649" w:rsidRPr="005B6EFD">
              <w:t xml:space="preserve">the </w:t>
            </w:r>
            <w:r w:rsidR="3BD96103" w:rsidRPr="005B6EFD">
              <w:t xml:space="preserve">other </w:t>
            </w:r>
            <w:r w:rsidR="00396D5E" w:rsidRPr="005B6EFD">
              <w:t>population groups</w:t>
            </w:r>
            <w:r w:rsidRPr="005B6EFD">
              <w:t xml:space="preserve">. </w:t>
            </w:r>
          </w:p>
          <w:p w14:paraId="204F22B9" w14:textId="384CCBC5" w:rsidR="000B60CD" w:rsidRPr="005B6EFD" w:rsidRDefault="000B60CD" w:rsidP="000B60CD">
            <w:r w:rsidRPr="005B6EFD">
              <w:t>MSAC did not think the economic model in the application was useful for decision making</w:t>
            </w:r>
            <w:r w:rsidR="000C1F81" w:rsidRPr="005B6EFD">
              <w:t xml:space="preserve"> because it was insufficiently detailed to resolve a lot of </w:t>
            </w:r>
            <w:r w:rsidR="003B2895" w:rsidRPr="005B6EFD">
              <w:t>uncertainties</w:t>
            </w:r>
            <w:r w:rsidR="003A598E" w:rsidRPr="005B6EFD">
              <w:t xml:space="preserve">, </w:t>
            </w:r>
            <w:r w:rsidR="000C1F81" w:rsidRPr="005B6EFD">
              <w:t xml:space="preserve">making the </w:t>
            </w:r>
            <w:r w:rsidR="003A598E" w:rsidRPr="005B6EFD">
              <w:t xml:space="preserve">cost-effectiveness </w:t>
            </w:r>
            <w:r w:rsidR="00A50F60" w:rsidRPr="005B6EFD">
              <w:t>estimates un</w:t>
            </w:r>
            <w:r w:rsidR="003A598E" w:rsidRPr="005B6EFD">
              <w:t>reliable</w:t>
            </w:r>
            <w:r w:rsidR="00A50F60" w:rsidRPr="005B6EFD">
              <w:t>.</w:t>
            </w:r>
            <w:r w:rsidR="003B2895" w:rsidRPr="005B6EFD">
              <w:t xml:space="preserve"> </w:t>
            </w:r>
            <w:r w:rsidR="00A50F60" w:rsidRPr="005B6EFD">
              <w:t>For example, it was unclear</w:t>
            </w:r>
            <w:r w:rsidR="003B2895" w:rsidRPr="005B6EFD">
              <w:t xml:space="preserve"> </w:t>
            </w:r>
            <w:r w:rsidRPr="005B6EFD">
              <w:t xml:space="preserve">what age people should </w:t>
            </w:r>
            <w:r w:rsidR="00FC03A6" w:rsidRPr="005B6EFD">
              <w:t>start and stop</w:t>
            </w:r>
            <w:r w:rsidR="00675DED" w:rsidRPr="005B6EFD">
              <w:t xml:space="preserve"> testing</w:t>
            </w:r>
            <w:r w:rsidRPr="005B6EFD">
              <w:t xml:space="preserve">, how often testing should occur, and which groups should </w:t>
            </w:r>
            <w:r w:rsidR="00FC03A6" w:rsidRPr="005B6EFD">
              <w:t xml:space="preserve">be </w:t>
            </w:r>
            <w:r w:rsidR="002327A7" w:rsidRPr="005B6EFD">
              <w:t>o</w:t>
            </w:r>
            <w:r w:rsidR="00FC03A6" w:rsidRPr="005B6EFD">
              <w:t>ffered</w:t>
            </w:r>
            <w:r w:rsidRPr="005B6EFD">
              <w:t xml:space="preserve"> testing. </w:t>
            </w:r>
            <w:r w:rsidR="002327A7" w:rsidRPr="005B6EFD">
              <w:t>Because of t</w:t>
            </w:r>
            <w:r w:rsidRPr="005B6EFD">
              <w:t xml:space="preserve">hese </w:t>
            </w:r>
            <w:r w:rsidR="0059134F" w:rsidRPr="005B6EFD">
              <w:t>issues</w:t>
            </w:r>
            <w:r w:rsidR="002327A7" w:rsidRPr="005B6EFD">
              <w:t>,</w:t>
            </w:r>
            <w:r w:rsidRPr="005B6EFD">
              <w:t xml:space="preserve"> the financial estimates were also </w:t>
            </w:r>
            <w:r w:rsidR="00B61909" w:rsidRPr="005B6EFD">
              <w:t>un</w:t>
            </w:r>
            <w:r w:rsidR="00A45FF3" w:rsidRPr="005B6EFD">
              <w:t>certain</w:t>
            </w:r>
            <w:r w:rsidRPr="005B6EFD">
              <w:t xml:space="preserve">. MSAC advised </w:t>
            </w:r>
            <w:r w:rsidR="000644E6" w:rsidRPr="005B6EFD">
              <w:t>that</w:t>
            </w:r>
            <w:r w:rsidRPr="005B6EFD">
              <w:t xml:space="preserve"> a revised economic model </w:t>
            </w:r>
            <w:r w:rsidR="000644E6" w:rsidRPr="005B6EFD">
              <w:t>should be developed</w:t>
            </w:r>
            <w:r w:rsidRPr="005B6EFD">
              <w:t xml:space="preserve"> to address these questions and identify </w:t>
            </w:r>
            <w:r w:rsidR="001D2738" w:rsidRPr="005B6EFD">
              <w:t>which</w:t>
            </w:r>
            <w:r w:rsidRPr="005B6EFD">
              <w:t xml:space="preserve"> groups </w:t>
            </w:r>
            <w:r w:rsidR="001D2738" w:rsidRPr="005B6EFD">
              <w:t>would benefit most</w:t>
            </w:r>
            <w:r w:rsidRPr="005B6EFD">
              <w:t xml:space="preserve"> </w:t>
            </w:r>
            <w:r w:rsidR="289240E8" w:rsidRPr="005B6EFD">
              <w:t>from testing</w:t>
            </w:r>
            <w:r w:rsidRPr="005B6EFD">
              <w:t>.</w:t>
            </w:r>
            <w:r w:rsidR="003545E3" w:rsidRPr="005B6EFD">
              <w:t xml:space="preserve"> </w:t>
            </w:r>
            <w:r w:rsidR="00027AA8" w:rsidRPr="005B6EFD">
              <w:t xml:space="preserve">MSAC considered that </w:t>
            </w:r>
            <w:r w:rsidR="001C7B89" w:rsidRPr="005B6EFD">
              <w:t xml:space="preserve">a more detailed investigation of various costs and </w:t>
            </w:r>
            <w:r w:rsidR="00027AA8" w:rsidRPr="005B6EFD">
              <w:t>health benefits</w:t>
            </w:r>
            <w:r w:rsidR="001C7B89" w:rsidRPr="005B6EFD">
              <w:t xml:space="preserve"> in the economic model</w:t>
            </w:r>
            <w:r w:rsidR="00027AA8" w:rsidRPr="005B6EFD">
              <w:t xml:space="preserve">, such as preventing cancer </w:t>
            </w:r>
            <w:r w:rsidR="00631B8D" w:rsidRPr="005B6EFD">
              <w:t xml:space="preserve">cases and improving quality of life, </w:t>
            </w:r>
            <w:r w:rsidR="009277CE" w:rsidRPr="005B6EFD">
              <w:t>would be</w:t>
            </w:r>
            <w:r w:rsidR="00631B8D" w:rsidRPr="005B6EFD">
              <w:t xml:space="preserve"> important for decision making.</w:t>
            </w:r>
          </w:p>
          <w:p w14:paraId="185793C5" w14:textId="77777777" w:rsidR="00DE235F" w:rsidRPr="005B6EFD" w:rsidRDefault="00DE235F" w:rsidP="00DE235F">
            <w:pPr>
              <w:keepNext/>
              <w:keepLines/>
              <w:tabs>
                <w:tab w:val="clear" w:pos="263"/>
                <w:tab w:val="left" w:pos="851"/>
              </w:tabs>
              <w:spacing w:before="240"/>
              <w:outlineLvl w:val="2"/>
              <w:rPr>
                <w:rFonts w:ascii="Franklin Gothic Medium" w:eastAsiaTheme="majorEastAsia" w:hAnsi="Franklin Gothic Medium" w:cstheme="majorBidi"/>
                <w:kern w:val="0"/>
                <w:lang w:eastAsia="en-US"/>
                <w14:ligatures w14:val="none"/>
              </w:rPr>
            </w:pPr>
            <w:r w:rsidRPr="005B6EFD">
              <w:rPr>
                <w:rFonts w:ascii="Franklin Gothic Medium" w:eastAsiaTheme="majorEastAsia" w:hAnsi="Franklin Gothic Medium" w:cstheme="majorBidi"/>
                <w:kern w:val="0"/>
                <w:lang w:eastAsia="en-US"/>
                <w14:ligatures w14:val="none"/>
              </w:rPr>
              <w:t>MSAC’s advice to the Commonwealth Minister for Health, Disability and Ageing</w:t>
            </w:r>
          </w:p>
          <w:p w14:paraId="30F082FA" w14:textId="7CE179A0" w:rsidR="00856035" w:rsidRPr="005B6EFD" w:rsidRDefault="00A14583" w:rsidP="001059DF">
            <w:pPr>
              <w:tabs>
                <w:tab w:val="clear" w:pos="263"/>
              </w:tabs>
            </w:pPr>
            <w:r w:rsidRPr="005B6EFD">
              <w:t xml:space="preserve">MSAC deferred its decision on </w:t>
            </w:r>
            <w:r w:rsidR="007C04AE" w:rsidRPr="005B6EFD">
              <w:t xml:space="preserve">whether </w:t>
            </w:r>
            <w:r w:rsidR="002579EA" w:rsidRPr="005B6EFD">
              <w:t>testing</w:t>
            </w:r>
            <w:r w:rsidR="00977BB9" w:rsidRPr="005B6EFD">
              <w:t xml:space="preserve"> for different types of HPV </w:t>
            </w:r>
            <w:r w:rsidR="00621430" w:rsidRPr="005B6EFD">
              <w:t>accompanied by</w:t>
            </w:r>
            <w:r w:rsidR="00977BB9" w:rsidRPr="005B6EFD">
              <w:t xml:space="preserve"> </w:t>
            </w:r>
            <w:r w:rsidR="00606B5B" w:rsidRPr="005B6EFD">
              <w:t>cytology test</w:t>
            </w:r>
            <w:r w:rsidR="007F1C75" w:rsidRPr="005B6EFD">
              <w:t>ing</w:t>
            </w:r>
            <w:r w:rsidR="00606B5B" w:rsidRPr="005B6EFD">
              <w:t xml:space="preserve"> and </w:t>
            </w:r>
            <w:r w:rsidR="00977BB9" w:rsidRPr="005B6EFD">
              <w:t>high-resolution anoscopy to diagnose and treat precancerous lesions s</w:t>
            </w:r>
            <w:r w:rsidR="008F0E09" w:rsidRPr="005B6EFD">
              <w:t>hould be publicly funded</w:t>
            </w:r>
            <w:r w:rsidRPr="005B6EFD">
              <w:t xml:space="preserve">. MSAC </w:t>
            </w:r>
            <w:r w:rsidR="00DB4934" w:rsidRPr="005B6EFD">
              <w:t>requested</w:t>
            </w:r>
            <w:r w:rsidRPr="005B6EFD">
              <w:t xml:space="preserve"> a new economic model </w:t>
            </w:r>
            <w:r w:rsidR="0082423C" w:rsidRPr="005B6EFD">
              <w:t xml:space="preserve">and </w:t>
            </w:r>
            <w:r w:rsidR="00214F22" w:rsidRPr="005B6EFD">
              <w:t xml:space="preserve">updated </w:t>
            </w:r>
            <w:r w:rsidR="0082423C" w:rsidRPr="005B6EFD">
              <w:t xml:space="preserve">financial </w:t>
            </w:r>
            <w:r w:rsidR="00636E82" w:rsidRPr="005B6EFD">
              <w:t>estimates</w:t>
            </w:r>
            <w:r w:rsidRPr="005B6EFD">
              <w:t xml:space="preserve"> to </w:t>
            </w:r>
            <w:r w:rsidR="00DB4934" w:rsidRPr="005B6EFD">
              <w:t>help them to</w:t>
            </w:r>
            <w:r w:rsidRPr="005B6EFD">
              <w:t xml:space="preserve"> make better informed decisions about </w:t>
            </w:r>
            <w:r w:rsidR="00214F22" w:rsidRPr="005B6EFD">
              <w:t>which high-risk groups</w:t>
            </w:r>
            <w:r w:rsidRPr="005B6EFD">
              <w:t xml:space="preserve"> should get </w:t>
            </w:r>
            <w:r w:rsidR="00DB4934" w:rsidRPr="005B6EFD">
              <w:t xml:space="preserve">publicly funded </w:t>
            </w:r>
            <w:r w:rsidRPr="005B6EFD">
              <w:t>testing and treatment.</w:t>
            </w:r>
          </w:p>
        </w:tc>
      </w:tr>
    </w:tbl>
    <w:p w14:paraId="68F97FFA" w14:textId="5E674136" w:rsidR="00DE235F" w:rsidRPr="005B6EFD" w:rsidRDefault="00DE235F" w:rsidP="00834D51">
      <w:pPr>
        <w:pStyle w:val="Heading2"/>
        <w:numPr>
          <w:ilvl w:val="0"/>
          <w:numId w:val="39"/>
        </w:numPr>
        <w:ind w:left="851" w:hanging="851"/>
      </w:pPr>
      <w:r w:rsidRPr="005B6EFD">
        <w:lastRenderedPageBreak/>
        <w:t>Summary of consideration and rationale for MSAC’s advice</w:t>
      </w:r>
    </w:p>
    <w:p w14:paraId="067AFC3F" w14:textId="77777777" w:rsidR="00434A3B" w:rsidRPr="005B6EFD" w:rsidRDefault="00434A3B" w:rsidP="00434A3B">
      <w:r w:rsidRPr="005B6EFD">
        <w:t>MSAC noted that this application from the Royal College of Pathologists of Australasia and St Vincent’s Hospital Sydney is requesting Medicare Benefits Schedule (MBS) listing of:</w:t>
      </w:r>
    </w:p>
    <w:p w14:paraId="372BBFCC" w14:textId="0C20E651" w:rsidR="00434A3B" w:rsidRPr="005B6EFD" w:rsidRDefault="00434A3B" w:rsidP="00434A3B">
      <w:pPr>
        <w:pStyle w:val="ListParagraph"/>
        <w:numPr>
          <w:ilvl w:val="0"/>
          <w:numId w:val="48"/>
        </w:numPr>
        <w:tabs>
          <w:tab w:val="clear" w:pos="0"/>
        </w:tabs>
        <w:spacing w:before="0" w:after="0"/>
        <w:contextualSpacing/>
      </w:pPr>
      <w:r w:rsidRPr="005B6EFD">
        <w:t>anal human papillomavirus (HPV) testing and cytology testing in populations at high</w:t>
      </w:r>
      <w:r w:rsidR="00105163" w:rsidRPr="005B6EFD">
        <w:t>-</w:t>
      </w:r>
      <w:r w:rsidRPr="005B6EFD">
        <w:t>risk for anal precursor lesions and anal cancer, and</w:t>
      </w:r>
    </w:p>
    <w:p w14:paraId="2469D6D1" w14:textId="77777777" w:rsidR="00434A3B" w:rsidRPr="005B6EFD" w:rsidRDefault="00434A3B" w:rsidP="00434A3B">
      <w:pPr>
        <w:pStyle w:val="ListParagraph"/>
        <w:numPr>
          <w:ilvl w:val="0"/>
          <w:numId w:val="48"/>
        </w:numPr>
        <w:tabs>
          <w:tab w:val="clear" w:pos="0"/>
        </w:tabs>
        <w:spacing w:before="0" w:after="0"/>
        <w:contextualSpacing/>
      </w:pPr>
      <w:r w:rsidRPr="005B6EFD">
        <w:t>high-resolution anoscopy (HRA) and ablative treatment to prevent anal cancer.</w:t>
      </w:r>
    </w:p>
    <w:p w14:paraId="0B62E460" w14:textId="3296C9B9" w:rsidR="00434A3B" w:rsidRPr="005B6EFD" w:rsidRDefault="00434A3B" w:rsidP="00434A3B">
      <w:r w:rsidRPr="005B6EFD">
        <w:t>The applicant was granted a hearing for this application</w:t>
      </w:r>
      <w:r w:rsidR="008304BE" w:rsidRPr="005B6EFD">
        <w:t xml:space="preserve"> and </w:t>
      </w:r>
      <w:r w:rsidR="00660CD9" w:rsidRPr="005B6EFD">
        <w:t xml:space="preserve">feedback from </w:t>
      </w:r>
      <w:r w:rsidR="008304BE" w:rsidRPr="005B6EFD">
        <w:t>the</w:t>
      </w:r>
      <w:r w:rsidR="00660CD9" w:rsidRPr="005B6EFD">
        <w:t xml:space="preserve"> </w:t>
      </w:r>
      <w:r w:rsidR="00D01142" w:rsidRPr="005B6EFD">
        <w:t>he</w:t>
      </w:r>
      <w:r w:rsidR="00660CD9" w:rsidRPr="005B6EFD">
        <w:t>a</w:t>
      </w:r>
      <w:r w:rsidR="00D01142" w:rsidRPr="005B6EFD">
        <w:t>ring</w:t>
      </w:r>
      <w:r w:rsidR="008304BE" w:rsidRPr="005B6EFD">
        <w:t xml:space="preserve"> </w:t>
      </w:r>
      <w:r w:rsidR="00422FA8" w:rsidRPr="005B6EFD">
        <w:t>is</w:t>
      </w:r>
      <w:r w:rsidR="008304BE" w:rsidRPr="005B6EFD">
        <w:t xml:space="preserve"> incorporated in</w:t>
      </w:r>
      <w:r w:rsidR="00660CD9" w:rsidRPr="005B6EFD">
        <w:t>to</w:t>
      </w:r>
      <w:r w:rsidR="008304BE" w:rsidRPr="005B6EFD">
        <w:t xml:space="preserve"> </w:t>
      </w:r>
      <w:r w:rsidR="00881DFC" w:rsidRPr="005B6EFD">
        <w:t>Section 3</w:t>
      </w:r>
      <w:r w:rsidRPr="005B6EFD">
        <w:t>.</w:t>
      </w:r>
    </w:p>
    <w:p w14:paraId="6BDFDF2F" w14:textId="77777777" w:rsidR="00434A3B" w:rsidRPr="005B6EFD" w:rsidRDefault="00434A3B" w:rsidP="00434A3B">
      <w:r w:rsidRPr="005B6EFD">
        <w:t>MSAC noted the consultation feedback received for this application. All consultation responses were supportive.</w:t>
      </w:r>
    </w:p>
    <w:p w14:paraId="068203A4" w14:textId="4B247DD6" w:rsidR="00434A3B" w:rsidRPr="005B6EFD" w:rsidRDefault="00434A3B" w:rsidP="00434A3B">
      <w:r w:rsidRPr="005B6EFD">
        <w:t>MSAC noted that high-risk (oncogenic) HPV genotypes are responsible for approximately 90% of all anal cancers. The</w:t>
      </w:r>
      <w:r w:rsidR="00C52F21" w:rsidRPr="005B6EFD">
        <w:t xml:space="preserve"> </w:t>
      </w:r>
      <w:r w:rsidRPr="005B6EFD">
        <w:t xml:space="preserve">proposed testing population </w:t>
      </w:r>
      <w:r w:rsidR="00F324ED" w:rsidRPr="005B6EFD">
        <w:t xml:space="preserve">in the original application </w:t>
      </w:r>
      <w:r w:rsidRPr="005B6EFD">
        <w:t>comprise</w:t>
      </w:r>
      <w:r w:rsidR="00F324ED" w:rsidRPr="005B6EFD">
        <w:t>d</w:t>
      </w:r>
      <w:r w:rsidRPr="005B6EFD">
        <w:t xml:space="preserve"> 7 subgroups at higher risk of developing anal cance</w:t>
      </w:r>
      <w:r w:rsidR="0008719F" w:rsidRPr="005B6EFD">
        <w:t>r</w:t>
      </w:r>
      <w:r w:rsidRPr="005B6EFD">
        <w:t>:</w:t>
      </w:r>
    </w:p>
    <w:p w14:paraId="44D25DE7" w14:textId="5F27E00F" w:rsidR="00434A3B" w:rsidRPr="005B6EFD" w:rsidRDefault="00434A3B" w:rsidP="00AD321A">
      <w:pPr>
        <w:pStyle w:val="ListParagraph"/>
        <w:numPr>
          <w:ilvl w:val="0"/>
          <w:numId w:val="53"/>
        </w:numPr>
        <w:tabs>
          <w:tab w:val="clear" w:pos="0"/>
        </w:tabs>
        <w:spacing w:before="0" w:after="0"/>
        <w:contextualSpacing/>
      </w:pPr>
      <w:r w:rsidRPr="005B6EFD">
        <w:t>men who have sex with men (MSM) and trans</w:t>
      </w:r>
      <w:r w:rsidR="006B2F59" w:rsidRPr="005B6EFD">
        <w:t>gender</w:t>
      </w:r>
      <w:r w:rsidRPr="005B6EFD">
        <w:t xml:space="preserve"> women living with HIV</w:t>
      </w:r>
    </w:p>
    <w:p w14:paraId="55695104" w14:textId="396E1E58" w:rsidR="00434A3B" w:rsidRPr="005B6EFD" w:rsidRDefault="00434A3B" w:rsidP="00AD321A">
      <w:pPr>
        <w:pStyle w:val="ListParagraph"/>
        <w:numPr>
          <w:ilvl w:val="0"/>
          <w:numId w:val="53"/>
        </w:numPr>
        <w:tabs>
          <w:tab w:val="clear" w:pos="0"/>
        </w:tabs>
        <w:spacing w:before="0" w:after="0"/>
        <w:contextualSpacing/>
      </w:pPr>
      <w:r w:rsidRPr="005B6EFD">
        <w:t>MSM and trans</w:t>
      </w:r>
      <w:r w:rsidR="004D7130" w:rsidRPr="005B6EFD">
        <w:t>gender</w:t>
      </w:r>
      <w:r w:rsidRPr="005B6EFD">
        <w:t xml:space="preserve"> women not living with HIV</w:t>
      </w:r>
    </w:p>
    <w:p w14:paraId="4455E816" w14:textId="67213AB6" w:rsidR="00434A3B" w:rsidRPr="005B6EFD" w:rsidRDefault="00434A3B" w:rsidP="00AD321A">
      <w:pPr>
        <w:pStyle w:val="ListParagraph"/>
        <w:numPr>
          <w:ilvl w:val="0"/>
          <w:numId w:val="53"/>
        </w:numPr>
        <w:tabs>
          <w:tab w:val="clear" w:pos="0"/>
        </w:tabs>
        <w:spacing w:before="0" w:after="0"/>
        <w:contextualSpacing/>
      </w:pPr>
      <w:r w:rsidRPr="005B6EFD">
        <w:t>women and men who have sex with women, living with HIV</w:t>
      </w:r>
    </w:p>
    <w:p w14:paraId="2EB56178" w14:textId="52964B30" w:rsidR="00434A3B" w:rsidRPr="005B6EFD" w:rsidRDefault="005C0103" w:rsidP="00AD321A">
      <w:pPr>
        <w:pStyle w:val="ListParagraph"/>
        <w:numPr>
          <w:ilvl w:val="0"/>
          <w:numId w:val="53"/>
        </w:numPr>
        <w:tabs>
          <w:tab w:val="clear" w:pos="0"/>
        </w:tabs>
        <w:spacing w:before="0" w:after="0"/>
        <w:contextualSpacing/>
      </w:pPr>
      <w:r w:rsidRPr="005B6EFD">
        <w:t xml:space="preserve">women </w:t>
      </w:r>
      <w:r w:rsidR="00434A3B" w:rsidRPr="005B6EFD">
        <w:t xml:space="preserve">with previous vulval squamous cell carcinoma or </w:t>
      </w:r>
      <w:r w:rsidR="00434A3B" w:rsidRPr="005B6EFD">
        <w:rPr>
          <w:rFonts w:eastAsiaTheme="minorEastAsia"/>
        </w:rPr>
        <w:t>high-grade squamous intraepithelial lesions</w:t>
      </w:r>
      <w:r w:rsidR="00434A3B" w:rsidRPr="005B6EFD">
        <w:t xml:space="preserve"> (HSIL)</w:t>
      </w:r>
      <w:r w:rsidR="006B2F59" w:rsidRPr="005B6EFD">
        <w:t xml:space="preserve"> commencing within one year of diagnosis</w:t>
      </w:r>
    </w:p>
    <w:p w14:paraId="7F690B63" w14:textId="1FF98826" w:rsidR="00434A3B" w:rsidRPr="005B6EFD" w:rsidRDefault="00434A3B" w:rsidP="00AD321A">
      <w:pPr>
        <w:pStyle w:val="ListParagraph"/>
        <w:numPr>
          <w:ilvl w:val="0"/>
          <w:numId w:val="53"/>
        </w:numPr>
        <w:tabs>
          <w:tab w:val="clear" w:pos="0"/>
        </w:tabs>
        <w:spacing w:before="0" w:after="0"/>
        <w:contextualSpacing/>
      </w:pPr>
      <w:r w:rsidRPr="005B6EFD">
        <w:t>solid organ transplant recipients</w:t>
      </w:r>
      <w:r w:rsidR="00892B9F" w:rsidRPr="005B6EFD">
        <w:t xml:space="preserve"> (SOTR)</w:t>
      </w:r>
      <w:r w:rsidR="00977C8F" w:rsidRPr="005B6EFD">
        <w:t xml:space="preserve"> commencing 10 years post-transplant</w:t>
      </w:r>
    </w:p>
    <w:p w14:paraId="7BE6CA26" w14:textId="6B35A818" w:rsidR="00434A3B" w:rsidRPr="005B6EFD" w:rsidRDefault="00434A3B" w:rsidP="00AD321A">
      <w:pPr>
        <w:pStyle w:val="ListParagraph"/>
        <w:numPr>
          <w:ilvl w:val="0"/>
          <w:numId w:val="53"/>
        </w:numPr>
        <w:tabs>
          <w:tab w:val="clear" w:pos="0"/>
        </w:tabs>
        <w:spacing w:before="0" w:after="0"/>
        <w:contextualSpacing/>
      </w:pPr>
      <w:r w:rsidRPr="005B6EFD">
        <w:t xml:space="preserve">patients </w:t>
      </w:r>
      <w:r w:rsidR="006F5436" w:rsidRPr="005B6EFD">
        <w:t>being followed up after</w:t>
      </w:r>
      <w:r w:rsidRPr="005B6EFD">
        <w:t xml:space="preserve"> treat</w:t>
      </w:r>
      <w:r w:rsidR="007A40D9" w:rsidRPr="005B6EFD">
        <w:t>ment</w:t>
      </w:r>
      <w:r w:rsidRPr="005B6EFD">
        <w:t xml:space="preserve"> for anal cancer</w:t>
      </w:r>
    </w:p>
    <w:p w14:paraId="3C0246C2" w14:textId="0AB8A8CA" w:rsidR="00B061A7" w:rsidRPr="005B6EFD" w:rsidRDefault="00434A3B" w:rsidP="00AD321A">
      <w:pPr>
        <w:pStyle w:val="ListParagraph"/>
        <w:numPr>
          <w:ilvl w:val="0"/>
          <w:numId w:val="53"/>
        </w:numPr>
        <w:tabs>
          <w:tab w:val="clear" w:pos="0"/>
        </w:tabs>
        <w:spacing w:before="0" w:after="0"/>
        <w:contextualSpacing/>
      </w:pPr>
      <w:r w:rsidRPr="005B6EFD">
        <w:t>patients with incidental HSIL</w:t>
      </w:r>
      <w:r w:rsidR="00E530F0" w:rsidRPr="005B6EFD">
        <w:t xml:space="preserve"> </w:t>
      </w:r>
      <w:r w:rsidR="00F045BD" w:rsidRPr="005B6EFD">
        <w:t>(</w:t>
      </w:r>
      <w:r w:rsidR="00242995" w:rsidRPr="005B6EFD">
        <w:t>found during diagnosis of anal conditions</w:t>
      </w:r>
      <w:r w:rsidR="00F045BD" w:rsidRPr="005B6EFD">
        <w:t>)</w:t>
      </w:r>
      <w:r w:rsidR="00242995" w:rsidRPr="005B6EFD">
        <w:t xml:space="preserve"> </w:t>
      </w:r>
      <w:r w:rsidR="00E530F0" w:rsidRPr="005B6EFD">
        <w:t>or symptoms suggestive of anal cancer</w:t>
      </w:r>
    </w:p>
    <w:p w14:paraId="1918DCC9" w14:textId="17AD5B3A" w:rsidR="00434A3B" w:rsidRPr="005B6EFD" w:rsidRDefault="00434A3B" w:rsidP="00434A3B">
      <w:r w:rsidRPr="005B6EFD">
        <w:lastRenderedPageBreak/>
        <w:t xml:space="preserve">MSAC noted that the proposed populations are those with a 10-fold or greater risk of HSIL, which, when treated, can reduce the risk of anal squamous cell carcinoma (ASCC) by </w:t>
      </w:r>
      <w:r w:rsidR="008A37A1" w:rsidRPr="005B6EFD">
        <w:t xml:space="preserve">approximately </w:t>
      </w:r>
      <w:r w:rsidRPr="005B6EFD">
        <w:t>60%. MSAC noted that the comparator was no HPV testing, which was appropriate.</w:t>
      </w:r>
    </w:p>
    <w:p w14:paraId="69DACF80" w14:textId="18A93F5A" w:rsidR="00434A3B" w:rsidRPr="005B6EFD" w:rsidRDefault="00434A3B" w:rsidP="00434A3B">
      <w:r w:rsidRPr="005B6EFD">
        <w:t xml:space="preserve">MSAC noted that an additional population – people with a history of cervical or vaginal cancer or precursor lesions – had been added by PASC. </w:t>
      </w:r>
      <w:r w:rsidR="004445A0" w:rsidRPr="005B6EFD">
        <w:t>MSAC noted ESC’s advice</w:t>
      </w:r>
      <w:r w:rsidR="0049592F" w:rsidRPr="005B6EFD">
        <w:t xml:space="preserve"> </w:t>
      </w:r>
      <w:r w:rsidRPr="005B6EFD">
        <w:t>that the size of th</w:t>
      </w:r>
      <w:r w:rsidR="00E4719B" w:rsidRPr="005B6EFD">
        <w:t>is</w:t>
      </w:r>
      <w:r w:rsidRPr="005B6EFD">
        <w:t xml:space="preserve"> population is uncertain but potentially large, and </w:t>
      </w:r>
      <w:r w:rsidR="00DE6A24" w:rsidRPr="005B6EFD">
        <w:t xml:space="preserve">within this additional population, the </w:t>
      </w:r>
      <w:r w:rsidR="0042244A" w:rsidRPr="005B6EFD">
        <w:t>people</w:t>
      </w:r>
      <w:r w:rsidR="00FF55BD" w:rsidRPr="005B6EFD">
        <w:t xml:space="preserve"> with cervical lesions</w:t>
      </w:r>
      <w:r w:rsidR="005810BC" w:rsidRPr="005B6EFD">
        <w:t xml:space="preserve"> and precursor cervical lesions</w:t>
      </w:r>
      <w:r w:rsidR="00FF55BD" w:rsidRPr="005B6EFD">
        <w:t xml:space="preserve"> </w:t>
      </w:r>
      <w:r w:rsidRPr="005B6EFD">
        <w:t xml:space="preserve">would require </w:t>
      </w:r>
      <w:r w:rsidR="006130E7" w:rsidRPr="005B6EFD">
        <w:t>further examination</w:t>
      </w:r>
      <w:r w:rsidRPr="005B6EFD">
        <w:t xml:space="preserve"> of the available evidence</w:t>
      </w:r>
      <w:r w:rsidR="00653FFD" w:rsidRPr="005B6EFD">
        <w:t xml:space="preserve"> given that the risk of anal cancer in this group is </w:t>
      </w:r>
      <w:r w:rsidR="009226F6" w:rsidRPr="005B6EFD">
        <w:t xml:space="preserve">lower than </w:t>
      </w:r>
      <w:r w:rsidR="00D07A8E" w:rsidRPr="005B6EFD">
        <w:t>the other proposed</w:t>
      </w:r>
      <w:r w:rsidR="008B69CF" w:rsidRPr="005B6EFD">
        <w:t xml:space="preserve"> population </w:t>
      </w:r>
      <w:r w:rsidR="00D07A8E" w:rsidRPr="005B6EFD">
        <w:t>groups</w:t>
      </w:r>
      <w:r w:rsidRPr="005B6EFD">
        <w:t xml:space="preserve">. </w:t>
      </w:r>
      <w:r w:rsidR="00C14708" w:rsidRPr="005B6EFD">
        <w:t>In its pre-MSAC response, t</w:t>
      </w:r>
      <w:r w:rsidRPr="005B6EFD">
        <w:t xml:space="preserve">he applicant agreed with </w:t>
      </w:r>
      <w:r w:rsidR="00BE2A4F" w:rsidRPr="005B6EFD">
        <w:t>ESC</w:t>
      </w:r>
      <w:r w:rsidR="00461D6C" w:rsidRPr="005B6EFD">
        <w:t xml:space="preserve">’s </w:t>
      </w:r>
      <w:r w:rsidR="00BF3F8A" w:rsidRPr="005B6EFD">
        <w:t>advice</w:t>
      </w:r>
      <w:r w:rsidR="0097021E" w:rsidRPr="005B6EFD">
        <w:t xml:space="preserve"> and </w:t>
      </w:r>
      <w:r w:rsidR="00D54CBD" w:rsidRPr="005B6EFD">
        <w:t xml:space="preserve">as a result </w:t>
      </w:r>
      <w:r w:rsidR="0097021E" w:rsidRPr="005B6EFD">
        <w:t>support</w:t>
      </w:r>
      <w:r w:rsidR="00CE6898" w:rsidRPr="005B6EFD">
        <w:t>ed</w:t>
      </w:r>
      <w:r w:rsidR="0097021E" w:rsidRPr="005B6EFD">
        <w:t xml:space="preserve"> the exclusion of this additional </w:t>
      </w:r>
      <w:r w:rsidR="0020276C" w:rsidRPr="005B6EFD">
        <w:t>population group</w:t>
      </w:r>
      <w:r w:rsidR="00276F7D" w:rsidRPr="005B6EFD">
        <w:t xml:space="preserve"> to maintain the </w:t>
      </w:r>
      <w:r w:rsidR="00671EC1" w:rsidRPr="005B6EFD">
        <w:t>focus of the application on higher-risk populations included in the original applica</w:t>
      </w:r>
      <w:r w:rsidR="00CE6898" w:rsidRPr="005B6EFD">
        <w:t>ti</w:t>
      </w:r>
      <w:r w:rsidR="00671EC1" w:rsidRPr="005B6EFD">
        <w:t>on</w:t>
      </w:r>
      <w:r w:rsidRPr="005B6EFD">
        <w:t>.</w:t>
      </w:r>
    </w:p>
    <w:p w14:paraId="0A576275" w14:textId="77777777" w:rsidR="00434A3B" w:rsidRPr="005B6EFD" w:rsidRDefault="00434A3B" w:rsidP="00434A3B">
      <w:r w:rsidRPr="005B6EFD">
        <w:t>The application proposes 7 MBS item numbers to implement targeted investigation, assessment and preventive treatment for anal cancer:</w:t>
      </w:r>
    </w:p>
    <w:p w14:paraId="5568C6C5" w14:textId="77777777" w:rsidR="00434A3B" w:rsidRPr="005B6EFD" w:rsidRDefault="00434A3B" w:rsidP="00434A3B">
      <w:pPr>
        <w:pStyle w:val="ListParagraph"/>
        <w:numPr>
          <w:ilvl w:val="0"/>
          <w:numId w:val="49"/>
        </w:numPr>
        <w:tabs>
          <w:tab w:val="clear" w:pos="0"/>
        </w:tabs>
        <w:spacing w:before="0" w:after="0"/>
        <w:contextualSpacing/>
      </w:pPr>
      <w:r w:rsidRPr="005B6EFD">
        <w:t xml:space="preserve">item BBBB – HPV genotyping in asymptomatic patients </w:t>
      </w:r>
    </w:p>
    <w:p w14:paraId="2F9E4A1C" w14:textId="15DA8A4E" w:rsidR="00434A3B" w:rsidRPr="005B6EFD" w:rsidRDefault="00434A3B" w:rsidP="00434A3B">
      <w:pPr>
        <w:pStyle w:val="ListParagraph"/>
        <w:numPr>
          <w:ilvl w:val="0"/>
          <w:numId w:val="49"/>
        </w:numPr>
        <w:tabs>
          <w:tab w:val="clear" w:pos="0"/>
        </w:tabs>
        <w:spacing w:before="0" w:after="0"/>
        <w:contextualSpacing/>
      </w:pPr>
      <w:r w:rsidRPr="005B6EFD">
        <w:t xml:space="preserve">item CCCC – HPV genotyping in higher-risk or symptomatic patients </w:t>
      </w:r>
      <w:r w:rsidR="00F409D8" w:rsidRPr="005B6EFD">
        <w:t>or follow-up management</w:t>
      </w:r>
    </w:p>
    <w:p w14:paraId="668DE624" w14:textId="77777777" w:rsidR="00434A3B" w:rsidRPr="005B6EFD" w:rsidRDefault="00434A3B" w:rsidP="00434A3B">
      <w:pPr>
        <w:pStyle w:val="ListParagraph"/>
        <w:numPr>
          <w:ilvl w:val="0"/>
          <w:numId w:val="49"/>
        </w:numPr>
        <w:tabs>
          <w:tab w:val="clear" w:pos="0"/>
        </w:tabs>
        <w:spacing w:before="0" w:after="0"/>
        <w:contextualSpacing/>
      </w:pPr>
      <w:r w:rsidRPr="005B6EFD">
        <w:t>item DDDD – repeat of BBBB or CCCC</w:t>
      </w:r>
    </w:p>
    <w:p w14:paraId="6CC2E857" w14:textId="77777777" w:rsidR="00434A3B" w:rsidRPr="005B6EFD" w:rsidRDefault="00434A3B" w:rsidP="00434A3B">
      <w:pPr>
        <w:pStyle w:val="ListParagraph"/>
        <w:numPr>
          <w:ilvl w:val="0"/>
          <w:numId w:val="49"/>
        </w:numPr>
        <w:tabs>
          <w:tab w:val="clear" w:pos="0"/>
        </w:tabs>
        <w:spacing w:before="0" w:after="0"/>
        <w:contextualSpacing/>
      </w:pPr>
      <w:r w:rsidRPr="005B6EFD">
        <w:t>item EEEE – cytology testing of HPV-positive anal specimens</w:t>
      </w:r>
    </w:p>
    <w:p w14:paraId="0C5835B7" w14:textId="64E0516E" w:rsidR="00434A3B" w:rsidRPr="005B6EFD" w:rsidRDefault="00434A3B" w:rsidP="00434A3B">
      <w:pPr>
        <w:pStyle w:val="ListParagraph"/>
        <w:numPr>
          <w:ilvl w:val="0"/>
          <w:numId w:val="49"/>
        </w:numPr>
        <w:tabs>
          <w:tab w:val="clear" w:pos="0"/>
        </w:tabs>
        <w:spacing w:before="0" w:after="0"/>
        <w:contextualSpacing/>
      </w:pPr>
      <w:r w:rsidRPr="005B6EFD">
        <w:t xml:space="preserve">item FFFF – diagnostic </w:t>
      </w:r>
      <w:r w:rsidR="001D58E1" w:rsidRPr="005B6EFD">
        <w:t>high-resolution</w:t>
      </w:r>
      <w:r w:rsidR="00BA059B" w:rsidRPr="005B6EFD">
        <w:t xml:space="preserve"> anoscopy (</w:t>
      </w:r>
      <w:r w:rsidRPr="005B6EFD">
        <w:t>HRA</w:t>
      </w:r>
      <w:r w:rsidR="00BA059B" w:rsidRPr="005B6EFD">
        <w:t>)</w:t>
      </w:r>
    </w:p>
    <w:p w14:paraId="2F11545F" w14:textId="78B31FE8" w:rsidR="00434A3B" w:rsidRPr="005B6EFD" w:rsidRDefault="00434A3B" w:rsidP="00434A3B">
      <w:pPr>
        <w:pStyle w:val="ListParagraph"/>
        <w:numPr>
          <w:ilvl w:val="0"/>
          <w:numId w:val="49"/>
        </w:numPr>
        <w:tabs>
          <w:tab w:val="clear" w:pos="0"/>
        </w:tabs>
        <w:spacing w:before="0" w:after="0"/>
        <w:contextualSpacing/>
      </w:pPr>
      <w:r w:rsidRPr="005B6EFD">
        <w:t>item HHHH – biopsy during HRA</w:t>
      </w:r>
    </w:p>
    <w:p w14:paraId="46DE7E67" w14:textId="77777777" w:rsidR="00434A3B" w:rsidRPr="005B6EFD" w:rsidRDefault="00434A3B" w:rsidP="00434A3B">
      <w:pPr>
        <w:pStyle w:val="ListParagraph"/>
        <w:numPr>
          <w:ilvl w:val="0"/>
          <w:numId w:val="49"/>
        </w:numPr>
        <w:tabs>
          <w:tab w:val="clear" w:pos="0"/>
        </w:tabs>
        <w:spacing w:before="0" w:after="0"/>
        <w:contextualSpacing/>
      </w:pPr>
      <w:r w:rsidRPr="005B6EFD">
        <w:t>item GGGG – HRA-guided ablation.</w:t>
      </w:r>
    </w:p>
    <w:p w14:paraId="60A4109B" w14:textId="5730FE65" w:rsidR="00434A3B" w:rsidRPr="005B6EFD" w:rsidRDefault="00434A3B" w:rsidP="00434A3B">
      <w:r w:rsidRPr="005B6EFD">
        <w:t xml:space="preserve">MSAC noted the proposed MBS item descriptors and the need to prevent </w:t>
      </w:r>
      <w:r w:rsidR="002649E8" w:rsidRPr="005B6EFD">
        <w:t xml:space="preserve">the use of </w:t>
      </w:r>
      <w:r w:rsidRPr="005B6EFD">
        <w:t>discriminat</w:t>
      </w:r>
      <w:r w:rsidR="002649E8" w:rsidRPr="005B6EFD">
        <w:t>ory</w:t>
      </w:r>
      <w:r w:rsidRPr="005B6EFD">
        <w:t xml:space="preserve"> </w:t>
      </w:r>
      <w:r w:rsidR="002649E8" w:rsidRPr="005B6EFD">
        <w:t xml:space="preserve">language </w:t>
      </w:r>
      <w:r w:rsidRPr="005B6EFD">
        <w:t>when specifying the eligibility criteria for testing in people at higher risk. The department</w:t>
      </w:r>
      <w:r w:rsidR="00223447" w:rsidRPr="005B6EFD">
        <w:t xml:space="preserve"> advised </w:t>
      </w:r>
      <w:r w:rsidRPr="005B6EFD">
        <w:t xml:space="preserve">that any item descriptors supported for implementation should not reference populations using highly sensitive personal identifiers such as </w:t>
      </w:r>
      <w:r w:rsidR="001C1004" w:rsidRPr="005B6EFD">
        <w:t>sexual behaviours</w:t>
      </w:r>
      <w:r w:rsidRPr="005B6EFD">
        <w:t>.</w:t>
      </w:r>
    </w:p>
    <w:p w14:paraId="2B8A3AE8" w14:textId="706A136F" w:rsidR="00DF3A95" w:rsidRPr="005B6EFD" w:rsidRDefault="00DF3A95" w:rsidP="00DF3A95">
      <w:r w:rsidRPr="005B6EFD">
        <w:t xml:space="preserve">MSAC noted and supported the revised MBS fees proposed by ESC, including an adjusted fee for expanded HPV genotyping (Items BBBB, CCCC and DDDD) of $35.85 (lower than applicant proposed fee of $50), benchmarked to the National Cervical Screening Program’s HPV genotyping item (MBS </w:t>
      </w:r>
      <w:hyperlink r:id="rId12">
        <w:r w:rsidRPr="005B6EFD">
          <w:rPr>
            <w:rStyle w:val="Hyperlink"/>
          </w:rPr>
          <w:t>item 73072</w:t>
        </w:r>
      </w:hyperlink>
      <w:r w:rsidRPr="005B6EFD">
        <w:t xml:space="preserve">). MSAC noted the applicant’s pre-MSAC response. In the response, the applicant stated that the recommended $35.85 MBS fee was too low and did not agree with ESC’s view that similar economies of scale to the National Cervical Screening Program (NCSP) could be achieved to make the lower fee feasible. The applicant’s pre-MSAC response also stated the low fee could lead laboratories to use less comprehensive testing, which might result in more patients being unnecessarily referred for HRA and higher downstream costs. ESC suggested that the fee for item EEEE for liquid-based cytology (LBC) could be set at $47.10 to align with the fee for cervical cancer LBC rather than the $70 proposed fee by the applicant. The applicant’s pre-MSAC response explained that anal cytology is significantly more labour intensive than cervical LBC and therefore requires a higher fee. MSAC noted the applicant’s proposed fees of $140.60 for item FFFF (diagnostic HRA) and $80.20 for item HHHH (HRA guided biopsy). ESC did not recommend a particular fee, but noted that the biopsy fee should incorporate all biopsies as part of a complete medical service. MSAC considered that a fee of $140.60 is appropriate for item FFFF. The applicant’s justification for the proposed fee for diagnostic HRA is that it reflects the time required to undertake the procedure and the associated costs for clinics. MSAC noted that ESC had proposed a fee for item GGGG (HRA guided ablation or cryotherapy of anal HSIL) of $371.80 to align with the existing MBS item </w:t>
      </w:r>
      <w:hyperlink r:id="rId13">
        <w:r w:rsidRPr="005B6EFD">
          <w:rPr>
            <w:rStyle w:val="Hyperlink"/>
          </w:rPr>
          <w:t>35645</w:t>
        </w:r>
      </w:hyperlink>
      <w:r w:rsidRPr="005B6EFD">
        <w:t xml:space="preserve">  for cervical ablation. This proposed fee is lower than the applicant’s proposed fee of $701.60. The applicant did not comment on this proposed change. MSAC confirmed that there should be no co-claiming of items FFFF and GGGG. </w:t>
      </w:r>
    </w:p>
    <w:p w14:paraId="4319B3BA" w14:textId="2233D6EF" w:rsidR="00434A3B" w:rsidRPr="005B6EFD" w:rsidRDefault="00434A3B" w:rsidP="00434A3B">
      <w:r w:rsidRPr="005B6EFD">
        <w:t xml:space="preserve">MSAC confirmed that the </w:t>
      </w:r>
      <w:r w:rsidR="00052C33" w:rsidRPr="005B6EFD">
        <w:t>HPV genotyping</w:t>
      </w:r>
      <w:r w:rsidR="00E356A2" w:rsidRPr="005B6EFD">
        <w:t xml:space="preserve"> test</w:t>
      </w:r>
      <w:r w:rsidRPr="005B6EFD">
        <w:t xml:space="preserve"> could be requested by any medical practitioner</w:t>
      </w:r>
      <w:r w:rsidR="00CA0AB5" w:rsidRPr="005B6EFD">
        <w:t>,</w:t>
      </w:r>
      <w:r w:rsidR="00E356A2" w:rsidRPr="005B6EFD">
        <w:t xml:space="preserve"> mirroring </w:t>
      </w:r>
      <w:r w:rsidR="00090E0E" w:rsidRPr="005B6EFD">
        <w:t>the NCSP</w:t>
      </w:r>
      <w:r w:rsidRPr="005B6EFD">
        <w:t xml:space="preserve">. MSAC considered that HRA would likely be performed by surgeons and gastroenterologists, </w:t>
      </w:r>
      <w:r w:rsidR="00504AFD" w:rsidRPr="005B6EFD">
        <w:t>and</w:t>
      </w:r>
      <w:r w:rsidRPr="005B6EFD">
        <w:t xml:space="preserve"> noted </w:t>
      </w:r>
      <w:r w:rsidR="003D3EED" w:rsidRPr="005B6EFD">
        <w:t xml:space="preserve">concern </w:t>
      </w:r>
      <w:r w:rsidRPr="005B6EFD">
        <w:t xml:space="preserve">from consumers about the </w:t>
      </w:r>
      <w:r w:rsidR="00874A26" w:rsidRPr="005B6EFD">
        <w:t xml:space="preserve">current lack of </w:t>
      </w:r>
      <w:r w:rsidRPr="005B6EFD">
        <w:t>availability of HRA across Australia.</w:t>
      </w:r>
    </w:p>
    <w:p w14:paraId="0F07745C" w14:textId="06B8B2B1" w:rsidR="009734A5" w:rsidRPr="005B6EFD" w:rsidRDefault="009734A5" w:rsidP="009734A5">
      <w:r w:rsidRPr="005B6EFD">
        <w:lastRenderedPageBreak/>
        <w:t xml:space="preserve">MSAC noted that HPV testing in Australia’s </w:t>
      </w:r>
      <w:r w:rsidR="00090E0E" w:rsidRPr="005B6EFD">
        <w:t>NCSP</w:t>
      </w:r>
      <w:r w:rsidRPr="005B6EFD">
        <w:t xml:space="preserve"> involves testing for</w:t>
      </w:r>
      <w:r w:rsidR="005076FF" w:rsidRPr="005B6EFD">
        <w:t xml:space="preserve"> </w:t>
      </w:r>
      <w:r w:rsidR="002B26EA" w:rsidRPr="005B6EFD">
        <w:t>14</w:t>
      </w:r>
      <w:r w:rsidR="000A3255" w:rsidRPr="005B6EFD">
        <w:t xml:space="preserve"> </w:t>
      </w:r>
      <w:r w:rsidR="00DE5CAE" w:rsidRPr="005B6EFD">
        <w:t>oncogenic</w:t>
      </w:r>
      <w:r w:rsidR="002B26EA" w:rsidRPr="005B6EFD">
        <w:t xml:space="preserve"> HPV genotypes</w:t>
      </w:r>
      <w:r w:rsidR="00B85253" w:rsidRPr="005B6EFD">
        <w:t>,</w:t>
      </w:r>
      <w:r w:rsidR="002B26EA" w:rsidRPr="005B6EFD">
        <w:t xml:space="preserve"> </w:t>
      </w:r>
      <w:r w:rsidR="00F36883" w:rsidRPr="005B6EFD">
        <w:t>including HPV16 and HPV18</w:t>
      </w:r>
      <w:r w:rsidR="00874A26" w:rsidRPr="005B6EFD">
        <w:t xml:space="preserve">, </w:t>
      </w:r>
      <w:r w:rsidR="008E6DA1" w:rsidRPr="005B6EFD">
        <w:t>and</w:t>
      </w:r>
      <w:r w:rsidR="00AA30C6" w:rsidRPr="005B6EFD">
        <w:t xml:space="preserve"> </w:t>
      </w:r>
      <w:r w:rsidR="00DB3514" w:rsidRPr="005B6EFD">
        <w:t>r</w:t>
      </w:r>
      <w:r w:rsidR="0001760D" w:rsidRPr="005B6EFD">
        <w:t>eport</w:t>
      </w:r>
      <w:r w:rsidR="00036F6D" w:rsidRPr="005B6EFD">
        <w:t xml:space="preserve">s </w:t>
      </w:r>
      <w:r w:rsidR="00E13E2B" w:rsidRPr="005B6EFD">
        <w:t xml:space="preserve">HPV test results </w:t>
      </w:r>
      <w:r w:rsidR="005E64CF" w:rsidRPr="005B6EFD">
        <w:t>a</w:t>
      </w:r>
      <w:r w:rsidR="00D204F6" w:rsidRPr="005B6EFD">
        <w:t>s</w:t>
      </w:r>
      <w:r w:rsidR="005076FF" w:rsidRPr="005B6EFD">
        <w:t>: oncogenic HPV 16/18 detected, oncogenic HPV (not 16/18) detected</w:t>
      </w:r>
      <w:r w:rsidR="001224E1" w:rsidRPr="005B6EFD">
        <w:t>,</w:t>
      </w:r>
      <w:r w:rsidR="005076FF" w:rsidRPr="005B6EFD">
        <w:t xml:space="preserve"> oncogenic HPV not detected</w:t>
      </w:r>
      <w:r w:rsidR="00157BF2" w:rsidRPr="005B6EFD">
        <w:t>, or unsatisfactory HPV test</w:t>
      </w:r>
      <w:r w:rsidR="005076FF" w:rsidRPr="005B6EFD">
        <w:t>.</w:t>
      </w:r>
      <w:bookmarkStart w:id="8" w:name="_Ref222835051"/>
      <w:r w:rsidR="00700F41" w:rsidRPr="005B6EFD">
        <w:rPr>
          <w:rStyle w:val="FootnoteReference"/>
        </w:rPr>
        <w:footnoteReference w:id="2"/>
      </w:r>
      <w:bookmarkEnd w:id="8"/>
      <w:r w:rsidR="00DB3514" w:rsidRPr="005B6EFD">
        <w:t xml:space="preserve"> MSAC noted that </w:t>
      </w:r>
      <w:r w:rsidR="00B62ADA" w:rsidRPr="005B6EFD">
        <w:t>th</w:t>
      </w:r>
      <w:r w:rsidR="000E67CD" w:rsidRPr="005B6EFD">
        <w:t>e reporting of the result “oncogenic HPV (not 16/18)”</w:t>
      </w:r>
      <w:r w:rsidR="00B62ADA" w:rsidRPr="005B6EFD">
        <w:t xml:space="preserve"> pool</w:t>
      </w:r>
      <w:r w:rsidR="000E67CD" w:rsidRPr="005B6EFD">
        <w:t>s</w:t>
      </w:r>
      <w:r w:rsidR="00B62ADA" w:rsidRPr="005B6EFD">
        <w:t xml:space="preserve"> </w:t>
      </w:r>
      <w:r w:rsidR="008A5AB1" w:rsidRPr="005B6EFD">
        <w:t xml:space="preserve">together several </w:t>
      </w:r>
      <w:r w:rsidR="00684A0A" w:rsidRPr="005B6EFD">
        <w:t xml:space="preserve">oncogenic HPV genotypes, </w:t>
      </w:r>
      <w:r w:rsidR="00E11617" w:rsidRPr="005B6EFD">
        <w:t xml:space="preserve">and does not </w:t>
      </w:r>
      <w:r w:rsidR="00017CF4" w:rsidRPr="005B6EFD">
        <w:t>identify the HPV genotypes individually</w:t>
      </w:r>
      <w:r w:rsidR="00E11617" w:rsidRPr="005B6EFD">
        <w:t xml:space="preserve">. This </w:t>
      </w:r>
      <w:r w:rsidR="00050D55" w:rsidRPr="005B6EFD">
        <w:t>differ</w:t>
      </w:r>
      <w:r w:rsidR="00177A04" w:rsidRPr="005B6EFD">
        <w:t>s</w:t>
      </w:r>
      <w:r w:rsidR="00050D55" w:rsidRPr="005B6EFD">
        <w:t xml:space="preserve"> </w:t>
      </w:r>
      <w:r w:rsidR="009B0730" w:rsidRPr="005B6EFD">
        <w:t>from th</w:t>
      </w:r>
      <w:r w:rsidR="002D032B" w:rsidRPr="005B6EFD">
        <w:t>is application</w:t>
      </w:r>
      <w:r w:rsidR="00921FE7" w:rsidRPr="005B6EFD">
        <w:t xml:space="preserve"> </w:t>
      </w:r>
      <w:r w:rsidR="00E11617" w:rsidRPr="005B6EFD">
        <w:t>(1752)</w:t>
      </w:r>
      <w:r w:rsidR="000D740D" w:rsidRPr="005B6EFD">
        <w:t xml:space="preserve"> which</w:t>
      </w:r>
      <w:r w:rsidR="00921FE7" w:rsidRPr="005B6EFD">
        <w:t xml:space="preserve"> propos</w:t>
      </w:r>
      <w:r w:rsidR="000D740D" w:rsidRPr="005B6EFD">
        <w:t>es</w:t>
      </w:r>
      <w:r w:rsidR="00921FE7" w:rsidRPr="005B6EFD">
        <w:t xml:space="preserve"> </w:t>
      </w:r>
      <w:r w:rsidR="00F9603B" w:rsidRPr="005B6EFD">
        <w:t xml:space="preserve">separate reporting of </w:t>
      </w:r>
      <w:r w:rsidR="005F11D3" w:rsidRPr="005B6EFD">
        <w:t>each</w:t>
      </w:r>
      <w:r w:rsidR="00A938B9" w:rsidRPr="005B6EFD">
        <w:t xml:space="preserve"> </w:t>
      </w:r>
      <w:r w:rsidR="00F9603B" w:rsidRPr="005B6EFD">
        <w:t>HPV genotype</w:t>
      </w:r>
      <w:r w:rsidR="000F3D9A" w:rsidRPr="005B6EFD">
        <w:t>.</w:t>
      </w:r>
      <w:r w:rsidR="00DB3514" w:rsidRPr="005B6EFD">
        <w:t xml:space="preserve"> </w:t>
      </w:r>
      <w:r w:rsidRPr="005B6EFD">
        <w:t>MSAC agreed with ESC that</w:t>
      </w:r>
      <w:r w:rsidR="00883922" w:rsidRPr="005B6EFD">
        <w:t xml:space="preserve"> th</w:t>
      </w:r>
      <w:r w:rsidR="00934CEF" w:rsidRPr="005B6EFD">
        <w:t>e</w:t>
      </w:r>
      <w:r w:rsidR="007F1C75" w:rsidRPr="005B6EFD">
        <w:t xml:space="preserve"> proposed</w:t>
      </w:r>
      <w:r w:rsidRPr="005B6EFD">
        <w:t xml:space="preserve"> </w:t>
      </w:r>
      <w:r w:rsidR="00770EC1" w:rsidRPr="005B6EFD">
        <w:t>expanded</w:t>
      </w:r>
      <w:r w:rsidRPr="005B6EFD">
        <w:t xml:space="preserve"> </w:t>
      </w:r>
      <w:r w:rsidR="00610806" w:rsidRPr="005B6EFD">
        <w:t>HPV</w:t>
      </w:r>
      <w:r w:rsidRPr="005B6EFD">
        <w:t xml:space="preserve"> genotyping</w:t>
      </w:r>
      <w:r w:rsidR="00DF32B1" w:rsidRPr="005B6EFD">
        <w:t>,</w:t>
      </w:r>
      <w:r w:rsidRPr="005B6EFD">
        <w:t xml:space="preserve"> </w:t>
      </w:r>
      <w:r w:rsidR="00DF32B1" w:rsidRPr="005B6EFD">
        <w:t>which</w:t>
      </w:r>
      <w:r w:rsidRPr="005B6EFD">
        <w:t xml:space="preserve"> covers </w:t>
      </w:r>
      <w:r w:rsidR="00770EC1" w:rsidRPr="005B6EFD">
        <w:t xml:space="preserve">the </w:t>
      </w:r>
      <w:r w:rsidRPr="005B6EFD">
        <w:t xml:space="preserve">14 </w:t>
      </w:r>
      <w:r w:rsidR="005C418A" w:rsidRPr="005B6EFD">
        <w:t>oncogenic</w:t>
      </w:r>
      <w:r w:rsidRPr="005B6EFD">
        <w:t xml:space="preserve"> HPV </w:t>
      </w:r>
      <w:r w:rsidR="00166C60" w:rsidRPr="005B6EFD">
        <w:t>geno</w:t>
      </w:r>
      <w:r w:rsidRPr="005B6EFD">
        <w:t xml:space="preserve">types </w:t>
      </w:r>
      <w:r w:rsidR="00934CEF" w:rsidRPr="005B6EFD">
        <w:t xml:space="preserve">and reporting </w:t>
      </w:r>
      <w:r w:rsidR="007F1C75" w:rsidRPr="005B6EFD">
        <w:t xml:space="preserve">of </w:t>
      </w:r>
      <w:r w:rsidR="007724F3" w:rsidRPr="005B6EFD">
        <w:t xml:space="preserve">individual HPV </w:t>
      </w:r>
      <w:r w:rsidR="002F435A" w:rsidRPr="005B6EFD">
        <w:t>geno</w:t>
      </w:r>
      <w:r w:rsidR="007724F3" w:rsidRPr="005B6EFD">
        <w:t>types should be adopted</w:t>
      </w:r>
      <w:r w:rsidR="00D276B1" w:rsidRPr="005B6EFD">
        <w:t xml:space="preserve"> for anal HPV</w:t>
      </w:r>
      <w:r w:rsidRPr="005B6EFD">
        <w:t>. MSAC noted that laboratories are likely to use the same test as for cervical screening for pragmatic purposes, and a minimum set of genotypes for testing could be described.</w:t>
      </w:r>
    </w:p>
    <w:p w14:paraId="3A9026C6" w14:textId="4ED6FF7C" w:rsidR="005E266E" w:rsidRPr="005B6EFD" w:rsidRDefault="005E266E" w:rsidP="005E266E">
      <w:r w:rsidRPr="005B6EFD">
        <w:t xml:space="preserve">MSAC queried the rationale for permitting </w:t>
      </w:r>
      <w:r w:rsidR="0084516F" w:rsidRPr="005B6EFD">
        <w:t>two</w:t>
      </w:r>
      <w:r w:rsidRPr="005B6EFD">
        <w:t xml:space="preserve"> diagnostic HRAs per person per year. The applicant confirmed in the hearing that each person with positive cytology </w:t>
      </w:r>
      <w:r w:rsidR="002210DF" w:rsidRPr="005B6EFD">
        <w:t xml:space="preserve">or HPV16 </w:t>
      </w:r>
      <w:r w:rsidRPr="005B6EFD">
        <w:t xml:space="preserve">may require up to </w:t>
      </w:r>
      <w:r w:rsidR="00FE68C4" w:rsidRPr="005B6EFD">
        <w:t>two</w:t>
      </w:r>
      <w:r w:rsidRPr="005B6EFD">
        <w:t xml:space="preserve"> </w:t>
      </w:r>
      <w:r w:rsidR="00D2747F" w:rsidRPr="005B6EFD">
        <w:t xml:space="preserve">diagnostic </w:t>
      </w:r>
      <w:r w:rsidRPr="005B6EFD">
        <w:t xml:space="preserve">HRAs – one for initial diagnosis and one for follow-up. If HSIL is not detected at the first HRA, a repeat HRA is recommended to ensure that no lesions </w:t>
      </w:r>
      <w:r w:rsidR="004B5D86" w:rsidRPr="005B6EFD">
        <w:t>have been</w:t>
      </w:r>
      <w:r w:rsidRPr="005B6EFD">
        <w:t xml:space="preserve"> missed. If HSIL is found</w:t>
      </w:r>
      <w:r w:rsidR="004C11B3" w:rsidRPr="005B6EFD">
        <w:t xml:space="preserve"> </w:t>
      </w:r>
      <w:r w:rsidR="00010707" w:rsidRPr="005B6EFD">
        <w:t>during</w:t>
      </w:r>
      <w:r w:rsidR="004C11B3" w:rsidRPr="005B6EFD">
        <w:t xml:space="preserve"> </w:t>
      </w:r>
      <w:r w:rsidR="00AF13AD" w:rsidRPr="005B6EFD">
        <w:t>the</w:t>
      </w:r>
      <w:r w:rsidR="00966244" w:rsidRPr="005B6EFD">
        <w:t xml:space="preserve"> </w:t>
      </w:r>
      <w:r w:rsidR="00010707" w:rsidRPr="005B6EFD">
        <w:t xml:space="preserve">initial </w:t>
      </w:r>
      <w:r w:rsidR="00D63217" w:rsidRPr="005B6EFD">
        <w:t xml:space="preserve">diagnostic </w:t>
      </w:r>
      <w:r w:rsidR="004C11B3" w:rsidRPr="005B6EFD">
        <w:t>HRA</w:t>
      </w:r>
      <w:r w:rsidRPr="005B6EFD">
        <w:t>, a second HRA is needed for HSIL treatment</w:t>
      </w:r>
      <w:r w:rsidR="008E3B9E" w:rsidRPr="005B6EFD">
        <w:t>, which involves</w:t>
      </w:r>
      <w:r w:rsidR="0001760D" w:rsidRPr="005B6EFD" w:rsidDel="008E3B9E">
        <w:t xml:space="preserve"> </w:t>
      </w:r>
      <w:r w:rsidR="0001760D" w:rsidRPr="005B6EFD">
        <w:t>HRA guided ablation or cryotherapy</w:t>
      </w:r>
      <w:r w:rsidRPr="005B6EFD">
        <w:t>.</w:t>
      </w:r>
    </w:p>
    <w:p w14:paraId="4C10BB8A" w14:textId="1D7BA45E" w:rsidR="00434A3B" w:rsidRPr="005B6EFD" w:rsidRDefault="00434A3B" w:rsidP="00434A3B">
      <w:r w:rsidRPr="005B6EFD">
        <w:t xml:space="preserve">MSAC noted that this application does not fit the definition of a </w:t>
      </w:r>
      <w:r w:rsidR="00F8370F" w:rsidRPr="005B6EFD">
        <w:t xml:space="preserve">population-based </w:t>
      </w:r>
      <w:r w:rsidRPr="005B6EFD">
        <w:t xml:space="preserve">screening program, as it </w:t>
      </w:r>
      <w:r w:rsidR="009611B4" w:rsidRPr="005B6EFD">
        <w:t>involves</w:t>
      </w:r>
      <w:r w:rsidRPr="005B6EFD">
        <w:t xml:space="preserve"> targeted </w:t>
      </w:r>
      <w:r w:rsidR="009611B4" w:rsidRPr="005B6EFD">
        <w:t xml:space="preserve">testing </w:t>
      </w:r>
      <w:r w:rsidR="006F6718" w:rsidRPr="005B6EFD">
        <w:t>of</w:t>
      </w:r>
      <w:r w:rsidRPr="005B6EFD">
        <w:t xml:space="preserve"> </w:t>
      </w:r>
      <w:r w:rsidR="009611B4" w:rsidRPr="005B6EFD">
        <w:t xml:space="preserve">asymptomatic </w:t>
      </w:r>
      <w:r w:rsidRPr="005B6EFD">
        <w:t xml:space="preserve">high-risk groups rather than the whole population and </w:t>
      </w:r>
      <w:r w:rsidR="009611B4" w:rsidRPr="005B6EFD">
        <w:t>also</w:t>
      </w:r>
      <w:r w:rsidRPr="005B6EFD">
        <w:t xml:space="preserve"> includes testing of symptomatic patients. MSAC considered that including both symptomatic and asymptomatic people was appropriate to ensure that </w:t>
      </w:r>
      <w:r w:rsidR="00A4306F" w:rsidRPr="005B6EFD">
        <w:t xml:space="preserve">all </w:t>
      </w:r>
      <w:r w:rsidR="00DD2870" w:rsidRPr="005B6EFD">
        <w:t>people from</w:t>
      </w:r>
      <w:r w:rsidRPr="005B6EFD">
        <w:t xml:space="preserve"> </w:t>
      </w:r>
      <w:r w:rsidR="002469CC" w:rsidRPr="005B6EFD">
        <w:t>high</w:t>
      </w:r>
      <w:r w:rsidR="00C671D7" w:rsidRPr="005B6EFD">
        <w:t xml:space="preserve">-risk </w:t>
      </w:r>
      <w:r w:rsidR="00DD2870" w:rsidRPr="005B6EFD">
        <w:t>grou</w:t>
      </w:r>
      <w:r w:rsidR="00A56201" w:rsidRPr="005B6EFD">
        <w:t>ps</w:t>
      </w:r>
      <w:r w:rsidRPr="005B6EFD">
        <w:t xml:space="preserve"> are tested </w:t>
      </w:r>
      <w:r w:rsidR="003E260D" w:rsidRPr="005B6EFD">
        <w:t xml:space="preserve">and </w:t>
      </w:r>
      <w:r w:rsidR="00A4306F" w:rsidRPr="005B6EFD">
        <w:t xml:space="preserve">subsequently </w:t>
      </w:r>
      <w:r w:rsidRPr="005B6EFD">
        <w:t>have access to subsidised treatment.</w:t>
      </w:r>
      <w:r w:rsidR="137C1917" w:rsidRPr="005B6EFD">
        <w:t xml:space="preserve"> However, MSAC considered that the principles of screening were relevant for the asymptomatic group.</w:t>
      </w:r>
    </w:p>
    <w:p w14:paraId="38F77639" w14:textId="111F02C3" w:rsidR="00434A3B" w:rsidRPr="005B6EFD" w:rsidRDefault="00434A3B" w:rsidP="00434A3B">
      <w:r w:rsidRPr="005B6EFD">
        <w:t xml:space="preserve">MSAC noted the proposed clinical management algorithm, including that all patients who receive HRA-guided ablation must go through the entire algorithm again every 6 months for </w:t>
      </w:r>
      <w:r w:rsidR="00B55457" w:rsidRPr="005B6EFD">
        <w:t xml:space="preserve">a period of </w:t>
      </w:r>
      <w:r w:rsidRPr="005B6EFD">
        <w:t xml:space="preserve">2 years. The applicant confirmed in the hearing that this was based on a study from the Netherlands </w:t>
      </w:r>
      <w:r w:rsidR="00B71F18" w:rsidRPr="005B6EFD">
        <w:t>of</w:t>
      </w:r>
      <w:r w:rsidRPr="005B6EFD">
        <w:t xml:space="preserve"> people living with HIV, which found that </w:t>
      </w:r>
      <w:r w:rsidR="001A609D" w:rsidRPr="005B6EFD">
        <w:t xml:space="preserve">HSIL </w:t>
      </w:r>
      <w:r w:rsidRPr="005B6EFD">
        <w:t xml:space="preserve">recurrence </w:t>
      </w:r>
      <w:r w:rsidR="00A05710" w:rsidRPr="005B6EFD">
        <w:t>following treatment</w:t>
      </w:r>
      <w:r w:rsidRPr="005B6EFD">
        <w:t xml:space="preserve"> </w:t>
      </w:r>
      <w:r w:rsidR="001A609D" w:rsidRPr="005B6EFD">
        <w:t xml:space="preserve">is </w:t>
      </w:r>
      <w:r w:rsidRPr="005B6EFD">
        <w:t>common and people may require multiple treatments</w:t>
      </w:r>
      <w:r w:rsidR="00070E9B" w:rsidRPr="005B6EFD">
        <w:t xml:space="preserve"> for HSIL</w:t>
      </w:r>
      <w:r w:rsidRPr="005B6EFD">
        <w:t>. A</w:t>
      </w:r>
      <w:r w:rsidR="00135E84" w:rsidRPr="005B6EFD">
        <w:t>n ongoing</w:t>
      </w:r>
      <w:r w:rsidRPr="005B6EFD">
        <w:t xml:space="preserve"> study at St Vincent’s Hospital Sydney suggests </w:t>
      </w:r>
      <w:r w:rsidR="00B81159" w:rsidRPr="005B6EFD">
        <w:t xml:space="preserve">better </w:t>
      </w:r>
      <w:r w:rsidR="001E419B" w:rsidRPr="005B6EFD">
        <w:t>HSIL</w:t>
      </w:r>
      <w:r w:rsidRPr="005B6EFD">
        <w:t xml:space="preserve"> clearance rates compared with </w:t>
      </w:r>
      <w:r w:rsidR="001C3734" w:rsidRPr="005B6EFD">
        <w:t xml:space="preserve">those reported in </w:t>
      </w:r>
      <w:r w:rsidRPr="005B6EFD">
        <w:t xml:space="preserve">the Netherlands study. </w:t>
      </w:r>
      <w:r w:rsidR="00D72910" w:rsidRPr="005B6EFD">
        <w:t xml:space="preserve">The applicant </w:t>
      </w:r>
      <w:r w:rsidR="00D969EC" w:rsidRPr="005B6EFD">
        <w:t xml:space="preserve">also </w:t>
      </w:r>
      <w:r w:rsidR="00D72910" w:rsidRPr="005B6EFD">
        <w:t xml:space="preserve">stated </w:t>
      </w:r>
      <w:r w:rsidR="00793EB8" w:rsidRPr="005B6EFD">
        <w:t>in the hearing</w:t>
      </w:r>
      <w:r w:rsidR="00D72910" w:rsidRPr="005B6EFD">
        <w:t xml:space="preserve"> that a</w:t>
      </w:r>
      <w:r w:rsidRPr="005B6EFD">
        <w:t xml:space="preserve">lthough there </w:t>
      </w:r>
      <w:r w:rsidR="0079707A" w:rsidRPr="005B6EFD">
        <w:t>is limited</w:t>
      </w:r>
      <w:r w:rsidRPr="005B6EFD">
        <w:t xml:space="preserve"> published data</w:t>
      </w:r>
      <w:r w:rsidRPr="005B6EFD" w:rsidDel="00DA7C85">
        <w:t xml:space="preserve"> </w:t>
      </w:r>
      <w:r w:rsidR="0079707A" w:rsidRPr="005B6EFD">
        <w:t>for anal cancer</w:t>
      </w:r>
      <w:r w:rsidRPr="005B6EFD">
        <w:t xml:space="preserve">, </w:t>
      </w:r>
      <w:r w:rsidR="00A22463" w:rsidRPr="005B6EFD">
        <w:t xml:space="preserve">evidence for </w:t>
      </w:r>
      <w:r w:rsidR="003A7BB8" w:rsidRPr="005B6EFD">
        <w:t>cervical cancer</w:t>
      </w:r>
      <w:r w:rsidR="009F5C68" w:rsidRPr="005B6EFD">
        <w:t xml:space="preserve"> screening</w:t>
      </w:r>
      <w:r w:rsidR="00142569" w:rsidRPr="005B6EFD">
        <w:t xml:space="preserve"> shows that</w:t>
      </w:r>
      <w:r w:rsidR="003A7BB8" w:rsidRPr="005B6EFD">
        <w:t xml:space="preserve"> </w:t>
      </w:r>
      <w:r w:rsidRPr="005B6EFD">
        <w:t xml:space="preserve">patients with persistent high-risk HPV infection are more likely to </w:t>
      </w:r>
      <w:r w:rsidR="00CC346F" w:rsidRPr="005B6EFD">
        <w:t xml:space="preserve">develop </w:t>
      </w:r>
      <w:r w:rsidR="00742577" w:rsidRPr="005B6EFD">
        <w:t>HSIL</w:t>
      </w:r>
      <w:r w:rsidR="00820C05" w:rsidRPr="005B6EFD">
        <w:t xml:space="preserve">. The applicant </w:t>
      </w:r>
      <w:r w:rsidR="00510684" w:rsidRPr="005B6EFD">
        <w:t xml:space="preserve">commented that </w:t>
      </w:r>
      <w:r w:rsidR="00983794" w:rsidRPr="005B6EFD">
        <w:t>this</w:t>
      </w:r>
      <w:r w:rsidRPr="005B6EFD">
        <w:t xml:space="preserve"> is also likely to be the case for </w:t>
      </w:r>
      <w:r w:rsidR="00742577" w:rsidRPr="005B6EFD">
        <w:t>patients at high risk of</w:t>
      </w:r>
      <w:r w:rsidRPr="005B6EFD">
        <w:t xml:space="preserve"> anal cancer</w:t>
      </w:r>
      <w:r w:rsidR="009D4D62" w:rsidRPr="005B6EFD">
        <w:t>.</w:t>
      </w:r>
      <w:r w:rsidRPr="005B6EFD">
        <w:t xml:space="preserve"> </w:t>
      </w:r>
      <w:r w:rsidR="002A2783" w:rsidRPr="005B6EFD">
        <w:t xml:space="preserve">Therefore, </w:t>
      </w:r>
      <w:r w:rsidR="00332D0A" w:rsidRPr="005B6EFD">
        <w:t xml:space="preserve">intensive </w:t>
      </w:r>
      <w:r w:rsidRPr="005B6EFD">
        <w:t xml:space="preserve">follow-up is </w:t>
      </w:r>
      <w:r w:rsidR="003125EE" w:rsidRPr="005B6EFD">
        <w:t>needed to ensure</w:t>
      </w:r>
      <w:r w:rsidR="006F202D" w:rsidRPr="005B6EFD">
        <w:t xml:space="preserve"> that any HSIL ha</w:t>
      </w:r>
      <w:r w:rsidR="00677B71" w:rsidRPr="005B6EFD">
        <w:t>s</w:t>
      </w:r>
      <w:r w:rsidR="006F202D" w:rsidRPr="005B6EFD">
        <w:t xml:space="preserve"> been successfully treated</w:t>
      </w:r>
      <w:r w:rsidRPr="005B6EFD">
        <w:t>.</w:t>
      </w:r>
    </w:p>
    <w:p w14:paraId="349E09B4" w14:textId="7F8E2D39" w:rsidR="001910F0" w:rsidRPr="005B6EFD" w:rsidRDefault="00434A3B" w:rsidP="00434A3B">
      <w:r w:rsidRPr="005B6EFD">
        <w:t>MSAC agreed with ESC that it would be reasonable to allow self-collection of HPV anal swab samples. MSAC noted consumer feedback that expressed concern about false positive and false negative test results; however, MSAC considered that the risk of false positive results is reduced by the inclusion of the second-tier liquid-based cytology test. If the self-collected sample has insufficient cells for cytology assessment, these people may need to be recalled for a repeat clinician-collected sample for cytology.</w:t>
      </w:r>
    </w:p>
    <w:p w14:paraId="14FDA879" w14:textId="46C70AE1" w:rsidR="00434A3B" w:rsidRPr="005B6EFD" w:rsidRDefault="00434A3B" w:rsidP="00434A3B">
      <w:r w:rsidRPr="005B6EFD">
        <w:t>MSAC also noted that stigma can be a significant barrier to accessing health care for MSM, trans</w:t>
      </w:r>
      <w:r w:rsidR="00DE1423" w:rsidRPr="005B6EFD">
        <w:t>gender</w:t>
      </w:r>
      <w:r w:rsidRPr="005B6EFD">
        <w:t xml:space="preserve"> people and people living with HIV, but that MBS funding </w:t>
      </w:r>
      <w:r w:rsidR="000F40AE" w:rsidRPr="005B6EFD">
        <w:t>ha</w:t>
      </w:r>
      <w:r w:rsidR="003D0C95" w:rsidRPr="005B6EFD">
        <w:t>s</w:t>
      </w:r>
      <w:r w:rsidR="000F40AE" w:rsidRPr="005B6EFD">
        <w:t xml:space="preserve"> the potential </w:t>
      </w:r>
      <w:r w:rsidRPr="005B6EFD">
        <w:t xml:space="preserve">to </w:t>
      </w:r>
      <w:r w:rsidR="003E45EE" w:rsidRPr="005B6EFD">
        <w:t>destigmatise</w:t>
      </w:r>
      <w:r w:rsidR="00267F09" w:rsidRPr="005B6EFD">
        <w:t xml:space="preserve"> </w:t>
      </w:r>
      <w:r w:rsidRPr="005B6EFD">
        <w:t xml:space="preserve">care and reduce these barriers. </w:t>
      </w:r>
    </w:p>
    <w:p w14:paraId="6234F46F" w14:textId="14973B42" w:rsidR="00434A3B" w:rsidRPr="005B6EFD" w:rsidRDefault="00434A3B" w:rsidP="00434A3B">
      <w:r w:rsidRPr="005B6EFD">
        <w:t xml:space="preserve">MSAC noted there were no </w:t>
      </w:r>
      <w:r w:rsidR="00BB1591" w:rsidRPr="005B6EFD">
        <w:t xml:space="preserve">significant </w:t>
      </w:r>
      <w:r w:rsidRPr="005B6EFD">
        <w:t xml:space="preserve">safety issues </w:t>
      </w:r>
      <w:r w:rsidR="00BB1591" w:rsidRPr="005B6EFD">
        <w:t xml:space="preserve">regarding </w:t>
      </w:r>
      <w:r w:rsidRPr="005B6EFD">
        <w:t>the proposed test</w:t>
      </w:r>
      <w:r w:rsidR="00BB764F" w:rsidRPr="005B6EFD">
        <w:t>s</w:t>
      </w:r>
      <w:r w:rsidRPr="005B6EFD">
        <w:t xml:space="preserve"> and treatment. </w:t>
      </w:r>
    </w:p>
    <w:p w14:paraId="21E5D106" w14:textId="6C9C53ED" w:rsidR="00174F58" w:rsidRPr="005B6EFD" w:rsidRDefault="00434A3B" w:rsidP="00174F58">
      <w:r w:rsidRPr="005B6EFD">
        <w:t>MSAC agreed with ESC that there is limited or no direct evidence for some of the proposed populations in the application.</w:t>
      </w:r>
      <w:r w:rsidR="00174F58" w:rsidRPr="005B6EFD">
        <w:t xml:space="preserve"> </w:t>
      </w:r>
      <w:r w:rsidR="00174F58" w:rsidRPr="005B6EFD">
        <w:rPr>
          <w:rFonts w:eastAsia="Franklin Gothic Book" w:cs="Franklin Gothic Book"/>
        </w:rPr>
        <w:t xml:space="preserve">MSAC considered that the majority of the clinical evidence was </w:t>
      </w:r>
      <w:r w:rsidR="004C49E0" w:rsidRPr="005B6EFD">
        <w:rPr>
          <w:rFonts w:eastAsia="Franklin Gothic Book" w:cs="Franklin Gothic Book"/>
        </w:rPr>
        <w:t>based on</w:t>
      </w:r>
      <w:r w:rsidR="00174F58" w:rsidRPr="005B6EFD">
        <w:rPr>
          <w:rFonts w:eastAsia="Franklin Gothic Book" w:cs="Franklin Gothic Book"/>
        </w:rPr>
        <w:t xml:space="preserve"> studies </w:t>
      </w:r>
      <w:r w:rsidR="004C49E0" w:rsidRPr="005B6EFD">
        <w:rPr>
          <w:rFonts w:eastAsia="Franklin Gothic Book" w:cs="Franklin Gothic Book"/>
        </w:rPr>
        <w:t>in</w:t>
      </w:r>
      <w:r w:rsidR="00FE4838" w:rsidRPr="005B6EFD">
        <w:rPr>
          <w:rFonts w:eastAsia="Franklin Gothic Book" w:cs="Franklin Gothic Book"/>
        </w:rPr>
        <w:t>cluding</w:t>
      </w:r>
      <w:r w:rsidR="00174F58" w:rsidRPr="005B6EFD">
        <w:rPr>
          <w:rFonts w:eastAsia="Franklin Gothic Book" w:cs="Franklin Gothic Book"/>
        </w:rPr>
        <w:t xml:space="preserve"> MSM and people living with HIV who appear to have the highest risk of developing anal cancer, and that the </w:t>
      </w:r>
      <w:r w:rsidR="7D0F3FE2" w:rsidRPr="005B6EFD">
        <w:rPr>
          <w:rFonts w:eastAsia="Franklin Gothic Book" w:cs="Franklin Gothic Book"/>
        </w:rPr>
        <w:t xml:space="preserve">other </w:t>
      </w:r>
      <w:r w:rsidR="00174F58" w:rsidRPr="005B6EFD">
        <w:rPr>
          <w:rFonts w:eastAsia="Franklin Gothic Book" w:cs="Franklin Gothic Book"/>
        </w:rPr>
        <w:t>proposed populations have heterogeneous risks</w:t>
      </w:r>
      <w:r w:rsidR="005C285F" w:rsidRPr="005B6EFD">
        <w:rPr>
          <w:rFonts w:eastAsia="Franklin Gothic Book" w:cs="Franklin Gothic Book"/>
        </w:rPr>
        <w:t xml:space="preserve"> of developing anal cancer</w:t>
      </w:r>
      <w:r w:rsidR="00174F58" w:rsidRPr="005B6EFD">
        <w:rPr>
          <w:rFonts w:eastAsia="Franklin Gothic Book" w:cs="Franklin Gothic Book"/>
        </w:rPr>
        <w:t xml:space="preserve">, although much higher than the general population. </w:t>
      </w:r>
      <w:r w:rsidR="1C6210DA" w:rsidRPr="005B6EFD">
        <w:rPr>
          <w:rFonts w:eastAsia="Franklin Gothic Book" w:cs="Franklin Gothic Book"/>
        </w:rPr>
        <w:t xml:space="preserve">Anal cancer is overall more common in women than men. </w:t>
      </w:r>
      <w:r w:rsidR="00174F58" w:rsidRPr="005B6EFD">
        <w:t xml:space="preserve">MSAC considered that </w:t>
      </w:r>
      <w:r w:rsidR="00331098" w:rsidRPr="005B6EFD">
        <w:rPr>
          <w:rFonts w:eastAsia="Franklin Gothic Book" w:cs="Franklin Gothic Book"/>
        </w:rPr>
        <w:t>t</w:t>
      </w:r>
      <w:r w:rsidR="00174F58" w:rsidRPr="005B6EFD">
        <w:rPr>
          <w:rFonts w:eastAsia="Franklin Gothic Book" w:cs="Franklin Gothic Book"/>
        </w:rPr>
        <w:t>he evidence</w:t>
      </w:r>
      <w:r w:rsidR="007A33D8" w:rsidRPr="005B6EFD">
        <w:rPr>
          <w:rFonts w:eastAsia="Franklin Gothic Book" w:cs="Franklin Gothic Book"/>
        </w:rPr>
        <w:t xml:space="preserve"> </w:t>
      </w:r>
      <w:r w:rsidR="00FE4838" w:rsidRPr="005B6EFD">
        <w:rPr>
          <w:rFonts w:eastAsia="Franklin Gothic Book" w:cs="Franklin Gothic Book"/>
        </w:rPr>
        <w:t>provided</w:t>
      </w:r>
      <w:r w:rsidR="007A33D8" w:rsidRPr="005B6EFD">
        <w:rPr>
          <w:rFonts w:eastAsia="Franklin Gothic Book" w:cs="Franklin Gothic Book"/>
        </w:rPr>
        <w:t xml:space="preserve"> for </w:t>
      </w:r>
      <w:r w:rsidR="002F38F4" w:rsidRPr="005B6EFD">
        <w:rPr>
          <w:rFonts w:eastAsia="Franklin Gothic Book" w:cs="Franklin Gothic Book"/>
        </w:rPr>
        <w:t>the</w:t>
      </w:r>
      <w:r w:rsidR="007A33D8" w:rsidRPr="005B6EFD">
        <w:rPr>
          <w:rFonts w:eastAsia="Franklin Gothic Book" w:cs="Franklin Gothic Book"/>
        </w:rPr>
        <w:t xml:space="preserve"> </w:t>
      </w:r>
      <w:r w:rsidR="00FE4838" w:rsidRPr="005B6EFD">
        <w:rPr>
          <w:rFonts w:eastAsia="Franklin Gothic Book" w:cs="Franklin Gothic Book"/>
        </w:rPr>
        <w:t>testing</w:t>
      </w:r>
      <w:r w:rsidR="007A33D8" w:rsidRPr="005B6EFD">
        <w:rPr>
          <w:rFonts w:eastAsia="Franklin Gothic Book" w:cs="Franklin Gothic Book"/>
        </w:rPr>
        <w:t xml:space="preserve"> </w:t>
      </w:r>
      <w:r w:rsidR="00A54876" w:rsidRPr="005B6EFD">
        <w:rPr>
          <w:rFonts w:eastAsia="Franklin Gothic Book" w:cs="Franklin Gothic Book"/>
        </w:rPr>
        <w:lastRenderedPageBreak/>
        <w:t xml:space="preserve">regimen </w:t>
      </w:r>
      <w:r w:rsidR="007A33D8" w:rsidRPr="005B6EFD">
        <w:rPr>
          <w:rFonts w:eastAsia="Franklin Gothic Book" w:cs="Franklin Gothic Book"/>
        </w:rPr>
        <w:t>(i.e. the triaged combination of tests)</w:t>
      </w:r>
      <w:r w:rsidR="00174F58" w:rsidRPr="005B6EFD">
        <w:rPr>
          <w:rFonts w:eastAsia="Franklin Gothic Book" w:cs="Franklin Gothic Book"/>
        </w:rPr>
        <w:t xml:space="preserve"> may not be fully applicable across all the populations proposed</w:t>
      </w:r>
      <w:r w:rsidR="00E03066" w:rsidRPr="005B6EFD">
        <w:rPr>
          <w:rFonts w:eastAsia="Franklin Gothic Book" w:cs="Franklin Gothic Book"/>
        </w:rPr>
        <w:t xml:space="preserve">. MSAC noted that there was an ongoing clinical trial </w:t>
      </w:r>
      <w:r w:rsidR="00E03066" w:rsidRPr="005B6EFD">
        <w:t xml:space="preserve">(NCT03061435) which may provide further </w:t>
      </w:r>
      <w:r w:rsidR="007A33D8" w:rsidRPr="005B6EFD">
        <w:t xml:space="preserve">high-quality evidence </w:t>
      </w:r>
      <w:r w:rsidR="00F7111A" w:rsidRPr="005B6EFD">
        <w:t xml:space="preserve">to </w:t>
      </w:r>
      <w:r w:rsidR="00BA7931" w:rsidRPr="005B6EFD">
        <w:t>confirm</w:t>
      </w:r>
      <w:r w:rsidR="00E03066" w:rsidRPr="005B6EFD">
        <w:t xml:space="preserve"> </w:t>
      </w:r>
      <w:r w:rsidR="00BA7931" w:rsidRPr="005B6EFD">
        <w:t>whether screening offers</w:t>
      </w:r>
      <w:r w:rsidR="00E03066" w:rsidRPr="005B6EFD">
        <w:t xml:space="preserve"> a</w:t>
      </w:r>
      <w:r w:rsidR="005D3D13" w:rsidRPr="005B6EFD">
        <w:t xml:space="preserve"> significant</w:t>
      </w:r>
      <w:r w:rsidR="00E03066" w:rsidRPr="005B6EFD">
        <w:t xml:space="preserve"> </w:t>
      </w:r>
      <w:r w:rsidR="007A33D8" w:rsidRPr="005B6EFD">
        <w:t xml:space="preserve">survival benefit </w:t>
      </w:r>
      <w:r w:rsidR="001C5131" w:rsidRPr="005B6EFD">
        <w:t xml:space="preserve">for the </w:t>
      </w:r>
      <w:r w:rsidR="007A33D8" w:rsidRPr="005B6EFD">
        <w:t>proposed population of women with high-grade vulval lesions or vulval cancer.</w:t>
      </w:r>
    </w:p>
    <w:p w14:paraId="2492354C" w14:textId="24A8CEA4" w:rsidR="00434A3B" w:rsidRPr="005B6EFD" w:rsidRDefault="00434A3B" w:rsidP="00434A3B">
      <w:r w:rsidRPr="005B6EFD">
        <w:t xml:space="preserve">MSAC noted that the highest quality evidence of clinical effectiveness </w:t>
      </w:r>
      <w:r w:rsidR="0099319B" w:rsidRPr="005B6EFD">
        <w:t>demonstrating</w:t>
      </w:r>
      <w:r w:rsidR="00B21F79" w:rsidRPr="005B6EFD">
        <w:t xml:space="preserve"> </w:t>
      </w:r>
      <w:r w:rsidR="0099319B" w:rsidRPr="005B6EFD">
        <w:t>that</w:t>
      </w:r>
      <w:r w:rsidR="00B21F79" w:rsidRPr="005B6EFD">
        <w:t xml:space="preserve"> treatment </w:t>
      </w:r>
      <w:r w:rsidR="0099319B" w:rsidRPr="005B6EFD">
        <w:t>of</w:t>
      </w:r>
      <w:r w:rsidR="00B21F79" w:rsidRPr="005B6EFD">
        <w:t xml:space="preserve"> anal HSIL</w:t>
      </w:r>
      <w:r w:rsidR="00B64946" w:rsidRPr="005B6EFD">
        <w:t xml:space="preserve"> reduc</w:t>
      </w:r>
      <w:r w:rsidR="0099319B" w:rsidRPr="005B6EFD">
        <w:t>es</w:t>
      </w:r>
      <w:r w:rsidR="00B64946" w:rsidRPr="005B6EFD">
        <w:t xml:space="preserve"> anal cancer incidence</w:t>
      </w:r>
      <w:r w:rsidR="00B21F79" w:rsidRPr="005B6EFD">
        <w:t xml:space="preserve"> </w:t>
      </w:r>
      <w:r w:rsidRPr="005B6EFD">
        <w:t>was from the ANCHOR trial</w:t>
      </w:r>
      <w:r w:rsidR="00961DBE" w:rsidRPr="005B6EFD">
        <w:t>.</w:t>
      </w:r>
      <w:bookmarkStart w:id="9" w:name="_Ref219190297"/>
      <w:r w:rsidR="005254BC" w:rsidRPr="005B6EFD">
        <w:rPr>
          <w:rStyle w:val="FootnoteReference"/>
        </w:rPr>
        <w:footnoteReference w:id="3"/>
      </w:r>
      <w:bookmarkEnd w:id="9"/>
      <w:r w:rsidRPr="005B6EFD">
        <w:t xml:space="preserve"> </w:t>
      </w:r>
      <w:r w:rsidR="00961DBE" w:rsidRPr="005B6EFD">
        <w:t>MSAC noted that the study population</w:t>
      </w:r>
      <w:r w:rsidRPr="005B6EFD">
        <w:t xml:space="preserve"> </w:t>
      </w:r>
      <w:r w:rsidR="00552964" w:rsidRPr="005B6EFD">
        <w:t xml:space="preserve">comprised </w:t>
      </w:r>
      <w:r w:rsidRPr="005B6EFD">
        <w:t>MSM and trans</w:t>
      </w:r>
      <w:r w:rsidR="5D7D0769" w:rsidRPr="005B6EFD">
        <w:t>gender</w:t>
      </w:r>
      <w:r w:rsidRPr="005B6EFD">
        <w:t xml:space="preserve"> women living with HIV</w:t>
      </w:r>
      <w:r w:rsidR="00936FE1" w:rsidRPr="005B6EFD">
        <w:t>.</w:t>
      </w:r>
      <w:r w:rsidR="00552964" w:rsidRPr="005B6EFD">
        <w:t xml:space="preserve"> </w:t>
      </w:r>
      <w:r w:rsidR="00936FE1" w:rsidRPr="005B6EFD">
        <w:t>The</w:t>
      </w:r>
      <w:r w:rsidR="00552964" w:rsidRPr="005B6EFD">
        <w:t xml:space="preserve"> trial </w:t>
      </w:r>
      <w:r w:rsidR="10A5B593" w:rsidRPr="005B6EFD">
        <w:t>demonstrated</w:t>
      </w:r>
      <w:r w:rsidRPr="005B6EFD">
        <w:t xml:space="preserve"> </w:t>
      </w:r>
      <w:r w:rsidR="00775383" w:rsidRPr="005B6EFD">
        <w:t xml:space="preserve">a </w:t>
      </w:r>
      <w:r w:rsidRPr="005B6EFD">
        <w:t xml:space="preserve">57% lower risk of </w:t>
      </w:r>
      <w:r w:rsidR="1DF5E5D4" w:rsidRPr="005B6EFD">
        <w:t xml:space="preserve">progression to </w:t>
      </w:r>
      <w:r w:rsidRPr="005B6EFD">
        <w:t>cancer</w:t>
      </w:r>
      <w:r w:rsidR="12714567" w:rsidRPr="005B6EFD">
        <w:t xml:space="preserve"> </w:t>
      </w:r>
      <w:r w:rsidRPr="005B6EFD">
        <w:t xml:space="preserve">in the group that received </w:t>
      </w:r>
      <w:r w:rsidR="00552964" w:rsidRPr="005B6EFD">
        <w:t xml:space="preserve">HSIL </w:t>
      </w:r>
      <w:r w:rsidRPr="005B6EFD">
        <w:t xml:space="preserve">treatment </w:t>
      </w:r>
      <w:r w:rsidR="00936FE1" w:rsidRPr="005B6EFD">
        <w:t>from</w:t>
      </w:r>
      <w:r w:rsidR="00775383" w:rsidRPr="005B6EFD">
        <w:t xml:space="preserve"> </w:t>
      </w:r>
      <w:r w:rsidR="009306F0" w:rsidRPr="005B6EFD">
        <w:t>402 per 100,000 person-years</w:t>
      </w:r>
      <w:r w:rsidR="00B16174" w:rsidRPr="005B6EFD">
        <w:t xml:space="preserve"> in the acti</w:t>
      </w:r>
      <w:r w:rsidR="009D61BC" w:rsidRPr="005B6EFD">
        <w:t xml:space="preserve">ve </w:t>
      </w:r>
      <w:r w:rsidR="006E33BC" w:rsidRPr="005B6EFD">
        <w:t xml:space="preserve">monitoring group </w:t>
      </w:r>
      <w:r w:rsidR="00936FE1" w:rsidRPr="005B6EFD">
        <w:t>to 173 per 100,000</w:t>
      </w:r>
      <w:r w:rsidR="006E33BC" w:rsidRPr="005B6EFD">
        <w:t xml:space="preserve"> </w:t>
      </w:r>
      <w:r w:rsidR="00E6452E" w:rsidRPr="005B6EFD">
        <w:t>in the group where HSIL was treated</w:t>
      </w:r>
      <w:r w:rsidR="00565543" w:rsidRPr="005B6EFD">
        <w:t xml:space="preserve"> </w:t>
      </w:r>
      <w:r w:rsidRPr="005B6EFD">
        <w:t>The applicant noted in the hearing that this is a</w:t>
      </w:r>
      <w:r w:rsidR="00552964" w:rsidRPr="005B6EFD">
        <w:t>n ongoing</w:t>
      </w:r>
      <w:r w:rsidRPr="005B6EFD">
        <w:t xml:space="preserve"> large and costly trial and is unlikely to be repeated for other </w:t>
      </w:r>
      <w:r w:rsidR="00552964" w:rsidRPr="005B6EFD">
        <w:t>high</w:t>
      </w:r>
      <w:r w:rsidR="00BC0D77" w:rsidRPr="005B6EFD">
        <w:t>-</w:t>
      </w:r>
      <w:r w:rsidRPr="005B6EFD">
        <w:t xml:space="preserve">risk groups. </w:t>
      </w:r>
      <w:r w:rsidR="00E6501B" w:rsidRPr="005B6EFD">
        <w:t>T</w:t>
      </w:r>
      <w:r w:rsidRPr="005B6EFD">
        <w:t xml:space="preserve">he applicant stated that it could be expected that </w:t>
      </w:r>
      <w:r w:rsidR="001B6DDB" w:rsidRPr="005B6EFD">
        <w:t>HSIL</w:t>
      </w:r>
      <w:r w:rsidR="002243BC" w:rsidRPr="005B6EFD">
        <w:t xml:space="preserve"> treatment</w:t>
      </w:r>
      <w:r w:rsidRPr="005B6EFD">
        <w:t xml:space="preserve"> </w:t>
      </w:r>
      <w:r w:rsidR="00550065" w:rsidRPr="005B6EFD">
        <w:t xml:space="preserve">would </w:t>
      </w:r>
      <w:r w:rsidR="00D638F1" w:rsidRPr="005B6EFD">
        <w:t>lower the risk of anal cancer even further</w:t>
      </w:r>
      <w:r w:rsidRPr="005B6EFD">
        <w:t xml:space="preserve"> in people who are not immunocompromised. In addition, the applicant confirmed that HRA-guided ablation reduces the risk of anal cancer but does not completely eradicate the risk. </w:t>
      </w:r>
      <w:r w:rsidR="00230F4E" w:rsidRPr="005B6EFD">
        <w:t>The applicant explained t</w:t>
      </w:r>
      <w:r w:rsidRPr="005B6EFD">
        <w:t xml:space="preserve">his is because pre-cancerous lesions may have been present for many years and may have already </w:t>
      </w:r>
      <w:r w:rsidR="00A54876" w:rsidRPr="005B6EFD">
        <w:t>spread into</w:t>
      </w:r>
      <w:r w:rsidRPr="005B6EFD">
        <w:t xml:space="preserve"> a different area from where the biopsy was taken</w:t>
      </w:r>
      <w:r w:rsidR="007A33D8" w:rsidRPr="005B6EFD">
        <w:t xml:space="preserve">. </w:t>
      </w:r>
    </w:p>
    <w:p w14:paraId="52D7059A" w14:textId="3E0041A3" w:rsidR="00434A3B" w:rsidRPr="005B6EFD" w:rsidRDefault="00434A3B" w:rsidP="00434A3B">
      <w:r w:rsidRPr="005B6EFD">
        <w:t xml:space="preserve">MSAC noted the economic evaluation was a cost-utility analysis. MSAC agreed with ESC’s significant concerns with the model structure, errors in </w:t>
      </w:r>
      <w:r w:rsidR="00A4563E" w:rsidRPr="005B6EFD">
        <w:t>model input</w:t>
      </w:r>
      <w:r w:rsidR="00916F79" w:rsidRPr="005B6EFD">
        <w:t xml:space="preserve"> </w:t>
      </w:r>
      <w:r w:rsidRPr="005B6EFD">
        <w:t>va</w:t>
      </w:r>
      <w:r w:rsidR="00916F79" w:rsidRPr="005B6EFD">
        <w:t>riables</w:t>
      </w:r>
      <w:r w:rsidRPr="005B6EFD">
        <w:t xml:space="preserve"> and subsequent uncertainty in outputs. ESC did not consider the model </w:t>
      </w:r>
      <w:r w:rsidR="005B6DB8" w:rsidRPr="005B6EFD">
        <w:t>was</w:t>
      </w:r>
      <w:r w:rsidRPr="005B6EFD">
        <w:t xml:space="preserve"> useful for MSAC decision making</w:t>
      </w:r>
      <w:r w:rsidR="00A54876" w:rsidRPr="005B6EFD">
        <w:t xml:space="preserve"> on the cost-effectiveness of the proposed testing</w:t>
      </w:r>
      <w:r w:rsidRPr="005B6EFD">
        <w:t>. MSAC noted that published Australian models</w:t>
      </w:r>
      <w:r w:rsidR="00DA750E" w:rsidRPr="005B6EFD">
        <w:rPr>
          <w:rStyle w:val="FootnoteReference"/>
        </w:rPr>
        <w:footnoteReference w:id="4"/>
      </w:r>
      <w:r w:rsidR="00DA750E" w:rsidRPr="005B6EFD">
        <w:rPr>
          <w:rStyle w:val="FootnoteReference"/>
        </w:rPr>
        <w:footnoteReference w:id="5"/>
      </w:r>
      <w:r w:rsidRPr="005B6EFD">
        <w:t xml:space="preserve"> are available and could have been </w:t>
      </w:r>
      <w:r w:rsidR="009F2AE7" w:rsidRPr="005B6EFD">
        <w:t>adapted as the basis for the modelling</w:t>
      </w:r>
      <w:r w:rsidRPr="005B6EFD">
        <w:t xml:space="preserve">, but </w:t>
      </w:r>
      <w:r w:rsidR="009C62CC" w:rsidRPr="005B6EFD">
        <w:t xml:space="preserve">the </w:t>
      </w:r>
      <w:r w:rsidRPr="005B6EFD">
        <w:t xml:space="preserve">assessment group </w:t>
      </w:r>
      <w:r w:rsidR="00234403" w:rsidRPr="005B6EFD">
        <w:t xml:space="preserve">stated </w:t>
      </w:r>
      <w:r w:rsidR="00F130FA" w:rsidRPr="005B6EFD">
        <w:t xml:space="preserve">in the pre-MSAC response </w:t>
      </w:r>
      <w:r w:rsidR="00234403" w:rsidRPr="005B6EFD">
        <w:t xml:space="preserve">that the </w:t>
      </w:r>
      <w:r w:rsidR="00BA67B6" w:rsidRPr="005B6EFD">
        <w:t xml:space="preserve">published </w:t>
      </w:r>
      <w:r w:rsidR="00234403" w:rsidRPr="005B6EFD">
        <w:t>models</w:t>
      </w:r>
      <w:r w:rsidR="009F2AE7" w:rsidRPr="005B6EFD">
        <w:t xml:space="preserve"> were</w:t>
      </w:r>
      <w:r w:rsidR="000E551D" w:rsidRPr="005B6EFD">
        <w:t xml:space="preserve"> unsuitable for the purpose of the application </w:t>
      </w:r>
      <w:r w:rsidR="009F2AE7" w:rsidRPr="005B6EFD">
        <w:t xml:space="preserve">because </w:t>
      </w:r>
      <w:r w:rsidR="00D51E7B" w:rsidRPr="005B6EFD">
        <w:t>they did not explore the impact of repeated testing</w:t>
      </w:r>
      <w:r w:rsidRPr="005B6EFD">
        <w:t>.</w:t>
      </w:r>
    </w:p>
    <w:p w14:paraId="1DFEB50C" w14:textId="269DB2C6" w:rsidR="00434A3B" w:rsidRPr="005B6EFD" w:rsidRDefault="00434A3B" w:rsidP="00434A3B">
      <w:r w:rsidRPr="005B6EFD">
        <w:t>The department had provided supplemental analysis using the revised MBS fees suggested by ESC. This resulted in a 23.4% reduction in the incremental cost-effectiveness ratio (ICER) for MSM living with HIV and a new ICER of $49,886 per quality adjusted life year (QALY) gained; and a 22.6% reduction in the weighted average ICER for all populations, resulting in an ICER of $100,659 per QALY gained. MSAC also noted the revised economic model provided by the assessment group in its post-ESC rejoinder</w:t>
      </w:r>
      <w:r w:rsidR="0013492D" w:rsidRPr="005B6EFD">
        <w:t xml:space="preserve"> us</w:t>
      </w:r>
      <w:r w:rsidR="0044249F" w:rsidRPr="005B6EFD">
        <w:t>ed</w:t>
      </w:r>
      <w:r w:rsidR="0013492D" w:rsidRPr="005B6EFD">
        <w:t xml:space="preserve"> </w:t>
      </w:r>
      <w:r w:rsidR="00FA35D7" w:rsidRPr="005B6EFD">
        <w:t>the MSM living with HIV as an exemplar</w:t>
      </w:r>
      <w:r w:rsidR="00AA1004" w:rsidRPr="005B6EFD">
        <w:t xml:space="preserve"> and</w:t>
      </w:r>
      <w:r w:rsidRPr="005B6EFD">
        <w:t xml:space="preserve"> included testing every 3 years instead of annually (in line with </w:t>
      </w:r>
      <w:hyperlink r:id="rId14" w:history="1">
        <w:r w:rsidRPr="005B6EFD">
          <w:rPr>
            <w:rStyle w:val="Hyperlink"/>
          </w:rPr>
          <w:t>current guidelines</w:t>
        </w:r>
      </w:hyperlink>
      <w:r w:rsidRPr="005B6EFD">
        <w:t xml:space="preserve"> for people living with HIV), inclu</w:t>
      </w:r>
      <w:r w:rsidR="006402D1" w:rsidRPr="005B6EFD">
        <w:t>ded</w:t>
      </w:r>
      <w:r w:rsidRPr="005B6EFD">
        <w:t xml:space="preserve"> test sensitivity and specificity to capture false positives and false negatives, and added outcome</w:t>
      </w:r>
      <w:r w:rsidR="00203AD5" w:rsidRPr="005B6EFD">
        <w:t>s</w:t>
      </w:r>
      <w:r w:rsidRPr="005B6EFD">
        <w:t xml:space="preserve"> of </w:t>
      </w:r>
      <w:r w:rsidR="00B53CE5" w:rsidRPr="005B6EFD">
        <w:t xml:space="preserve">HPV positive result, HSIL positive result and </w:t>
      </w:r>
      <w:r w:rsidRPr="005B6EFD">
        <w:t xml:space="preserve">cancer avoided. These </w:t>
      </w:r>
      <w:r w:rsidR="00B12899" w:rsidRPr="005B6EFD">
        <w:t>updates</w:t>
      </w:r>
      <w:r w:rsidRPr="005B6EFD">
        <w:t xml:space="preserve"> resulted in revised ICERs of $</w:t>
      </w:r>
      <w:r w:rsidR="005D5EFF" w:rsidRPr="005B6EFD">
        <w:t>164 per HPV positive test (</w:t>
      </w:r>
      <w:r w:rsidR="00F36912" w:rsidRPr="005B6EFD">
        <w:t>for</w:t>
      </w:r>
      <w:r w:rsidR="005D5EFF" w:rsidRPr="005B6EFD">
        <w:t xml:space="preserve"> HPV genotyping test only), $1,805 per HPV positive test (</w:t>
      </w:r>
      <w:r w:rsidR="00E3050A" w:rsidRPr="005B6EFD">
        <w:t xml:space="preserve">for </w:t>
      </w:r>
      <w:r w:rsidR="004A4999" w:rsidRPr="005B6EFD">
        <w:t xml:space="preserve">all sequential testing), $5,742 per </w:t>
      </w:r>
      <w:r w:rsidR="0053346F" w:rsidRPr="005B6EFD">
        <w:t>H</w:t>
      </w:r>
      <w:r w:rsidR="008B5742" w:rsidRPr="005B6EFD">
        <w:t xml:space="preserve">SIL </w:t>
      </w:r>
      <w:r w:rsidR="0019092F" w:rsidRPr="005B6EFD">
        <w:t>positive</w:t>
      </w:r>
      <w:r w:rsidR="00E3050A" w:rsidRPr="005B6EFD">
        <w:t xml:space="preserve"> case detected</w:t>
      </w:r>
      <w:r w:rsidR="00E4789B" w:rsidRPr="005B6EFD">
        <w:t>,</w:t>
      </w:r>
      <w:r w:rsidR="008B5742" w:rsidRPr="005B6EFD">
        <w:t xml:space="preserve"> </w:t>
      </w:r>
      <w:r w:rsidRPr="005B6EFD">
        <w:t>$168,613 per cancer avoided</w:t>
      </w:r>
      <w:r w:rsidR="00E3050A" w:rsidRPr="005B6EFD">
        <w:t>,</w:t>
      </w:r>
      <w:r w:rsidRPr="005B6EFD">
        <w:t xml:space="preserve"> and $16,025 per QALY gained. However, MSAC noted that these updates were not yet verified, and other issues with the economic model remained</w:t>
      </w:r>
      <w:r w:rsidR="00B95CB1" w:rsidRPr="005B6EFD">
        <w:t xml:space="preserve"> unaddressed</w:t>
      </w:r>
      <w:r w:rsidRPr="005B6EFD">
        <w:t xml:space="preserve">. MSAC considered that </w:t>
      </w:r>
      <w:r w:rsidR="00A54876" w:rsidRPr="005B6EFD">
        <w:t>a revised approach to the economic modelling</w:t>
      </w:r>
      <w:r w:rsidRPr="005B6EFD">
        <w:t xml:space="preserve"> was required.</w:t>
      </w:r>
    </w:p>
    <w:p w14:paraId="4F744781" w14:textId="7D1B94DF" w:rsidR="00434A3B" w:rsidRPr="005B6EFD" w:rsidRDefault="00434A3B" w:rsidP="00434A3B">
      <w:r w:rsidRPr="005B6EFD">
        <w:t xml:space="preserve">MSAC </w:t>
      </w:r>
      <w:r w:rsidR="00B56CAC" w:rsidRPr="005B6EFD">
        <w:t>also</w:t>
      </w:r>
      <w:r w:rsidRPr="005B6EFD">
        <w:t xml:space="preserve"> noted the </w:t>
      </w:r>
      <w:r w:rsidR="00144E31" w:rsidRPr="005B6EFD">
        <w:t xml:space="preserve">limitations of </w:t>
      </w:r>
      <w:r w:rsidRPr="005B6EFD">
        <w:t xml:space="preserve">financial and budgetary impacts </w:t>
      </w:r>
      <w:r w:rsidR="00144E31" w:rsidRPr="005B6EFD">
        <w:t>results</w:t>
      </w:r>
      <w:r w:rsidRPr="005B6EFD">
        <w:t xml:space="preserve">. The department’s supplemental analysis using the revised MBS fees suggested by ESC indicated that </w:t>
      </w:r>
      <w:r w:rsidRPr="005B6EFD">
        <w:rPr>
          <w:lang w:val="en-US"/>
        </w:rPr>
        <w:t>the first year of listing the new MBS item</w:t>
      </w:r>
      <w:r w:rsidR="00F16946" w:rsidRPr="005B6EFD">
        <w:rPr>
          <w:lang w:val="en-US"/>
        </w:rPr>
        <w:t>s</w:t>
      </w:r>
      <w:r w:rsidRPr="005B6EFD">
        <w:rPr>
          <w:lang w:val="en-US"/>
        </w:rPr>
        <w:t xml:space="preserve"> would have a net financial implication to whole of government through the MBS, PBS and state governments of almost $55.6 million, rising to $73.3 million in year 6. This equates to </w:t>
      </w:r>
      <w:r w:rsidR="00B429FD" w:rsidRPr="005B6EFD">
        <w:rPr>
          <w:lang w:val="en-US"/>
        </w:rPr>
        <w:t xml:space="preserve">total </w:t>
      </w:r>
      <w:r w:rsidRPr="005B6EFD">
        <w:rPr>
          <w:lang w:val="en-US"/>
        </w:rPr>
        <w:t>financial implication of approximately $385.5 million</w:t>
      </w:r>
      <w:r w:rsidR="00B429FD" w:rsidRPr="005B6EFD">
        <w:rPr>
          <w:lang w:val="en-US"/>
        </w:rPr>
        <w:t xml:space="preserve"> over 6 years</w:t>
      </w:r>
      <w:r w:rsidRPr="005B6EFD">
        <w:rPr>
          <w:lang w:val="en-US"/>
        </w:rPr>
        <w:t xml:space="preserve"> – a reduction of almost 23.4% compared to the previous financial estimates.</w:t>
      </w:r>
    </w:p>
    <w:p w14:paraId="3AE7F7E8" w14:textId="19986A43" w:rsidR="00434A3B" w:rsidRPr="005B6EFD" w:rsidRDefault="00434A3B" w:rsidP="00434A3B">
      <w:r w:rsidRPr="005B6EFD">
        <w:lastRenderedPageBreak/>
        <w:t>MSAC agreed with ESC that cancer incidence and testing uptake are key drivers for the economic and financial analyses, but both are uncertain</w:t>
      </w:r>
      <w:r w:rsidR="4200CF63" w:rsidRPr="005B6EFD">
        <w:t xml:space="preserve"> in these high-risk populations</w:t>
      </w:r>
      <w:r w:rsidRPr="005B6EFD">
        <w:t>. MSAC considered that the base case utilisation estimate of 56.</w:t>
      </w:r>
      <w:r w:rsidR="004B5201" w:rsidRPr="005B6EFD">
        <w:t>7</w:t>
      </w:r>
      <w:r w:rsidRPr="005B6EFD">
        <w:t xml:space="preserve">% </w:t>
      </w:r>
      <w:r w:rsidR="002A4BBD" w:rsidRPr="005B6EFD">
        <w:t xml:space="preserve">of HPV genotyping </w:t>
      </w:r>
      <w:r w:rsidRPr="005B6EFD">
        <w:t xml:space="preserve">(based on HIV testing uptake) </w:t>
      </w:r>
      <w:r w:rsidR="00284D2B" w:rsidRPr="005B6EFD">
        <w:t xml:space="preserve">as well as </w:t>
      </w:r>
      <w:r w:rsidRPr="005B6EFD">
        <w:t>the number of services provided in each year at each step of the clinical management algorithm</w:t>
      </w:r>
      <w:r w:rsidR="005E16AB" w:rsidRPr="005B6EFD">
        <w:t xml:space="preserve"> were highly uncertain</w:t>
      </w:r>
      <w:r w:rsidRPr="005B6EFD">
        <w:t>.</w:t>
      </w:r>
      <w:r w:rsidR="00975140" w:rsidRPr="005B6EFD">
        <w:t xml:space="preserve"> For instance</w:t>
      </w:r>
      <w:r w:rsidR="00B6643C" w:rsidRPr="005B6EFD">
        <w:t>,</w:t>
      </w:r>
      <w:r w:rsidR="00975140" w:rsidRPr="005B6EFD">
        <w:t xml:space="preserve"> MSAC noted that </w:t>
      </w:r>
      <w:r w:rsidR="00F47C4A" w:rsidRPr="005B6EFD">
        <w:t xml:space="preserve">amending the financial estimates to incorporate </w:t>
      </w:r>
      <w:r w:rsidR="009917B2" w:rsidRPr="005B6EFD">
        <w:t>utilisation estimates based on data from the SPANC study</w:t>
      </w:r>
      <w:bookmarkStart w:id="10" w:name="_Ref219190104"/>
      <w:r w:rsidR="005052E7" w:rsidRPr="005B6EFD">
        <w:rPr>
          <w:rStyle w:val="FootnoteReference"/>
        </w:rPr>
        <w:footnoteReference w:id="6"/>
      </w:r>
      <w:bookmarkEnd w:id="10"/>
      <w:r w:rsidR="009917B2" w:rsidRPr="005B6EFD">
        <w:t xml:space="preserve"> instead led to </w:t>
      </w:r>
      <w:r w:rsidR="007E504B" w:rsidRPr="005B6EFD">
        <w:t xml:space="preserve">a significant reduction in </w:t>
      </w:r>
      <w:r w:rsidR="009917B2" w:rsidRPr="005B6EFD">
        <w:t xml:space="preserve">the </w:t>
      </w:r>
      <w:r w:rsidR="001B351D" w:rsidRPr="005B6EFD">
        <w:t xml:space="preserve">cost to the MBS of new items from $51.09 million to </w:t>
      </w:r>
      <w:r w:rsidR="004A55D7" w:rsidRPr="005B6EFD">
        <w:t xml:space="preserve">$22.45 million in the first year </w:t>
      </w:r>
      <w:r w:rsidR="007E504B" w:rsidRPr="005B6EFD">
        <w:t>of listing.</w:t>
      </w:r>
      <w:r w:rsidRPr="005B6EFD">
        <w:t xml:space="preserve"> MSAC advised that </w:t>
      </w:r>
      <w:r w:rsidR="00902CB4" w:rsidRPr="005B6EFD">
        <w:t xml:space="preserve">revised </w:t>
      </w:r>
      <w:r w:rsidR="00564E53" w:rsidRPr="005B6EFD">
        <w:t>financial analys</w:t>
      </w:r>
      <w:r w:rsidR="007E504B" w:rsidRPr="005B6EFD">
        <w:t>e</w:t>
      </w:r>
      <w:r w:rsidR="00564E53" w:rsidRPr="005B6EFD">
        <w:t>s</w:t>
      </w:r>
      <w:r w:rsidRPr="005B6EFD">
        <w:t xml:space="preserve"> should explore </w:t>
      </w:r>
      <w:r w:rsidR="001F64A4" w:rsidRPr="005B6EFD">
        <w:t xml:space="preserve">the service utilisation estimates </w:t>
      </w:r>
      <w:r w:rsidRPr="005B6EFD">
        <w:t>in sensitivity analyses.</w:t>
      </w:r>
    </w:p>
    <w:p w14:paraId="701E432A" w14:textId="56926544" w:rsidR="00434A3B" w:rsidRPr="005B6EFD" w:rsidRDefault="00434A3B" w:rsidP="00434A3B">
      <w:r w:rsidRPr="005B6EFD">
        <w:t>MSAC noted a comparison of the proposed screening approach with existing screening programs in Australia for breast, cervical, bowel and lung cancers</w:t>
      </w:r>
      <w:r w:rsidR="00AD3DFE" w:rsidRPr="005B6EFD">
        <w:t xml:space="preserve">, recognising that this was for </w:t>
      </w:r>
      <w:r w:rsidR="00AB6F72" w:rsidRPr="005B6EFD">
        <w:t>contextualisation</w:t>
      </w:r>
      <w:r w:rsidR="00AD3DFE" w:rsidRPr="005B6EFD">
        <w:t xml:space="preserve"> </w:t>
      </w:r>
      <w:r w:rsidR="00F675A7" w:rsidRPr="005B6EFD">
        <w:t xml:space="preserve">purposes </w:t>
      </w:r>
      <w:r w:rsidR="00AD3DFE" w:rsidRPr="005B6EFD">
        <w:t xml:space="preserve">rather than a </w:t>
      </w:r>
      <w:r w:rsidR="00336E98" w:rsidRPr="005B6EFD">
        <w:t>direct comparison</w:t>
      </w:r>
      <w:r w:rsidRPr="005B6EFD">
        <w:t xml:space="preserve">. </w:t>
      </w:r>
      <w:r w:rsidR="009B1810" w:rsidRPr="005B6EFD">
        <w:t>MSAC noted that t</w:t>
      </w:r>
      <w:r w:rsidRPr="005B6EFD">
        <w:t xml:space="preserve">he proposed </w:t>
      </w:r>
      <w:r w:rsidR="00A07272" w:rsidRPr="005B6EFD">
        <w:t>anal cancer</w:t>
      </w:r>
      <w:r w:rsidR="001349B7" w:rsidRPr="005B6EFD">
        <w:t xml:space="preserve"> </w:t>
      </w:r>
      <w:r w:rsidR="00AB6F72" w:rsidRPr="005B6EFD">
        <w:t>testing approach</w:t>
      </w:r>
      <w:r w:rsidRPr="005B6EFD">
        <w:t xml:space="preserve"> </w:t>
      </w:r>
      <w:r w:rsidR="007C2813" w:rsidRPr="005B6EFD">
        <w:t xml:space="preserve">results in </w:t>
      </w:r>
      <w:r w:rsidRPr="005B6EFD">
        <w:t>relatively fewer deaths prevented than other screening programs</w:t>
      </w:r>
      <w:r w:rsidR="00727C0D" w:rsidRPr="005B6EFD">
        <w:t xml:space="preserve"> and most likely a higher ICER per QALY gained than all except the </w:t>
      </w:r>
      <w:r w:rsidR="004D5CA6" w:rsidRPr="005B6EFD">
        <w:t>cervical screening program</w:t>
      </w:r>
      <w:r w:rsidRPr="005B6EFD">
        <w:t xml:space="preserve">. </w:t>
      </w:r>
    </w:p>
    <w:p w14:paraId="540391D3" w14:textId="0DBF5929" w:rsidR="00434A3B" w:rsidRPr="005B6EFD" w:rsidRDefault="007C2813" w:rsidP="00434A3B">
      <w:r w:rsidRPr="005B6EFD">
        <w:t xml:space="preserve">MSAC deferred </w:t>
      </w:r>
      <w:r w:rsidR="000B3196" w:rsidRPr="005B6EFD">
        <w:t>providing its advice</w:t>
      </w:r>
      <w:r w:rsidRPr="005B6EFD">
        <w:t xml:space="preserve"> on this application.</w:t>
      </w:r>
      <w:r w:rsidRPr="005B6EFD">
        <w:rPr>
          <w:rFonts w:eastAsia="Franklin Gothic Book" w:cs="Franklin Gothic Book"/>
        </w:rPr>
        <w:t xml:space="preserve"> </w:t>
      </w:r>
      <w:r w:rsidR="00C60395" w:rsidRPr="005B6EFD">
        <w:rPr>
          <w:rFonts w:eastAsia="Franklin Gothic Book" w:cs="Franklin Gothic Book"/>
        </w:rPr>
        <w:t xml:space="preserve">MSAC advised further assessment is required for MSAC to provide advice on the safety, comparative effectiveness, cost-effectiveness and financial estimates. </w:t>
      </w:r>
      <w:r w:rsidR="00434A3B" w:rsidRPr="005B6EFD">
        <w:t>MSAC advised that</w:t>
      </w:r>
      <w:r w:rsidR="009926CB" w:rsidRPr="005B6EFD">
        <w:t xml:space="preserve"> in addition to re-assessing the clinical evidence available for each of the proposed populations</w:t>
      </w:r>
      <w:r w:rsidR="00D5751C" w:rsidRPr="005B6EFD">
        <w:t>,</w:t>
      </w:r>
      <w:r w:rsidR="00434A3B" w:rsidRPr="005B6EFD">
        <w:t xml:space="preserve"> a new economic model</w:t>
      </w:r>
      <w:r w:rsidR="0019796D" w:rsidRPr="005B6EFD">
        <w:t xml:space="preserve"> should be commissioned for this application</w:t>
      </w:r>
      <w:r w:rsidR="00434A3B" w:rsidRPr="005B6EFD">
        <w:t>, with the aim of identifying the population(s) who are most likely to benefit from the screening approach and for whom such an approach is cost-effective. The revised model should explore</w:t>
      </w:r>
      <w:r w:rsidR="00452D7A" w:rsidRPr="005B6EFD">
        <w:t xml:space="preserve"> sensitivity </w:t>
      </w:r>
      <w:r w:rsidR="009F49E7" w:rsidRPr="005B6EFD">
        <w:t xml:space="preserve">analyses </w:t>
      </w:r>
      <w:r w:rsidR="00452D7A" w:rsidRPr="005B6EFD">
        <w:t>in the following areas</w:t>
      </w:r>
      <w:r w:rsidR="00434A3B" w:rsidRPr="005B6EFD">
        <w:t xml:space="preserve">: </w:t>
      </w:r>
    </w:p>
    <w:p w14:paraId="27FE3753" w14:textId="32C16D94" w:rsidR="00434A3B" w:rsidRPr="005B6EFD" w:rsidRDefault="00434A3B" w:rsidP="00434A3B">
      <w:pPr>
        <w:pStyle w:val="ListParagraph"/>
        <w:numPr>
          <w:ilvl w:val="0"/>
          <w:numId w:val="51"/>
        </w:numPr>
        <w:tabs>
          <w:tab w:val="clear" w:pos="0"/>
        </w:tabs>
        <w:spacing w:before="0" w:after="0"/>
        <w:contextualSpacing/>
      </w:pPr>
      <w:r w:rsidRPr="005B6EFD">
        <w:t xml:space="preserve">starting age for </w:t>
      </w:r>
      <w:r w:rsidR="00B1368A" w:rsidRPr="005B6EFD">
        <w:t>testing</w:t>
      </w:r>
      <w:r w:rsidR="006052FD" w:rsidRPr="005B6EFD">
        <w:t xml:space="preserve"> </w:t>
      </w:r>
      <w:r w:rsidRPr="005B6EFD">
        <w:t>(e.g. 35, 40, 45, 50 years)</w:t>
      </w:r>
    </w:p>
    <w:p w14:paraId="5E9D45AA" w14:textId="41958781" w:rsidR="00434A3B" w:rsidRPr="005B6EFD" w:rsidRDefault="00434A3B" w:rsidP="00434A3B">
      <w:pPr>
        <w:pStyle w:val="ListParagraph"/>
        <w:numPr>
          <w:ilvl w:val="0"/>
          <w:numId w:val="51"/>
        </w:numPr>
        <w:tabs>
          <w:tab w:val="clear" w:pos="0"/>
        </w:tabs>
        <w:spacing w:before="0" w:after="0"/>
        <w:contextualSpacing/>
      </w:pPr>
      <w:r w:rsidRPr="005B6EFD">
        <w:t xml:space="preserve">stopping age for </w:t>
      </w:r>
      <w:r w:rsidR="00B1368A" w:rsidRPr="005B6EFD">
        <w:t>testing</w:t>
      </w:r>
      <w:r w:rsidR="006052FD" w:rsidRPr="005B6EFD">
        <w:t xml:space="preserve"> </w:t>
      </w:r>
      <w:r w:rsidRPr="005B6EFD">
        <w:t>(e.g. 70, 75, 80 years)</w:t>
      </w:r>
    </w:p>
    <w:p w14:paraId="528674C8" w14:textId="7D5F1C7A" w:rsidR="00434A3B" w:rsidRPr="005B6EFD" w:rsidRDefault="00434A3B" w:rsidP="00434A3B">
      <w:pPr>
        <w:pStyle w:val="ListParagraph"/>
        <w:numPr>
          <w:ilvl w:val="0"/>
          <w:numId w:val="51"/>
        </w:numPr>
        <w:tabs>
          <w:tab w:val="clear" w:pos="0"/>
        </w:tabs>
        <w:spacing w:before="0" w:after="0"/>
        <w:contextualSpacing/>
      </w:pPr>
      <w:r w:rsidRPr="005B6EFD">
        <w:t xml:space="preserve">various thresholds of </w:t>
      </w:r>
      <w:r w:rsidR="001A7007" w:rsidRPr="005B6EFD">
        <w:t xml:space="preserve">anal cancer </w:t>
      </w:r>
      <w:r w:rsidRPr="005B6EFD">
        <w:t>risk in different populations (noting that the incidence rate of anal cancer in the general population is 2 per 100,000 person-years; e.g. thresholds could be low [&lt;25 per 100,000 person-years], medium [25–75 per 100,000 person-years] and high [75+ per 100,000 person-years])</w:t>
      </w:r>
    </w:p>
    <w:p w14:paraId="702ED662" w14:textId="099544AA" w:rsidR="00434A3B" w:rsidRPr="005B6EFD" w:rsidRDefault="00434A3B" w:rsidP="00434A3B">
      <w:pPr>
        <w:pStyle w:val="ListParagraph"/>
        <w:numPr>
          <w:ilvl w:val="0"/>
          <w:numId w:val="51"/>
        </w:numPr>
        <w:tabs>
          <w:tab w:val="clear" w:pos="0"/>
        </w:tabs>
        <w:spacing w:before="0" w:after="0"/>
        <w:contextualSpacing/>
      </w:pPr>
      <w:r w:rsidRPr="005B6EFD">
        <w:t>frequency of testing (e.g. 1 year, 3 years, 5 years)</w:t>
      </w:r>
    </w:p>
    <w:p w14:paraId="4FE36663" w14:textId="77777777" w:rsidR="00434A3B" w:rsidRPr="005B6EFD" w:rsidRDefault="00434A3B" w:rsidP="00434A3B">
      <w:pPr>
        <w:pStyle w:val="ListParagraph"/>
        <w:numPr>
          <w:ilvl w:val="0"/>
          <w:numId w:val="51"/>
        </w:numPr>
        <w:tabs>
          <w:tab w:val="clear" w:pos="0"/>
        </w:tabs>
        <w:spacing w:before="0" w:after="0"/>
        <w:contextualSpacing/>
      </w:pPr>
      <w:r w:rsidRPr="005B6EFD">
        <w:t>uptake of testing in the proposed populations (e.g. 40%, 50%, 60%, 70%)</w:t>
      </w:r>
    </w:p>
    <w:p w14:paraId="61DBB64F" w14:textId="4BC5E085" w:rsidR="00434A3B" w:rsidRPr="005B6EFD" w:rsidRDefault="00434A3B" w:rsidP="00434A3B">
      <w:pPr>
        <w:pStyle w:val="ListParagraph"/>
        <w:numPr>
          <w:ilvl w:val="0"/>
          <w:numId w:val="51"/>
        </w:numPr>
        <w:tabs>
          <w:tab w:val="clear" w:pos="0"/>
        </w:tabs>
        <w:spacing w:before="0" w:after="0"/>
        <w:contextualSpacing/>
      </w:pPr>
      <w:r w:rsidRPr="005B6EFD">
        <w:t xml:space="preserve">number of patients at each step of the </w:t>
      </w:r>
      <w:r w:rsidR="003E4D5C" w:rsidRPr="005B6EFD">
        <w:t xml:space="preserve">testing and </w:t>
      </w:r>
      <w:r w:rsidRPr="005B6EFD">
        <w:t>treatment cascade</w:t>
      </w:r>
    </w:p>
    <w:p w14:paraId="145F6C20" w14:textId="1BAD4DB1" w:rsidR="00C15F2A" w:rsidRPr="005B6EFD" w:rsidRDefault="00434A3B" w:rsidP="00434A3B">
      <w:r w:rsidRPr="005B6EFD">
        <w:t>MSAC advised that the revised model should have a conceptual structure in line with other cancer screening models</w:t>
      </w:r>
      <w:r w:rsidR="002F54B5" w:rsidRPr="005B6EFD">
        <w:t>,</w:t>
      </w:r>
      <w:r w:rsidRPr="005B6EFD">
        <w:t xml:space="preserve"> </w:t>
      </w:r>
      <w:r w:rsidR="002F54B5" w:rsidRPr="005B6EFD">
        <w:t xml:space="preserve">which includes </w:t>
      </w:r>
      <w:r w:rsidRPr="005B6EFD">
        <w:t>health states</w:t>
      </w:r>
      <w:r w:rsidR="002F54B5" w:rsidRPr="005B6EFD">
        <w:t>,</w:t>
      </w:r>
      <w:r w:rsidR="00F83ED7" w:rsidRPr="005B6EFD">
        <w:t xml:space="preserve"> benefits and harms </w:t>
      </w:r>
      <w:r w:rsidR="00C270FE" w:rsidRPr="005B6EFD">
        <w:t>that are relevant to</w:t>
      </w:r>
      <w:r w:rsidR="00C723F6" w:rsidRPr="005B6EFD">
        <w:t xml:space="preserve"> anal cancer</w:t>
      </w:r>
      <w:r w:rsidR="00C270FE" w:rsidRPr="005B6EFD">
        <w:t xml:space="preserve"> screening</w:t>
      </w:r>
      <w:r w:rsidRPr="005B6EFD">
        <w:t>. It should include age- and gender-based estimates</w:t>
      </w:r>
      <w:r w:rsidR="008C03C9" w:rsidRPr="005B6EFD">
        <w:t xml:space="preserve"> for each of the</w:t>
      </w:r>
      <w:r w:rsidRPr="005B6EFD">
        <w:t xml:space="preserve"> risk groups and </w:t>
      </w:r>
      <w:r w:rsidR="008C03C9" w:rsidRPr="005B6EFD">
        <w:t xml:space="preserve">the </w:t>
      </w:r>
      <w:r w:rsidRPr="005B6EFD">
        <w:t xml:space="preserve">risk of </w:t>
      </w:r>
      <w:r w:rsidR="009371F9" w:rsidRPr="005B6EFD">
        <w:t xml:space="preserve">anal cancer development and the risk of </w:t>
      </w:r>
      <w:r w:rsidRPr="005B6EFD">
        <w:t xml:space="preserve">death in each group. It should show the benefits of early detection and the cost per diagnostic yield, the cost per lesion </w:t>
      </w:r>
      <w:r w:rsidR="004E72A2" w:rsidRPr="005B6EFD">
        <w:t>detected</w:t>
      </w:r>
      <w:r w:rsidR="00924AD9" w:rsidRPr="005B6EFD">
        <w:t>,</w:t>
      </w:r>
      <w:r w:rsidR="004E72A2" w:rsidRPr="005B6EFD">
        <w:t xml:space="preserve"> and </w:t>
      </w:r>
      <w:r w:rsidR="00924AD9" w:rsidRPr="005B6EFD">
        <w:t>the cost per</w:t>
      </w:r>
      <w:r w:rsidRPr="005B6EFD">
        <w:t xml:space="preserve"> cancer avoided. Outputs should include life-years </w:t>
      </w:r>
      <w:r w:rsidR="000E31F1" w:rsidRPr="005B6EFD">
        <w:t>gained</w:t>
      </w:r>
      <w:r w:rsidRPr="005B6EFD">
        <w:t xml:space="preserve"> as well as QALYs. Sensitivity analyses should clearly show the effects of parameter changes on uncertainty. </w:t>
      </w:r>
    </w:p>
    <w:p w14:paraId="10540215" w14:textId="07F8550B" w:rsidR="00C15F2A" w:rsidRPr="005B6EFD" w:rsidRDefault="00C15F2A" w:rsidP="00C15F2A">
      <w:r w:rsidRPr="005B6EFD">
        <w:t>MSAC advised that MBS fees, utilisation and costing assumptions need further investigation. Additional work is required to refine the item descriptors and explanatory notes, given that the proposed populations are defined by HIV status, age, sex, and sexual behaviours. MSAC advised that the assessment report should be considered by ESC before returning to MSAC.</w:t>
      </w:r>
    </w:p>
    <w:p w14:paraId="6710B69D" w14:textId="56F7515F" w:rsidR="00772829" w:rsidRPr="005B6EFD" w:rsidRDefault="00772829" w:rsidP="00834D51">
      <w:pPr>
        <w:pStyle w:val="Heading2"/>
        <w:numPr>
          <w:ilvl w:val="0"/>
          <w:numId w:val="39"/>
        </w:numPr>
        <w:ind w:left="851" w:hanging="851"/>
      </w:pPr>
      <w:r w:rsidRPr="005B6EFD">
        <w:lastRenderedPageBreak/>
        <w:t>Background</w:t>
      </w:r>
      <w:bookmarkEnd w:id="5"/>
      <w:bookmarkEnd w:id="6"/>
    </w:p>
    <w:p w14:paraId="77E6197F" w14:textId="51CA8260" w:rsidR="004078D3" w:rsidRPr="005B6EFD" w:rsidRDefault="004078D3" w:rsidP="006527C4">
      <w:pPr>
        <w:rPr>
          <w:b/>
        </w:rPr>
      </w:pPr>
      <w:bookmarkStart w:id="11" w:name="_Hlk69734494"/>
      <w:r w:rsidRPr="005B6EFD">
        <w:t>MSAC has not previously considered the co-depend</w:t>
      </w:r>
      <w:r w:rsidR="00231F5E" w:rsidRPr="005B6EFD">
        <w:t>e</w:t>
      </w:r>
      <w:r w:rsidRPr="005B6EFD">
        <w:t>nt technologies</w:t>
      </w:r>
      <w:r w:rsidR="008102CB" w:rsidRPr="005B6EFD">
        <w:t>:</w:t>
      </w:r>
      <w:r w:rsidRPr="005B6EFD">
        <w:t xml:space="preserve"> </w:t>
      </w:r>
      <w:r w:rsidR="00AA13EF" w:rsidRPr="005B6EFD">
        <w:t xml:space="preserve">anal </w:t>
      </w:r>
      <w:r w:rsidRPr="005B6EFD">
        <w:t>HPV testing,</w:t>
      </w:r>
      <w:r w:rsidR="00AB52E9" w:rsidRPr="005B6EFD">
        <w:t xml:space="preserve"> </w:t>
      </w:r>
      <w:r w:rsidR="00AA13EF" w:rsidRPr="005B6EFD">
        <w:t xml:space="preserve">anal </w:t>
      </w:r>
      <w:r w:rsidRPr="005B6EFD">
        <w:t xml:space="preserve">cytology testing, diagnostic </w:t>
      </w:r>
      <w:r w:rsidR="00AA13EF" w:rsidRPr="005B6EFD">
        <w:t xml:space="preserve">high-resolution anoscopy </w:t>
      </w:r>
      <w:r w:rsidR="00DD2D36" w:rsidRPr="005B6EFD">
        <w:t>(</w:t>
      </w:r>
      <w:r w:rsidRPr="005B6EFD">
        <w:t>HRA</w:t>
      </w:r>
      <w:r w:rsidR="00DD2D36" w:rsidRPr="005B6EFD">
        <w:t>)</w:t>
      </w:r>
      <w:r w:rsidRPr="005B6EFD">
        <w:t xml:space="preserve"> and HRA-guided ablation for </w:t>
      </w:r>
      <w:r w:rsidR="00AA13EF" w:rsidRPr="005B6EFD">
        <w:t>high-grade squamous intraepithelial lesions (HSIL)</w:t>
      </w:r>
      <w:r w:rsidR="005B4C62" w:rsidRPr="005B6EFD">
        <w:t xml:space="preserve"> for anal cancer </w:t>
      </w:r>
      <w:r w:rsidR="00A014F8" w:rsidRPr="005B6EFD">
        <w:t>prevention</w:t>
      </w:r>
      <w:r w:rsidRPr="005B6EFD">
        <w:t>.</w:t>
      </w:r>
    </w:p>
    <w:p w14:paraId="6F52500A" w14:textId="4C6447FB" w:rsidR="00772829" w:rsidRPr="005B6EFD" w:rsidRDefault="00772829" w:rsidP="00834D51">
      <w:pPr>
        <w:pStyle w:val="Heading2"/>
        <w:numPr>
          <w:ilvl w:val="0"/>
          <w:numId w:val="39"/>
        </w:numPr>
        <w:ind w:left="851" w:hanging="851"/>
      </w:pPr>
      <w:bookmarkStart w:id="12" w:name="_Toc206597187"/>
      <w:bookmarkStart w:id="13" w:name="_Toc206600194"/>
      <w:bookmarkEnd w:id="11"/>
      <w:r w:rsidRPr="005B6EFD">
        <w:t>Prerequisites to implementation of any funding advice</w:t>
      </w:r>
      <w:bookmarkEnd w:id="12"/>
      <w:bookmarkEnd w:id="13"/>
    </w:p>
    <w:p w14:paraId="21BF93B6" w14:textId="24B33E4F" w:rsidR="0074329B" w:rsidRPr="005B6EFD" w:rsidRDefault="0074329B" w:rsidP="00756316">
      <w:r w:rsidRPr="005B6EFD">
        <w:t>The application for the proposed technology includes therapeutic good</w:t>
      </w:r>
      <w:r w:rsidR="00CA1634" w:rsidRPr="005B6EFD">
        <w:t>s</w:t>
      </w:r>
      <w:r w:rsidRPr="005B6EFD">
        <w:t xml:space="preserve"> that require </w:t>
      </w:r>
      <w:r w:rsidR="00231F5E" w:rsidRPr="005B6EFD">
        <w:t xml:space="preserve">Therapeutic Goods Administration (TGA) </w:t>
      </w:r>
      <w:r w:rsidRPr="005B6EFD">
        <w:t xml:space="preserve">approval. </w:t>
      </w:r>
    </w:p>
    <w:p w14:paraId="4D9267C9" w14:textId="77777777" w:rsidR="0074329B" w:rsidRPr="005B6EFD" w:rsidRDefault="0074329B" w:rsidP="006527C4">
      <w:pPr>
        <w:pStyle w:val="Heading3"/>
        <w:rPr>
          <w:rStyle w:val="Heading3Char"/>
        </w:rPr>
      </w:pPr>
      <w:bookmarkStart w:id="14" w:name="_Toc206597188"/>
      <w:bookmarkStart w:id="15" w:name="_Toc206600195"/>
      <w:r w:rsidRPr="005B6EFD">
        <w:rPr>
          <w:rStyle w:val="Heading3Char"/>
        </w:rPr>
        <w:t>HPV testing and cytology</w:t>
      </w:r>
      <w:bookmarkEnd w:id="14"/>
      <w:bookmarkEnd w:id="15"/>
    </w:p>
    <w:p w14:paraId="04A46C7B" w14:textId="4871F1BD" w:rsidR="0074329B" w:rsidRPr="005B6EFD" w:rsidRDefault="0074329B" w:rsidP="006527C4">
      <w:r w:rsidRPr="005B6EFD">
        <w:t>In Australia, human pathology testing, including for infectious diseases (e.g. HPV), is regulated by the National Association of Testing Authorities (NATA</w:t>
      </w:r>
      <w:r w:rsidR="00231F5E" w:rsidRPr="005B6EFD">
        <w:t>)</w:t>
      </w:r>
      <w:r w:rsidRPr="005B6EFD">
        <w:t xml:space="preserve">. All laboratories (public or private) that conduct any human pathology testing must hold an ISO 15189 </w:t>
      </w:r>
      <w:r w:rsidR="00CA1634" w:rsidRPr="005B6EFD">
        <w:t xml:space="preserve">standard </w:t>
      </w:r>
      <w:r w:rsidRPr="005B6EFD">
        <w:t>accredited by NATA. The ISO 15189 accreditation standard includes both management and technical standards. ISO 15189 accreditation enables specific information on human pathology to be collected, including haematology, microbiology, histopathology, immunopathology, cytopathology and chemical pathology.</w:t>
      </w:r>
    </w:p>
    <w:p w14:paraId="095D4D60" w14:textId="5653C2F0" w:rsidR="00231F5E" w:rsidRPr="005B6EFD" w:rsidRDefault="00841AAB" w:rsidP="00841AAB">
      <w:pPr>
        <w:rPr>
          <w:i/>
          <w:iCs/>
        </w:rPr>
      </w:pPr>
      <w:r w:rsidRPr="005B6EFD">
        <w:rPr>
          <w:i/>
          <w:iCs/>
        </w:rPr>
        <w:t>PASC noted that very few laboratories are currently NATA-accredited for anal HPV testing, so even if currently available cervical assays were to be utili</w:t>
      </w:r>
      <w:r w:rsidR="00DC40AB" w:rsidRPr="005B6EFD">
        <w:rPr>
          <w:i/>
          <w:iCs/>
        </w:rPr>
        <w:t>s</w:t>
      </w:r>
      <w:r w:rsidRPr="005B6EFD">
        <w:rPr>
          <w:i/>
          <w:iCs/>
        </w:rPr>
        <w:t xml:space="preserve">ed (the most pragmatic approach), laboratories would need to conduct internal validation studies (as in-house in-vitro diagnostic [IVD] medical devices). </w:t>
      </w:r>
    </w:p>
    <w:p w14:paraId="49400CAE" w14:textId="41B5E5A3" w:rsidR="00231F5E" w:rsidRPr="005B6EFD" w:rsidRDefault="00FB4819" w:rsidP="00841AAB">
      <w:pPr>
        <w:rPr>
          <w:i/>
        </w:rPr>
      </w:pPr>
      <w:r w:rsidRPr="005B6EFD">
        <w:rPr>
          <w:i/>
        </w:rPr>
        <w:t>PASC also noted</w:t>
      </w:r>
      <w:r w:rsidR="00F64E22" w:rsidRPr="005B6EFD">
        <w:rPr>
          <w:i/>
        </w:rPr>
        <w:t xml:space="preserve"> that</w:t>
      </w:r>
      <w:r w:rsidR="00841AAB" w:rsidRPr="005B6EFD">
        <w:rPr>
          <w:i/>
        </w:rPr>
        <w:t xml:space="preserve"> the requirement for full genotyping for HPV, as requested by the applicant, would mean that this pragmatic approach would not be feasible, with implications for roll-out and accessibility. Additional assays would need to be registered with the </w:t>
      </w:r>
      <w:r w:rsidR="00231F5E" w:rsidRPr="005B6EFD">
        <w:rPr>
          <w:i/>
        </w:rPr>
        <w:t xml:space="preserve">TGA </w:t>
      </w:r>
      <w:r w:rsidR="00841AAB" w:rsidRPr="005B6EFD">
        <w:rPr>
          <w:i/>
        </w:rPr>
        <w:t xml:space="preserve">as no anal HPV assays have yet been approved by the TGA. </w:t>
      </w:r>
    </w:p>
    <w:p w14:paraId="6FBC5152" w14:textId="0EC57FEF" w:rsidR="00231F5E" w:rsidRPr="005B6EFD" w:rsidRDefault="009A4858" w:rsidP="00231F5E">
      <w:r w:rsidRPr="005B6EFD">
        <w:t xml:space="preserve">While there are no assays that are specifically registered for anal HPV detection, there are a number that are </w:t>
      </w:r>
      <w:r w:rsidR="007023C2" w:rsidRPr="005B6EFD">
        <w:t>anatomical</w:t>
      </w:r>
      <w:r w:rsidRPr="005B6EFD">
        <w:t xml:space="preserve"> site</w:t>
      </w:r>
      <w:r w:rsidR="00231F5E" w:rsidRPr="005B6EFD">
        <w:t>-</w:t>
      </w:r>
      <w:r w:rsidRPr="005B6EFD">
        <w:t>agnostic</w:t>
      </w:r>
      <w:r w:rsidR="00231F5E" w:rsidRPr="005B6EFD">
        <w:t xml:space="preserve">, </w:t>
      </w:r>
      <w:r w:rsidRPr="005B6EFD">
        <w:t xml:space="preserve">In addition, there are at least two TGA registered </w:t>
      </w:r>
      <w:r w:rsidR="00DC40AB" w:rsidRPr="005B6EFD">
        <w:t>a</w:t>
      </w:r>
      <w:r w:rsidRPr="005B6EFD">
        <w:t xml:space="preserve">ssays (The Aptima HPV assay and the Roche HPV test) that cover the </w:t>
      </w:r>
      <w:r w:rsidR="2A7742D0" w:rsidRPr="005B6EFD">
        <w:t xml:space="preserve">full </w:t>
      </w:r>
      <w:r w:rsidRPr="005B6EFD">
        <w:t xml:space="preserve">14 </w:t>
      </w:r>
      <w:r w:rsidR="5AF90EE3" w:rsidRPr="005B6EFD">
        <w:t xml:space="preserve">oncogenic </w:t>
      </w:r>
      <w:r w:rsidRPr="005B6EFD">
        <w:t xml:space="preserve">genotypes, so a pragmatic approach </w:t>
      </w:r>
      <w:r w:rsidR="00DC40AB" w:rsidRPr="005B6EFD">
        <w:t xml:space="preserve">(using already available tests for cervical screening) </w:t>
      </w:r>
      <w:r w:rsidRPr="005B6EFD">
        <w:t>may be possible, but requires further investigation.</w:t>
      </w:r>
      <w:r w:rsidR="00231F5E" w:rsidRPr="005B6EFD">
        <w:t xml:space="preserve"> </w:t>
      </w:r>
      <w:r w:rsidR="13228CA7" w:rsidRPr="005B6EFD">
        <w:t>The most common on</w:t>
      </w:r>
      <w:r w:rsidR="00586BD0" w:rsidRPr="005B6EFD">
        <w:t>c</w:t>
      </w:r>
      <w:r w:rsidR="13228CA7" w:rsidRPr="005B6EFD">
        <w:t>ogenic HPV geno</w:t>
      </w:r>
      <w:r w:rsidR="001D4816" w:rsidRPr="005B6EFD">
        <w:t>t</w:t>
      </w:r>
      <w:r w:rsidR="13228CA7" w:rsidRPr="005B6EFD">
        <w:t xml:space="preserve">ype is different for cervical and anal cancers. </w:t>
      </w:r>
      <w:r w:rsidR="00231F5E" w:rsidRPr="005B6EFD">
        <w:t>Assays that are not restricted by sample source could be used on anal samples are listed in</w:t>
      </w:r>
      <w:r w:rsidR="00AB0C7B">
        <w:t xml:space="preserve"> </w:t>
      </w:r>
      <w:r w:rsidR="00CC582B">
        <w:fldChar w:fldCharType="begin"/>
      </w:r>
      <w:r w:rsidR="00CC582B">
        <w:instrText xml:space="preserve"> REF _Ref223012563 \h </w:instrText>
      </w:r>
      <w:r w:rsidR="00CC582B">
        <w:fldChar w:fldCharType="separate"/>
      </w:r>
      <w:r w:rsidR="00FC322E">
        <w:t xml:space="preserve">Table </w:t>
      </w:r>
      <w:r w:rsidR="00FC322E">
        <w:rPr>
          <w:noProof/>
        </w:rPr>
        <w:t>1</w:t>
      </w:r>
      <w:r w:rsidR="00CC582B">
        <w:fldChar w:fldCharType="end"/>
      </w:r>
      <w:r w:rsidR="00231F5E" w:rsidRPr="005B6EFD">
        <w:t>.</w:t>
      </w:r>
    </w:p>
    <w:p w14:paraId="2688ACF4" w14:textId="247460AD" w:rsidR="00231F5E" w:rsidRPr="005B6EFD" w:rsidRDefault="00AB0C7B" w:rsidP="00AB0C7B">
      <w:pPr>
        <w:pStyle w:val="Caption"/>
      </w:pPr>
      <w:bookmarkStart w:id="16" w:name="_Ref223012563"/>
      <w:bookmarkStart w:id="17" w:name="_Ref206586750"/>
      <w:r>
        <w:t xml:space="preserve">Table </w:t>
      </w:r>
      <w:r>
        <w:fldChar w:fldCharType="begin"/>
      </w:r>
      <w:r>
        <w:instrText xml:space="preserve"> SEQ Table \* ARABIC </w:instrText>
      </w:r>
      <w:r>
        <w:fldChar w:fldCharType="separate"/>
      </w:r>
      <w:r w:rsidR="00FC322E">
        <w:rPr>
          <w:noProof/>
        </w:rPr>
        <w:t>1</w:t>
      </w:r>
      <w:r>
        <w:fldChar w:fldCharType="end"/>
      </w:r>
      <w:bookmarkEnd w:id="16"/>
      <w:r>
        <w:t xml:space="preserve"> HPV genotyping assays not restricted by sample location listed on the Australian Register of Therapeutic Goods (ARTG)</w:t>
      </w:r>
      <w:bookmarkEnd w:id="17"/>
    </w:p>
    <w:tbl>
      <w:tblPr>
        <w:tblStyle w:val="TableGrid"/>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28" w:type="dxa"/>
        </w:tblCellMar>
        <w:tblLook w:val="04A0" w:firstRow="1" w:lastRow="0" w:firstColumn="1" w:lastColumn="0" w:noHBand="0" w:noVBand="1"/>
      </w:tblPr>
      <w:tblGrid>
        <w:gridCol w:w="3823"/>
        <w:gridCol w:w="4251"/>
        <w:gridCol w:w="852"/>
      </w:tblGrid>
      <w:tr w:rsidR="00231F5E" w:rsidRPr="005B6EFD" w14:paraId="516D7AD2" w14:textId="77777777" w:rsidTr="00966827">
        <w:trPr>
          <w:trHeight w:val="45"/>
        </w:trPr>
        <w:tc>
          <w:tcPr>
            <w:tcW w:w="2141" w:type="pct"/>
            <w:shd w:val="clear" w:color="auto" w:fill="D9D9D9" w:themeFill="background1" w:themeFillShade="D9"/>
            <w:vAlign w:val="center"/>
          </w:tcPr>
          <w:p w14:paraId="645FD159" w14:textId="77777777" w:rsidR="00231F5E" w:rsidRPr="005B6EFD" w:rsidRDefault="00231F5E" w:rsidP="006A5A6C">
            <w:pPr>
              <w:pStyle w:val="TableFigureHeading"/>
            </w:pPr>
            <w:r w:rsidRPr="005B6EFD">
              <w:t>Company</w:t>
            </w:r>
          </w:p>
        </w:tc>
        <w:tc>
          <w:tcPr>
            <w:tcW w:w="2381" w:type="pct"/>
            <w:shd w:val="clear" w:color="auto" w:fill="D9D9D9" w:themeFill="background1" w:themeFillShade="D9"/>
            <w:vAlign w:val="center"/>
          </w:tcPr>
          <w:p w14:paraId="4AEF32D3" w14:textId="77777777" w:rsidR="00231F5E" w:rsidRPr="005B6EFD" w:rsidRDefault="00231F5E" w:rsidP="006A5A6C">
            <w:pPr>
              <w:pStyle w:val="TableFigureHeading"/>
            </w:pPr>
            <w:r w:rsidRPr="005B6EFD">
              <w:t>System</w:t>
            </w:r>
          </w:p>
        </w:tc>
        <w:tc>
          <w:tcPr>
            <w:tcW w:w="477" w:type="pct"/>
            <w:shd w:val="clear" w:color="auto" w:fill="D9D9D9" w:themeFill="background1" w:themeFillShade="D9"/>
            <w:vAlign w:val="center"/>
          </w:tcPr>
          <w:p w14:paraId="557DAD48" w14:textId="77777777" w:rsidR="00231F5E" w:rsidRPr="005B6EFD" w:rsidRDefault="00231F5E" w:rsidP="006A5A6C">
            <w:pPr>
              <w:pStyle w:val="TableFigureHeading"/>
            </w:pPr>
            <w:r w:rsidRPr="005B6EFD">
              <w:t xml:space="preserve">ARTG ID </w:t>
            </w:r>
          </w:p>
        </w:tc>
      </w:tr>
      <w:tr w:rsidR="00231F5E" w:rsidRPr="005B6EFD" w14:paraId="6F298E2E" w14:textId="77777777" w:rsidTr="00966827">
        <w:trPr>
          <w:trHeight w:val="68"/>
        </w:trPr>
        <w:tc>
          <w:tcPr>
            <w:tcW w:w="2141" w:type="pct"/>
            <w:vAlign w:val="center"/>
          </w:tcPr>
          <w:p w14:paraId="700DB80E" w14:textId="77777777" w:rsidR="00231F5E" w:rsidRPr="005B6EFD" w:rsidRDefault="00231F5E" w:rsidP="006A5A6C">
            <w:pPr>
              <w:pStyle w:val="2024TABLETEXT"/>
            </w:pPr>
            <w:r w:rsidRPr="005B6EFD">
              <w:t>Abbott Australasia Pty Ltd</w:t>
            </w:r>
          </w:p>
        </w:tc>
        <w:tc>
          <w:tcPr>
            <w:tcW w:w="2381" w:type="pct"/>
            <w:vAlign w:val="center"/>
          </w:tcPr>
          <w:p w14:paraId="595AF542" w14:textId="12528BF8" w:rsidR="00231F5E" w:rsidRPr="005B6EFD" w:rsidRDefault="00231F5E" w:rsidP="006A5A6C">
            <w:pPr>
              <w:pStyle w:val="2024TABLETEXT"/>
              <w:rPr>
                <w:color w:val="4472C4" w:themeColor="accent5"/>
                <w:u w:val="single"/>
              </w:rPr>
            </w:pPr>
            <w:hyperlink r:id="rId15" w:history="1">
              <w:r w:rsidRPr="005B6EFD">
                <w:rPr>
                  <w:rStyle w:val="Hyperlink"/>
                  <w:iCs/>
                </w:rPr>
                <w:t>Abbott Australasia Pty Ltd Molecular Division - Human papilloma virus IVDs</w:t>
              </w:r>
            </w:hyperlink>
          </w:p>
        </w:tc>
        <w:tc>
          <w:tcPr>
            <w:tcW w:w="477" w:type="pct"/>
            <w:vAlign w:val="bottom"/>
          </w:tcPr>
          <w:p w14:paraId="117FCEB4" w14:textId="77777777" w:rsidR="00231F5E" w:rsidRPr="005B6EFD" w:rsidRDefault="00231F5E" w:rsidP="006A5A6C">
            <w:pPr>
              <w:pStyle w:val="2024TABLETEXT"/>
            </w:pPr>
            <w:r w:rsidRPr="005B6EFD">
              <w:t>324193 221520</w:t>
            </w:r>
          </w:p>
        </w:tc>
      </w:tr>
      <w:tr w:rsidR="00231F5E" w:rsidRPr="005B6EFD" w14:paraId="06C4EA8E" w14:textId="77777777" w:rsidTr="00966827">
        <w:trPr>
          <w:trHeight w:val="55"/>
        </w:trPr>
        <w:tc>
          <w:tcPr>
            <w:tcW w:w="2141" w:type="pct"/>
            <w:vAlign w:val="center"/>
          </w:tcPr>
          <w:p w14:paraId="28405CCB" w14:textId="77777777" w:rsidR="00231F5E" w:rsidRPr="005B6EFD" w:rsidRDefault="00231F5E" w:rsidP="006A5A6C">
            <w:pPr>
              <w:pStyle w:val="2024TABLETEXT"/>
            </w:pPr>
            <w:r w:rsidRPr="005B6EFD">
              <w:t>Integrated Sciences Pty Ltd</w:t>
            </w:r>
          </w:p>
        </w:tc>
        <w:tc>
          <w:tcPr>
            <w:tcW w:w="2381" w:type="pct"/>
            <w:vAlign w:val="center"/>
          </w:tcPr>
          <w:p w14:paraId="4834A8BE" w14:textId="77777777" w:rsidR="00231F5E" w:rsidRPr="005B6EFD" w:rsidRDefault="00231F5E" w:rsidP="006A5A6C">
            <w:pPr>
              <w:pStyle w:val="2024TABLETEXT"/>
              <w:rPr>
                <w:color w:val="4472C4" w:themeColor="accent5"/>
                <w:u w:val="single"/>
              </w:rPr>
            </w:pPr>
            <w:r w:rsidRPr="005B6EFD">
              <w:rPr>
                <w:color w:val="4472C4" w:themeColor="accent5"/>
                <w:u w:val="single"/>
              </w:rPr>
              <w:t>Human papilloma virus IVDs</w:t>
            </w:r>
          </w:p>
        </w:tc>
        <w:tc>
          <w:tcPr>
            <w:tcW w:w="477" w:type="pct"/>
            <w:vAlign w:val="bottom"/>
          </w:tcPr>
          <w:p w14:paraId="273A686D" w14:textId="77777777" w:rsidR="00231F5E" w:rsidRPr="005B6EFD" w:rsidRDefault="00231F5E" w:rsidP="006A5A6C">
            <w:pPr>
              <w:pStyle w:val="2024TABLETEXT"/>
            </w:pPr>
            <w:r w:rsidRPr="005B6EFD">
              <w:t>241313</w:t>
            </w:r>
          </w:p>
        </w:tc>
      </w:tr>
      <w:tr w:rsidR="00231F5E" w:rsidRPr="005B6EFD" w14:paraId="189FADAC" w14:textId="77777777" w:rsidTr="00966827">
        <w:trPr>
          <w:trHeight w:val="68"/>
        </w:trPr>
        <w:tc>
          <w:tcPr>
            <w:tcW w:w="2141" w:type="pct"/>
            <w:vAlign w:val="center"/>
          </w:tcPr>
          <w:p w14:paraId="4B66EB9A" w14:textId="77777777" w:rsidR="00231F5E" w:rsidRPr="005B6EFD" w:rsidRDefault="00231F5E" w:rsidP="006A5A6C">
            <w:pPr>
              <w:pStyle w:val="2024TABLETEXT"/>
            </w:pPr>
            <w:r w:rsidRPr="005B6EFD">
              <w:t>ESL Biosciences Australia 2012 Pty Ltd</w:t>
            </w:r>
          </w:p>
        </w:tc>
        <w:tc>
          <w:tcPr>
            <w:tcW w:w="2381" w:type="pct"/>
            <w:vAlign w:val="center"/>
          </w:tcPr>
          <w:p w14:paraId="46695E9E" w14:textId="77777777" w:rsidR="00231F5E" w:rsidRPr="005B6EFD" w:rsidRDefault="00231F5E" w:rsidP="006A5A6C">
            <w:pPr>
              <w:pStyle w:val="2024TABLETEXT"/>
              <w:rPr>
                <w:color w:val="4472C4" w:themeColor="accent5"/>
                <w:u w:val="single"/>
              </w:rPr>
            </w:pPr>
            <w:r w:rsidRPr="005B6EFD">
              <w:rPr>
                <w:color w:val="4472C4" w:themeColor="accent5"/>
                <w:u w:val="single"/>
              </w:rPr>
              <w:t>Human papilloma virus IVDs</w:t>
            </w:r>
          </w:p>
        </w:tc>
        <w:tc>
          <w:tcPr>
            <w:tcW w:w="477" w:type="pct"/>
            <w:vAlign w:val="bottom"/>
          </w:tcPr>
          <w:p w14:paraId="535FADE9" w14:textId="77777777" w:rsidR="00231F5E" w:rsidRPr="005B6EFD" w:rsidRDefault="00231F5E" w:rsidP="006A5A6C">
            <w:pPr>
              <w:pStyle w:val="2024TABLETEXT"/>
            </w:pPr>
            <w:r w:rsidRPr="005B6EFD">
              <w:t>252593</w:t>
            </w:r>
          </w:p>
        </w:tc>
      </w:tr>
      <w:tr w:rsidR="00231F5E" w:rsidRPr="005B6EFD" w14:paraId="18367CA3" w14:textId="77777777" w:rsidTr="00966827">
        <w:trPr>
          <w:trHeight w:val="55"/>
        </w:trPr>
        <w:tc>
          <w:tcPr>
            <w:tcW w:w="2141" w:type="pct"/>
            <w:vAlign w:val="center"/>
          </w:tcPr>
          <w:p w14:paraId="40D653C9" w14:textId="77777777" w:rsidR="00231F5E" w:rsidRPr="005B6EFD" w:rsidRDefault="00231F5E" w:rsidP="006A5A6C">
            <w:pPr>
              <w:pStyle w:val="2024TABLETEXT"/>
            </w:pPr>
            <w:r w:rsidRPr="005B6EFD">
              <w:t>Roche Diagnostics Australia Pty Limited</w:t>
            </w:r>
          </w:p>
        </w:tc>
        <w:tc>
          <w:tcPr>
            <w:tcW w:w="2381" w:type="pct"/>
            <w:vAlign w:val="center"/>
          </w:tcPr>
          <w:p w14:paraId="7959179D" w14:textId="77777777" w:rsidR="00231F5E" w:rsidRPr="005B6EFD" w:rsidRDefault="00231F5E" w:rsidP="006A5A6C">
            <w:pPr>
              <w:pStyle w:val="2024TABLETEXT"/>
              <w:rPr>
                <w:color w:val="4472C4" w:themeColor="accent5"/>
                <w:u w:val="single"/>
              </w:rPr>
            </w:pPr>
            <w:r w:rsidRPr="005B6EFD">
              <w:rPr>
                <w:color w:val="4472C4" w:themeColor="accent5"/>
                <w:u w:val="single"/>
              </w:rPr>
              <w:t>Human papilloma virus IVDs</w:t>
            </w:r>
          </w:p>
        </w:tc>
        <w:tc>
          <w:tcPr>
            <w:tcW w:w="477" w:type="pct"/>
            <w:vAlign w:val="bottom"/>
          </w:tcPr>
          <w:p w14:paraId="69EBDAD1" w14:textId="77777777" w:rsidR="00231F5E" w:rsidRPr="005B6EFD" w:rsidRDefault="00231F5E" w:rsidP="006A5A6C">
            <w:pPr>
              <w:pStyle w:val="2024TABLETEXT"/>
            </w:pPr>
            <w:r w:rsidRPr="005B6EFD">
              <w:t>187190</w:t>
            </w:r>
          </w:p>
        </w:tc>
      </w:tr>
      <w:tr w:rsidR="00231F5E" w:rsidRPr="005B6EFD" w14:paraId="69CE339C" w14:textId="77777777" w:rsidTr="00966827">
        <w:trPr>
          <w:trHeight w:val="55"/>
        </w:trPr>
        <w:tc>
          <w:tcPr>
            <w:tcW w:w="2141" w:type="pct"/>
            <w:vAlign w:val="center"/>
          </w:tcPr>
          <w:p w14:paraId="7D584497" w14:textId="77777777" w:rsidR="00231F5E" w:rsidRPr="005B6EFD" w:rsidRDefault="00231F5E" w:rsidP="006A5A6C">
            <w:pPr>
              <w:pStyle w:val="2024TABLETEXT"/>
            </w:pPr>
            <w:r w:rsidRPr="005B6EFD">
              <w:t>Hologic (Australia &amp; New Zealand) Pty Ltd</w:t>
            </w:r>
          </w:p>
        </w:tc>
        <w:tc>
          <w:tcPr>
            <w:tcW w:w="2381" w:type="pct"/>
            <w:vAlign w:val="center"/>
          </w:tcPr>
          <w:p w14:paraId="3E4C4AB8" w14:textId="77777777" w:rsidR="00231F5E" w:rsidRPr="005B6EFD" w:rsidRDefault="00231F5E" w:rsidP="006A5A6C">
            <w:pPr>
              <w:pStyle w:val="2024TABLETEXT"/>
              <w:rPr>
                <w:color w:val="4472C4" w:themeColor="accent5"/>
                <w:u w:val="single"/>
              </w:rPr>
            </w:pPr>
            <w:r w:rsidRPr="005B6EFD">
              <w:rPr>
                <w:color w:val="4472C4" w:themeColor="accent5"/>
                <w:u w:val="single"/>
              </w:rPr>
              <w:t>Human papilloma virus IVDs</w:t>
            </w:r>
          </w:p>
        </w:tc>
        <w:tc>
          <w:tcPr>
            <w:tcW w:w="477" w:type="pct"/>
            <w:vAlign w:val="bottom"/>
          </w:tcPr>
          <w:p w14:paraId="0FDB440C" w14:textId="77777777" w:rsidR="00231F5E" w:rsidRPr="005B6EFD" w:rsidRDefault="00231F5E" w:rsidP="006A5A6C">
            <w:pPr>
              <w:pStyle w:val="2024TABLETEXT"/>
            </w:pPr>
            <w:r w:rsidRPr="005B6EFD">
              <w:t>230663</w:t>
            </w:r>
          </w:p>
        </w:tc>
      </w:tr>
    </w:tbl>
    <w:p w14:paraId="2F65F209" w14:textId="77777777" w:rsidR="0074329B" w:rsidRPr="005B6EFD" w:rsidRDefault="0074329B" w:rsidP="00AB7492">
      <w:pPr>
        <w:pStyle w:val="Heading3"/>
        <w:spacing w:before="120" w:after="120"/>
      </w:pPr>
      <w:bookmarkStart w:id="18" w:name="_Toc206597189"/>
      <w:bookmarkStart w:id="19" w:name="_Toc206600196"/>
      <w:r w:rsidRPr="005B6EFD">
        <w:t>HRA</w:t>
      </w:r>
      <w:bookmarkEnd w:id="18"/>
      <w:bookmarkEnd w:id="19"/>
    </w:p>
    <w:p w14:paraId="0D8F2B4D" w14:textId="00F74C15" w:rsidR="000F635A" w:rsidRPr="005B6EFD" w:rsidRDefault="0074329B" w:rsidP="006527C4">
      <w:r w:rsidRPr="005B6EFD">
        <w:t xml:space="preserve">While no specific models of colposcopes and disposable anoscopes are </w:t>
      </w:r>
      <w:r w:rsidR="00662749" w:rsidRPr="005B6EFD">
        <w:t>registered</w:t>
      </w:r>
      <w:r w:rsidRPr="005B6EFD">
        <w:t>, these devices are regulated by the TGA</w:t>
      </w:r>
      <w:r w:rsidR="00231F5E" w:rsidRPr="005B6EFD">
        <w:t>.</w:t>
      </w:r>
      <w:r w:rsidRPr="005B6EFD">
        <w:t xml:space="preserve"> </w:t>
      </w:r>
      <w:r w:rsidR="00231F5E" w:rsidRPr="005B6EFD">
        <w:t>Disposable anoscopes currently listed on the Australian Register of Therapeutic Goods (ARTG) are listed in</w:t>
      </w:r>
      <w:r w:rsidR="00CC582B">
        <w:t xml:space="preserve"> </w:t>
      </w:r>
      <w:r w:rsidR="00CC582B">
        <w:fldChar w:fldCharType="begin"/>
      </w:r>
      <w:r w:rsidR="00CC582B">
        <w:instrText xml:space="preserve"> REF _Ref223012630 \h </w:instrText>
      </w:r>
      <w:r w:rsidR="00CC582B">
        <w:fldChar w:fldCharType="separate"/>
      </w:r>
      <w:r w:rsidR="00FC322E">
        <w:t xml:space="preserve">Table </w:t>
      </w:r>
      <w:r w:rsidR="00FC322E">
        <w:rPr>
          <w:noProof/>
        </w:rPr>
        <w:t>2</w:t>
      </w:r>
      <w:r w:rsidR="00CC582B">
        <w:fldChar w:fldCharType="end"/>
      </w:r>
      <w:r w:rsidR="00231F5E" w:rsidRPr="005B6EFD">
        <w:t>.</w:t>
      </w:r>
    </w:p>
    <w:p w14:paraId="0A1B72B1" w14:textId="48387ED5" w:rsidR="000F635A" w:rsidRPr="005B6EFD" w:rsidRDefault="00CC582B" w:rsidP="00CC582B">
      <w:pPr>
        <w:pStyle w:val="Caption"/>
      </w:pPr>
      <w:bookmarkStart w:id="20" w:name="_Ref223012630"/>
      <w:bookmarkStart w:id="21" w:name="_Ref206586727"/>
      <w:r>
        <w:lastRenderedPageBreak/>
        <w:t xml:space="preserve">Table </w:t>
      </w:r>
      <w:r>
        <w:fldChar w:fldCharType="begin"/>
      </w:r>
      <w:r>
        <w:instrText xml:space="preserve"> SEQ Table \* ARABIC </w:instrText>
      </w:r>
      <w:r>
        <w:fldChar w:fldCharType="separate"/>
      </w:r>
      <w:r w:rsidR="00FC322E">
        <w:rPr>
          <w:noProof/>
        </w:rPr>
        <w:t>2</w:t>
      </w:r>
      <w:r>
        <w:fldChar w:fldCharType="end"/>
      </w:r>
      <w:bookmarkEnd w:id="20"/>
      <w:r>
        <w:t xml:space="preserve"> </w:t>
      </w:r>
      <w:r w:rsidRPr="005A2B2E">
        <w:t>Disposable anoscopes listed on the Australian Register of Therapeutic Goods (ARTG)</w:t>
      </w:r>
      <w:bookmarkEnd w:id="21"/>
    </w:p>
    <w:tbl>
      <w:tblPr>
        <w:tblStyle w:val="TableGrid"/>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28" w:type="dxa"/>
        </w:tblCellMar>
        <w:tblLook w:val="04A0" w:firstRow="1" w:lastRow="0" w:firstColumn="1" w:lastColumn="0" w:noHBand="0" w:noVBand="1"/>
      </w:tblPr>
      <w:tblGrid>
        <w:gridCol w:w="3823"/>
        <w:gridCol w:w="4251"/>
        <w:gridCol w:w="852"/>
      </w:tblGrid>
      <w:tr w:rsidR="000F635A" w:rsidRPr="005B6EFD" w14:paraId="3699E8FA" w14:textId="77777777" w:rsidTr="00966827">
        <w:trPr>
          <w:trHeight w:val="45"/>
        </w:trPr>
        <w:tc>
          <w:tcPr>
            <w:tcW w:w="2141" w:type="pct"/>
            <w:shd w:val="clear" w:color="auto" w:fill="D9D9D9" w:themeFill="background1" w:themeFillShade="D9"/>
            <w:vAlign w:val="center"/>
          </w:tcPr>
          <w:p w14:paraId="5A0BB66F" w14:textId="77777777" w:rsidR="000F635A" w:rsidRPr="005B6EFD" w:rsidRDefault="000F635A" w:rsidP="003F71AF">
            <w:pPr>
              <w:pStyle w:val="TableFigureHeading"/>
            </w:pPr>
            <w:r w:rsidRPr="005B6EFD">
              <w:t>Company</w:t>
            </w:r>
          </w:p>
        </w:tc>
        <w:tc>
          <w:tcPr>
            <w:tcW w:w="2381" w:type="pct"/>
            <w:shd w:val="clear" w:color="auto" w:fill="D9D9D9" w:themeFill="background1" w:themeFillShade="D9"/>
            <w:vAlign w:val="center"/>
          </w:tcPr>
          <w:p w14:paraId="0E629AC4" w14:textId="77777777" w:rsidR="000F635A" w:rsidRPr="005B6EFD" w:rsidRDefault="000F635A" w:rsidP="003F71AF">
            <w:pPr>
              <w:pStyle w:val="TableFigureHeading"/>
            </w:pPr>
            <w:r w:rsidRPr="005B6EFD">
              <w:t>System</w:t>
            </w:r>
          </w:p>
        </w:tc>
        <w:tc>
          <w:tcPr>
            <w:tcW w:w="477" w:type="pct"/>
            <w:shd w:val="clear" w:color="auto" w:fill="D9D9D9" w:themeFill="background1" w:themeFillShade="D9"/>
            <w:vAlign w:val="center"/>
          </w:tcPr>
          <w:p w14:paraId="77D80DE4" w14:textId="77777777" w:rsidR="000F635A" w:rsidRPr="005B6EFD" w:rsidRDefault="000F635A" w:rsidP="003F71AF">
            <w:pPr>
              <w:pStyle w:val="TableFigureHeading"/>
            </w:pPr>
            <w:r w:rsidRPr="005B6EFD">
              <w:t xml:space="preserve">ARTG ID </w:t>
            </w:r>
          </w:p>
        </w:tc>
      </w:tr>
      <w:tr w:rsidR="00D8139B" w:rsidRPr="005B6EFD" w14:paraId="1C7A87CA" w14:textId="77777777" w:rsidTr="00966827">
        <w:trPr>
          <w:trHeight w:val="68"/>
        </w:trPr>
        <w:tc>
          <w:tcPr>
            <w:tcW w:w="2141" w:type="pct"/>
            <w:vAlign w:val="center"/>
          </w:tcPr>
          <w:p w14:paraId="498B901E" w14:textId="75019DDD" w:rsidR="00D8139B" w:rsidRPr="005B6EFD" w:rsidRDefault="00D8139B" w:rsidP="00D8139B">
            <w:pPr>
              <w:pStyle w:val="2024TABLETEXT"/>
            </w:pPr>
            <w:r w:rsidRPr="005B6EFD">
              <w:t xml:space="preserve">Medical Specialties Australasia Pty Ltd </w:t>
            </w:r>
          </w:p>
        </w:tc>
        <w:tc>
          <w:tcPr>
            <w:tcW w:w="2381" w:type="pct"/>
            <w:vAlign w:val="center"/>
          </w:tcPr>
          <w:p w14:paraId="0A24ABD0" w14:textId="66F616D2" w:rsidR="00D8139B" w:rsidRPr="005B6EFD" w:rsidRDefault="00D8139B" w:rsidP="00D8139B">
            <w:pPr>
              <w:pStyle w:val="2024TABLETEXT"/>
              <w:rPr>
                <w:color w:val="4472C4" w:themeColor="accent5"/>
                <w:u w:val="single"/>
              </w:rPr>
            </w:pPr>
            <w:hyperlink r:id="rId16" w:history="1">
              <w:r w:rsidRPr="005B6EFD">
                <w:rPr>
                  <w:color w:val="4472C4" w:themeColor="accent5"/>
                </w:rPr>
                <w:t>Anoscope, single-use (482747)</w:t>
              </w:r>
            </w:hyperlink>
          </w:p>
        </w:tc>
        <w:tc>
          <w:tcPr>
            <w:tcW w:w="477" w:type="pct"/>
            <w:vAlign w:val="bottom"/>
          </w:tcPr>
          <w:p w14:paraId="3BE00708" w14:textId="0721D856" w:rsidR="00D8139B" w:rsidRPr="005B6EFD" w:rsidRDefault="00D8139B" w:rsidP="00D8139B">
            <w:pPr>
              <w:pStyle w:val="2024TABLETEXT"/>
            </w:pPr>
            <w:r w:rsidRPr="005B6EFD">
              <w:t>482747</w:t>
            </w:r>
          </w:p>
        </w:tc>
      </w:tr>
      <w:tr w:rsidR="00D8139B" w:rsidRPr="005B6EFD" w14:paraId="6F04D908" w14:textId="77777777" w:rsidTr="00966827">
        <w:trPr>
          <w:trHeight w:val="55"/>
        </w:trPr>
        <w:tc>
          <w:tcPr>
            <w:tcW w:w="2141" w:type="pct"/>
            <w:vAlign w:val="center"/>
          </w:tcPr>
          <w:p w14:paraId="23B8079B" w14:textId="620D0418" w:rsidR="00D8139B" w:rsidRPr="005B6EFD" w:rsidRDefault="00D8139B" w:rsidP="00D8139B">
            <w:pPr>
              <w:pStyle w:val="2024TABLETEXT"/>
            </w:pPr>
            <w:r w:rsidRPr="005B6EFD">
              <w:t xml:space="preserve">Medical Specialties Australasia Pty Ltd </w:t>
            </w:r>
          </w:p>
        </w:tc>
        <w:tc>
          <w:tcPr>
            <w:tcW w:w="2381" w:type="pct"/>
            <w:vAlign w:val="center"/>
          </w:tcPr>
          <w:p w14:paraId="66089A20" w14:textId="7FBB3D6A" w:rsidR="00D8139B" w:rsidRPr="005B6EFD" w:rsidRDefault="00D8139B" w:rsidP="00D8139B">
            <w:pPr>
              <w:pStyle w:val="2024TABLETEXT"/>
              <w:rPr>
                <w:color w:val="4472C4" w:themeColor="accent5"/>
                <w:u w:val="single"/>
              </w:rPr>
            </w:pPr>
            <w:hyperlink r:id="rId17" w:history="1">
              <w:r w:rsidRPr="005B6EFD">
                <w:rPr>
                  <w:color w:val="4472C4" w:themeColor="accent5"/>
                </w:rPr>
                <w:t>Anoscope, single-use (442154)</w:t>
              </w:r>
            </w:hyperlink>
          </w:p>
        </w:tc>
        <w:tc>
          <w:tcPr>
            <w:tcW w:w="477" w:type="pct"/>
            <w:vAlign w:val="bottom"/>
          </w:tcPr>
          <w:p w14:paraId="730DAF23" w14:textId="3F11E2F7" w:rsidR="00D8139B" w:rsidRPr="005B6EFD" w:rsidRDefault="00D8139B" w:rsidP="00D8139B">
            <w:pPr>
              <w:pStyle w:val="2024TABLETEXT"/>
            </w:pPr>
            <w:r w:rsidRPr="005B6EFD">
              <w:t>442154</w:t>
            </w:r>
          </w:p>
        </w:tc>
      </w:tr>
      <w:tr w:rsidR="00D8139B" w:rsidRPr="005B6EFD" w14:paraId="528F927F" w14:textId="77777777" w:rsidTr="00966827">
        <w:trPr>
          <w:trHeight w:val="68"/>
        </w:trPr>
        <w:tc>
          <w:tcPr>
            <w:tcW w:w="2141" w:type="pct"/>
            <w:vAlign w:val="center"/>
          </w:tcPr>
          <w:p w14:paraId="280709C2" w14:textId="5265C563" w:rsidR="00D8139B" w:rsidRPr="005B6EFD" w:rsidRDefault="00D8139B" w:rsidP="00D8139B">
            <w:pPr>
              <w:pStyle w:val="2024TABLETEXT"/>
            </w:pPr>
            <w:r w:rsidRPr="005B6EFD">
              <w:t>Reveale Enterprises Pty Ltd</w:t>
            </w:r>
          </w:p>
        </w:tc>
        <w:tc>
          <w:tcPr>
            <w:tcW w:w="2381" w:type="pct"/>
            <w:vAlign w:val="center"/>
          </w:tcPr>
          <w:p w14:paraId="310E2913" w14:textId="446F7732" w:rsidR="00D8139B" w:rsidRPr="005B6EFD" w:rsidRDefault="00D8139B" w:rsidP="00D8139B">
            <w:pPr>
              <w:pStyle w:val="2024TABLETEXT"/>
              <w:rPr>
                <w:color w:val="4472C4" w:themeColor="accent5"/>
                <w:u w:val="single"/>
              </w:rPr>
            </w:pPr>
            <w:hyperlink r:id="rId18" w:history="1">
              <w:r w:rsidRPr="005B6EFD">
                <w:rPr>
                  <w:color w:val="4472C4" w:themeColor="accent5"/>
                </w:rPr>
                <w:t>Anoscope, single-use (427026)</w:t>
              </w:r>
            </w:hyperlink>
          </w:p>
        </w:tc>
        <w:tc>
          <w:tcPr>
            <w:tcW w:w="477" w:type="pct"/>
            <w:vAlign w:val="bottom"/>
          </w:tcPr>
          <w:p w14:paraId="074A9054" w14:textId="2C3CF39A" w:rsidR="00D8139B" w:rsidRPr="005B6EFD" w:rsidRDefault="00D8139B" w:rsidP="00D8139B">
            <w:pPr>
              <w:pStyle w:val="2024TABLETEXT"/>
            </w:pPr>
            <w:r w:rsidRPr="005B6EFD">
              <w:t>427026</w:t>
            </w:r>
          </w:p>
        </w:tc>
      </w:tr>
      <w:tr w:rsidR="00D8139B" w:rsidRPr="005B6EFD" w14:paraId="4672182A" w14:textId="77777777" w:rsidTr="00966827">
        <w:trPr>
          <w:trHeight w:val="55"/>
        </w:trPr>
        <w:tc>
          <w:tcPr>
            <w:tcW w:w="2141" w:type="pct"/>
            <w:vAlign w:val="center"/>
          </w:tcPr>
          <w:p w14:paraId="68F403E0" w14:textId="4D97C07E" w:rsidR="00D8139B" w:rsidRPr="005B6EFD" w:rsidRDefault="00D8139B" w:rsidP="00D8139B">
            <w:pPr>
              <w:pStyle w:val="2024TABLETEXT"/>
            </w:pPr>
            <w:r w:rsidRPr="005B6EFD">
              <w:t xml:space="preserve">Stark Medical </w:t>
            </w:r>
          </w:p>
        </w:tc>
        <w:tc>
          <w:tcPr>
            <w:tcW w:w="2381" w:type="pct"/>
            <w:vAlign w:val="center"/>
          </w:tcPr>
          <w:p w14:paraId="74459E3C" w14:textId="4605BD5B" w:rsidR="00D8139B" w:rsidRPr="005B6EFD" w:rsidRDefault="00D8139B" w:rsidP="00D8139B">
            <w:pPr>
              <w:pStyle w:val="2024TABLETEXT"/>
              <w:rPr>
                <w:color w:val="4472C4" w:themeColor="accent5"/>
                <w:u w:val="single"/>
              </w:rPr>
            </w:pPr>
            <w:hyperlink r:id="rId19" w:history="1">
              <w:r w:rsidRPr="005B6EFD">
                <w:rPr>
                  <w:color w:val="4472C4" w:themeColor="accent5"/>
                </w:rPr>
                <w:t>Anoscope, rigid (412136)</w:t>
              </w:r>
            </w:hyperlink>
          </w:p>
        </w:tc>
        <w:tc>
          <w:tcPr>
            <w:tcW w:w="477" w:type="pct"/>
            <w:vAlign w:val="bottom"/>
          </w:tcPr>
          <w:p w14:paraId="2DD45949" w14:textId="395A1491" w:rsidR="00D8139B" w:rsidRPr="005B6EFD" w:rsidRDefault="00D8139B" w:rsidP="00D8139B">
            <w:pPr>
              <w:pStyle w:val="2024TABLETEXT"/>
            </w:pPr>
            <w:r w:rsidRPr="005B6EFD">
              <w:t>412136</w:t>
            </w:r>
          </w:p>
        </w:tc>
      </w:tr>
      <w:tr w:rsidR="00D8139B" w:rsidRPr="005B6EFD" w14:paraId="4B4D2962" w14:textId="77777777" w:rsidTr="00966827">
        <w:trPr>
          <w:trHeight w:val="55"/>
        </w:trPr>
        <w:tc>
          <w:tcPr>
            <w:tcW w:w="2141" w:type="pct"/>
            <w:vAlign w:val="center"/>
          </w:tcPr>
          <w:p w14:paraId="2215EA83" w14:textId="4FD5C4FC" w:rsidR="00D8139B" w:rsidRPr="005B6EFD" w:rsidRDefault="00D8139B" w:rsidP="00D8139B">
            <w:pPr>
              <w:pStyle w:val="2024TABLETEXT"/>
            </w:pPr>
            <w:r w:rsidRPr="005B6EFD">
              <w:t>Mediquip Pty Ltd</w:t>
            </w:r>
          </w:p>
        </w:tc>
        <w:tc>
          <w:tcPr>
            <w:tcW w:w="2381" w:type="pct"/>
            <w:vAlign w:val="center"/>
          </w:tcPr>
          <w:p w14:paraId="3DD2629B" w14:textId="19E80C43" w:rsidR="00D8139B" w:rsidRPr="005B6EFD" w:rsidRDefault="00D8139B" w:rsidP="00D8139B">
            <w:pPr>
              <w:pStyle w:val="2024TABLETEXT"/>
              <w:rPr>
                <w:color w:val="4472C4" w:themeColor="accent5"/>
                <w:u w:val="single"/>
              </w:rPr>
            </w:pPr>
            <w:hyperlink r:id="rId20" w:history="1">
              <w:r w:rsidRPr="005B6EFD">
                <w:rPr>
                  <w:color w:val="4472C4" w:themeColor="accent5"/>
                </w:rPr>
                <w:t>Anoscope, single-use (356988)</w:t>
              </w:r>
            </w:hyperlink>
          </w:p>
        </w:tc>
        <w:tc>
          <w:tcPr>
            <w:tcW w:w="477" w:type="pct"/>
            <w:vAlign w:val="bottom"/>
          </w:tcPr>
          <w:p w14:paraId="4B1DA4EE" w14:textId="4FD3CC4D" w:rsidR="00D8139B" w:rsidRPr="005B6EFD" w:rsidRDefault="00D8139B" w:rsidP="00D8139B">
            <w:pPr>
              <w:pStyle w:val="2024TABLETEXT"/>
            </w:pPr>
            <w:r w:rsidRPr="005B6EFD">
              <w:t>356988</w:t>
            </w:r>
          </w:p>
        </w:tc>
      </w:tr>
      <w:tr w:rsidR="00D8139B" w:rsidRPr="005B6EFD" w14:paraId="6E6BF0B1" w14:textId="77777777" w:rsidTr="00966827">
        <w:trPr>
          <w:trHeight w:val="55"/>
        </w:trPr>
        <w:tc>
          <w:tcPr>
            <w:tcW w:w="2141" w:type="pct"/>
            <w:vAlign w:val="center"/>
          </w:tcPr>
          <w:p w14:paraId="6A397628" w14:textId="033BB3E4" w:rsidR="00D8139B" w:rsidRPr="005B6EFD" w:rsidRDefault="00D8139B" w:rsidP="00D8139B">
            <w:pPr>
              <w:pStyle w:val="2024TABLETEXT"/>
            </w:pPr>
            <w:r w:rsidRPr="005B6EFD">
              <w:t xml:space="preserve">Defries Industries Pty Ltd </w:t>
            </w:r>
          </w:p>
        </w:tc>
        <w:tc>
          <w:tcPr>
            <w:tcW w:w="2381" w:type="pct"/>
            <w:vAlign w:val="center"/>
          </w:tcPr>
          <w:p w14:paraId="3976C967" w14:textId="6FB52B25" w:rsidR="00D8139B" w:rsidRPr="005B6EFD" w:rsidRDefault="00D8139B" w:rsidP="00D8139B">
            <w:pPr>
              <w:pStyle w:val="2024TABLETEXT"/>
              <w:rPr>
                <w:color w:val="4472C4" w:themeColor="accent5"/>
                <w:u w:val="single"/>
              </w:rPr>
            </w:pPr>
            <w:hyperlink r:id="rId21" w:history="1">
              <w:r w:rsidRPr="005B6EFD">
                <w:rPr>
                  <w:color w:val="4472C4" w:themeColor="accent5"/>
                </w:rPr>
                <w:t>Anoscope, single-use (320506)</w:t>
              </w:r>
            </w:hyperlink>
          </w:p>
        </w:tc>
        <w:tc>
          <w:tcPr>
            <w:tcW w:w="477" w:type="pct"/>
            <w:vAlign w:val="bottom"/>
          </w:tcPr>
          <w:p w14:paraId="1D194B56" w14:textId="0B5186B5" w:rsidR="00D8139B" w:rsidRPr="005B6EFD" w:rsidRDefault="00D8139B" w:rsidP="00D8139B">
            <w:pPr>
              <w:pStyle w:val="2024TABLETEXT"/>
            </w:pPr>
            <w:r w:rsidRPr="005B6EFD">
              <w:t>320506</w:t>
            </w:r>
          </w:p>
        </w:tc>
      </w:tr>
      <w:tr w:rsidR="00D8139B" w:rsidRPr="005B6EFD" w14:paraId="4E89AEC1" w14:textId="77777777" w:rsidTr="00966827">
        <w:trPr>
          <w:trHeight w:val="55"/>
        </w:trPr>
        <w:tc>
          <w:tcPr>
            <w:tcW w:w="2141" w:type="pct"/>
            <w:vAlign w:val="center"/>
          </w:tcPr>
          <w:p w14:paraId="3DFD96F5" w14:textId="26338D2C" w:rsidR="00D8139B" w:rsidRPr="005B6EFD" w:rsidRDefault="00D8139B" w:rsidP="00D8139B">
            <w:pPr>
              <w:pStyle w:val="2024TABLETEXT"/>
            </w:pPr>
            <w:r w:rsidRPr="005B6EFD">
              <w:t xml:space="preserve">Vitramed Pty Ltd </w:t>
            </w:r>
          </w:p>
        </w:tc>
        <w:tc>
          <w:tcPr>
            <w:tcW w:w="2381" w:type="pct"/>
            <w:vAlign w:val="center"/>
          </w:tcPr>
          <w:p w14:paraId="44951AFB" w14:textId="3B7399D8" w:rsidR="00D8139B" w:rsidRPr="005B6EFD" w:rsidRDefault="00D8139B" w:rsidP="00D8139B">
            <w:pPr>
              <w:pStyle w:val="2024TABLETEXT"/>
              <w:rPr>
                <w:color w:val="4472C4" w:themeColor="accent5"/>
                <w:u w:val="single"/>
              </w:rPr>
            </w:pPr>
            <w:hyperlink r:id="rId22" w:history="1">
              <w:r w:rsidRPr="005B6EFD">
                <w:rPr>
                  <w:color w:val="4472C4" w:themeColor="accent5"/>
                </w:rPr>
                <w:t>Anoscope, single-use (282041)</w:t>
              </w:r>
            </w:hyperlink>
          </w:p>
        </w:tc>
        <w:tc>
          <w:tcPr>
            <w:tcW w:w="477" w:type="pct"/>
            <w:vAlign w:val="bottom"/>
          </w:tcPr>
          <w:p w14:paraId="2738F131" w14:textId="51A99456" w:rsidR="00D8139B" w:rsidRPr="005B6EFD" w:rsidRDefault="00D8139B" w:rsidP="00D8139B">
            <w:pPr>
              <w:pStyle w:val="2024TABLETEXT"/>
            </w:pPr>
            <w:r w:rsidRPr="005B6EFD">
              <w:t>282041</w:t>
            </w:r>
          </w:p>
        </w:tc>
      </w:tr>
      <w:tr w:rsidR="00D8139B" w:rsidRPr="005B6EFD" w14:paraId="33CA945D" w14:textId="77777777" w:rsidTr="00966827">
        <w:trPr>
          <w:trHeight w:val="55"/>
        </w:trPr>
        <w:tc>
          <w:tcPr>
            <w:tcW w:w="2141" w:type="pct"/>
            <w:vAlign w:val="center"/>
          </w:tcPr>
          <w:p w14:paraId="130206AC" w14:textId="7BE0ABD7" w:rsidR="00D8139B" w:rsidRPr="005B6EFD" w:rsidRDefault="00D8139B" w:rsidP="00D8139B">
            <w:pPr>
              <w:pStyle w:val="2024TABLETEXT"/>
            </w:pPr>
            <w:r w:rsidRPr="005B6EFD">
              <w:t>Medical Specialties Australasia Pty Ltd</w:t>
            </w:r>
          </w:p>
        </w:tc>
        <w:tc>
          <w:tcPr>
            <w:tcW w:w="2381" w:type="pct"/>
            <w:vAlign w:val="center"/>
          </w:tcPr>
          <w:p w14:paraId="4FC69ED1" w14:textId="5F17EFA7" w:rsidR="00D8139B" w:rsidRPr="005B6EFD" w:rsidRDefault="00D8139B" w:rsidP="00D8139B">
            <w:pPr>
              <w:pStyle w:val="2024TABLETEXT"/>
              <w:rPr>
                <w:color w:val="4472C4" w:themeColor="accent5"/>
                <w:u w:val="single"/>
              </w:rPr>
            </w:pPr>
            <w:hyperlink r:id="rId23" w:history="1">
              <w:r w:rsidRPr="005B6EFD">
                <w:rPr>
                  <w:color w:val="4472C4" w:themeColor="accent5"/>
                </w:rPr>
                <w:t>Anoscope, single-use (288480)</w:t>
              </w:r>
            </w:hyperlink>
          </w:p>
        </w:tc>
        <w:tc>
          <w:tcPr>
            <w:tcW w:w="477" w:type="pct"/>
            <w:vAlign w:val="bottom"/>
          </w:tcPr>
          <w:p w14:paraId="11C7A9D2" w14:textId="71AC8520" w:rsidR="00D8139B" w:rsidRPr="005B6EFD" w:rsidRDefault="00D8139B" w:rsidP="00D8139B">
            <w:pPr>
              <w:pStyle w:val="2024TABLETEXT"/>
            </w:pPr>
            <w:r w:rsidRPr="005B6EFD">
              <w:t>288480</w:t>
            </w:r>
          </w:p>
        </w:tc>
      </w:tr>
      <w:tr w:rsidR="00D8139B" w:rsidRPr="005B6EFD" w14:paraId="019E9C4D" w14:textId="77777777" w:rsidTr="00966827">
        <w:trPr>
          <w:trHeight w:val="55"/>
        </w:trPr>
        <w:tc>
          <w:tcPr>
            <w:tcW w:w="2141" w:type="pct"/>
            <w:vAlign w:val="center"/>
          </w:tcPr>
          <w:p w14:paraId="7DAA7AAA" w14:textId="2CD7E53E" w:rsidR="00D8139B" w:rsidRPr="005B6EFD" w:rsidRDefault="00D8139B" w:rsidP="00D8139B">
            <w:pPr>
              <w:pStyle w:val="2024TABLETEXT"/>
            </w:pPr>
            <w:r w:rsidRPr="005B6EFD">
              <w:t xml:space="preserve">Rocket Medical Pty Ltd </w:t>
            </w:r>
          </w:p>
        </w:tc>
        <w:tc>
          <w:tcPr>
            <w:tcW w:w="2381" w:type="pct"/>
            <w:vAlign w:val="center"/>
          </w:tcPr>
          <w:p w14:paraId="1030C585" w14:textId="3EEFE1EC" w:rsidR="00D8139B" w:rsidRPr="005B6EFD" w:rsidRDefault="00D8139B" w:rsidP="00D8139B">
            <w:pPr>
              <w:pStyle w:val="2024TABLETEXT"/>
              <w:rPr>
                <w:color w:val="4472C4" w:themeColor="accent5"/>
                <w:u w:val="single"/>
              </w:rPr>
            </w:pPr>
            <w:hyperlink r:id="rId24" w:history="1">
              <w:r w:rsidRPr="005B6EFD">
                <w:rPr>
                  <w:color w:val="4472C4" w:themeColor="accent5"/>
                </w:rPr>
                <w:t>Anoscope, single-use (222383)</w:t>
              </w:r>
            </w:hyperlink>
          </w:p>
        </w:tc>
        <w:tc>
          <w:tcPr>
            <w:tcW w:w="477" w:type="pct"/>
            <w:vAlign w:val="bottom"/>
          </w:tcPr>
          <w:p w14:paraId="3A16393D" w14:textId="027C0D52" w:rsidR="00D8139B" w:rsidRPr="005B6EFD" w:rsidRDefault="00D8139B" w:rsidP="00D8139B">
            <w:pPr>
              <w:pStyle w:val="2024TABLETEXT"/>
            </w:pPr>
            <w:r w:rsidRPr="005B6EFD">
              <w:t>222383</w:t>
            </w:r>
          </w:p>
        </w:tc>
      </w:tr>
      <w:tr w:rsidR="00D8139B" w:rsidRPr="005B6EFD" w14:paraId="5642551B" w14:textId="77777777" w:rsidTr="00966827">
        <w:trPr>
          <w:trHeight w:val="55"/>
        </w:trPr>
        <w:tc>
          <w:tcPr>
            <w:tcW w:w="2141" w:type="pct"/>
            <w:vAlign w:val="center"/>
          </w:tcPr>
          <w:p w14:paraId="3CDEDFDC" w14:textId="0345B83D" w:rsidR="00D8139B" w:rsidRPr="005B6EFD" w:rsidRDefault="00D8139B" w:rsidP="00D8139B">
            <w:pPr>
              <w:pStyle w:val="2024TABLETEXT"/>
            </w:pPr>
            <w:r w:rsidRPr="005B6EFD">
              <w:t>Welch Allyn Australia Pty Limited</w:t>
            </w:r>
          </w:p>
        </w:tc>
        <w:tc>
          <w:tcPr>
            <w:tcW w:w="2381" w:type="pct"/>
            <w:vAlign w:val="center"/>
          </w:tcPr>
          <w:p w14:paraId="4D3EC301" w14:textId="0698D954" w:rsidR="00D8139B" w:rsidRPr="005B6EFD" w:rsidRDefault="00D8139B" w:rsidP="00D8139B">
            <w:pPr>
              <w:pStyle w:val="2024TABLETEXT"/>
              <w:rPr>
                <w:color w:val="4472C4" w:themeColor="accent5"/>
                <w:u w:val="single"/>
              </w:rPr>
            </w:pPr>
            <w:hyperlink r:id="rId25" w:history="1">
              <w:r w:rsidRPr="005B6EFD">
                <w:rPr>
                  <w:color w:val="4472C4" w:themeColor="accent5"/>
                </w:rPr>
                <w:t>Anoscope, single-use (237323)</w:t>
              </w:r>
            </w:hyperlink>
          </w:p>
        </w:tc>
        <w:tc>
          <w:tcPr>
            <w:tcW w:w="477" w:type="pct"/>
            <w:vAlign w:val="bottom"/>
          </w:tcPr>
          <w:p w14:paraId="7BCBD89F" w14:textId="6C17BD75" w:rsidR="00D8139B" w:rsidRPr="005B6EFD" w:rsidRDefault="00D8139B" w:rsidP="00D8139B">
            <w:pPr>
              <w:pStyle w:val="2024TABLETEXT"/>
            </w:pPr>
            <w:r w:rsidRPr="005B6EFD">
              <w:t>237323</w:t>
            </w:r>
          </w:p>
        </w:tc>
      </w:tr>
      <w:tr w:rsidR="00D8139B" w:rsidRPr="005B6EFD" w14:paraId="0757A793" w14:textId="77777777" w:rsidTr="00966827">
        <w:trPr>
          <w:trHeight w:val="55"/>
        </w:trPr>
        <w:tc>
          <w:tcPr>
            <w:tcW w:w="2141" w:type="pct"/>
            <w:vAlign w:val="center"/>
          </w:tcPr>
          <w:p w14:paraId="49C7C4B3" w14:textId="59AFAC2F" w:rsidR="00D8139B" w:rsidRPr="005B6EFD" w:rsidRDefault="00D8139B" w:rsidP="00D8139B">
            <w:pPr>
              <w:pStyle w:val="2024TABLETEXT"/>
            </w:pPr>
            <w:r w:rsidRPr="005B6EFD">
              <w:t>Innovative Medcare Technology Pty Ltd</w:t>
            </w:r>
          </w:p>
        </w:tc>
        <w:tc>
          <w:tcPr>
            <w:tcW w:w="2381" w:type="pct"/>
            <w:vAlign w:val="center"/>
          </w:tcPr>
          <w:p w14:paraId="0FD1E358" w14:textId="501F8551" w:rsidR="00D8139B" w:rsidRPr="005B6EFD" w:rsidRDefault="00D8139B" w:rsidP="00D8139B">
            <w:pPr>
              <w:pStyle w:val="2024TABLETEXT"/>
              <w:rPr>
                <w:color w:val="4472C4" w:themeColor="accent5"/>
                <w:u w:val="single"/>
              </w:rPr>
            </w:pPr>
            <w:r w:rsidRPr="005B6EFD">
              <w:rPr>
                <w:color w:val="4472C4" w:themeColor="accent5"/>
              </w:rPr>
              <w:t>Anoscope, single-use (220927)</w:t>
            </w:r>
          </w:p>
        </w:tc>
        <w:tc>
          <w:tcPr>
            <w:tcW w:w="477" w:type="pct"/>
            <w:vAlign w:val="bottom"/>
          </w:tcPr>
          <w:p w14:paraId="020B520E" w14:textId="65CC13F6" w:rsidR="00D8139B" w:rsidRPr="005B6EFD" w:rsidRDefault="00D8139B" w:rsidP="00D8139B">
            <w:pPr>
              <w:pStyle w:val="2024TABLETEXT"/>
            </w:pPr>
            <w:r w:rsidRPr="005B6EFD">
              <w:t>220927</w:t>
            </w:r>
          </w:p>
        </w:tc>
      </w:tr>
      <w:tr w:rsidR="00D8139B" w:rsidRPr="005B6EFD" w14:paraId="07B03E46" w14:textId="77777777" w:rsidTr="00966827">
        <w:trPr>
          <w:trHeight w:val="68"/>
        </w:trPr>
        <w:tc>
          <w:tcPr>
            <w:tcW w:w="2141" w:type="pct"/>
            <w:vAlign w:val="center"/>
          </w:tcPr>
          <w:p w14:paraId="48C466A1" w14:textId="1228BEBC" w:rsidR="00D8139B" w:rsidRPr="005B6EFD" w:rsidRDefault="00D8139B" w:rsidP="00D8139B">
            <w:pPr>
              <w:pStyle w:val="2024TABLETEXT"/>
            </w:pPr>
            <w:r w:rsidRPr="005B6EFD">
              <w:t>Medical Specialties Australasia Pty Ltd</w:t>
            </w:r>
          </w:p>
        </w:tc>
        <w:tc>
          <w:tcPr>
            <w:tcW w:w="2381" w:type="pct"/>
            <w:vAlign w:val="center"/>
          </w:tcPr>
          <w:p w14:paraId="31A2101D" w14:textId="20B4F05B" w:rsidR="00D8139B" w:rsidRPr="005B6EFD" w:rsidRDefault="00D8139B" w:rsidP="00D8139B">
            <w:pPr>
              <w:pStyle w:val="2024TABLETEXT"/>
              <w:rPr>
                <w:color w:val="4472C4" w:themeColor="accent5"/>
                <w:u w:val="single"/>
              </w:rPr>
            </w:pPr>
            <w:hyperlink r:id="rId26" w:history="1">
              <w:r w:rsidRPr="005B6EFD">
                <w:rPr>
                  <w:color w:val="4472C4" w:themeColor="accent5"/>
                </w:rPr>
                <w:t>Anoscope, single-use (180428)</w:t>
              </w:r>
            </w:hyperlink>
          </w:p>
        </w:tc>
        <w:tc>
          <w:tcPr>
            <w:tcW w:w="477" w:type="pct"/>
            <w:vAlign w:val="bottom"/>
          </w:tcPr>
          <w:p w14:paraId="3150E6BA" w14:textId="6126A8B2" w:rsidR="00D8139B" w:rsidRPr="005B6EFD" w:rsidRDefault="00D8139B" w:rsidP="00D8139B">
            <w:pPr>
              <w:pStyle w:val="2024TABLETEXT"/>
            </w:pPr>
            <w:r w:rsidRPr="005B6EFD">
              <w:t>180428</w:t>
            </w:r>
          </w:p>
        </w:tc>
      </w:tr>
      <w:tr w:rsidR="00D8139B" w:rsidRPr="005B6EFD" w14:paraId="08403A21" w14:textId="77777777" w:rsidTr="00966827">
        <w:trPr>
          <w:trHeight w:val="55"/>
        </w:trPr>
        <w:tc>
          <w:tcPr>
            <w:tcW w:w="2141" w:type="pct"/>
            <w:vAlign w:val="center"/>
          </w:tcPr>
          <w:p w14:paraId="0DFA1599" w14:textId="009531E6" w:rsidR="00D8139B" w:rsidRPr="005B6EFD" w:rsidRDefault="00D8139B" w:rsidP="00D8139B">
            <w:pPr>
              <w:pStyle w:val="2024TABLETEXT"/>
            </w:pPr>
            <w:r w:rsidRPr="005B6EFD">
              <w:t xml:space="preserve">Ebos Group Australia Pty Ltd </w:t>
            </w:r>
          </w:p>
        </w:tc>
        <w:tc>
          <w:tcPr>
            <w:tcW w:w="2381" w:type="pct"/>
            <w:vAlign w:val="center"/>
          </w:tcPr>
          <w:p w14:paraId="4E1B4CB2" w14:textId="2F8BE962" w:rsidR="00D8139B" w:rsidRPr="005B6EFD" w:rsidRDefault="00D8139B" w:rsidP="006B7712">
            <w:pPr>
              <w:pStyle w:val="2024TABLETEXT"/>
              <w:rPr>
                <w:color w:val="4472C4" w:themeColor="accent5"/>
                <w:u w:val="single"/>
              </w:rPr>
            </w:pPr>
            <w:hyperlink r:id="rId27" w:history="1">
              <w:r w:rsidRPr="005B6EFD">
                <w:rPr>
                  <w:color w:val="4472C4" w:themeColor="accent5"/>
                </w:rPr>
                <w:t>Anoscope, rigid (181348)</w:t>
              </w:r>
            </w:hyperlink>
          </w:p>
        </w:tc>
        <w:tc>
          <w:tcPr>
            <w:tcW w:w="477" w:type="pct"/>
            <w:vAlign w:val="bottom"/>
          </w:tcPr>
          <w:p w14:paraId="085A38C3" w14:textId="232296D2" w:rsidR="00D8139B" w:rsidRPr="005B6EFD" w:rsidRDefault="00D8139B" w:rsidP="00D8139B">
            <w:pPr>
              <w:pStyle w:val="2024TABLETEXT"/>
            </w:pPr>
            <w:r w:rsidRPr="005B6EFD">
              <w:t>181348</w:t>
            </w:r>
          </w:p>
        </w:tc>
      </w:tr>
      <w:tr w:rsidR="00D8139B" w:rsidRPr="005B6EFD" w14:paraId="35292252" w14:textId="77777777" w:rsidTr="00966827">
        <w:trPr>
          <w:trHeight w:val="55"/>
        </w:trPr>
        <w:tc>
          <w:tcPr>
            <w:tcW w:w="2141" w:type="pct"/>
            <w:vAlign w:val="center"/>
          </w:tcPr>
          <w:p w14:paraId="434856CD" w14:textId="122EF47B" w:rsidR="00D8139B" w:rsidRPr="005B6EFD" w:rsidRDefault="00D8139B" w:rsidP="00D8139B">
            <w:pPr>
              <w:pStyle w:val="2024TABLETEXT"/>
            </w:pPr>
            <w:r w:rsidRPr="005B6EFD">
              <w:t>Medical Specialties Australasia Pty Ltd</w:t>
            </w:r>
          </w:p>
        </w:tc>
        <w:tc>
          <w:tcPr>
            <w:tcW w:w="2381" w:type="pct"/>
            <w:vAlign w:val="center"/>
          </w:tcPr>
          <w:p w14:paraId="4936E1B2" w14:textId="7F06313B" w:rsidR="00D8139B" w:rsidRPr="005B6EFD" w:rsidRDefault="00D8139B" w:rsidP="006B7712">
            <w:pPr>
              <w:pStyle w:val="2024TABLETEXT"/>
              <w:rPr>
                <w:color w:val="4472C4" w:themeColor="accent5"/>
                <w:u w:val="single"/>
              </w:rPr>
            </w:pPr>
            <w:hyperlink r:id="rId28" w:history="1">
              <w:r w:rsidRPr="005B6EFD">
                <w:rPr>
                  <w:color w:val="4472C4" w:themeColor="accent5"/>
                </w:rPr>
                <w:t>Anoscope, single-use (159456)</w:t>
              </w:r>
            </w:hyperlink>
          </w:p>
        </w:tc>
        <w:tc>
          <w:tcPr>
            <w:tcW w:w="477" w:type="pct"/>
            <w:vAlign w:val="bottom"/>
          </w:tcPr>
          <w:p w14:paraId="597D40BB" w14:textId="0100CE2F" w:rsidR="00D8139B" w:rsidRPr="005B6EFD" w:rsidRDefault="00D8139B" w:rsidP="00D8139B">
            <w:pPr>
              <w:pStyle w:val="2024TABLETEXT"/>
            </w:pPr>
            <w:r w:rsidRPr="005B6EFD">
              <w:t>159456</w:t>
            </w:r>
          </w:p>
        </w:tc>
      </w:tr>
      <w:tr w:rsidR="00D8139B" w:rsidRPr="005B6EFD" w14:paraId="522A3398" w14:textId="77777777" w:rsidTr="00966827">
        <w:trPr>
          <w:trHeight w:val="55"/>
        </w:trPr>
        <w:tc>
          <w:tcPr>
            <w:tcW w:w="2141" w:type="pct"/>
            <w:vAlign w:val="center"/>
          </w:tcPr>
          <w:p w14:paraId="2987B833" w14:textId="5BF9733E" w:rsidR="00D8139B" w:rsidRPr="005B6EFD" w:rsidRDefault="00D8139B" w:rsidP="00D8139B">
            <w:pPr>
              <w:pStyle w:val="2024TABLETEXT"/>
            </w:pPr>
            <w:r w:rsidRPr="005B6EFD">
              <w:t>Heine Aust Pty Ltd</w:t>
            </w:r>
          </w:p>
        </w:tc>
        <w:tc>
          <w:tcPr>
            <w:tcW w:w="2381" w:type="pct"/>
            <w:vAlign w:val="center"/>
          </w:tcPr>
          <w:p w14:paraId="56B24967" w14:textId="0D16323E" w:rsidR="00D8139B" w:rsidRPr="005B6EFD" w:rsidRDefault="00D8139B" w:rsidP="006B7712">
            <w:pPr>
              <w:pStyle w:val="2024TABLETEXT"/>
              <w:rPr>
                <w:color w:val="4472C4" w:themeColor="accent5"/>
                <w:u w:val="single"/>
              </w:rPr>
            </w:pPr>
            <w:hyperlink r:id="rId29" w:history="1">
              <w:r w:rsidRPr="005B6EFD">
                <w:rPr>
                  <w:color w:val="4472C4" w:themeColor="accent5"/>
                </w:rPr>
                <w:t>Anoscope, rigid (107118)</w:t>
              </w:r>
            </w:hyperlink>
          </w:p>
        </w:tc>
        <w:tc>
          <w:tcPr>
            <w:tcW w:w="477" w:type="pct"/>
            <w:vAlign w:val="bottom"/>
          </w:tcPr>
          <w:p w14:paraId="10B6DC32" w14:textId="16F29707" w:rsidR="00D8139B" w:rsidRPr="005B6EFD" w:rsidRDefault="00D8139B" w:rsidP="00D8139B">
            <w:pPr>
              <w:pStyle w:val="2024TABLETEXT"/>
            </w:pPr>
            <w:r w:rsidRPr="005B6EFD">
              <w:t>107118</w:t>
            </w:r>
          </w:p>
        </w:tc>
      </w:tr>
      <w:tr w:rsidR="00D8139B" w:rsidRPr="005B6EFD" w14:paraId="3B477CD2" w14:textId="77777777" w:rsidTr="00966827">
        <w:trPr>
          <w:trHeight w:val="68"/>
        </w:trPr>
        <w:tc>
          <w:tcPr>
            <w:tcW w:w="2141" w:type="pct"/>
            <w:vAlign w:val="center"/>
          </w:tcPr>
          <w:p w14:paraId="41ACAA3B" w14:textId="6F06D0F0" w:rsidR="00D8139B" w:rsidRPr="005B6EFD" w:rsidRDefault="00D8139B" w:rsidP="00D8139B">
            <w:pPr>
              <w:pStyle w:val="2024TABLETEXT"/>
            </w:pPr>
            <w:r w:rsidRPr="005B6EFD">
              <w:t>Emergo Asia Pacific Pty Ltd T/a Emergo Australia</w:t>
            </w:r>
          </w:p>
        </w:tc>
        <w:tc>
          <w:tcPr>
            <w:tcW w:w="2381" w:type="pct"/>
            <w:vAlign w:val="center"/>
          </w:tcPr>
          <w:p w14:paraId="180B7765" w14:textId="2FAD5BCD" w:rsidR="00D8139B" w:rsidRPr="005B6EFD" w:rsidRDefault="00D8139B" w:rsidP="006B7712">
            <w:pPr>
              <w:pStyle w:val="2024TABLETEXT"/>
              <w:rPr>
                <w:color w:val="4472C4" w:themeColor="accent5"/>
                <w:u w:val="single"/>
              </w:rPr>
            </w:pPr>
            <w:hyperlink r:id="rId30" w:history="1">
              <w:r w:rsidRPr="005B6EFD">
                <w:rPr>
                  <w:color w:val="4472C4" w:themeColor="accent5"/>
                </w:rPr>
                <w:t>Anoscope, single-use (204913)</w:t>
              </w:r>
            </w:hyperlink>
          </w:p>
        </w:tc>
        <w:tc>
          <w:tcPr>
            <w:tcW w:w="477" w:type="pct"/>
            <w:vAlign w:val="bottom"/>
          </w:tcPr>
          <w:p w14:paraId="0AF02EFE" w14:textId="739892A0" w:rsidR="00D8139B" w:rsidRPr="005B6EFD" w:rsidRDefault="00D8139B" w:rsidP="00D8139B">
            <w:pPr>
              <w:pStyle w:val="2024TABLETEXT"/>
            </w:pPr>
            <w:r w:rsidRPr="005B6EFD">
              <w:t>204913</w:t>
            </w:r>
          </w:p>
        </w:tc>
      </w:tr>
    </w:tbl>
    <w:p w14:paraId="75031636" w14:textId="1A8A5217" w:rsidR="0074329B" w:rsidRPr="005B6EFD" w:rsidRDefault="0074329B" w:rsidP="006527C4">
      <w:r w:rsidRPr="005B6EFD">
        <w:t xml:space="preserve">The applicant suggested that due to the complexity of the procedure, only accredited </w:t>
      </w:r>
      <w:r w:rsidR="00AC0AAD" w:rsidRPr="005B6EFD">
        <w:t xml:space="preserve">clinicians </w:t>
      </w:r>
      <w:r w:rsidRPr="005B6EFD">
        <w:t xml:space="preserve">be allowed to perform </w:t>
      </w:r>
      <w:r w:rsidR="000F635A" w:rsidRPr="005B6EFD">
        <w:t>HRA</w:t>
      </w:r>
      <w:r w:rsidRPr="005B6EFD">
        <w:t xml:space="preserve">. There is currently no accreditation process for this in Australia, so currently any </w:t>
      </w:r>
      <w:r w:rsidR="00923137" w:rsidRPr="005B6EFD">
        <w:t xml:space="preserve">specialists, </w:t>
      </w:r>
      <w:r w:rsidRPr="005B6EFD">
        <w:t xml:space="preserve">consultant </w:t>
      </w:r>
      <w:r w:rsidR="00923137" w:rsidRPr="005B6EFD">
        <w:t>physicians, specialist general practitioners or medical practitioners</w:t>
      </w:r>
      <w:r w:rsidRPr="005B6EFD">
        <w:t xml:space="preserve"> with access to HRA equipment can perform the procedure.</w:t>
      </w:r>
    </w:p>
    <w:p w14:paraId="127818BF" w14:textId="77777777" w:rsidR="0074329B" w:rsidRPr="005B6EFD" w:rsidRDefault="0074329B" w:rsidP="00E51CAE">
      <w:pPr>
        <w:pStyle w:val="Heading3"/>
        <w:spacing w:before="240"/>
      </w:pPr>
      <w:bookmarkStart w:id="22" w:name="_Toc206597190"/>
      <w:bookmarkStart w:id="23" w:name="_Toc206600197"/>
      <w:r w:rsidRPr="005B6EFD">
        <w:t>Ablation system</w:t>
      </w:r>
      <w:bookmarkEnd w:id="22"/>
      <w:bookmarkEnd w:id="23"/>
    </w:p>
    <w:p w14:paraId="65E7DF9F" w14:textId="6C6539AD" w:rsidR="000F635A" w:rsidRDefault="0074329B" w:rsidP="00B25FDD">
      <w:r w:rsidRPr="005B6EFD">
        <w:t xml:space="preserve">Ablation systems are regulated by the TGA. </w:t>
      </w:r>
      <w:r w:rsidR="00231F5E" w:rsidRPr="005B6EFD">
        <w:t>A</w:t>
      </w:r>
      <w:r w:rsidR="00CE3F41" w:rsidRPr="005B6EFD">
        <w:t xml:space="preserve">blation systems listed on the </w:t>
      </w:r>
      <w:r w:rsidR="00655546" w:rsidRPr="005B6EFD">
        <w:t xml:space="preserve">ARTG </w:t>
      </w:r>
      <w:r w:rsidR="00CE3F41" w:rsidRPr="005B6EFD">
        <w:t>with nonspecific indications</w:t>
      </w:r>
      <w:r w:rsidR="00231F5E" w:rsidRPr="005B6EFD">
        <w:t xml:space="preserve"> are displayed in </w:t>
      </w:r>
      <w:r w:rsidR="00ED5F9E" w:rsidRPr="005B6EFD">
        <w:fldChar w:fldCharType="begin"/>
      </w:r>
      <w:r w:rsidR="00ED5F9E" w:rsidRPr="005B6EFD">
        <w:instrText xml:space="preserve"> REF _Ref206517263 </w:instrText>
      </w:r>
      <w:r w:rsidR="005B6EFD">
        <w:instrText xml:space="preserve"> \* MERGEFORMAT </w:instrText>
      </w:r>
      <w:r w:rsidR="00ED5F9E" w:rsidRPr="005B6EFD">
        <w:fldChar w:fldCharType="separate"/>
      </w:r>
      <w:r w:rsidR="007F7EC7">
        <w:rPr>
          <w:b/>
          <w:bCs/>
          <w:lang w:val="en-GB"/>
        </w:rPr>
        <w:fldChar w:fldCharType="begin"/>
      </w:r>
      <w:r w:rsidR="007F7EC7">
        <w:instrText xml:space="preserve"> REF _Ref223012670 \h </w:instrText>
      </w:r>
      <w:r w:rsidR="007F7EC7">
        <w:rPr>
          <w:b/>
          <w:bCs/>
          <w:lang w:val="en-GB"/>
        </w:rPr>
      </w:r>
      <w:r w:rsidR="007F7EC7">
        <w:rPr>
          <w:b/>
          <w:bCs/>
          <w:lang w:val="en-GB"/>
        </w:rPr>
        <w:fldChar w:fldCharType="separate"/>
      </w:r>
      <w:r w:rsidR="007F7EC7">
        <w:t xml:space="preserve">Table </w:t>
      </w:r>
      <w:r w:rsidR="007F7EC7">
        <w:rPr>
          <w:noProof/>
        </w:rPr>
        <w:t>3</w:t>
      </w:r>
      <w:r w:rsidR="007F7EC7">
        <w:rPr>
          <w:b/>
          <w:bCs/>
          <w:lang w:val="en-GB"/>
        </w:rPr>
        <w:fldChar w:fldCharType="end"/>
      </w:r>
      <w:r w:rsidR="00FC322E">
        <w:rPr>
          <w:b/>
          <w:bCs/>
          <w:lang w:val="en-GB"/>
        </w:rPr>
        <w:t>.</w:t>
      </w:r>
      <w:r w:rsidR="00ED5F9E" w:rsidRPr="005B6EFD">
        <w:rPr>
          <w:noProof/>
        </w:rPr>
        <w:fldChar w:fldCharType="end"/>
      </w:r>
      <w:r w:rsidR="00CE3F41" w:rsidRPr="005B6EFD">
        <w:t>; however, it is unclear whether they can be used in anal ablation</w:t>
      </w:r>
      <w:r w:rsidR="00043769" w:rsidRPr="005B6EFD">
        <w:t>.</w:t>
      </w:r>
      <w:r w:rsidR="00231F5E" w:rsidRPr="005B6EFD">
        <w:t xml:space="preserve"> </w:t>
      </w:r>
      <w:r w:rsidR="000F635A" w:rsidRPr="005B6EFD">
        <w:t xml:space="preserve">There are no electrocautery or infrared ablations systems on the ARTG that are specifically indicated for anal ablation therapy. In addition, some of the systems listed in </w:t>
      </w:r>
      <w:r w:rsidR="00CC582B">
        <w:fldChar w:fldCharType="begin"/>
      </w:r>
      <w:r w:rsidR="00CC582B">
        <w:instrText xml:space="preserve"> REF _Ref223012670 \h </w:instrText>
      </w:r>
      <w:r w:rsidR="00CC582B">
        <w:fldChar w:fldCharType="separate"/>
      </w:r>
      <w:r w:rsidR="00FC322E">
        <w:t xml:space="preserve">Table </w:t>
      </w:r>
      <w:r w:rsidR="00FC322E">
        <w:rPr>
          <w:noProof/>
        </w:rPr>
        <w:t>3</w:t>
      </w:r>
      <w:r w:rsidR="00CC582B">
        <w:fldChar w:fldCharType="end"/>
      </w:r>
      <w:r w:rsidR="00CC582B">
        <w:t xml:space="preserve"> </w:t>
      </w:r>
      <w:r w:rsidR="000F635A" w:rsidRPr="005B6EFD">
        <w:t xml:space="preserve">may need additional consumables (e.g. probes) to be registered before they can be used for </w:t>
      </w:r>
      <w:r w:rsidR="00231F5E" w:rsidRPr="005B6EFD">
        <w:t xml:space="preserve">anal </w:t>
      </w:r>
      <w:r w:rsidR="000F635A" w:rsidRPr="005B6EFD">
        <w:t>ablation therapy.</w:t>
      </w:r>
    </w:p>
    <w:p w14:paraId="7F4B76D1" w14:textId="51CB0920" w:rsidR="00CC582B" w:rsidRPr="005B6EFD" w:rsidRDefault="00CC582B" w:rsidP="00CC582B">
      <w:pPr>
        <w:pStyle w:val="Caption"/>
      </w:pPr>
      <w:bookmarkStart w:id="24" w:name="_Ref223012670"/>
      <w:r>
        <w:t xml:space="preserve">Table </w:t>
      </w:r>
      <w:r>
        <w:fldChar w:fldCharType="begin"/>
      </w:r>
      <w:r>
        <w:instrText xml:space="preserve"> SEQ Table \* ARABIC </w:instrText>
      </w:r>
      <w:r>
        <w:fldChar w:fldCharType="separate"/>
      </w:r>
      <w:r w:rsidR="00FC322E">
        <w:rPr>
          <w:noProof/>
        </w:rPr>
        <w:t>3</w:t>
      </w:r>
      <w:r>
        <w:fldChar w:fldCharType="end"/>
      </w:r>
      <w:bookmarkEnd w:id="24"/>
      <w:r>
        <w:t xml:space="preserve"> </w:t>
      </w:r>
      <w:r w:rsidRPr="000B79B8">
        <w:t>Ablation systems listed on the Australian Register of Therapeutic Goods (ARTG)</w:t>
      </w:r>
    </w:p>
    <w:tbl>
      <w:tblPr>
        <w:tblStyle w:val="TableGrid"/>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28" w:type="dxa"/>
        </w:tblCellMar>
        <w:tblLook w:val="04A0" w:firstRow="1" w:lastRow="0" w:firstColumn="1" w:lastColumn="0" w:noHBand="0" w:noVBand="1"/>
      </w:tblPr>
      <w:tblGrid>
        <w:gridCol w:w="3397"/>
        <w:gridCol w:w="4677"/>
        <w:gridCol w:w="852"/>
      </w:tblGrid>
      <w:tr w:rsidR="00043769" w:rsidRPr="005B6EFD" w14:paraId="1D2650BE" w14:textId="77777777" w:rsidTr="00966827">
        <w:trPr>
          <w:trHeight w:val="45"/>
        </w:trPr>
        <w:tc>
          <w:tcPr>
            <w:tcW w:w="1903" w:type="pct"/>
            <w:shd w:val="clear" w:color="auto" w:fill="D9D9D9" w:themeFill="background1" w:themeFillShade="D9"/>
            <w:vAlign w:val="center"/>
          </w:tcPr>
          <w:p w14:paraId="643E8369" w14:textId="565BD389" w:rsidR="00043769" w:rsidRPr="005B6EFD" w:rsidRDefault="00043769" w:rsidP="00043769">
            <w:pPr>
              <w:pStyle w:val="TableFigureHeading"/>
            </w:pPr>
            <w:r w:rsidRPr="005B6EFD">
              <w:t>Company</w:t>
            </w:r>
          </w:p>
        </w:tc>
        <w:tc>
          <w:tcPr>
            <w:tcW w:w="2620" w:type="pct"/>
            <w:shd w:val="clear" w:color="auto" w:fill="D9D9D9" w:themeFill="background1" w:themeFillShade="D9"/>
            <w:vAlign w:val="center"/>
          </w:tcPr>
          <w:p w14:paraId="4D443227" w14:textId="664AB4E0" w:rsidR="00043769" w:rsidRPr="005B6EFD" w:rsidRDefault="00043769" w:rsidP="00043769">
            <w:pPr>
              <w:pStyle w:val="TableFigureHeading"/>
            </w:pPr>
            <w:r w:rsidRPr="005B6EFD">
              <w:t>System</w:t>
            </w:r>
          </w:p>
        </w:tc>
        <w:tc>
          <w:tcPr>
            <w:tcW w:w="477" w:type="pct"/>
            <w:shd w:val="clear" w:color="auto" w:fill="D9D9D9" w:themeFill="background1" w:themeFillShade="D9"/>
            <w:vAlign w:val="center"/>
          </w:tcPr>
          <w:p w14:paraId="4C44E84B" w14:textId="295B775F" w:rsidR="00043769" w:rsidRPr="005B6EFD" w:rsidRDefault="00043769" w:rsidP="00043769">
            <w:pPr>
              <w:pStyle w:val="TableFigureHeading"/>
            </w:pPr>
            <w:r w:rsidRPr="005B6EFD">
              <w:t xml:space="preserve">ARTG ID </w:t>
            </w:r>
          </w:p>
        </w:tc>
      </w:tr>
      <w:tr w:rsidR="00043769" w:rsidRPr="005B6EFD" w14:paraId="54189DB4" w14:textId="77777777" w:rsidTr="00966827">
        <w:trPr>
          <w:trHeight w:val="55"/>
        </w:trPr>
        <w:tc>
          <w:tcPr>
            <w:tcW w:w="1903" w:type="pct"/>
            <w:vAlign w:val="center"/>
          </w:tcPr>
          <w:p w14:paraId="095AB2D9" w14:textId="2780E78D" w:rsidR="00043769" w:rsidRPr="005B6EFD" w:rsidRDefault="00043769" w:rsidP="00043769">
            <w:pPr>
              <w:pStyle w:val="2024TABLETEXT"/>
            </w:pPr>
            <w:r w:rsidRPr="005B6EFD">
              <w:t>Medgyn</w:t>
            </w:r>
          </w:p>
        </w:tc>
        <w:tc>
          <w:tcPr>
            <w:tcW w:w="2620" w:type="pct"/>
            <w:vAlign w:val="center"/>
          </w:tcPr>
          <w:p w14:paraId="778BF782" w14:textId="3742A5A3" w:rsidR="00043769" w:rsidRPr="005B6EFD" w:rsidRDefault="00043769" w:rsidP="00043769">
            <w:pPr>
              <w:pStyle w:val="2024TABLETEXT"/>
            </w:pPr>
            <w:hyperlink r:id="rId31" w:history="1">
              <w:r w:rsidRPr="005B6EFD">
                <w:rPr>
                  <w:rStyle w:val="Hyperlink"/>
                </w:rPr>
                <w:t>MTA Thermal Ablation System</w:t>
              </w:r>
            </w:hyperlink>
          </w:p>
        </w:tc>
        <w:tc>
          <w:tcPr>
            <w:tcW w:w="477" w:type="pct"/>
            <w:vAlign w:val="center"/>
          </w:tcPr>
          <w:p w14:paraId="4FA33DC5" w14:textId="15A4C9D6" w:rsidR="00043769" w:rsidRPr="005B6EFD" w:rsidRDefault="00043769" w:rsidP="00043769">
            <w:pPr>
              <w:pStyle w:val="2024TABLETEXT"/>
            </w:pPr>
            <w:r w:rsidRPr="005B6EFD">
              <w:t>460508</w:t>
            </w:r>
          </w:p>
        </w:tc>
      </w:tr>
      <w:tr w:rsidR="00043769" w:rsidRPr="005B6EFD" w14:paraId="6ADF0DFB" w14:textId="77777777" w:rsidTr="00966827">
        <w:trPr>
          <w:trHeight w:val="55"/>
        </w:trPr>
        <w:tc>
          <w:tcPr>
            <w:tcW w:w="1903" w:type="pct"/>
            <w:vAlign w:val="center"/>
          </w:tcPr>
          <w:p w14:paraId="07EE2FCC" w14:textId="0A284A8D" w:rsidR="00043769" w:rsidRPr="005B6EFD" w:rsidRDefault="00043769" w:rsidP="00043769">
            <w:pPr>
              <w:pStyle w:val="2024TABLETEXT"/>
            </w:pPr>
            <w:r w:rsidRPr="005B6EFD">
              <w:t>Varian Medical Systems Australasia Pty Ltd</w:t>
            </w:r>
          </w:p>
        </w:tc>
        <w:tc>
          <w:tcPr>
            <w:tcW w:w="2620" w:type="pct"/>
            <w:vAlign w:val="center"/>
          </w:tcPr>
          <w:p w14:paraId="57AC6133" w14:textId="3084F710" w:rsidR="00043769" w:rsidRPr="005B6EFD" w:rsidRDefault="00043769" w:rsidP="00043769">
            <w:pPr>
              <w:pStyle w:val="2024TABLETEXT"/>
            </w:pPr>
            <w:hyperlink r:id="rId32" w:history="1">
              <w:r w:rsidRPr="005B6EFD">
                <w:rPr>
                  <w:rStyle w:val="Hyperlink"/>
                </w:rPr>
                <w:t>Microwave ablation system</w:t>
              </w:r>
            </w:hyperlink>
          </w:p>
        </w:tc>
        <w:tc>
          <w:tcPr>
            <w:tcW w:w="477" w:type="pct"/>
            <w:vAlign w:val="center"/>
          </w:tcPr>
          <w:p w14:paraId="0B19D54C" w14:textId="5DF4F364" w:rsidR="00043769" w:rsidRPr="005B6EFD" w:rsidRDefault="00043769" w:rsidP="00043769">
            <w:pPr>
              <w:pStyle w:val="2024TABLETEXT"/>
            </w:pPr>
            <w:r w:rsidRPr="005B6EFD">
              <w:t>462199</w:t>
            </w:r>
          </w:p>
        </w:tc>
      </w:tr>
      <w:tr w:rsidR="00043769" w:rsidRPr="005B6EFD" w14:paraId="712984C9" w14:textId="77777777" w:rsidTr="00966827">
        <w:trPr>
          <w:trHeight w:val="55"/>
        </w:trPr>
        <w:tc>
          <w:tcPr>
            <w:tcW w:w="1903" w:type="pct"/>
            <w:vAlign w:val="center"/>
          </w:tcPr>
          <w:p w14:paraId="2171798E" w14:textId="60D815EB" w:rsidR="00043769" w:rsidRPr="005B6EFD" w:rsidRDefault="00043769" w:rsidP="00043769">
            <w:pPr>
              <w:pStyle w:val="2024TABLETEXT"/>
            </w:pPr>
            <w:r w:rsidRPr="005B6EFD">
              <w:t>GRC Surgical Pty Ltd</w:t>
            </w:r>
          </w:p>
        </w:tc>
        <w:tc>
          <w:tcPr>
            <w:tcW w:w="2620" w:type="pct"/>
            <w:vAlign w:val="center"/>
          </w:tcPr>
          <w:p w14:paraId="1950FDB4" w14:textId="3DF3140A" w:rsidR="00043769" w:rsidRPr="005B6EFD" w:rsidRDefault="00043769" w:rsidP="00043769">
            <w:pPr>
              <w:pStyle w:val="2024TABLETEXT"/>
            </w:pPr>
            <w:hyperlink r:id="rId33" w:history="1">
              <w:r w:rsidRPr="005B6EFD">
                <w:rPr>
                  <w:rStyle w:val="Hyperlink"/>
                </w:rPr>
                <w:t>Radio-frequency ablation system generator</w:t>
              </w:r>
            </w:hyperlink>
          </w:p>
        </w:tc>
        <w:tc>
          <w:tcPr>
            <w:tcW w:w="477" w:type="pct"/>
            <w:vAlign w:val="center"/>
          </w:tcPr>
          <w:p w14:paraId="53218FF2" w14:textId="2B80E25D" w:rsidR="00043769" w:rsidRPr="005B6EFD" w:rsidRDefault="00043769" w:rsidP="00043769">
            <w:pPr>
              <w:pStyle w:val="2024TABLETEXT"/>
            </w:pPr>
            <w:r w:rsidRPr="005B6EFD">
              <w:t>488286</w:t>
            </w:r>
          </w:p>
        </w:tc>
      </w:tr>
      <w:tr w:rsidR="00043769" w:rsidRPr="005B6EFD" w14:paraId="6170EC43" w14:textId="77777777" w:rsidTr="00966827">
        <w:trPr>
          <w:trHeight w:val="55"/>
        </w:trPr>
        <w:tc>
          <w:tcPr>
            <w:tcW w:w="1903" w:type="pct"/>
            <w:vAlign w:val="center"/>
          </w:tcPr>
          <w:p w14:paraId="62613AAD" w14:textId="4424C26C" w:rsidR="00043769" w:rsidRPr="005B6EFD" w:rsidRDefault="00043769" w:rsidP="00043769">
            <w:pPr>
              <w:pStyle w:val="2024TABLETEXT"/>
            </w:pPr>
            <w:r w:rsidRPr="005B6EFD">
              <w:t>Medtronic Australasia Pty Ltd</w:t>
            </w:r>
          </w:p>
        </w:tc>
        <w:tc>
          <w:tcPr>
            <w:tcW w:w="2620" w:type="pct"/>
            <w:vAlign w:val="center"/>
          </w:tcPr>
          <w:p w14:paraId="4714F084" w14:textId="166EF987" w:rsidR="00043769" w:rsidRPr="005B6EFD" w:rsidRDefault="00043769" w:rsidP="00043769">
            <w:pPr>
              <w:pStyle w:val="2024TABLETEXT"/>
            </w:pPr>
            <w:hyperlink r:id="rId34" w:history="1">
              <w:r w:rsidRPr="005B6EFD">
                <w:rPr>
                  <w:rStyle w:val="Hyperlink"/>
                </w:rPr>
                <w:t>Microwave ablation system generator</w:t>
              </w:r>
            </w:hyperlink>
          </w:p>
        </w:tc>
        <w:tc>
          <w:tcPr>
            <w:tcW w:w="477" w:type="pct"/>
            <w:vAlign w:val="center"/>
          </w:tcPr>
          <w:p w14:paraId="095BC07D" w14:textId="0A89C122" w:rsidR="00043769" w:rsidRPr="005B6EFD" w:rsidRDefault="00043769" w:rsidP="00043769">
            <w:pPr>
              <w:pStyle w:val="2024TABLETEXT"/>
            </w:pPr>
            <w:r w:rsidRPr="005B6EFD">
              <w:t>411730</w:t>
            </w:r>
          </w:p>
        </w:tc>
      </w:tr>
      <w:tr w:rsidR="00043769" w:rsidRPr="005B6EFD" w14:paraId="2BC535BD" w14:textId="77777777" w:rsidTr="00966827">
        <w:trPr>
          <w:trHeight w:val="55"/>
        </w:trPr>
        <w:tc>
          <w:tcPr>
            <w:tcW w:w="1903" w:type="pct"/>
            <w:vAlign w:val="center"/>
          </w:tcPr>
          <w:p w14:paraId="700E8AF6" w14:textId="47AB5778" w:rsidR="00043769" w:rsidRPr="005B6EFD" w:rsidRDefault="00043769" w:rsidP="00043769">
            <w:pPr>
              <w:pStyle w:val="2024TABLETEXT"/>
            </w:pPr>
            <w:r w:rsidRPr="005B6EFD">
              <w:t>Medtronic Australasia Pty Ltd</w:t>
            </w:r>
          </w:p>
        </w:tc>
        <w:tc>
          <w:tcPr>
            <w:tcW w:w="2620" w:type="pct"/>
            <w:vAlign w:val="center"/>
          </w:tcPr>
          <w:p w14:paraId="78F5E065" w14:textId="2DBD5BD5" w:rsidR="00043769" w:rsidRPr="005B6EFD" w:rsidRDefault="00043769" w:rsidP="00043769">
            <w:pPr>
              <w:pStyle w:val="2024TABLETEXT"/>
            </w:pPr>
            <w:hyperlink r:id="rId35" w:history="1">
              <w:r w:rsidRPr="005B6EFD">
                <w:rPr>
                  <w:rStyle w:val="Hyperlink"/>
                </w:rPr>
                <w:t>Radio-frequency ablation system generator</w:t>
              </w:r>
            </w:hyperlink>
          </w:p>
        </w:tc>
        <w:tc>
          <w:tcPr>
            <w:tcW w:w="477" w:type="pct"/>
            <w:vAlign w:val="center"/>
          </w:tcPr>
          <w:p w14:paraId="0BAE8B97" w14:textId="23EC09D8" w:rsidR="00043769" w:rsidRPr="005B6EFD" w:rsidRDefault="00043769" w:rsidP="00043769">
            <w:pPr>
              <w:pStyle w:val="2024TABLETEXT"/>
            </w:pPr>
            <w:r w:rsidRPr="005B6EFD">
              <w:t>317040</w:t>
            </w:r>
          </w:p>
        </w:tc>
      </w:tr>
      <w:tr w:rsidR="00043769" w:rsidRPr="005B6EFD" w14:paraId="43927DE5" w14:textId="77777777" w:rsidTr="00966827">
        <w:trPr>
          <w:trHeight w:val="55"/>
        </w:trPr>
        <w:tc>
          <w:tcPr>
            <w:tcW w:w="1903" w:type="pct"/>
            <w:vAlign w:val="center"/>
          </w:tcPr>
          <w:p w14:paraId="3C0EB95D" w14:textId="65F4990C" w:rsidR="00043769" w:rsidRPr="005B6EFD" w:rsidRDefault="00043769" w:rsidP="00043769">
            <w:pPr>
              <w:pStyle w:val="2024TABLETEXT"/>
            </w:pPr>
            <w:r w:rsidRPr="005B6EFD">
              <w:t>Surgical and Medical Supplies Pty Ltd</w:t>
            </w:r>
          </w:p>
        </w:tc>
        <w:tc>
          <w:tcPr>
            <w:tcW w:w="2620" w:type="pct"/>
            <w:vAlign w:val="center"/>
          </w:tcPr>
          <w:p w14:paraId="1BE9F868" w14:textId="372ADFC8" w:rsidR="00043769" w:rsidRPr="005B6EFD" w:rsidRDefault="00043769" w:rsidP="00043769">
            <w:pPr>
              <w:pStyle w:val="2024TABLETEXT"/>
            </w:pPr>
            <w:hyperlink r:id="rId36" w:history="1">
              <w:r w:rsidRPr="005B6EFD">
                <w:rPr>
                  <w:rStyle w:val="Hyperlink"/>
                </w:rPr>
                <w:t>Microwave ablation system generator</w:t>
              </w:r>
            </w:hyperlink>
          </w:p>
        </w:tc>
        <w:tc>
          <w:tcPr>
            <w:tcW w:w="477" w:type="pct"/>
            <w:vAlign w:val="center"/>
          </w:tcPr>
          <w:p w14:paraId="79EB7C87" w14:textId="0F9F2D0B" w:rsidR="00043769" w:rsidRPr="005B6EFD" w:rsidRDefault="00043769" w:rsidP="00043769">
            <w:pPr>
              <w:pStyle w:val="2024TABLETEXT"/>
            </w:pPr>
            <w:r w:rsidRPr="005B6EFD">
              <w:t>431490</w:t>
            </w:r>
          </w:p>
        </w:tc>
      </w:tr>
      <w:tr w:rsidR="00043769" w:rsidRPr="005B6EFD" w14:paraId="3EBD1C1D" w14:textId="77777777" w:rsidTr="00966827">
        <w:trPr>
          <w:trHeight w:val="55"/>
        </w:trPr>
        <w:tc>
          <w:tcPr>
            <w:tcW w:w="1903" w:type="pct"/>
            <w:vAlign w:val="center"/>
          </w:tcPr>
          <w:p w14:paraId="38DAC1E9" w14:textId="77EC4B30" w:rsidR="00043769" w:rsidRPr="005B6EFD" w:rsidRDefault="00043769" w:rsidP="00043769">
            <w:pPr>
              <w:pStyle w:val="2024TABLETEXT"/>
            </w:pPr>
            <w:r w:rsidRPr="005B6EFD">
              <w:t>Asia Actual Australia</w:t>
            </w:r>
          </w:p>
        </w:tc>
        <w:tc>
          <w:tcPr>
            <w:tcW w:w="2620" w:type="pct"/>
            <w:vAlign w:val="center"/>
          </w:tcPr>
          <w:p w14:paraId="3B4DE06F" w14:textId="2971A57D" w:rsidR="00043769" w:rsidRPr="005B6EFD" w:rsidRDefault="00043769" w:rsidP="00043769">
            <w:pPr>
              <w:pStyle w:val="2024TABLETEXT"/>
            </w:pPr>
            <w:hyperlink r:id="rId37" w:history="1">
              <w:r w:rsidRPr="005B6EFD">
                <w:rPr>
                  <w:rStyle w:val="Hyperlink"/>
                </w:rPr>
                <w:t>Intradermal radio-frequency ablation system</w:t>
              </w:r>
            </w:hyperlink>
          </w:p>
        </w:tc>
        <w:tc>
          <w:tcPr>
            <w:tcW w:w="477" w:type="pct"/>
            <w:vAlign w:val="center"/>
          </w:tcPr>
          <w:p w14:paraId="35A7E588" w14:textId="7CB63347" w:rsidR="00043769" w:rsidRPr="005B6EFD" w:rsidRDefault="00043769" w:rsidP="00043769">
            <w:pPr>
              <w:pStyle w:val="2024TABLETEXT"/>
            </w:pPr>
            <w:r w:rsidRPr="005B6EFD">
              <w:t>401231</w:t>
            </w:r>
          </w:p>
        </w:tc>
      </w:tr>
      <w:tr w:rsidR="00043769" w:rsidRPr="005B6EFD" w14:paraId="1DCB5C04" w14:textId="77777777" w:rsidTr="00966827">
        <w:trPr>
          <w:trHeight w:val="55"/>
        </w:trPr>
        <w:tc>
          <w:tcPr>
            <w:tcW w:w="1903" w:type="pct"/>
            <w:vAlign w:val="center"/>
          </w:tcPr>
          <w:p w14:paraId="3E97EAB2" w14:textId="1D95D242" w:rsidR="00043769" w:rsidRPr="005B6EFD" w:rsidRDefault="00043769" w:rsidP="00043769">
            <w:pPr>
              <w:pStyle w:val="2024TABLETEXT"/>
            </w:pPr>
            <w:r w:rsidRPr="005B6EFD">
              <w:t>Life Healthcare Pty Ltd</w:t>
            </w:r>
          </w:p>
        </w:tc>
        <w:tc>
          <w:tcPr>
            <w:tcW w:w="2620" w:type="pct"/>
            <w:vAlign w:val="center"/>
          </w:tcPr>
          <w:p w14:paraId="65138654" w14:textId="2E7D532C" w:rsidR="00043769" w:rsidRPr="005B6EFD" w:rsidRDefault="00043769" w:rsidP="00043769">
            <w:pPr>
              <w:pStyle w:val="2024TABLETEXT"/>
            </w:pPr>
            <w:hyperlink r:id="rId38" w:history="1">
              <w:r w:rsidRPr="005B6EFD">
                <w:rPr>
                  <w:rStyle w:val="Hyperlink"/>
                </w:rPr>
                <w:t>Radio-frequency ablation system generator</w:t>
              </w:r>
            </w:hyperlink>
          </w:p>
        </w:tc>
        <w:tc>
          <w:tcPr>
            <w:tcW w:w="477" w:type="pct"/>
            <w:vAlign w:val="center"/>
          </w:tcPr>
          <w:p w14:paraId="39153249" w14:textId="5E6EA42A" w:rsidR="00043769" w:rsidRPr="005B6EFD" w:rsidRDefault="00043769" w:rsidP="00043769">
            <w:pPr>
              <w:pStyle w:val="2024TABLETEXT"/>
            </w:pPr>
            <w:r w:rsidRPr="005B6EFD">
              <w:t>324842</w:t>
            </w:r>
          </w:p>
        </w:tc>
      </w:tr>
      <w:tr w:rsidR="00043769" w:rsidRPr="005B6EFD" w14:paraId="0B808F1E" w14:textId="77777777" w:rsidTr="00966827">
        <w:trPr>
          <w:trHeight w:val="55"/>
        </w:trPr>
        <w:tc>
          <w:tcPr>
            <w:tcW w:w="1903" w:type="pct"/>
            <w:vAlign w:val="center"/>
          </w:tcPr>
          <w:p w14:paraId="24A529B8" w14:textId="5DFF2213" w:rsidR="00043769" w:rsidRPr="005B6EFD" w:rsidRDefault="00043769" w:rsidP="00043769">
            <w:pPr>
              <w:pStyle w:val="2024TABLETEXT"/>
            </w:pPr>
            <w:r w:rsidRPr="005B6EFD">
              <w:t>Olympus Australia Pty Ltd</w:t>
            </w:r>
          </w:p>
        </w:tc>
        <w:tc>
          <w:tcPr>
            <w:tcW w:w="2620" w:type="pct"/>
            <w:vAlign w:val="center"/>
          </w:tcPr>
          <w:p w14:paraId="6F3E3356" w14:textId="45E69CE3" w:rsidR="00043769" w:rsidRPr="005B6EFD" w:rsidRDefault="00043769" w:rsidP="00043769">
            <w:pPr>
              <w:pStyle w:val="2024TABLETEXT"/>
            </w:pPr>
            <w:hyperlink r:id="rId39" w:history="1">
              <w:r w:rsidRPr="005B6EFD">
                <w:rPr>
                  <w:rStyle w:val="Hyperlink"/>
                </w:rPr>
                <w:t>Radio-frequency ablation system generator</w:t>
              </w:r>
            </w:hyperlink>
          </w:p>
        </w:tc>
        <w:tc>
          <w:tcPr>
            <w:tcW w:w="477" w:type="pct"/>
            <w:vAlign w:val="center"/>
          </w:tcPr>
          <w:p w14:paraId="40444CA0" w14:textId="790C574A" w:rsidR="00043769" w:rsidRPr="005B6EFD" w:rsidRDefault="00043769" w:rsidP="00043769">
            <w:pPr>
              <w:pStyle w:val="2024TABLETEXT"/>
            </w:pPr>
            <w:r w:rsidRPr="005B6EFD">
              <w:t>276869</w:t>
            </w:r>
          </w:p>
        </w:tc>
      </w:tr>
      <w:tr w:rsidR="00043769" w:rsidRPr="005B6EFD" w14:paraId="1DECD26C" w14:textId="77777777" w:rsidTr="00966827">
        <w:trPr>
          <w:trHeight w:val="55"/>
        </w:trPr>
        <w:tc>
          <w:tcPr>
            <w:tcW w:w="1903" w:type="pct"/>
            <w:vAlign w:val="center"/>
          </w:tcPr>
          <w:p w14:paraId="4172C6B2" w14:textId="21512EF6" w:rsidR="00043769" w:rsidRPr="005B6EFD" w:rsidRDefault="00043769" w:rsidP="00043769">
            <w:pPr>
              <w:pStyle w:val="2024TABLETEXT"/>
            </w:pPr>
            <w:r w:rsidRPr="005B6EFD">
              <w:t>Device Technologies Australia Pty Ltd</w:t>
            </w:r>
          </w:p>
        </w:tc>
        <w:tc>
          <w:tcPr>
            <w:tcW w:w="2620" w:type="pct"/>
            <w:vAlign w:val="center"/>
          </w:tcPr>
          <w:p w14:paraId="6B3D6FB5" w14:textId="77B43F7A" w:rsidR="00043769" w:rsidRPr="005B6EFD" w:rsidRDefault="00043769" w:rsidP="00043769">
            <w:pPr>
              <w:pStyle w:val="2024TABLETEXT"/>
            </w:pPr>
            <w:hyperlink r:id="rId40" w:history="1">
              <w:r w:rsidRPr="005B6EFD">
                <w:rPr>
                  <w:rStyle w:val="Hyperlink"/>
                </w:rPr>
                <w:t>Radio-frequency ablation system generator</w:t>
              </w:r>
            </w:hyperlink>
          </w:p>
        </w:tc>
        <w:tc>
          <w:tcPr>
            <w:tcW w:w="477" w:type="pct"/>
            <w:vAlign w:val="center"/>
          </w:tcPr>
          <w:p w14:paraId="2EF352D0" w14:textId="793F63DF" w:rsidR="00043769" w:rsidRPr="005B6EFD" w:rsidRDefault="00043769" w:rsidP="00043769">
            <w:pPr>
              <w:pStyle w:val="2024TABLETEXT"/>
            </w:pPr>
            <w:r w:rsidRPr="005B6EFD">
              <w:t>277760</w:t>
            </w:r>
          </w:p>
        </w:tc>
      </w:tr>
      <w:tr w:rsidR="00043769" w:rsidRPr="005B6EFD" w14:paraId="6699C25C" w14:textId="77777777" w:rsidTr="00966827">
        <w:trPr>
          <w:trHeight w:val="55"/>
        </w:trPr>
        <w:tc>
          <w:tcPr>
            <w:tcW w:w="1903" w:type="pct"/>
            <w:vAlign w:val="center"/>
          </w:tcPr>
          <w:p w14:paraId="4FFA60D2" w14:textId="33C238D6" w:rsidR="00043769" w:rsidRPr="005B6EFD" w:rsidRDefault="00043769" w:rsidP="00043769">
            <w:pPr>
              <w:pStyle w:val="2024TABLETEXT"/>
            </w:pPr>
            <w:r w:rsidRPr="005B6EFD">
              <w:t>Getz Healthcare Pty Ltd</w:t>
            </w:r>
          </w:p>
        </w:tc>
        <w:tc>
          <w:tcPr>
            <w:tcW w:w="2620" w:type="pct"/>
            <w:vAlign w:val="center"/>
          </w:tcPr>
          <w:p w14:paraId="53612FE1" w14:textId="2B86D639" w:rsidR="00043769" w:rsidRPr="005B6EFD" w:rsidRDefault="00043769" w:rsidP="00043769">
            <w:pPr>
              <w:pStyle w:val="2024TABLETEXT"/>
            </w:pPr>
            <w:hyperlink r:id="rId41" w:history="1">
              <w:r w:rsidRPr="005B6EFD">
                <w:rPr>
                  <w:rStyle w:val="Hyperlink"/>
                </w:rPr>
                <w:t>Radio-frequency ablation system generator</w:t>
              </w:r>
            </w:hyperlink>
          </w:p>
        </w:tc>
        <w:tc>
          <w:tcPr>
            <w:tcW w:w="477" w:type="pct"/>
            <w:vAlign w:val="center"/>
          </w:tcPr>
          <w:p w14:paraId="5276B18A" w14:textId="4ADED245" w:rsidR="00043769" w:rsidRPr="005B6EFD" w:rsidRDefault="00043769" w:rsidP="00043769">
            <w:pPr>
              <w:pStyle w:val="2024TABLETEXT"/>
            </w:pPr>
            <w:r w:rsidRPr="005B6EFD">
              <w:t>260260</w:t>
            </w:r>
          </w:p>
        </w:tc>
      </w:tr>
      <w:tr w:rsidR="00043769" w:rsidRPr="005B6EFD" w14:paraId="6C09B1B1" w14:textId="77777777" w:rsidTr="00966827">
        <w:trPr>
          <w:trHeight w:val="55"/>
        </w:trPr>
        <w:tc>
          <w:tcPr>
            <w:tcW w:w="1903" w:type="pct"/>
            <w:vAlign w:val="center"/>
          </w:tcPr>
          <w:p w14:paraId="15F15971" w14:textId="4AF2CFD5" w:rsidR="00043769" w:rsidRPr="005B6EFD" w:rsidRDefault="00043769" w:rsidP="00043769">
            <w:pPr>
              <w:pStyle w:val="2024TABLETEXT"/>
            </w:pPr>
            <w:r w:rsidRPr="005B6EFD">
              <w:t>Medtronic Australasia Pty Ltd</w:t>
            </w:r>
          </w:p>
        </w:tc>
        <w:tc>
          <w:tcPr>
            <w:tcW w:w="2620" w:type="pct"/>
            <w:vAlign w:val="center"/>
          </w:tcPr>
          <w:p w14:paraId="67010C94" w14:textId="7E456CF0" w:rsidR="00043769" w:rsidRPr="005B6EFD" w:rsidRDefault="00043769" w:rsidP="00043769">
            <w:pPr>
              <w:pStyle w:val="2024TABLETEXT"/>
            </w:pPr>
            <w:hyperlink r:id="rId42" w:history="1">
              <w:r w:rsidRPr="005B6EFD">
                <w:rPr>
                  <w:rStyle w:val="Hyperlink"/>
                </w:rPr>
                <w:t>Emprint™ Ablation System with Thermosphere™ Technology</w:t>
              </w:r>
            </w:hyperlink>
          </w:p>
        </w:tc>
        <w:tc>
          <w:tcPr>
            <w:tcW w:w="477" w:type="pct"/>
            <w:vAlign w:val="center"/>
          </w:tcPr>
          <w:p w14:paraId="2E4C8360" w14:textId="28D9DCE3" w:rsidR="00043769" w:rsidRPr="005B6EFD" w:rsidRDefault="00043769" w:rsidP="00043769">
            <w:pPr>
              <w:pStyle w:val="2024TABLETEXT"/>
            </w:pPr>
            <w:r w:rsidRPr="005B6EFD">
              <w:t>226598</w:t>
            </w:r>
          </w:p>
        </w:tc>
      </w:tr>
    </w:tbl>
    <w:p w14:paraId="44C3B242" w14:textId="64FA316D" w:rsidR="00772829" w:rsidRPr="005B6EFD" w:rsidRDefault="00772829" w:rsidP="00834D51">
      <w:pPr>
        <w:pStyle w:val="Heading2"/>
        <w:numPr>
          <w:ilvl w:val="0"/>
          <w:numId w:val="39"/>
        </w:numPr>
        <w:ind w:left="851" w:hanging="851"/>
      </w:pPr>
      <w:bookmarkStart w:id="25" w:name="_Toc206597191"/>
      <w:bookmarkStart w:id="26" w:name="_Toc206600198"/>
      <w:r w:rsidRPr="005B6EFD">
        <w:lastRenderedPageBreak/>
        <w:t>Proposal for public funding</w:t>
      </w:r>
      <w:bookmarkEnd w:id="25"/>
      <w:bookmarkEnd w:id="26"/>
    </w:p>
    <w:p w14:paraId="1684B50D" w14:textId="1AF60AE6" w:rsidR="00DF0489" w:rsidRPr="005B6EFD" w:rsidRDefault="00DF0489" w:rsidP="00DF0489">
      <w:r w:rsidRPr="005B6EFD">
        <w:t>The application proposed new MBS items for the collection and testing of anal samples, diagnostic HRA and treatment of HSIL (HRA-guided ablation). The applicant proposed eight MBS item descriptors, one for HPV genotyping sample collection (which was removed during the PICO development process</w:t>
      </w:r>
      <w:r w:rsidR="00D8139B" w:rsidRPr="005B6EFD">
        <w:t xml:space="preserve"> as PASC noted that a new professional attendance item for sample collection is unnecessary, and clinician instructions are sufficient in place of formal training</w:t>
      </w:r>
      <w:r w:rsidR="00A6305E" w:rsidRPr="005B6EFD">
        <w:t xml:space="preserve">, </w:t>
      </w:r>
      <w:r w:rsidR="005E7875" w:rsidRPr="005B6EFD">
        <w:t xml:space="preserve">therefore </w:t>
      </w:r>
      <w:r w:rsidR="00945B30" w:rsidRPr="005B6EFD">
        <w:t>current attendance items could be used</w:t>
      </w:r>
      <w:r w:rsidRPr="005B6EFD">
        <w:t>)</w:t>
      </w:r>
      <w:r w:rsidR="00231F5E" w:rsidRPr="005B6EFD">
        <w:t>,</w:t>
      </w:r>
      <w:r w:rsidRPr="005B6EFD">
        <w:t xml:space="preserve"> six for testing/testing procedure, and one for treatment.</w:t>
      </w:r>
    </w:p>
    <w:p w14:paraId="3334DB5E" w14:textId="084D4946" w:rsidR="006A47B1" w:rsidRPr="005B6EFD" w:rsidRDefault="006A47B1" w:rsidP="00DF0489">
      <w:r w:rsidRPr="005B6EFD">
        <w:t xml:space="preserve">In the ratified PICO, PASC and the Department questioned the relatively high </w:t>
      </w:r>
      <w:r w:rsidR="00B83EB8" w:rsidRPr="005B6EFD">
        <w:t>MBS fees</w:t>
      </w:r>
      <w:r w:rsidRPr="005B6EFD">
        <w:t xml:space="preserve"> requested by the applicant for the proposed testing and treatment items compared to the corresponding cervical HPV/HSIL-related items. The applicant stated the higher </w:t>
      </w:r>
      <w:r w:rsidR="00B83EB8" w:rsidRPr="005B6EFD">
        <w:t>fe</w:t>
      </w:r>
      <w:r w:rsidRPr="005B6EFD">
        <w:t xml:space="preserve">es were due to anal cytology assessment being more time </w:t>
      </w:r>
      <w:r w:rsidR="006B47F5" w:rsidRPr="005B6EFD">
        <w:t xml:space="preserve">and labour </w:t>
      </w:r>
      <w:r w:rsidRPr="005B6EFD">
        <w:t>intensive (compared to cervical cytology) and anal anatomy being more complex than cervical anatomy.</w:t>
      </w:r>
    </w:p>
    <w:p w14:paraId="7F8BADBF" w14:textId="77777777" w:rsidR="00DF0489" w:rsidRPr="005B6EFD" w:rsidRDefault="00DF0489" w:rsidP="00E51CAE">
      <w:pPr>
        <w:pStyle w:val="Heading3"/>
        <w:spacing w:before="240"/>
      </w:pPr>
      <w:bookmarkStart w:id="27" w:name="_Toc206597192"/>
      <w:bookmarkStart w:id="28" w:name="_Toc206600199"/>
      <w:r w:rsidRPr="005B6EFD">
        <w:t>Pathology services</w:t>
      </w:r>
      <w:bookmarkEnd w:id="27"/>
      <w:bookmarkEnd w:id="28"/>
    </w:p>
    <w:p w14:paraId="57465828" w14:textId="77777777" w:rsidR="00DF0489" w:rsidRPr="005B6EFD" w:rsidRDefault="00DF0489" w:rsidP="00DF0489">
      <w:r w:rsidRPr="005B6EFD">
        <w:t>The PICO presented four items for pathology services:</w:t>
      </w:r>
    </w:p>
    <w:p w14:paraId="40B0E08E" w14:textId="77777777" w:rsidR="00DF0489" w:rsidRPr="005B6EFD" w:rsidRDefault="00DF0489" w:rsidP="00F456AE">
      <w:pPr>
        <w:pStyle w:val="ListParagraph"/>
        <w:numPr>
          <w:ilvl w:val="0"/>
          <w:numId w:val="11"/>
        </w:numPr>
        <w:tabs>
          <w:tab w:val="clear" w:pos="0"/>
          <w:tab w:val="left" w:pos="263"/>
        </w:tabs>
        <w:spacing w:before="120" w:after="120"/>
        <w:ind w:left="714" w:hanging="357"/>
      </w:pPr>
      <w:r w:rsidRPr="005B6EFD">
        <w:t>HPV genotyping in asymptomatic patients</w:t>
      </w:r>
    </w:p>
    <w:p w14:paraId="5CA3823F" w14:textId="77777777" w:rsidR="00DF0489" w:rsidRPr="005B6EFD" w:rsidRDefault="00DF0489" w:rsidP="00F456AE">
      <w:pPr>
        <w:pStyle w:val="ListParagraph"/>
        <w:numPr>
          <w:ilvl w:val="0"/>
          <w:numId w:val="11"/>
        </w:numPr>
        <w:tabs>
          <w:tab w:val="clear" w:pos="0"/>
          <w:tab w:val="left" w:pos="263"/>
        </w:tabs>
        <w:spacing w:before="120" w:after="120"/>
        <w:ind w:left="714" w:hanging="357"/>
      </w:pPr>
      <w:r w:rsidRPr="005B6EFD">
        <w:t>HPV genotyping for patients at higher risk or with symptoms, or for follow-up management</w:t>
      </w:r>
    </w:p>
    <w:p w14:paraId="07C8A2DA" w14:textId="77777777" w:rsidR="00DF0489" w:rsidRPr="005B6EFD" w:rsidRDefault="00DF0489" w:rsidP="00F456AE">
      <w:pPr>
        <w:pStyle w:val="ListParagraph"/>
        <w:numPr>
          <w:ilvl w:val="0"/>
          <w:numId w:val="11"/>
        </w:numPr>
        <w:tabs>
          <w:tab w:val="clear" w:pos="0"/>
          <w:tab w:val="left" w:pos="263"/>
        </w:tabs>
        <w:spacing w:before="120" w:after="120"/>
        <w:ind w:left="714" w:hanging="357"/>
      </w:pPr>
      <w:r w:rsidRPr="005B6EFD">
        <w:t>HPV genotyping repeat testing</w:t>
      </w:r>
    </w:p>
    <w:p w14:paraId="3181AFE9" w14:textId="457A1CEA" w:rsidR="00DF0489" w:rsidRPr="005B6EFD" w:rsidRDefault="00DF0489" w:rsidP="00F456AE">
      <w:pPr>
        <w:pStyle w:val="ListParagraph"/>
        <w:numPr>
          <w:ilvl w:val="0"/>
          <w:numId w:val="11"/>
        </w:numPr>
        <w:tabs>
          <w:tab w:val="clear" w:pos="0"/>
          <w:tab w:val="left" w:pos="263"/>
        </w:tabs>
        <w:spacing w:before="120" w:after="120"/>
        <w:ind w:left="714" w:hanging="357"/>
      </w:pPr>
      <w:r w:rsidRPr="005B6EFD">
        <w:t>Cytology testing of HPV-positive anal specimens</w:t>
      </w:r>
    </w:p>
    <w:p w14:paraId="73B3F0FF" w14:textId="59315109" w:rsidR="00DF0489" w:rsidRPr="005B6EFD" w:rsidRDefault="00DF0489" w:rsidP="006A47B1">
      <w:pPr>
        <w:pStyle w:val="Heading5"/>
      </w:pPr>
      <w:r w:rsidRPr="005B6EFD">
        <w:t>HPV genotyping</w:t>
      </w:r>
    </w:p>
    <w:p w14:paraId="16676C2B" w14:textId="677E50F8" w:rsidR="00584AB0" w:rsidRPr="005B6EFD" w:rsidRDefault="00584AB0" w:rsidP="00584AB0">
      <w:r w:rsidRPr="005B6EFD">
        <w:t xml:space="preserve">The applicant’s proposed </w:t>
      </w:r>
      <w:r w:rsidR="008E0B2C" w:rsidRPr="005B6EFD">
        <w:t xml:space="preserve">fee </w:t>
      </w:r>
      <w:r w:rsidR="0089768C" w:rsidRPr="005B6EFD">
        <w:t>for the</w:t>
      </w:r>
      <w:r w:rsidRPr="005B6EFD">
        <w:t xml:space="preserve"> HPV genotyping (Items BBBB, CCCC and DDDD) was $70. However, during the PASC process, it was noted that the </w:t>
      </w:r>
      <w:r w:rsidR="008E0B2C" w:rsidRPr="005B6EFD">
        <w:t xml:space="preserve">fee </w:t>
      </w:r>
      <w:r w:rsidRPr="005B6EFD">
        <w:t xml:space="preserve">should be $50, which is what has been used in the base case. It was assumed that an 85% benefit would apply, as the service would likely occur in the primary care </w:t>
      </w:r>
      <w:r w:rsidR="0089768C" w:rsidRPr="005B6EFD">
        <w:t>setting</w:t>
      </w:r>
      <w:r w:rsidRPr="005B6EFD">
        <w:t xml:space="preserve">. </w:t>
      </w:r>
    </w:p>
    <w:p w14:paraId="6323BC2D" w14:textId="5505990D" w:rsidR="00DC40AB" w:rsidRPr="005B6EFD" w:rsidRDefault="00370F4B" w:rsidP="006A47B1">
      <w:r w:rsidRPr="005B6EFD">
        <w:rPr>
          <w:i/>
          <w:iCs/>
        </w:rPr>
        <w:t>PASC noted that the Department confirmed a new dedicated professional attendance item for sample collection would not be required</w:t>
      </w:r>
      <w:r w:rsidR="00EE3F68" w:rsidRPr="005B6EFD">
        <w:rPr>
          <w:i/>
          <w:iCs/>
        </w:rPr>
        <w:t xml:space="preserve"> and current attendance items could be used</w:t>
      </w:r>
      <w:r w:rsidRPr="005B6EFD">
        <w:rPr>
          <w:i/>
          <w:iCs/>
        </w:rPr>
        <w:t xml:space="preserve">. It was noted that specific training for clinicians to undertake sample collection is not required: a set of instructions for clinicians </w:t>
      </w:r>
      <w:r w:rsidR="00F52D6C" w:rsidRPr="005B6EFD">
        <w:rPr>
          <w:i/>
          <w:iCs/>
        </w:rPr>
        <w:t>to follow</w:t>
      </w:r>
      <w:r w:rsidRPr="005B6EFD">
        <w:rPr>
          <w:i/>
          <w:iCs/>
        </w:rPr>
        <w:t xml:space="preserve"> would be adequate. It was further noted that sampling conditions for the HPV genotyping item may either need to be specified in the item descriptor or described in an explanatory note.</w:t>
      </w:r>
      <w:r w:rsidRPr="005B6EFD">
        <w:t xml:space="preserve"> </w:t>
      </w:r>
    </w:p>
    <w:p w14:paraId="36CD9066" w14:textId="4B42F7A8" w:rsidR="006A47B1" w:rsidRPr="005B6EFD" w:rsidRDefault="006A47B1" w:rsidP="006A47B1">
      <w:pPr>
        <w:rPr>
          <w:i/>
          <w:iCs/>
        </w:rPr>
      </w:pPr>
      <w:r w:rsidRPr="005B6EFD">
        <w:rPr>
          <w:i/>
          <w:iCs/>
        </w:rPr>
        <w:t>PASC and the Department noted concerns regarding how restrictions around patient eligibility criteria (e.g. issues of access and equity), follow-up testing (i.e. time intervals), responsible practitioners (e.g. test result monitoring, patient education, testing reminders), and practitioner training and awareness (e.g. training and HRA accreditation) could be integrated into the item descriptor.</w:t>
      </w:r>
    </w:p>
    <w:p w14:paraId="08FE88B4" w14:textId="2BF067A4" w:rsidR="00E75E60" w:rsidRPr="005B6EFD" w:rsidRDefault="00DC40AB" w:rsidP="4161F414">
      <w:pPr>
        <w:pStyle w:val="NormalWeb"/>
        <w:shd w:val="clear" w:color="auto" w:fill="FFFFFF" w:themeFill="background1"/>
      </w:pPr>
      <w:r w:rsidRPr="005B6EFD">
        <w:t xml:space="preserve">In the PICO, </w:t>
      </w:r>
      <w:r w:rsidR="007312B0" w:rsidRPr="005B6EFD">
        <w:t xml:space="preserve">PASC noted that the National Cervical Screening Program (NCSP) </w:t>
      </w:r>
      <w:r w:rsidR="00D8201B" w:rsidRPr="005B6EFD">
        <w:t xml:space="preserve">uses </w:t>
      </w:r>
      <w:r w:rsidR="00D8201B" w:rsidRPr="005B6EFD" w:rsidDel="00EA3F5C">
        <w:t>p</w:t>
      </w:r>
      <w:r w:rsidR="00A940DD" w:rsidRPr="005B6EFD" w:rsidDel="00EA3F5C">
        <w:t xml:space="preserve">artial </w:t>
      </w:r>
      <w:r w:rsidR="00A940DD" w:rsidRPr="005B6EFD">
        <w:t xml:space="preserve">or limited </w:t>
      </w:r>
      <w:r w:rsidR="47EFE80F" w:rsidRPr="005B6EFD">
        <w:t xml:space="preserve">HPV </w:t>
      </w:r>
      <w:r w:rsidR="6616CB55" w:rsidRPr="005B6EFD">
        <w:t>genotyping, with</w:t>
      </w:r>
      <w:r w:rsidR="00D8201B" w:rsidRPr="005B6EFD">
        <w:t xml:space="preserve"> </w:t>
      </w:r>
      <w:r w:rsidR="005747D9" w:rsidRPr="005B6EFD">
        <w:t xml:space="preserve">risk-stratified </w:t>
      </w:r>
      <w:r w:rsidR="00D8201B" w:rsidRPr="005B6EFD">
        <w:t xml:space="preserve">results reported as HPV16 </w:t>
      </w:r>
      <w:r w:rsidR="00FA0962" w:rsidRPr="005B6EFD">
        <w:t>and/or</w:t>
      </w:r>
      <w:r w:rsidR="00D8201B" w:rsidRPr="005B6EFD">
        <w:t xml:space="preserve"> HPV18, non-HPV16/18 </w:t>
      </w:r>
      <w:r w:rsidR="00C100E2">
        <w:t>high</w:t>
      </w:r>
      <w:r w:rsidR="00040227">
        <w:t>-risk HPV (</w:t>
      </w:r>
      <w:r w:rsidR="00FA0962" w:rsidRPr="005B6EFD">
        <w:t>hrHPV</w:t>
      </w:r>
      <w:r w:rsidR="00040227">
        <w:t>)</w:t>
      </w:r>
      <w:r w:rsidR="00D8201B" w:rsidRPr="005B6EFD">
        <w:t xml:space="preserve"> or no hrHPV</w:t>
      </w:r>
      <w:r w:rsidR="005B562A">
        <w:t xml:space="preserve"> detected</w:t>
      </w:r>
      <w:r w:rsidRPr="005B6EFD">
        <w:t>.</w:t>
      </w:r>
      <w:r w:rsidR="00E75E60" w:rsidRPr="005B6EFD">
        <w:t xml:space="preserve"> This aligns with NCSP guidelines recognising the following categories for HPV test results</w:t>
      </w:r>
      <w:bookmarkStart w:id="29" w:name="_Ref206497203"/>
      <w:r w:rsidR="00E75E60" w:rsidRPr="005B6EFD">
        <w:rPr>
          <w:rStyle w:val="FootnoteReference"/>
        </w:rPr>
        <w:footnoteReference w:id="7"/>
      </w:r>
      <w:bookmarkEnd w:id="29"/>
      <w:r w:rsidR="00E75E60" w:rsidRPr="005B6EFD">
        <w:t>:</w:t>
      </w:r>
    </w:p>
    <w:p w14:paraId="27CF1DC9" w14:textId="77777777" w:rsidR="00E75E60" w:rsidRPr="005B6EFD" w:rsidRDefault="00E75E60" w:rsidP="00F456AE">
      <w:pPr>
        <w:pStyle w:val="NormalWeb"/>
        <w:numPr>
          <w:ilvl w:val="0"/>
          <w:numId w:val="30"/>
        </w:numPr>
        <w:shd w:val="clear" w:color="auto" w:fill="FFFFFF"/>
        <w:spacing w:before="0" w:after="0"/>
      </w:pPr>
      <w:r w:rsidRPr="005B6EFD">
        <w:t>HPV 16/18 detected</w:t>
      </w:r>
    </w:p>
    <w:p w14:paraId="4FB66AEE" w14:textId="77777777" w:rsidR="00E75E60" w:rsidRPr="005B6EFD" w:rsidRDefault="00E75E60" w:rsidP="00F456AE">
      <w:pPr>
        <w:pStyle w:val="NormalWeb"/>
        <w:numPr>
          <w:ilvl w:val="0"/>
          <w:numId w:val="30"/>
        </w:numPr>
        <w:shd w:val="clear" w:color="auto" w:fill="FFFFFF"/>
        <w:spacing w:before="0" w:after="0"/>
      </w:pPr>
      <w:r w:rsidRPr="005B6EFD">
        <w:t>oncogenic HPV (not 16/18) detected</w:t>
      </w:r>
    </w:p>
    <w:p w14:paraId="24310E2B" w14:textId="77777777" w:rsidR="00E75E60" w:rsidRPr="005B6EFD" w:rsidRDefault="00E75E60" w:rsidP="00F456AE">
      <w:pPr>
        <w:pStyle w:val="NormalWeb"/>
        <w:numPr>
          <w:ilvl w:val="0"/>
          <w:numId w:val="30"/>
        </w:numPr>
        <w:shd w:val="clear" w:color="auto" w:fill="FFFFFF"/>
        <w:spacing w:before="0"/>
      </w:pPr>
      <w:r w:rsidRPr="005B6EFD">
        <w:t>oncogenic HPV not detected.</w:t>
      </w:r>
    </w:p>
    <w:p w14:paraId="32B34D08" w14:textId="3BF31CEE" w:rsidR="00D8201B" w:rsidRPr="005B6EFD" w:rsidRDefault="00E75E60" w:rsidP="00322C3B">
      <w:pPr>
        <w:pStyle w:val="NormalWeb"/>
        <w:shd w:val="clear" w:color="auto" w:fill="FFFFFF"/>
      </w:pPr>
      <w:r w:rsidRPr="005B6EFD">
        <w:lastRenderedPageBreak/>
        <w:t>However, partial genotyping for the purpose of this application is defined as HPV testing for HPV types 16 and 18, with or without HPV45, aligning with the definition used in the NCSP</w:t>
      </w:r>
      <w:r w:rsidR="00532EB7" w:rsidRPr="005B6EFD">
        <w:t xml:space="preserve"> (MBS Item </w:t>
      </w:r>
      <w:r w:rsidR="00867A9F" w:rsidRPr="005B6EFD">
        <w:t>73072</w:t>
      </w:r>
      <w:r w:rsidR="00532EB7" w:rsidRPr="005B6EFD">
        <w:t>)</w:t>
      </w:r>
      <w:r w:rsidRPr="005B6EFD">
        <w:t>.</w:t>
      </w:r>
      <w:r w:rsidR="003B36A9" w:rsidRPr="005B6EFD" w:rsidDel="003B36A9">
        <w:rPr>
          <w:vertAlign w:val="superscript"/>
        </w:rPr>
        <w:t xml:space="preserve"> </w:t>
      </w:r>
    </w:p>
    <w:p w14:paraId="573EA356" w14:textId="1C405508" w:rsidR="00D8201B" w:rsidRPr="005B6EFD" w:rsidRDefault="00A17C66" w:rsidP="003B36A9">
      <w:r w:rsidRPr="005B6EFD">
        <w:t>Expanded</w:t>
      </w:r>
      <w:r w:rsidR="00D8201B" w:rsidRPr="005B6EFD">
        <w:t xml:space="preserve"> genotyping</w:t>
      </w:r>
      <w:r w:rsidRPr="005B6EFD">
        <w:t xml:space="preserve"> (note that ESC preferred this terminology to full genotyping</w:t>
      </w:r>
      <w:r w:rsidR="5C935C13" w:rsidRPr="005B6EFD">
        <w:t>, as there are more than 100 recognised HPV genotypes, most of which are not recognised to be oncogenic</w:t>
      </w:r>
      <w:r w:rsidRPr="005B6EFD">
        <w:t>)</w:t>
      </w:r>
      <w:r w:rsidR="00D8201B" w:rsidRPr="005B6EFD">
        <w:t xml:space="preserve"> would include genotyping for 14 hrHPV subtypes with results reported for individual HPV subtypes (as specified in the PICO). In the current clinical management algorithm, the only reason for </w:t>
      </w:r>
      <w:r w:rsidR="00CD0EF8" w:rsidRPr="005B6EFD">
        <w:t>expanded</w:t>
      </w:r>
      <w:r w:rsidR="00D8201B" w:rsidRPr="005B6EFD">
        <w:t xml:space="preserve"> genotyping is that patients with persistent infection with the same non-16 hrHPV would be referred for diagnostic HRA. Therefore, it is important to consider (1) the prevalence of non-16 hrHPV in each PICO-specified subpopulation; (2) the clearance of non-16 hrHPV in each PICO-specified subpopulation; and (3) the role of non-16 hrHPV genotypes in HSIL and anal cancer. </w:t>
      </w:r>
    </w:p>
    <w:p w14:paraId="20294F7E" w14:textId="367B0E9E" w:rsidR="00F813F4" w:rsidRPr="005B6EFD" w:rsidRDefault="00A65FBD" w:rsidP="006A47B1">
      <w:r w:rsidRPr="005B6EFD">
        <w:t>PASC noted that</w:t>
      </w:r>
      <w:r w:rsidR="00762873" w:rsidRPr="005B6EFD">
        <w:t xml:space="preserve"> </w:t>
      </w:r>
      <w:r w:rsidRPr="005B6EFD">
        <w:t xml:space="preserve">the </w:t>
      </w:r>
      <w:r w:rsidR="002803AF" w:rsidRPr="005B6EFD">
        <w:t>proposed</w:t>
      </w:r>
      <w:r w:rsidRPr="005B6EFD">
        <w:t xml:space="preserve"> requirement for </w:t>
      </w:r>
      <w:r w:rsidR="00FA0813">
        <w:t>expanded</w:t>
      </w:r>
      <w:r w:rsidR="00FA0813" w:rsidRPr="005B6EFD">
        <w:t xml:space="preserve"> </w:t>
      </w:r>
      <w:r w:rsidR="00C72EA8" w:rsidRPr="005B6EFD">
        <w:t xml:space="preserve">HPV </w:t>
      </w:r>
      <w:r w:rsidRPr="005B6EFD">
        <w:t xml:space="preserve">genotyping, as requested by the applicant, would mean that </w:t>
      </w:r>
      <w:r w:rsidR="00066695" w:rsidRPr="005B6EFD">
        <w:t>a</w:t>
      </w:r>
      <w:r w:rsidRPr="005B6EFD">
        <w:t xml:space="preserve"> pragmatic approach </w:t>
      </w:r>
      <w:r w:rsidR="00BA1E5F" w:rsidRPr="005B6EFD">
        <w:t>for</w:t>
      </w:r>
      <w:r w:rsidRPr="005B6EFD">
        <w:t xml:space="preserve"> roll-out and accessibility</w:t>
      </w:r>
      <w:r w:rsidR="0075272F" w:rsidRPr="005B6EFD">
        <w:t xml:space="preserve"> to </w:t>
      </w:r>
      <w:r w:rsidR="00CD0EF8" w:rsidRPr="005B6EFD">
        <w:t>expanded</w:t>
      </w:r>
      <w:r w:rsidR="0075272F" w:rsidRPr="005B6EFD">
        <w:t xml:space="preserve"> genotyping would be </w:t>
      </w:r>
      <w:r w:rsidR="006A6275" w:rsidRPr="005B6EFD">
        <w:t>problematic</w:t>
      </w:r>
      <w:r w:rsidR="00BC24F0" w:rsidRPr="005B6EFD">
        <w:t xml:space="preserve"> if it was reliant on the </w:t>
      </w:r>
      <w:r w:rsidR="006A5EB9" w:rsidRPr="005B6EFD">
        <w:t>NCSP</w:t>
      </w:r>
      <w:r w:rsidR="005327BC" w:rsidRPr="005B6EFD">
        <w:t xml:space="preserve"> lab</w:t>
      </w:r>
      <w:r w:rsidR="00285AC3" w:rsidRPr="005B6EFD">
        <w:t>oratories</w:t>
      </w:r>
      <w:r w:rsidR="00CC5A7A" w:rsidRPr="005B6EFD">
        <w:t>,</w:t>
      </w:r>
      <w:r w:rsidR="003D11CA" w:rsidRPr="005B6EFD">
        <w:t xml:space="preserve"> and that an assessment of partial vs </w:t>
      </w:r>
      <w:r w:rsidR="00CD0EF8" w:rsidRPr="005B6EFD">
        <w:t>expanded</w:t>
      </w:r>
      <w:r w:rsidR="003D11CA" w:rsidRPr="005B6EFD">
        <w:t xml:space="preserve"> genotyping would be needed as part of </w:t>
      </w:r>
      <w:r w:rsidR="0056688F" w:rsidRPr="005B6EFD">
        <w:t>the</w:t>
      </w:r>
      <w:r w:rsidR="003D11CA" w:rsidRPr="005B6EFD">
        <w:t xml:space="preserve"> evaluation.</w:t>
      </w:r>
      <w:r w:rsidR="006A6275" w:rsidRPr="005B6EFD">
        <w:t xml:space="preserve"> However, </w:t>
      </w:r>
      <w:r w:rsidR="00F534FA" w:rsidRPr="005B6EFD">
        <w:t>PASC</w:t>
      </w:r>
      <w:r w:rsidR="006E5A92" w:rsidRPr="005B6EFD">
        <w:t xml:space="preserve"> also</w:t>
      </w:r>
      <w:r w:rsidR="00F534FA" w:rsidRPr="005B6EFD">
        <w:t xml:space="preserve"> noted most lab</w:t>
      </w:r>
      <w:r w:rsidR="00285AC3" w:rsidRPr="005B6EFD">
        <w:t>oratories</w:t>
      </w:r>
      <w:r w:rsidR="00F534FA" w:rsidRPr="005B6EFD">
        <w:t xml:space="preserve"> currently use the Roche 6800 HPV test, </w:t>
      </w:r>
      <w:r w:rsidR="000F0953" w:rsidRPr="005B6EFD">
        <w:t xml:space="preserve">which </w:t>
      </w:r>
      <w:r w:rsidR="00752D03" w:rsidRPr="005B6EFD">
        <w:t>covers</w:t>
      </w:r>
      <w:r w:rsidR="00151CC9" w:rsidRPr="005B6EFD">
        <w:t xml:space="preserve"> all the expanded genotypes requested in the </w:t>
      </w:r>
      <w:r w:rsidR="003A0795" w:rsidRPr="005B6EFD">
        <w:t>proposal for public funding</w:t>
      </w:r>
      <w:r w:rsidR="00AD0665" w:rsidRPr="005B6EFD">
        <w:t xml:space="preserve"> (</w:t>
      </w:r>
      <w:r w:rsidR="00940221">
        <w:fldChar w:fldCharType="begin"/>
      </w:r>
      <w:r w:rsidR="00940221">
        <w:instrText xml:space="preserve"> REF _Ref223012744 \h </w:instrText>
      </w:r>
      <w:r w:rsidR="00940221">
        <w:fldChar w:fldCharType="separate"/>
      </w:r>
      <w:r w:rsidR="00FC322E">
        <w:t xml:space="preserve">Table </w:t>
      </w:r>
      <w:r w:rsidR="00FC322E">
        <w:rPr>
          <w:noProof/>
        </w:rPr>
        <w:t>4</w:t>
      </w:r>
      <w:r w:rsidR="00940221">
        <w:fldChar w:fldCharType="end"/>
      </w:r>
      <w:r w:rsidR="00AD0665" w:rsidRPr="005B6EFD">
        <w:t>)</w:t>
      </w:r>
      <w:r w:rsidR="003A0795" w:rsidRPr="005B6EFD">
        <w:t xml:space="preserve">. </w:t>
      </w:r>
    </w:p>
    <w:p w14:paraId="116A04E4" w14:textId="54F62682" w:rsidR="006F65DC" w:rsidRPr="005B6EFD" w:rsidRDefault="00D4575E" w:rsidP="00D4575E">
      <w:pPr>
        <w:pStyle w:val="Caption"/>
      </w:pPr>
      <w:bookmarkStart w:id="30" w:name="_Ref223012744"/>
      <w:bookmarkStart w:id="31" w:name="_Ref196215520"/>
      <w:r>
        <w:t xml:space="preserve">Table </w:t>
      </w:r>
      <w:r>
        <w:fldChar w:fldCharType="begin"/>
      </w:r>
      <w:r>
        <w:instrText xml:space="preserve"> SEQ Table \* ARABIC </w:instrText>
      </w:r>
      <w:r>
        <w:fldChar w:fldCharType="separate"/>
      </w:r>
      <w:r w:rsidR="00FC322E">
        <w:rPr>
          <w:noProof/>
        </w:rPr>
        <w:t>4</w:t>
      </w:r>
      <w:r>
        <w:fldChar w:fldCharType="end"/>
      </w:r>
      <w:bookmarkEnd w:id="30"/>
      <w:r>
        <w:t xml:space="preserve"> </w:t>
      </w:r>
      <w:r w:rsidRPr="00743A9D">
        <w:t>Draft MBS item proposed in the application for HPV genotyping in asymptomatic patients</w:t>
      </w:r>
      <w:bookmarkEnd w:id="31"/>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6F65DC" w:rsidRPr="005B6EFD" w14:paraId="5E300167" w14:textId="77777777">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2B4A5873" w14:textId="77777777" w:rsidR="006F65DC" w:rsidRPr="005B6EFD" w:rsidRDefault="006F65DC">
            <w:pPr>
              <w:spacing w:before="40" w:after="40"/>
              <w:rPr>
                <w:rFonts w:ascii="Arial Narrow" w:hAnsi="Arial Narrow"/>
                <w:sz w:val="20"/>
                <w:szCs w:val="20"/>
              </w:rPr>
            </w:pPr>
            <w:r w:rsidRPr="005B6EFD">
              <w:rPr>
                <w:rFonts w:ascii="Arial Narrow" w:hAnsi="Arial Narrow"/>
                <w:sz w:val="20"/>
                <w:szCs w:val="20"/>
              </w:rPr>
              <w:t>Category 6 – PATHOLOGY SERVICES – P7 Genetics</w:t>
            </w:r>
          </w:p>
        </w:tc>
      </w:tr>
      <w:tr w:rsidR="006F65DC" w:rsidRPr="005B6EFD" w14:paraId="0D0D03FC" w14:textId="77777777">
        <w:trPr>
          <w:cantSplit/>
          <w:tblHeader/>
        </w:trPr>
        <w:tc>
          <w:tcPr>
            <w:tcW w:w="9016" w:type="dxa"/>
            <w:tcBorders>
              <w:top w:val="single" w:sz="4" w:space="0" w:color="auto"/>
              <w:left w:val="single" w:sz="4" w:space="0" w:color="auto"/>
              <w:bottom w:val="single" w:sz="4" w:space="0" w:color="auto"/>
              <w:right w:val="single" w:sz="4" w:space="0" w:color="auto"/>
            </w:tcBorders>
          </w:tcPr>
          <w:p w14:paraId="72B2AD26" w14:textId="77777777" w:rsidR="006F65DC" w:rsidRPr="005B6EFD" w:rsidRDefault="006F65DC">
            <w:pPr>
              <w:rPr>
                <w:rFonts w:ascii="Arial Narrow" w:hAnsi="Arial Narrow"/>
                <w:sz w:val="20"/>
                <w:szCs w:val="20"/>
              </w:rPr>
            </w:pPr>
            <w:r w:rsidRPr="005B6EFD">
              <w:rPr>
                <w:rFonts w:ascii="Arial Narrow" w:hAnsi="Arial Narrow"/>
                <w:sz w:val="20"/>
                <w:szCs w:val="20"/>
              </w:rPr>
              <w:t>MBS item BBBB</w:t>
            </w:r>
          </w:p>
          <w:p w14:paraId="4BA977C0" w14:textId="77777777" w:rsidR="006F65DC" w:rsidRPr="005B6EFD" w:rsidRDefault="006F65DC">
            <w:pPr>
              <w:rPr>
                <w:rFonts w:ascii="Arial Narrow" w:hAnsi="Arial Narrow"/>
                <w:sz w:val="20"/>
                <w:szCs w:val="20"/>
              </w:rPr>
            </w:pPr>
            <w:r w:rsidRPr="005B6EFD">
              <w:rPr>
                <w:rFonts w:ascii="Arial Narrow" w:hAnsi="Arial Narrow"/>
                <w:sz w:val="20"/>
                <w:szCs w:val="20"/>
              </w:rPr>
              <w:t>Expanded genotyping of 14 oncogenic human papillomavirus genotypes (16, 18, 31, 33, 35, 39, 45 ,51, 52,</w:t>
            </w:r>
          </w:p>
          <w:p w14:paraId="3F63DEC9" w14:textId="77777777" w:rsidR="006F65DC" w:rsidRPr="005B6EFD" w:rsidRDefault="006F65DC">
            <w:pPr>
              <w:rPr>
                <w:rFonts w:ascii="Arial Narrow" w:hAnsi="Arial Narrow"/>
                <w:sz w:val="20"/>
                <w:szCs w:val="20"/>
              </w:rPr>
            </w:pPr>
            <w:r w:rsidRPr="005B6EFD">
              <w:rPr>
                <w:rFonts w:ascii="Arial Narrow" w:hAnsi="Arial Narrow"/>
                <w:sz w:val="20"/>
                <w:szCs w:val="20"/>
              </w:rPr>
              <w:t>56, 58, 59, 66, 68) that may be associated with anal pre-cancer or cancer:</w:t>
            </w:r>
          </w:p>
          <w:p w14:paraId="75669D48" w14:textId="77777777" w:rsidR="006F65DC" w:rsidRPr="005B6EFD" w:rsidRDefault="006F65DC">
            <w:pPr>
              <w:rPr>
                <w:rFonts w:ascii="Arial Narrow" w:hAnsi="Arial Narrow"/>
                <w:sz w:val="20"/>
                <w:szCs w:val="20"/>
              </w:rPr>
            </w:pPr>
            <w:r w:rsidRPr="005B6EFD">
              <w:rPr>
                <w:rFonts w:ascii="Arial Narrow" w:hAnsi="Arial Narrow"/>
                <w:sz w:val="20"/>
                <w:szCs w:val="20"/>
              </w:rPr>
              <w:t>(a)</w:t>
            </w:r>
            <w:r w:rsidRPr="005B6EFD">
              <w:rPr>
                <w:rFonts w:ascii="Arial Narrow" w:hAnsi="Arial Narrow"/>
                <w:sz w:val="20"/>
                <w:szCs w:val="20"/>
              </w:rPr>
              <w:tab/>
              <w:t>performed on a liquid based anal specimen; and</w:t>
            </w:r>
          </w:p>
          <w:p w14:paraId="7CACD24E" w14:textId="77777777" w:rsidR="006F65DC" w:rsidRPr="005B6EFD" w:rsidRDefault="006F65DC">
            <w:pPr>
              <w:rPr>
                <w:rFonts w:ascii="Arial Narrow" w:hAnsi="Arial Narrow"/>
                <w:sz w:val="20"/>
                <w:szCs w:val="20"/>
              </w:rPr>
            </w:pPr>
            <w:r w:rsidRPr="005B6EFD">
              <w:rPr>
                <w:rFonts w:ascii="Arial Narrow" w:hAnsi="Arial Narrow"/>
                <w:sz w:val="20"/>
                <w:szCs w:val="20"/>
              </w:rPr>
              <w:t>(b)</w:t>
            </w:r>
            <w:r w:rsidRPr="005B6EFD">
              <w:tab/>
            </w:r>
            <w:r w:rsidRPr="005B6EFD">
              <w:rPr>
                <w:rFonts w:ascii="Arial Narrow" w:hAnsi="Arial Narrow"/>
                <w:sz w:val="20"/>
                <w:szCs w:val="20"/>
              </w:rPr>
              <w:t>for an asymptomatic patient who is at least 35 years and has satisfied the conditions of sample collection</w:t>
            </w:r>
          </w:p>
        </w:tc>
      </w:tr>
      <w:tr w:rsidR="006F65DC" w:rsidRPr="005B6EFD" w14:paraId="0F9E2353" w14:textId="77777777">
        <w:trPr>
          <w:cantSplit/>
          <w:trHeight w:val="164"/>
          <w:tblHeader/>
        </w:trPr>
        <w:tc>
          <w:tcPr>
            <w:tcW w:w="9016" w:type="dxa"/>
            <w:tcBorders>
              <w:top w:val="single" w:sz="4" w:space="0" w:color="auto"/>
              <w:left w:val="single" w:sz="4" w:space="0" w:color="auto"/>
              <w:bottom w:val="single" w:sz="4" w:space="0" w:color="auto"/>
              <w:right w:val="single" w:sz="4" w:space="0" w:color="auto"/>
            </w:tcBorders>
            <w:vAlign w:val="center"/>
          </w:tcPr>
          <w:p w14:paraId="475E8196" w14:textId="77777777" w:rsidR="006F65DC" w:rsidRPr="005B6EFD" w:rsidRDefault="006F65DC">
            <w:pPr>
              <w:spacing w:before="40" w:after="40"/>
              <w:rPr>
                <w:rFonts w:ascii="Arial Narrow" w:hAnsi="Arial Narrow"/>
                <w:sz w:val="20"/>
                <w:szCs w:val="20"/>
              </w:rPr>
            </w:pPr>
            <w:r w:rsidRPr="005B6EFD">
              <w:rPr>
                <w:rFonts w:ascii="Arial Narrow" w:hAnsi="Arial Narrow"/>
                <w:sz w:val="20"/>
                <w:szCs w:val="20"/>
              </w:rPr>
              <w:t>Fee: $50.00 Benefit: 75%: $37.50       85%: $42.50</w:t>
            </w:r>
          </w:p>
        </w:tc>
      </w:tr>
    </w:tbl>
    <w:p w14:paraId="391D2D31" w14:textId="4AB53C56" w:rsidR="006F65DC" w:rsidRPr="005B6EFD" w:rsidRDefault="00940221" w:rsidP="00940221">
      <w:pPr>
        <w:pStyle w:val="Caption"/>
      </w:pPr>
      <w:r>
        <w:t xml:space="preserve">Table </w:t>
      </w:r>
      <w:r>
        <w:fldChar w:fldCharType="begin"/>
      </w:r>
      <w:r>
        <w:instrText xml:space="preserve"> SEQ Table \* ARABIC </w:instrText>
      </w:r>
      <w:r>
        <w:fldChar w:fldCharType="separate"/>
      </w:r>
      <w:r w:rsidR="00FC322E">
        <w:rPr>
          <w:noProof/>
        </w:rPr>
        <w:t>5</w:t>
      </w:r>
      <w:r>
        <w:fldChar w:fldCharType="end"/>
      </w:r>
      <w:r>
        <w:t xml:space="preserve"> </w:t>
      </w:r>
      <w:r w:rsidRPr="0009431C">
        <w:t>Draft MBS item proposed in the application for HPV genotyping for investigation of patients at higher risk or with symptoms, or for follow-up management</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6F65DC" w:rsidRPr="005B6EFD" w14:paraId="663303A0" w14:textId="77777777">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2F5B8CBD" w14:textId="77777777" w:rsidR="006F65DC" w:rsidRPr="005B6EFD" w:rsidRDefault="006F65DC">
            <w:pPr>
              <w:spacing w:before="40" w:after="40"/>
              <w:rPr>
                <w:rFonts w:ascii="Arial Narrow" w:hAnsi="Arial Narrow"/>
                <w:sz w:val="20"/>
                <w:szCs w:val="20"/>
              </w:rPr>
            </w:pPr>
            <w:r w:rsidRPr="005B6EFD">
              <w:rPr>
                <w:rFonts w:ascii="Arial Narrow" w:hAnsi="Arial Narrow"/>
                <w:sz w:val="20"/>
                <w:szCs w:val="20"/>
              </w:rPr>
              <w:t>Category 6 – PATHOLOGY SERVICES – P7 Genetics</w:t>
            </w:r>
          </w:p>
        </w:tc>
      </w:tr>
      <w:tr w:rsidR="006F65DC" w:rsidRPr="005B6EFD" w14:paraId="2CC477E8" w14:textId="77777777">
        <w:trPr>
          <w:cantSplit/>
          <w:tblHeader/>
        </w:trPr>
        <w:tc>
          <w:tcPr>
            <w:tcW w:w="9016" w:type="dxa"/>
            <w:tcBorders>
              <w:top w:val="single" w:sz="4" w:space="0" w:color="auto"/>
              <w:left w:val="single" w:sz="4" w:space="0" w:color="auto"/>
              <w:bottom w:val="single" w:sz="4" w:space="0" w:color="auto"/>
              <w:right w:val="single" w:sz="4" w:space="0" w:color="auto"/>
            </w:tcBorders>
          </w:tcPr>
          <w:p w14:paraId="4E1F1094" w14:textId="77777777" w:rsidR="006F65DC" w:rsidRPr="005B6EFD" w:rsidRDefault="006F65DC">
            <w:pPr>
              <w:rPr>
                <w:rFonts w:ascii="Arial Narrow" w:hAnsi="Arial Narrow"/>
                <w:sz w:val="20"/>
                <w:szCs w:val="20"/>
              </w:rPr>
            </w:pPr>
            <w:r w:rsidRPr="005B6EFD">
              <w:rPr>
                <w:rFonts w:ascii="Arial Narrow" w:hAnsi="Arial Narrow"/>
                <w:sz w:val="20"/>
                <w:szCs w:val="20"/>
              </w:rPr>
              <w:t>MBS item CCCC</w:t>
            </w:r>
          </w:p>
          <w:p w14:paraId="5EF008EB" w14:textId="55F52CE6" w:rsidR="006F65DC" w:rsidRPr="005B6EFD" w:rsidRDefault="006F65DC">
            <w:pPr>
              <w:rPr>
                <w:rFonts w:ascii="Arial Narrow" w:hAnsi="Arial Narrow"/>
                <w:sz w:val="20"/>
                <w:szCs w:val="20"/>
              </w:rPr>
            </w:pPr>
            <w:r w:rsidRPr="005B6EFD">
              <w:rPr>
                <w:rFonts w:ascii="Arial Narrow" w:hAnsi="Arial Narrow"/>
                <w:sz w:val="20"/>
                <w:szCs w:val="20"/>
              </w:rPr>
              <w:t>Expanded genotyping of 14 oncogenic human papillomavirus genotypes (16, 18, 31, 33, 35, 39, 45 ,51, 52,</w:t>
            </w:r>
            <w:r w:rsidR="00ED5F9E" w:rsidRPr="005B6EFD">
              <w:rPr>
                <w:rFonts w:ascii="Arial Narrow" w:hAnsi="Arial Narrow"/>
                <w:sz w:val="20"/>
                <w:szCs w:val="20"/>
              </w:rPr>
              <w:t xml:space="preserve"> </w:t>
            </w:r>
            <w:r w:rsidRPr="005B6EFD">
              <w:rPr>
                <w:rFonts w:ascii="Arial Narrow" w:hAnsi="Arial Narrow"/>
                <w:sz w:val="20"/>
                <w:szCs w:val="20"/>
              </w:rPr>
              <w:t>56, 58, 59, 66, 68) performed on a liquid based anal specimen:</w:t>
            </w:r>
          </w:p>
          <w:p w14:paraId="39931037" w14:textId="77777777" w:rsidR="006F65DC" w:rsidRPr="005B6EFD" w:rsidRDefault="006F65DC">
            <w:pPr>
              <w:rPr>
                <w:rFonts w:ascii="Arial Narrow" w:hAnsi="Arial Narrow"/>
                <w:sz w:val="20"/>
                <w:szCs w:val="20"/>
              </w:rPr>
            </w:pPr>
            <w:r w:rsidRPr="005B6EFD">
              <w:rPr>
                <w:rFonts w:ascii="Arial Narrow" w:hAnsi="Arial Narrow"/>
                <w:sz w:val="20"/>
                <w:szCs w:val="20"/>
              </w:rPr>
              <w:t>(a)</w:t>
            </w:r>
            <w:r w:rsidRPr="005B6EFD">
              <w:rPr>
                <w:rFonts w:ascii="Arial Narrow" w:hAnsi="Arial Narrow"/>
                <w:sz w:val="20"/>
                <w:szCs w:val="20"/>
              </w:rPr>
              <w:tab/>
              <w:t>for the investigation of a patient in a specific population that appears to have a higher risk of anal pre</w:t>
            </w:r>
            <w:r w:rsidRPr="005B6EFD">
              <w:rPr>
                <w:rFonts w:ascii="Cambria Math" w:hAnsi="Cambria Math" w:cs="Cambria Math"/>
                <w:sz w:val="20"/>
                <w:szCs w:val="20"/>
              </w:rPr>
              <w:t>‑</w:t>
            </w:r>
            <w:r w:rsidRPr="005B6EFD">
              <w:rPr>
                <w:rFonts w:ascii="Arial Narrow" w:hAnsi="Arial Narrow"/>
                <w:sz w:val="20"/>
                <w:szCs w:val="20"/>
              </w:rPr>
              <w:t>cancer or cancer; or</w:t>
            </w:r>
          </w:p>
          <w:p w14:paraId="59E1D696" w14:textId="77777777" w:rsidR="006F65DC" w:rsidRPr="005B6EFD" w:rsidRDefault="006F65DC">
            <w:pPr>
              <w:rPr>
                <w:rFonts w:ascii="Arial Narrow" w:hAnsi="Arial Narrow"/>
                <w:sz w:val="20"/>
                <w:szCs w:val="20"/>
              </w:rPr>
            </w:pPr>
            <w:r w:rsidRPr="005B6EFD">
              <w:rPr>
                <w:rFonts w:ascii="Arial Narrow" w:hAnsi="Arial Narrow"/>
                <w:sz w:val="20"/>
                <w:szCs w:val="20"/>
              </w:rPr>
              <w:t>(b)</w:t>
            </w:r>
            <w:r w:rsidRPr="005B6EFD">
              <w:rPr>
                <w:rFonts w:ascii="Arial Narrow" w:hAnsi="Arial Narrow"/>
                <w:sz w:val="20"/>
                <w:szCs w:val="20"/>
              </w:rPr>
              <w:tab/>
              <w:t>for the follow</w:t>
            </w:r>
            <w:r w:rsidRPr="005B6EFD">
              <w:rPr>
                <w:rFonts w:ascii="Cambria Math" w:hAnsi="Cambria Math" w:cs="Cambria Math"/>
                <w:sz w:val="20"/>
                <w:szCs w:val="20"/>
              </w:rPr>
              <w:t>‑</w:t>
            </w:r>
            <w:r w:rsidRPr="005B6EFD">
              <w:rPr>
                <w:rFonts w:ascii="Arial Narrow" w:hAnsi="Arial Narrow"/>
                <w:sz w:val="20"/>
                <w:szCs w:val="20"/>
              </w:rPr>
              <w:t>up management of a patient with a previously detected oncogenic human papillomavirus infection or anal pre</w:t>
            </w:r>
            <w:r w:rsidRPr="005B6EFD">
              <w:rPr>
                <w:rFonts w:ascii="Cambria Math" w:hAnsi="Cambria Math" w:cs="Cambria Math"/>
                <w:sz w:val="20"/>
                <w:szCs w:val="20"/>
              </w:rPr>
              <w:t>‑</w:t>
            </w:r>
            <w:r w:rsidRPr="005B6EFD">
              <w:rPr>
                <w:rFonts w:ascii="Arial Narrow" w:hAnsi="Arial Narrow"/>
                <w:sz w:val="20"/>
                <w:szCs w:val="20"/>
              </w:rPr>
              <w:t>cancer or cancer; or</w:t>
            </w:r>
          </w:p>
          <w:p w14:paraId="47F212B5" w14:textId="77777777" w:rsidR="006F65DC" w:rsidRPr="005B6EFD" w:rsidRDefault="006F65DC">
            <w:pPr>
              <w:rPr>
                <w:rFonts w:ascii="Arial Narrow" w:hAnsi="Arial Narrow"/>
                <w:sz w:val="20"/>
                <w:szCs w:val="20"/>
              </w:rPr>
            </w:pPr>
            <w:r w:rsidRPr="005B6EFD">
              <w:rPr>
                <w:rFonts w:ascii="Arial Narrow" w:hAnsi="Arial Narrow"/>
                <w:sz w:val="20"/>
                <w:szCs w:val="20"/>
              </w:rPr>
              <w:t>(c)</w:t>
            </w:r>
            <w:r w:rsidRPr="005B6EFD">
              <w:rPr>
                <w:rFonts w:ascii="Arial Narrow" w:hAnsi="Arial Narrow"/>
                <w:sz w:val="20"/>
                <w:szCs w:val="20"/>
              </w:rPr>
              <w:tab/>
              <w:t>for the investigation of a patient with symptoms suggestive of anal cancer</w:t>
            </w:r>
          </w:p>
        </w:tc>
      </w:tr>
      <w:tr w:rsidR="006F65DC" w:rsidRPr="005B6EFD" w14:paraId="04C69047" w14:textId="77777777">
        <w:trPr>
          <w:cantSplit/>
          <w:tblHeader/>
        </w:trPr>
        <w:tc>
          <w:tcPr>
            <w:tcW w:w="9016" w:type="dxa"/>
            <w:tcBorders>
              <w:top w:val="single" w:sz="4" w:space="0" w:color="auto"/>
              <w:left w:val="single" w:sz="4" w:space="0" w:color="auto"/>
              <w:bottom w:val="single" w:sz="4" w:space="0" w:color="auto"/>
              <w:right w:val="single" w:sz="4" w:space="0" w:color="auto"/>
            </w:tcBorders>
            <w:vAlign w:val="center"/>
          </w:tcPr>
          <w:p w14:paraId="0838C412" w14:textId="77777777" w:rsidR="006F65DC" w:rsidRPr="005B6EFD" w:rsidRDefault="006F65DC">
            <w:pPr>
              <w:spacing w:before="40" w:after="40"/>
              <w:rPr>
                <w:rFonts w:ascii="Arial Narrow" w:hAnsi="Arial Narrow"/>
                <w:sz w:val="20"/>
                <w:szCs w:val="20"/>
              </w:rPr>
            </w:pPr>
            <w:r w:rsidRPr="005B6EFD">
              <w:rPr>
                <w:rFonts w:ascii="Arial Narrow" w:hAnsi="Arial Narrow"/>
                <w:sz w:val="20"/>
                <w:szCs w:val="20"/>
              </w:rPr>
              <w:t>Fee: $50.00 Benefit: 75%: $37.50       85%: $42.50</w:t>
            </w:r>
          </w:p>
        </w:tc>
      </w:tr>
    </w:tbl>
    <w:p w14:paraId="0AECA352" w14:textId="50666210" w:rsidR="006F65DC" w:rsidRPr="005B6EFD" w:rsidRDefault="006F65DC" w:rsidP="000553EE">
      <w:pPr>
        <w:pStyle w:val="TableCAPTION"/>
        <w:spacing w:before="240"/>
      </w:pPr>
      <w:r w:rsidRPr="005B6EFD">
        <w:lastRenderedPageBreak/>
        <w:t xml:space="preserve">Table </w:t>
      </w:r>
      <w:r w:rsidR="004E6126" w:rsidRPr="005B6EFD">
        <w:fldChar w:fldCharType="begin"/>
      </w:r>
      <w:r w:rsidR="004E6126" w:rsidRPr="005B6EFD">
        <w:instrText xml:space="preserve"> SEQ Table \* ARABIC </w:instrText>
      </w:r>
      <w:r w:rsidR="004E6126" w:rsidRPr="005B6EFD">
        <w:fldChar w:fldCharType="separate"/>
      </w:r>
      <w:r w:rsidR="00FC322E">
        <w:rPr>
          <w:noProof/>
        </w:rPr>
        <w:t>6</w:t>
      </w:r>
      <w:r w:rsidR="004E6126" w:rsidRPr="005B6EFD">
        <w:rPr>
          <w:noProof/>
        </w:rPr>
        <w:fldChar w:fldCharType="end"/>
      </w:r>
      <w:r w:rsidRPr="005B6EFD">
        <w:t xml:space="preserve"> Draft MBS item proposed in the application for repeat HPV genotyping testing</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6F65DC" w:rsidRPr="005B6EFD" w14:paraId="111D80E0" w14:textId="77777777">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334249FF" w14:textId="77777777" w:rsidR="006F65DC" w:rsidRPr="005B6EFD" w:rsidRDefault="006F65DC">
            <w:pPr>
              <w:spacing w:before="40" w:after="40"/>
              <w:rPr>
                <w:rFonts w:ascii="Arial Narrow" w:hAnsi="Arial Narrow"/>
                <w:sz w:val="20"/>
                <w:szCs w:val="20"/>
              </w:rPr>
            </w:pPr>
            <w:r w:rsidRPr="005B6EFD">
              <w:rPr>
                <w:rFonts w:ascii="Arial Narrow" w:hAnsi="Arial Narrow"/>
                <w:sz w:val="20"/>
                <w:szCs w:val="20"/>
              </w:rPr>
              <w:t>Category 6 – PATHOLOGY SERVICES – P7 Genetics</w:t>
            </w:r>
          </w:p>
        </w:tc>
      </w:tr>
      <w:tr w:rsidR="006F65DC" w:rsidRPr="005B6EFD" w14:paraId="3C970FAE" w14:textId="77777777">
        <w:trPr>
          <w:cantSplit/>
          <w:tblHeader/>
        </w:trPr>
        <w:tc>
          <w:tcPr>
            <w:tcW w:w="9016" w:type="dxa"/>
            <w:tcBorders>
              <w:top w:val="single" w:sz="4" w:space="0" w:color="auto"/>
              <w:left w:val="single" w:sz="4" w:space="0" w:color="auto"/>
              <w:bottom w:val="single" w:sz="4" w:space="0" w:color="auto"/>
              <w:right w:val="single" w:sz="4" w:space="0" w:color="auto"/>
            </w:tcBorders>
          </w:tcPr>
          <w:p w14:paraId="33E5BE8F" w14:textId="77777777" w:rsidR="006F65DC" w:rsidRPr="005B6EFD" w:rsidRDefault="006F65DC">
            <w:pPr>
              <w:rPr>
                <w:rFonts w:ascii="Arial Narrow" w:hAnsi="Arial Narrow"/>
                <w:sz w:val="20"/>
                <w:szCs w:val="20"/>
              </w:rPr>
            </w:pPr>
            <w:r w:rsidRPr="005B6EFD">
              <w:rPr>
                <w:rFonts w:ascii="Arial Narrow" w:hAnsi="Arial Narrow"/>
                <w:sz w:val="20"/>
                <w:szCs w:val="20"/>
              </w:rPr>
              <w:t>MBS item DDDD</w:t>
            </w:r>
          </w:p>
          <w:p w14:paraId="0FCC3BBC" w14:textId="77777777" w:rsidR="006F65DC" w:rsidRPr="005B6EFD" w:rsidRDefault="006F65DC">
            <w:pPr>
              <w:rPr>
                <w:rFonts w:ascii="Arial Narrow" w:hAnsi="Arial Narrow"/>
                <w:sz w:val="20"/>
                <w:szCs w:val="20"/>
              </w:rPr>
            </w:pPr>
            <w:r w:rsidRPr="005B6EFD">
              <w:rPr>
                <w:rFonts w:ascii="Arial Narrow" w:hAnsi="Arial Narrow"/>
                <w:sz w:val="20"/>
                <w:szCs w:val="20"/>
              </w:rPr>
              <w:t>Expanded genotyping of 14 oncogenic human papillomavirus genotypes (16, 18, 31, 33, 35, 39, 45 ,51, 52, 56, 58, 59, 66, 68) performed if:</w:t>
            </w:r>
          </w:p>
          <w:p w14:paraId="291C4F39" w14:textId="77777777" w:rsidR="006F65DC" w:rsidRPr="005B6EFD" w:rsidRDefault="006F65DC">
            <w:pPr>
              <w:rPr>
                <w:rFonts w:ascii="Arial Narrow" w:hAnsi="Arial Narrow"/>
                <w:sz w:val="20"/>
                <w:szCs w:val="20"/>
              </w:rPr>
            </w:pPr>
            <w:r w:rsidRPr="005B6EFD">
              <w:rPr>
                <w:rFonts w:ascii="Arial Narrow" w:hAnsi="Arial Narrow"/>
                <w:sz w:val="20"/>
                <w:szCs w:val="20"/>
              </w:rPr>
              <w:t>(a)</w:t>
            </w:r>
            <w:r w:rsidRPr="005B6EFD">
              <w:rPr>
                <w:rFonts w:ascii="Arial Narrow" w:hAnsi="Arial Narrow"/>
                <w:sz w:val="20"/>
                <w:szCs w:val="20"/>
              </w:rPr>
              <w:tab/>
              <w:t>the test is a repeat of a test to which item BBBB, CCCC or this item applies; and</w:t>
            </w:r>
          </w:p>
          <w:p w14:paraId="3E1812D3" w14:textId="77777777" w:rsidR="006F65DC" w:rsidRPr="005B6EFD" w:rsidRDefault="006F65DC">
            <w:pPr>
              <w:rPr>
                <w:rFonts w:ascii="Arial Narrow" w:hAnsi="Arial Narrow"/>
                <w:sz w:val="20"/>
                <w:szCs w:val="20"/>
              </w:rPr>
            </w:pPr>
            <w:r w:rsidRPr="005B6EFD">
              <w:rPr>
                <w:rFonts w:ascii="Arial Narrow" w:hAnsi="Arial Narrow"/>
                <w:sz w:val="20"/>
                <w:szCs w:val="20"/>
              </w:rPr>
              <w:t>(b)</w:t>
            </w:r>
            <w:r w:rsidRPr="005B6EFD">
              <w:rPr>
                <w:rFonts w:ascii="Arial Narrow" w:hAnsi="Arial Narrow"/>
                <w:sz w:val="20"/>
                <w:szCs w:val="20"/>
              </w:rPr>
              <w:tab/>
              <w:t xml:space="preserve">the specimen collected for the previous test is unsatisfactory </w:t>
            </w:r>
          </w:p>
        </w:tc>
      </w:tr>
      <w:tr w:rsidR="006F65DC" w:rsidRPr="005B6EFD" w14:paraId="07A75490" w14:textId="77777777">
        <w:trPr>
          <w:cantSplit/>
          <w:tblHeader/>
        </w:trPr>
        <w:tc>
          <w:tcPr>
            <w:tcW w:w="9016" w:type="dxa"/>
            <w:tcBorders>
              <w:top w:val="single" w:sz="4" w:space="0" w:color="auto"/>
              <w:left w:val="single" w:sz="4" w:space="0" w:color="auto"/>
              <w:bottom w:val="single" w:sz="4" w:space="0" w:color="auto"/>
              <w:right w:val="single" w:sz="4" w:space="0" w:color="auto"/>
            </w:tcBorders>
            <w:vAlign w:val="center"/>
          </w:tcPr>
          <w:p w14:paraId="0A4156B0" w14:textId="77777777" w:rsidR="006F65DC" w:rsidRPr="005B6EFD" w:rsidRDefault="006F65DC">
            <w:pPr>
              <w:spacing w:before="40" w:after="40"/>
              <w:rPr>
                <w:rFonts w:ascii="Arial Narrow" w:hAnsi="Arial Narrow"/>
                <w:sz w:val="20"/>
                <w:szCs w:val="20"/>
              </w:rPr>
            </w:pPr>
            <w:r w:rsidRPr="005B6EFD">
              <w:rPr>
                <w:rFonts w:ascii="Arial Narrow" w:hAnsi="Arial Narrow"/>
                <w:sz w:val="20"/>
                <w:szCs w:val="20"/>
              </w:rPr>
              <w:t>Fee: $50.00 Benefit: 75%: $37.50       85%: $42.50</w:t>
            </w:r>
          </w:p>
        </w:tc>
      </w:tr>
    </w:tbl>
    <w:p w14:paraId="2D3C5A44" w14:textId="505033AF" w:rsidR="006A47B1" w:rsidRPr="005B6EFD" w:rsidRDefault="006A47B1" w:rsidP="006A47B1">
      <w:pPr>
        <w:rPr>
          <w:i/>
        </w:rPr>
      </w:pPr>
      <w:r w:rsidRPr="005B6EFD">
        <w:rPr>
          <w:i/>
        </w:rPr>
        <w:t>PASC and the Department noted a careful review of the proposed items was necessary to prevent unintended consequences, overuse and/or co-claiming. This includes potential co-claiming related to potential overlap with the cervical HSIL investigation and treatment items.</w:t>
      </w:r>
    </w:p>
    <w:p w14:paraId="7D4D2C8A" w14:textId="48ACB002" w:rsidR="0012548D" w:rsidRPr="005B6EFD" w:rsidRDefault="0012548D" w:rsidP="0012548D">
      <w:r w:rsidRPr="005B6EFD">
        <w:rPr>
          <w:i/>
          <w:iCs/>
        </w:rPr>
        <w:t xml:space="preserve">PASC also noted the Department’s observation that proposed item DDDD may be redundant if no frequency restriction was placed on item BBBB. </w:t>
      </w:r>
    </w:p>
    <w:p w14:paraId="3963DBC0" w14:textId="4EF2B42E" w:rsidR="006F65DC" w:rsidRPr="005B6EFD" w:rsidRDefault="008F155C" w:rsidP="006A47B1">
      <w:pPr>
        <w:pStyle w:val="Heading5"/>
      </w:pPr>
      <w:r w:rsidRPr="005B6EFD">
        <w:t>Reflex cytology testing</w:t>
      </w:r>
    </w:p>
    <w:p w14:paraId="46F21A82" w14:textId="7218079C" w:rsidR="006F65DC" w:rsidRPr="005B6EFD" w:rsidRDefault="00940221" w:rsidP="00940221">
      <w:pPr>
        <w:pStyle w:val="Caption"/>
      </w:pPr>
      <w:r>
        <w:t xml:space="preserve">Table </w:t>
      </w:r>
      <w:r>
        <w:fldChar w:fldCharType="begin"/>
      </w:r>
      <w:r>
        <w:instrText xml:space="preserve"> SEQ Table \* ARABIC </w:instrText>
      </w:r>
      <w:r>
        <w:fldChar w:fldCharType="separate"/>
      </w:r>
      <w:r w:rsidR="00FC322E">
        <w:rPr>
          <w:noProof/>
        </w:rPr>
        <w:t>7</w:t>
      </w:r>
      <w:r>
        <w:fldChar w:fldCharType="end"/>
      </w:r>
      <w:r>
        <w:t xml:space="preserve"> </w:t>
      </w:r>
      <w:r w:rsidRPr="00071A25">
        <w:t>Draft MBS item proposed in the application for cytology testing of HPV-positive anal specimens</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6F65DC" w:rsidRPr="005B6EFD" w14:paraId="1A52C1BD" w14:textId="77777777">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50EFCB30" w14:textId="77777777" w:rsidR="006F65DC" w:rsidRPr="005B6EFD" w:rsidRDefault="006F65DC">
            <w:pPr>
              <w:spacing w:before="40" w:after="40"/>
              <w:rPr>
                <w:rFonts w:ascii="Arial Narrow" w:hAnsi="Arial Narrow"/>
                <w:sz w:val="20"/>
                <w:szCs w:val="20"/>
              </w:rPr>
            </w:pPr>
            <w:r w:rsidRPr="005B6EFD">
              <w:rPr>
                <w:rFonts w:ascii="Arial Narrow" w:hAnsi="Arial Narrow"/>
                <w:sz w:val="20"/>
                <w:szCs w:val="20"/>
              </w:rPr>
              <w:t>Category 6 – PATHOLOGY SERVICES – P6 Cytology</w:t>
            </w:r>
          </w:p>
        </w:tc>
      </w:tr>
      <w:tr w:rsidR="006F65DC" w:rsidRPr="005B6EFD" w14:paraId="317ED108" w14:textId="77777777">
        <w:trPr>
          <w:cantSplit/>
          <w:tblHeader/>
        </w:trPr>
        <w:tc>
          <w:tcPr>
            <w:tcW w:w="9016" w:type="dxa"/>
            <w:tcBorders>
              <w:top w:val="single" w:sz="4" w:space="0" w:color="auto"/>
              <w:left w:val="single" w:sz="4" w:space="0" w:color="auto"/>
              <w:bottom w:val="single" w:sz="4" w:space="0" w:color="auto"/>
              <w:right w:val="single" w:sz="4" w:space="0" w:color="auto"/>
            </w:tcBorders>
          </w:tcPr>
          <w:p w14:paraId="73DF2635" w14:textId="77777777" w:rsidR="006F65DC" w:rsidRPr="005B6EFD" w:rsidRDefault="006F65DC">
            <w:pPr>
              <w:rPr>
                <w:rFonts w:ascii="Arial Narrow" w:hAnsi="Arial Narrow"/>
                <w:sz w:val="20"/>
                <w:szCs w:val="20"/>
              </w:rPr>
            </w:pPr>
            <w:r w:rsidRPr="005B6EFD">
              <w:rPr>
                <w:rFonts w:ascii="Arial Narrow" w:hAnsi="Arial Narrow"/>
                <w:sz w:val="20"/>
                <w:szCs w:val="20"/>
              </w:rPr>
              <w:t>MBS item EEEE</w:t>
            </w:r>
          </w:p>
          <w:p w14:paraId="52C9A215" w14:textId="77777777" w:rsidR="006F65DC" w:rsidRPr="005B6EFD" w:rsidRDefault="006F65DC">
            <w:pPr>
              <w:rPr>
                <w:rFonts w:ascii="Arial Narrow" w:hAnsi="Arial Narrow"/>
                <w:sz w:val="20"/>
                <w:szCs w:val="20"/>
              </w:rPr>
            </w:pPr>
            <w:r w:rsidRPr="005B6EFD">
              <w:rPr>
                <w:rFonts w:ascii="Arial Narrow" w:hAnsi="Arial Narrow"/>
                <w:sz w:val="20"/>
                <w:szCs w:val="20"/>
              </w:rPr>
              <w:t>Cytology of a liquid based anal specimen found to be HPV positive by item numbers BBBB, CCCC or DDDD, where the stained cells are examined microscopically or by automated image analysis by or on behalf of a pathologist, if:</w:t>
            </w:r>
          </w:p>
          <w:p w14:paraId="1C5BEFF3" w14:textId="77777777" w:rsidR="006F65DC" w:rsidRPr="005B6EFD" w:rsidRDefault="006F65DC">
            <w:pPr>
              <w:rPr>
                <w:rFonts w:ascii="Arial Narrow" w:hAnsi="Arial Narrow"/>
                <w:sz w:val="20"/>
                <w:szCs w:val="20"/>
              </w:rPr>
            </w:pPr>
            <w:r w:rsidRPr="005B6EFD">
              <w:rPr>
                <w:rFonts w:ascii="Arial Narrow" w:hAnsi="Arial Narrow"/>
                <w:sz w:val="20"/>
                <w:szCs w:val="20"/>
              </w:rPr>
              <w:t>(a)</w:t>
            </w:r>
            <w:r w:rsidRPr="005B6EFD">
              <w:rPr>
                <w:rFonts w:ascii="Arial Narrow" w:hAnsi="Arial Narrow"/>
                <w:sz w:val="20"/>
                <w:szCs w:val="20"/>
              </w:rPr>
              <w:tab/>
              <w:t>the cytology is associated with the detection of oncogenic human papillomavirus infection by:</w:t>
            </w:r>
          </w:p>
          <w:p w14:paraId="0E10FB79" w14:textId="77777777" w:rsidR="006F65DC" w:rsidRPr="005B6EFD" w:rsidRDefault="006F65DC">
            <w:pPr>
              <w:rPr>
                <w:rFonts w:ascii="Arial Narrow" w:hAnsi="Arial Narrow"/>
                <w:sz w:val="20"/>
                <w:szCs w:val="20"/>
              </w:rPr>
            </w:pPr>
            <w:r w:rsidRPr="005B6EFD">
              <w:rPr>
                <w:rFonts w:ascii="Arial Narrow" w:hAnsi="Arial Narrow"/>
                <w:sz w:val="20"/>
                <w:szCs w:val="20"/>
              </w:rPr>
              <w:t xml:space="preserve">i. </w:t>
            </w:r>
            <w:r w:rsidRPr="005B6EFD">
              <w:rPr>
                <w:rFonts w:ascii="Arial Narrow" w:hAnsi="Arial Narrow"/>
                <w:sz w:val="20"/>
                <w:szCs w:val="20"/>
              </w:rPr>
              <w:tab/>
              <w:t>a test to which item BBBB applies; or</w:t>
            </w:r>
          </w:p>
          <w:p w14:paraId="3C8BFB4B" w14:textId="77777777" w:rsidR="006F65DC" w:rsidRPr="005B6EFD" w:rsidRDefault="006F65DC">
            <w:pPr>
              <w:rPr>
                <w:rFonts w:ascii="Arial Narrow" w:hAnsi="Arial Narrow"/>
                <w:sz w:val="20"/>
                <w:szCs w:val="20"/>
              </w:rPr>
            </w:pPr>
            <w:r w:rsidRPr="005B6EFD">
              <w:rPr>
                <w:rFonts w:ascii="Arial Narrow" w:hAnsi="Arial Narrow"/>
                <w:sz w:val="20"/>
                <w:szCs w:val="20"/>
              </w:rPr>
              <w:t xml:space="preserve">ii. </w:t>
            </w:r>
            <w:r w:rsidRPr="005B6EFD">
              <w:rPr>
                <w:rFonts w:ascii="Arial Narrow" w:hAnsi="Arial Narrow"/>
                <w:sz w:val="20"/>
                <w:szCs w:val="20"/>
              </w:rPr>
              <w:tab/>
              <w:t>a test to which item CCCC applies for a patient mentioned in paragraph (a) or (b) of that item; or</w:t>
            </w:r>
          </w:p>
          <w:p w14:paraId="613437C6" w14:textId="64254195" w:rsidR="006F65DC" w:rsidRPr="005B6EFD" w:rsidRDefault="006F65DC">
            <w:pPr>
              <w:rPr>
                <w:rFonts w:ascii="Arial Narrow" w:hAnsi="Arial Narrow"/>
                <w:sz w:val="20"/>
                <w:szCs w:val="20"/>
              </w:rPr>
            </w:pPr>
            <w:r w:rsidRPr="005B6EFD">
              <w:rPr>
                <w:rFonts w:ascii="Arial Narrow" w:hAnsi="Arial Narrow"/>
                <w:sz w:val="20"/>
                <w:szCs w:val="20"/>
              </w:rPr>
              <w:t>(b)</w:t>
            </w:r>
            <w:r w:rsidRPr="005B6EFD">
              <w:rPr>
                <w:rFonts w:ascii="Arial Narrow" w:hAnsi="Arial Narrow"/>
                <w:sz w:val="20"/>
                <w:szCs w:val="20"/>
              </w:rPr>
              <w:tab/>
              <w:t>the cytology is associated with a test to which item CCCC applies; or</w:t>
            </w:r>
          </w:p>
          <w:p w14:paraId="2B4C845E" w14:textId="77777777" w:rsidR="006F65DC" w:rsidRPr="005B6EFD" w:rsidRDefault="006F65DC">
            <w:pPr>
              <w:rPr>
                <w:rFonts w:ascii="Arial Narrow" w:hAnsi="Arial Narrow"/>
                <w:sz w:val="20"/>
                <w:szCs w:val="20"/>
              </w:rPr>
            </w:pPr>
            <w:r w:rsidRPr="005B6EFD">
              <w:rPr>
                <w:rFonts w:ascii="Arial Narrow" w:hAnsi="Arial Narrow"/>
                <w:sz w:val="20"/>
                <w:szCs w:val="20"/>
              </w:rPr>
              <w:t>(c)</w:t>
            </w:r>
            <w:r w:rsidRPr="005B6EFD">
              <w:rPr>
                <w:rFonts w:ascii="Arial Narrow" w:hAnsi="Arial Narrow"/>
                <w:sz w:val="20"/>
                <w:szCs w:val="20"/>
              </w:rPr>
              <w:tab/>
              <w:t xml:space="preserve">the test is a repeat of a test to which this item applies, if the specimen collected for the previous test is unsatisfactory </w:t>
            </w:r>
          </w:p>
        </w:tc>
      </w:tr>
      <w:tr w:rsidR="006F65DC" w:rsidRPr="005B6EFD" w14:paraId="6FF3B12E" w14:textId="77777777">
        <w:trPr>
          <w:cantSplit/>
          <w:tblHeader/>
        </w:trPr>
        <w:tc>
          <w:tcPr>
            <w:tcW w:w="9016" w:type="dxa"/>
            <w:tcBorders>
              <w:top w:val="single" w:sz="4" w:space="0" w:color="auto"/>
              <w:left w:val="single" w:sz="4" w:space="0" w:color="auto"/>
              <w:bottom w:val="single" w:sz="4" w:space="0" w:color="auto"/>
              <w:right w:val="single" w:sz="4" w:space="0" w:color="auto"/>
            </w:tcBorders>
            <w:vAlign w:val="center"/>
          </w:tcPr>
          <w:p w14:paraId="6925F34D" w14:textId="77777777" w:rsidR="006F65DC" w:rsidRPr="005B6EFD" w:rsidRDefault="006F65DC">
            <w:pPr>
              <w:spacing w:before="40" w:after="40"/>
              <w:rPr>
                <w:rFonts w:ascii="Arial Narrow" w:hAnsi="Arial Narrow"/>
                <w:sz w:val="20"/>
                <w:szCs w:val="20"/>
              </w:rPr>
            </w:pPr>
            <w:r w:rsidRPr="005B6EFD">
              <w:rPr>
                <w:rFonts w:ascii="Arial Narrow" w:hAnsi="Arial Narrow"/>
                <w:sz w:val="20"/>
                <w:szCs w:val="20"/>
              </w:rPr>
              <w:t>Fee: $70.00 Benefit: 75%: $52.50       85%: $59.50</w:t>
            </w:r>
          </w:p>
        </w:tc>
      </w:tr>
    </w:tbl>
    <w:p w14:paraId="4FAFE525" w14:textId="6AAA2A10" w:rsidR="00025860" w:rsidRPr="005B6EFD" w:rsidRDefault="00025860" w:rsidP="006F65DC">
      <w:pPr>
        <w:pStyle w:val="Heading3"/>
      </w:pPr>
      <w:bookmarkStart w:id="32" w:name="_Toc206597193"/>
      <w:bookmarkStart w:id="33" w:name="_Toc206600200"/>
      <w:r w:rsidRPr="005B6EFD">
        <w:t>Therapeutic procedures</w:t>
      </w:r>
      <w:bookmarkEnd w:id="32"/>
      <w:bookmarkEnd w:id="33"/>
    </w:p>
    <w:p w14:paraId="2AE637D7" w14:textId="65950FB1" w:rsidR="00025860" w:rsidRPr="005B6EFD" w:rsidRDefault="00025860" w:rsidP="00025860">
      <w:r w:rsidRPr="005B6EFD">
        <w:t>The PICO presented two items for therapeutic procedures:</w:t>
      </w:r>
    </w:p>
    <w:p w14:paraId="2B0AC429" w14:textId="66DC523D" w:rsidR="00025860" w:rsidRPr="005B6EFD" w:rsidRDefault="00025860" w:rsidP="00F456AE">
      <w:pPr>
        <w:pStyle w:val="ListParagraph"/>
        <w:numPr>
          <w:ilvl w:val="0"/>
          <w:numId w:val="16"/>
        </w:numPr>
        <w:tabs>
          <w:tab w:val="clear" w:pos="0"/>
          <w:tab w:val="left" w:pos="263"/>
        </w:tabs>
        <w:spacing w:before="120" w:after="120"/>
        <w:contextualSpacing/>
      </w:pPr>
      <w:r w:rsidRPr="005B6EFD">
        <w:t>Diagnostic HRA</w:t>
      </w:r>
    </w:p>
    <w:p w14:paraId="510D851C" w14:textId="621B63ED" w:rsidR="00A61477" w:rsidRPr="005B6EFD" w:rsidRDefault="00D87842" w:rsidP="00F456AE">
      <w:pPr>
        <w:pStyle w:val="ListParagraph"/>
        <w:numPr>
          <w:ilvl w:val="0"/>
          <w:numId w:val="16"/>
        </w:numPr>
        <w:tabs>
          <w:tab w:val="clear" w:pos="0"/>
          <w:tab w:val="left" w:pos="263"/>
        </w:tabs>
        <w:spacing w:before="120" w:after="120"/>
        <w:contextualSpacing/>
      </w:pPr>
      <w:r w:rsidRPr="005B6EFD">
        <w:t>HRA guided HSIL ablation</w:t>
      </w:r>
    </w:p>
    <w:p w14:paraId="5848C8B5" w14:textId="32947612" w:rsidR="006F65DC" w:rsidRPr="005B6EFD" w:rsidRDefault="006F65DC" w:rsidP="00966827">
      <w:pPr>
        <w:keepNext/>
        <w:keepLines/>
        <w:rPr>
          <w:u w:val="single"/>
        </w:rPr>
      </w:pPr>
      <w:r w:rsidRPr="005B6EFD">
        <w:rPr>
          <w:u w:val="single"/>
        </w:rPr>
        <w:lastRenderedPageBreak/>
        <w:t>Diagnostic HRA</w:t>
      </w:r>
    </w:p>
    <w:p w14:paraId="2DE1C514" w14:textId="3B8B24D3" w:rsidR="006F65DC" w:rsidRPr="005B6EFD" w:rsidRDefault="00940221" w:rsidP="00940221">
      <w:pPr>
        <w:pStyle w:val="Caption"/>
      </w:pPr>
      <w:r>
        <w:t xml:space="preserve">Table </w:t>
      </w:r>
      <w:r>
        <w:fldChar w:fldCharType="begin"/>
      </w:r>
      <w:r>
        <w:instrText xml:space="preserve"> SEQ Table \* ARABIC </w:instrText>
      </w:r>
      <w:r>
        <w:fldChar w:fldCharType="separate"/>
      </w:r>
      <w:r w:rsidR="00FC322E">
        <w:rPr>
          <w:noProof/>
        </w:rPr>
        <w:t>8</w:t>
      </w:r>
      <w:r>
        <w:fldChar w:fldCharType="end"/>
      </w:r>
      <w:r>
        <w:t xml:space="preserve"> </w:t>
      </w:r>
      <w:r w:rsidRPr="00BC4A4F">
        <w:t>Draft MBS item descriptor proposed in the application for diagnostic high resolution anoscopy</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6F65DC" w:rsidRPr="005B6EFD" w14:paraId="79DFDDED" w14:textId="77777777">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49526B01" w14:textId="77777777" w:rsidR="006F65DC" w:rsidRPr="005B6EFD" w:rsidRDefault="006F65DC">
            <w:pPr>
              <w:spacing w:before="40" w:after="40"/>
              <w:rPr>
                <w:rFonts w:ascii="Arial Narrow" w:hAnsi="Arial Narrow"/>
                <w:sz w:val="20"/>
                <w:szCs w:val="20"/>
              </w:rPr>
            </w:pPr>
            <w:r w:rsidRPr="005B6EFD">
              <w:rPr>
                <w:rFonts w:ascii="Arial Narrow" w:hAnsi="Arial Narrow"/>
                <w:sz w:val="20"/>
                <w:szCs w:val="20"/>
              </w:rPr>
              <w:t>Category 3 – THERAPEUTIC PROCEDURES</w:t>
            </w:r>
          </w:p>
        </w:tc>
      </w:tr>
      <w:tr w:rsidR="006F65DC" w:rsidRPr="005B6EFD" w14:paraId="246978BD" w14:textId="77777777">
        <w:trPr>
          <w:cantSplit/>
          <w:tblHeader/>
        </w:trPr>
        <w:tc>
          <w:tcPr>
            <w:tcW w:w="9016" w:type="dxa"/>
            <w:tcBorders>
              <w:top w:val="single" w:sz="4" w:space="0" w:color="auto"/>
              <w:left w:val="single" w:sz="4" w:space="0" w:color="auto"/>
              <w:bottom w:val="single" w:sz="4" w:space="0" w:color="auto"/>
              <w:right w:val="single" w:sz="4" w:space="0" w:color="auto"/>
            </w:tcBorders>
          </w:tcPr>
          <w:p w14:paraId="1C51C1C3" w14:textId="77777777" w:rsidR="006F65DC" w:rsidRPr="005B6EFD" w:rsidRDefault="006F65DC">
            <w:pPr>
              <w:rPr>
                <w:rFonts w:ascii="Arial Narrow" w:hAnsi="Arial Narrow"/>
                <w:sz w:val="20"/>
                <w:szCs w:val="20"/>
              </w:rPr>
            </w:pPr>
            <w:r w:rsidRPr="005B6EFD">
              <w:rPr>
                <w:rFonts w:ascii="Arial Narrow" w:hAnsi="Arial Narrow"/>
                <w:sz w:val="20"/>
                <w:szCs w:val="20"/>
              </w:rPr>
              <w:t>MBS item FFFF</w:t>
            </w:r>
          </w:p>
          <w:p w14:paraId="078328A4" w14:textId="77777777" w:rsidR="006F65DC" w:rsidRPr="005B6EFD" w:rsidRDefault="006F65DC">
            <w:pPr>
              <w:rPr>
                <w:rFonts w:ascii="Arial Narrow" w:hAnsi="Arial Narrow"/>
                <w:sz w:val="20"/>
                <w:szCs w:val="20"/>
              </w:rPr>
            </w:pPr>
            <w:r w:rsidRPr="005B6EFD">
              <w:rPr>
                <w:rFonts w:ascii="Arial Narrow" w:hAnsi="Arial Narrow"/>
                <w:sz w:val="20"/>
                <w:szCs w:val="20"/>
              </w:rPr>
              <w:t xml:space="preserve">Examination of the anal canal and perianus using a high resolution anoscope in a patient who: </w:t>
            </w:r>
          </w:p>
          <w:p w14:paraId="4DBAC40A" w14:textId="77777777" w:rsidR="006F65DC" w:rsidRPr="005B6EFD" w:rsidRDefault="006F65DC">
            <w:pPr>
              <w:rPr>
                <w:rFonts w:ascii="Arial Narrow" w:hAnsi="Arial Narrow"/>
                <w:sz w:val="20"/>
                <w:szCs w:val="20"/>
              </w:rPr>
            </w:pPr>
            <w:r w:rsidRPr="005B6EFD">
              <w:rPr>
                <w:rFonts w:ascii="Arial Narrow" w:hAnsi="Arial Narrow"/>
                <w:sz w:val="20"/>
                <w:szCs w:val="20"/>
              </w:rPr>
              <w:t>(a)</w:t>
            </w:r>
            <w:r w:rsidRPr="005B6EFD">
              <w:rPr>
                <w:rFonts w:ascii="Arial Narrow" w:hAnsi="Arial Narrow"/>
                <w:sz w:val="20"/>
                <w:szCs w:val="20"/>
              </w:rPr>
              <w:tab/>
              <w:t xml:space="preserve">has a human papilloma virus (HPV) related anal/perianal indication; or </w:t>
            </w:r>
          </w:p>
          <w:p w14:paraId="10FF90C6" w14:textId="77777777" w:rsidR="006F65DC" w:rsidRPr="005B6EFD" w:rsidRDefault="006F65DC">
            <w:pPr>
              <w:rPr>
                <w:rFonts w:ascii="Arial Narrow" w:hAnsi="Arial Narrow"/>
                <w:sz w:val="20"/>
                <w:szCs w:val="20"/>
              </w:rPr>
            </w:pPr>
            <w:r w:rsidRPr="005B6EFD">
              <w:rPr>
                <w:rFonts w:ascii="Arial Narrow" w:hAnsi="Arial Narrow"/>
                <w:sz w:val="20"/>
                <w:szCs w:val="20"/>
              </w:rPr>
              <w:t>(b)</w:t>
            </w:r>
            <w:r w:rsidRPr="005B6EFD">
              <w:rPr>
                <w:rFonts w:ascii="Arial Narrow" w:hAnsi="Arial Narrow"/>
                <w:sz w:val="20"/>
                <w:szCs w:val="20"/>
              </w:rPr>
              <w:tab/>
              <w:t>has symptoms or signs suspicious of anal/perianal malignancy; or</w:t>
            </w:r>
          </w:p>
          <w:p w14:paraId="3761A6F0" w14:textId="77777777" w:rsidR="006F65DC" w:rsidRPr="005B6EFD" w:rsidRDefault="006F65DC">
            <w:pPr>
              <w:rPr>
                <w:rFonts w:ascii="Arial Narrow" w:hAnsi="Arial Narrow"/>
                <w:sz w:val="20"/>
                <w:szCs w:val="20"/>
              </w:rPr>
            </w:pPr>
            <w:r w:rsidRPr="005B6EFD">
              <w:rPr>
                <w:rFonts w:ascii="Arial Narrow" w:hAnsi="Arial Narrow"/>
                <w:sz w:val="20"/>
                <w:szCs w:val="20"/>
              </w:rPr>
              <w:t>(c)</w:t>
            </w:r>
            <w:r w:rsidRPr="005B6EFD">
              <w:rPr>
                <w:rFonts w:ascii="Arial Narrow" w:hAnsi="Arial Narrow"/>
                <w:sz w:val="20"/>
                <w:szCs w:val="20"/>
              </w:rPr>
              <w:tab/>
              <w:t xml:space="preserve">is undergoing follow-up treatment for anal/perianal malignancy; or </w:t>
            </w:r>
          </w:p>
          <w:p w14:paraId="384E2911" w14:textId="77777777" w:rsidR="006F65DC" w:rsidRPr="005B6EFD" w:rsidRDefault="006F65DC">
            <w:pPr>
              <w:rPr>
                <w:rFonts w:ascii="Arial Narrow" w:hAnsi="Arial Narrow"/>
                <w:sz w:val="20"/>
                <w:szCs w:val="20"/>
              </w:rPr>
            </w:pPr>
            <w:r w:rsidRPr="005B6EFD">
              <w:rPr>
                <w:rFonts w:ascii="Arial Narrow" w:hAnsi="Arial Narrow"/>
                <w:sz w:val="20"/>
                <w:szCs w:val="20"/>
              </w:rPr>
              <w:t>(d)</w:t>
            </w:r>
            <w:r w:rsidRPr="005B6EFD">
              <w:rPr>
                <w:rFonts w:ascii="Arial Narrow" w:hAnsi="Arial Narrow"/>
                <w:sz w:val="20"/>
                <w:szCs w:val="20"/>
              </w:rPr>
              <w:tab/>
              <w:t xml:space="preserve">is undergoing assessment or surveillance of an anal/perianal premalignant or malignant disease; or </w:t>
            </w:r>
          </w:p>
          <w:p w14:paraId="3DA8C6CB" w14:textId="77777777" w:rsidR="00A84DFA" w:rsidRPr="005B6EFD" w:rsidRDefault="006F65DC" w:rsidP="00A84DFA">
            <w:pPr>
              <w:rPr>
                <w:rFonts w:ascii="Arial Narrow" w:hAnsi="Arial Narrow"/>
                <w:sz w:val="20"/>
                <w:szCs w:val="20"/>
              </w:rPr>
            </w:pPr>
            <w:r w:rsidRPr="005B6EFD">
              <w:rPr>
                <w:rFonts w:ascii="Arial Narrow" w:hAnsi="Arial Narrow"/>
                <w:sz w:val="20"/>
                <w:szCs w:val="20"/>
              </w:rPr>
              <w:t>(e)</w:t>
            </w:r>
            <w:r w:rsidRPr="005B6EFD">
              <w:rPr>
                <w:rFonts w:ascii="Arial Narrow" w:hAnsi="Arial Narrow"/>
                <w:sz w:val="20"/>
                <w:szCs w:val="20"/>
              </w:rPr>
              <w:tab/>
              <w:t xml:space="preserve">is undergoing assessment or surveillance as part of an identified at-risk </w:t>
            </w:r>
            <w:r w:rsidR="00A84DFA" w:rsidRPr="005B6EFD">
              <w:rPr>
                <w:rFonts w:ascii="Arial Narrow" w:hAnsi="Arial Narrow"/>
                <w:sz w:val="20"/>
                <w:szCs w:val="20"/>
              </w:rPr>
              <w:t xml:space="preserve">population. </w:t>
            </w:r>
          </w:p>
          <w:p w14:paraId="0EDF2ABF" w14:textId="77777777" w:rsidR="00A84DFA" w:rsidRPr="005B6EFD" w:rsidRDefault="00A84DFA" w:rsidP="00A84DFA">
            <w:pPr>
              <w:rPr>
                <w:rFonts w:ascii="Arial Narrow" w:hAnsi="Arial Narrow"/>
                <w:sz w:val="20"/>
                <w:szCs w:val="20"/>
              </w:rPr>
            </w:pPr>
            <w:r w:rsidRPr="005B6EFD">
              <w:rPr>
                <w:rFonts w:ascii="Arial Narrow" w:hAnsi="Arial Narrow"/>
                <w:sz w:val="20"/>
                <w:szCs w:val="20"/>
              </w:rPr>
              <w:t>Multiple Operation Rule</w:t>
            </w:r>
          </w:p>
          <w:p w14:paraId="2277A26D" w14:textId="77777777" w:rsidR="00A84DFA" w:rsidRPr="005B6EFD" w:rsidRDefault="00A84DFA" w:rsidP="00A84DFA">
            <w:pPr>
              <w:rPr>
                <w:rFonts w:ascii="Arial Narrow" w:hAnsi="Arial Narrow"/>
                <w:sz w:val="20"/>
                <w:szCs w:val="20"/>
              </w:rPr>
            </w:pPr>
            <w:r w:rsidRPr="005B6EFD">
              <w:rPr>
                <w:rFonts w:ascii="Arial Narrow" w:hAnsi="Arial Narrow"/>
                <w:sz w:val="20"/>
                <w:szCs w:val="20"/>
              </w:rPr>
              <w:t>(Anaes)</w:t>
            </w:r>
          </w:p>
          <w:p w14:paraId="3A2781B8" w14:textId="77777777" w:rsidR="006F65DC" w:rsidRPr="005B6EFD" w:rsidRDefault="006F65DC">
            <w:pPr>
              <w:rPr>
                <w:rFonts w:ascii="Arial Narrow" w:hAnsi="Arial Narrow"/>
                <w:sz w:val="20"/>
                <w:szCs w:val="20"/>
              </w:rPr>
            </w:pPr>
            <w:r w:rsidRPr="005B6EFD">
              <w:rPr>
                <w:rFonts w:ascii="Arial Narrow" w:hAnsi="Arial Narrow"/>
                <w:sz w:val="20"/>
                <w:szCs w:val="20"/>
                <w:u w:val="single"/>
              </w:rPr>
              <w:t>Explanatory notes</w:t>
            </w:r>
            <w:r w:rsidRPr="005B6EFD">
              <w:rPr>
                <w:rFonts w:ascii="Arial Narrow" w:hAnsi="Arial Narrow"/>
                <w:sz w:val="20"/>
                <w:szCs w:val="20"/>
              </w:rPr>
              <w:t>:</w:t>
            </w:r>
          </w:p>
          <w:p w14:paraId="18A849E9" w14:textId="68AB5C9A" w:rsidR="006F65DC" w:rsidRPr="005B6EFD" w:rsidRDefault="006F65DC">
            <w:pPr>
              <w:rPr>
                <w:rFonts w:ascii="Arial Narrow" w:hAnsi="Arial Narrow"/>
                <w:sz w:val="20"/>
                <w:szCs w:val="20"/>
              </w:rPr>
            </w:pPr>
            <w:r w:rsidRPr="005B6EFD">
              <w:rPr>
                <w:rFonts w:ascii="Arial Narrow" w:hAnsi="Arial Narrow"/>
                <w:sz w:val="20"/>
                <w:szCs w:val="20"/>
              </w:rPr>
              <w:t xml:space="preserve">Benefit will </w:t>
            </w:r>
            <w:r w:rsidR="00EB4DDE" w:rsidRPr="005B6EFD">
              <w:rPr>
                <w:rFonts w:ascii="Arial Narrow" w:hAnsi="Arial Narrow"/>
                <w:sz w:val="20"/>
                <w:szCs w:val="20"/>
              </w:rPr>
              <w:t xml:space="preserve">only </w:t>
            </w:r>
            <w:r w:rsidRPr="005B6EFD">
              <w:rPr>
                <w:rFonts w:ascii="Arial Narrow" w:hAnsi="Arial Narrow"/>
                <w:sz w:val="20"/>
                <w:szCs w:val="20"/>
              </w:rPr>
              <w:t>be paid in the following circumstances:</w:t>
            </w:r>
          </w:p>
          <w:p w14:paraId="0B282FDD" w14:textId="77777777" w:rsidR="006F65DC" w:rsidRPr="005B6EFD" w:rsidRDefault="006F65DC">
            <w:pPr>
              <w:rPr>
                <w:rFonts w:ascii="Arial Narrow" w:hAnsi="Arial Narrow"/>
                <w:sz w:val="20"/>
                <w:szCs w:val="20"/>
              </w:rPr>
            </w:pPr>
            <w:r w:rsidRPr="005B6EFD">
              <w:rPr>
                <w:rFonts w:ascii="Arial Narrow" w:hAnsi="Arial Narrow"/>
                <w:sz w:val="20"/>
                <w:szCs w:val="20"/>
              </w:rPr>
              <w:t>(a)</w:t>
            </w:r>
            <w:r w:rsidRPr="005B6EFD">
              <w:tab/>
            </w:r>
            <w:r w:rsidRPr="005B6EFD">
              <w:rPr>
                <w:rFonts w:ascii="Arial Narrow" w:hAnsi="Arial Narrow"/>
                <w:sz w:val="20"/>
                <w:szCs w:val="20"/>
              </w:rPr>
              <w:t>where the patient has had an abnormal anal HPV test result; or</w:t>
            </w:r>
          </w:p>
          <w:p w14:paraId="1FC0D7F3" w14:textId="77777777" w:rsidR="006F65DC" w:rsidRPr="005B6EFD" w:rsidRDefault="006F65DC">
            <w:pPr>
              <w:rPr>
                <w:rFonts w:ascii="Arial Narrow" w:hAnsi="Arial Narrow"/>
                <w:sz w:val="20"/>
                <w:szCs w:val="20"/>
              </w:rPr>
            </w:pPr>
            <w:r w:rsidRPr="005B6EFD">
              <w:rPr>
                <w:rFonts w:ascii="Arial Narrow" w:hAnsi="Arial Narrow"/>
                <w:sz w:val="20"/>
                <w:szCs w:val="20"/>
              </w:rPr>
              <w:t>(b)</w:t>
            </w:r>
            <w:r w:rsidRPr="005B6EFD">
              <w:rPr>
                <w:rFonts w:ascii="Arial Narrow" w:hAnsi="Arial Narrow"/>
                <w:sz w:val="20"/>
                <w:szCs w:val="20"/>
              </w:rPr>
              <w:tab/>
              <w:t xml:space="preserve">where the patient has been referred by another medical practitioner with suspicion of anal cancer. </w:t>
            </w:r>
          </w:p>
          <w:p w14:paraId="442954A0" w14:textId="77777777" w:rsidR="006F65DC" w:rsidRPr="005B6EFD" w:rsidRDefault="006F65DC">
            <w:pPr>
              <w:rPr>
                <w:rFonts w:ascii="Arial Narrow" w:hAnsi="Arial Narrow"/>
                <w:sz w:val="20"/>
                <w:szCs w:val="20"/>
              </w:rPr>
            </w:pPr>
            <w:r w:rsidRPr="005B6EFD">
              <w:rPr>
                <w:rFonts w:ascii="Arial Narrow" w:hAnsi="Arial Narrow"/>
                <w:sz w:val="20"/>
                <w:szCs w:val="20"/>
              </w:rPr>
              <w:t xml:space="preserve">Diagnostic HRA performed no more than four times per year. </w:t>
            </w:r>
          </w:p>
          <w:p w14:paraId="00A065AE" w14:textId="77777777" w:rsidR="006F65DC" w:rsidRPr="005B6EFD" w:rsidRDefault="006F65DC">
            <w:pPr>
              <w:rPr>
                <w:rFonts w:ascii="Arial Narrow" w:hAnsi="Arial Narrow"/>
                <w:sz w:val="20"/>
                <w:szCs w:val="20"/>
              </w:rPr>
            </w:pPr>
            <w:r w:rsidRPr="005B6EFD">
              <w:rPr>
                <w:rFonts w:ascii="Arial Narrow" w:hAnsi="Arial Narrow"/>
                <w:sz w:val="20"/>
                <w:szCs w:val="20"/>
              </w:rPr>
              <w:t>HRA must be performed by a suitably trained and qualified practitioner.</w:t>
            </w:r>
          </w:p>
        </w:tc>
      </w:tr>
      <w:tr w:rsidR="006F65DC" w:rsidRPr="005B6EFD" w14:paraId="0E2A4C09" w14:textId="77777777">
        <w:trPr>
          <w:cantSplit/>
          <w:tblHeader/>
        </w:trPr>
        <w:tc>
          <w:tcPr>
            <w:tcW w:w="9016" w:type="dxa"/>
            <w:tcBorders>
              <w:top w:val="single" w:sz="4" w:space="0" w:color="auto"/>
              <w:left w:val="single" w:sz="4" w:space="0" w:color="auto"/>
              <w:bottom w:val="single" w:sz="4" w:space="0" w:color="auto"/>
              <w:right w:val="single" w:sz="4" w:space="0" w:color="auto"/>
            </w:tcBorders>
            <w:vAlign w:val="center"/>
          </w:tcPr>
          <w:p w14:paraId="7D49AACC" w14:textId="787E011A" w:rsidR="006F65DC" w:rsidRPr="005B6EFD" w:rsidRDefault="006F65DC">
            <w:pPr>
              <w:spacing w:before="40" w:after="40"/>
              <w:rPr>
                <w:rFonts w:ascii="Arial Narrow" w:hAnsi="Arial Narrow"/>
                <w:sz w:val="20"/>
                <w:szCs w:val="20"/>
              </w:rPr>
            </w:pPr>
            <w:r w:rsidRPr="005B6EFD">
              <w:rPr>
                <w:rFonts w:ascii="Arial Narrow" w:hAnsi="Arial Narrow"/>
                <w:sz w:val="20"/>
                <w:szCs w:val="20"/>
              </w:rPr>
              <w:t>Fee: $140.60 Benefit: 75%: $105.45       85%: $119.51</w:t>
            </w:r>
          </w:p>
        </w:tc>
      </w:tr>
    </w:tbl>
    <w:p w14:paraId="65C86197" w14:textId="4207C7FF" w:rsidR="006F65DC" w:rsidRPr="005B6EFD" w:rsidRDefault="00940221" w:rsidP="00940221">
      <w:pPr>
        <w:pStyle w:val="Caption"/>
      </w:pPr>
      <w:r>
        <w:t xml:space="preserve">Table </w:t>
      </w:r>
      <w:r>
        <w:fldChar w:fldCharType="begin"/>
      </w:r>
      <w:r>
        <w:instrText xml:space="preserve"> SEQ Table \* ARABIC </w:instrText>
      </w:r>
      <w:r>
        <w:fldChar w:fldCharType="separate"/>
      </w:r>
      <w:r w:rsidR="00FC322E">
        <w:rPr>
          <w:noProof/>
        </w:rPr>
        <w:t>9</w:t>
      </w:r>
      <w:r>
        <w:fldChar w:fldCharType="end"/>
      </w:r>
      <w:r>
        <w:t xml:space="preserve"> </w:t>
      </w:r>
      <w:r w:rsidRPr="00C2048E">
        <w:t>Draft MBS item descriptor proposed by assessment group for high resolution anoscopy-guided biopsy</w:t>
      </w:r>
      <w:r w:rsidR="006F65DC" w:rsidRPr="005B6EFD">
        <w:t xml:space="preserve"> biopsy</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6F65DC" w:rsidRPr="005B6EFD" w14:paraId="78A424F5" w14:textId="77777777">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5354D60A" w14:textId="77777777" w:rsidR="006F65DC" w:rsidRPr="005B6EFD" w:rsidRDefault="006F65DC">
            <w:pPr>
              <w:spacing w:before="40" w:after="40"/>
              <w:rPr>
                <w:rFonts w:ascii="Arial Narrow" w:hAnsi="Arial Narrow"/>
                <w:sz w:val="20"/>
                <w:szCs w:val="20"/>
              </w:rPr>
            </w:pPr>
            <w:r w:rsidRPr="005B6EFD">
              <w:rPr>
                <w:rFonts w:ascii="Arial Narrow" w:hAnsi="Arial Narrow"/>
                <w:sz w:val="20"/>
                <w:szCs w:val="20"/>
              </w:rPr>
              <w:t>Category 3 – THERAPEUTIC PROCEDURES</w:t>
            </w:r>
          </w:p>
        </w:tc>
      </w:tr>
      <w:tr w:rsidR="006F65DC" w:rsidRPr="005B6EFD" w14:paraId="3A215D34" w14:textId="77777777">
        <w:trPr>
          <w:cantSplit/>
          <w:tblHeader/>
        </w:trPr>
        <w:tc>
          <w:tcPr>
            <w:tcW w:w="9016" w:type="dxa"/>
            <w:tcBorders>
              <w:top w:val="single" w:sz="4" w:space="0" w:color="auto"/>
              <w:left w:val="single" w:sz="4" w:space="0" w:color="auto"/>
              <w:bottom w:val="single" w:sz="4" w:space="0" w:color="auto"/>
              <w:right w:val="single" w:sz="4" w:space="0" w:color="auto"/>
            </w:tcBorders>
          </w:tcPr>
          <w:p w14:paraId="4C2AB75A" w14:textId="77777777" w:rsidR="006F65DC" w:rsidRPr="005B6EFD" w:rsidRDefault="006F65DC">
            <w:pPr>
              <w:rPr>
                <w:rFonts w:ascii="Arial Narrow" w:hAnsi="Arial Narrow"/>
                <w:sz w:val="20"/>
                <w:szCs w:val="20"/>
              </w:rPr>
            </w:pPr>
            <w:r w:rsidRPr="005B6EFD">
              <w:rPr>
                <w:rFonts w:ascii="Arial Narrow" w:hAnsi="Arial Narrow"/>
                <w:sz w:val="20"/>
                <w:szCs w:val="20"/>
              </w:rPr>
              <w:t>MBS item HHHH</w:t>
            </w:r>
          </w:p>
          <w:p w14:paraId="1F3F8AAB" w14:textId="77777777" w:rsidR="006F65DC" w:rsidRPr="005B6EFD" w:rsidRDefault="006F65DC">
            <w:pPr>
              <w:rPr>
                <w:rFonts w:ascii="Arial Narrow" w:hAnsi="Arial Narrow"/>
                <w:sz w:val="20"/>
                <w:szCs w:val="20"/>
              </w:rPr>
            </w:pPr>
            <w:r w:rsidRPr="005B6EFD">
              <w:rPr>
                <w:rFonts w:ascii="Arial Narrow" w:hAnsi="Arial Narrow"/>
                <w:sz w:val="20"/>
                <w:szCs w:val="20"/>
              </w:rPr>
              <w:t>Anus, biopsy of, when performed in conjunction with a service to which item FFFF applies</w:t>
            </w:r>
          </w:p>
          <w:p w14:paraId="63B78B66" w14:textId="77777777" w:rsidR="00A84DFA" w:rsidRPr="005B6EFD" w:rsidRDefault="00A84DFA" w:rsidP="00A84DFA">
            <w:pPr>
              <w:rPr>
                <w:rFonts w:ascii="Arial Narrow" w:hAnsi="Arial Narrow"/>
                <w:sz w:val="20"/>
                <w:szCs w:val="20"/>
              </w:rPr>
            </w:pPr>
            <w:r w:rsidRPr="005B6EFD">
              <w:rPr>
                <w:rFonts w:ascii="Arial Narrow" w:hAnsi="Arial Narrow"/>
                <w:sz w:val="20"/>
                <w:szCs w:val="20"/>
              </w:rPr>
              <w:t>Multiple Operation Rule</w:t>
            </w:r>
          </w:p>
          <w:p w14:paraId="1DC8C459" w14:textId="136BBAA0" w:rsidR="00A84DFA" w:rsidRPr="005B6EFD" w:rsidRDefault="00A84DFA" w:rsidP="00A84DFA">
            <w:pPr>
              <w:rPr>
                <w:rFonts w:ascii="Arial Narrow" w:hAnsi="Arial Narrow"/>
                <w:sz w:val="20"/>
                <w:szCs w:val="20"/>
              </w:rPr>
            </w:pPr>
            <w:r w:rsidRPr="005B6EFD">
              <w:rPr>
                <w:rFonts w:ascii="Arial Narrow" w:hAnsi="Arial Narrow"/>
                <w:sz w:val="20"/>
                <w:szCs w:val="20"/>
              </w:rPr>
              <w:t>(Anaes)</w:t>
            </w:r>
          </w:p>
        </w:tc>
      </w:tr>
      <w:tr w:rsidR="006F65DC" w:rsidRPr="005B6EFD" w14:paraId="2A403797" w14:textId="77777777">
        <w:trPr>
          <w:cantSplit/>
          <w:tblHeader/>
        </w:trPr>
        <w:tc>
          <w:tcPr>
            <w:tcW w:w="9016" w:type="dxa"/>
            <w:tcBorders>
              <w:top w:val="single" w:sz="4" w:space="0" w:color="auto"/>
              <w:left w:val="single" w:sz="4" w:space="0" w:color="auto"/>
              <w:bottom w:val="single" w:sz="4" w:space="0" w:color="auto"/>
              <w:right w:val="single" w:sz="4" w:space="0" w:color="auto"/>
            </w:tcBorders>
            <w:vAlign w:val="center"/>
          </w:tcPr>
          <w:p w14:paraId="2D0169AF" w14:textId="77777777" w:rsidR="006F65DC" w:rsidRPr="005B6EFD" w:rsidRDefault="006F65DC">
            <w:pPr>
              <w:spacing w:before="40" w:after="40"/>
              <w:rPr>
                <w:rFonts w:ascii="Arial Narrow" w:hAnsi="Arial Narrow"/>
                <w:sz w:val="20"/>
                <w:szCs w:val="20"/>
              </w:rPr>
            </w:pPr>
            <w:r w:rsidRPr="005B6EFD">
              <w:rPr>
                <w:rFonts w:ascii="Arial Narrow" w:hAnsi="Arial Narrow"/>
                <w:sz w:val="20"/>
                <w:szCs w:val="20"/>
              </w:rPr>
              <w:t>Fee: $80.20 Benefit: 75%: $60.15      85%: $68.17</w:t>
            </w:r>
          </w:p>
        </w:tc>
      </w:tr>
    </w:tbl>
    <w:p w14:paraId="2532C4B0" w14:textId="602278B5" w:rsidR="006F65DC" w:rsidRPr="005B6EFD" w:rsidRDefault="006F65DC" w:rsidP="006A47B1">
      <w:pPr>
        <w:pStyle w:val="Heading5"/>
      </w:pPr>
      <w:r w:rsidRPr="005B6EFD">
        <w:t>Ablative treatment</w:t>
      </w:r>
    </w:p>
    <w:p w14:paraId="7A38E029" w14:textId="184BD50D" w:rsidR="00EC167D" w:rsidRPr="005B6EFD" w:rsidRDefault="00585349" w:rsidP="007A050B">
      <w:pPr>
        <w:spacing w:after="180"/>
        <w:contextualSpacing/>
      </w:pPr>
      <w:r w:rsidRPr="005B6EFD">
        <w:rPr>
          <w:rFonts w:eastAsiaTheme="minorEastAsia"/>
        </w:rPr>
        <w:t xml:space="preserve">Item GGGG does not explicitly state that it cannot be billed with item FFFF. For the purpose of the </w:t>
      </w:r>
      <w:r w:rsidR="00231F5E" w:rsidRPr="005B6EFD">
        <w:rPr>
          <w:rFonts w:eastAsiaTheme="minorEastAsia"/>
        </w:rPr>
        <w:t>evaluation,</w:t>
      </w:r>
      <w:r w:rsidRPr="005B6EFD">
        <w:rPr>
          <w:rFonts w:eastAsiaTheme="minorEastAsia"/>
        </w:rPr>
        <w:t xml:space="preserve"> it was assumed that they would not be billed together</w:t>
      </w:r>
      <w:r w:rsidR="00231F5E" w:rsidRPr="005B6EFD">
        <w:rPr>
          <w:rFonts w:eastAsiaTheme="minorEastAsia"/>
        </w:rPr>
        <w:t>,</w:t>
      </w:r>
      <w:r w:rsidRPr="005B6EFD">
        <w:rPr>
          <w:rFonts w:eastAsiaTheme="minorEastAsia"/>
        </w:rPr>
        <w:t xml:space="preserve"> i.e.</w:t>
      </w:r>
      <w:r w:rsidR="00231F5E" w:rsidRPr="005B6EFD">
        <w:rPr>
          <w:rFonts w:eastAsiaTheme="minorEastAsia"/>
        </w:rPr>
        <w:t>,</w:t>
      </w:r>
      <w:r w:rsidRPr="005B6EFD">
        <w:rPr>
          <w:rFonts w:eastAsiaTheme="minorEastAsia"/>
        </w:rPr>
        <w:t xml:space="preserve"> Item GGGG covered both the HRA</w:t>
      </w:r>
      <w:r w:rsidR="00231F5E" w:rsidRPr="005B6EFD">
        <w:rPr>
          <w:rFonts w:eastAsiaTheme="minorEastAsia"/>
        </w:rPr>
        <w:t>-</w:t>
      </w:r>
      <w:r w:rsidRPr="005B6EFD">
        <w:rPr>
          <w:rFonts w:eastAsiaTheme="minorEastAsia"/>
        </w:rPr>
        <w:t>guided procedure and the ablation procedure. However, MSAC may wish to consider if it needs to be stated in the item descriptor. In addition, PASC queried what was meant by an episode (</w:t>
      </w:r>
      <w:r w:rsidR="00231F5E" w:rsidRPr="005B6EFD">
        <w:rPr>
          <w:rFonts w:eastAsiaTheme="minorEastAsia"/>
        </w:rPr>
        <w:t>“</w:t>
      </w:r>
      <w:r w:rsidRPr="005B6EFD">
        <w:rPr>
          <w:rFonts w:eastAsiaTheme="minorEastAsia"/>
        </w:rPr>
        <w:t>treatments per episode</w:t>
      </w:r>
      <w:r w:rsidR="00231F5E" w:rsidRPr="005B6EFD">
        <w:rPr>
          <w:rFonts w:eastAsiaTheme="minorEastAsia"/>
        </w:rPr>
        <w:t>”</w:t>
      </w:r>
      <w:r w:rsidRPr="005B6EFD">
        <w:rPr>
          <w:rFonts w:eastAsiaTheme="minorEastAsia"/>
        </w:rPr>
        <w:t xml:space="preserve">), based on the clinical data an episode was assumed to be the treatment of a lesion(s) discovered during guided HRA until HSIL clearance was achieved. </w:t>
      </w:r>
      <w:r w:rsidR="00363C89" w:rsidRPr="005B6EFD">
        <w:rPr>
          <w:rFonts w:eastAsiaTheme="minorEastAsia"/>
        </w:rPr>
        <w:t>However</w:t>
      </w:r>
      <w:r w:rsidR="00231F5E" w:rsidRPr="005B6EFD">
        <w:rPr>
          <w:rFonts w:eastAsiaTheme="minorEastAsia"/>
        </w:rPr>
        <w:t>,</w:t>
      </w:r>
      <w:r w:rsidRPr="005B6EFD">
        <w:rPr>
          <w:rFonts w:eastAsiaTheme="minorEastAsia"/>
        </w:rPr>
        <w:t xml:space="preserve"> this may need to be clarified with the applicant.</w:t>
      </w:r>
    </w:p>
    <w:p w14:paraId="40A7FCFC" w14:textId="555D1AA9" w:rsidR="006F65DC" w:rsidRPr="005B6EFD" w:rsidRDefault="00940221" w:rsidP="00940221">
      <w:pPr>
        <w:pStyle w:val="Caption"/>
      </w:pPr>
      <w:r>
        <w:lastRenderedPageBreak/>
        <w:t xml:space="preserve">Table </w:t>
      </w:r>
      <w:r>
        <w:fldChar w:fldCharType="begin"/>
      </w:r>
      <w:r>
        <w:instrText xml:space="preserve"> SEQ Table \* ARABIC </w:instrText>
      </w:r>
      <w:r>
        <w:fldChar w:fldCharType="separate"/>
      </w:r>
      <w:r w:rsidR="00FC322E">
        <w:rPr>
          <w:noProof/>
        </w:rPr>
        <w:t>10</w:t>
      </w:r>
      <w:r>
        <w:fldChar w:fldCharType="end"/>
      </w:r>
      <w:r>
        <w:t xml:space="preserve"> </w:t>
      </w:r>
      <w:r w:rsidRPr="00D400AF">
        <w:t>Draft MBS item descriptor proposed in the application for treatment of HSIL (ablation with high resolution anoscopy)</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6F65DC" w:rsidRPr="005B6EFD" w14:paraId="49D50E22" w14:textId="77777777">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07A115FC" w14:textId="77777777" w:rsidR="006F65DC" w:rsidRPr="005B6EFD" w:rsidRDefault="006F65DC">
            <w:pPr>
              <w:spacing w:before="40" w:after="40"/>
              <w:rPr>
                <w:rFonts w:ascii="Arial Narrow" w:hAnsi="Arial Narrow"/>
                <w:sz w:val="20"/>
                <w:szCs w:val="20"/>
              </w:rPr>
            </w:pPr>
            <w:r w:rsidRPr="005B6EFD">
              <w:rPr>
                <w:rFonts w:ascii="Arial Narrow" w:hAnsi="Arial Narrow"/>
                <w:sz w:val="20"/>
                <w:szCs w:val="20"/>
              </w:rPr>
              <w:t>Category 3 – THERAPEUTIC PROCEDURES</w:t>
            </w:r>
          </w:p>
        </w:tc>
      </w:tr>
      <w:tr w:rsidR="006F65DC" w:rsidRPr="005B6EFD" w14:paraId="41F0D25C" w14:textId="77777777">
        <w:trPr>
          <w:cantSplit/>
          <w:tblHeader/>
        </w:trPr>
        <w:tc>
          <w:tcPr>
            <w:tcW w:w="9016" w:type="dxa"/>
            <w:tcBorders>
              <w:top w:val="single" w:sz="4" w:space="0" w:color="auto"/>
              <w:left w:val="single" w:sz="4" w:space="0" w:color="auto"/>
              <w:bottom w:val="single" w:sz="4" w:space="0" w:color="auto"/>
              <w:right w:val="single" w:sz="4" w:space="0" w:color="auto"/>
            </w:tcBorders>
          </w:tcPr>
          <w:p w14:paraId="0D8C00ED" w14:textId="77777777" w:rsidR="006F65DC" w:rsidRPr="005B6EFD" w:rsidRDefault="006F65DC">
            <w:pPr>
              <w:rPr>
                <w:rFonts w:ascii="Arial Narrow" w:hAnsi="Arial Narrow"/>
                <w:sz w:val="20"/>
                <w:szCs w:val="20"/>
              </w:rPr>
            </w:pPr>
            <w:r w:rsidRPr="005B6EFD">
              <w:rPr>
                <w:rFonts w:ascii="Arial Narrow" w:hAnsi="Arial Narrow"/>
                <w:sz w:val="20"/>
                <w:szCs w:val="20"/>
              </w:rPr>
              <w:t>MBS item GGGG</w:t>
            </w:r>
          </w:p>
          <w:p w14:paraId="4F0C3E04" w14:textId="77777777" w:rsidR="006F65DC" w:rsidRPr="005B6EFD" w:rsidRDefault="006F65DC">
            <w:pPr>
              <w:rPr>
                <w:rFonts w:ascii="Arial Narrow" w:hAnsi="Arial Narrow"/>
                <w:sz w:val="20"/>
                <w:szCs w:val="20"/>
              </w:rPr>
            </w:pPr>
            <w:r w:rsidRPr="005B6EFD">
              <w:rPr>
                <w:rFonts w:ascii="Arial Narrow" w:hAnsi="Arial Narrow"/>
                <w:sz w:val="20"/>
                <w:szCs w:val="20"/>
              </w:rPr>
              <w:t xml:space="preserve">Anal HSIL ablation or cryotherapy, with high-resolution anoscopy guidance, including any local anaesthesia or biopsies, </w:t>
            </w:r>
          </w:p>
          <w:p w14:paraId="23B408F4" w14:textId="77777777" w:rsidR="006F65DC" w:rsidRPr="005B6EFD" w:rsidRDefault="006F65DC">
            <w:pPr>
              <w:rPr>
                <w:rFonts w:ascii="Arial Narrow" w:hAnsi="Arial Narrow"/>
                <w:sz w:val="20"/>
                <w:szCs w:val="20"/>
              </w:rPr>
            </w:pPr>
            <w:r w:rsidRPr="005B6EFD">
              <w:rPr>
                <w:rFonts w:ascii="Arial Narrow" w:hAnsi="Arial Narrow"/>
                <w:sz w:val="20"/>
                <w:szCs w:val="20"/>
              </w:rPr>
              <w:t>for previous biopsy confirmed HSIL.</w:t>
            </w:r>
          </w:p>
          <w:p w14:paraId="33A576D3" w14:textId="77777777" w:rsidR="00A84DFA" w:rsidRPr="005B6EFD" w:rsidRDefault="00A84DFA" w:rsidP="00A84DFA">
            <w:pPr>
              <w:rPr>
                <w:rFonts w:ascii="Arial Narrow" w:hAnsi="Arial Narrow"/>
                <w:sz w:val="20"/>
                <w:szCs w:val="20"/>
              </w:rPr>
            </w:pPr>
            <w:r w:rsidRPr="005B6EFD">
              <w:rPr>
                <w:rFonts w:ascii="Arial Narrow" w:hAnsi="Arial Narrow"/>
                <w:sz w:val="20"/>
                <w:szCs w:val="20"/>
              </w:rPr>
              <w:t xml:space="preserve">Up to a maximum of 6 ablative treatments per episode, until clearance of HSIL is achieved. </w:t>
            </w:r>
          </w:p>
          <w:p w14:paraId="6DCC54C4" w14:textId="77777777" w:rsidR="00A84DFA" w:rsidRPr="005B6EFD" w:rsidRDefault="00A84DFA" w:rsidP="00A84DFA">
            <w:pPr>
              <w:rPr>
                <w:rFonts w:ascii="Arial Narrow" w:hAnsi="Arial Narrow"/>
                <w:sz w:val="20"/>
                <w:szCs w:val="20"/>
              </w:rPr>
            </w:pPr>
            <w:r w:rsidRPr="005B6EFD">
              <w:rPr>
                <w:rFonts w:ascii="Arial Narrow" w:hAnsi="Arial Narrow"/>
                <w:sz w:val="20"/>
                <w:szCs w:val="20"/>
              </w:rPr>
              <w:t>Multiple Operation Rule</w:t>
            </w:r>
          </w:p>
          <w:p w14:paraId="52DCD46B" w14:textId="77777777" w:rsidR="00A84DFA" w:rsidRPr="005B6EFD" w:rsidRDefault="00A84DFA" w:rsidP="00A84DFA">
            <w:pPr>
              <w:rPr>
                <w:rFonts w:ascii="Arial Narrow" w:hAnsi="Arial Narrow"/>
                <w:sz w:val="20"/>
                <w:szCs w:val="20"/>
              </w:rPr>
            </w:pPr>
            <w:r w:rsidRPr="005B6EFD">
              <w:rPr>
                <w:rFonts w:ascii="Arial Narrow" w:hAnsi="Arial Narrow"/>
                <w:sz w:val="20"/>
                <w:szCs w:val="20"/>
              </w:rPr>
              <w:t>(Anaes)</w:t>
            </w:r>
          </w:p>
          <w:p w14:paraId="3AA11AE9" w14:textId="77777777" w:rsidR="006F65DC" w:rsidRPr="005B6EFD" w:rsidRDefault="006F65DC">
            <w:pPr>
              <w:rPr>
                <w:rFonts w:ascii="Arial Narrow" w:hAnsi="Arial Narrow"/>
                <w:sz w:val="20"/>
                <w:szCs w:val="20"/>
              </w:rPr>
            </w:pPr>
            <w:r w:rsidRPr="005B6EFD">
              <w:rPr>
                <w:rFonts w:ascii="Arial Narrow" w:hAnsi="Arial Narrow"/>
                <w:sz w:val="20"/>
                <w:szCs w:val="20"/>
                <w:u w:val="single"/>
              </w:rPr>
              <w:t>Explanatory notes</w:t>
            </w:r>
            <w:r w:rsidRPr="005B6EFD">
              <w:rPr>
                <w:rFonts w:ascii="Arial Narrow" w:hAnsi="Arial Narrow"/>
                <w:sz w:val="20"/>
                <w:szCs w:val="20"/>
              </w:rPr>
              <w:t xml:space="preserve">: </w:t>
            </w:r>
          </w:p>
          <w:p w14:paraId="51922C71" w14:textId="77777777" w:rsidR="006F65DC" w:rsidRPr="005B6EFD" w:rsidRDefault="006F65DC">
            <w:pPr>
              <w:rPr>
                <w:rFonts w:ascii="Arial Narrow" w:hAnsi="Arial Narrow"/>
                <w:sz w:val="20"/>
                <w:szCs w:val="20"/>
              </w:rPr>
            </w:pPr>
            <w:r w:rsidRPr="005B6EFD">
              <w:rPr>
                <w:rFonts w:ascii="Arial Narrow" w:hAnsi="Arial Narrow"/>
                <w:sz w:val="20"/>
                <w:szCs w:val="20"/>
              </w:rPr>
              <w:t xml:space="preserve">Benefit will not be paid except in the following circumstances: </w:t>
            </w:r>
          </w:p>
          <w:p w14:paraId="6FBFD60C" w14:textId="77777777" w:rsidR="006F65DC" w:rsidRPr="005B6EFD" w:rsidRDefault="006F65DC">
            <w:pPr>
              <w:rPr>
                <w:rFonts w:ascii="Arial Narrow" w:hAnsi="Arial Narrow"/>
                <w:sz w:val="20"/>
                <w:szCs w:val="20"/>
              </w:rPr>
            </w:pPr>
            <w:r w:rsidRPr="005B6EFD">
              <w:rPr>
                <w:rFonts w:ascii="Arial Narrow" w:hAnsi="Arial Narrow"/>
                <w:sz w:val="20"/>
                <w:szCs w:val="20"/>
              </w:rPr>
              <w:t>(a)</w:t>
            </w:r>
            <w:r w:rsidRPr="005B6EFD">
              <w:rPr>
                <w:rFonts w:ascii="Arial Narrow" w:hAnsi="Arial Narrow"/>
                <w:sz w:val="20"/>
                <w:szCs w:val="20"/>
              </w:rPr>
              <w:tab/>
              <w:t>where the patient has histological confirmation of anal HSIL</w:t>
            </w:r>
            <w:r w:rsidRPr="005B6EFD">
              <w:rPr>
                <w:rFonts w:ascii="Arial Narrow" w:hAnsi="Arial Narrow"/>
                <w:strike/>
                <w:color w:val="C00000"/>
                <w:sz w:val="20"/>
              </w:rPr>
              <w:t xml:space="preserve"> </w:t>
            </w:r>
          </w:p>
          <w:p w14:paraId="2D8372E3" w14:textId="77777777" w:rsidR="006F65DC" w:rsidRPr="005B6EFD" w:rsidRDefault="006F65DC">
            <w:pPr>
              <w:rPr>
                <w:rFonts w:ascii="Arial Narrow" w:hAnsi="Arial Narrow"/>
                <w:sz w:val="20"/>
                <w:szCs w:val="20"/>
              </w:rPr>
            </w:pPr>
            <w:r w:rsidRPr="005B6EFD">
              <w:rPr>
                <w:rFonts w:ascii="Arial Narrow" w:hAnsi="Arial Narrow"/>
                <w:sz w:val="20"/>
              </w:rPr>
              <w:t xml:space="preserve">(b) </w:t>
            </w:r>
            <w:r w:rsidRPr="005B6EFD">
              <w:rPr>
                <w:rFonts w:ascii="Arial Narrow" w:hAnsi="Arial Narrow"/>
                <w:sz w:val="20"/>
                <w:szCs w:val="20"/>
              </w:rPr>
              <w:t>HRA must be performed by a suitably trained and qualified practitioner.</w:t>
            </w:r>
          </w:p>
          <w:p w14:paraId="26DB30EE" w14:textId="4252707C" w:rsidR="006F65DC" w:rsidRPr="005B6EFD" w:rsidRDefault="006F65DC">
            <w:pPr>
              <w:rPr>
                <w:rFonts w:ascii="Arial Narrow" w:hAnsi="Arial Narrow"/>
                <w:sz w:val="20"/>
                <w:szCs w:val="20"/>
              </w:rPr>
            </w:pPr>
          </w:p>
        </w:tc>
      </w:tr>
      <w:tr w:rsidR="006F65DC" w:rsidRPr="005B6EFD" w14:paraId="243AD5DD" w14:textId="77777777">
        <w:trPr>
          <w:cantSplit/>
          <w:tblHeader/>
        </w:trPr>
        <w:tc>
          <w:tcPr>
            <w:tcW w:w="9016" w:type="dxa"/>
            <w:tcBorders>
              <w:top w:val="single" w:sz="4" w:space="0" w:color="auto"/>
              <w:left w:val="single" w:sz="4" w:space="0" w:color="auto"/>
              <w:bottom w:val="single" w:sz="4" w:space="0" w:color="auto"/>
              <w:right w:val="single" w:sz="4" w:space="0" w:color="auto"/>
            </w:tcBorders>
            <w:vAlign w:val="center"/>
          </w:tcPr>
          <w:p w14:paraId="4EC2DA3B" w14:textId="77777777" w:rsidR="006F65DC" w:rsidRPr="005B6EFD" w:rsidRDefault="006F65DC">
            <w:pPr>
              <w:spacing w:before="40" w:after="40"/>
              <w:rPr>
                <w:rFonts w:ascii="Arial Narrow" w:hAnsi="Arial Narrow"/>
                <w:sz w:val="20"/>
                <w:szCs w:val="20"/>
              </w:rPr>
            </w:pPr>
            <w:r w:rsidRPr="005B6EFD">
              <w:rPr>
                <w:rFonts w:ascii="Arial Narrow" w:hAnsi="Arial Narrow"/>
                <w:sz w:val="20"/>
                <w:szCs w:val="20"/>
              </w:rPr>
              <w:t>Fee: $701.60 75%: $526.20       85%: $596.36</w:t>
            </w:r>
          </w:p>
        </w:tc>
      </w:tr>
    </w:tbl>
    <w:p w14:paraId="7F4EEB6F" w14:textId="77777777" w:rsidR="00F84764" w:rsidRPr="005B6EFD" w:rsidRDefault="00F84764" w:rsidP="00F84764">
      <w:pPr>
        <w:pStyle w:val="Heading5"/>
      </w:pPr>
      <w:r w:rsidRPr="005B6EFD">
        <w:t>Surgical excision</w:t>
      </w:r>
    </w:p>
    <w:p w14:paraId="60BA2188" w14:textId="11AAF9BD" w:rsidR="00F84764" w:rsidRPr="005B6EFD" w:rsidRDefault="00F84764" w:rsidP="00F84764">
      <w:pPr>
        <w:pStyle w:val="Heading5"/>
        <w:rPr>
          <w:i w:val="0"/>
          <w:u w:val="none"/>
        </w:rPr>
      </w:pPr>
      <w:r w:rsidRPr="005B6EFD">
        <w:rPr>
          <w:rFonts w:eastAsiaTheme="minorEastAsia"/>
          <w:i w:val="0"/>
          <w:u w:val="none"/>
        </w:rPr>
        <w:t>In the post-PASC phase, the Department noted that surgical excision under anaesthesia may be a potential treatment option (though noting it is not recommended by the ASHM guidelines). The Committee may wish to consider if surgical excision should be included as a treatment option, and if so, whether existing MBS items appropriately provide for such excision.</w:t>
      </w:r>
    </w:p>
    <w:p w14:paraId="34E0B08F" w14:textId="3322A87C" w:rsidR="00772829" w:rsidRPr="005B6EFD" w:rsidRDefault="00772829" w:rsidP="00834D51">
      <w:pPr>
        <w:pStyle w:val="Heading2"/>
        <w:numPr>
          <w:ilvl w:val="0"/>
          <w:numId w:val="39"/>
        </w:numPr>
        <w:ind w:left="851" w:hanging="851"/>
      </w:pPr>
      <w:bookmarkStart w:id="34" w:name="_Toc206597194"/>
      <w:bookmarkStart w:id="35" w:name="_Toc206600201"/>
      <w:r w:rsidRPr="005B6EFD">
        <w:t xml:space="preserve">Population </w:t>
      </w:r>
      <w:bookmarkEnd w:id="34"/>
      <w:bookmarkEnd w:id="35"/>
    </w:p>
    <w:p w14:paraId="7E23C8D6" w14:textId="462C866F" w:rsidR="0060090C" w:rsidRPr="005B6EFD" w:rsidRDefault="000B41C2" w:rsidP="0060090C">
      <w:pPr>
        <w:pStyle w:val="Instructionaltext"/>
        <w:rPr>
          <w:color w:val="auto"/>
        </w:rPr>
      </w:pPr>
      <w:r w:rsidRPr="005B6EFD">
        <w:rPr>
          <w:color w:val="auto"/>
        </w:rPr>
        <w:t>T</w:t>
      </w:r>
      <w:r w:rsidR="005E2702" w:rsidRPr="005B6EFD">
        <w:rPr>
          <w:color w:val="auto"/>
        </w:rPr>
        <w:t xml:space="preserve">here </w:t>
      </w:r>
      <w:r w:rsidR="006A47B1" w:rsidRPr="005B6EFD">
        <w:rPr>
          <w:color w:val="auto"/>
        </w:rPr>
        <w:t>are two populations of interest given this is a</w:t>
      </w:r>
      <w:r w:rsidR="00C71DA3" w:rsidRPr="005B6EFD">
        <w:rPr>
          <w:color w:val="auto"/>
        </w:rPr>
        <w:t xml:space="preserve"> co-depend</w:t>
      </w:r>
      <w:r w:rsidR="006A47B1" w:rsidRPr="005B6EFD">
        <w:rPr>
          <w:color w:val="auto"/>
        </w:rPr>
        <w:t>e</w:t>
      </w:r>
      <w:r w:rsidR="00C71DA3" w:rsidRPr="005B6EFD">
        <w:rPr>
          <w:color w:val="auto"/>
        </w:rPr>
        <w:t xml:space="preserve">nt </w:t>
      </w:r>
      <w:r w:rsidR="006A47B1" w:rsidRPr="005B6EFD">
        <w:rPr>
          <w:color w:val="auto"/>
        </w:rPr>
        <w:t>application (i.e., the treatment and testing populations)</w:t>
      </w:r>
      <w:r w:rsidR="002168EA" w:rsidRPr="005B6EFD">
        <w:rPr>
          <w:color w:val="auto"/>
        </w:rPr>
        <w:t>.</w:t>
      </w:r>
    </w:p>
    <w:p w14:paraId="1CA7D375" w14:textId="3FF56C6B" w:rsidR="006A47B1" w:rsidRPr="005B6EFD" w:rsidRDefault="006A47B1" w:rsidP="006A47B1">
      <w:pPr>
        <w:pStyle w:val="Heading5"/>
      </w:pPr>
      <w:r w:rsidRPr="005B6EFD">
        <w:t>Testing population</w:t>
      </w:r>
    </w:p>
    <w:p w14:paraId="0B5AB89C" w14:textId="7B3DDF89" w:rsidR="006A47B1" w:rsidRPr="005B6EFD" w:rsidRDefault="006A47B1" w:rsidP="0060090C">
      <w:r w:rsidRPr="005B6EFD">
        <w:t xml:space="preserve">The testing population is people at high risk of developing anal cancer </w:t>
      </w:r>
      <w:r w:rsidR="00A84DFA" w:rsidRPr="005B6EFD">
        <w:t>associated with</w:t>
      </w:r>
      <w:r w:rsidRPr="005B6EFD">
        <w:t xml:space="preserve"> HPV. The proposed technologies will be used to test </w:t>
      </w:r>
      <w:r w:rsidR="007100B1" w:rsidRPr="005B6EFD">
        <w:t xml:space="preserve">asymptomatic </w:t>
      </w:r>
      <w:r w:rsidRPr="005B6EFD">
        <w:t xml:space="preserve">patients considered </w:t>
      </w:r>
      <w:r w:rsidR="000E36D4" w:rsidRPr="005B6EFD">
        <w:t xml:space="preserve">at </w:t>
      </w:r>
      <w:r w:rsidRPr="005B6EFD">
        <w:t xml:space="preserve">high risk of anal cancer, the comparator is no testing. Generally, </w:t>
      </w:r>
      <w:r w:rsidR="004C769D" w:rsidRPr="005B6EFD">
        <w:t xml:space="preserve">in the proposed testing scenario, </w:t>
      </w:r>
      <w:r w:rsidRPr="005B6EFD">
        <w:t xml:space="preserve">a patient would present to a doctor for a check-up, sexual health examination or other illness and </w:t>
      </w:r>
      <w:r w:rsidR="005E2B14" w:rsidRPr="005B6EFD">
        <w:t>the clinician</w:t>
      </w:r>
      <w:r w:rsidRPr="005B6EFD">
        <w:t xml:space="preserve"> would advise testing if </w:t>
      </w:r>
      <w:r w:rsidR="00C35F0A" w:rsidRPr="005B6EFD">
        <w:t>they</w:t>
      </w:r>
      <w:r w:rsidRPr="005B6EFD">
        <w:t xml:space="preserve"> considered the patient at high risk of anal cancer.  </w:t>
      </w:r>
    </w:p>
    <w:p w14:paraId="3DDCADE2" w14:textId="62ADA136" w:rsidR="0060090C" w:rsidRPr="005B6EFD" w:rsidRDefault="0060090C" w:rsidP="0060090C">
      <w:r w:rsidRPr="005B6EFD">
        <w:t xml:space="preserve">The testing population is </w:t>
      </w:r>
      <w:r w:rsidR="00C87CC3" w:rsidRPr="005B6EFD">
        <w:t xml:space="preserve">originally </w:t>
      </w:r>
      <w:r w:rsidRPr="005B6EFD">
        <w:t>divided into 7 high-risk subgroups</w:t>
      </w:r>
      <w:r w:rsidR="00FA1D03" w:rsidRPr="005B6EFD">
        <w:t xml:space="preserve"> (and an additional</w:t>
      </w:r>
      <w:r w:rsidR="00283BB4" w:rsidRPr="005B6EFD">
        <w:t xml:space="preserve"> eighth</w:t>
      </w:r>
      <w:r w:rsidR="00FA1D03" w:rsidRPr="005B6EFD">
        <w:t xml:space="preserve"> sub-group added by PASC)</w:t>
      </w:r>
      <w:r w:rsidR="00C72EA8" w:rsidRPr="005B6EFD">
        <w:t>, termed “PICO-specified subpopulations” henceforth</w:t>
      </w:r>
      <w:r w:rsidRPr="005B6EFD">
        <w:t>:</w:t>
      </w:r>
    </w:p>
    <w:p w14:paraId="56077F8E" w14:textId="0B56437A" w:rsidR="0060090C" w:rsidRPr="005B6EFD" w:rsidRDefault="0060090C" w:rsidP="00466DBF">
      <w:pPr>
        <w:pStyle w:val="ListParagraph"/>
        <w:numPr>
          <w:ilvl w:val="0"/>
          <w:numId w:val="8"/>
        </w:numPr>
      </w:pPr>
      <w:r w:rsidRPr="005B6EFD">
        <w:t xml:space="preserve">men who have sex with men (MSM) and/or people who identify as transgender women (TW) who are positive for human immunodeficiency virus (HIV) and are age ≥35 </w:t>
      </w:r>
      <w:r w:rsidR="00DC4C6A" w:rsidRPr="005B6EFD">
        <w:t>years.</w:t>
      </w:r>
      <w:r w:rsidRPr="005B6EFD">
        <w:t xml:space="preserve"> </w:t>
      </w:r>
    </w:p>
    <w:p w14:paraId="78B55D39" w14:textId="20F19884" w:rsidR="0060090C" w:rsidRPr="005B6EFD" w:rsidRDefault="0060090C" w:rsidP="00466DBF">
      <w:pPr>
        <w:pStyle w:val="ListParagraph"/>
        <w:numPr>
          <w:ilvl w:val="0"/>
          <w:numId w:val="8"/>
        </w:numPr>
      </w:pPr>
      <w:r w:rsidRPr="005B6EFD">
        <w:t xml:space="preserve">MSM age ≥45 years and/or who identify as TW who are HIV </w:t>
      </w:r>
      <w:r w:rsidR="00DC4C6A" w:rsidRPr="005B6EFD">
        <w:t>negative.</w:t>
      </w:r>
      <w:r w:rsidRPr="005B6EFD">
        <w:t xml:space="preserve"> </w:t>
      </w:r>
    </w:p>
    <w:p w14:paraId="60C65076" w14:textId="6F74D61E" w:rsidR="0060090C" w:rsidRPr="005B6EFD" w:rsidRDefault="00E966AB" w:rsidP="00466DBF">
      <w:pPr>
        <w:pStyle w:val="ListParagraph"/>
        <w:numPr>
          <w:ilvl w:val="0"/>
          <w:numId w:val="8"/>
        </w:numPr>
      </w:pPr>
      <w:r w:rsidRPr="005B6EFD">
        <w:t>w</w:t>
      </w:r>
      <w:r w:rsidR="0060090C" w:rsidRPr="005B6EFD">
        <w:t xml:space="preserve">omen and men who have sex with women (MSW) age ≥45 years who are HIV </w:t>
      </w:r>
      <w:r w:rsidR="00DC4C6A" w:rsidRPr="005B6EFD">
        <w:t>positive.</w:t>
      </w:r>
      <w:r w:rsidR="0060090C" w:rsidRPr="005B6EFD">
        <w:t xml:space="preserve"> </w:t>
      </w:r>
    </w:p>
    <w:p w14:paraId="3309A957" w14:textId="704738C1" w:rsidR="0060090C" w:rsidRPr="005B6EFD" w:rsidRDefault="0060090C" w:rsidP="00466DBF">
      <w:pPr>
        <w:pStyle w:val="ListParagraph"/>
        <w:numPr>
          <w:ilvl w:val="0"/>
          <w:numId w:val="8"/>
        </w:numPr>
      </w:pPr>
      <w:r w:rsidRPr="005B6EFD">
        <w:t xml:space="preserve">women with previous vulval HPV-associated squamous cell carcinoma (SCC) and/or HSIL commencing within 1 year of </w:t>
      </w:r>
      <w:r w:rsidR="00DC4C6A" w:rsidRPr="005B6EFD">
        <w:t>diagnosis.</w:t>
      </w:r>
      <w:r w:rsidRPr="005B6EFD">
        <w:t xml:space="preserve"> </w:t>
      </w:r>
    </w:p>
    <w:p w14:paraId="14B24CB8" w14:textId="775927B1" w:rsidR="0060090C" w:rsidRPr="005B6EFD" w:rsidRDefault="0060090C" w:rsidP="00466DBF">
      <w:pPr>
        <w:pStyle w:val="ListParagraph"/>
        <w:numPr>
          <w:ilvl w:val="0"/>
          <w:numId w:val="8"/>
        </w:numPr>
      </w:pPr>
      <w:r w:rsidRPr="005B6EFD">
        <w:t>solid organ transplant recipients (SOTR) commencing 10 years post-</w:t>
      </w:r>
      <w:r w:rsidR="00DC4C6A" w:rsidRPr="005B6EFD">
        <w:t>transplant.</w:t>
      </w:r>
      <w:r w:rsidRPr="005B6EFD">
        <w:t xml:space="preserve"> </w:t>
      </w:r>
    </w:p>
    <w:p w14:paraId="1735E7B8" w14:textId="72BADB2E" w:rsidR="0060090C" w:rsidRPr="005B6EFD" w:rsidRDefault="0060090C" w:rsidP="00466DBF">
      <w:pPr>
        <w:pStyle w:val="ListParagraph"/>
        <w:numPr>
          <w:ilvl w:val="0"/>
          <w:numId w:val="8"/>
        </w:numPr>
      </w:pPr>
      <w:r w:rsidRPr="005B6EFD">
        <w:t xml:space="preserve">people being </w:t>
      </w:r>
      <w:r w:rsidR="00DC4C6A" w:rsidRPr="005B6EFD">
        <w:t>followed up</w:t>
      </w:r>
      <w:r w:rsidRPr="005B6EFD">
        <w:t xml:space="preserve"> after treatment for anal </w:t>
      </w:r>
      <w:r w:rsidR="00DC4C6A" w:rsidRPr="005B6EFD">
        <w:t>cancer.</w:t>
      </w:r>
      <w:r w:rsidRPr="005B6EFD">
        <w:t xml:space="preserve"> </w:t>
      </w:r>
    </w:p>
    <w:p w14:paraId="0A072C27" w14:textId="07826F8A" w:rsidR="0060090C" w:rsidRPr="005B6EFD" w:rsidRDefault="0060090C" w:rsidP="00B97B94">
      <w:pPr>
        <w:pStyle w:val="ListParagraph"/>
        <w:numPr>
          <w:ilvl w:val="0"/>
          <w:numId w:val="8"/>
        </w:numPr>
      </w:pPr>
      <w:r w:rsidRPr="005B6EFD">
        <w:t>people with incidental HSIL (lesions found during diagnosis of anal conditions</w:t>
      </w:r>
      <w:r w:rsidR="253122EB" w:rsidRPr="005B6EFD">
        <w:t>)</w:t>
      </w:r>
      <w:r w:rsidR="04534A34" w:rsidRPr="005B6EFD">
        <w:t>.</w:t>
      </w:r>
    </w:p>
    <w:p w14:paraId="29458964" w14:textId="50D6E969" w:rsidR="00B97B94" w:rsidRPr="005B6EFD" w:rsidRDefault="00195B69" w:rsidP="00B97B94">
      <w:pPr>
        <w:pStyle w:val="ListParagraph"/>
        <w:numPr>
          <w:ilvl w:val="0"/>
          <w:numId w:val="8"/>
        </w:numPr>
        <w:rPr>
          <w:i/>
          <w:iCs/>
        </w:rPr>
      </w:pPr>
      <w:r w:rsidRPr="005B6EFD">
        <w:rPr>
          <w:i/>
          <w:iCs/>
        </w:rPr>
        <w:t>people with</w:t>
      </w:r>
      <w:r w:rsidR="00910E8B" w:rsidRPr="005B6EFD">
        <w:rPr>
          <w:i/>
          <w:iCs/>
        </w:rPr>
        <w:t xml:space="preserve"> history of</w:t>
      </w:r>
      <w:r w:rsidRPr="005B6EFD">
        <w:rPr>
          <w:i/>
          <w:iCs/>
        </w:rPr>
        <w:t xml:space="preserve"> cervical/vaginal cancer or precursor lesions (added </w:t>
      </w:r>
      <w:r w:rsidR="00CE0E54" w:rsidRPr="005B6EFD">
        <w:rPr>
          <w:i/>
          <w:iCs/>
        </w:rPr>
        <w:t>by</w:t>
      </w:r>
      <w:r w:rsidRPr="005B6EFD">
        <w:rPr>
          <w:i/>
          <w:iCs/>
        </w:rPr>
        <w:t xml:space="preserve"> PASC</w:t>
      </w:r>
      <w:r w:rsidR="00CE0E54" w:rsidRPr="005B6EFD">
        <w:rPr>
          <w:i/>
          <w:iCs/>
        </w:rPr>
        <w:t>)</w:t>
      </w:r>
      <w:r w:rsidR="00436C77" w:rsidRPr="005B6EFD">
        <w:rPr>
          <w:i/>
          <w:iCs/>
        </w:rPr>
        <w:t>.</w:t>
      </w:r>
    </w:p>
    <w:p w14:paraId="6D109057" w14:textId="77777777" w:rsidR="00C0293E" w:rsidRPr="005B6EFD" w:rsidRDefault="00C0293E" w:rsidP="00C0293E">
      <w:pPr>
        <w:pStyle w:val="Heading6"/>
      </w:pPr>
      <w:r w:rsidRPr="005B6EFD">
        <w:lastRenderedPageBreak/>
        <w:t>Risk of anal cancer in PICO-specified subpopulations</w:t>
      </w:r>
    </w:p>
    <w:p w14:paraId="48B46F8D" w14:textId="39A89E08" w:rsidR="00231F5E" w:rsidRPr="005B6EFD" w:rsidRDefault="00C0293E" w:rsidP="00C0293E">
      <w:r w:rsidRPr="005B6EFD">
        <w:t xml:space="preserve">Anal cancer incidence by subpopulation as identified in the literature is reported in </w:t>
      </w:r>
      <w:r w:rsidR="00627A30">
        <w:fldChar w:fldCharType="begin"/>
      </w:r>
      <w:r w:rsidR="00627A30">
        <w:instrText xml:space="preserve"> REF _Ref223013016 \h </w:instrText>
      </w:r>
      <w:r w:rsidR="00627A30">
        <w:fldChar w:fldCharType="separate"/>
      </w:r>
      <w:r w:rsidR="00FC322E">
        <w:t xml:space="preserve">Table </w:t>
      </w:r>
      <w:r w:rsidR="00FC322E">
        <w:rPr>
          <w:noProof/>
        </w:rPr>
        <w:t>11</w:t>
      </w:r>
      <w:r w:rsidR="00627A30">
        <w:fldChar w:fldCharType="end"/>
      </w:r>
      <w:r w:rsidRPr="005B6EFD">
        <w:t>. Results are primarily taken from a meta-analysis conducted by Clifford et al.</w:t>
      </w:r>
      <w:bookmarkStart w:id="36" w:name="_Ref203546834"/>
      <w:r w:rsidR="00185B14" w:rsidRPr="005B6EFD">
        <w:t xml:space="preserve"> </w:t>
      </w:r>
      <w:r w:rsidR="00406BD9" w:rsidRPr="005B6EFD">
        <w:t>(2021)</w:t>
      </w:r>
      <w:bookmarkStart w:id="37" w:name="_Ref216171786"/>
      <w:r w:rsidRPr="005B6EFD">
        <w:rPr>
          <w:rStyle w:val="FootnoteReference"/>
        </w:rPr>
        <w:footnoteReference w:id="8"/>
      </w:r>
      <w:bookmarkEnd w:id="36"/>
      <w:bookmarkEnd w:id="37"/>
      <w:r w:rsidRPr="005B6EFD">
        <w:t xml:space="preserve">. Estimates are from international data and may not be generalisable to the Australian population. </w:t>
      </w:r>
      <w:r w:rsidR="00231F5E" w:rsidRPr="005B6EFD">
        <w:t xml:space="preserve">Additionally, age restrictions </w:t>
      </w:r>
      <w:r w:rsidR="00671EC3" w:rsidRPr="005B6EFD">
        <w:t>w</w:t>
      </w:r>
      <w:r w:rsidR="008A76FC" w:rsidRPr="005B6EFD">
        <w:t>e</w:t>
      </w:r>
      <w:r w:rsidR="00231F5E" w:rsidRPr="005B6EFD">
        <w:t xml:space="preserve">re not </w:t>
      </w:r>
      <w:r w:rsidR="00A42193" w:rsidRPr="005B6EFD">
        <w:t>applied</w:t>
      </w:r>
      <w:r w:rsidR="00231F5E" w:rsidRPr="005B6EFD">
        <w:t xml:space="preserve">, </w:t>
      </w:r>
      <w:r w:rsidR="008A76FC" w:rsidRPr="005B6EFD">
        <w:t xml:space="preserve">therefore </w:t>
      </w:r>
      <w:r w:rsidR="001D72AD" w:rsidRPr="005B6EFD">
        <w:t xml:space="preserve">the reported </w:t>
      </w:r>
      <w:r w:rsidR="00231F5E" w:rsidRPr="005B6EFD">
        <w:t xml:space="preserve">incidence rates </w:t>
      </w:r>
      <w:r w:rsidR="005B05D6" w:rsidRPr="005B6EFD">
        <w:t xml:space="preserve">likely </w:t>
      </w:r>
      <w:r w:rsidR="001D72AD" w:rsidRPr="005B6EFD">
        <w:t xml:space="preserve">underestimate the true rates </w:t>
      </w:r>
      <w:r w:rsidR="00231F5E" w:rsidRPr="005B6EFD">
        <w:t>for the older PICO-specified age ranges</w:t>
      </w:r>
      <w:r w:rsidR="001D72AD" w:rsidRPr="005B6EFD">
        <w:t>, as the meta-analysis found that the anal cancer incidence increases with age</w:t>
      </w:r>
      <w:r w:rsidR="00231F5E" w:rsidRPr="005B6EFD">
        <w:t xml:space="preserve">. </w:t>
      </w:r>
    </w:p>
    <w:p w14:paraId="2F7E510B" w14:textId="66E14D76" w:rsidR="00C0293E" w:rsidRPr="005B6EFD" w:rsidRDefault="00C0293E" w:rsidP="00C0293E">
      <w:r w:rsidRPr="005B6EFD">
        <w:t xml:space="preserve">Incidence rates were highest in MSM LWH and people with previous vulval SCC/HSIL. Of note, Clifford </w:t>
      </w:r>
      <w:r w:rsidR="00231F5E" w:rsidRPr="005B6EFD">
        <w:t>et al. (</w:t>
      </w:r>
      <w:r w:rsidRPr="005B6EFD">
        <w:t>2021</w:t>
      </w:r>
      <w:r w:rsidR="00231F5E" w:rsidRPr="005B6EFD">
        <w:t>)</w:t>
      </w:r>
      <w:r w:rsidRPr="005B6EFD">
        <w:t xml:space="preserve"> reported that for women diagnosed with cervical lesions (</w:t>
      </w:r>
      <w:r w:rsidR="005E2B14" w:rsidRPr="005B6EFD">
        <w:t>specifically c</w:t>
      </w:r>
      <w:r w:rsidR="00EA2C4B" w:rsidRPr="005B6EFD">
        <w:t xml:space="preserve">ervical </w:t>
      </w:r>
      <w:r w:rsidR="005E2B14" w:rsidRPr="005B6EFD">
        <w:t>i</w:t>
      </w:r>
      <w:r w:rsidR="00EA2C4B" w:rsidRPr="005B6EFD">
        <w:t xml:space="preserve">ntraepithelial </w:t>
      </w:r>
      <w:r w:rsidR="005E2B14" w:rsidRPr="005B6EFD">
        <w:t>n</w:t>
      </w:r>
      <w:r w:rsidR="00EA2C4B" w:rsidRPr="005B6EFD">
        <w:t>eoplasia</w:t>
      </w:r>
      <w:r w:rsidR="005947E3" w:rsidRPr="005B6EFD">
        <w:t xml:space="preserve"> </w:t>
      </w:r>
      <w:r w:rsidR="00EA2C4B" w:rsidRPr="005B6EFD">
        <w:t>[CIN]</w:t>
      </w:r>
      <w:r w:rsidR="005E2B14" w:rsidRPr="005B6EFD">
        <w:t>-</w:t>
      </w:r>
      <w:r w:rsidR="00EA2C4B" w:rsidRPr="005B6EFD">
        <w:t>3</w:t>
      </w:r>
      <w:r w:rsidRPr="005B6EFD">
        <w:t xml:space="preserve">, </w:t>
      </w:r>
      <w:r w:rsidR="005947E3" w:rsidRPr="005B6EFD">
        <w:t>the most severe form</w:t>
      </w:r>
      <w:r w:rsidR="00B16DB3" w:rsidRPr="005B6EFD">
        <w:t xml:space="preserve"> of CIN</w:t>
      </w:r>
      <w:r w:rsidR="00327AE3" w:rsidRPr="005B6EFD">
        <w:t>)</w:t>
      </w:r>
      <w:r w:rsidR="005947E3" w:rsidRPr="005B6EFD">
        <w:t xml:space="preserve"> </w:t>
      </w:r>
      <w:r w:rsidRPr="005B6EFD">
        <w:t>incidence rates increased substantially with age (considering two large studies conducted in Sweden and the Netherlands). This may suggest a benefit of age-based criteria for testing for this subpopulation.</w:t>
      </w:r>
    </w:p>
    <w:p w14:paraId="5829ADB4" w14:textId="6B211413" w:rsidR="00C0293E" w:rsidRPr="005B6EFD" w:rsidRDefault="00C0293E" w:rsidP="00C0293E">
      <w:pPr>
        <w:rPr>
          <w:iCs/>
        </w:rPr>
      </w:pPr>
      <w:r w:rsidRPr="005B6EFD">
        <w:t xml:space="preserve">The </w:t>
      </w:r>
      <w:r w:rsidR="00B12102" w:rsidRPr="005B6EFD">
        <w:rPr>
          <w:iCs/>
        </w:rPr>
        <w:t xml:space="preserve">applicant stated that the </w:t>
      </w:r>
      <w:r w:rsidR="001D72AD" w:rsidRPr="005B6EFD">
        <w:rPr>
          <w:iCs/>
        </w:rPr>
        <w:t xml:space="preserve">original </w:t>
      </w:r>
      <w:r w:rsidR="00B12102" w:rsidRPr="005B6EFD">
        <w:rPr>
          <w:iCs/>
        </w:rPr>
        <w:t>s</w:t>
      </w:r>
      <w:r w:rsidRPr="005B6EFD">
        <w:t xml:space="preserve">elected subpopulations </w:t>
      </w:r>
      <w:r w:rsidR="00B12102" w:rsidRPr="005B6EFD">
        <w:rPr>
          <w:iCs/>
        </w:rPr>
        <w:t>are those</w:t>
      </w:r>
      <w:r w:rsidRPr="005B6EFD">
        <w:t xml:space="preserve"> with a 10-fold greater risk of anal cancer than the general population. </w:t>
      </w:r>
      <w:bookmarkStart w:id="38" w:name="_Hlk179801645"/>
      <w:r w:rsidR="00B12102" w:rsidRPr="005B6EFD">
        <w:rPr>
          <w:iCs/>
        </w:rPr>
        <w:t>PASC noted that the</w:t>
      </w:r>
      <w:r w:rsidRPr="005B6EFD">
        <w:t xml:space="preserve"> proposed population</w:t>
      </w:r>
      <w:r w:rsidR="00B12102" w:rsidRPr="005B6EFD">
        <w:rPr>
          <w:iCs/>
        </w:rPr>
        <w:t>s</w:t>
      </w:r>
      <w:r w:rsidRPr="005B6EFD">
        <w:t xml:space="preserve"> </w:t>
      </w:r>
      <w:r w:rsidR="00B12102" w:rsidRPr="005B6EFD">
        <w:rPr>
          <w:iCs/>
        </w:rPr>
        <w:t>did</w:t>
      </w:r>
      <w:r w:rsidRPr="005B6EFD">
        <w:t xml:space="preserve"> not capture the population who account for the greatest number of anal cancer cases annually in Australia, namely </w:t>
      </w:r>
      <w:r w:rsidRPr="005B6EFD" w:rsidDel="00B1330E">
        <w:t xml:space="preserve">women </w:t>
      </w:r>
      <w:r w:rsidRPr="005B6EFD">
        <w:t>with HPV associated cervical/vaginal cancer or precursor lesions</w:t>
      </w:r>
      <w:bookmarkEnd w:id="38"/>
      <w:r w:rsidRPr="005B6EFD">
        <w:t xml:space="preserve">. </w:t>
      </w:r>
      <w:r w:rsidRPr="005B6EFD">
        <w:rPr>
          <w:color w:val="000000" w:themeColor="text1"/>
        </w:rPr>
        <w:t xml:space="preserve">This is </w:t>
      </w:r>
      <w:r w:rsidR="00D904E9" w:rsidRPr="005B6EFD">
        <w:rPr>
          <w:color w:val="000000" w:themeColor="text1"/>
        </w:rPr>
        <w:t>because</w:t>
      </w:r>
      <w:r w:rsidRPr="005B6EFD">
        <w:rPr>
          <w:color w:val="000000" w:themeColor="text1"/>
        </w:rPr>
        <w:t xml:space="preserve"> </w:t>
      </w:r>
      <w:r w:rsidR="005246F7" w:rsidRPr="005B6EFD">
        <w:rPr>
          <w:color w:val="000000" w:themeColor="text1"/>
        </w:rPr>
        <w:t xml:space="preserve">the </w:t>
      </w:r>
      <w:r w:rsidRPr="005B6EFD">
        <w:rPr>
          <w:color w:val="000000" w:themeColor="text1"/>
        </w:rPr>
        <w:t>largest group of women at risk (</w:t>
      </w:r>
      <w:r w:rsidR="00B12102" w:rsidRPr="005B6EFD">
        <w:rPr>
          <w:iCs/>
          <w:color w:val="000000" w:themeColor="text1"/>
        </w:rPr>
        <w:t>people</w:t>
      </w:r>
      <w:r w:rsidRPr="005B6EFD" w:rsidDel="004215D3">
        <w:rPr>
          <w:color w:val="000000" w:themeColor="text1"/>
        </w:rPr>
        <w:t xml:space="preserve"> </w:t>
      </w:r>
      <w:r w:rsidRPr="005B6EFD">
        <w:rPr>
          <w:color w:val="000000" w:themeColor="text1"/>
        </w:rPr>
        <w:t xml:space="preserve">with </w:t>
      </w:r>
      <w:r w:rsidR="00965723" w:rsidRPr="005B6EFD">
        <w:rPr>
          <w:color w:val="000000" w:themeColor="text1"/>
        </w:rPr>
        <w:t xml:space="preserve">history of </w:t>
      </w:r>
      <w:r w:rsidRPr="005B6EFD">
        <w:rPr>
          <w:color w:val="000000" w:themeColor="text1"/>
        </w:rPr>
        <w:t xml:space="preserve">cervical/vaginal cancer or precursor lesions) </w:t>
      </w:r>
      <w:r w:rsidR="00A60692" w:rsidRPr="005B6EFD">
        <w:rPr>
          <w:color w:val="000000" w:themeColor="text1"/>
        </w:rPr>
        <w:t>has</w:t>
      </w:r>
      <w:r w:rsidRPr="005B6EFD">
        <w:rPr>
          <w:color w:val="000000" w:themeColor="text1"/>
        </w:rPr>
        <w:t xml:space="preserve"> lower </w:t>
      </w:r>
      <w:r w:rsidR="00A60692" w:rsidRPr="005B6EFD">
        <w:rPr>
          <w:color w:val="000000" w:themeColor="text1"/>
        </w:rPr>
        <w:t xml:space="preserve">anal cancer risk compared to other high-risk subgroups, although their risks remain about </w:t>
      </w:r>
      <w:r w:rsidRPr="005B6EFD">
        <w:rPr>
          <w:color w:val="000000" w:themeColor="text1"/>
        </w:rPr>
        <w:t>5</w:t>
      </w:r>
      <w:r w:rsidR="005E2B14" w:rsidRPr="005B6EFD">
        <w:rPr>
          <w:color w:val="000000" w:themeColor="text1"/>
        </w:rPr>
        <w:t>-</w:t>
      </w:r>
      <w:r w:rsidRPr="005B6EFD">
        <w:rPr>
          <w:color w:val="000000" w:themeColor="text1"/>
        </w:rPr>
        <w:t xml:space="preserve">10-fold </w:t>
      </w:r>
      <w:r w:rsidR="00A60692" w:rsidRPr="005B6EFD">
        <w:rPr>
          <w:color w:val="000000" w:themeColor="text1"/>
        </w:rPr>
        <w:t xml:space="preserve">higher than </w:t>
      </w:r>
      <w:r w:rsidR="00E82B1D" w:rsidRPr="005B6EFD">
        <w:rPr>
          <w:color w:val="000000" w:themeColor="text1"/>
        </w:rPr>
        <w:t xml:space="preserve">that of </w:t>
      </w:r>
      <w:r w:rsidRPr="005B6EFD">
        <w:rPr>
          <w:color w:val="000000" w:themeColor="text1"/>
        </w:rPr>
        <w:t xml:space="preserve">the general population. </w:t>
      </w:r>
      <w:r w:rsidRPr="005B6EFD">
        <w:rPr>
          <w:iCs/>
          <w:color w:val="000000" w:themeColor="text1"/>
        </w:rPr>
        <w:t xml:space="preserve">Inclusion of </w:t>
      </w:r>
      <w:r w:rsidR="00B12102" w:rsidRPr="005B6EFD">
        <w:rPr>
          <w:iCs/>
          <w:color w:val="000000" w:themeColor="text1"/>
        </w:rPr>
        <w:t xml:space="preserve">people with possible history of cervical/vaginal cancer or precursor lesions (added by PASC) </w:t>
      </w:r>
      <w:r w:rsidRPr="005B6EFD">
        <w:rPr>
          <w:iCs/>
          <w:color w:val="000000" w:themeColor="text1"/>
        </w:rPr>
        <w:t>would increase the number of people tested</w:t>
      </w:r>
      <w:r w:rsidR="005E2B14" w:rsidRPr="005B6EFD">
        <w:rPr>
          <w:iCs/>
          <w:color w:val="000000" w:themeColor="text1"/>
        </w:rPr>
        <w:t xml:space="preserve"> (representing approximately </w:t>
      </w:r>
      <w:r w:rsidR="00A15556" w:rsidRPr="005B6EFD">
        <w:rPr>
          <w:iCs/>
          <w:color w:val="000000" w:themeColor="text1"/>
        </w:rPr>
        <w:t>8.8</w:t>
      </w:r>
      <w:r w:rsidR="005E2B14" w:rsidRPr="005B6EFD">
        <w:rPr>
          <w:iCs/>
          <w:color w:val="000000" w:themeColor="text1"/>
        </w:rPr>
        <w:t>% of the total testing population)</w:t>
      </w:r>
      <w:r w:rsidRPr="005B6EFD">
        <w:rPr>
          <w:iCs/>
        </w:rPr>
        <w:t>.</w:t>
      </w:r>
    </w:p>
    <w:p w14:paraId="1BF7DB01" w14:textId="19BEFE01" w:rsidR="00C0293E" w:rsidRPr="005B6EFD" w:rsidRDefault="00627A30" w:rsidP="00627A30">
      <w:pPr>
        <w:pStyle w:val="Caption"/>
      </w:pPr>
      <w:bookmarkStart w:id="39" w:name="_Ref223013016"/>
      <w:bookmarkStart w:id="40" w:name="_Ref203545293"/>
      <w:r>
        <w:lastRenderedPageBreak/>
        <w:t xml:space="preserve">Table </w:t>
      </w:r>
      <w:r>
        <w:fldChar w:fldCharType="begin"/>
      </w:r>
      <w:r>
        <w:instrText xml:space="preserve"> SEQ Table \* ARABIC </w:instrText>
      </w:r>
      <w:r>
        <w:fldChar w:fldCharType="separate"/>
      </w:r>
      <w:r w:rsidR="00FC322E">
        <w:rPr>
          <w:noProof/>
        </w:rPr>
        <w:t>11</w:t>
      </w:r>
      <w:r>
        <w:fldChar w:fldCharType="end"/>
      </w:r>
      <w:bookmarkEnd w:id="39"/>
      <w:r>
        <w:t xml:space="preserve"> </w:t>
      </w:r>
      <w:r w:rsidRPr="00A24B60">
        <w:t>Anal cancer incidence by PICO-specified subpopulation</w:t>
      </w:r>
      <w:bookmarkEnd w:id="40"/>
    </w:p>
    <w:tbl>
      <w:tblPr>
        <w:tblStyle w:val="TableGrid"/>
        <w:tblW w:w="8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0" w:type="dxa"/>
        </w:tblCellMar>
        <w:tblLook w:val="04A0" w:firstRow="1" w:lastRow="0" w:firstColumn="1" w:lastColumn="0" w:noHBand="0" w:noVBand="1"/>
      </w:tblPr>
      <w:tblGrid>
        <w:gridCol w:w="1696"/>
        <w:gridCol w:w="2765"/>
        <w:gridCol w:w="1814"/>
        <w:gridCol w:w="1534"/>
        <w:gridCol w:w="1116"/>
      </w:tblGrid>
      <w:tr w:rsidR="00C0293E" w:rsidRPr="005B6EFD" w14:paraId="54312B63" w14:textId="77777777" w:rsidTr="00966827">
        <w:trPr>
          <w:trHeight w:val="76"/>
        </w:trPr>
        <w:tc>
          <w:tcPr>
            <w:tcW w:w="4461" w:type="dxa"/>
            <w:gridSpan w:val="2"/>
            <w:shd w:val="clear" w:color="auto" w:fill="D9D9D9" w:themeFill="background1" w:themeFillShade="D9"/>
            <w:vAlign w:val="center"/>
          </w:tcPr>
          <w:p w14:paraId="0E997E32" w14:textId="77777777" w:rsidR="00C0293E" w:rsidRPr="005B6EFD" w:rsidRDefault="00C0293E" w:rsidP="00966827">
            <w:pPr>
              <w:pStyle w:val="TableFigureHeading"/>
              <w:keepLines/>
            </w:pPr>
            <w:r w:rsidRPr="005B6EFD">
              <w:t>Population</w:t>
            </w:r>
          </w:p>
        </w:tc>
        <w:tc>
          <w:tcPr>
            <w:tcW w:w="1814" w:type="dxa"/>
            <w:shd w:val="clear" w:color="auto" w:fill="D9D9D9" w:themeFill="background1" w:themeFillShade="D9"/>
            <w:vAlign w:val="center"/>
          </w:tcPr>
          <w:p w14:paraId="318B0CEC" w14:textId="77777777" w:rsidR="00C0293E" w:rsidRPr="005B6EFD" w:rsidRDefault="00C0293E" w:rsidP="00966827">
            <w:pPr>
              <w:pStyle w:val="TableFigureHeading"/>
              <w:keepLines/>
            </w:pPr>
            <w:r w:rsidRPr="005B6EFD">
              <w:t>Incidence rate per 100,000 person-years</w:t>
            </w:r>
          </w:p>
        </w:tc>
        <w:tc>
          <w:tcPr>
            <w:tcW w:w="1534" w:type="dxa"/>
            <w:shd w:val="clear" w:color="auto" w:fill="D9D9D9" w:themeFill="background1" w:themeFillShade="D9"/>
            <w:vAlign w:val="center"/>
          </w:tcPr>
          <w:p w14:paraId="3E7B7B86" w14:textId="77777777" w:rsidR="00C0293E" w:rsidRPr="005B6EFD" w:rsidRDefault="00C0293E" w:rsidP="00966827">
            <w:pPr>
              <w:pStyle w:val="TableFigureHeading"/>
              <w:keepLines/>
            </w:pPr>
            <w:r w:rsidRPr="005B6EFD">
              <w:t>Heterogeneity from meta-analysis</w:t>
            </w:r>
          </w:p>
        </w:tc>
        <w:tc>
          <w:tcPr>
            <w:tcW w:w="1116" w:type="dxa"/>
            <w:shd w:val="clear" w:color="auto" w:fill="D9D9D9" w:themeFill="background1" w:themeFillShade="D9"/>
          </w:tcPr>
          <w:p w14:paraId="223E8997" w14:textId="77777777" w:rsidR="00C0293E" w:rsidRPr="005B6EFD" w:rsidRDefault="00C0293E" w:rsidP="00966827">
            <w:pPr>
              <w:pStyle w:val="TableFigureHeading"/>
              <w:keepLines/>
            </w:pPr>
            <w:r w:rsidRPr="005B6EFD">
              <w:t>Source</w:t>
            </w:r>
          </w:p>
        </w:tc>
      </w:tr>
      <w:tr w:rsidR="00C0293E" w:rsidRPr="005B6EFD" w14:paraId="5275D126" w14:textId="77777777" w:rsidTr="00966827">
        <w:trPr>
          <w:trHeight w:val="212"/>
        </w:trPr>
        <w:tc>
          <w:tcPr>
            <w:tcW w:w="4461" w:type="dxa"/>
            <w:gridSpan w:val="2"/>
            <w:noWrap/>
            <w:vAlign w:val="center"/>
          </w:tcPr>
          <w:p w14:paraId="7D5A6461" w14:textId="77777777" w:rsidR="00C0293E" w:rsidRPr="005B6EFD" w:rsidRDefault="00C0293E" w:rsidP="00966827">
            <w:pPr>
              <w:pStyle w:val="Tablebullets"/>
              <w:keepNext/>
              <w:keepLines/>
              <w:numPr>
                <w:ilvl w:val="0"/>
                <w:numId w:val="0"/>
              </w:numPr>
              <w:spacing w:before="0" w:after="0"/>
            </w:pPr>
            <w:r w:rsidRPr="005B6EFD">
              <w:t>MSM and TW LWH</w:t>
            </w:r>
          </w:p>
        </w:tc>
        <w:tc>
          <w:tcPr>
            <w:tcW w:w="1814" w:type="dxa"/>
            <w:noWrap/>
            <w:vAlign w:val="center"/>
          </w:tcPr>
          <w:p w14:paraId="0FC9E144" w14:textId="77777777" w:rsidR="00C0293E" w:rsidRPr="005B6EFD" w:rsidRDefault="00C0293E" w:rsidP="00966827">
            <w:pPr>
              <w:pStyle w:val="Tablebullets"/>
              <w:keepNext/>
              <w:keepLines/>
              <w:numPr>
                <w:ilvl w:val="0"/>
                <w:numId w:val="0"/>
              </w:numPr>
              <w:spacing w:before="0" w:after="0"/>
            </w:pPr>
            <w:r w:rsidRPr="005B6EFD">
              <w:t>85 (95% CI = 82-89)</w:t>
            </w:r>
          </w:p>
        </w:tc>
        <w:tc>
          <w:tcPr>
            <w:tcW w:w="1534" w:type="dxa"/>
            <w:vAlign w:val="center"/>
          </w:tcPr>
          <w:p w14:paraId="4ED3A320" w14:textId="77777777" w:rsidR="00C0293E" w:rsidRPr="005B6EFD" w:rsidRDefault="00C0293E" w:rsidP="00966827">
            <w:pPr>
              <w:pStyle w:val="Tablebullets"/>
              <w:keepNext/>
              <w:keepLines/>
              <w:numPr>
                <w:ilvl w:val="0"/>
                <w:numId w:val="0"/>
              </w:numPr>
              <w:spacing w:before="0" w:after="0"/>
            </w:pPr>
            <w:r w:rsidRPr="005B6EFD">
              <w:t>I</w:t>
            </w:r>
            <w:r w:rsidRPr="005B6EFD">
              <w:rPr>
                <w:vertAlign w:val="superscript"/>
              </w:rPr>
              <w:t xml:space="preserve">2 </w:t>
            </w:r>
            <w:r w:rsidRPr="005B6EFD">
              <w:t>=</w:t>
            </w:r>
            <w:r w:rsidRPr="005B6EFD">
              <w:rPr>
                <w:rFonts w:ascii="Arial" w:hAnsi="Arial" w:cs="Arial"/>
              </w:rPr>
              <w:t> </w:t>
            </w:r>
            <w:r w:rsidRPr="005B6EFD">
              <w:t>93%, p</w:t>
            </w:r>
            <w:r w:rsidRPr="005B6EFD">
              <w:rPr>
                <w:rFonts w:ascii="Arial" w:hAnsi="Arial" w:cs="Arial"/>
              </w:rPr>
              <w:t> </w:t>
            </w:r>
            <w:r w:rsidRPr="005B6EFD">
              <w:t>&lt;</w:t>
            </w:r>
            <w:r w:rsidRPr="005B6EFD">
              <w:rPr>
                <w:rFonts w:ascii="Arial" w:hAnsi="Arial" w:cs="Arial"/>
              </w:rPr>
              <w:t> </w:t>
            </w:r>
            <w:r w:rsidRPr="005B6EFD">
              <w:t>.01</w:t>
            </w:r>
          </w:p>
        </w:tc>
        <w:tc>
          <w:tcPr>
            <w:tcW w:w="1116" w:type="dxa"/>
          </w:tcPr>
          <w:p w14:paraId="2825F006" w14:textId="77777777" w:rsidR="00C0293E" w:rsidRPr="005B6EFD" w:rsidRDefault="00C0293E" w:rsidP="00966827">
            <w:pPr>
              <w:pStyle w:val="Tablebullets"/>
              <w:keepNext/>
              <w:keepLines/>
              <w:numPr>
                <w:ilvl w:val="0"/>
                <w:numId w:val="0"/>
              </w:numPr>
              <w:spacing w:before="0" w:after="0"/>
            </w:pPr>
            <w:r w:rsidRPr="005B6EFD">
              <w:t>Clifford 2021</w:t>
            </w:r>
          </w:p>
        </w:tc>
      </w:tr>
      <w:tr w:rsidR="00C0293E" w:rsidRPr="005B6EFD" w14:paraId="34A1282E" w14:textId="77777777" w:rsidTr="00966827">
        <w:trPr>
          <w:trHeight w:val="212"/>
        </w:trPr>
        <w:tc>
          <w:tcPr>
            <w:tcW w:w="4461" w:type="dxa"/>
            <w:gridSpan w:val="2"/>
            <w:noWrap/>
            <w:vAlign w:val="center"/>
          </w:tcPr>
          <w:p w14:paraId="0CE576C6" w14:textId="77777777" w:rsidR="00C0293E" w:rsidRPr="005B6EFD" w:rsidRDefault="00C0293E" w:rsidP="00966827">
            <w:pPr>
              <w:pStyle w:val="Tablebullets"/>
              <w:keepNext/>
              <w:keepLines/>
              <w:numPr>
                <w:ilvl w:val="0"/>
                <w:numId w:val="0"/>
              </w:numPr>
              <w:spacing w:before="0" w:after="0"/>
            </w:pPr>
            <w:r w:rsidRPr="005B6EFD">
              <w:t>MSM and TW not LWH</w:t>
            </w:r>
          </w:p>
        </w:tc>
        <w:tc>
          <w:tcPr>
            <w:tcW w:w="1814" w:type="dxa"/>
            <w:noWrap/>
            <w:vAlign w:val="center"/>
          </w:tcPr>
          <w:p w14:paraId="5A0A46D8" w14:textId="77777777" w:rsidR="00C0293E" w:rsidRPr="005B6EFD" w:rsidRDefault="00C0293E" w:rsidP="00966827">
            <w:pPr>
              <w:pStyle w:val="Tablebullets"/>
              <w:keepNext/>
              <w:keepLines/>
              <w:numPr>
                <w:ilvl w:val="0"/>
                <w:numId w:val="0"/>
              </w:numPr>
              <w:spacing w:before="0" w:after="0"/>
            </w:pPr>
            <w:r w:rsidRPr="005B6EFD">
              <w:t>19 (95% CI = 10-36) </w:t>
            </w:r>
          </w:p>
        </w:tc>
        <w:tc>
          <w:tcPr>
            <w:tcW w:w="1534" w:type="dxa"/>
            <w:vAlign w:val="center"/>
          </w:tcPr>
          <w:p w14:paraId="574CC028" w14:textId="77777777" w:rsidR="00C0293E" w:rsidRPr="005B6EFD" w:rsidRDefault="00C0293E" w:rsidP="00966827">
            <w:pPr>
              <w:pStyle w:val="Tablebullets"/>
              <w:keepNext/>
              <w:keepLines/>
              <w:numPr>
                <w:ilvl w:val="0"/>
                <w:numId w:val="0"/>
              </w:numPr>
              <w:spacing w:before="0" w:after="0"/>
            </w:pPr>
            <w:r w:rsidRPr="005B6EFD">
              <w:t>I</w:t>
            </w:r>
            <w:r w:rsidRPr="005B6EFD">
              <w:rPr>
                <w:vertAlign w:val="superscript"/>
              </w:rPr>
              <w:t xml:space="preserve">2 </w:t>
            </w:r>
            <w:r w:rsidRPr="005B6EFD">
              <w:t>=</w:t>
            </w:r>
            <w:r w:rsidRPr="005B6EFD">
              <w:rPr>
                <w:rFonts w:ascii="Arial" w:hAnsi="Arial" w:cs="Arial"/>
              </w:rPr>
              <w:t> </w:t>
            </w:r>
            <w:r w:rsidRPr="005B6EFD">
              <w:t>0%, p</w:t>
            </w:r>
            <w:r w:rsidRPr="005B6EFD">
              <w:rPr>
                <w:rFonts w:ascii="Arial" w:hAnsi="Arial" w:cs="Arial"/>
              </w:rPr>
              <w:t> </w:t>
            </w:r>
            <w:r w:rsidRPr="005B6EFD">
              <w:t>= .90</w:t>
            </w:r>
          </w:p>
        </w:tc>
        <w:tc>
          <w:tcPr>
            <w:tcW w:w="1116" w:type="dxa"/>
          </w:tcPr>
          <w:p w14:paraId="3674A9C1" w14:textId="77777777" w:rsidR="00C0293E" w:rsidRPr="005B6EFD" w:rsidRDefault="00C0293E" w:rsidP="00966827">
            <w:pPr>
              <w:pStyle w:val="Tablebullets"/>
              <w:keepNext/>
              <w:keepLines/>
              <w:numPr>
                <w:ilvl w:val="0"/>
                <w:numId w:val="0"/>
              </w:numPr>
              <w:spacing w:before="0" w:after="0"/>
            </w:pPr>
            <w:r w:rsidRPr="005B6EFD">
              <w:t>Clifford 2021</w:t>
            </w:r>
          </w:p>
        </w:tc>
      </w:tr>
      <w:tr w:rsidR="00C0293E" w:rsidRPr="005B6EFD" w14:paraId="393AB45C" w14:textId="77777777" w:rsidTr="00966827">
        <w:trPr>
          <w:trHeight w:val="212"/>
        </w:trPr>
        <w:tc>
          <w:tcPr>
            <w:tcW w:w="1696" w:type="dxa"/>
            <w:vMerge w:val="restart"/>
            <w:noWrap/>
            <w:vAlign w:val="center"/>
          </w:tcPr>
          <w:p w14:paraId="258F4919" w14:textId="77777777" w:rsidR="00C0293E" w:rsidRPr="005B6EFD" w:rsidRDefault="00C0293E" w:rsidP="00966827">
            <w:pPr>
              <w:pStyle w:val="Tablebullets"/>
              <w:keepNext/>
              <w:keepLines/>
              <w:numPr>
                <w:ilvl w:val="0"/>
                <w:numId w:val="0"/>
              </w:numPr>
              <w:spacing w:before="0" w:after="0"/>
            </w:pPr>
            <w:r w:rsidRPr="005B6EFD">
              <w:t>Women and MSW living with HIV*</w:t>
            </w:r>
          </w:p>
        </w:tc>
        <w:tc>
          <w:tcPr>
            <w:tcW w:w="2765" w:type="dxa"/>
            <w:noWrap/>
            <w:vAlign w:val="center"/>
          </w:tcPr>
          <w:p w14:paraId="04F41C80" w14:textId="77777777" w:rsidR="00C0293E" w:rsidRPr="005B6EFD" w:rsidRDefault="00C0293E" w:rsidP="00966827">
            <w:pPr>
              <w:pStyle w:val="Tablebullets"/>
              <w:keepNext/>
              <w:keepLines/>
              <w:numPr>
                <w:ilvl w:val="0"/>
                <w:numId w:val="0"/>
              </w:numPr>
              <w:spacing w:before="0" w:after="0"/>
            </w:pPr>
            <w:r w:rsidRPr="005B6EFD">
              <w:t>Women LWH</w:t>
            </w:r>
          </w:p>
        </w:tc>
        <w:tc>
          <w:tcPr>
            <w:tcW w:w="1814" w:type="dxa"/>
            <w:noWrap/>
            <w:vAlign w:val="center"/>
          </w:tcPr>
          <w:p w14:paraId="23F61ADE" w14:textId="77777777" w:rsidR="00C0293E" w:rsidRPr="005B6EFD" w:rsidRDefault="00C0293E" w:rsidP="00966827">
            <w:pPr>
              <w:pStyle w:val="Tablebullets"/>
              <w:keepNext/>
              <w:keepLines/>
              <w:numPr>
                <w:ilvl w:val="0"/>
                <w:numId w:val="0"/>
              </w:numPr>
              <w:spacing w:before="0" w:after="0"/>
            </w:pPr>
            <w:r w:rsidRPr="005B6EFD">
              <w:t>22 (95% CI = 19-24)</w:t>
            </w:r>
          </w:p>
        </w:tc>
        <w:tc>
          <w:tcPr>
            <w:tcW w:w="1534" w:type="dxa"/>
            <w:vAlign w:val="center"/>
          </w:tcPr>
          <w:p w14:paraId="33716B40" w14:textId="77777777" w:rsidR="00C0293E" w:rsidRPr="005B6EFD" w:rsidRDefault="00C0293E" w:rsidP="00966827">
            <w:pPr>
              <w:pStyle w:val="Tablebullets"/>
              <w:keepNext/>
              <w:keepLines/>
              <w:numPr>
                <w:ilvl w:val="0"/>
                <w:numId w:val="0"/>
              </w:numPr>
              <w:spacing w:before="0" w:after="0"/>
            </w:pPr>
            <w:r w:rsidRPr="005B6EFD">
              <w:t>I</w:t>
            </w:r>
            <w:r w:rsidRPr="005B6EFD">
              <w:rPr>
                <w:vertAlign w:val="superscript"/>
              </w:rPr>
              <w:t xml:space="preserve">2 </w:t>
            </w:r>
            <w:r w:rsidRPr="005B6EFD">
              <w:t>=</w:t>
            </w:r>
            <w:r w:rsidRPr="005B6EFD">
              <w:rPr>
                <w:rFonts w:ascii="Arial" w:hAnsi="Arial" w:cs="Arial"/>
              </w:rPr>
              <w:t> </w:t>
            </w:r>
            <w:r w:rsidRPr="005B6EFD">
              <w:t>76%, p</w:t>
            </w:r>
            <w:r w:rsidRPr="005B6EFD">
              <w:rPr>
                <w:rFonts w:ascii="Arial" w:hAnsi="Arial" w:cs="Arial"/>
              </w:rPr>
              <w:t> </w:t>
            </w:r>
            <w:r w:rsidRPr="005B6EFD">
              <w:t>&lt;</w:t>
            </w:r>
            <w:r w:rsidRPr="005B6EFD">
              <w:rPr>
                <w:rFonts w:ascii="Arial" w:hAnsi="Arial" w:cs="Arial"/>
              </w:rPr>
              <w:t> </w:t>
            </w:r>
            <w:r w:rsidRPr="005B6EFD">
              <w:t>.01</w:t>
            </w:r>
          </w:p>
        </w:tc>
        <w:tc>
          <w:tcPr>
            <w:tcW w:w="1116" w:type="dxa"/>
          </w:tcPr>
          <w:p w14:paraId="212C3D5C" w14:textId="77777777" w:rsidR="00C0293E" w:rsidRPr="005B6EFD" w:rsidRDefault="00C0293E" w:rsidP="00966827">
            <w:pPr>
              <w:pStyle w:val="Tablebullets"/>
              <w:keepNext/>
              <w:keepLines/>
              <w:numPr>
                <w:ilvl w:val="0"/>
                <w:numId w:val="0"/>
              </w:numPr>
              <w:spacing w:before="0" w:after="0"/>
            </w:pPr>
            <w:r w:rsidRPr="005B6EFD">
              <w:t>Clifford 2021</w:t>
            </w:r>
          </w:p>
        </w:tc>
      </w:tr>
      <w:tr w:rsidR="00C0293E" w:rsidRPr="005B6EFD" w14:paraId="1AC16369" w14:textId="77777777" w:rsidTr="00966827">
        <w:trPr>
          <w:trHeight w:val="212"/>
        </w:trPr>
        <w:tc>
          <w:tcPr>
            <w:tcW w:w="1696" w:type="dxa"/>
            <w:vMerge/>
            <w:noWrap/>
            <w:vAlign w:val="center"/>
          </w:tcPr>
          <w:p w14:paraId="1C260145" w14:textId="77777777" w:rsidR="00C0293E" w:rsidRPr="005B6EFD" w:rsidRDefault="00C0293E" w:rsidP="00966827">
            <w:pPr>
              <w:pStyle w:val="Tablebullets"/>
              <w:keepNext/>
              <w:keepLines/>
              <w:numPr>
                <w:ilvl w:val="0"/>
                <w:numId w:val="0"/>
              </w:numPr>
              <w:spacing w:before="0" w:after="0"/>
            </w:pPr>
          </w:p>
        </w:tc>
        <w:tc>
          <w:tcPr>
            <w:tcW w:w="2765" w:type="dxa"/>
            <w:noWrap/>
            <w:vAlign w:val="center"/>
          </w:tcPr>
          <w:p w14:paraId="790B715B" w14:textId="77777777" w:rsidR="00C0293E" w:rsidRPr="005B6EFD" w:rsidRDefault="00C0293E" w:rsidP="00966827">
            <w:pPr>
              <w:pStyle w:val="Tablebullets"/>
              <w:keepNext/>
              <w:keepLines/>
              <w:numPr>
                <w:ilvl w:val="0"/>
                <w:numId w:val="0"/>
              </w:numPr>
              <w:spacing w:before="0" w:after="0"/>
            </w:pPr>
            <w:r w:rsidRPr="005B6EFD">
              <w:t>MSW LWH</w:t>
            </w:r>
          </w:p>
        </w:tc>
        <w:tc>
          <w:tcPr>
            <w:tcW w:w="1814" w:type="dxa"/>
            <w:noWrap/>
            <w:vAlign w:val="center"/>
          </w:tcPr>
          <w:p w14:paraId="4708A03A" w14:textId="77777777" w:rsidR="00C0293E" w:rsidRPr="005B6EFD" w:rsidRDefault="00C0293E" w:rsidP="00966827">
            <w:pPr>
              <w:pStyle w:val="Tablebullets"/>
              <w:keepNext/>
              <w:keepLines/>
              <w:numPr>
                <w:ilvl w:val="0"/>
                <w:numId w:val="0"/>
              </w:numPr>
              <w:spacing w:before="0" w:after="0"/>
            </w:pPr>
            <w:r w:rsidRPr="005B6EFD">
              <w:t>32 (95% CI = 30-35)</w:t>
            </w:r>
          </w:p>
        </w:tc>
        <w:tc>
          <w:tcPr>
            <w:tcW w:w="1534" w:type="dxa"/>
            <w:vAlign w:val="center"/>
          </w:tcPr>
          <w:p w14:paraId="30F7A7C3" w14:textId="77777777" w:rsidR="00C0293E" w:rsidRPr="005B6EFD" w:rsidRDefault="00C0293E" w:rsidP="00966827">
            <w:pPr>
              <w:pStyle w:val="Tablebullets"/>
              <w:keepNext/>
              <w:keepLines/>
              <w:numPr>
                <w:ilvl w:val="0"/>
                <w:numId w:val="0"/>
              </w:numPr>
              <w:spacing w:before="0" w:after="0"/>
            </w:pPr>
            <w:r w:rsidRPr="005B6EFD">
              <w:t>I</w:t>
            </w:r>
            <w:r w:rsidRPr="005B6EFD">
              <w:rPr>
                <w:vertAlign w:val="superscript"/>
              </w:rPr>
              <w:t xml:space="preserve">2 </w:t>
            </w:r>
            <w:r w:rsidRPr="005B6EFD">
              <w:t>=</w:t>
            </w:r>
            <w:r w:rsidRPr="005B6EFD">
              <w:rPr>
                <w:rFonts w:ascii="Arial" w:hAnsi="Arial" w:cs="Arial"/>
              </w:rPr>
              <w:t> </w:t>
            </w:r>
            <w:r w:rsidRPr="005B6EFD">
              <w:t>63%, p</w:t>
            </w:r>
            <w:r w:rsidRPr="005B6EFD">
              <w:rPr>
                <w:rFonts w:ascii="Arial" w:hAnsi="Arial" w:cs="Arial"/>
              </w:rPr>
              <w:t> </w:t>
            </w:r>
            <w:r w:rsidRPr="005B6EFD">
              <w:t>=</w:t>
            </w:r>
            <w:r w:rsidRPr="005B6EFD">
              <w:rPr>
                <w:rFonts w:ascii="Arial" w:hAnsi="Arial" w:cs="Arial"/>
              </w:rPr>
              <w:t> </w:t>
            </w:r>
            <w:r w:rsidRPr="005B6EFD">
              <w:t>.03</w:t>
            </w:r>
          </w:p>
        </w:tc>
        <w:tc>
          <w:tcPr>
            <w:tcW w:w="1116" w:type="dxa"/>
          </w:tcPr>
          <w:p w14:paraId="27EBC3C0" w14:textId="77777777" w:rsidR="00C0293E" w:rsidRPr="005B6EFD" w:rsidRDefault="00C0293E" w:rsidP="00966827">
            <w:pPr>
              <w:pStyle w:val="Tablebullets"/>
              <w:keepNext/>
              <w:keepLines/>
              <w:numPr>
                <w:ilvl w:val="0"/>
                <w:numId w:val="0"/>
              </w:numPr>
              <w:spacing w:before="0" w:after="0"/>
            </w:pPr>
            <w:r w:rsidRPr="005B6EFD">
              <w:t>Clifford 2021</w:t>
            </w:r>
          </w:p>
        </w:tc>
      </w:tr>
      <w:tr w:rsidR="00C0293E" w:rsidRPr="005B6EFD" w14:paraId="54C52573" w14:textId="77777777" w:rsidTr="00966827">
        <w:trPr>
          <w:trHeight w:val="65"/>
        </w:trPr>
        <w:tc>
          <w:tcPr>
            <w:tcW w:w="1696" w:type="dxa"/>
            <w:vMerge w:val="restart"/>
            <w:noWrap/>
            <w:vAlign w:val="center"/>
          </w:tcPr>
          <w:p w14:paraId="080F71A3" w14:textId="77777777" w:rsidR="00C0293E" w:rsidRPr="005B6EFD" w:rsidRDefault="00C0293E" w:rsidP="00966827">
            <w:pPr>
              <w:pStyle w:val="Tablebullets"/>
              <w:keepNext/>
              <w:keepLines/>
              <w:numPr>
                <w:ilvl w:val="0"/>
                <w:numId w:val="0"/>
              </w:numPr>
              <w:spacing w:before="0" w:after="0"/>
            </w:pPr>
            <w:r w:rsidRPr="005B6EFD">
              <w:t xml:space="preserve">People with previous vulval SCC/HSIL </w:t>
            </w:r>
          </w:p>
        </w:tc>
        <w:tc>
          <w:tcPr>
            <w:tcW w:w="2765" w:type="dxa"/>
            <w:noWrap/>
            <w:vAlign w:val="center"/>
          </w:tcPr>
          <w:p w14:paraId="5387406C" w14:textId="77777777" w:rsidR="00C0293E" w:rsidRPr="005B6EFD" w:rsidRDefault="00C0293E" w:rsidP="00966827">
            <w:pPr>
              <w:pStyle w:val="Tablebullets"/>
              <w:keepNext/>
              <w:keepLines/>
              <w:numPr>
                <w:ilvl w:val="0"/>
                <w:numId w:val="0"/>
              </w:numPr>
              <w:spacing w:before="0" w:after="0"/>
            </w:pPr>
            <w:r w:rsidRPr="005B6EFD">
              <w:t>Women diagnosed with vulvar cancer</w:t>
            </w:r>
          </w:p>
        </w:tc>
        <w:tc>
          <w:tcPr>
            <w:tcW w:w="1814" w:type="dxa"/>
            <w:noWrap/>
            <w:vAlign w:val="center"/>
          </w:tcPr>
          <w:p w14:paraId="06BF50A5" w14:textId="77777777" w:rsidR="00C0293E" w:rsidRPr="005B6EFD" w:rsidRDefault="00C0293E" w:rsidP="00966827">
            <w:pPr>
              <w:pStyle w:val="Tablebullets"/>
              <w:keepNext/>
              <w:keepLines/>
              <w:numPr>
                <w:ilvl w:val="0"/>
                <w:numId w:val="0"/>
              </w:numPr>
              <w:spacing w:before="0" w:after="0"/>
            </w:pPr>
            <w:r w:rsidRPr="005B6EFD">
              <w:t>48 (95% CI = 38-61)</w:t>
            </w:r>
          </w:p>
        </w:tc>
        <w:tc>
          <w:tcPr>
            <w:tcW w:w="1534" w:type="dxa"/>
            <w:vAlign w:val="center"/>
          </w:tcPr>
          <w:p w14:paraId="74858282" w14:textId="77777777" w:rsidR="00C0293E" w:rsidRPr="005B6EFD" w:rsidRDefault="00C0293E" w:rsidP="00966827">
            <w:pPr>
              <w:pStyle w:val="Tablebullets"/>
              <w:keepNext/>
              <w:keepLines/>
              <w:numPr>
                <w:ilvl w:val="0"/>
                <w:numId w:val="0"/>
              </w:numPr>
              <w:spacing w:before="0" w:after="0"/>
            </w:pPr>
            <w:r w:rsidRPr="005B6EFD">
              <w:t>I</w:t>
            </w:r>
            <w:r w:rsidRPr="005B6EFD">
              <w:rPr>
                <w:vertAlign w:val="superscript"/>
              </w:rPr>
              <w:t xml:space="preserve">2 </w:t>
            </w:r>
            <w:r w:rsidRPr="005B6EFD">
              <w:t>=</w:t>
            </w:r>
            <w:r w:rsidRPr="005B6EFD">
              <w:rPr>
                <w:rFonts w:ascii="Arial" w:hAnsi="Arial" w:cs="Arial"/>
              </w:rPr>
              <w:t> </w:t>
            </w:r>
            <w:r w:rsidRPr="005B6EFD">
              <w:t>0%, p</w:t>
            </w:r>
            <w:r w:rsidRPr="005B6EFD">
              <w:rPr>
                <w:rFonts w:ascii="Arial" w:hAnsi="Arial" w:cs="Arial"/>
              </w:rPr>
              <w:t> </w:t>
            </w:r>
            <w:r w:rsidRPr="005B6EFD">
              <w:t>= .45</w:t>
            </w:r>
          </w:p>
        </w:tc>
        <w:tc>
          <w:tcPr>
            <w:tcW w:w="1116" w:type="dxa"/>
          </w:tcPr>
          <w:p w14:paraId="40ECBAC0" w14:textId="77777777" w:rsidR="00C0293E" w:rsidRPr="005B6EFD" w:rsidRDefault="00C0293E" w:rsidP="00966827">
            <w:pPr>
              <w:pStyle w:val="Tablebullets"/>
              <w:keepNext/>
              <w:keepLines/>
              <w:numPr>
                <w:ilvl w:val="0"/>
                <w:numId w:val="0"/>
              </w:numPr>
              <w:spacing w:before="0" w:after="0"/>
            </w:pPr>
            <w:r w:rsidRPr="005B6EFD">
              <w:t>Clifford 2021</w:t>
            </w:r>
          </w:p>
        </w:tc>
      </w:tr>
      <w:tr w:rsidR="00C0293E" w:rsidRPr="005B6EFD" w14:paraId="5FB0F6F8" w14:textId="77777777" w:rsidTr="00966827">
        <w:trPr>
          <w:trHeight w:val="212"/>
        </w:trPr>
        <w:tc>
          <w:tcPr>
            <w:tcW w:w="1696" w:type="dxa"/>
            <w:vMerge/>
            <w:noWrap/>
            <w:vAlign w:val="center"/>
          </w:tcPr>
          <w:p w14:paraId="2A3A947B" w14:textId="77777777" w:rsidR="00C0293E" w:rsidRPr="005B6EFD" w:rsidRDefault="00C0293E" w:rsidP="00966827">
            <w:pPr>
              <w:pStyle w:val="Tablebullets"/>
              <w:keepNext/>
              <w:keepLines/>
              <w:numPr>
                <w:ilvl w:val="0"/>
                <w:numId w:val="0"/>
              </w:numPr>
              <w:spacing w:before="0" w:after="0"/>
            </w:pPr>
          </w:p>
        </w:tc>
        <w:tc>
          <w:tcPr>
            <w:tcW w:w="2765" w:type="dxa"/>
            <w:noWrap/>
            <w:vAlign w:val="center"/>
          </w:tcPr>
          <w:p w14:paraId="245EF526" w14:textId="77777777" w:rsidR="00C0293E" w:rsidRPr="005B6EFD" w:rsidRDefault="00C0293E" w:rsidP="00966827">
            <w:pPr>
              <w:pStyle w:val="Tablebullets"/>
              <w:keepNext/>
              <w:keepLines/>
              <w:numPr>
                <w:ilvl w:val="0"/>
                <w:numId w:val="0"/>
              </w:numPr>
              <w:spacing w:before="0" w:after="0"/>
            </w:pPr>
            <w:r w:rsidRPr="005B6EFD">
              <w:t>Women diagnosed with vulvar pre-cancerous lesions</w:t>
            </w:r>
          </w:p>
        </w:tc>
        <w:tc>
          <w:tcPr>
            <w:tcW w:w="1814" w:type="dxa"/>
            <w:noWrap/>
            <w:vAlign w:val="center"/>
          </w:tcPr>
          <w:p w14:paraId="69EF6AB3" w14:textId="77777777" w:rsidR="00C0293E" w:rsidRPr="005B6EFD" w:rsidRDefault="00C0293E" w:rsidP="00966827">
            <w:pPr>
              <w:pStyle w:val="Tablebullets"/>
              <w:keepNext/>
              <w:keepLines/>
              <w:numPr>
                <w:ilvl w:val="0"/>
                <w:numId w:val="0"/>
              </w:numPr>
              <w:spacing w:before="0" w:after="0"/>
            </w:pPr>
            <w:r w:rsidRPr="005B6EFD">
              <w:t>42 (95% CI = 33-52) </w:t>
            </w:r>
          </w:p>
        </w:tc>
        <w:tc>
          <w:tcPr>
            <w:tcW w:w="1534" w:type="dxa"/>
          </w:tcPr>
          <w:p w14:paraId="20DD4233" w14:textId="77777777" w:rsidR="00C0293E" w:rsidRPr="005B6EFD" w:rsidRDefault="00C0293E" w:rsidP="00966827">
            <w:pPr>
              <w:pStyle w:val="Tablebullets"/>
              <w:keepNext/>
              <w:keepLines/>
              <w:numPr>
                <w:ilvl w:val="0"/>
                <w:numId w:val="0"/>
              </w:numPr>
              <w:spacing w:before="0" w:after="0"/>
            </w:pPr>
            <w:r w:rsidRPr="005B6EFD">
              <w:t>NR</w:t>
            </w:r>
          </w:p>
        </w:tc>
        <w:tc>
          <w:tcPr>
            <w:tcW w:w="1116" w:type="dxa"/>
          </w:tcPr>
          <w:p w14:paraId="63416AF4" w14:textId="77777777" w:rsidR="00C0293E" w:rsidRPr="005B6EFD" w:rsidRDefault="00C0293E" w:rsidP="00966827">
            <w:pPr>
              <w:pStyle w:val="Tablebullets"/>
              <w:keepNext/>
              <w:keepLines/>
              <w:numPr>
                <w:ilvl w:val="0"/>
                <w:numId w:val="0"/>
              </w:numPr>
              <w:spacing w:before="0" w:after="0"/>
            </w:pPr>
            <w:r w:rsidRPr="005B6EFD">
              <w:t>Clifford 2021</w:t>
            </w:r>
          </w:p>
        </w:tc>
      </w:tr>
      <w:tr w:rsidR="00C0293E" w:rsidRPr="005B6EFD" w14:paraId="737E25E1" w14:textId="77777777" w:rsidTr="00966827">
        <w:trPr>
          <w:trHeight w:val="212"/>
        </w:trPr>
        <w:tc>
          <w:tcPr>
            <w:tcW w:w="1696" w:type="dxa"/>
            <w:vMerge w:val="restart"/>
            <w:noWrap/>
            <w:vAlign w:val="center"/>
          </w:tcPr>
          <w:p w14:paraId="22FF6A40" w14:textId="77777777" w:rsidR="00C0293E" w:rsidRPr="005B6EFD" w:rsidRDefault="00C0293E" w:rsidP="00966827">
            <w:pPr>
              <w:pStyle w:val="Tablebullets"/>
              <w:keepNext/>
              <w:keepLines/>
              <w:numPr>
                <w:ilvl w:val="0"/>
                <w:numId w:val="0"/>
              </w:numPr>
              <w:spacing w:before="0" w:after="0"/>
            </w:pPr>
            <w:r w:rsidRPr="005B6EFD">
              <w:t>SOTR†</w:t>
            </w:r>
          </w:p>
        </w:tc>
        <w:tc>
          <w:tcPr>
            <w:tcW w:w="2765" w:type="dxa"/>
            <w:noWrap/>
            <w:vAlign w:val="center"/>
          </w:tcPr>
          <w:p w14:paraId="3B9BF124" w14:textId="77777777" w:rsidR="00C0293E" w:rsidRPr="005B6EFD" w:rsidRDefault="00C0293E" w:rsidP="00966827">
            <w:pPr>
              <w:pStyle w:val="Tablebullets"/>
              <w:keepNext/>
              <w:keepLines/>
              <w:numPr>
                <w:ilvl w:val="0"/>
                <w:numId w:val="0"/>
              </w:numPr>
              <w:spacing w:before="0" w:after="0"/>
            </w:pPr>
            <w:r w:rsidRPr="005B6EFD">
              <w:t>Males</w:t>
            </w:r>
          </w:p>
        </w:tc>
        <w:tc>
          <w:tcPr>
            <w:tcW w:w="1814" w:type="dxa"/>
            <w:noWrap/>
            <w:vAlign w:val="center"/>
          </w:tcPr>
          <w:p w14:paraId="687ECE63" w14:textId="77777777" w:rsidR="00C0293E" w:rsidRPr="005B6EFD" w:rsidRDefault="00C0293E" w:rsidP="00966827">
            <w:pPr>
              <w:pStyle w:val="Tablebullets"/>
              <w:keepNext/>
              <w:keepLines/>
              <w:numPr>
                <w:ilvl w:val="0"/>
                <w:numId w:val="0"/>
              </w:numPr>
              <w:spacing w:before="0" w:after="0"/>
            </w:pPr>
            <w:r w:rsidRPr="005B6EFD">
              <w:t>49.6 (35.4-67.5)</w:t>
            </w:r>
          </w:p>
        </w:tc>
        <w:tc>
          <w:tcPr>
            <w:tcW w:w="1534" w:type="dxa"/>
          </w:tcPr>
          <w:p w14:paraId="63C0A3C6" w14:textId="77777777" w:rsidR="00C0293E" w:rsidRPr="005B6EFD" w:rsidRDefault="00C0293E" w:rsidP="00966827">
            <w:pPr>
              <w:pStyle w:val="Tablebullets"/>
              <w:keepNext/>
              <w:keepLines/>
              <w:numPr>
                <w:ilvl w:val="0"/>
                <w:numId w:val="0"/>
              </w:numPr>
              <w:spacing w:before="0" w:after="0"/>
            </w:pPr>
            <w:r w:rsidRPr="005B6EFD">
              <w:t>NR</w:t>
            </w:r>
          </w:p>
        </w:tc>
        <w:tc>
          <w:tcPr>
            <w:tcW w:w="1116" w:type="dxa"/>
          </w:tcPr>
          <w:p w14:paraId="7057CDC6" w14:textId="77777777" w:rsidR="00C0293E" w:rsidRPr="005B6EFD" w:rsidRDefault="00C0293E" w:rsidP="00966827">
            <w:pPr>
              <w:pStyle w:val="Tablebullets"/>
              <w:keepNext/>
              <w:keepLines/>
              <w:numPr>
                <w:ilvl w:val="0"/>
                <w:numId w:val="0"/>
              </w:numPr>
              <w:spacing w:before="0" w:after="0"/>
            </w:pPr>
            <w:r w:rsidRPr="005B6EFD">
              <w:t>Clifford 2021</w:t>
            </w:r>
          </w:p>
        </w:tc>
      </w:tr>
      <w:tr w:rsidR="00C0293E" w:rsidRPr="005B6EFD" w14:paraId="71D0E462" w14:textId="77777777" w:rsidTr="00966827">
        <w:trPr>
          <w:trHeight w:val="212"/>
        </w:trPr>
        <w:tc>
          <w:tcPr>
            <w:tcW w:w="1696" w:type="dxa"/>
            <w:vMerge/>
            <w:noWrap/>
            <w:vAlign w:val="center"/>
          </w:tcPr>
          <w:p w14:paraId="498019CE" w14:textId="77777777" w:rsidR="00C0293E" w:rsidRPr="005B6EFD" w:rsidRDefault="00C0293E" w:rsidP="00966827">
            <w:pPr>
              <w:pStyle w:val="Tablebullets"/>
              <w:keepNext/>
              <w:keepLines/>
              <w:numPr>
                <w:ilvl w:val="0"/>
                <w:numId w:val="0"/>
              </w:numPr>
              <w:spacing w:before="0" w:after="0"/>
            </w:pPr>
          </w:p>
        </w:tc>
        <w:tc>
          <w:tcPr>
            <w:tcW w:w="2765" w:type="dxa"/>
            <w:noWrap/>
            <w:vAlign w:val="center"/>
          </w:tcPr>
          <w:p w14:paraId="526AD16C" w14:textId="77777777" w:rsidR="00C0293E" w:rsidRPr="005B6EFD" w:rsidRDefault="00C0293E" w:rsidP="00966827">
            <w:pPr>
              <w:pStyle w:val="Tablebullets"/>
              <w:keepNext/>
              <w:keepLines/>
              <w:numPr>
                <w:ilvl w:val="0"/>
                <w:numId w:val="0"/>
              </w:numPr>
              <w:spacing w:before="0" w:after="0"/>
            </w:pPr>
            <w:r w:rsidRPr="005B6EFD">
              <w:t>Females</w:t>
            </w:r>
          </w:p>
        </w:tc>
        <w:tc>
          <w:tcPr>
            <w:tcW w:w="1814" w:type="dxa"/>
            <w:noWrap/>
            <w:vAlign w:val="center"/>
          </w:tcPr>
          <w:p w14:paraId="66F0F10D" w14:textId="77777777" w:rsidR="00C0293E" w:rsidRPr="005B6EFD" w:rsidRDefault="00C0293E" w:rsidP="00966827">
            <w:pPr>
              <w:pStyle w:val="Tablebullets"/>
              <w:keepNext/>
              <w:keepLines/>
              <w:numPr>
                <w:ilvl w:val="0"/>
                <w:numId w:val="0"/>
              </w:numPr>
              <w:spacing w:before="0" w:after="0"/>
            </w:pPr>
            <w:r w:rsidRPr="005B6EFD">
              <w:t>24.5 (16.3-35.4)</w:t>
            </w:r>
          </w:p>
        </w:tc>
        <w:tc>
          <w:tcPr>
            <w:tcW w:w="1534" w:type="dxa"/>
          </w:tcPr>
          <w:p w14:paraId="445C713D" w14:textId="77777777" w:rsidR="00C0293E" w:rsidRPr="005B6EFD" w:rsidRDefault="00C0293E" w:rsidP="00966827">
            <w:pPr>
              <w:pStyle w:val="Tablebullets"/>
              <w:keepNext/>
              <w:keepLines/>
              <w:numPr>
                <w:ilvl w:val="0"/>
                <w:numId w:val="0"/>
              </w:numPr>
              <w:spacing w:before="0" w:after="0"/>
            </w:pPr>
            <w:r w:rsidRPr="005B6EFD">
              <w:t>NR</w:t>
            </w:r>
          </w:p>
        </w:tc>
        <w:tc>
          <w:tcPr>
            <w:tcW w:w="1116" w:type="dxa"/>
          </w:tcPr>
          <w:p w14:paraId="2971121E" w14:textId="77777777" w:rsidR="00C0293E" w:rsidRPr="005B6EFD" w:rsidRDefault="00C0293E" w:rsidP="00966827">
            <w:pPr>
              <w:pStyle w:val="Tablebullets"/>
              <w:keepNext/>
              <w:keepLines/>
              <w:numPr>
                <w:ilvl w:val="0"/>
                <w:numId w:val="0"/>
              </w:numPr>
              <w:spacing w:before="0" w:after="0"/>
            </w:pPr>
            <w:r w:rsidRPr="005B6EFD">
              <w:t>Clifford 2021</w:t>
            </w:r>
          </w:p>
        </w:tc>
      </w:tr>
      <w:tr w:rsidR="00C0293E" w:rsidRPr="005B6EFD" w14:paraId="62C6D3CF" w14:textId="77777777" w:rsidTr="00966827">
        <w:trPr>
          <w:trHeight w:val="212"/>
        </w:trPr>
        <w:tc>
          <w:tcPr>
            <w:tcW w:w="4461" w:type="dxa"/>
            <w:gridSpan w:val="2"/>
            <w:noWrap/>
            <w:vAlign w:val="center"/>
          </w:tcPr>
          <w:p w14:paraId="75D67B7C" w14:textId="77777777" w:rsidR="00C0293E" w:rsidRPr="005B6EFD" w:rsidRDefault="00C0293E" w:rsidP="00966827">
            <w:pPr>
              <w:pStyle w:val="Tablebullets"/>
              <w:keepNext/>
              <w:keepLines/>
              <w:numPr>
                <w:ilvl w:val="0"/>
                <w:numId w:val="0"/>
              </w:numPr>
              <w:spacing w:before="0" w:after="0"/>
            </w:pPr>
            <w:r w:rsidRPr="005B6EFD">
              <w:t>Patients after treatment for anal cancer</w:t>
            </w:r>
          </w:p>
        </w:tc>
        <w:tc>
          <w:tcPr>
            <w:tcW w:w="1814" w:type="dxa"/>
            <w:noWrap/>
            <w:vAlign w:val="center"/>
          </w:tcPr>
          <w:p w14:paraId="404C35DD" w14:textId="77777777" w:rsidR="00C0293E" w:rsidRPr="005B6EFD" w:rsidRDefault="00C0293E" w:rsidP="00966827">
            <w:pPr>
              <w:pStyle w:val="Tablebullets"/>
              <w:keepNext/>
              <w:keepLines/>
              <w:numPr>
                <w:ilvl w:val="0"/>
                <w:numId w:val="0"/>
              </w:numPr>
              <w:spacing w:before="0" w:after="0"/>
            </w:pPr>
            <w:r w:rsidRPr="005B6EFD">
              <w:t>4.2 (3.7–4.8)</w:t>
            </w:r>
            <w:r w:rsidRPr="005B6EFD">
              <w:tab/>
            </w:r>
          </w:p>
        </w:tc>
        <w:tc>
          <w:tcPr>
            <w:tcW w:w="1534" w:type="dxa"/>
            <w:vAlign w:val="center"/>
          </w:tcPr>
          <w:p w14:paraId="46BB35D4" w14:textId="77777777" w:rsidR="00C0293E" w:rsidRPr="005B6EFD" w:rsidRDefault="00C0293E" w:rsidP="00966827">
            <w:pPr>
              <w:pStyle w:val="Tablebullets"/>
              <w:keepNext/>
              <w:keepLines/>
              <w:numPr>
                <w:ilvl w:val="0"/>
                <w:numId w:val="0"/>
              </w:numPr>
              <w:spacing w:before="0" w:after="0"/>
            </w:pPr>
            <w:r w:rsidRPr="005B6EFD">
              <w:t>NA</w:t>
            </w:r>
          </w:p>
        </w:tc>
        <w:tc>
          <w:tcPr>
            <w:tcW w:w="1116" w:type="dxa"/>
          </w:tcPr>
          <w:p w14:paraId="170CD7FD" w14:textId="41C509FF" w:rsidR="00C0293E" w:rsidRPr="005B6EFD" w:rsidRDefault="00C0293E" w:rsidP="00966827">
            <w:pPr>
              <w:pStyle w:val="Tablebullets"/>
              <w:keepNext/>
              <w:keepLines/>
              <w:numPr>
                <w:ilvl w:val="0"/>
                <w:numId w:val="0"/>
              </w:numPr>
              <w:spacing w:before="0" w:after="0"/>
            </w:pPr>
            <w:r w:rsidRPr="005B6EFD">
              <w:t>Faber 2020</w:t>
            </w:r>
          </w:p>
        </w:tc>
      </w:tr>
      <w:tr w:rsidR="00C0293E" w:rsidRPr="005B6EFD" w14:paraId="38F2D0A1" w14:textId="77777777" w:rsidTr="00966827">
        <w:trPr>
          <w:trHeight w:val="212"/>
        </w:trPr>
        <w:tc>
          <w:tcPr>
            <w:tcW w:w="4461" w:type="dxa"/>
            <w:gridSpan w:val="2"/>
            <w:noWrap/>
            <w:vAlign w:val="center"/>
          </w:tcPr>
          <w:p w14:paraId="00B8904F" w14:textId="77777777" w:rsidR="00C0293E" w:rsidRPr="005B6EFD" w:rsidRDefault="00C0293E" w:rsidP="00966827">
            <w:pPr>
              <w:pStyle w:val="Tablebullets"/>
              <w:keepNext/>
              <w:keepLines/>
              <w:numPr>
                <w:ilvl w:val="0"/>
                <w:numId w:val="0"/>
              </w:numPr>
              <w:spacing w:before="0" w:after="0"/>
            </w:pPr>
            <w:r w:rsidRPr="005B6EFD">
              <w:t>Patients with incidental HSIL</w:t>
            </w:r>
          </w:p>
        </w:tc>
        <w:tc>
          <w:tcPr>
            <w:tcW w:w="1814" w:type="dxa"/>
            <w:noWrap/>
            <w:vAlign w:val="center"/>
          </w:tcPr>
          <w:p w14:paraId="4384CD96" w14:textId="77777777" w:rsidR="00C0293E" w:rsidRPr="005B6EFD" w:rsidRDefault="00C0293E" w:rsidP="00966827">
            <w:pPr>
              <w:pStyle w:val="Tablebullets"/>
              <w:keepNext/>
              <w:keepLines/>
              <w:numPr>
                <w:ilvl w:val="0"/>
                <w:numId w:val="0"/>
              </w:numPr>
              <w:spacing w:before="0" w:after="0"/>
            </w:pPr>
            <w:r w:rsidRPr="005B6EFD">
              <w:t>NA‡</w:t>
            </w:r>
          </w:p>
        </w:tc>
        <w:tc>
          <w:tcPr>
            <w:tcW w:w="1534" w:type="dxa"/>
            <w:vAlign w:val="center"/>
          </w:tcPr>
          <w:p w14:paraId="58CFD7BF" w14:textId="77777777" w:rsidR="00C0293E" w:rsidRPr="005B6EFD" w:rsidRDefault="00C0293E" w:rsidP="00966827">
            <w:pPr>
              <w:pStyle w:val="Tablebullets"/>
              <w:keepNext/>
              <w:keepLines/>
              <w:numPr>
                <w:ilvl w:val="0"/>
                <w:numId w:val="0"/>
              </w:numPr>
              <w:spacing w:before="0" w:after="0"/>
            </w:pPr>
            <w:r w:rsidRPr="005B6EFD">
              <w:t>NA</w:t>
            </w:r>
          </w:p>
        </w:tc>
        <w:tc>
          <w:tcPr>
            <w:tcW w:w="1116" w:type="dxa"/>
          </w:tcPr>
          <w:p w14:paraId="3894A10A" w14:textId="77777777" w:rsidR="00C0293E" w:rsidRPr="005B6EFD" w:rsidRDefault="00C0293E" w:rsidP="00966827">
            <w:pPr>
              <w:pStyle w:val="Tablebullets"/>
              <w:keepNext/>
              <w:keepLines/>
              <w:numPr>
                <w:ilvl w:val="0"/>
                <w:numId w:val="0"/>
              </w:numPr>
              <w:spacing w:before="0" w:after="0"/>
            </w:pPr>
            <w:r w:rsidRPr="005B6EFD">
              <w:t>-</w:t>
            </w:r>
          </w:p>
        </w:tc>
      </w:tr>
      <w:tr w:rsidR="00C0293E" w:rsidRPr="005B6EFD" w14:paraId="6256BE03" w14:textId="77777777" w:rsidTr="00966827">
        <w:trPr>
          <w:trHeight w:val="212"/>
        </w:trPr>
        <w:tc>
          <w:tcPr>
            <w:tcW w:w="1696" w:type="dxa"/>
            <w:vMerge w:val="restart"/>
            <w:noWrap/>
            <w:vAlign w:val="center"/>
          </w:tcPr>
          <w:p w14:paraId="563A7BB7" w14:textId="77777777" w:rsidR="00C0293E" w:rsidRPr="005B6EFD" w:rsidRDefault="00C0293E" w:rsidP="00966827">
            <w:pPr>
              <w:pStyle w:val="Tablebullets"/>
              <w:keepNext/>
              <w:keepLines/>
              <w:numPr>
                <w:ilvl w:val="0"/>
                <w:numId w:val="0"/>
              </w:numPr>
              <w:spacing w:before="0" w:after="0"/>
              <w:rPr>
                <w:i/>
                <w:iCs/>
              </w:rPr>
            </w:pPr>
            <w:r w:rsidRPr="005B6EFD">
              <w:rPr>
                <w:i/>
                <w:iCs/>
              </w:rPr>
              <w:t>People with possible history of cervical/vaginal cancer or precursor lesions (added by PASC)</w:t>
            </w:r>
          </w:p>
        </w:tc>
        <w:tc>
          <w:tcPr>
            <w:tcW w:w="2765" w:type="dxa"/>
            <w:noWrap/>
            <w:vAlign w:val="center"/>
          </w:tcPr>
          <w:p w14:paraId="1CA90369" w14:textId="77777777" w:rsidR="00C0293E" w:rsidRPr="005B6EFD" w:rsidRDefault="00C0293E" w:rsidP="00966827">
            <w:pPr>
              <w:pStyle w:val="Tablebullets"/>
              <w:keepNext/>
              <w:keepLines/>
              <w:numPr>
                <w:ilvl w:val="0"/>
                <w:numId w:val="0"/>
              </w:numPr>
              <w:spacing w:before="0" w:after="0"/>
              <w:rPr>
                <w:i/>
                <w:iCs/>
              </w:rPr>
            </w:pPr>
            <w:r w:rsidRPr="005B6EFD">
              <w:rPr>
                <w:i/>
                <w:iCs/>
              </w:rPr>
              <w:t>Women diagnosed with cervical cancer</w:t>
            </w:r>
          </w:p>
        </w:tc>
        <w:tc>
          <w:tcPr>
            <w:tcW w:w="1814" w:type="dxa"/>
            <w:noWrap/>
            <w:vAlign w:val="center"/>
          </w:tcPr>
          <w:p w14:paraId="1AF48426" w14:textId="77777777" w:rsidR="00C0293E" w:rsidRPr="005B6EFD" w:rsidRDefault="00C0293E" w:rsidP="00966827">
            <w:pPr>
              <w:pStyle w:val="Tablebullets"/>
              <w:keepNext/>
              <w:keepLines/>
              <w:numPr>
                <w:ilvl w:val="0"/>
                <w:numId w:val="0"/>
              </w:numPr>
              <w:spacing w:before="0" w:after="0"/>
            </w:pPr>
            <w:r w:rsidRPr="005B6EFD">
              <w:t>9 (95% CI = 8-12)</w:t>
            </w:r>
          </w:p>
        </w:tc>
        <w:tc>
          <w:tcPr>
            <w:tcW w:w="1534" w:type="dxa"/>
            <w:vAlign w:val="center"/>
          </w:tcPr>
          <w:p w14:paraId="317E77B4" w14:textId="77777777" w:rsidR="00C0293E" w:rsidRPr="005B6EFD" w:rsidRDefault="00C0293E" w:rsidP="00966827">
            <w:pPr>
              <w:pStyle w:val="Tablebullets"/>
              <w:keepNext/>
              <w:keepLines/>
              <w:numPr>
                <w:ilvl w:val="0"/>
                <w:numId w:val="0"/>
              </w:numPr>
              <w:spacing w:before="0" w:after="0"/>
            </w:pPr>
            <w:r w:rsidRPr="005B6EFD">
              <w:t>I</w:t>
            </w:r>
            <w:r w:rsidRPr="005B6EFD">
              <w:rPr>
                <w:vertAlign w:val="superscript"/>
              </w:rPr>
              <w:t xml:space="preserve">2 </w:t>
            </w:r>
            <w:r w:rsidRPr="005B6EFD">
              <w:t>=</w:t>
            </w:r>
            <w:r w:rsidRPr="005B6EFD">
              <w:rPr>
                <w:rFonts w:ascii="Arial" w:hAnsi="Arial" w:cs="Arial"/>
              </w:rPr>
              <w:t> </w:t>
            </w:r>
            <w:r w:rsidRPr="005B6EFD">
              <w:t>0%, p</w:t>
            </w:r>
            <w:r w:rsidRPr="005B6EFD">
              <w:rPr>
                <w:rFonts w:ascii="Arial" w:hAnsi="Arial" w:cs="Arial"/>
              </w:rPr>
              <w:t> </w:t>
            </w:r>
            <w:r w:rsidRPr="005B6EFD">
              <w:t>&lt;</w:t>
            </w:r>
            <w:r w:rsidRPr="005B6EFD">
              <w:rPr>
                <w:rFonts w:ascii="Arial" w:hAnsi="Arial" w:cs="Arial"/>
              </w:rPr>
              <w:t> </w:t>
            </w:r>
            <w:r w:rsidRPr="005B6EFD">
              <w:t>.63</w:t>
            </w:r>
          </w:p>
        </w:tc>
        <w:tc>
          <w:tcPr>
            <w:tcW w:w="1116" w:type="dxa"/>
          </w:tcPr>
          <w:p w14:paraId="5BC2FC52" w14:textId="77777777" w:rsidR="00C0293E" w:rsidRPr="005B6EFD" w:rsidRDefault="00C0293E" w:rsidP="00966827">
            <w:pPr>
              <w:pStyle w:val="Tablebullets"/>
              <w:keepNext/>
              <w:keepLines/>
              <w:numPr>
                <w:ilvl w:val="0"/>
                <w:numId w:val="0"/>
              </w:numPr>
              <w:spacing w:before="0" w:after="0"/>
            </w:pPr>
            <w:r w:rsidRPr="005B6EFD">
              <w:t>Clifford 2021</w:t>
            </w:r>
          </w:p>
        </w:tc>
      </w:tr>
      <w:tr w:rsidR="00C0293E" w:rsidRPr="005B6EFD" w14:paraId="0F321CA1" w14:textId="77777777" w:rsidTr="00966827">
        <w:trPr>
          <w:trHeight w:val="212"/>
        </w:trPr>
        <w:tc>
          <w:tcPr>
            <w:tcW w:w="1696" w:type="dxa"/>
            <w:vMerge/>
            <w:noWrap/>
            <w:vAlign w:val="center"/>
          </w:tcPr>
          <w:p w14:paraId="34C46C55" w14:textId="77777777" w:rsidR="00C0293E" w:rsidRPr="005B6EFD" w:rsidRDefault="00C0293E" w:rsidP="00966827">
            <w:pPr>
              <w:pStyle w:val="Tablebullets"/>
              <w:keepNext/>
              <w:keepLines/>
              <w:numPr>
                <w:ilvl w:val="0"/>
                <w:numId w:val="0"/>
              </w:numPr>
              <w:spacing w:before="0" w:after="0"/>
              <w:rPr>
                <w:i/>
                <w:iCs/>
              </w:rPr>
            </w:pPr>
          </w:p>
        </w:tc>
        <w:tc>
          <w:tcPr>
            <w:tcW w:w="2765" w:type="dxa"/>
            <w:noWrap/>
            <w:vAlign w:val="center"/>
          </w:tcPr>
          <w:p w14:paraId="6E7CBA4A" w14:textId="77777777" w:rsidR="00C0293E" w:rsidRPr="005B6EFD" w:rsidRDefault="00C0293E" w:rsidP="00966827">
            <w:pPr>
              <w:pStyle w:val="Tablebullets"/>
              <w:keepNext/>
              <w:keepLines/>
              <w:numPr>
                <w:ilvl w:val="0"/>
                <w:numId w:val="0"/>
              </w:numPr>
              <w:spacing w:before="0" w:after="0"/>
              <w:rPr>
                <w:i/>
                <w:iCs/>
              </w:rPr>
            </w:pPr>
            <w:r w:rsidRPr="005B6EFD">
              <w:rPr>
                <w:i/>
                <w:iCs/>
              </w:rPr>
              <w:t>Women diagnosed with cervical pre-cancerous lesions</w:t>
            </w:r>
          </w:p>
        </w:tc>
        <w:tc>
          <w:tcPr>
            <w:tcW w:w="1814" w:type="dxa"/>
            <w:noWrap/>
            <w:vAlign w:val="center"/>
          </w:tcPr>
          <w:p w14:paraId="420398AD" w14:textId="56A582A9" w:rsidR="00C0293E" w:rsidRPr="005B6EFD" w:rsidRDefault="00C0293E" w:rsidP="00966827">
            <w:pPr>
              <w:pStyle w:val="Tablebullets"/>
              <w:keepNext/>
              <w:keepLines/>
              <w:numPr>
                <w:ilvl w:val="0"/>
                <w:numId w:val="0"/>
              </w:numPr>
              <w:spacing w:before="0" w:after="0"/>
            </w:pPr>
            <w:r w:rsidRPr="005B6EFD">
              <w:t>6 (95% CI = 5-7)§</w:t>
            </w:r>
          </w:p>
        </w:tc>
        <w:tc>
          <w:tcPr>
            <w:tcW w:w="1534" w:type="dxa"/>
            <w:vAlign w:val="center"/>
          </w:tcPr>
          <w:p w14:paraId="1F04FEFD" w14:textId="77777777" w:rsidR="00C0293E" w:rsidRPr="005B6EFD" w:rsidRDefault="00C0293E" w:rsidP="00966827">
            <w:pPr>
              <w:pStyle w:val="Tablebullets"/>
              <w:keepNext/>
              <w:keepLines/>
              <w:numPr>
                <w:ilvl w:val="0"/>
                <w:numId w:val="0"/>
              </w:numPr>
              <w:spacing w:before="0" w:after="0"/>
            </w:pPr>
            <w:r w:rsidRPr="005B6EFD">
              <w:t>I</w:t>
            </w:r>
            <w:r w:rsidRPr="005B6EFD">
              <w:rPr>
                <w:vertAlign w:val="superscript"/>
              </w:rPr>
              <w:t xml:space="preserve">2 </w:t>
            </w:r>
            <w:r w:rsidRPr="005B6EFD">
              <w:t>=</w:t>
            </w:r>
            <w:r w:rsidRPr="005B6EFD">
              <w:rPr>
                <w:rFonts w:ascii="Arial" w:hAnsi="Arial" w:cs="Arial"/>
              </w:rPr>
              <w:t> </w:t>
            </w:r>
            <w:r w:rsidRPr="005B6EFD">
              <w:t>74%, p</w:t>
            </w:r>
            <w:r w:rsidRPr="005B6EFD">
              <w:rPr>
                <w:rFonts w:ascii="Arial" w:hAnsi="Arial" w:cs="Arial"/>
              </w:rPr>
              <w:t> </w:t>
            </w:r>
            <w:r w:rsidRPr="005B6EFD">
              <w:t>&lt;</w:t>
            </w:r>
            <w:r w:rsidRPr="005B6EFD">
              <w:rPr>
                <w:rFonts w:ascii="Arial" w:hAnsi="Arial" w:cs="Arial"/>
              </w:rPr>
              <w:t> </w:t>
            </w:r>
            <w:r w:rsidRPr="005B6EFD">
              <w:t>.01</w:t>
            </w:r>
          </w:p>
        </w:tc>
        <w:tc>
          <w:tcPr>
            <w:tcW w:w="1116" w:type="dxa"/>
          </w:tcPr>
          <w:p w14:paraId="1DB6F718" w14:textId="77777777" w:rsidR="00C0293E" w:rsidRPr="005B6EFD" w:rsidRDefault="00C0293E" w:rsidP="00966827">
            <w:pPr>
              <w:pStyle w:val="Tablebullets"/>
              <w:keepNext/>
              <w:keepLines/>
              <w:numPr>
                <w:ilvl w:val="0"/>
                <w:numId w:val="0"/>
              </w:numPr>
              <w:spacing w:before="0" w:after="0"/>
            </w:pPr>
            <w:r w:rsidRPr="005B6EFD">
              <w:t>Clifford 2021</w:t>
            </w:r>
          </w:p>
        </w:tc>
      </w:tr>
      <w:tr w:rsidR="00C0293E" w:rsidRPr="005B6EFD" w14:paraId="63B7084D" w14:textId="77777777" w:rsidTr="00966827">
        <w:trPr>
          <w:trHeight w:val="212"/>
        </w:trPr>
        <w:tc>
          <w:tcPr>
            <w:tcW w:w="1696" w:type="dxa"/>
            <w:vMerge/>
            <w:noWrap/>
            <w:vAlign w:val="center"/>
          </w:tcPr>
          <w:p w14:paraId="1080F5DA" w14:textId="77777777" w:rsidR="00C0293E" w:rsidRPr="005B6EFD" w:rsidRDefault="00C0293E" w:rsidP="00966827">
            <w:pPr>
              <w:pStyle w:val="Tablebullets"/>
              <w:keepNext/>
              <w:keepLines/>
              <w:numPr>
                <w:ilvl w:val="0"/>
                <w:numId w:val="0"/>
              </w:numPr>
              <w:spacing w:before="0" w:after="0"/>
              <w:rPr>
                <w:i/>
                <w:iCs/>
              </w:rPr>
            </w:pPr>
          </w:p>
        </w:tc>
        <w:tc>
          <w:tcPr>
            <w:tcW w:w="2765" w:type="dxa"/>
            <w:noWrap/>
            <w:vAlign w:val="center"/>
          </w:tcPr>
          <w:p w14:paraId="3E6469DD" w14:textId="77777777" w:rsidR="00C0293E" w:rsidRPr="005B6EFD" w:rsidRDefault="00C0293E" w:rsidP="00966827">
            <w:pPr>
              <w:pStyle w:val="Tablebullets"/>
              <w:keepNext/>
              <w:keepLines/>
              <w:numPr>
                <w:ilvl w:val="0"/>
                <w:numId w:val="0"/>
              </w:numPr>
              <w:spacing w:before="0" w:after="0"/>
              <w:rPr>
                <w:i/>
                <w:iCs/>
              </w:rPr>
            </w:pPr>
            <w:r w:rsidRPr="005B6EFD">
              <w:rPr>
                <w:i/>
                <w:iCs/>
              </w:rPr>
              <w:t>Women diagnosed with vaginal cancer</w:t>
            </w:r>
          </w:p>
        </w:tc>
        <w:tc>
          <w:tcPr>
            <w:tcW w:w="1814" w:type="dxa"/>
            <w:noWrap/>
            <w:vAlign w:val="center"/>
          </w:tcPr>
          <w:p w14:paraId="2D3E0992" w14:textId="77777777" w:rsidR="00C0293E" w:rsidRPr="005B6EFD" w:rsidRDefault="00C0293E" w:rsidP="00966827">
            <w:pPr>
              <w:pStyle w:val="Tablebullets"/>
              <w:keepNext/>
              <w:keepLines/>
              <w:numPr>
                <w:ilvl w:val="0"/>
                <w:numId w:val="0"/>
              </w:numPr>
              <w:spacing w:before="0" w:after="0"/>
            </w:pPr>
            <w:r w:rsidRPr="005B6EFD">
              <w:t>10 (95% CI = 3-30)</w:t>
            </w:r>
          </w:p>
        </w:tc>
        <w:tc>
          <w:tcPr>
            <w:tcW w:w="1534" w:type="dxa"/>
            <w:vAlign w:val="center"/>
          </w:tcPr>
          <w:p w14:paraId="4001E80D" w14:textId="77777777" w:rsidR="00C0293E" w:rsidRPr="005B6EFD" w:rsidRDefault="00C0293E" w:rsidP="00966827">
            <w:pPr>
              <w:pStyle w:val="Tablebullets"/>
              <w:keepNext/>
              <w:keepLines/>
              <w:numPr>
                <w:ilvl w:val="0"/>
                <w:numId w:val="0"/>
              </w:numPr>
              <w:spacing w:before="0" w:after="0"/>
            </w:pPr>
            <w:r w:rsidRPr="005B6EFD">
              <w:t>I</w:t>
            </w:r>
            <w:r w:rsidRPr="005B6EFD">
              <w:rPr>
                <w:vertAlign w:val="superscript"/>
              </w:rPr>
              <w:t>2</w:t>
            </w:r>
            <w:r w:rsidRPr="005B6EFD">
              <w:t> =</w:t>
            </w:r>
            <w:r w:rsidRPr="005B6EFD">
              <w:rPr>
                <w:rFonts w:ascii="Arial" w:hAnsi="Arial" w:cs="Arial"/>
              </w:rPr>
              <w:t> </w:t>
            </w:r>
            <w:r w:rsidRPr="005B6EFD">
              <w:t>0%, p</w:t>
            </w:r>
            <w:r w:rsidRPr="005B6EFD">
              <w:rPr>
                <w:rFonts w:ascii="Arial" w:hAnsi="Arial" w:cs="Arial"/>
              </w:rPr>
              <w:t> </w:t>
            </w:r>
            <w:r w:rsidRPr="005B6EFD">
              <w:t>&lt;</w:t>
            </w:r>
            <w:r w:rsidRPr="005B6EFD">
              <w:rPr>
                <w:rFonts w:ascii="Arial" w:hAnsi="Arial" w:cs="Arial"/>
              </w:rPr>
              <w:t> </w:t>
            </w:r>
            <w:r w:rsidRPr="005B6EFD">
              <w:t>.81</w:t>
            </w:r>
          </w:p>
        </w:tc>
        <w:tc>
          <w:tcPr>
            <w:tcW w:w="1116" w:type="dxa"/>
          </w:tcPr>
          <w:p w14:paraId="2430158A" w14:textId="77777777" w:rsidR="00C0293E" w:rsidRPr="005B6EFD" w:rsidRDefault="00C0293E" w:rsidP="00966827">
            <w:pPr>
              <w:pStyle w:val="Tablebullets"/>
              <w:keepNext/>
              <w:keepLines/>
              <w:numPr>
                <w:ilvl w:val="0"/>
                <w:numId w:val="0"/>
              </w:numPr>
              <w:spacing w:before="0" w:after="0"/>
            </w:pPr>
            <w:r w:rsidRPr="005B6EFD">
              <w:t>Clifford 2021</w:t>
            </w:r>
          </w:p>
        </w:tc>
      </w:tr>
      <w:tr w:rsidR="00C0293E" w:rsidRPr="005B6EFD" w14:paraId="4198CF50" w14:textId="77777777" w:rsidTr="00966827">
        <w:trPr>
          <w:trHeight w:val="212"/>
        </w:trPr>
        <w:tc>
          <w:tcPr>
            <w:tcW w:w="1696" w:type="dxa"/>
            <w:vMerge/>
            <w:noWrap/>
            <w:vAlign w:val="center"/>
          </w:tcPr>
          <w:p w14:paraId="7FC66283" w14:textId="77777777" w:rsidR="00C0293E" w:rsidRPr="005B6EFD" w:rsidRDefault="00C0293E" w:rsidP="00966827">
            <w:pPr>
              <w:pStyle w:val="Tablebullets"/>
              <w:keepNext/>
              <w:keepLines/>
              <w:numPr>
                <w:ilvl w:val="0"/>
                <w:numId w:val="0"/>
              </w:numPr>
              <w:spacing w:before="0" w:after="0"/>
              <w:rPr>
                <w:i/>
                <w:iCs/>
              </w:rPr>
            </w:pPr>
          </w:p>
        </w:tc>
        <w:tc>
          <w:tcPr>
            <w:tcW w:w="2765" w:type="dxa"/>
            <w:noWrap/>
            <w:vAlign w:val="center"/>
          </w:tcPr>
          <w:p w14:paraId="78BE350C" w14:textId="77777777" w:rsidR="00C0293E" w:rsidRPr="005B6EFD" w:rsidRDefault="00C0293E" w:rsidP="00966827">
            <w:pPr>
              <w:pStyle w:val="Tablebullets"/>
              <w:keepNext/>
              <w:keepLines/>
              <w:numPr>
                <w:ilvl w:val="0"/>
                <w:numId w:val="0"/>
              </w:numPr>
              <w:spacing w:before="0" w:after="0"/>
              <w:rPr>
                <w:i/>
                <w:iCs/>
              </w:rPr>
            </w:pPr>
            <w:r w:rsidRPr="005B6EFD">
              <w:rPr>
                <w:i/>
                <w:iCs/>
              </w:rPr>
              <w:t>Women diagnosed with vaginal pre-cancerous cancer</w:t>
            </w:r>
          </w:p>
        </w:tc>
        <w:tc>
          <w:tcPr>
            <w:tcW w:w="1814" w:type="dxa"/>
            <w:noWrap/>
            <w:vAlign w:val="center"/>
          </w:tcPr>
          <w:p w14:paraId="3405F822" w14:textId="77777777" w:rsidR="00C0293E" w:rsidRPr="005B6EFD" w:rsidRDefault="00C0293E" w:rsidP="00966827">
            <w:pPr>
              <w:pStyle w:val="Tablebullets"/>
              <w:keepNext/>
              <w:keepLines/>
              <w:numPr>
                <w:ilvl w:val="0"/>
                <w:numId w:val="0"/>
              </w:numPr>
              <w:spacing w:before="0" w:after="0"/>
            </w:pPr>
            <w:r w:rsidRPr="005B6EFD">
              <w:t>19 (95% CI = 9-43)</w:t>
            </w:r>
          </w:p>
        </w:tc>
        <w:tc>
          <w:tcPr>
            <w:tcW w:w="1534" w:type="dxa"/>
            <w:vAlign w:val="center"/>
          </w:tcPr>
          <w:p w14:paraId="640D040B" w14:textId="77777777" w:rsidR="00C0293E" w:rsidRPr="005B6EFD" w:rsidRDefault="00C0293E" w:rsidP="00966827">
            <w:pPr>
              <w:pStyle w:val="Tablebullets"/>
              <w:keepNext/>
              <w:keepLines/>
              <w:numPr>
                <w:ilvl w:val="0"/>
                <w:numId w:val="0"/>
              </w:numPr>
              <w:spacing w:before="0" w:after="0"/>
            </w:pPr>
            <w:r w:rsidRPr="005B6EFD">
              <w:t>NA</w:t>
            </w:r>
          </w:p>
        </w:tc>
        <w:tc>
          <w:tcPr>
            <w:tcW w:w="1116" w:type="dxa"/>
          </w:tcPr>
          <w:p w14:paraId="62611613" w14:textId="77777777" w:rsidR="00C0293E" w:rsidRPr="005B6EFD" w:rsidRDefault="00C0293E" w:rsidP="00966827">
            <w:pPr>
              <w:pStyle w:val="Tablebullets"/>
              <w:keepNext/>
              <w:keepLines/>
              <w:numPr>
                <w:ilvl w:val="0"/>
                <w:numId w:val="0"/>
              </w:numPr>
              <w:spacing w:before="0" w:after="0"/>
            </w:pPr>
            <w:r w:rsidRPr="005B6EFD">
              <w:t>Clifford 2021</w:t>
            </w:r>
          </w:p>
        </w:tc>
      </w:tr>
    </w:tbl>
    <w:p w14:paraId="1E5605EF" w14:textId="2A354E21" w:rsidR="00C0293E" w:rsidRPr="005B6EFD" w:rsidRDefault="00C0293E" w:rsidP="00966827">
      <w:pPr>
        <w:pStyle w:val="TableFigureFooter"/>
        <w:keepNext/>
        <w:keepLines/>
      </w:pPr>
      <w:r w:rsidRPr="005B6EFD">
        <w:rPr>
          <w:b/>
        </w:rPr>
        <w:t>Source:</w:t>
      </w:r>
      <w:r w:rsidRPr="005B6EFD">
        <w:t xml:space="preserve"> Clifford 2021</w:t>
      </w:r>
      <w:r w:rsidR="000E3ED9" w:rsidRPr="005B6EFD">
        <w:rPr>
          <w:vertAlign w:val="superscript"/>
        </w:rPr>
        <w:fldChar w:fldCharType="begin"/>
      </w:r>
      <w:r w:rsidR="000E3ED9" w:rsidRPr="005B6EFD">
        <w:rPr>
          <w:vertAlign w:val="superscript"/>
        </w:rPr>
        <w:instrText xml:space="preserve"> NOTEREF _Ref216171786 \h  \* MERGEFORMAT </w:instrText>
      </w:r>
      <w:r w:rsidR="000E3ED9" w:rsidRPr="005B6EFD">
        <w:rPr>
          <w:vertAlign w:val="superscript"/>
        </w:rPr>
      </w:r>
      <w:r w:rsidR="000E3ED9" w:rsidRPr="005B6EFD">
        <w:rPr>
          <w:vertAlign w:val="superscript"/>
        </w:rPr>
        <w:fldChar w:fldCharType="separate"/>
      </w:r>
      <w:r w:rsidR="00FC322E">
        <w:rPr>
          <w:vertAlign w:val="superscript"/>
        </w:rPr>
        <w:t>7</w:t>
      </w:r>
      <w:r w:rsidR="000E3ED9" w:rsidRPr="005B6EFD">
        <w:rPr>
          <w:vertAlign w:val="superscript"/>
        </w:rPr>
        <w:fldChar w:fldCharType="end"/>
      </w:r>
      <w:r w:rsidRPr="005B6EFD">
        <w:t>, Faber 2020</w:t>
      </w:r>
      <w:bookmarkStart w:id="41" w:name="_Ref203546901"/>
      <w:r w:rsidRPr="005B6EFD">
        <w:rPr>
          <w:rStyle w:val="FootnoteReference"/>
        </w:rPr>
        <w:footnoteReference w:id="9"/>
      </w:r>
      <w:bookmarkEnd w:id="41"/>
    </w:p>
    <w:p w14:paraId="652E5B71" w14:textId="269279BE" w:rsidR="00C0293E" w:rsidRPr="005B6EFD" w:rsidRDefault="00C0293E" w:rsidP="00966827">
      <w:pPr>
        <w:pStyle w:val="TableFigureFooter"/>
        <w:keepNext/>
        <w:keepLines/>
      </w:pPr>
      <w:r w:rsidRPr="005B6EFD">
        <w:rPr>
          <w:b/>
        </w:rPr>
        <w:t>Notes:</w:t>
      </w:r>
      <w:r w:rsidRPr="005B6EFD">
        <w:t xml:space="preserve"> *Incident ratios for this population were highest in a study from Switzerland, where </w:t>
      </w:r>
      <w:r w:rsidR="00EA2C4B" w:rsidRPr="005B6EFD">
        <w:t xml:space="preserve">incident ratios </w:t>
      </w:r>
      <w:r w:rsidRPr="005B6EFD">
        <w:t>were restricted to persons aged 40</w:t>
      </w:r>
      <w:r w:rsidRPr="005B6EFD">
        <w:rPr>
          <w:rFonts w:ascii="Arial" w:hAnsi="Arial"/>
        </w:rPr>
        <w:t> </w:t>
      </w:r>
      <w:r w:rsidRPr="005B6EFD">
        <w:t>years or older only (supporting age-based cut-offs used in the proposed PICO population).</w:t>
      </w:r>
    </w:p>
    <w:p w14:paraId="3E76F20A" w14:textId="0CC581DC" w:rsidR="00C0293E" w:rsidRPr="005B6EFD" w:rsidRDefault="00C0293E" w:rsidP="00966827">
      <w:pPr>
        <w:pStyle w:val="TableFigureFooter"/>
        <w:keepNext/>
        <w:keepLines/>
      </w:pPr>
      <w:r w:rsidRPr="005B6EFD">
        <w:t>†Anal cancer incidence increased by age of transplant recipients, from 0.0 and 3.1 per 100</w:t>
      </w:r>
      <w:r w:rsidRPr="005B6EFD">
        <w:rPr>
          <w:rFonts w:ascii="Arial" w:hAnsi="Arial"/>
        </w:rPr>
        <w:t> </w:t>
      </w:r>
      <w:r w:rsidRPr="005B6EFD">
        <w:t>000</w:t>
      </w:r>
      <w:r w:rsidRPr="005B6EFD">
        <w:rPr>
          <w:rFonts w:ascii="Arial" w:hAnsi="Arial"/>
        </w:rPr>
        <w:t> </w:t>
      </w:r>
      <w:r w:rsidR="00EA2C4B" w:rsidRPr="005B6EFD">
        <w:t xml:space="preserve">person-years </w:t>
      </w:r>
      <w:r w:rsidRPr="005B6EFD">
        <w:t>in males and females aged &lt;30</w:t>
      </w:r>
      <w:r w:rsidRPr="005B6EFD">
        <w:rPr>
          <w:rFonts w:ascii="Arial" w:hAnsi="Arial"/>
        </w:rPr>
        <w:t> </w:t>
      </w:r>
      <w:r w:rsidRPr="005B6EFD">
        <w:t>years, respectively, up to 14.3 and 25.9 per 100</w:t>
      </w:r>
      <w:r w:rsidRPr="005B6EFD">
        <w:rPr>
          <w:rFonts w:ascii="Arial" w:hAnsi="Arial"/>
        </w:rPr>
        <w:t> </w:t>
      </w:r>
      <w:r w:rsidRPr="005B6EFD">
        <w:t>000</w:t>
      </w:r>
      <w:r w:rsidRPr="005B6EFD">
        <w:rPr>
          <w:rFonts w:ascii="Arial" w:hAnsi="Arial"/>
        </w:rPr>
        <w:t> </w:t>
      </w:r>
      <w:r w:rsidR="00EA2C4B" w:rsidRPr="005B6EFD">
        <w:t xml:space="preserve">person-years </w:t>
      </w:r>
      <w:r w:rsidRPr="005B6EFD">
        <w:t>for those aged ≥60</w:t>
      </w:r>
      <w:r w:rsidRPr="005B6EFD">
        <w:rPr>
          <w:rFonts w:ascii="Arial" w:hAnsi="Arial"/>
        </w:rPr>
        <w:t> </w:t>
      </w:r>
      <w:r w:rsidRPr="005B6EFD">
        <w:t>years. However, years since transplant appeared to identify SOTRs at highest anal cancer risk better than age, with anal cancer IR for ≥10</w:t>
      </w:r>
      <w:r w:rsidRPr="005B6EFD">
        <w:rPr>
          <w:rFonts w:ascii="Arial" w:hAnsi="Arial"/>
        </w:rPr>
        <w:t> </w:t>
      </w:r>
      <w:r w:rsidRPr="005B6EFD">
        <w:t>years after transplant reaching 24.5 and 49.6 per 100</w:t>
      </w:r>
      <w:r w:rsidRPr="005B6EFD">
        <w:rPr>
          <w:rFonts w:ascii="Arial" w:hAnsi="Arial"/>
        </w:rPr>
        <w:t> </w:t>
      </w:r>
      <w:r w:rsidRPr="005B6EFD">
        <w:t>000</w:t>
      </w:r>
      <w:r w:rsidRPr="005B6EFD">
        <w:rPr>
          <w:rFonts w:ascii="Arial" w:hAnsi="Arial"/>
        </w:rPr>
        <w:t> </w:t>
      </w:r>
      <w:r w:rsidR="00EA2C4B" w:rsidRPr="005B6EFD">
        <w:t xml:space="preserve">person-years </w:t>
      </w:r>
      <w:r w:rsidRPr="005B6EFD">
        <w:t>for males and females, respectively. This aligns with the current PICO subpopulation time specification.</w:t>
      </w:r>
    </w:p>
    <w:p w14:paraId="74304A5D" w14:textId="77777777" w:rsidR="00C0293E" w:rsidRPr="005B6EFD" w:rsidRDefault="00C0293E" w:rsidP="00966827">
      <w:pPr>
        <w:pStyle w:val="TableFigureFooter"/>
        <w:keepNext/>
        <w:keepLines/>
      </w:pPr>
      <w:r w:rsidRPr="005B6EFD">
        <w:t>‡Not available. It would be assumed that methods to incidentally detect HSIL would also detect anal cancer if present. However, noting that anal HSIL progresses to anal cancer.</w:t>
      </w:r>
    </w:p>
    <w:p w14:paraId="7BA1BEBA" w14:textId="77777777" w:rsidR="00C0293E" w:rsidRPr="005B6EFD" w:rsidRDefault="00C0293E" w:rsidP="00966827">
      <w:pPr>
        <w:pStyle w:val="TableFigureFooter"/>
        <w:keepNext/>
        <w:keepLines/>
      </w:pPr>
      <w:r w:rsidRPr="005B6EFD">
        <w:t>§Two of the largest studies in the meta-analysis, conducted in Sweden and the Netherlands, reported combined age-stratified incidence rates of anal cancer among women diagnosed with CIN3 as 1.3 per 100,000 person-years in women under 40, 8.1 per 100,000 person-years in those aged 40 to 59, and 15.0 per 100,000 person-years in women aged 60 and above. This may suggest a benefit of age-based criteria for this subpopulation to target those at highest risk.</w:t>
      </w:r>
    </w:p>
    <w:p w14:paraId="071EE9D3" w14:textId="48974234" w:rsidR="00C0293E" w:rsidRPr="005B6EFD" w:rsidRDefault="00C0293E" w:rsidP="00966827">
      <w:pPr>
        <w:pStyle w:val="TableFigureFooter"/>
        <w:keepNext/>
        <w:keepLines/>
      </w:pPr>
      <w:r w:rsidRPr="005B6EFD">
        <w:rPr>
          <w:b/>
        </w:rPr>
        <w:t>Abbreviations:</w:t>
      </w:r>
      <w:r w:rsidRPr="005B6EFD">
        <w:t xml:space="preserve"> </w:t>
      </w:r>
      <w:r w:rsidR="00076638" w:rsidRPr="005B6EFD">
        <w:t xml:space="preserve">CIN = cervical intraepithelial neoplasia, </w:t>
      </w:r>
      <w:r w:rsidRPr="005B6EFD">
        <w:t>HIV = human immunodeficiency virus, HSIL= high-grade squamous intraepithelial lesions, MSM = men who have sex with men, MSW = men who have sex with women, NA = not applicable, NR = not reported, PY = person-years, SCC = squamous cell carcinoma, SOTR = solid organ transplant recipients, TW = transgender women</w:t>
      </w:r>
    </w:p>
    <w:p w14:paraId="47FCE7B1" w14:textId="7B603741" w:rsidR="00C0293E" w:rsidRPr="005B6EFD" w:rsidRDefault="00C0293E" w:rsidP="00C0293E">
      <w:r w:rsidRPr="005B6EFD">
        <w:t>Other risk groups examined in Clifford et al.</w:t>
      </w:r>
      <w:r w:rsidR="00E545CA" w:rsidRPr="005B6EFD">
        <w:t xml:space="preserve"> </w:t>
      </w:r>
      <w:r w:rsidRPr="005B6EFD">
        <w:t>(2021) included systemic lupus erythematosus, ulcerative colitis and Crohn's disease, which showed incidence rates of 10 (95% CI 5–19), 6 (95% CI 3–11) and 3 (95% CI 2–4) per 100,000 person-years, respectively. Another recent systematic review</w:t>
      </w:r>
      <w:r w:rsidR="00907DA6" w:rsidRPr="005B6EFD">
        <w:t xml:space="preserve"> (Albuquerque et al. 2023)</w:t>
      </w:r>
      <w:r w:rsidRPr="005B6EFD">
        <w:t xml:space="preserve"> reported the incidence of anal cancer was 10.2 (95% CI 4.3−23.7) per 100,000 person-years in ulcerative colitis and 7.7 (95% CI 3.5−17.1) per </w:t>
      </w:r>
      <w:r w:rsidRPr="005B6EFD">
        <w:lastRenderedPageBreak/>
        <w:t>100 000 person-years in Crohn’s disease.</w:t>
      </w:r>
      <w:r w:rsidRPr="005B6EFD">
        <w:rPr>
          <w:rStyle w:val="FootnoteReference"/>
        </w:rPr>
        <w:footnoteReference w:id="10"/>
      </w:r>
      <w:r w:rsidR="005E2B14" w:rsidRPr="005B6EFD">
        <w:t xml:space="preserve"> These </w:t>
      </w:r>
      <w:r w:rsidR="004A41EC" w:rsidRPr="005B6EFD">
        <w:t xml:space="preserve">reported rates </w:t>
      </w:r>
      <w:r w:rsidR="005E2B14" w:rsidRPr="005B6EFD">
        <w:t xml:space="preserve">are similar </w:t>
      </w:r>
      <w:r w:rsidR="004A41EC" w:rsidRPr="005B6EFD">
        <w:t xml:space="preserve">to </w:t>
      </w:r>
      <w:r w:rsidR="00AA5F61" w:rsidRPr="005B6EFD">
        <w:t xml:space="preserve">Clifford et al. (2021) in </w:t>
      </w:r>
      <w:r w:rsidR="004A41EC" w:rsidRPr="005B6EFD">
        <w:t xml:space="preserve">those </w:t>
      </w:r>
      <w:r w:rsidR="00AA5F61" w:rsidRPr="005B6EFD">
        <w:t>people with possible history of cervical/vaginal cancer or precursor lesion (added by PASC)</w:t>
      </w:r>
      <w:r w:rsidR="00E12728" w:rsidRPr="005B6EFD">
        <w:t>.</w:t>
      </w:r>
      <w:r w:rsidR="00C00067" w:rsidRPr="005B6EFD">
        <w:t xml:space="preserve"> </w:t>
      </w:r>
    </w:p>
    <w:p w14:paraId="5F3F23DA" w14:textId="1064736E" w:rsidR="00F82036" w:rsidRPr="005B6EFD" w:rsidRDefault="00F82036" w:rsidP="00274428">
      <w:pPr>
        <w:pStyle w:val="Heading6"/>
      </w:pPr>
      <w:r w:rsidRPr="005B6EFD">
        <w:t>Natural history of HPV</w:t>
      </w:r>
      <w:r w:rsidR="0023699C" w:rsidRPr="005B6EFD">
        <w:t xml:space="preserve">, </w:t>
      </w:r>
      <w:r w:rsidR="00442253" w:rsidRPr="005B6EFD">
        <w:t>HSIL</w:t>
      </w:r>
      <w:r w:rsidR="0023699C" w:rsidRPr="005B6EFD">
        <w:t xml:space="preserve"> and anal cancer</w:t>
      </w:r>
    </w:p>
    <w:p w14:paraId="53CD204C" w14:textId="6E76E5B5" w:rsidR="00C60C4A" w:rsidRPr="005B6EFD" w:rsidRDefault="00274428" w:rsidP="00F82036">
      <w:pPr>
        <w:rPr>
          <w:vertAlign w:val="superscript"/>
        </w:rPr>
      </w:pPr>
      <w:r w:rsidRPr="005B6EFD">
        <w:t xml:space="preserve">HPV is </w:t>
      </w:r>
      <w:r w:rsidR="007A0A6B" w:rsidRPr="005B6EFD">
        <w:t xml:space="preserve">a </w:t>
      </w:r>
      <w:r w:rsidRPr="005B6EFD">
        <w:t xml:space="preserve">common </w:t>
      </w:r>
      <w:r w:rsidR="007A0A6B" w:rsidRPr="005B6EFD">
        <w:t>sexually transmitted infection</w:t>
      </w:r>
      <w:r w:rsidRPr="005B6EFD">
        <w:t xml:space="preserve">. </w:t>
      </w:r>
      <w:r w:rsidR="008F79C3" w:rsidRPr="005B6EFD">
        <w:t>While</w:t>
      </w:r>
      <w:r w:rsidR="00F52BED" w:rsidRPr="005B6EFD">
        <w:t xml:space="preserve"> </w:t>
      </w:r>
      <w:r w:rsidR="008F79C3" w:rsidRPr="005B6EFD">
        <w:t>most</w:t>
      </w:r>
      <w:r w:rsidR="00442253" w:rsidRPr="005B6EFD">
        <w:t xml:space="preserve"> HPV infections clear over time, some persist</w:t>
      </w:r>
      <w:r w:rsidR="00AE33E3" w:rsidRPr="005B6EFD">
        <w:t>.</w:t>
      </w:r>
      <w:r w:rsidR="00F52BED" w:rsidRPr="005B6EFD">
        <w:t xml:space="preserve"> </w:t>
      </w:r>
      <w:r w:rsidR="00AE33E3" w:rsidRPr="005B6EFD">
        <w:t>Persistent</w:t>
      </w:r>
      <w:r w:rsidR="00F52BED" w:rsidRPr="005B6EFD">
        <w:t xml:space="preserve"> </w:t>
      </w:r>
      <w:r w:rsidR="00442253" w:rsidRPr="005B6EFD">
        <w:t xml:space="preserve">high-risk HPV </w:t>
      </w:r>
      <w:r w:rsidR="00436C77" w:rsidRPr="005B6EFD">
        <w:t>(</w:t>
      </w:r>
      <w:r w:rsidR="00EA2C4B" w:rsidRPr="005B6EFD">
        <w:t xml:space="preserve">oncogenic HPV; </w:t>
      </w:r>
      <w:r w:rsidR="00436C77" w:rsidRPr="005B6EFD">
        <w:t xml:space="preserve">hrHPV) </w:t>
      </w:r>
      <w:r w:rsidR="0042119E" w:rsidRPr="005B6EFD">
        <w:t>infection</w:t>
      </w:r>
      <w:r w:rsidR="00072811" w:rsidRPr="005B6EFD">
        <w:t>s</w:t>
      </w:r>
      <w:r w:rsidR="0042119E" w:rsidRPr="005B6EFD">
        <w:t xml:space="preserve"> </w:t>
      </w:r>
      <w:r w:rsidR="00293E56" w:rsidRPr="005B6EFD">
        <w:t xml:space="preserve">are strongly associated with </w:t>
      </w:r>
      <w:r w:rsidR="00674263" w:rsidRPr="005B6EFD">
        <w:t>anal intraepithelial neoplasia (AIN</w:t>
      </w:r>
      <w:r w:rsidR="005C4CCA" w:rsidRPr="005B6EFD">
        <w:t xml:space="preserve">) which is a premalignant condition characterised by abnormal changes in </w:t>
      </w:r>
      <w:r w:rsidR="00072811" w:rsidRPr="005B6EFD">
        <w:t xml:space="preserve">the </w:t>
      </w:r>
      <w:r w:rsidR="00F52BED" w:rsidRPr="005B6EFD">
        <w:t>squamous</w:t>
      </w:r>
      <w:r w:rsidR="005C4CCA" w:rsidRPr="005B6EFD">
        <w:t xml:space="preserve"> cell lining of the anal canal and perianal skin. High grade AIN or </w:t>
      </w:r>
      <w:r w:rsidR="00442253" w:rsidRPr="005B6EFD">
        <w:t>HSIL</w:t>
      </w:r>
      <w:r w:rsidR="00052E02" w:rsidRPr="005B6EFD">
        <w:t xml:space="preserve"> lesion</w:t>
      </w:r>
      <w:r w:rsidR="00442253" w:rsidRPr="005B6EFD">
        <w:t>s</w:t>
      </w:r>
      <w:r w:rsidR="00052E02" w:rsidRPr="005B6EFD">
        <w:t>, if left untreated, may progress to</w:t>
      </w:r>
      <w:r w:rsidR="00DB2160" w:rsidRPr="005B6EFD">
        <w:t xml:space="preserve"> invasive</w:t>
      </w:r>
      <w:r w:rsidR="00442253" w:rsidRPr="005B6EFD">
        <w:t xml:space="preserve"> </w:t>
      </w:r>
      <w:r w:rsidR="000B2256" w:rsidRPr="005B6EFD">
        <w:t xml:space="preserve">anal </w:t>
      </w:r>
      <w:r w:rsidR="00442253" w:rsidRPr="005B6EFD">
        <w:t xml:space="preserve">cancer. </w:t>
      </w:r>
      <w:r w:rsidR="00D46F62" w:rsidRPr="005B6EFD">
        <w:t xml:space="preserve">Prevalent infections are less likely to clear than incident infections </w:t>
      </w:r>
      <w:r w:rsidR="00494481" w:rsidRPr="005B6EFD">
        <w:t>as</w:t>
      </w:r>
      <w:r w:rsidR="00D46F62" w:rsidRPr="005B6EFD">
        <w:t xml:space="preserve"> long-standing infections </w:t>
      </w:r>
      <w:r w:rsidR="00494481" w:rsidRPr="005B6EFD">
        <w:t xml:space="preserve">are </w:t>
      </w:r>
      <w:r w:rsidR="00D46F62" w:rsidRPr="005B6EFD">
        <w:t xml:space="preserve">unlikely to resolve, whereas new infections following a previously negative test are </w:t>
      </w:r>
      <w:r w:rsidR="00076638" w:rsidRPr="005B6EFD">
        <w:t>more likely to be</w:t>
      </w:r>
      <w:r w:rsidR="00D46F62" w:rsidRPr="005B6EFD">
        <w:t xml:space="preserve"> transient and clear naturally within a short time</w:t>
      </w:r>
      <w:r w:rsidR="00B41B9D" w:rsidRPr="005B6EFD">
        <w:t>.</w:t>
      </w:r>
    </w:p>
    <w:p w14:paraId="3B57FC56" w14:textId="0439EF80" w:rsidR="00F83630" w:rsidRPr="005B6EFD" w:rsidRDefault="004E0B30" w:rsidP="00D8201B">
      <w:r w:rsidRPr="005B6EFD">
        <w:t xml:space="preserve">HIV status and sexuality have been shown to impact the natural history of HPV. </w:t>
      </w:r>
      <w:r w:rsidR="00D8201B" w:rsidRPr="005B6EFD">
        <w:t xml:space="preserve">The prevalence of hrHPV infection by genotype for each PICO-specified subpopulation is presented in </w:t>
      </w:r>
      <w:r w:rsidR="00C80907">
        <w:fldChar w:fldCharType="begin"/>
      </w:r>
      <w:r w:rsidR="00C80907">
        <w:instrText xml:space="preserve"> REF _Ref223013071 \h </w:instrText>
      </w:r>
      <w:r w:rsidR="00C80907">
        <w:fldChar w:fldCharType="separate"/>
      </w:r>
      <w:r w:rsidR="00FC322E">
        <w:t xml:space="preserve">Table </w:t>
      </w:r>
      <w:r w:rsidR="00FC322E">
        <w:rPr>
          <w:noProof/>
        </w:rPr>
        <w:t>12</w:t>
      </w:r>
      <w:r w:rsidR="00C80907">
        <w:fldChar w:fldCharType="end"/>
      </w:r>
      <w:r w:rsidR="00D8201B" w:rsidRPr="005B6EFD">
        <w:t>.</w:t>
      </w:r>
      <w:r w:rsidR="000108B5" w:rsidRPr="005B6EFD">
        <w:t xml:space="preserve"> </w:t>
      </w:r>
      <w:r w:rsidR="00C65532" w:rsidRPr="005B6EFD">
        <w:t xml:space="preserve">Estimates are taken from Australian studies or the most </w:t>
      </w:r>
      <w:r w:rsidR="00EA2C4B" w:rsidRPr="005B6EFD">
        <w:t>relevant</w:t>
      </w:r>
      <w:r w:rsidR="00C65532" w:rsidRPr="005B6EFD">
        <w:t xml:space="preserve"> meta-analyses where possible.</w:t>
      </w:r>
      <w:r w:rsidR="00F83630" w:rsidRPr="005B6EFD">
        <w:t xml:space="preserve"> Of note, HPV vaccination (commenced in 2007 in Australia initially for school-aged girls and subsequently for boys in 2013) alters the natural history of HPV infection, anal HSIL and anal cancer. Further details are provided in the 'Other relevant information' section.</w:t>
      </w:r>
    </w:p>
    <w:p w14:paraId="4A756D07" w14:textId="724865D6" w:rsidR="00EB2EA0" w:rsidRPr="005B6EFD" w:rsidRDefault="005E2B14" w:rsidP="00EB2EA0">
      <w:pPr>
        <w:rPr>
          <w:sz w:val="24"/>
          <w:szCs w:val="24"/>
        </w:rPr>
      </w:pPr>
      <w:r w:rsidRPr="005B6EFD">
        <w:t>Incidence and clearance rates for anal hrHPV infection for key PICO-specified subpopulations is presented in</w:t>
      </w:r>
      <w:r w:rsidR="00076638" w:rsidRPr="005B6EFD">
        <w:t xml:space="preserve"> </w:t>
      </w:r>
      <w:r w:rsidR="00655127" w:rsidRPr="005B6EFD">
        <w:fldChar w:fldCharType="begin"/>
      </w:r>
      <w:r w:rsidR="00655127" w:rsidRPr="005B6EFD">
        <w:instrText xml:space="preserve"> REF _Ref207192271 \h </w:instrText>
      </w:r>
      <w:r w:rsidR="005B6EFD">
        <w:instrText xml:space="preserve"> \* MERGEFORMAT </w:instrText>
      </w:r>
      <w:r w:rsidR="00655127" w:rsidRPr="005B6EFD">
        <w:fldChar w:fldCharType="separate"/>
      </w:r>
      <w:r w:rsidR="00FC322E" w:rsidRPr="005B6EFD">
        <w:t xml:space="preserve">Figure </w:t>
      </w:r>
      <w:r w:rsidR="00FC322E">
        <w:rPr>
          <w:noProof/>
        </w:rPr>
        <w:t>1</w:t>
      </w:r>
      <w:r w:rsidR="00655127" w:rsidRPr="005B6EFD">
        <w:fldChar w:fldCharType="end"/>
      </w:r>
      <w:r w:rsidR="000D5DB0" w:rsidRPr="005B6EFD">
        <w:t xml:space="preserve"> which was taken from Wei et al. (2023), a pooled analysis of individual-level longitudinal data (from 34 studies).</w:t>
      </w:r>
      <w:bookmarkStart w:id="42" w:name="_Ref206587839"/>
      <w:r w:rsidR="000D5DB0" w:rsidRPr="005B6EFD">
        <w:rPr>
          <w:vertAlign w:val="superscript"/>
        </w:rPr>
        <w:footnoteReference w:id="11"/>
      </w:r>
      <w:bookmarkEnd w:id="42"/>
      <w:r w:rsidR="000D5DB0" w:rsidRPr="005B6EFD">
        <w:rPr>
          <w:vertAlign w:val="superscript"/>
        </w:rPr>
        <w:t xml:space="preserve"> </w:t>
      </w:r>
      <w:r w:rsidR="000D5DB0" w:rsidRPr="005B6EFD">
        <w:t xml:space="preserve">Low clearance suggests that infections are more likely to persist, and greater persistence of HPV </w:t>
      </w:r>
      <w:r w:rsidR="0086384F" w:rsidRPr="005B6EFD">
        <w:t xml:space="preserve">increases the likelihood of </w:t>
      </w:r>
      <w:r w:rsidR="000D5DB0" w:rsidRPr="005B6EFD">
        <w:t xml:space="preserve">progression to HSIL or anal cancer. </w:t>
      </w:r>
    </w:p>
    <w:p w14:paraId="7193140A" w14:textId="77777777" w:rsidR="00D1624B" w:rsidRPr="005B6EFD" w:rsidRDefault="00D1624B" w:rsidP="00EB2EA0">
      <w:r w:rsidRPr="005B6EFD">
        <w:t>There was limited evidence relevant to the Australian population on prevalence, incidence and clearance of different hrHPV types for some subpopulations:</w:t>
      </w:r>
    </w:p>
    <w:p w14:paraId="3274C051" w14:textId="77777777" w:rsidR="00D1624B" w:rsidRPr="005B6EFD" w:rsidRDefault="00D1624B" w:rsidP="00F456AE">
      <w:pPr>
        <w:pStyle w:val="ListParagraph"/>
        <w:numPr>
          <w:ilvl w:val="2"/>
          <w:numId w:val="12"/>
        </w:numPr>
        <w:ind w:left="567"/>
      </w:pPr>
      <w:r w:rsidRPr="005B6EFD">
        <w:t xml:space="preserve">People with previous vulval SCC/HSIL </w:t>
      </w:r>
    </w:p>
    <w:p w14:paraId="4402A07E" w14:textId="77777777" w:rsidR="00D1624B" w:rsidRPr="005B6EFD" w:rsidRDefault="00D1624B" w:rsidP="00F456AE">
      <w:pPr>
        <w:pStyle w:val="ListParagraph"/>
        <w:numPr>
          <w:ilvl w:val="2"/>
          <w:numId w:val="12"/>
        </w:numPr>
        <w:ind w:left="567"/>
      </w:pPr>
      <w:r w:rsidRPr="005B6EFD">
        <w:t>SOTR</w:t>
      </w:r>
    </w:p>
    <w:p w14:paraId="33D3DD0A" w14:textId="77777777" w:rsidR="00D1624B" w:rsidRPr="005B6EFD" w:rsidRDefault="00D1624B" w:rsidP="00F456AE">
      <w:pPr>
        <w:pStyle w:val="ListParagraph"/>
        <w:numPr>
          <w:ilvl w:val="2"/>
          <w:numId w:val="12"/>
        </w:numPr>
        <w:ind w:left="567"/>
      </w:pPr>
      <w:r w:rsidRPr="005B6EFD">
        <w:t>Patients after treatment for anal cancer</w:t>
      </w:r>
    </w:p>
    <w:p w14:paraId="61D38540" w14:textId="77777777" w:rsidR="00D1624B" w:rsidRPr="005B6EFD" w:rsidRDefault="00D1624B" w:rsidP="00F456AE">
      <w:pPr>
        <w:pStyle w:val="ListParagraph"/>
        <w:numPr>
          <w:ilvl w:val="2"/>
          <w:numId w:val="12"/>
        </w:numPr>
        <w:ind w:left="567"/>
      </w:pPr>
      <w:r w:rsidRPr="005B6EFD">
        <w:t>Patients with incidental HSIL</w:t>
      </w:r>
    </w:p>
    <w:p w14:paraId="0AABC012" w14:textId="77777777" w:rsidR="00D1624B" w:rsidRPr="005B6EFD" w:rsidRDefault="00D1624B" w:rsidP="00F456AE">
      <w:pPr>
        <w:pStyle w:val="ListParagraph"/>
        <w:numPr>
          <w:ilvl w:val="2"/>
          <w:numId w:val="12"/>
        </w:numPr>
        <w:ind w:left="567"/>
        <w:rPr>
          <w:i/>
        </w:rPr>
      </w:pPr>
      <w:r w:rsidRPr="005B6EFD">
        <w:rPr>
          <w:i/>
        </w:rPr>
        <w:t>People with possible history of cervical/vaginal cancer or precursor lesions (added by PASC).</w:t>
      </w:r>
    </w:p>
    <w:p w14:paraId="399F32E9" w14:textId="53640A29" w:rsidR="00974502" w:rsidRPr="005B6EFD" w:rsidRDefault="00974502" w:rsidP="00974502">
      <w:r w:rsidRPr="005B6EFD">
        <w:t>HPV16 was the most carcinogenic hrHPV infection, evidenced by the highest incidence and lowest clearance rates and longest infection duration, most notably in MSM LWH and MSM not LWH</w:t>
      </w:r>
      <w:r w:rsidRPr="005B6EFD">
        <w:rPr>
          <w:vertAlign w:val="superscript"/>
        </w:rPr>
        <w:t>.</w:t>
      </w:r>
      <w:r w:rsidR="009C2BBE" w:rsidRPr="005B6EFD">
        <w:rPr>
          <w:vertAlign w:val="superscript"/>
        </w:rPr>
        <w:fldChar w:fldCharType="begin"/>
      </w:r>
      <w:r w:rsidR="009C2BBE" w:rsidRPr="005B6EFD">
        <w:rPr>
          <w:vertAlign w:val="superscript"/>
        </w:rPr>
        <w:instrText xml:space="preserve"> NOTEREF _Ref203546901 \h  \* MERGEFORMAT </w:instrText>
      </w:r>
      <w:r w:rsidR="009C2BBE" w:rsidRPr="005B6EFD">
        <w:rPr>
          <w:vertAlign w:val="superscript"/>
        </w:rPr>
      </w:r>
      <w:r w:rsidR="009C2BBE" w:rsidRPr="005B6EFD">
        <w:rPr>
          <w:vertAlign w:val="superscript"/>
        </w:rPr>
        <w:fldChar w:fldCharType="separate"/>
      </w:r>
      <w:r w:rsidR="00FC322E">
        <w:rPr>
          <w:vertAlign w:val="superscript"/>
        </w:rPr>
        <w:t>8</w:t>
      </w:r>
      <w:r w:rsidR="009C2BBE" w:rsidRPr="005B6EFD">
        <w:rPr>
          <w:vertAlign w:val="superscript"/>
        </w:rPr>
        <w:fldChar w:fldCharType="end"/>
      </w:r>
      <w:r w:rsidRPr="005B6EFD">
        <w:rPr>
          <w:vertAlign w:val="superscript"/>
        </w:rPr>
        <w:t xml:space="preserve"> </w:t>
      </w:r>
      <w:r w:rsidR="00D607C6" w:rsidRPr="005B6EFD">
        <w:t>S</w:t>
      </w:r>
      <w:r w:rsidRPr="005B6EFD">
        <w:t>imilar incidence-clearance ratio</w:t>
      </w:r>
      <w:r w:rsidR="00D607C6" w:rsidRPr="005B6EFD">
        <w:t>s were reported in the two studies</w:t>
      </w:r>
      <w:r w:rsidR="000E3ED9" w:rsidRPr="005B6EFD">
        <w:rPr>
          <w:vertAlign w:val="superscript"/>
        </w:rPr>
        <w:fldChar w:fldCharType="begin"/>
      </w:r>
      <w:r w:rsidR="000E3ED9" w:rsidRPr="005B6EFD">
        <w:rPr>
          <w:vertAlign w:val="superscript"/>
        </w:rPr>
        <w:instrText xml:space="preserve"> NOTEREF _Ref203546901 \h  \* MERGEFORMAT </w:instrText>
      </w:r>
      <w:r w:rsidR="000E3ED9" w:rsidRPr="005B6EFD">
        <w:rPr>
          <w:vertAlign w:val="superscript"/>
        </w:rPr>
      </w:r>
      <w:r w:rsidR="000E3ED9" w:rsidRPr="005B6EFD">
        <w:rPr>
          <w:vertAlign w:val="superscript"/>
        </w:rPr>
        <w:fldChar w:fldCharType="separate"/>
      </w:r>
      <w:r w:rsidR="00FC322E">
        <w:rPr>
          <w:vertAlign w:val="superscript"/>
        </w:rPr>
        <w:t>8</w:t>
      </w:r>
      <w:r w:rsidR="000E3ED9" w:rsidRPr="005B6EFD">
        <w:rPr>
          <w:vertAlign w:val="superscript"/>
        </w:rPr>
        <w:fldChar w:fldCharType="end"/>
      </w:r>
      <w:r w:rsidR="00D607C6" w:rsidRPr="005B6EFD">
        <w:rPr>
          <w:vertAlign w:val="superscript"/>
        </w:rPr>
        <w:t xml:space="preserve">, </w:t>
      </w:r>
      <w:r w:rsidR="00D607C6" w:rsidRPr="005B6EFD">
        <w:rPr>
          <w:rStyle w:val="FootnoteReference"/>
        </w:rPr>
        <w:footnoteReference w:id="12"/>
      </w:r>
      <w:r w:rsidR="00D607C6" w:rsidRPr="005B6EFD">
        <w:t xml:space="preserve"> </w:t>
      </w:r>
      <w:r w:rsidRPr="005B6EFD">
        <w:t xml:space="preserve">, </w:t>
      </w:r>
      <w:r w:rsidR="00D607C6" w:rsidRPr="005B6EFD">
        <w:t xml:space="preserve">indicating </w:t>
      </w:r>
      <w:r w:rsidRPr="005B6EFD">
        <w:t>that anal HPV18 infection is less carcinogenic than HPV18 infection in the cervix</w:t>
      </w:r>
      <w:r w:rsidR="00AF7C50" w:rsidRPr="005B6EFD">
        <w:t xml:space="preserve">. </w:t>
      </w:r>
      <w:r w:rsidRPr="005B6EFD">
        <w:t xml:space="preserve">This supports the proposed clinical management algorithm whereby </w:t>
      </w:r>
      <w:r w:rsidR="0004158A" w:rsidRPr="005B6EFD">
        <w:t xml:space="preserve">patients with </w:t>
      </w:r>
      <w:r w:rsidRPr="005B6EFD">
        <w:t xml:space="preserve">HPV16 </w:t>
      </w:r>
      <w:r w:rsidR="0004158A" w:rsidRPr="005B6EFD">
        <w:t xml:space="preserve">detected </w:t>
      </w:r>
      <w:r w:rsidRPr="005B6EFD">
        <w:t>alone (not including HPV18</w:t>
      </w:r>
      <w:r w:rsidR="00D1624B" w:rsidRPr="005B6EFD">
        <w:t xml:space="preserve"> as per the NCSP</w:t>
      </w:r>
      <w:r w:rsidRPr="005B6EFD">
        <w:t xml:space="preserve">) </w:t>
      </w:r>
      <w:r w:rsidR="38E22A7C" w:rsidRPr="005B6EFD">
        <w:t>are</w:t>
      </w:r>
      <w:r w:rsidRPr="005B6EFD">
        <w:t xml:space="preserve"> referred for diagnostic HRA. Th</w:t>
      </w:r>
      <w:r w:rsidR="002C33EA" w:rsidRPr="005B6EFD">
        <w:t>e proposed clinical management algorithm</w:t>
      </w:r>
      <w:r w:rsidRPr="005B6EFD">
        <w:t xml:space="preserve"> is further supported by </w:t>
      </w:r>
      <w:r w:rsidR="00576E26" w:rsidRPr="005B6EFD">
        <w:t xml:space="preserve">lower </w:t>
      </w:r>
      <w:r w:rsidRPr="005B6EFD">
        <w:t>prevalence rates of HPV18 in key populations (shown in</w:t>
      </w:r>
      <w:r w:rsidR="008A0326" w:rsidRPr="005B6EFD">
        <w:t xml:space="preserve"> </w:t>
      </w:r>
      <w:r w:rsidR="00C80907">
        <w:fldChar w:fldCharType="begin"/>
      </w:r>
      <w:r w:rsidR="00C80907">
        <w:instrText xml:space="preserve"> REF _Ref223013071 \h </w:instrText>
      </w:r>
      <w:r w:rsidR="00C80907">
        <w:fldChar w:fldCharType="separate"/>
      </w:r>
      <w:r w:rsidR="00FC322E">
        <w:t xml:space="preserve">Table </w:t>
      </w:r>
      <w:r w:rsidR="00FC322E">
        <w:rPr>
          <w:noProof/>
        </w:rPr>
        <w:t>12</w:t>
      </w:r>
      <w:r w:rsidR="00C80907">
        <w:fldChar w:fldCharType="end"/>
      </w:r>
      <w:r w:rsidRPr="005B6EFD">
        <w:t>) than</w:t>
      </w:r>
      <w:r w:rsidR="00BF3977" w:rsidRPr="005B6EFD">
        <w:t xml:space="preserve"> that of</w:t>
      </w:r>
      <w:r w:rsidRPr="005B6EFD">
        <w:t xml:space="preserve"> HPV16 and similar to other oncogenic HPV variants. </w:t>
      </w:r>
    </w:p>
    <w:p w14:paraId="39697B91" w14:textId="3390F7C4" w:rsidR="00974502" w:rsidRPr="005B6EFD" w:rsidRDefault="00D1624B" w:rsidP="00974502">
      <w:r w:rsidRPr="005B6EFD">
        <w:t>However, o</w:t>
      </w:r>
      <w:r w:rsidR="00974502" w:rsidRPr="005B6EFD">
        <w:t xml:space="preserve">ther hrHPV types </w:t>
      </w:r>
      <w:r w:rsidR="006C77AC" w:rsidRPr="005B6EFD">
        <w:t xml:space="preserve">in specific populations also had </w:t>
      </w:r>
      <w:r w:rsidR="00974502" w:rsidRPr="005B6EFD">
        <w:t>low clearance rates and high incidence-clearance ratios</w:t>
      </w:r>
      <w:r w:rsidR="006C77AC" w:rsidRPr="005B6EFD">
        <w:t xml:space="preserve">, namely </w:t>
      </w:r>
      <w:r w:rsidRPr="005B6EFD">
        <w:t>MSM and TW LWH, MSM and TW not LWH, Women and MSW living with HIV</w:t>
      </w:r>
      <w:r w:rsidR="00EB0A2D" w:rsidRPr="005B6EFD">
        <w:t xml:space="preserve"> where certain non-HPV16 genotypes may </w:t>
      </w:r>
      <w:r w:rsidR="00BA5A9B" w:rsidRPr="005B6EFD">
        <w:t>occasionally</w:t>
      </w:r>
      <w:r w:rsidRPr="005B6EFD">
        <w:t xml:space="preserve"> </w:t>
      </w:r>
      <w:r w:rsidR="00BA5A9B" w:rsidRPr="005B6EFD">
        <w:t xml:space="preserve">reach </w:t>
      </w:r>
      <w:r w:rsidRPr="005B6EFD">
        <w:t xml:space="preserve">prevalence and </w:t>
      </w:r>
      <w:r w:rsidRPr="005B6EFD">
        <w:lastRenderedPageBreak/>
        <w:t>clearance levels</w:t>
      </w:r>
      <w:r w:rsidR="00BA5A9B" w:rsidRPr="005B6EFD">
        <w:t xml:space="preserve"> similar to</w:t>
      </w:r>
      <w:r w:rsidRPr="005B6EFD">
        <w:t xml:space="preserve"> HPV16. This </w:t>
      </w:r>
      <w:r w:rsidR="00BA5A9B" w:rsidRPr="005B6EFD">
        <w:t>suggests</w:t>
      </w:r>
      <w:r w:rsidRPr="005B6EFD">
        <w:t xml:space="preserve"> the need for</w:t>
      </w:r>
      <w:r w:rsidR="00CD0EF8" w:rsidRPr="005B6EFD">
        <w:t xml:space="preserve"> expanded</w:t>
      </w:r>
      <w:r w:rsidRPr="005B6EFD">
        <w:t xml:space="preserve"> genotyping to detect persistence of non-HPV16 genotypes in </w:t>
      </w:r>
      <w:r w:rsidR="00BA5A9B" w:rsidRPr="005B6EFD">
        <w:t xml:space="preserve">certain </w:t>
      </w:r>
      <w:r w:rsidRPr="005B6EFD">
        <w:t xml:space="preserve">populations. </w:t>
      </w:r>
      <w:r w:rsidR="00BA5A9B" w:rsidRPr="005B6EFD">
        <w:t>However</w:t>
      </w:r>
      <w:r w:rsidRPr="005B6EFD">
        <w:t xml:space="preserve">, HPV16 </w:t>
      </w:r>
      <w:r w:rsidR="00BA5A9B" w:rsidRPr="005B6EFD">
        <w:t xml:space="preserve">remains </w:t>
      </w:r>
      <w:r w:rsidRPr="005B6EFD">
        <w:t xml:space="preserve">markedly higher than any other genotype. </w:t>
      </w:r>
    </w:p>
    <w:p w14:paraId="6394D6CD" w14:textId="11519433" w:rsidR="00D1624B" w:rsidRPr="005B6EFD" w:rsidRDefault="00D1624B" w:rsidP="00974502">
      <w:r w:rsidRPr="005B6EFD">
        <w:t>Further, the Australian SPANC study of MSM found a higher prevalence and incidence, and reduced clearance of non-16 hrHPV types in MSM LWH, though no difference between HIV status in hrHPV clearance rates overall.</w:t>
      </w:r>
      <w:r w:rsidR="00C3212E" w:rsidRPr="005B6EFD">
        <w:rPr>
          <w:vertAlign w:val="superscript"/>
        </w:rPr>
        <w:fldChar w:fldCharType="begin"/>
      </w:r>
      <w:r w:rsidR="00C3212E" w:rsidRPr="005B6EFD">
        <w:rPr>
          <w:vertAlign w:val="superscript"/>
        </w:rPr>
        <w:instrText xml:space="preserve"> NOTEREF _Ref219190104 \h  \* MERGEFORMAT </w:instrText>
      </w:r>
      <w:r w:rsidR="00C3212E" w:rsidRPr="005B6EFD">
        <w:rPr>
          <w:vertAlign w:val="superscript"/>
        </w:rPr>
      </w:r>
      <w:r w:rsidR="00C3212E" w:rsidRPr="005B6EFD">
        <w:rPr>
          <w:vertAlign w:val="superscript"/>
        </w:rPr>
        <w:fldChar w:fldCharType="separate"/>
      </w:r>
      <w:r w:rsidR="00FC322E">
        <w:rPr>
          <w:vertAlign w:val="superscript"/>
        </w:rPr>
        <w:t>5</w:t>
      </w:r>
      <w:r w:rsidR="00C3212E" w:rsidRPr="005B6EFD">
        <w:rPr>
          <w:vertAlign w:val="superscript"/>
        </w:rPr>
        <w:fldChar w:fldCharType="end"/>
      </w:r>
      <w:r w:rsidRPr="005B6EFD">
        <w:t xml:space="preserve"> This indicates a more substantial role of non-HPV16 hrHPV types in anal cancer development for MSM LWH, supporting the potential need for </w:t>
      </w:r>
      <w:r w:rsidR="005F332C" w:rsidRPr="005B6EFD">
        <w:t xml:space="preserve">expanded </w:t>
      </w:r>
      <w:r w:rsidRPr="005B6EFD">
        <w:t>hrHPV genotyping in this cohort.</w:t>
      </w:r>
    </w:p>
    <w:p w14:paraId="177DED2B" w14:textId="6D986A6A" w:rsidR="00D1624B" w:rsidRPr="005B6EFD" w:rsidRDefault="00603893" w:rsidP="00D1624B">
      <w:r w:rsidRPr="005B6EFD">
        <w:t xml:space="preserve">For subpopulations other than </w:t>
      </w:r>
      <w:r w:rsidR="002352A1" w:rsidRPr="005B6EFD">
        <w:t>MSM and PLWH</w:t>
      </w:r>
      <w:r w:rsidR="00D1624B" w:rsidRPr="005B6EFD">
        <w:t xml:space="preserve">, the value of </w:t>
      </w:r>
      <w:r w:rsidR="00CD0EF8" w:rsidRPr="005B6EFD">
        <w:t>expanded</w:t>
      </w:r>
      <w:r w:rsidR="00CD0EF8" w:rsidRPr="005B6EFD" w:rsidDel="00CD0EF8">
        <w:t xml:space="preserve"> </w:t>
      </w:r>
      <w:r w:rsidR="00D1624B" w:rsidRPr="005B6EFD">
        <w:t xml:space="preserve">genotyping to detect persistent non-HPV16 hrHPV is </w:t>
      </w:r>
      <w:r w:rsidR="00955209" w:rsidRPr="005B6EFD">
        <w:t xml:space="preserve">currently </w:t>
      </w:r>
      <w:r w:rsidR="00B61D74" w:rsidRPr="005B6EFD">
        <w:t>lacking in Australian context</w:t>
      </w:r>
      <w:r w:rsidR="007A4B51" w:rsidRPr="005B6EFD">
        <w:t>.</w:t>
      </w:r>
      <w:r w:rsidR="00D1624B" w:rsidRPr="005B6EFD">
        <w:t xml:space="preserve"> Ongoing studies will provide prevalence estimates for (1) people with previous vulval SCC/HSIL and (2) people with possible history of cervical/vaginal cancer or precursor lesions (NCT05217940, NCT03061435; further details in Characteristics of the evidence base - Relevant ongoing trials).</w:t>
      </w:r>
    </w:p>
    <w:p w14:paraId="58A2F0BC" w14:textId="19367E6F" w:rsidR="00C60C4A" w:rsidRPr="005B6EFD" w:rsidRDefault="00C60C4A" w:rsidP="00F82036">
      <w:pPr>
        <w:sectPr w:rsidR="00C60C4A" w:rsidRPr="005B6EFD" w:rsidSect="006A75CC">
          <w:headerReference w:type="even" r:id="rId43"/>
          <w:headerReference w:type="default" r:id="rId44"/>
          <w:footerReference w:type="even" r:id="rId45"/>
          <w:footerReference w:type="default" r:id="rId46"/>
          <w:headerReference w:type="first" r:id="rId47"/>
          <w:footerReference w:type="first" r:id="rId48"/>
          <w:type w:val="oddPage"/>
          <w:pgSz w:w="11906" w:h="16838"/>
          <w:pgMar w:top="1448" w:right="1440" w:bottom="1372" w:left="1440" w:header="708" w:footer="596" w:gutter="0"/>
          <w:cols w:space="708"/>
          <w:docGrid w:linePitch="360"/>
        </w:sectPr>
      </w:pPr>
    </w:p>
    <w:p w14:paraId="7B03933D" w14:textId="63559679" w:rsidR="004D7905" w:rsidRPr="005B6EFD" w:rsidRDefault="00627A30" w:rsidP="00627A30">
      <w:pPr>
        <w:pStyle w:val="Caption"/>
      </w:pPr>
      <w:bookmarkStart w:id="43" w:name="_Ref223013071"/>
      <w:bookmarkStart w:id="44" w:name="_Ref205889205"/>
      <w:r>
        <w:lastRenderedPageBreak/>
        <w:t xml:space="preserve">Table </w:t>
      </w:r>
      <w:r>
        <w:fldChar w:fldCharType="begin"/>
      </w:r>
      <w:r>
        <w:instrText xml:space="preserve"> SEQ Table \* ARABIC </w:instrText>
      </w:r>
      <w:r>
        <w:fldChar w:fldCharType="separate"/>
      </w:r>
      <w:r w:rsidR="00FC322E">
        <w:rPr>
          <w:noProof/>
        </w:rPr>
        <w:t>12</w:t>
      </w:r>
      <w:r>
        <w:fldChar w:fldCharType="end"/>
      </w:r>
      <w:bookmarkEnd w:id="43"/>
      <w:r>
        <w:t xml:space="preserve"> </w:t>
      </w:r>
      <w:r w:rsidRPr="005E0F9A">
        <w:t>Prevalence of hrHPV genotypes by PICO-specified subpopulation</w:t>
      </w:r>
      <w:bookmarkEnd w:id="44"/>
    </w:p>
    <w:tbl>
      <w:tblPr>
        <w:tblStyle w:val="TableGrid"/>
        <w:tblW w:w="4957" w:type="pct"/>
        <w:tblInd w:w="284" w:type="dxa"/>
        <w:tblLayout w:type="fixed"/>
        <w:tblCellMar>
          <w:top w:w="57" w:type="dxa"/>
          <w:left w:w="57" w:type="dxa"/>
          <w:bottom w:w="57" w:type="dxa"/>
          <w:right w:w="0" w:type="dxa"/>
        </w:tblCellMar>
        <w:tblLook w:val="04A0" w:firstRow="1" w:lastRow="0" w:firstColumn="1" w:lastColumn="0" w:noHBand="0" w:noVBand="1"/>
      </w:tblPr>
      <w:tblGrid>
        <w:gridCol w:w="858"/>
        <w:gridCol w:w="130"/>
        <w:gridCol w:w="1123"/>
        <w:gridCol w:w="645"/>
        <w:gridCol w:w="645"/>
        <w:gridCol w:w="645"/>
        <w:gridCol w:w="645"/>
        <w:gridCol w:w="645"/>
        <w:gridCol w:w="645"/>
        <w:gridCol w:w="645"/>
        <w:gridCol w:w="645"/>
        <w:gridCol w:w="645"/>
        <w:gridCol w:w="645"/>
        <w:gridCol w:w="645"/>
        <w:gridCol w:w="645"/>
        <w:gridCol w:w="645"/>
        <w:gridCol w:w="645"/>
        <w:gridCol w:w="962"/>
        <w:gridCol w:w="1796"/>
      </w:tblGrid>
      <w:tr w:rsidR="00A54AED" w:rsidRPr="005B6EFD" w14:paraId="72E5D1C7" w14:textId="77777777" w:rsidTr="007D5F4B">
        <w:trPr>
          <w:trHeight w:val="76"/>
        </w:trPr>
        <w:tc>
          <w:tcPr>
            <w:tcW w:w="760" w:type="pct"/>
            <w:gridSpan w:val="3"/>
            <w:tcBorders>
              <w:bottom w:val="single" w:sz="4" w:space="0" w:color="auto"/>
            </w:tcBorders>
            <w:shd w:val="clear" w:color="auto" w:fill="D9D9D9" w:themeFill="background1" w:themeFillShade="D9"/>
            <w:vAlign w:val="center"/>
          </w:tcPr>
          <w:p w14:paraId="53349015" w14:textId="77777777" w:rsidR="00D8201B" w:rsidRPr="005B6EFD" w:rsidRDefault="00D8201B" w:rsidP="00181E47">
            <w:pPr>
              <w:pStyle w:val="TableFigureHeading"/>
            </w:pPr>
            <w:r w:rsidRPr="005B6EFD">
              <w:t>Population</w:t>
            </w:r>
          </w:p>
        </w:tc>
        <w:tc>
          <w:tcPr>
            <w:tcW w:w="232" w:type="pct"/>
            <w:tcBorders>
              <w:bottom w:val="single" w:sz="4" w:space="0" w:color="auto"/>
            </w:tcBorders>
            <w:shd w:val="clear" w:color="auto" w:fill="D9D9D9" w:themeFill="background1" w:themeFillShade="D9"/>
            <w:vAlign w:val="center"/>
          </w:tcPr>
          <w:p w14:paraId="22885850" w14:textId="7D56BF60" w:rsidR="00D8201B" w:rsidRPr="005B6EFD" w:rsidRDefault="00D8201B" w:rsidP="00181E47">
            <w:pPr>
              <w:pStyle w:val="TableFigureHeading"/>
            </w:pPr>
            <w:r w:rsidRPr="005B6EFD">
              <w:t>HPV16</w:t>
            </w:r>
          </w:p>
        </w:tc>
        <w:tc>
          <w:tcPr>
            <w:tcW w:w="232" w:type="pct"/>
            <w:tcBorders>
              <w:bottom w:val="single" w:sz="4" w:space="0" w:color="auto"/>
            </w:tcBorders>
            <w:shd w:val="clear" w:color="auto" w:fill="D9D9D9" w:themeFill="background1" w:themeFillShade="D9"/>
            <w:vAlign w:val="center"/>
          </w:tcPr>
          <w:p w14:paraId="63B0B101" w14:textId="45460875" w:rsidR="00D8201B" w:rsidRPr="005B6EFD" w:rsidRDefault="00D8201B" w:rsidP="00181E47">
            <w:pPr>
              <w:pStyle w:val="TableFigureHeading"/>
            </w:pPr>
            <w:r w:rsidRPr="005B6EFD">
              <w:t>HPV18</w:t>
            </w:r>
          </w:p>
        </w:tc>
        <w:tc>
          <w:tcPr>
            <w:tcW w:w="232" w:type="pct"/>
            <w:tcBorders>
              <w:bottom w:val="single" w:sz="4" w:space="0" w:color="auto"/>
            </w:tcBorders>
            <w:shd w:val="clear" w:color="auto" w:fill="D9D9D9" w:themeFill="background1" w:themeFillShade="D9"/>
            <w:vAlign w:val="center"/>
          </w:tcPr>
          <w:p w14:paraId="0C835932" w14:textId="2BCBB2CA" w:rsidR="00D8201B" w:rsidRPr="005B6EFD" w:rsidRDefault="00D8201B" w:rsidP="00181E47">
            <w:pPr>
              <w:pStyle w:val="TableFigureHeading"/>
            </w:pPr>
            <w:r w:rsidRPr="005B6EFD">
              <w:t>HPV31</w:t>
            </w:r>
          </w:p>
        </w:tc>
        <w:tc>
          <w:tcPr>
            <w:tcW w:w="232" w:type="pct"/>
            <w:tcBorders>
              <w:bottom w:val="single" w:sz="4" w:space="0" w:color="auto"/>
            </w:tcBorders>
            <w:shd w:val="clear" w:color="auto" w:fill="D9D9D9" w:themeFill="background1" w:themeFillShade="D9"/>
            <w:vAlign w:val="center"/>
          </w:tcPr>
          <w:p w14:paraId="260180DF" w14:textId="64C23E54" w:rsidR="00D8201B" w:rsidRPr="005B6EFD" w:rsidRDefault="00D8201B" w:rsidP="00181E47">
            <w:pPr>
              <w:pStyle w:val="TableFigureHeading"/>
            </w:pPr>
            <w:r w:rsidRPr="005B6EFD">
              <w:t>HPV33</w:t>
            </w:r>
          </w:p>
        </w:tc>
        <w:tc>
          <w:tcPr>
            <w:tcW w:w="232" w:type="pct"/>
            <w:tcBorders>
              <w:bottom w:val="single" w:sz="4" w:space="0" w:color="auto"/>
            </w:tcBorders>
            <w:shd w:val="clear" w:color="auto" w:fill="D9D9D9" w:themeFill="background1" w:themeFillShade="D9"/>
            <w:vAlign w:val="center"/>
          </w:tcPr>
          <w:p w14:paraId="22B9BD36" w14:textId="045BF715" w:rsidR="00D8201B" w:rsidRPr="005B6EFD" w:rsidRDefault="00D8201B" w:rsidP="00181E47">
            <w:pPr>
              <w:pStyle w:val="TableFigureHeading"/>
            </w:pPr>
            <w:r w:rsidRPr="005B6EFD">
              <w:t>HPV35</w:t>
            </w:r>
          </w:p>
        </w:tc>
        <w:tc>
          <w:tcPr>
            <w:tcW w:w="232" w:type="pct"/>
            <w:tcBorders>
              <w:bottom w:val="single" w:sz="4" w:space="0" w:color="auto"/>
            </w:tcBorders>
            <w:shd w:val="clear" w:color="auto" w:fill="D9D9D9" w:themeFill="background1" w:themeFillShade="D9"/>
            <w:vAlign w:val="center"/>
          </w:tcPr>
          <w:p w14:paraId="4A9C7E0F" w14:textId="4EDD7A5E" w:rsidR="00D8201B" w:rsidRPr="005B6EFD" w:rsidRDefault="00D8201B" w:rsidP="00181E47">
            <w:pPr>
              <w:pStyle w:val="TableFigureHeading"/>
            </w:pPr>
            <w:r w:rsidRPr="005B6EFD">
              <w:t>HPV39</w:t>
            </w:r>
          </w:p>
        </w:tc>
        <w:tc>
          <w:tcPr>
            <w:tcW w:w="232" w:type="pct"/>
            <w:tcBorders>
              <w:bottom w:val="single" w:sz="4" w:space="0" w:color="auto"/>
            </w:tcBorders>
            <w:shd w:val="clear" w:color="auto" w:fill="D9D9D9" w:themeFill="background1" w:themeFillShade="D9"/>
            <w:vAlign w:val="center"/>
          </w:tcPr>
          <w:p w14:paraId="709CDD30" w14:textId="7D1D5CB2" w:rsidR="00D8201B" w:rsidRPr="005B6EFD" w:rsidRDefault="00D8201B" w:rsidP="00181E47">
            <w:pPr>
              <w:pStyle w:val="TableFigureHeading"/>
            </w:pPr>
            <w:r w:rsidRPr="005B6EFD">
              <w:t>HPV45</w:t>
            </w:r>
          </w:p>
        </w:tc>
        <w:tc>
          <w:tcPr>
            <w:tcW w:w="232" w:type="pct"/>
            <w:tcBorders>
              <w:bottom w:val="single" w:sz="4" w:space="0" w:color="auto"/>
            </w:tcBorders>
            <w:shd w:val="clear" w:color="auto" w:fill="D9D9D9" w:themeFill="background1" w:themeFillShade="D9"/>
            <w:vAlign w:val="center"/>
          </w:tcPr>
          <w:p w14:paraId="4CDE6F2D" w14:textId="7EF0EB5A" w:rsidR="00D8201B" w:rsidRPr="005B6EFD" w:rsidRDefault="00D8201B" w:rsidP="00181E47">
            <w:pPr>
              <w:pStyle w:val="TableFigureHeading"/>
            </w:pPr>
            <w:r w:rsidRPr="005B6EFD">
              <w:t>HPV51</w:t>
            </w:r>
          </w:p>
        </w:tc>
        <w:tc>
          <w:tcPr>
            <w:tcW w:w="232" w:type="pct"/>
            <w:tcBorders>
              <w:bottom w:val="single" w:sz="4" w:space="0" w:color="auto"/>
            </w:tcBorders>
            <w:shd w:val="clear" w:color="auto" w:fill="D9D9D9" w:themeFill="background1" w:themeFillShade="D9"/>
            <w:vAlign w:val="center"/>
          </w:tcPr>
          <w:p w14:paraId="0C5BEB0A" w14:textId="15B7A212" w:rsidR="00D8201B" w:rsidRPr="005B6EFD" w:rsidRDefault="00D8201B" w:rsidP="00181E47">
            <w:pPr>
              <w:pStyle w:val="TableFigureHeading"/>
            </w:pPr>
            <w:r w:rsidRPr="005B6EFD">
              <w:t>HPV52</w:t>
            </w:r>
          </w:p>
        </w:tc>
        <w:tc>
          <w:tcPr>
            <w:tcW w:w="232" w:type="pct"/>
            <w:tcBorders>
              <w:bottom w:val="single" w:sz="4" w:space="0" w:color="auto"/>
            </w:tcBorders>
            <w:shd w:val="clear" w:color="auto" w:fill="D9D9D9" w:themeFill="background1" w:themeFillShade="D9"/>
            <w:vAlign w:val="center"/>
          </w:tcPr>
          <w:p w14:paraId="1E959D7D" w14:textId="4F93B494" w:rsidR="00D8201B" w:rsidRPr="005B6EFD" w:rsidRDefault="00D8201B" w:rsidP="00181E47">
            <w:pPr>
              <w:pStyle w:val="TableFigureHeading"/>
            </w:pPr>
            <w:r w:rsidRPr="005B6EFD">
              <w:t>HPV56</w:t>
            </w:r>
          </w:p>
        </w:tc>
        <w:tc>
          <w:tcPr>
            <w:tcW w:w="232" w:type="pct"/>
            <w:tcBorders>
              <w:bottom w:val="single" w:sz="4" w:space="0" w:color="auto"/>
            </w:tcBorders>
            <w:shd w:val="clear" w:color="auto" w:fill="D9D9D9" w:themeFill="background1" w:themeFillShade="D9"/>
            <w:vAlign w:val="center"/>
          </w:tcPr>
          <w:p w14:paraId="57298363" w14:textId="5DE12036" w:rsidR="00D8201B" w:rsidRPr="005B6EFD" w:rsidRDefault="00D8201B" w:rsidP="00181E47">
            <w:pPr>
              <w:pStyle w:val="TableFigureHeading"/>
            </w:pPr>
            <w:r w:rsidRPr="005B6EFD">
              <w:t>HPV58</w:t>
            </w:r>
          </w:p>
        </w:tc>
        <w:tc>
          <w:tcPr>
            <w:tcW w:w="232" w:type="pct"/>
            <w:tcBorders>
              <w:bottom w:val="single" w:sz="4" w:space="0" w:color="auto"/>
            </w:tcBorders>
            <w:shd w:val="clear" w:color="auto" w:fill="D9D9D9" w:themeFill="background1" w:themeFillShade="D9"/>
            <w:vAlign w:val="center"/>
          </w:tcPr>
          <w:p w14:paraId="0B5E979A" w14:textId="6B0FCEC9" w:rsidR="00D8201B" w:rsidRPr="005B6EFD" w:rsidRDefault="00D8201B" w:rsidP="00181E47">
            <w:pPr>
              <w:pStyle w:val="TableFigureHeading"/>
            </w:pPr>
            <w:r w:rsidRPr="005B6EFD">
              <w:t>HPV59</w:t>
            </w:r>
          </w:p>
        </w:tc>
        <w:tc>
          <w:tcPr>
            <w:tcW w:w="232" w:type="pct"/>
            <w:tcBorders>
              <w:bottom w:val="single" w:sz="4" w:space="0" w:color="auto"/>
            </w:tcBorders>
            <w:shd w:val="clear" w:color="auto" w:fill="D9D9D9" w:themeFill="background1" w:themeFillShade="D9"/>
            <w:vAlign w:val="center"/>
          </w:tcPr>
          <w:p w14:paraId="4F0F3C90" w14:textId="48ED3238" w:rsidR="00D8201B" w:rsidRPr="005B6EFD" w:rsidRDefault="00D8201B" w:rsidP="00181E47">
            <w:pPr>
              <w:pStyle w:val="TableFigureHeading"/>
            </w:pPr>
            <w:r w:rsidRPr="005B6EFD">
              <w:t>HPV68</w:t>
            </w:r>
          </w:p>
        </w:tc>
        <w:tc>
          <w:tcPr>
            <w:tcW w:w="232" w:type="pct"/>
            <w:tcBorders>
              <w:bottom w:val="single" w:sz="4" w:space="0" w:color="auto"/>
            </w:tcBorders>
            <w:shd w:val="clear" w:color="auto" w:fill="D9D9D9" w:themeFill="background1" w:themeFillShade="D9"/>
            <w:vAlign w:val="center"/>
          </w:tcPr>
          <w:p w14:paraId="7768DEFD" w14:textId="43C5D33B" w:rsidR="00D8201B" w:rsidRPr="005B6EFD" w:rsidRDefault="00D8201B" w:rsidP="00181E47">
            <w:pPr>
              <w:pStyle w:val="TableFigureHeading"/>
            </w:pPr>
            <w:r w:rsidRPr="005B6EFD">
              <w:t>HPV16/ 18</w:t>
            </w:r>
          </w:p>
        </w:tc>
        <w:tc>
          <w:tcPr>
            <w:tcW w:w="346" w:type="pct"/>
            <w:tcBorders>
              <w:bottom w:val="single" w:sz="4" w:space="0" w:color="auto"/>
            </w:tcBorders>
            <w:shd w:val="clear" w:color="auto" w:fill="D9D9D9" w:themeFill="background1" w:themeFillShade="D9"/>
            <w:vAlign w:val="center"/>
          </w:tcPr>
          <w:p w14:paraId="5386AA26" w14:textId="7656205C" w:rsidR="00D8201B" w:rsidRPr="005B6EFD" w:rsidRDefault="00D8201B" w:rsidP="00181E47">
            <w:pPr>
              <w:pStyle w:val="TableFigureHeading"/>
            </w:pPr>
            <w:r w:rsidRPr="005B6EFD">
              <w:t>hrHPV</w:t>
            </w:r>
          </w:p>
        </w:tc>
        <w:tc>
          <w:tcPr>
            <w:tcW w:w="648" w:type="pct"/>
            <w:tcBorders>
              <w:bottom w:val="single" w:sz="4" w:space="0" w:color="auto"/>
            </w:tcBorders>
            <w:shd w:val="clear" w:color="auto" w:fill="D9D9D9" w:themeFill="background1" w:themeFillShade="D9"/>
            <w:vAlign w:val="center"/>
          </w:tcPr>
          <w:p w14:paraId="3D54A25E" w14:textId="526A4FDD" w:rsidR="00D8201B" w:rsidRPr="005B6EFD" w:rsidRDefault="00D8201B" w:rsidP="00181E47">
            <w:pPr>
              <w:pStyle w:val="TableFigureHeading"/>
            </w:pPr>
            <w:r w:rsidRPr="005B6EFD">
              <w:t>Source</w:t>
            </w:r>
          </w:p>
        </w:tc>
      </w:tr>
      <w:tr w:rsidR="00F448B6" w:rsidRPr="005B6EFD" w14:paraId="6A982868" w14:textId="77777777" w:rsidTr="007D5F4B">
        <w:trPr>
          <w:trHeight w:val="212"/>
        </w:trPr>
        <w:tc>
          <w:tcPr>
            <w:tcW w:w="760" w:type="pct"/>
            <w:gridSpan w:val="3"/>
            <w:vMerge w:val="restart"/>
            <w:tcBorders>
              <w:top w:val="single" w:sz="4" w:space="0" w:color="auto"/>
              <w:left w:val="single" w:sz="4" w:space="0" w:color="auto"/>
              <w:bottom w:val="single" w:sz="4" w:space="0" w:color="auto"/>
              <w:right w:val="single" w:sz="4" w:space="0" w:color="auto"/>
            </w:tcBorders>
            <w:noWrap/>
            <w:vAlign w:val="center"/>
          </w:tcPr>
          <w:p w14:paraId="75ADB321" w14:textId="77777777" w:rsidR="00D8201B" w:rsidRPr="005B6EFD" w:rsidRDefault="00D8201B" w:rsidP="00181E47">
            <w:pPr>
              <w:pStyle w:val="Tablebullets"/>
              <w:numPr>
                <w:ilvl w:val="0"/>
                <w:numId w:val="0"/>
              </w:numPr>
              <w:spacing w:before="0" w:after="0"/>
            </w:pPr>
            <w:r w:rsidRPr="005B6EFD">
              <w:t>MSM and TW LWH</w:t>
            </w:r>
          </w:p>
        </w:tc>
        <w:tc>
          <w:tcPr>
            <w:tcW w:w="232" w:type="pct"/>
            <w:tcBorders>
              <w:top w:val="single" w:sz="4" w:space="0" w:color="auto"/>
              <w:left w:val="single" w:sz="4" w:space="0" w:color="auto"/>
              <w:bottom w:val="single" w:sz="4" w:space="0" w:color="auto"/>
              <w:right w:val="single" w:sz="4" w:space="0" w:color="auto"/>
            </w:tcBorders>
            <w:noWrap/>
            <w:vAlign w:val="center"/>
          </w:tcPr>
          <w:p w14:paraId="23BDF226" w14:textId="2FEE50AF" w:rsidR="00D8201B" w:rsidRPr="005B6EFD" w:rsidRDefault="00D8201B" w:rsidP="00181E47">
            <w:pPr>
              <w:pStyle w:val="Tablebullets"/>
              <w:numPr>
                <w:ilvl w:val="0"/>
                <w:numId w:val="0"/>
              </w:numPr>
              <w:spacing w:before="0" w:after="0"/>
            </w:pPr>
            <w:r w:rsidRPr="005B6EFD">
              <w:t>28.5%</w:t>
            </w:r>
          </w:p>
        </w:tc>
        <w:tc>
          <w:tcPr>
            <w:tcW w:w="232" w:type="pct"/>
            <w:tcBorders>
              <w:top w:val="single" w:sz="4" w:space="0" w:color="auto"/>
              <w:left w:val="single" w:sz="4" w:space="0" w:color="auto"/>
              <w:bottom w:val="single" w:sz="4" w:space="0" w:color="auto"/>
              <w:right w:val="single" w:sz="4" w:space="0" w:color="auto"/>
            </w:tcBorders>
            <w:vAlign w:val="center"/>
          </w:tcPr>
          <w:p w14:paraId="48FF6AB4" w14:textId="40625809" w:rsidR="00D8201B" w:rsidRPr="005B6EFD" w:rsidRDefault="00D8201B" w:rsidP="00181E47">
            <w:pPr>
              <w:pStyle w:val="Tablebullets"/>
              <w:numPr>
                <w:ilvl w:val="0"/>
                <w:numId w:val="0"/>
              </w:numPr>
              <w:spacing w:before="0" w:after="0"/>
            </w:pPr>
            <w:r w:rsidRPr="005B6EFD">
              <w:t>15.2%</w:t>
            </w:r>
          </w:p>
        </w:tc>
        <w:tc>
          <w:tcPr>
            <w:tcW w:w="232" w:type="pct"/>
            <w:tcBorders>
              <w:top w:val="single" w:sz="4" w:space="0" w:color="auto"/>
              <w:left w:val="single" w:sz="4" w:space="0" w:color="auto"/>
              <w:bottom w:val="single" w:sz="4" w:space="0" w:color="auto"/>
              <w:right w:val="single" w:sz="4" w:space="0" w:color="auto"/>
            </w:tcBorders>
            <w:vAlign w:val="center"/>
          </w:tcPr>
          <w:p w14:paraId="09AD5F80" w14:textId="53F8107A" w:rsidR="00D8201B" w:rsidRPr="005B6EFD" w:rsidRDefault="00D8201B" w:rsidP="00181E47">
            <w:pPr>
              <w:pStyle w:val="Tablebullets"/>
              <w:numPr>
                <w:ilvl w:val="0"/>
                <w:numId w:val="0"/>
              </w:numPr>
              <w:spacing w:before="0" w:after="0"/>
            </w:pPr>
            <w:r w:rsidRPr="005B6EFD">
              <w:t>11.9%</w:t>
            </w:r>
          </w:p>
        </w:tc>
        <w:tc>
          <w:tcPr>
            <w:tcW w:w="232" w:type="pct"/>
            <w:tcBorders>
              <w:top w:val="single" w:sz="4" w:space="0" w:color="auto"/>
              <w:left w:val="single" w:sz="4" w:space="0" w:color="auto"/>
              <w:bottom w:val="single" w:sz="4" w:space="0" w:color="auto"/>
              <w:right w:val="single" w:sz="4" w:space="0" w:color="auto"/>
            </w:tcBorders>
            <w:vAlign w:val="center"/>
          </w:tcPr>
          <w:p w14:paraId="5B355863" w14:textId="797E0B57" w:rsidR="00D8201B" w:rsidRPr="005B6EFD" w:rsidRDefault="00D8201B" w:rsidP="00181E47">
            <w:pPr>
              <w:pStyle w:val="Tablebullets"/>
              <w:numPr>
                <w:ilvl w:val="0"/>
                <w:numId w:val="0"/>
              </w:numPr>
              <w:spacing w:before="0" w:after="0"/>
            </w:pPr>
            <w:r w:rsidRPr="005B6EFD">
              <w:t>10.5%</w:t>
            </w:r>
          </w:p>
        </w:tc>
        <w:tc>
          <w:tcPr>
            <w:tcW w:w="232" w:type="pct"/>
            <w:tcBorders>
              <w:top w:val="single" w:sz="4" w:space="0" w:color="auto"/>
              <w:left w:val="single" w:sz="4" w:space="0" w:color="auto"/>
              <w:bottom w:val="single" w:sz="4" w:space="0" w:color="auto"/>
              <w:right w:val="single" w:sz="4" w:space="0" w:color="auto"/>
            </w:tcBorders>
            <w:vAlign w:val="center"/>
          </w:tcPr>
          <w:p w14:paraId="288CB238" w14:textId="2A791030" w:rsidR="00D8201B" w:rsidRPr="005B6EFD" w:rsidRDefault="00D8201B" w:rsidP="00181E47">
            <w:pPr>
              <w:pStyle w:val="Tablebullets"/>
              <w:numPr>
                <w:ilvl w:val="0"/>
                <w:numId w:val="0"/>
              </w:numPr>
              <w:spacing w:before="0" w:after="0"/>
            </w:pPr>
            <w:r w:rsidRPr="005B6EFD">
              <w:t>8.7%</w:t>
            </w:r>
          </w:p>
        </w:tc>
        <w:tc>
          <w:tcPr>
            <w:tcW w:w="232" w:type="pct"/>
            <w:tcBorders>
              <w:top w:val="single" w:sz="4" w:space="0" w:color="auto"/>
              <w:left w:val="single" w:sz="4" w:space="0" w:color="auto"/>
              <w:bottom w:val="single" w:sz="4" w:space="0" w:color="auto"/>
              <w:right w:val="single" w:sz="4" w:space="0" w:color="auto"/>
            </w:tcBorders>
            <w:vAlign w:val="center"/>
          </w:tcPr>
          <w:p w14:paraId="389DE988" w14:textId="316134D2" w:rsidR="00D8201B" w:rsidRPr="005B6EFD" w:rsidRDefault="00D8201B" w:rsidP="00181E47">
            <w:pPr>
              <w:pStyle w:val="Tablebullets"/>
              <w:numPr>
                <w:ilvl w:val="0"/>
                <w:numId w:val="0"/>
              </w:numPr>
              <w:spacing w:before="0" w:after="0"/>
            </w:pPr>
            <w:r w:rsidRPr="005B6EFD">
              <w:t>10.6%</w:t>
            </w:r>
          </w:p>
        </w:tc>
        <w:tc>
          <w:tcPr>
            <w:tcW w:w="232" w:type="pct"/>
            <w:tcBorders>
              <w:top w:val="single" w:sz="4" w:space="0" w:color="auto"/>
              <w:left w:val="single" w:sz="4" w:space="0" w:color="auto"/>
              <w:bottom w:val="single" w:sz="4" w:space="0" w:color="auto"/>
              <w:right w:val="single" w:sz="4" w:space="0" w:color="auto"/>
            </w:tcBorders>
            <w:vAlign w:val="center"/>
          </w:tcPr>
          <w:p w14:paraId="1D14E26C" w14:textId="1697B96C" w:rsidR="00D8201B" w:rsidRPr="005B6EFD" w:rsidRDefault="00D8201B" w:rsidP="00181E47">
            <w:pPr>
              <w:pStyle w:val="Tablebullets"/>
              <w:numPr>
                <w:ilvl w:val="0"/>
                <w:numId w:val="0"/>
              </w:numPr>
              <w:spacing w:before="0" w:after="0"/>
            </w:pPr>
            <w:r w:rsidRPr="005B6EFD">
              <w:t>12.1%</w:t>
            </w:r>
          </w:p>
        </w:tc>
        <w:tc>
          <w:tcPr>
            <w:tcW w:w="232" w:type="pct"/>
            <w:tcBorders>
              <w:top w:val="single" w:sz="4" w:space="0" w:color="auto"/>
              <w:left w:val="single" w:sz="4" w:space="0" w:color="auto"/>
              <w:bottom w:val="single" w:sz="4" w:space="0" w:color="auto"/>
              <w:right w:val="single" w:sz="4" w:space="0" w:color="auto"/>
            </w:tcBorders>
            <w:vAlign w:val="center"/>
          </w:tcPr>
          <w:p w14:paraId="453EFECF" w14:textId="540856D6" w:rsidR="00D8201B" w:rsidRPr="005B6EFD" w:rsidRDefault="00D8201B" w:rsidP="00181E47">
            <w:pPr>
              <w:pStyle w:val="Tablebullets"/>
              <w:numPr>
                <w:ilvl w:val="0"/>
                <w:numId w:val="0"/>
              </w:numPr>
              <w:spacing w:before="0" w:after="0"/>
            </w:pPr>
            <w:r w:rsidRPr="005B6EFD">
              <w:t>13.6%</w:t>
            </w:r>
          </w:p>
        </w:tc>
        <w:tc>
          <w:tcPr>
            <w:tcW w:w="232" w:type="pct"/>
            <w:tcBorders>
              <w:top w:val="single" w:sz="4" w:space="0" w:color="auto"/>
              <w:left w:val="single" w:sz="4" w:space="0" w:color="auto"/>
              <w:bottom w:val="single" w:sz="4" w:space="0" w:color="auto"/>
              <w:right w:val="single" w:sz="4" w:space="0" w:color="auto"/>
            </w:tcBorders>
            <w:vAlign w:val="center"/>
          </w:tcPr>
          <w:p w14:paraId="1CC2202C" w14:textId="36F4A8FF" w:rsidR="00D8201B" w:rsidRPr="005B6EFD" w:rsidRDefault="00D8201B" w:rsidP="00181E47">
            <w:pPr>
              <w:pStyle w:val="Tablebullets"/>
              <w:numPr>
                <w:ilvl w:val="0"/>
                <w:numId w:val="0"/>
              </w:numPr>
              <w:spacing w:before="0" w:after="0"/>
            </w:pPr>
            <w:r w:rsidRPr="005B6EFD">
              <w:t>15.6%</w:t>
            </w:r>
          </w:p>
        </w:tc>
        <w:tc>
          <w:tcPr>
            <w:tcW w:w="232" w:type="pct"/>
            <w:tcBorders>
              <w:top w:val="single" w:sz="4" w:space="0" w:color="auto"/>
              <w:left w:val="single" w:sz="4" w:space="0" w:color="auto"/>
              <w:bottom w:val="single" w:sz="4" w:space="0" w:color="auto"/>
              <w:right w:val="single" w:sz="4" w:space="0" w:color="auto"/>
            </w:tcBorders>
            <w:vAlign w:val="center"/>
          </w:tcPr>
          <w:p w14:paraId="0A728FC1" w14:textId="7E5BCB7F" w:rsidR="00D8201B" w:rsidRPr="005B6EFD" w:rsidRDefault="00D8201B" w:rsidP="00181E47">
            <w:pPr>
              <w:pStyle w:val="Tablebullets"/>
              <w:numPr>
                <w:ilvl w:val="0"/>
                <w:numId w:val="0"/>
              </w:numPr>
              <w:spacing w:before="0" w:after="0"/>
            </w:pPr>
            <w:r w:rsidRPr="005B6EFD">
              <w:t>7.9%</w:t>
            </w:r>
          </w:p>
        </w:tc>
        <w:tc>
          <w:tcPr>
            <w:tcW w:w="232" w:type="pct"/>
            <w:tcBorders>
              <w:top w:val="single" w:sz="4" w:space="0" w:color="auto"/>
              <w:left w:val="single" w:sz="4" w:space="0" w:color="auto"/>
              <w:bottom w:val="single" w:sz="4" w:space="0" w:color="auto"/>
              <w:right w:val="single" w:sz="4" w:space="0" w:color="auto"/>
            </w:tcBorders>
            <w:vAlign w:val="center"/>
          </w:tcPr>
          <w:p w14:paraId="2ED09C30" w14:textId="28DC2F50" w:rsidR="00D8201B" w:rsidRPr="005B6EFD" w:rsidRDefault="00D8201B" w:rsidP="00181E47">
            <w:pPr>
              <w:pStyle w:val="Tablebullets"/>
              <w:numPr>
                <w:ilvl w:val="0"/>
                <w:numId w:val="0"/>
              </w:numPr>
              <w:spacing w:before="0" w:after="0"/>
            </w:pPr>
            <w:r w:rsidRPr="005B6EFD">
              <w:t>13.2%</w:t>
            </w:r>
          </w:p>
        </w:tc>
        <w:tc>
          <w:tcPr>
            <w:tcW w:w="232" w:type="pct"/>
            <w:tcBorders>
              <w:top w:val="single" w:sz="4" w:space="0" w:color="auto"/>
              <w:left w:val="single" w:sz="4" w:space="0" w:color="auto"/>
              <w:bottom w:val="single" w:sz="4" w:space="0" w:color="auto"/>
              <w:right w:val="single" w:sz="4" w:space="0" w:color="auto"/>
            </w:tcBorders>
            <w:vAlign w:val="center"/>
          </w:tcPr>
          <w:p w14:paraId="031097F4" w14:textId="52D3B096" w:rsidR="00D8201B" w:rsidRPr="005B6EFD" w:rsidRDefault="00D8201B" w:rsidP="00181E47">
            <w:pPr>
              <w:pStyle w:val="Tablebullets"/>
              <w:numPr>
                <w:ilvl w:val="0"/>
                <w:numId w:val="0"/>
              </w:numPr>
              <w:spacing w:before="0" w:after="0"/>
            </w:pPr>
            <w:r w:rsidRPr="005B6EFD">
              <w:t>11.9%</w:t>
            </w:r>
          </w:p>
        </w:tc>
        <w:tc>
          <w:tcPr>
            <w:tcW w:w="232" w:type="pct"/>
            <w:tcBorders>
              <w:top w:val="single" w:sz="4" w:space="0" w:color="auto"/>
              <w:left w:val="single" w:sz="4" w:space="0" w:color="auto"/>
              <w:bottom w:val="single" w:sz="4" w:space="0" w:color="auto"/>
              <w:right w:val="single" w:sz="4" w:space="0" w:color="auto"/>
            </w:tcBorders>
            <w:vAlign w:val="center"/>
          </w:tcPr>
          <w:p w14:paraId="3A2120E8" w14:textId="76797982" w:rsidR="00D8201B" w:rsidRPr="005B6EFD" w:rsidRDefault="00D8201B" w:rsidP="00181E47">
            <w:pPr>
              <w:pStyle w:val="Tablebullets"/>
              <w:numPr>
                <w:ilvl w:val="0"/>
                <w:numId w:val="0"/>
              </w:numPr>
              <w:spacing w:before="0" w:after="0"/>
            </w:pPr>
            <w:r w:rsidRPr="005B6EFD">
              <w:t>10.5%</w:t>
            </w:r>
          </w:p>
        </w:tc>
        <w:tc>
          <w:tcPr>
            <w:tcW w:w="232" w:type="pct"/>
            <w:tcBorders>
              <w:top w:val="single" w:sz="4" w:space="0" w:color="auto"/>
              <w:left w:val="single" w:sz="4" w:space="0" w:color="auto"/>
              <w:bottom w:val="single" w:sz="4" w:space="0" w:color="auto"/>
              <w:right w:val="single" w:sz="4" w:space="0" w:color="auto"/>
            </w:tcBorders>
            <w:vAlign w:val="center"/>
          </w:tcPr>
          <w:p w14:paraId="029BF0B7" w14:textId="07EE81A6" w:rsidR="00D8201B" w:rsidRPr="005B6EFD" w:rsidRDefault="00D8201B" w:rsidP="00181E47">
            <w:pPr>
              <w:pStyle w:val="Tablebullets"/>
              <w:numPr>
                <w:ilvl w:val="0"/>
                <w:numId w:val="0"/>
              </w:numPr>
              <w:spacing w:before="0" w:after="0"/>
            </w:pPr>
            <w:r w:rsidRPr="005B6EFD">
              <w:t>37.4%</w:t>
            </w:r>
          </w:p>
        </w:tc>
        <w:tc>
          <w:tcPr>
            <w:tcW w:w="346" w:type="pct"/>
            <w:tcBorders>
              <w:top w:val="single" w:sz="4" w:space="0" w:color="auto"/>
              <w:left w:val="single" w:sz="4" w:space="0" w:color="auto"/>
              <w:bottom w:val="single" w:sz="4" w:space="0" w:color="auto"/>
              <w:right w:val="single" w:sz="4" w:space="0" w:color="auto"/>
            </w:tcBorders>
            <w:vAlign w:val="center"/>
          </w:tcPr>
          <w:p w14:paraId="1DF4F407" w14:textId="33A325F6" w:rsidR="00D8201B" w:rsidRPr="005B6EFD" w:rsidRDefault="00D8201B" w:rsidP="00181E47">
            <w:pPr>
              <w:pStyle w:val="Tablebullets"/>
              <w:numPr>
                <w:ilvl w:val="0"/>
                <w:numId w:val="0"/>
              </w:numPr>
              <w:spacing w:before="0" w:after="0"/>
            </w:pPr>
            <w:r w:rsidRPr="005B6EFD">
              <w:t>74.3%</w:t>
            </w:r>
          </w:p>
        </w:tc>
        <w:tc>
          <w:tcPr>
            <w:tcW w:w="648" w:type="pct"/>
            <w:tcBorders>
              <w:top w:val="single" w:sz="4" w:space="0" w:color="auto"/>
              <w:left w:val="single" w:sz="4" w:space="0" w:color="auto"/>
              <w:bottom w:val="single" w:sz="4" w:space="0" w:color="auto"/>
              <w:right w:val="single" w:sz="4" w:space="0" w:color="auto"/>
            </w:tcBorders>
            <w:vAlign w:val="center"/>
          </w:tcPr>
          <w:p w14:paraId="5E58EAB6" w14:textId="099B8999" w:rsidR="00D8201B" w:rsidRPr="005B6EFD" w:rsidRDefault="00D8201B" w:rsidP="00181E47">
            <w:pPr>
              <w:pStyle w:val="Tablebullets"/>
              <w:numPr>
                <w:ilvl w:val="0"/>
                <w:numId w:val="0"/>
              </w:numPr>
              <w:spacing w:before="0" w:after="0"/>
            </w:pPr>
            <w:r w:rsidRPr="005B6EFD">
              <w:t>Wei 2021</w:t>
            </w:r>
            <w:bookmarkStart w:id="45" w:name="_Ref205815618"/>
            <w:r w:rsidRPr="005B6EFD">
              <w:rPr>
                <w:rStyle w:val="FootnoteReference"/>
              </w:rPr>
              <w:footnoteReference w:id="13"/>
            </w:r>
            <w:bookmarkEnd w:id="45"/>
          </w:p>
        </w:tc>
      </w:tr>
      <w:tr w:rsidR="00F448B6" w:rsidRPr="005B6EFD" w14:paraId="0853863E" w14:textId="77777777" w:rsidTr="007D5F4B">
        <w:trPr>
          <w:trHeight w:val="212"/>
        </w:trPr>
        <w:tc>
          <w:tcPr>
            <w:tcW w:w="760" w:type="pct"/>
            <w:gridSpan w:val="3"/>
            <w:vMerge/>
            <w:tcBorders>
              <w:top w:val="single" w:sz="4" w:space="0" w:color="auto"/>
              <w:left w:val="single" w:sz="4" w:space="0" w:color="auto"/>
              <w:bottom w:val="single" w:sz="4" w:space="0" w:color="auto"/>
              <w:right w:val="single" w:sz="4" w:space="0" w:color="auto"/>
            </w:tcBorders>
            <w:noWrap/>
            <w:vAlign w:val="center"/>
          </w:tcPr>
          <w:p w14:paraId="1C1F4DA5" w14:textId="77777777" w:rsidR="00D8201B" w:rsidRPr="005B6EFD" w:rsidRDefault="00D8201B" w:rsidP="00181E47">
            <w:pPr>
              <w:pStyle w:val="Tablebullets"/>
              <w:numPr>
                <w:ilvl w:val="0"/>
                <w:numId w:val="0"/>
              </w:numPr>
              <w:spacing w:before="0" w:after="0"/>
            </w:pPr>
          </w:p>
        </w:tc>
        <w:tc>
          <w:tcPr>
            <w:tcW w:w="232" w:type="pct"/>
            <w:tcBorders>
              <w:top w:val="single" w:sz="4" w:space="0" w:color="auto"/>
              <w:left w:val="single" w:sz="4" w:space="0" w:color="auto"/>
              <w:bottom w:val="single" w:sz="4" w:space="0" w:color="auto"/>
              <w:right w:val="single" w:sz="4" w:space="0" w:color="auto"/>
            </w:tcBorders>
            <w:noWrap/>
            <w:vAlign w:val="center"/>
          </w:tcPr>
          <w:p w14:paraId="77F26777" w14:textId="688267DA" w:rsidR="00D8201B" w:rsidRPr="005B6EFD" w:rsidRDefault="00D8201B" w:rsidP="00181E47">
            <w:pPr>
              <w:pStyle w:val="Tablebullets"/>
              <w:numPr>
                <w:ilvl w:val="0"/>
                <w:numId w:val="0"/>
              </w:numPr>
              <w:spacing w:before="0" w:after="0"/>
            </w:pPr>
            <w:r w:rsidRPr="005B6EFD">
              <w:t>31.9%</w:t>
            </w:r>
          </w:p>
        </w:tc>
        <w:tc>
          <w:tcPr>
            <w:tcW w:w="232" w:type="pct"/>
            <w:tcBorders>
              <w:top w:val="single" w:sz="4" w:space="0" w:color="auto"/>
              <w:left w:val="single" w:sz="4" w:space="0" w:color="auto"/>
              <w:bottom w:val="single" w:sz="4" w:space="0" w:color="auto"/>
              <w:right w:val="single" w:sz="4" w:space="0" w:color="auto"/>
            </w:tcBorders>
            <w:vAlign w:val="center"/>
          </w:tcPr>
          <w:p w14:paraId="297826BC" w14:textId="7597638A" w:rsidR="00D8201B" w:rsidRPr="005B6EFD" w:rsidRDefault="00D8201B"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0172C05C" w14:textId="50C4407B" w:rsidR="00D8201B" w:rsidRPr="005B6EFD" w:rsidRDefault="00D8201B"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2A4A3688" w14:textId="13EA80A8" w:rsidR="00D8201B" w:rsidRPr="005B6EFD" w:rsidRDefault="00D8201B"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7C1AC038" w14:textId="26567BEF" w:rsidR="00D8201B" w:rsidRPr="005B6EFD" w:rsidRDefault="00D8201B"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294D0E42" w14:textId="5EDD3D90" w:rsidR="00D8201B" w:rsidRPr="005B6EFD" w:rsidRDefault="00D8201B"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0C28B70C" w14:textId="688FB0ED" w:rsidR="00D8201B" w:rsidRPr="005B6EFD" w:rsidRDefault="00D8201B"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1102FC43" w14:textId="6B835859" w:rsidR="00D8201B" w:rsidRPr="005B6EFD" w:rsidRDefault="00D8201B"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3A9452F5" w14:textId="28E14FE3" w:rsidR="00D8201B" w:rsidRPr="005B6EFD" w:rsidRDefault="00D8201B"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673F58D1" w14:textId="66C26D30" w:rsidR="00D8201B" w:rsidRPr="005B6EFD" w:rsidRDefault="00D8201B"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043F45A3" w14:textId="4BE3AD58" w:rsidR="00D8201B" w:rsidRPr="005B6EFD" w:rsidRDefault="00D8201B"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0A5F2D6C" w14:textId="787DD9D0" w:rsidR="00D8201B" w:rsidRPr="005B6EFD" w:rsidRDefault="00D8201B"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005E4C59" w14:textId="0F1A0065" w:rsidR="00D8201B" w:rsidRPr="005B6EFD" w:rsidRDefault="00D8201B"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11DA318F" w14:textId="005D25E4" w:rsidR="00D8201B" w:rsidRPr="005B6EFD" w:rsidRDefault="00D8201B" w:rsidP="00181E47">
            <w:pPr>
              <w:pStyle w:val="Tablebullets"/>
              <w:numPr>
                <w:ilvl w:val="0"/>
                <w:numId w:val="0"/>
              </w:numPr>
              <w:spacing w:before="0" w:after="0"/>
            </w:pPr>
            <w:r w:rsidRPr="005B6EFD">
              <w:t>NR</w:t>
            </w:r>
          </w:p>
        </w:tc>
        <w:tc>
          <w:tcPr>
            <w:tcW w:w="346" w:type="pct"/>
            <w:tcBorders>
              <w:top w:val="single" w:sz="4" w:space="0" w:color="auto"/>
              <w:left w:val="single" w:sz="4" w:space="0" w:color="auto"/>
              <w:bottom w:val="single" w:sz="4" w:space="0" w:color="auto"/>
              <w:right w:val="single" w:sz="4" w:space="0" w:color="auto"/>
            </w:tcBorders>
            <w:vAlign w:val="center"/>
          </w:tcPr>
          <w:p w14:paraId="7AABF35E" w14:textId="5189A317" w:rsidR="00D8201B" w:rsidRPr="005B6EFD" w:rsidRDefault="00D8201B" w:rsidP="00181E47">
            <w:pPr>
              <w:pStyle w:val="Tablebullets"/>
              <w:numPr>
                <w:ilvl w:val="0"/>
                <w:numId w:val="0"/>
              </w:numPr>
              <w:spacing w:before="0" w:after="0"/>
            </w:pPr>
            <w:r w:rsidRPr="005B6EFD">
              <w:t>8</w:t>
            </w:r>
            <w:r w:rsidR="000108B5" w:rsidRPr="005B6EFD">
              <w:t>4</w:t>
            </w:r>
            <w:r w:rsidRPr="005B6EFD">
              <w:t>.</w:t>
            </w:r>
            <w:r w:rsidR="000108B5" w:rsidRPr="005B6EFD">
              <w:t>3</w:t>
            </w:r>
            <w:r w:rsidRPr="005B6EFD">
              <w:t>%</w:t>
            </w:r>
          </w:p>
        </w:tc>
        <w:tc>
          <w:tcPr>
            <w:tcW w:w="648" w:type="pct"/>
            <w:tcBorders>
              <w:top w:val="single" w:sz="4" w:space="0" w:color="auto"/>
              <w:left w:val="single" w:sz="4" w:space="0" w:color="auto"/>
              <w:bottom w:val="single" w:sz="4" w:space="0" w:color="auto"/>
              <w:right w:val="single" w:sz="4" w:space="0" w:color="auto"/>
            </w:tcBorders>
            <w:vAlign w:val="center"/>
          </w:tcPr>
          <w:p w14:paraId="31A454BC" w14:textId="377E70C4" w:rsidR="00D8201B" w:rsidRPr="005B6EFD" w:rsidRDefault="00ED5F9E" w:rsidP="00181E47">
            <w:pPr>
              <w:pStyle w:val="Tablebullets"/>
              <w:numPr>
                <w:ilvl w:val="0"/>
                <w:numId w:val="0"/>
              </w:numPr>
              <w:spacing w:before="0" w:after="0"/>
            </w:pPr>
            <w:r w:rsidRPr="005B6EFD">
              <w:t>Poynten 2021</w:t>
            </w:r>
            <w:r w:rsidR="00941DFA" w:rsidRPr="00941DFA">
              <w:rPr>
                <w:vertAlign w:val="superscript"/>
              </w:rPr>
              <w:fldChar w:fldCharType="begin"/>
            </w:r>
            <w:r w:rsidR="00941DFA" w:rsidRPr="00941DFA">
              <w:rPr>
                <w:vertAlign w:val="superscript"/>
              </w:rPr>
              <w:instrText xml:space="preserve"> NOTEREF _Ref219190104 \h </w:instrText>
            </w:r>
            <w:r w:rsidR="00941DFA">
              <w:rPr>
                <w:vertAlign w:val="superscript"/>
              </w:rPr>
              <w:instrText xml:space="preserve"> \* MERGEFORMAT </w:instrText>
            </w:r>
            <w:r w:rsidR="00941DFA" w:rsidRPr="00941DFA">
              <w:rPr>
                <w:vertAlign w:val="superscript"/>
              </w:rPr>
            </w:r>
            <w:r w:rsidR="00941DFA" w:rsidRPr="00941DFA">
              <w:rPr>
                <w:vertAlign w:val="superscript"/>
              </w:rPr>
              <w:fldChar w:fldCharType="separate"/>
            </w:r>
            <w:r w:rsidR="00FC322E">
              <w:rPr>
                <w:vertAlign w:val="superscript"/>
              </w:rPr>
              <w:t>5</w:t>
            </w:r>
            <w:r w:rsidR="00941DFA" w:rsidRPr="00941DFA">
              <w:rPr>
                <w:vertAlign w:val="superscript"/>
              </w:rPr>
              <w:fldChar w:fldCharType="end"/>
            </w:r>
            <w:r w:rsidRPr="005B6EFD">
              <w:t>; Jin 2025</w:t>
            </w:r>
            <w:bookmarkStart w:id="46" w:name="_Ref212202720"/>
            <w:r w:rsidR="001C4DF6" w:rsidRPr="005B6EFD">
              <w:rPr>
                <w:rStyle w:val="FootnoteReference"/>
              </w:rPr>
              <w:footnoteReference w:id="14"/>
            </w:r>
            <w:bookmarkEnd w:id="46"/>
            <w:r w:rsidRPr="005B6EFD">
              <w:rPr>
                <w:vertAlign w:val="superscript"/>
              </w:rPr>
              <w:t xml:space="preserve"> </w:t>
            </w:r>
            <w:r w:rsidRPr="005B6EFD">
              <w:t>(SPANC)</w:t>
            </w:r>
          </w:p>
        </w:tc>
      </w:tr>
      <w:tr w:rsidR="00F448B6" w:rsidRPr="005B6EFD" w14:paraId="75F02E11" w14:textId="77777777" w:rsidTr="007D5F4B">
        <w:trPr>
          <w:trHeight w:val="212"/>
        </w:trPr>
        <w:tc>
          <w:tcPr>
            <w:tcW w:w="760" w:type="pct"/>
            <w:gridSpan w:val="3"/>
            <w:vMerge w:val="restart"/>
            <w:tcBorders>
              <w:top w:val="single" w:sz="4" w:space="0" w:color="auto"/>
              <w:left w:val="single" w:sz="4" w:space="0" w:color="auto"/>
              <w:bottom w:val="single" w:sz="4" w:space="0" w:color="auto"/>
              <w:right w:val="single" w:sz="4" w:space="0" w:color="auto"/>
            </w:tcBorders>
            <w:noWrap/>
            <w:vAlign w:val="center"/>
          </w:tcPr>
          <w:p w14:paraId="3BC5679E" w14:textId="77777777" w:rsidR="00D8201B" w:rsidRPr="005B6EFD" w:rsidRDefault="00D8201B" w:rsidP="00181E47">
            <w:pPr>
              <w:pStyle w:val="Tablebullets"/>
              <w:numPr>
                <w:ilvl w:val="0"/>
                <w:numId w:val="0"/>
              </w:numPr>
              <w:spacing w:before="0" w:after="0"/>
            </w:pPr>
            <w:r w:rsidRPr="005B6EFD">
              <w:t>MSM and TW not LWH</w:t>
            </w:r>
          </w:p>
        </w:tc>
        <w:tc>
          <w:tcPr>
            <w:tcW w:w="232" w:type="pct"/>
            <w:tcBorders>
              <w:top w:val="single" w:sz="4" w:space="0" w:color="auto"/>
              <w:left w:val="single" w:sz="4" w:space="0" w:color="auto"/>
              <w:bottom w:val="single" w:sz="4" w:space="0" w:color="auto"/>
              <w:right w:val="single" w:sz="4" w:space="0" w:color="auto"/>
            </w:tcBorders>
            <w:noWrap/>
            <w:vAlign w:val="center"/>
          </w:tcPr>
          <w:p w14:paraId="1F24E2E1" w14:textId="725157C6" w:rsidR="00D8201B" w:rsidRPr="005B6EFD" w:rsidRDefault="00D8201B" w:rsidP="00181E47">
            <w:pPr>
              <w:pStyle w:val="Tablebullets"/>
              <w:numPr>
                <w:ilvl w:val="0"/>
                <w:numId w:val="0"/>
              </w:numPr>
              <w:spacing w:before="0" w:after="0"/>
            </w:pPr>
            <w:r w:rsidRPr="005B6EFD">
              <w:t>13.7%</w:t>
            </w:r>
          </w:p>
        </w:tc>
        <w:tc>
          <w:tcPr>
            <w:tcW w:w="232" w:type="pct"/>
            <w:tcBorders>
              <w:top w:val="single" w:sz="4" w:space="0" w:color="auto"/>
              <w:left w:val="single" w:sz="4" w:space="0" w:color="auto"/>
              <w:bottom w:val="single" w:sz="4" w:space="0" w:color="auto"/>
              <w:right w:val="single" w:sz="4" w:space="0" w:color="auto"/>
            </w:tcBorders>
            <w:vAlign w:val="center"/>
          </w:tcPr>
          <w:p w14:paraId="65209A58" w14:textId="17D8F26C" w:rsidR="00D8201B" w:rsidRPr="005B6EFD" w:rsidRDefault="00D8201B" w:rsidP="00181E47">
            <w:pPr>
              <w:pStyle w:val="Tablebullets"/>
              <w:numPr>
                <w:ilvl w:val="0"/>
                <w:numId w:val="0"/>
              </w:numPr>
              <w:spacing w:before="0" w:after="0"/>
            </w:pPr>
            <w:r w:rsidRPr="005B6EFD">
              <w:t>6.4%</w:t>
            </w:r>
          </w:p>
        </w:tc>
        <w:tc>
          <w:tcPr>
            <w:tcW w:w="232" w:type="pct"/>
            <w:tcBorders>
              <w:top w:val="single" w:sz="4" w:space="0" w:color="auto"/>
              <w:left w:val="single" w:sz="4" w:space="0" w:color="auto"/>
              <w:bottom w:val="single" w:sz="4" w:space="0" w:color="auto"/>
              <w:right w:val="single" w:sz="4" w:space="0" w:color="auto"/>
            </w:tcBorders>
            <w:vAlign w:val="center"/>
          </w:tcPr>
          <w:p w14:paraId="2ECDFC2F" w14:textId="6972DAE6" w:rsidR="00D8201B" w:rsidRPr="005B6EFD" w:rsidRDefault="00D8201B" w:rsidP="00181E47">
            <w:pPr>
              <w:pStyle w:val="Tablebullets"/>
              <w:numPr>
                <w:ilvl w:val="0"/>
                <w:numId w:val="0"/>
              </w:numPr>
              <w:spacing w:before="0" w:after="0"/>
            </w:pPr>
            <w:r w:rsidRPr="005B6EFD">
              <w:t>4.2%</w:t>
            </w:r>
          </w:p>
        </w:tc>
        <w:tc>
          <w:tcPr>
            <w:tcW w:w="232" w:type="pct"/>
            <w:tcBorders>
              <w:top w:val="single" w:sz="4" w:space="0" w:color="auto"/>
              <w:left w:val="single" w:sz="4" w:space="0" w:color="auto"/>
              <w:bottom w:val="single" w:sz="4" w:space="0" w:color="auto"/>
              <w:right w:val="single" w:sz="4" w:space="0" w:color="auto"/>
            </w:tcBorders>
            <w:vAlign w:val="center"/>
          </w:tcPr>
          <w:p w14:paraId="2F50653A" w14:textId="59AFCC90" w:rsidR="00D8201B" w:rsidRPr="005B6EFD" w:rsidRDefault="00D8201B" w:rsidP="00181E47">
            <w:pPr>
              <w:pStyle w:val="Tablebullets"/>
              <w:numPr>
                <w:ilvl w:val="0"/>
                <w:numId w:val="0"/>
              </w:numPr>
              <w:spacing w:before="0" w:after="0"/>
            </w:pPr>
            <w:r w:rsidRPr="005B6EFD">
              <w:t>3.3%</w:t>
            </w:r>
          </w:p>
        </w:tc>
        <w:tc>
          <w:tcPr>
            <w:tcW w:w="232" w:type="pct"/>
            <w:tcBorders>
              <w:top w:val="single" w:sz="4" w:space="0" w:color="auto"/>
              <w:left w:val="single" w:sz="4" w:space="0" w:color="auto"/>
              <w:bottom w:val="single" w:sz="4" w:space="0" w:color="auto"/>
              <w:right w:val="single" w:sz="4" w:space="0" w:color="auto"/>
            </w:tcBorders>
            <w:vAlign w:val="center"/>
          </w:tcPr>
          <w:p w14:paraId="3A4826DB" w14:textId="74431D9B" w:rsidR="00D8201B" w:rsidRPr="005B6EFD" w:rsidRDefault="00D8201B" w:rsidP="00181E47">
            <w:pPr>
              <w:pStyle w:val="Tablebullets"/>
              <w:numPr>
                <w:ilvl w:val="0"/>
                <w:numId w:val="0"/>
              </w:numPr>
              <w:spacing w:before="0" w:after="0"/>
            </w:pPr>
            <w:r w:rsidRPr="005B6EFD">
              <w:t>2.7%</w:t>
            </w:r>
          </w:p>
        </w:tc>
        <w:tc>
          <w:tcPr>
            <w:tcW w:w="232" w:type="pct"/>
            <w:tcBorders>
              <w:top w:val="single" w:sz="4" w:space="0" w:color="auto"/>
              <w:left w:val="single" w:sz="4" w:space="0" w:color="auto"/>
              <w:bottom w:val="single" w:sz="4" w:space="0" w:color="auto"/>
              <w:right w:val="single" w:sz="4" w:space="0" w:color="auto"/>
            </w:tcBorders>
            <w:vAlign w:val="center"/>
          </w:tcPr>
          <w:p w14:paraId="7D076FA7" w14:textId="6029D3D6" w:rsidR="00D8201B" w:rsidRPr="005B6EFD" w:rsidRDefault="00D8201B" w:rsidP="00181E47">
            <w:pPr>
              <w:pStyle w:val="Tablebullets"/>
              <w:numPr>
                <w:ilvl w:val="0"/>
                <w:numId w:val="0"/>
              </w:numPr>
              <w:spacing w:before="0" w:after="0"/>
            </w:pPr>
            <w:r w:rsidRPr="005B6EFD">
              <w:t>5.5%</w:t>
            </w:r>
          </w:p>
        </w:tc>
        <w:tc>
          <w:tcPr>
            <w:tcW w:w="232" w:type="pct"/>
            <w:tcBorders>
              <w:top w:val="single" w:sz="4" w:space="0" w:color="auto"/>
              <w:left w:val="single" w:sz="4" w:space="0" w:color="auto"/>
              <w:bottom w:val="single" w:sz="4" w:space="0" w:color="auto"/>
              <w:right w:val="single" w:sz="4" w:space="0" w:color="auto"/>
            </w:tcBorders>
            <w:vAlign w:val="center"/>
          </w:tcPr>
          <w:p w14:paraId="2153608B" w14:textId="75B6AC47" w:rsidR="00D8201B" w:rsidRPr="005B6EFD" w:rsidRDefault="00D8201B" w:rsidP="00181E47">
            <w:pPr>
              <w:pStyle w:val="Tablebullets"/>
              <w:numPr>
                <w:ilvl w:val="0"/>
                <w:numId w:val="0"/>
              </w:numPr>
              <w:spacing w:before="0" w:after="0"/>
            </w:pPr>
            <w:r w:rsidRPr="005B6EFD">
              <w:t>5.1%</w:t>
            </w:r>
          </w:p>
        </w:tc>
        <w:tc>
          <w:tcPr>
            <w:tcW w:w="232" w:type="pct"/>
            <w:tcBorders>
              <w:top w:val="single" w:sz="4" w:space="0" w:color="auto"/>
              <w:left w:val="single" w:sz="4" w:space="0" w:color="auto"/>
              <w:bottom w:val="single" w:sz="4" w:space="0" w:color="auto"/>
              <w:right w:val="single" w:sz="4" w:space="0" w:color="auto"/>
            </w:tcBorders>
            <w:vAlign w:val="center"/>
          </w:tcPr>
          <w:p w14:paraId="16AB662D" w14:textId="38C5D999" w:rsidR="00D8201B" w:rsidRPr="005B6EFD" w:rsidRDefault="00D8201B" w:rsidP="00181E47">
            <w:pPr>
              <w:pStyle w:val="Tablebullets"/>
              <w:numPr>
                <w:ilvl w:val="0"/>
                <w:numId w:val="0"/>
              </w:numPr>
              <w:spacing w:before="0" w:after="0"/>
            </w:pPr>
            <w:r w:rsidRPr="005B6EFD">
              <w:t>7.5%</w:t>
            </w:r>
          </w:p>
        </w:tc>
        <w:tc>
          <w:tcPr>
            <w:tcW w:w="232" w:type="pct"/>
            <w:tcBorders>
              <w:top w:val="single" w:sz="4" w:space="0" w:color="auto"/>
              <w:left w:val="single" w:sz="4" w:space="0" w:color="auto"/>
              <w:bottom w:val="single" w:sz="4" w:space="0" w:color="auto"/>
              <w:right w:val="single" w:sz="4" w:space="0" w:color="auto"/>
            </w:tcBorders>
            <w:vAlign w:val="center"/>
          </w:tcPr>
          <w:p w14:paraId="487B903C" w14:textId="48CF39B9" w:rsidR="00D8201B" w:rsidRPr="005B6EFD" w:rsidRDefault="00D8201B" w:rsidP="00181E47">
            <w:pPr>
              <w:pStyle w:val="Tablebullets"/>
              <w:numPr>
                <w:ilvl w:val="0"/>
                <w:numId w:val="0"/>
              </w:numPr>
              <w:spacing w:before="0" w:after="0"/>
            </w:pPr>
            <w:r w:rsidRPr="005B6EFD">
              <w:t>6.6%</w:t>
            </w:r>
          </w:p>
        </w:tc>
        <w:tc>
          <w:tcPr>
            <w:tcW w:w="232" w:type="pct"/>
            <w:tcBorders>
              <w:top w:val="single" w:sz="4" w:space="0" w:color="auto"/>
              <w:left w:val="single" w:sz="4" w:space="0" w:color="auto"/>
              <w:bottom w:val="single" w:sz="4" w:space="0" w:color="auto"/>
              <w:right w:val="single" w:sz="4" w:space="0" w:color="auto"/>
            </w:tcBorders>
            <w:vAlign w:val="center"/>
          </w:tcPr>
          <w:p w14:paraId="48D42C2A" w14:textId="6F09D8DB" w:rsidR="00D8201B" w:rsidRPr="005B6EFD" w:rsidRDefault="00D8201B" w:rsidP="00181E47">
            <w:pPr>
              <w:pStyle w:val="Tablebullets"/>
              <w:numPr>
                <w:ilvl w:val="0"/>
                <w:numId w:val="0"/>
              </w:numPr>
              <w:spacing w:before="0" w:after="0"/>
            </w:pPr>
            <w:r w:rsidRPr="005B6EFD">
              <w:t>4.3%</w:t>
            </w:r>
          </w:p>
        </w:tc>
        <w:tc>
          <w:tcPr>
            <w:tcW w:w="232" w:type="pct"/>
            <w:tcBorders>
              <w:top w:val="single" w:sz="4" w:space="0" w:color="auto"/>
              <w:left w:val="single" w:sz="4" w:space="0" w:color="auto"/>
              <w:bottom w:val="single" w:sz="4" w:space="0" w:color="auto"/>
              <w:right w:val="single" w:sz="4" w:space="0" w:color="auto"/>
            </w:tcBorders>
            <w:vAlign w:val="center"/>
          </w:tcPr>
          <w:p w14:paraId="2ED576EB" w14:textId="0700BE4D" w:rsidR="00D8201B" w:rsidRPr="005B6EFD" w:rsidRDefault="00D8201B" w:rsidP="00181E47">
            <w:pPr>
              <w:pStyle w:val="Tablebullets"/>
              <w:numPr>
                <w:ilvl w:val="0"/>
                <w:numId w:val="0"/>
              </w:numPr>
              <w:spacing w:before="0" w:after="0"/>
            </w:pPr>
            <w:r w:rsidRPr="005B6EFD">
              <w:t>5.0%</w:t>
            </w:r>
          </w:p>
        </w:tc>
        <w:tc>
          <w:tcPr>
            <w:tcW w:w="232" w:type="pct"/>
            <w:tcBorders>
              <w:top w:val="single" w:sz="4" w:space="0" w:color="auto"/>
              <w:left w:val="single" w:sz="4" w:space="0" w:color="auto"/>
              <w:bottom w:val="single" w:sz="4" w:space="0" w:color="auto"/>
              <w:right w:val="single" w:sz="4" w:space="0" w:color="auto"/>
            </w:tcBorders>
            <w:vAlign w:val="center"/>
          </w:tcPr>
          <w:p w14:paraId="377DB356" w14:textId="1C8B6FDC" w:rsidR="00D8201B" w:rsidRPr="005B6EFD" w:rsidRDefault="00D8201B" w:rsidP="00181E47">
            <w:pPr>
              <w:pStyle w:val="Tablebullets"/>
              <w:numPr>
                <w:ilvl w:val="0"/>
                <w:numId w:val="0"/>
              </w:numPr>
              <w:spacing w:before="0" w:after="0"/>
            </w:pPr>
            <w:r w:rsidRPr="005B6EFD">
              <w:t>5.8%</w:t>
            </w:r>
          </w:p>
        </w:tc>
        <w:tc>
          <w:tcPr>
            <w:tcW w:w="232" w:type="pct"/>
            <w:tcBorders>
              <w:top w:val="single" w:sz="4" w:space="0" w:color="auto"/>
              <w:left w:val="single" w:sz="4" w:space="0" w:color="auto"/>
              <w:bottom w:val="single" w:sz="4" w:space="0" w:color="auto"/>
              <w:right w:val="single" w:sz="4" w:space="0" w:color="auto"/>
            </w:tcBorders>
            <w:vAlign w:val="center"/>
          </w:tcPr>
          <w:p w14:paraId="34A51B9C" w14:textId="45ED2922" w:rsidR="00D8201B" w:rsidRPr="005B6EFD" w:rsidRDefault="00D8201B" w:rsidP="00181E47">
            <w:pPr>
              <w:pStyle w:val="Tablebullets"/>
              <w:numPr>
                <w:ilvl w:val="0"/>
                <w:numId w:val="0"/>
              </w:numPr>
              <w:spacing w:before="0" w:after="0"/>
            </w:pPr>
            <w:r w:rsidRPr="005B6EFD">
              <w:t>4.7%</w:t>
            </w:r>
          </w:p>
        </w:tc>
        <w:tc>
          <w:tcPr>
            <w:tcW w:w="232" w:type="pct"/>
            <w:tcBorders>
              <w:top w:val="single" w:sz="4" w:space="0" w:color="auto"/>
              <w:left w:val="single" w:sz="4" w:space="0" w:color="auto"/>
              <w:bottom w:val="single" w:sz="4" w:space="0" w:color="auto"/>
              <w:right w:val="single" w:sz="4" w:space="0" w:color="auto"/>
            </w:tcBorders>
            <w:vAlign w:val="center"/>
          </w:tcPr>
          <w:p w14:paraId="3949502A" w14:textId="63F06EE8" w:rsidR="00D8201B" w:rsidRPr="005B6EFD" w:rsidRDefault="00D8201B" w:rsidP="00181E47">
            <w:pPr>
              <w:pStyle w:val="Tablebullets"/>
              <w:numPr>
                <w:ilvl w:val="0"/>
                <w:numId w:val="0"/>
              </w:numPr>
              <w:spacing w:before="0" w:after="0"/>
            </w:pPr>
            <w:r w:rsidRPr="005B6EFD">
              <w:t>18.9%</w:t>
            </w:r>
          </w:p>
        </w:tc>
        <w:tc>
          <w:tcPr>
            <w:tcW w:w="346" w:type="pct"/>
            <w:tcBorders>
              <w:top w:val="single" w:sz="4" w:space="0" w:color="auto"/>
              <w:left w:val="single" w:sz="4" w:space="0" w:color="auto"/>
              <w:bottom w:val="single" w:sz="4" w:space="0" w:color="auto"/>
              <w:right w:val="single" w:sz="4" w:space="0" w:color="auto"/>
            </w:tcBorders>
            <w:vAlign w:val="center"/>
          </w:tcPr>
          <w:p w14:paraId="3787B82E" w14:textId="4175F701" w:rsidR="00D8201B" w:rsidRPr="005B6EFD" w:rsidRDefault="00D8201B" w:rsidP="00181E47">
            <w:pPr>
              <w:pStyle w:val="Tablebullets"/>
              <w:numPr>
                <w:ilvl w:val="0"/>
                <w:numId w:val="0"/>
              </w:numPr>
              <w:spacing w:before="0" w:after="0"/>
            </w:pPr>
            <w:r w:rsidRPr="005B6EFD">
              <w:t>41.2%</w:t>
            </w:r>
          </w:p>
        </w:tc>
        <w:tc>
          <w:tcPr>
            <w:tcW w:w="648" w:type="pct"/>
            <w:tcBorders>
              <w:top w:val="single" w:sz="4" w:space="0" w:color="auto"/>
              <w:left w:val="single" w:sz="4" w:space="0" w:color="auto"/>
              <w:bottom w:val="single" w:sz="4" w:space="0" w:color="auto"/>
              <w:right w:val="single" w:sz="4" w:space="0" w:color="auto"/>
            </w:tcBorders>
            <w:vAlign w:val="center"/>
          </w:tcPr>
          <w:p w14:paraId="47591700" w14:textId="38B754D6" w:rsidR="00D8201B" w:rsidRPr="005B6EFD" w:rsidRDefault="00D8201B" w:rsidP="00181E47">
            <w:pPr>
              <w:pStyle w:val="Tablebullets"/>
              <w:numPr>
                <w:ilvl w:val="0"/>
                <w:numId w:val="0"/>
              </w:numPr>
              <w:spacing w:before="0" w:after="0"/>
            </w:pPr>
            <w:r w:rsidRPr="005B6EFD">
              <w:t>Wei 2021</w:t>
            </w:r>
            <w:r w:rsidR="00C319BD" w:rsidRPr="005B6EFD">
              <w:rPr>
                <w:vertAlign w:val="superscript"/>
              </w:rPr>
              <w:fldChar w:fldCharType="begin"/>
            </w:r>
            <w:r w:rsidR="00C319BD" w:rsidRPr="005B6EFD">
              <w:rPr>
                <w:vertAlign w:val="superscript"/>
              </w:rPr>
              <w:instrText xml:space="preserve"> NOTEREF _Ref205815618 \h  \* MERGEFORMAT </w:instrText>
            </w:r>
            <w:r w:rsidR="00C319BD" w:rsidRPr="005B6EFD">
              <w:rPr>
                <w:vertAlign w:val="superscript"/>
              </w:rPr>
            </w:r>
            <w:r w:rsidR="00C319BD" w:rsidRPr="005B6EFD">
              <w:rPr>
                <w:vertAlign w:val="superscript"/>
              </w:rPr>
              <w:fldChar w:fldCharType="separate"/>
            </w:r>
            <w:r w:rsidR="00FC322E">
              <w:rPr>
                <w:vertAlign w:val="superscript"/>
              </w:rPr>
              <w:t>12</w:t>
            </w:r>
            <w:r w:rsidR="00C319BD" w:rsidRPr="005B6EFD">
              <w:rPr>
                <w:vertAlign w:val="superscript"/>
              </w:rPr>
              <w:fldChar w:fldCharType="end"/>
            </w:r>
          </w:p>
        </w:tc>
      </w:tr>
      <w:tr w:rsidR="001C4DF6" w:rsidRPr="005B6EFD" w14:paraId="380E6EA1" w14:textId="77777777" w:rsidTr="007D5F4B">
        <w:trPr>
          <w:trHeight w:val="212"/>
        </w:trPr>
        <w:tc>
          <w:tcPr>
            <w:tcW w:w="760" w:type="pct"/>
            <w:gridSpan w:val="3"/>
            <w:vMerge/>
            <w:tcBorders>
              <w:top w:val="single" w:sz="4" w:space="0" w:color="auto"/>
              <w:left w:val="single" w:sz="4" w:space="0" w:color="auto"/>
              <w:bottom w:val="single" w:sz="4" w:space="0" w:color="auto"/>
              <w:right w:val="single" w:sz="4" w:space="0" w:color="auto"/>
            </w:tcBorders>
            <w:noWrap/>
            <w:vAlign w:val="center"/>
          </w:tcPr>
          <w:p w14:paraId="40E51F7B" w14:textId="77777777" w:rsidR="001C4DF6" w:rsidRPr="005B6EFD" w:rsidRDefault="001C4DF6" w:rsidP="001C4DF6">
            <w:pPr>
              <w:pStyle w:val="Tablebullets"/>
              <w:numPr>
                <w:ilvl w:val="0"/>
                <w:numId w:val="0"/>
              </w:numPr>
              <w:spacing w:before="0" w:after="0"/>
            </w:pPr>
          </w:p>
        </w:tc>
        <w:tc>
          <w:tcPr>
            <w:tcW w:w="232" w:type="pct"/>
            <w:tcBorders>
              <w:top w:val="single" w:sz="4" w:space="0" w:color="auto"/>
              <w:left w:val="single" w:sz="4" w:space="0" w:color="auto"/>
              <w:bottom w:val="single" w:sz="4" w:space="0" w:color="auto"/>
              <w:right w:val="single" w:sz="4" w:space="0" w:color="auto"/>
            </w:tcBorders>
            <w:noWrap/>
            <w:vAlign w:val="center"/>
          </w:tcPr>
          <w:p w14:paraId="30F58F92" w14:textId="50BEB823" w:rsidR="001C4DF6" w:rsidRPr="005B6EFD" w:rsidRDefault="001C4DF6" w:rsidP="001C4DF6">
            <w:pPr>
              <w:pStyle w:val="Tablebullets"/>
              <w:numPr>
                <w:ilvl w:val="0"/>
                <w:numId w:val="0"/>
              </w:numPr>
              <w:spacing w:before="0" w:after="0"/>
            </w:pPr>
            <w:r w:rsidRPr="005B6EFD">
              <w:t>35.8%</w:t>
            </w:r>
          </w:p>
        </w:tc>
        <w:tc>
          <w:tcPr>
            <w:tcW w:w="232" w:type="pct"/>
            <w:tcBorders>
              <w:top w:val="single" w:sz="4" w:space="0" w:color="auto"/>
              <w:left w:val="single" w:sz="4" w:space="0" w:color="auto"/>
              <w:bottom w:val="single" w:sz="4" w:space="0" w:color="auto"/>
              <w:right w:val="single" w:sz="4" w:space="0" w:color="auto"/>
            </w:tcBorders>
            <w:vAlign w:val="center"/>
          </w:tcPr>
          <w:p w14:paraId="57919E5E" w14:textId="49DE2244" w:rsidR="001C4DF6" w:rsidRPr="005B6EFD" w:rsidRDefault="001C4DF6" w:rsidP="001C4DF6">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08755D2F" w14:textId="69D55781" w:rsidR="001C4DF6" w:rsidRPr="005B6EFD" w:rsidRDefault="001C4DF6" w:rsidP="001C4DF6">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1984902B" w14:textId="388AD0AC" w:rsidR="001C4DF6" w:rsidRPr="005B6EFD" w:rsidRDefault="001C4DF6" w:rsidP="001C4DF6">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0D9B8F07" w14:textId="40742409" w:rsidR="001C4DF6" w:rsidRPr="005B6EFD" w:rsidRDefault="001C4DF6" w:rsidP="001C4DF6">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23CAA502" w14:textId="42974709" w:rsidR="001C4DF6" w:rsidRPr="005B6EFD" w:rsidRDefault="001C4DF6" w:rsidP="001C4DF6">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302910AC" w14:textId="408CEEF9" w:rsidR="001C4DF6" w:rsidRPr="005B6EFD" w:rsidRDefault="001C4DF6" w:rsidP="001C4DF6">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3271733F" w14:textId="79B8A3F7" w:rsidR="001C4DF6" w:rsidRPr="005B6EFD" w:rsidRDefault="001C4DF6" w:rsidP="001C4DF6">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455F0CC8" w14:textId="3B772EF2" w:rsidR="001C4DF6" w:rsidRPr="005B6EFD" w:rsidRDefault="001C4DF6" w:rsidP="001C4DF6">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6A7A26C7" w14:textId="6650C943" w:rsidR="001C4DF6" w:rsidRPr="005B6EFD" w:rsidRDefault="001C4DF6" w:rsidP="001C4DF6">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6B2E7D20" w14:textId="4445F6E4" w:rsidR="001C4DF6" w:rsidRPr="005B6EFD" w:rsidRDefault="001C4DF6" w:rsidP="001C4DF6">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718336D9" w14:textId="4B1D63B7" w:rsidR="001C4DF6" w:rsidRPr="005B6EFD" w:rsidRDefault="001C4DF6" w:rsidP="001C4DF6">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51DC1732" w14:textId="418749FC" w:rsidR="001C4DF6" w:rsidRPr="005B6EFD" w:rsidRDefault="001C4DF6" w:rsidP="001C4DF6">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1C70DCA2" w14:textId="10835E25" w:rsidR="001C4DF6" w:rsidRPr="005B6EFD" w:rsidRDefault="001C4DF6" w:rsidP="001C4DF6">
            <w:pPr>
              <w:pStyle w:val="Tablebullets"/>
              <w:numPr>
                <w:ilvl w:val="0"/>
                <w:numId w:val="0"/>
              </w:numPr>
              <w:spacing w:before="0" w:after="0"/>
            </w:pPr>
            <w:r w:rsidRPr="005B6EFD">
              <w:t>NR</w:t>
            </w:r>
          </w:p>
        </w:tc>
        <w:tc>
          <w:tcPr>
            <w:tcW w:w="346" w:type="pct"/>
            <w:tcBorders>
              <w:top w:val="single" w:sz="4" w:space="0" w:color="auto"/>
              <w:left w:val="single" w:sz="4" w:space="0" w:color="auto"/>
              <w:bottom w:val="single" w:sz="4" w:space="0" w:color="auto"/>
              <w:right w:val="single" w:sz="4" w:space="0" w:color="auto"/>
            </w:tcBorders>
            <w:vAlign w:val="center"/>
          </w:tcPr>
          <w:p w14:paraId="30CCEBF3" w14:textId="30AD8B8D" w:rsidR="001C4DF6" w:rsidRPr="005B6EFD" w:rsidRDefault="001C4DF6" w:rsidP="001C4DF6">
            <w:pPr>
              <w:pStyle w:val="Tablebullets"/>
              <w:numPr>
                <w:ilvl w:val="0"/>
                <w:numId w:val="0"/>
              </w:numPr>
              <w:spacing w:before="0" w:after="0"/>
            </w:pPr>
            <w:r w:rsidRPr="005B6EFD">
              <w:t>73.8%</w:t>
            </w:r>
          </w:p>
        </w:tc>
        <w:tc>
          <w:tcPr>
            <w:tcW w:w="648" w:type="pct"/>
            <w:tcBorders>
              <w:top w:val="single" w:sz="4" w:space="0" w:color="auto"/>
              <w:left w:val="single" w:sz="4" w:space="0" w:color="auto"/>
              <w:bottom w:val="single" w:sz="4" w:space="0" w:color="auto"/>
              <w:right w:val="single" w:sz="4" w:space="0" w:color="auto"/>
            </w:tcBorders>
            <w:vAlign w:val="center"/>
          </w:tcPr>
          <w:p w14:paraId="40848C7D" w14:textId="5379740D" w:rsidR="001C4DF6" w:rsidRPr="005B6EFD" w:rsidRDefault="001C4DF6" w:rsidP="001C4DF6">
            <w:pPr>
              <w:pStyle w:val="Tablebullets"/>
              <w:numPr>
                <w:ilvl w:val="0"/>
                <w:numId w:val="0"/>
              </w:numPr>
              <w:spacing w:before="0" w:after="0"/>
            </w:pPr>
            <w:r w:rsidRPr="005B6EFD">
              <w:t>Poynten 2021</w:t>
            </w:r>
            <w:r w:rsidR="00941DFA" w:rsidRPr="00941DFA">
              <w:rPr>
                <w:vertAlign w:val="superscript"/>
              </w:rPr>
              <w:fldChar w:fldCharType="begin"/>
            </w:r>
            <w:r w:rsidR="00941DFA" w:rsidRPr="00941DFA">
              <w:rPr>
                <w:vertAlign w:val="superscript"/>
              </w:rPr>
              <w:instrText xml:space="preserve"> NOTEREF _Ref219190104 \h </w:instrText>
            </w:r>
            <w:r w:rsidR="00941DFA">
              <w:rPr>
                <w:vertAlign w:val="superscript"/>
              </w:rPr>
              <w:instrText xml:space="preserve"> \* MERGEFORMAT </w:instrText>
            </w:r>
            <w:r w:rsidR="00941DFA" w:rsidRPr="00941DFA">
              <w:rPr>
                <w:vertAlign w:val="superscript"/>
              </w:rPr>
            </w:r>
            <w:r w:rsidR="00941DFA" w:rsidRPr="00941DFA">
              <w:rPr>
                <w:vertAlign w:val="superscript"/>
              </w:rPr>
              <w:fldChar w:fldCharType="separate"/>
            </w:r>
            <w:r w:rsidR="00FC322E">
              <w:rPr>
                <w:vertAlign w:val="superscript"/>
              </w:rPr>
              <w:t>5</w:t>
            </w:r>
            <w:r w:rsidR="00941DFA" w:rsidRPr="00941DFA">
              <w:rPr>
                <w:vertAlign w:val="superscript"/>
              </w:rPr>
              <w:fldChar w:fldCharType="end"/>
            </w:r>
            <w:r w:rsidRPr="005B6EFD">
              <w:t>; Jin 2025</w:t>
            </w:r>
            <w:r w:rsidR="00655EA6" w:rsidRPr="005B6EFD">
              <w:rPr>
                <w:vertAlign w:val="superscript"/>
              </w:rPr>
              <w:fldChar w:fldCharType="begin"/>
            </w:r>
            <w:r w:rsidR="00655EA6" w:rsidRPr="005B6EFD">
              <w:rPr>
                <w:vertAlign w:val="superscript"/>
              </w:rPr>
              <w:instrText xml:space="preserve"> NOTEREF _Ref212202720 \h  \* MERGEFORMAT </w:instrText>
            </w:r>
            <w:r w:rsidR="00655EA6" w:rsidRPr="005B6EFD">
              <w:rPr>
                <w:vertAlign w:val="superscript"/>
              </w:rPr>
            </w:r>
            <w:r w:rsidR="00655EA6" w:rsidRPr="005B6EFD">
              <w:rPr>
                <w:vertAlign w:val="superscript"/>
              </w:rPr>
              <w:fldChar w:fldCharType="separate"/>
            </w:r>
            <w:r w:rsidR="00FC322E">
              <w:rPr>
                <w:vertAlign w:val="superscript"/>
              </w:rPr>
              <w:t>13</w:t>
            </w:r>
            <w:r w:rsidR="00655EA6" w:rsidRPr="005B6EFD">
              <w:rPr>
                <w:vertAlign w:val="superscript"/>
              </w:rPr>
              <w:fldChar w:fldCharType="end"/>
            </w:r>
            <w:r w:rsidRPr="005B6EFD">
              <w:rPr>
                <w:vertAlign w:val="superscript"/>
              </w:rPr>
              <w:t xml:space="preserve"> </w:t>
            </w:r>
            <w:r w:rsidRPr="005B6EFD">
              <w:t>(SPANC)</w:t>
            </w:r>
          </w:p>
        </w:tc>
      </w:tr>
      <w:tr w:rsidR="009004C7" w:rsidRPr="005B6EFD" w14:paraId="5F43B78C" w14:textId="77777777" w:rsidTr="007D5F4B">
        <w:trPr>
          <w:trHeight w:val="302"/>
        </w:trPr>
        <w:tc>
          <w:tcPr>
            <w:tcW w:w="356" w:type="pct"/>
            <w:gridSpan w:val="2"/>
            <w:vMerge w:val="restart"/>
            <w:tcBorders>
              <w:top w:val="single" w:sz="4" w:space="0" w:color="auto"/>
              <w:left w:val="single" w:sz="4" w:space="0" w:color="auto"/>
              <w:bottom w:val="single" w:sz="4" w:space="0" w:color="auto"/>
              <w:right w:val="single" w:sz="4" w:space="0" w:color="auto"/>
            </w:tcBorders>
            <w:noWrap/>
            <w:vAlign w:val="center"/>
          </w:tcPr>
          <w:p w14:paraId="4DA52F20" w14:textId="77777777" w:rsidR="00D8201B" w:rsidRPr="005B6EFD" w:rsidRDefault="00D8201B" w:rsidP="00181E47">
            <w:pPr>
              <w:pStyle w:val="Tablebullets"/>
              <w:numPr>
                <w:ilvl w:val="0"/>
                <w:numId w:val="0"/>
              </w:numPr>
              <w:spacing w:before="0" w:after="0"/>
            </w:pPr>
            <w:r w:rsidRPr="005B6EFD">
              <w:t>Women and MSW living with HIV*</w:t>
            </w:r>
          </w:p>
        </w:tc>
        <w:tc>
          <w:tcPr>
            <w:tcW w:w="404" w:type="pct"/>
            <w:tcBorders>
              <w:top w:val="single" w:sz="4" w:space="0" w:color="auto"/>
              <w:left w:val="single" w:sz="4" w:space="0" w:color="auto"/>
              <w:bottom w:val="single" w:sz="4" w:space="0" w:color="auto"/>
              <w:right w:val="single" w:sz="4" w:space="0" w:color="auto"/>
            </w:tcBorders>
            <w:noWrap/>
            <w:vAlign w:val="center"/>
          </w:tcPr>
          <w:p w14:paraId="550DCCC5" w14:textId="77777777" w:rsidR="00D8201B" w:rsidRPr="005B6EFD" w:rsidRDefault="00D8201B" w:rsidP="00181E47">
            <w:pPr>
              <w:pStyle w:val="Tablebullets"/>
              <w:numPr>
                <w:ilvl w:val="0"/>
                <w:numId w:val="0"/>
              </w:numPr>
              <w:spacing w:before="0" w:after="0"/>
            </w:pPr>
            <w:r w:rsidRPr="005B6EFD">
              <w:t>Women LWH</w:t>
            </w:r>
          </w:p>
        </w:tc>
        <w:tc>
          <w:tcPr>
            <w:tcW w:w="232" w:type="pct"/>
            <w:tcBorders>
              <w:top w:val="single" w:sz="4" w:space="0" w:color="auto"/>
              <w:left w:val="single" w:sz="4" w:space="0" w:color="auto"/>
              <w:bottom w:val="single" w:sz="4" w:space="0" w:color="auto"/>
              <w:right w:val="single" w:sz="4" w:space="0" w:color="auto"/>
            </w:tcBorders>
            <w:noWrap/>
            <w:vAlign w:val="center"/>
          </w:tcPr>
          <w:p w14:paraId="0D757BDC" w14:textId="409F41B8" w:rsidR="00D8201B" w:rsidRPr="005B6EFD" w:rsidRDefault="00D8201B" w:rsidP="00181E47">
            <w:pPr>
              <w:pStyle w:val="Tablebullets"/>
              <w:numPr>
                <w:ilvl w:val="0"/>
                <w:numId w:val="0"/>
              </w:numPr>
              <w:spacing w:before="0" w:after="0"/>
            </w:pPr>
            <w:r w:rsidRPr="005B6EFD">
              <w:t>12.2%</w:t>
            </w:r>
          </w:p>
        </w:tc>
        <w:tc>
          <w:tcPr>
            <w:tcW w:w="232" w:type="pct"/>
            <w:tcBorders>
              <w:top w:val="single" w:sz="4" w:space="0" w:color="auto"/>
              <w:left w:val="single" w:sz="4" w:space="0" w:color="auto"/>
              <w:bottom w:val="single" w:sz="4" w:space="0" w:color="auto"/>
              <w:right w:val="single" w:sz="4" w:space="0" w:color="auto"/>
            </w:tcBorders>
            <w:vAlign w:val="center"/>
          </w:tcPr>
          <w:p w14:paraId="6F1D55AD" w14:textId="57DA524A" w:rsidR="00D8201B" w:rsidRPr="005B6EFD" w:rsidRDefault="00D8201B" w:rsidP="00181E47">
            <w:pPr>
              <w:pStyle w:val="Tablebullets"/>
              <w:numPr>
                <w:ilvl w:val="0"/>
                <w:numId w:val="0"/>
              </w:numPr>
              <w:spacing w:before="0" w:after="0"/>
            </w:pPr>
            <w:r w:rsidRPr="005B6EFD">
              <w:t>6.2%</w:t>
            </w:r>
          </w:p>
        </w:tc>
        <w:tc>
          <w:tcPr>
            <w:tcW w:w="232" w:type="pct"/>
            <w:tcBorders>
              <w:top w:val="single" w:sz="4" w:space="0" w:color="auto"/>
              <w:left w:val="single" w:sz="4" w:space="0" w:color="auto"/>
              <w:bottom w:val="single" w:sz="4" w:space="0" w:color="auto"/>
              <w:right w:val="single" w:sz="4" w:space="0" w:color="auto"/>
            </w:tcBorders>
            <w:vAlign w:val="center"/>
          </w:tcPr>
          <w:p w14:paraId="536CB4E0" w14:textId="323478D8" w:rsidR="00D8201B" w:rsidRPr="005B6EFD" w:rsidRDefault="00D8201B" w:rsidP="00181E47">
            <w:pPr>
              <w:pStyle w:val="Tablebullets"/>
              <w:numPr>
                <w:ilvl w:val="0"/>
                <w:numId w:val="0"/>
              </w:numPr>
              <w:spacing w:before="0" w:after="0"/>
            </w:pPr>
            <w:r w:rsidRPr="005B6EFD">
              <w:t>5.2%</w:t>
            </w:r>
          </w:p>
        </w:tc>
        <w:tc>
          <w:tcPr>
            <w:tcW w:w="232" w:type="pct"/>
            <w:tcBorders>
              <w:top w:val="single" w:sz="4" w:space="0" w:color="auto"/>
              <w:left w:val="single" w:sz="4" w:space="0" w:color="auto"/>
              <w:bottom w:val="single" w:sz="4" w:space="0" w:color="auto"/>
              <w:right w:val="single" w:sz="4" w:space="0" w:color="auto"/>
            </w:tcBorders>
            <w:vAlign w:val="center"/>
          </w:tcPr>
          <w:p w14:paraId="0C63C5ED" w14:textId="688B13EF" w:rsidR="00D8201B" w:rsidRPr="005B6EFD" w:rsidRDefault="00D8201B" w:rsidP="00181E47">
            <w:pPr>
              <w:pStyle w:val="Tablebullets"/>
              <w:numPr>
                <w:ilvl w:val="0"/>
                <w:numId w:val="0"/>
              </w:numPr>
              <w:spacing w:before="0" w:after="0"/>
            </w:pPr>
            <w:r w:rsidRPr="005B6EFD">
              <w:t>3.9%</w:t>
            </w:r>
          </w:p>
        </w:tc>
        <w:tc>
          <w:tcPr>
            <w:tcW w:w="232" w:type="pct"/>
            <w:tcBorders>
              <w:top w:val="single" w:sz="4" w:space="0" w:color="auto"/>
              <w:left w:val="single" w:sz="4" w:space="0" w:color="auto"/>
              <w:bottom w:val="single" w:sz="4" w:space="0" w:color="auto"/>
              <w:right w:val="single" w:sz="4" w:space="0" w:color="auto"/>
            </w:tcBorders>
            <w:vAlign w:val="center"/>
          </w:tcPr>
          <w:p w14:paraId="6AACD2B0" w14:textId="385E8C3E" w:rsidR="00D8201B" w:rsidRPr="005B6EFD" w:rsidRDefault="00D8201B" w:rsidP="00181E47">
            <w:pPr>
              <w:pStyle w:val="Tablebullets"/>
              <w:numPr>
                <w:ilvl w:val="0"/>
                <w:numId w:val="0"/>
              </w:numPr>
              <w:spacing w:before="0" w:after="0"/>
            </w:pPr>
            <w:r w:rsidRPr="005B6EFD">
              <w:t>4.0%</w:t>
            </w:r>
          </w:p>
        </w:tc>
        <w:tc>
          <w:tcPr>
            <w:tcW w:w="232" w:type="pct"/>
            <w:tcBorders>
              <w:top w:val="single" w:sz="4" w:space="0" w:color="auto"/>
              <w:left w:val="single" w:sz="4" w:space="0" w:color="auto"/>
              <w:bottom w:val="single" w:sz="4" w:space="0" w:color="auto"/>
              <w:right w:val="single" w:sz="4" w:space="0" w:color="auto"/>
            </w:tcBorders>
            <w:vAlign w:val="center"/>
          </w:tcPr>
          <w:p w14:paraId="031B8F9F" w14:textId="67A8AD2C" w:rsidR="00D8201B" w:rsidRPr="005B6EFD" w:rsidRDefault="00D8201B" w:rsidP="00181E47">
            <w:pPr>
              <w:pStyle w:val="Tablebullets"/>
              <w:numPr>
                <w:ilvl w:val="0"/>
                <w:numId w:val="0"/>
              </w:numPr>
              <w:spacing w:before="0" w:after="0"/>
            </w:pPr>
            <w:r w:rsidRPr="005B6EFD">
              <w:t>3.6%</w:t>
            </w:r>
          </w:p>
        </w:tc>
        <w:tc>
          <w:tcPr>
            <w:tcW w:w="232" w:type="pct"/>
            <w:tcBorders>
              <w:top w:val="single" w:sz="4" w:space="0" w:color="auto"/>
              <w:left w:val="single" w:sz="4" w:space="0" w:color="auto"/>
              <w:bottom w:val="single" w:sz="4" w:space="0" w:color="auto"/>
              <w:right w:val="single" w:sz="4" w:space="0" w:color="auto"/>
            </w:tcBorders>
            <w:vAlign w:val="center"/>
          </w:tcPr>
          <w:p w14:paraId="53616688" w14:textId="3E97AF29" w:rsidR="00D8201B" w:rsidRPr="005B6EFD" w:rsidRDefault="00D8201B" w:rsidP="00181E47">
            <w:pPr>
              <w:pStyle w:val="Tablebullets"/>
              <w:numPr>
                <w:ilvl w:val="0"/>
                <w:numId w:val="0"/>
              </w:numPr>
              <w:spacing w:before="0" w:after="0"/>
            </w:pPr>
            <w:r w:rsidRPr="005B6EFD">
              <w:t>4.9%</w:t>
            </w:r>
          </w:p>
        </w:tc>
        <w:tc>
          <w:tcPr>
            <w:tcW w:w="232" w:type="pct"/>
            <w:tcBorders>
              <w:top w:val="single" w:sz="4" w:space="0" w:color="auto"/>
              <w:left w:val="single" w:sz="4" w:space="0" w:color="auto"/>
              <w:bottom w:val="single" w:sz="4" w:space="0" w:color="auto"/>
              <w:right w:val="single" w:sz="4" w:space="0" w:color="auto"/>
            </w:tcBorders>
            <w:vAlign w:val="center"/>
          </w:tcPr>
          <w:p w14:paraId="5AA749D9" w14:textId="3C64AF1C" w:rsidR="00D8201B" w:rsidRPr="005B6EFD" w:rsidRDefault="00D8201B" w:rsidP="00181E47">
            <w:pPr>
              <w:pStyle w:val="Tablebullets"/>
              <w:numPr>
                <w:ilvl w:val="0"/>
                <w:numId w:val="0"/>
              </w:numPr>
              <w:spacing w:before="0" w:after="0"/>
            </w:pPr>
            <w:r w:rsidRPr="005B6EFD">
              <w:t>6.1%</w:t>
            </w:r>
          </w:p>
        </w:tc>
        <w:tc>
          <w:tcPr>
            <w:tcW w:w="232" w:type="pct"/>
            <w:tcBorders>
              <w:top w:val="single" w:sz="4" w:space="0" w:color="auto"/>
              <w:left w:val="single" w:sz="4" w:space="0" w:color="auto"/>
              <w:bottom w:val="single" w:sz="4" w:space="0" w:color="auto"/>
              <w:right w:val="single" w:sz="4" w:space="0" w:color="auto"/>
            </w:tcBorders>
            <w:vAlign w:val="center"/>
          </w:tcPr>
          <w:p w14:paraId="5EC8DD86" w14:textId="52248B4D" w:rsidR="00D8201B" w:rsidRPr="005B6EFD" w:rsidRDefault="00D8201B" w:rsidP="00181E47">
            <w:pPr>
              <w:pStyle w:val="Tablebullets"/>
              <w:numPr>
                <w:ilvl w:val="0"/>
                <w:numId w:val="0"/>
              </w:numPr>
              <w:spacing w:before="0" w:after="0"/>
            </w:pPr>
            <w:r w:rsidRPr="005B6EFD">
              <w:t>6.3%</w:t>
            </w:r>
          </w:p>
        </w:tc>
        <w:tc>
          <w:tcPr>
            <w:tcW w:w="232" w:type="pct"/>
            <w:tcBorders>
              <w:top w:val="single" w:sz="4" w:space="0" w:color="auto"/>
              <w:left w:val="single" w:sz="4" w:space="0" w:color="auto"/>
              <w:bottom w:val="single" w:sz="4" w:space="0" w:color="auto"/>
              <w:right w:val="single" w:sz="4" w:space="0" w:color="auto"/>
            </w:tcBorders>
            <w:vAlign w:val="center"/>
          </w:tcPr>
          <w:p w14:paraId="0CCE6443" w14:textId="2F8E512D" w:rsidR="00D8201B" w:rsidRPr="005B6EFD" w:rsidRDefault="00D8201B" w:rsidP="00181E47">
            <w:pPr>
              <w:pStyle w:val="Tablebullets"/>
              <w:numPr>
                <w:ilvl w:val="0"/>
                <w:numId w:val="0"/>
              </w:numPr>
              <w:spacing w:before="0" w:after="0"/>
            </w:pPr>
            <w:r w:rsidRPr="005B6EFD">
              <w:t>4.6%</w:t>
            </w:r>
          </w:p>
        </w:tc>
        <w:tc>
          <w:tcPr>
            <w:tcW w:w="232" w:type="pct"/>
            <w:tcBorders>
              <w:top w:val="single" w:sz="4" w:space="0" w:color="auto"/>
              <w:left w:val="single" w:sz="4" w:space="0" w:color="auto"/>
              <w:bottom w:val="single" w:sz="4" w:space="0" w:color="auto"/>
              <w:right w:val="single" w:sz="4" w:space="0" w:color="auto"/>
            </w:tcBorders>
            <w:vAlign w:val="center"/>
          </w:tcPr>
          <w:p w14:paraId="0090A7D8" w14:textId="2A25028B" w:rsidR="00D8201B" w:rsidRPr="005B6EFD" w:rsidRDefault="00D8201B" w:rsidP="00181E47">
            <w:pPr>
              <w:pStyle w:val="Tablebullets"/>
              <w:numPr>
                <w:ilvl w:val="0"/>
                <w:numId w:val="0"/>
              </w:numPr>
              <w:spacing w:before="0" w:after="0"/>
            </w:pPr>
            <w:r w:rsidRPr="005B6EFD">
              <w:t>7.8%</w:t>
            </w:r>
          </w:p>
        </w:tc>
        <w:tc>
          <w:tcPr>
            <w:tcW w:w="232" w:type="pct"/>
            <w:tcBorders>
              <w:top w:val="single" w:sz="4" w:space="0" w:color="auto"/>
              <w:left w:val="single" w:sz="4" w:space="0" w:color="auto"/>
              <w:bottom w:val="single" w:sz="4" w:space="0" w:color="auto"/>
              <w:right w:val="single" w:sz="4" w:space="0" w:color="auto"/>
            </w:tcBorders>
            <w:vAlign w:val="center"/>
          </w:tcPr>
          <w:p w14:paraId="76A30EAE" w14:textId="359D6AB0" w:rsidR="00D8201B" w:rsidRPr="005B6EFD" w:rsidRDefault="00D8201B" w:rsidP="00181E47">
            <w:pPr>
              <w:pStyle w:val="Tablebullets"/>
              <w:numPr>
                <w:ilvl w:val="0"/>
                <w:numId w:val="0"/>
              </w:numPr>
              <w:spacing w:before="0" w:after="0"/>
            </w:pPr>
            <w:r w:rsidRPr="005B6EFD">
              <w:t>4.1%</w:t>
            </w:r>
          </w:p>
        </w:tc>
        <w:tc>
          <w:tcPr>
            <w:tcW w:w="232" w:type="pct"/>
            <w:tcBorders>
              <w:top w:val="single" w:sz="4" w:space="0" w:color="auto"/>
              <w:left w:val="single" w:sz="4" w:space="0" w:color="auto"/>
              <w:bottom w:val="single" w:sz="4" w:space="0" w:color="auto"/>
              <w:right w:val="single" w:sz="4" w:space="0" w:color="auto"/>
            </w:tcBorders>
            <w:vAlign w:val="center"/>
          </w:tcPr>
          <w:p w14:paraId="5290347C" w14:textId="55BB9E36" w:rsidR="00D8201B" w:rsidRPr="005B6EFD" w:rsidRDefault="00D8201B" w:rsidP="00181E47">
            <w:pPr>
              <w:pStyle w:val="Tablebullets"/>
              <w:numPr>
                <w:ilvl w:val="0"/>
                <w:numId w:val="0"/>
              </w:numPr>
              <w:spacing w:before="0" w:after="0"/>
            </w:pPr>
            <w:r w:rsidRPr="005B6EFD">
              <w:t>6.2%</w:t>
            </w:r>
          </w:p>
        </w:tc>
        <w:tc>
          <w:tcPr>
            <w:tcW w:w="232" w:type="pct"/>
            <w:tcBorders>
              <w:top w:val="single" w:sz="4" w:space="0" w:color="auto"/>
              <w:left w:val="single" w:sz="4" w:space="0" w:color="auto"/>
              <w:bottom w:val="single" w:sz="4" w:space="0" w:color="auto"/>
              <w:right w:val="single" w:sz="4" w:space="0" w:color="auto"/>
            </w:tcBorders>
            <w:vAlign w:val="center"/>
          </w:tcPr>
          <w:p w14:paraId="3638BA70" w14:textId="27B88F0F" w:rsidR="00D8201B" w:rsidRPr="005B6EFD" w:rsidRDefault="00D8201B" w:rsidP="00181E47">
            <w:pPr>
              <w:pStyle w:val="Tablebullets"/>
              <w:numPr>
                <w:ilvl w:val="0"/>
                <w:numId w:val="0"/>
              </w:numPr>
              <w:spacing w:before="0" w:after="0"/>
            </w:pPr>
            <w:r w:rsidRPr="005B6EFD">
              <w:t>16.6%</w:t>
            </w:r>
          </w:p>
        </w:tc>
        <w:tc>
          <w:tcPr>
            <w:tcW w:w="346" w:type="pct"/>
            <w:tcBorders>
              <w:top w:val="single" w:sz="4" w:space="0" w:color="auto"/>
              <w:left w:val="single" w:sz="4" w:space="0" w:color="auto"/>
              <w:bottom w:val="single" w:sz="4" w:space="0" w:color="auto"/>
              <w:right w:val="single" w:sz="4" w:space="0" w:color="auto"/>
            </w:tcBorders>
            <w:vAlign w:val="center"/>
          </w:tcPr>
          <w:p w14:paraId="781EDDEC" w14:textId="69246E4E" w:rsidR="00D8201B" w:rsidRPr="005B6EFD" w:rsidRDefault="00D8201B" w:rsidP="00181E47">
            <w:pPr>
              <w:pStyle w:val="Tablebullets"/>
              <w:numPr>
                <w:ilvl w:val="0"/>
                <w:numId w:val="0"/>
              </w:numPr>
              <w:spacing w:before="0" w:after="0"/>
            </w:pPr>
            <w:r w:rsidRPr="005B6EFD">
              <w:t>43.2%</w:t>
            </w:r>
          </w:p>
        </w:tc>
        <w:tc>
          <w:tcPr>
            <w:tcW w:w="648" w:type="pct"/>
            <w:tcBorders>
              <w:top w:val="single" w:sz="4" w:space="0" w:color="auto"/>
              <w:left w:val="single" w:sz="4" w:space="0" w:color="auto"/>
              <w:bottom w:val="single" w:sz="4" w:space="0" w:color="auto"/>
              <w:right w:val="single" w:sz="4" w:space="0" w:color="auto"/>
            </w:tcBorders>
            <w:vAlign w:val="center"/>
          </w:tcPr>
          <w:p w14:paraId="5AE759C2" w14:textId="4B64A6D1" w:rsidR="00D8201B" w:rsidRPr="005B6EFD" w:rsidRDefault="00D8201B" w:rsidP="00181E47">
            <w:pPr>
              <w:pStyle w:val="Tablebullets"/>
              <w:numPr>
                <w:ilvl w:val="0"/>
                <w:numId w:val="0"/>
              </w:numPr>
              <w:spacing w:before="0" w:after="0"/>
            </w:pPr>
            <w:r w:rsidRPr="005B6EFD">
              <w:t>Wei 2023</w:t>
            </w:r>
            <w:r w:rsidRPr="005B6EFD">
              <w:rPr>
                <w:rStyle w:val="FootnoteReference"/>
              </w:rPr>
              <w:footnoteReference w:id="15"/>
            </w:r>
          </w:p>
        </w:tc>
      </w:tr>
      <w:tr w:rsidR="0084310C" w:rsidRPr="005B6EFD" w14:paraId="69230889" w14:textId="77777777" w:rsidTr="007D5F4B">
        <w:trPr>
          <w:trHeight w:val="212"/>
        </w:trPr>
        <w:tc>
          <w:tcPr>
            <w:tcW w:w="356" w:type="pct"/>
            <w:gridSpan w:val="2"/>
            <w:vMerge/>
            <w:tcBorders>
              <w:top w:val="single" w:sz="4" w:space="0" w:color="auto"/>
              <w:left w:val="single" w:sz="4" w:space="0" w:color="auto"/>
              <w:bottom w:val="single" w:sz="4" w:space="0" w:color="auto"/>
              <w:right w:val="single" w:sz="4" w:space="0" w:color="auto"/>
            </w:tcBorders>
            <w:noWrap/>
            <w:vAlign w:val="center"/>
          </w:tcPr>
          <w:p w14:paraId="4A4A5D55" w14:textId="77777777" w:rsidR="0084310C" w:rsidRPr="005B6EFD" w:rsidRDefault="0084310C" w:rsidP="0084310C">
            <w:pPr>
              <w:pStyle w:val="Tablebullets"/>
              <w:numPr>
                <w:ilvl w:val="0"/>
                <w:numId w:val="0"/>
              </w:numPr>
              <w:spacing w:before="0" w:after="0"/>
            </w:pPr>
          </w:p>
        </w:tc>
        <w:tc>
          <w:tcPr>
            <w:tcW w:w="404" w:type="pct"/>
            <w:tcBorders>
              <w:top w:val="single" w:sz="4" w:space="0" w:color="auto"/>
              <w:left w:val="single" w:sz="4" w:space="0" w:color="auto"/>
              <w:bottom w:val="single" w:sz="4" w:space="0" w:color="auto"/>
              <w:right w:val="single" w:sz="4" w:space="0" w:color="auto"/>
            </w:tcBorders>
            <w:noWrap/>
            <w:vAlign w:val="center"/>
          </w:tcPr>
          <w:p w14:paraId="21EB65DD" w14:textId="77777777" w:rsidR="0084310C" w:rsidRPr="005B6EFD" w:rsidRDefault="0084310C" w:rsidP="0084310C">
            <w:pPr>
              <w:pStyle w:val="Tablebullets"/>
              <w:numPr>
                <w:ilvl w:val="0"/>
                <w:numId w:val="0"/>
              </w:numPr>
              <w:spacing w:before="0" w:after="0"/>
            </w:pPr>
            <w:r w:rsidRPr="005B6EFD">
              <w:t>MSW LWH</w:t>
            </w:r>
          </w:p>
        </w:tc>
        <w:tc>
          <w:tcPr>
            <w:tcW w:w="232" w:type="pct"/>
            <w:tcBorders>
              <w:top w:val="single" w:sz="4" w:space="0" w:color="auto"/>
              <w:left w:val="single" w:sz="4" w:space="0" w:color="auto"/>
              <w:bottom w:val="single" w:sz="4" w:space="0" w:color="auto"/>
              <w:right w:val="single" w:sz="4" w:space="0" w:color="auto"/>
            </w:tcBorders>
            <w:noWrap/>
            <w:vAlign w:val="center"/>
          </w:tcPr>
          <w:p w14:paraId="5EAF9CE9" w14:textId="3DF4E07A" w:rsidR="0084310C" w:rsidRPr="005B6EFD" w:rsidRDefault="0084310C" w:rsidP="0084310C">
            <w:pPr>
              <w:pStyle w:val="Tablebullets"/>
              <w:numPr>
                <w:ilvl w:val="0"/>
                <w:numId w:val="0"/>
              </w:numPr>
              <w:spacing w:before="0" w:after="0"/>
            </w:pPr>
            <w:r w:rsidRPr="005B6EFD">
              <w:t>8.7%</w:t>
            </w:r>
          </w:p>
        </w:tc>
        <w:tc>
          <w:tcPr>
            <w:tcW w:w="232" w:type="pct"/>
            <w:tcBorders>
              <w:top w:val="single" w:sz="4" w:space="0" w:color="auto"/>
              <w:left w:val="single" w:sz="4" w:space="0" w:color="auto"/>
              <w:bottom w:val="single" w:sz="4" w:space="0" w:color="auto"/>
              <w:right w:val="single" w:sz="4" w:space="0" w:color="auto"/>
            </w:tcBorders>
            <w:vAlign w:val="center"/>
          </w:tcPr>
          <w:p w14:paraId="12237761" w14:textId="224AF180" w:rsidR="0084310C" w:rsidRPr="005B6EFD" w:rsidRDefault="0084310C" w:rsidP="0084310C">
            <w:pPr>
              <w:pStyle w:val="Tablebullets"/>
              <w:numPr>
                <w:ilvl w:val="0"/>
                <w:numId w:val="0"/>
              </w:numPr>
              <w:spacing w:before="0" w:after="0"/>
            </w:pPr>
            <w:r w:rsidRPr="005B6EFD">
              <w:t>4.7%</w:t>
            </w:r>
          </w:p>
        </w:tc>
        <w:tc>
          <w:tcPr>
            <w:tcW w:w="232" w:type="pct"/>
            <w:tcBorders>
              <w:top w:val="single" w:sz="4" w:space="0" w:color="auto"/>
              <w:left w:val="single" w:sz="4" w:space="0" w:color="auto"/>
              <w:bottom w:val="single" w:sz="4" w:space="0" w:color="auto"/>
              <w:right w:val="single" w:sz="4" w:space="0" w:color="auto"/>
            </w:tcBorders>
            <w:vAlign w:val="center"/>
          </w:tcPr>
          <w:p w14:paraId="75A78AD1" w14:textId="1E03B1A0" w:rsidR="0084310C" w:rsidRPr="005B6EFD" w:rsidRDefault="0084310C" w:rsidP="0084310C">
            <w:pPr>
              <w:pStyle w:val="Tablebullets"/>
              <w:numPr>
                <w:ilvl w:val="0"/>
                <w:numId w:val="0"/>
              </w:numPr>
              <w:spacing w:before="0" w:after="0"/>
            </w:pPr>
            <w:r w:rsidRPr="005B6EFD">
              <w:t>2.1%</w:t>
            </w:r>
          </w:p>
        </w:tc>
        <w:tc>
          <w:tcPr>
            <w:tcW w:w="232" w:type="pct"/>
            <w:tcBorders>
              <w:top w:val="single" w:sz="4" w:space="0" w:color="auto"/>
              <w:left w:val="single" w:sz="4" w:space="0" w:color="auto"/>
              <w:bottom w:val="single" w:sz="4" w:space="0" w:color="auto"/>
              <w:right w:val="single" w:sz="4" w:space="0" w:color="auto"/>
            </w:tcBorders>
            <w:vAlign w:val="center"/>
          </w:tcPr>
          <w:p w14:paraId="3785782D" w14:textId="2610B1B9" w:rsidR="0084310C" w:rsidRPr="005B6EFD" w:rsidRDefault="0084310C" w:rsidP="0084310C">
            <w:pPr>
              <w:pStyle w:val="Tablebullets"/>
              <w:numPr>
                <w:ilvl w:val="0"/>
                <w:numId w:val="0"/>
              </w:numPr>
              <w:spacing w:before="0" w:after="0"/>
            </w:pPr>
            <w:r w:rsidRPr="005B6EFD">
              <w:t>1.4%</w:t>
            </w:r>
          </w:p>
        </w:tc>
        <w:tc>
          <w:tcPr>
            <w:tcW w:w="232" w:type="pct"/>
            <w:tcBorders>
              <w:top w:val="single" w:sz="4" w:space="0" w:color="auto"/>
              <w:left w:val="single" w:sz="4" w:space="0" w:color="auto"/>
              <w:bottom w:val="single" w:sz="4" w:space="0" w:color="auto"/>
              <w:right w:val="single" w:sz="4" w:space="0" w:color="auto"/>
            </w:tcBorders>
            <w:vAlign w:val="center"/>
          </w:tcPr>
          <w:p w14:paraId="166020C1" w14:textId="48047B23" w:rsidR="0084310C" w:rsidRPr="005B6EFD" w:rsidRDefault="0084310C" w:rsidP="0084310C">
            <w:pPr>
              <w:pStyle w:val="Tablebullets"/>
              <w:numPr>
                <w:ilvl w:val="0"/>
                <w:numId w:val="0"/>
              </w:numPr>
              <w:spacing w:before="0" w:after="0"/>
            </w:pPr>
            <w:r w:rsidRPr="005B6EFD">
              <w:t>1.4%</w:t>
            </w:r>
          </w:p>
        </w:tc>
        <w:tc>
          <w:tcPr>
            <w:tcW w:w="232" w:type="pct"/>
            <w:tcBorders>
              <w:top w:val="single" w:sz="4" w:space="0" w:color="auto"/>
              <w:left w:val="single" w:sz="4" w:space="0" w:color="auto"/>
              <w:bottom w:val="single" w:sz="4" w:space="0" w:color="auto"/>
              <w:right w:val="single" w:sz="4" w:space="0" w:color="auto"/>
            </w:tcBorders>
            <w:vAlign w:val="center"/>
          </w:tcPr>
          <w:p w14:paraId="00D54DC1" w14:textId="3EE9910F" w:rsidR="0084310C" w:rsidRPr="005B6EFD" w:rsidRDefault="0084310C" w:rsidP="0084310C">
            <w:pPr>
              <w:pStyle w:val="Tablebullets"/>
              <w:numPr>
                <w:ilvl w:val="0"/>
                <w:numId w:val="0"/>
              </w:numPr>
              <w:spacing w:before="0" w:after="0"/>
            </w:pPr>
            <w:r w:rsidRPr="005B6EFD">
              <w:t>2.6%</w:t>
            </w:r>
          </w:p>
        </w:tc>
        <w:tc>
          <w:tcPr>
            <w:tcW w:w="232" w:type="pct"/>
            <w:tcBorders>
              <w:top w:val="single" w:sz="4" w:space="0" w:color="auto"/>
              <w:left w:val="single" w:sz="4" w:space="0" w:color="auto"/>
              <w:bottom w:val="single" w:sz="4" w:space="0" w:color="auto"/>
              <w:right w:val="single" w:sz="4" w:space="0" w:color="auto"/>
            </w:tcBorders>
            <w:vAlign w:val="center"/>
          </w:tcPr>
          <w:p w14:paraId="12149D16" w14:textId="59810417" w:rsidR="0084310C" w:rsidRPr="005B6EFD" w:rsidRDefault="0084310C" w:rsidP="0084310C">
            <w:pPr>
              <w:pStyle w:val="Tablebullets"/>
              <w:numPr>
                <w:ilvl w:val="0"/>
                <w:numId w:val="0"/>
              </w:numPr>
              <w:spacing w:before="0" w:after="0"/>
            </w:pPr>
            <w:r w:rsidRPr="005B6EFD">
              <w:t>3.6%</w:t>
            </w:r>
          </w:p>
        </w:tc>
        <w:tc>
          <w:tcPr>
            <w:tcW w:w="232" w:type="pct"/>
            <w:tcBorders>
              <w:top w:val="single" w:sz="4" w:space="0" w:color="auto"/>
              <w:left w:val="single" w:sz="4" w:space="0" w:color="auto"/>
              <w:bottom w:val="single" w:sz="4" w:space="0" w:color="auto"/>
              <w:right w:val="single" w:sz="4" w:space="0" w:color="auto"/>
            </w:tcBorders>
            <w:vAlign w:val="center"/>
          </w:tcPr>
          <w:p w14:paraId="3BDB22C5" w14:textId="5AA3DE4D" w:rsidR="0084310C" w:rsidRPr="005B6EFD" w:rsidRDefault="0084310C" w:rsidP="0084310C">
            <w:pPr>
              <w:pStyle w:val="Tablebullets"/>
              <w:numPr>
                <w:ilvl w:val="0"/>
                <w:numId w:val="0"/>
              </w:numPr>
              <w:spacing w:before="0" w:after="0"/>
            </w:pPr>
            <w:r w:rsidRPr="005B6EFD">
              <w:t>3.8%</w:t>
            </w:r>
          </w:p>
        </w:tc>
        <w:tc>
          <w:tcPr>
            <w:tcW w:w="232" w:type="pct"/>
            <w:tcBorders>
              <w:top w:val="single" w:sz="4" w:space="0" w:color="auto"/>
              <w:left w:val="single" w:sz="4" w:space="0" w:color="auto"/>
              <w:bottom w:val="single" w:sz="4" w:space="0" w:color="auto"/>
              <w:right w:val="single" w:sz="4" w:space="0" w:color="auto"/>
            </w:tcBorders>
            <w:vAlign w:val="center"/>
          </w:tcPr>
          <w:p w14:paraId="60D1B35F" w14:textId="1E340C5B" w:rsidR="0084310C" w:rsidRPr="005B6EFD" w:rsidRDefault="0084310C" w:rsidP="0084310C">
            <w:pPr>
              <w:pStyle w:val="Tablebullets"/>
              <w:numPr>
                <w:ilvl w:val="0"/>
                <w:numId w:val="0"/>
              </w:numPr>
              <w:spacing w:before="0" w:after="0"/>
            </w:pPr>
            <w:r w:rsidRPr="005B6EFD">
              <w:t>3.4%</w:t>
            </w:r>
          </w:p>
        </w:tc>
        <w:tc>
          <w:tcPr>
            <w:tcW w:w="232" w:type="pct"/>
            <w:tcBorders>
              <w:top w:val="single" w:sz="4" w:space="0" w:color="auto"/>
              <w:left w:val="single" w:sz="4" w:space="0" w:color="auto"/>
              <w:bottom w:val="single" w:sz="4" w:space="0" w:color="auto"/>
              <w:right w:val="single" w:sz="4" w:space="0" w:color="auto"/>
            </w:tcBorders>
            <w:vAlign w:val="center"/>
          </w:tcPr>
          <w:p w14:paraId="53CCD306" w14:textId="35F5D8F8" w:rsidR="0084310C" w:rsidRPr="005B6EFD" w:rsidRDefault="0084310C" w:rsidP="0084310C">
            <w:pPr>
              <w:pStyle w:val="Tablebullets"/>
              <w:numPr>
                <w:ilvl w:val="0"/>
                <w:numId w:val="0"/>
              </w:numPr>
              <w:spacing w:before="0" w:after="0"/>
            </w:pPr>
            <w:r w:rsidRPr="005B6EFD">
              <w:t>0.9%</w:t>
            </w:r>
          </w:p>
        </w:tc>
        <w:tc>
          <w:tcPr>
            <w:tcW w:w="232" w:type="pct"/>
            <w:tcBorders>
              <w:top w:val="single" w:sz="4" w:space="0" w:color="auto"/>
              <w:left w:val="single" w:sz="4" w:space="0" w:color="auto"/>
              <w:bottom w:val="single" w:sz="4" w:space="0" w:color="auto"/>
              <w:right w:val="single" w:sz="4" w:space="0" w:color="auto"/>
            </w:tcBorders>
            <w:vAlign w:val="center"/>
          </w:tcPr>
          <w:p w14:paraId="63F1930B" w14:textId="10378650" w:rsidR="0084310C" w:rsidRPr="005B6EFD" w:rsidRDefault="0084310C" w:rsidP="0084310C">
            <w:pPr>
              <w:pStyle w:val="Tablebullets"/>
              <w:numPr>
                <w:ilvl w:val="0"/>
                <w:numId w:val="0"/>
              </w:numPr>
              <w:spacing w:before="0" w:after="0"/>
            </w:pPr>
            <w:r w:rsidRPr="005B6EFD">
              <w:t>3.6%</w:t>
            </w:r>
          </w:p>
        </w:tc>
        <w:tc>
          <w:tcPr>
            <w:tcW w:w="232" w:type="pct"/>
            <w:tcBorders>
              <w:top w:val="single" w:sz="4" w:space="0" w:color="auto"/>
              <w:left w:val="single" w:sz="4" w:space="0" w:color="auto"/>
              <w:bottom w:val="single" w:sz="4" w:space="0" w:color="auto"/>
              <w:right w:val="single" w:sz="4" w:space="0" w:color="auto"/>
            </w:tcBorders>
            <w:vAlign w:val="center"/>
          </w:tcPr>
          <w:p w14:paraId="0D71158F" w14:textId="52976B28" w:rsidR="0084310C" w:rsidRPr="005B6EFD" w:rsidRDefault="0084310C" w:rsidP="0084310C">
            <w:pPr>
              <w:pStyle w:val="Tablebullets"/>
              <w:numPr>
                <w:ilvl w:val="0"/>
                <w:numId w:val="0"/>
              </w:numPr>
              <w:spacing w:before="0" w:after="0"/>
            </w:pPr>
            <w:r w:rsidRPr="005B6EFD">
              <w:t>4.1%</w:t>
            </w:r>
          </w:p>
        </w:tc>
        <w:tc>
          <w:tcPr>
            <w:tcW w:w="232" w:type="pct"/>
            <w:tcBorders>
              <w:top w:val="single" w:sz="4" w:space="0" w:color="auto"/>
              <w:left w:val="single" w:sz="4" w:space="0" w:color="auto"/>
              <w:bottom w:val="single" w:sz="4" w:space="0" w:color="auto"/>
              <w:right w:val="single" w:sz="4" w:space="0" w:color="auto"/>
            </w:tcBorders>
            <w:vAlign w:val="center"/>
          </w:tcPr>
          <w:p w14:paraId="08535775" w14:textId="56C93451" w:rsidR="0084310C" w:rsidRPr="005B6EFD" w:rsidRDefault="0084310C" w:rsidP="0084310C">
            <w:pPr>
              <w:pStyle w:val="Tablebullets"/>
              <w:numPr>
                <w:ilvl w:val="0"/>
                <w:numId w:val="0"/>
              </w:numPr>
              <w:spacing w:before="0" w:after="0"/>
            </w:pPr>
            <w:r w:rsidRPr="005B6EFD">
              <w:t>1.9%</w:t>
            </w:r>
          </w:p>
        </w:tc>
        <w:tc>
          <w:tcPr>
            <w:tcW w:w="232" w:type="pct"/>
            <w:tcBorders>
              <w:top w:val="single" w:sz="4" w:space="0" w:color="auto"/>
              <w:left w:val="single" w:sz="4" w:space="0" w:color="auto"/>
              <w:bottom w:val="single" w:sz="4" w:space="0" w:color="auto"/>
              <w:right w:val="single" w:sz="4" w:space="0" w:color="auto"/>
            </w:tcBorders>
            <w:vAlign w:val="center"/>
          </w:tcPr>
          <w:p w14:paraId="1894B156" w14:textId="6E54EC24" w:rsidR="0084310C" w:rsidRPr="005B6EFD" w:rsidRDefault="0084310C" w:rsidP="0084310C">
            <w:pPr>
              <w:pStyle w:val="Tablebullets"/>
              <w:numPr>
                <w:ilvl w:val="0"/>
                <w:numId w:val="0"/>
              </w:numPr>
              <w:spacing w:before="0" w:after="0"/>
            </w:pPr>
            <w:r w:rsidRPr="005B6EFD">
              <w:t>11.4%</w:t>
            </w:r>
          </w:p>
        </w:tc>
        <w:tc>
          <w:tcPr>
            <w:tcW w:w="346" w:type="pct"/>
            <w:tcBorders>
              <w:top w:val="single" w:sz="4" w:space="0" w:color="auto"/>
              <w:left w:val="single" w:sz="4" w:space="0" w:color="auto"/>
              <w:bottom w:val="single" w:sz="4" w:space="0" w:color="auto"/>
              <w:right w:val="single" w:sz="4" w:space="0" w:color="auto"/>
            </w:tcBorders>
            <w:vAlign w:val="center"/>
          </w:tcPr>
          <w:p w14:paraId="6D4EE6BF" w14:textId="39851B46" w:rsidR="0084310C" w:rsidRPr="005B6EFD" w:rsidRDefault="0084310C" w:rsidP="0084310C">
            <w:pPr>
              <w:pStyle w:val="Tablebullets"/>
              <w:numPr>
                <w:ilvl w:val="0"/>
                <w:numId w:val="0"/>
              </w:numPr>
              <w:spacing w:before="0" w:after="0"/>
            </w:pPr>
            <w:r w:rsidRPr="005B6EFD">
              <w:t>26.9%</w:t>
            </w:r>
          </w:p>
        </w:tc>
        <w:tc>
          <w:tcPr>
            <w:tcW w:w="648" w:type="pct"/>
            <w:tcBorders>
              <w:top w:val="single" w:sz="4" w:space="0" w:color="auto"/>
              <w:left w:val="single" w:sz="4" w:space="0" w:color="auto"/>
              <w:bottom w:val="single" w:sz="4" w:space="0" w:color="auto"/>
              <w:right w:val="single" w:sz="4" w:space="0" w:color="auto"/>
            </w:tcBorders>
            <w:vAlign w:val="center"/>
          </w:tcPr>
          <w:p w14:paraId="67DB36E6" w14:textId="6673ABD2" w:rsidR="0084310C" w:rsidRPr="005B6EFD" w:rsidRDefault="00ED5F9E" w:rsidP="0084310C">
            <w:pPr>
              <w:pStyle w:val="Tablebullets"/>
              <w:numPr>
                <w:ilvl w:val="0"/>
                <w:numId w:val="0"/>
              </w:numPr>
              <w:spacing w:before="0" w:after="0"/>
            </w:pPr>
            <w:r w:rsidRPr="005B6EFD">
              <w:t>Wei 2021</w:t>
            </w:r>
            <w:r w:rsidR="00540C55" w:rsidRPr="005B6EFD">
              <w:rPr>
                <w:vertAlign w:val="superscript"/>
              </w:rPr>
              <w:fldChar w:fldCharType="begin"/>
            </w:r>
            <w:r w:rsidR="00540C55" w:rsidRPr="005B6EFD">
              <w:rPr>
                <w:vertAlign w:val="superscript"/>
              </w:rPr>
              <w:instrText xml:space="preserve"> NOTEREF _Ref205815618 \h  \* MERGEFORMAT </w:instrText>
            </w:r>
            <w:r w:rsidR="00540C55" w:rsidRPr="005B6EFD">
              <w:rPr>
                <w:vertAlign w:val="superscript"/>
              </w:rPr>
            </w:r>
            <w:r w:rsidR="00540C55" w:rsidRPr="005B6EFD">
              <w:rPr>
                <w:vertAlign w:val="superscript"/>
              </w:rPr>
              <w:fldChar w:fldCharType="separate"/>
            </w:r>
            <w:r w:rsidR="00FC322E">
              <w:rPr>
                <w:vertAlign w:val="superscript"/>
              </w:rPr>
              <w:t>12</w:t>
            </w:r>
            <w:r w:rsidR="00540C55" w:rsidRPr="005B6EFD">
              <w:rPr>
                <w:vertAlign w:val="superscript"/>
              </w:rPr>
              <w:fldChar w:fldCharType="end"/>
            </w:r>
          </w:p>
        </w:tc>
      </w:tr>
      <w:tr w:rsidR="009004C7" w:rsidRPr="005B6EFD" w14:paraId="00749674" w14:textId="77777777" w:rsidTr="007D5F4B">
        <w:trPr>
          <w:trHeight w:val="65"/>
        </w:trPr>
        <w:tc>
          <w:tcPr>
            <w:tcW w:w="356" w:type="pct"/>
            <w:gridSpan w:val="2"/>
            <w:vMerge w:val="restart"/>
            <w:tcBorders>
              <w:top w:val="single" w:sz="4" w:space="0" w:color="auto"/>
              <w:left w:val="single" w:sz="4" w:space="0" w:color="auto"/>
              <w:bottom w:val="single" w:sz="4" w:space="0" w:color="auto"/>
              <w:right w:val="single" w:sz="4" w:space="0" w:color="auto"/>
            </w:tcBorders>
            <w:noWrap/>
            <w:vAlign w:val="center"/>
          </w:tcPr>
          <w:p w14:paraId="42C58C51" w14:textId="77777777" w:rsidR="003A65D8" w:rsidRPr="005B6EFD" w:rsidRDefault="003A65D8" w:rsidP="00181E47">
            <w:pPr>
              <w:pStyle w:val="Tablebullets"/>
              <w:numPr>
                <w:ilvl w:val="0"/>
                <w:numId w:val="0"/>
              </w:numPr>
              <w:spacing w:before="0" w:after="0"/>
            </w:pPr>
            <w:r w:rsidRPr="005B6EFD">
              <w:t xml:space="preserve">People with previous vulval SCC/HSIL </w:t>
            </w:r>
          </w:p>
        </w:tc>
        <w:tc>
          <w:tcPr>
            <w:tcW w:w="404" w:type="pct"/>
            <w:tcBorders>
              <w:top w:val="single" w:sz="4" w:space="0" w:color="auto"/>
              <w:left w:val="single" w:sz="4" w:space="0" w:color="auto"/>
              <w:bottom w:val="single" w:sz="4" w:space="0" w:color="auto"/>
              <w:right w:val="single" w:sz="4" w:space="0" w:color="auto"/>
            </w:tcBorders>
            <w:vAlign w:val="center"/>
          </w:tcPr>
          <w:p w14:paraId="5A37F380" w14:textId="7D3333EA" w:rsidR="003A65D8" w:rsidRPr="005B6EFD" w:rsidRDefault="003A65D8" w:rsidP="00181E47">
            <w:pPr>
              <w:pStyle w:val="Tablebullets"/>
              <w:numPr>
                <w:ilvl w:val="0"/>
                <w:numId w:val="0"/>
              </w:numPr>
              <w:spacing w:before="0" w:after="0"/>
            </w:pPr>
            <w:r w:rsidRPr="005B6EFD">
              <w:t>All</w:t>
            </w:r>
          </w:p>
        </w:tc>
        <w:tc>
          <w:tcPr>
            <w:tcW w:w="232" w:type="pct"/>
            <w:tcBorders>
              <w:top w:val="single" w:sz="4" w:space="0" w:color="auto"/>
              <w:left w:val="single" w:sz="4" w:space="0" w:color="auto"/>
              <w:bottom w:val="single" w:sz="4" w:space="0" w:color="auto"/>
              <w:right w:val="single" w:sz="4" w:space="0" w:color="auto"/>
            </w:tcBorders>
            <w:noWrap/>
            <w:vAlign w:val="center"/>
          </w:tcPr>
          <w:p w14:paraId="2F855C01" w14:textId="74470484" w:rsidR="003A65D8" w:rsidRPr="005B6EFD" w:rsidRDefault="003A65D8"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2A27586C" w14:textId="63851FD5" w:rsidR="003A65D8" w:rsidRPr="005B6EFD" w:rsidRDefault="003A65D8"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4277FAB4" w14:textId="05230D2B" w:rsidR="003A65D8" w:rsidRPr="005B6EFD" w:rsidRDefault="003A65D8"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0FD9B292" w14:textId="2CBCD57B" w:rsidR="003A65D8" w:rsidRPr="005B6EFD" w:rsidRDefault="003A65D8"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2DA44316" w14:textId="6356A5A0" w:rsidR="003A65D8" w:rsidRPr="005B6EFD" w:rsidRDefault="003A65D8"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11AE77BD" w14:textId="0E1CD214" w:rsidR="003A65D8" w:rsidRPr="005B6EFD" w:rsidRDefault="003A65D8"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6D3451D8" w14:textId="02B412C6" w:rsidR="003A65D8" w:rsidRPr="005B6EFD" w:rsidRDefault="003A65D8"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0B34B08D" w14:textId="5140F0AC" w:rsidR="003A65D8" w:rsidRPr="005B6EFD" w:rsidRDefault="003A65D8"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7F65C60B" w14:textId="435DDFE9" w:rsidR="003A65D8" w:rsidRPr="005B6EFD" w:rsidRDefault="003A65D8"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037729F2" w14:textId="0363CDEE" w:rsidR="003A65D8" w:rsidRPr="005B6EFD" w:rsidRDefault="003A65D8"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5FADBE18" w14:textId="26DFE699" w:rsidR="003A65D8" w:rsidRPr="005B6EFD" w:rsidRDefault="003A65D8"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2C575D26" w14:textId="769E4BD4" w:rsidR="003A65D8" w:rsidRPr="005B6EFD" w:rsidRDefault="003A65D8"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3DC44307" w14:textId="31CFF276" w:rsidR="003A65D8" w:rsidRPr="005B6EFD" w:rsidRDefault="003A65D8"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7EC7C9C9" w14:textId="119568AB" w:rsidR="003A65D8" w:rsidRPr="005B6EFD" w:rsidRDefault="003A65D8" w:rsidP="00181E47">
            <w:pPr>
              <w:pStyle w:val="Tablebullets"/>
              <w:numPr>
                <w:ilvl w:val="0"/>
                <w:numId w:val="0"/>
              </w:numPr>
              <w:spacing w:before="0" w:after="0"/>
            </w:pPr>
            <w:r w:rsidRPr="005B6EFD">
              <w:t>NR</w:t>
            </w:r>
          </w:p>
        </w:tc>
        <w:tc>
          <w:tcPr>
            <w:tcW w:w="346" w:type="pct"/>
            <w:tcBorders>
              <w:top w:val="single" w:sz="4" w:space="0" w:color="auto"/>
              <w:left w:val="single" w:sz="4" w:space="0" w:color="auto"/>
              <w:bottom w:val="single" w:sz="4" w:space="0" w:color="auto"/>
              <w:right w:val="single" w:sz="4" w:space="0" w:color="auto"/>
            </w:tcBorders>
            <w:vAlign w:val="center"/>
          </w:tcPr>
          <w:p w14:paraId="27D53717" w14:textId="56182056" w:rsidR="003A65D8" w:rsidRPr="005B6EFD" w:rsidRDefault="003A65D8" w:rsidP="00181E47">
            <w:pPr>
              <w:pStyle w:val="Tablebullets"/>
              <w:numPr>
                <w:ilvl w:val="0"/>
                <w:numId w:val="0"/>
              </w:numPr>
              <w:spacing w:before="0" w:after="0"/>
            </w:pPr>
            <w:r w:rsidRPr="005B6EFD">
              <w:rPr>
                <w:szCs w:val="20"/>
              </w:rPr>
              <w:t>26.3%</w:t>
            </w:r>
            <w:r w:rsidR="00181E47" w:rsidRPr="005B6EFD">
              <w:rPr>
                <w:szCs w:val="20"/>
              </w:rPr>
              <w:t>*</w:t>
            </w:r>
          </w:p>
        </w:tc>
        <w:tc>
          <w:tcPr>
            <w:tcW w:w="648" w:type="pct"/>
            <w:tcBorders>
              <w:top w:val="single" w:sz="4" w:space="0" w:color="auto"/>
              <w:left w:val="single" w:sz="4" w:space="0" w:color="auto"/>
              <w:bottom w:val="single" w:sz="4" w:space="0" w:color="auto"/>
              <w:right w:val="single" w:sz="4" w:space="0" w:color="auto"/>
            </w:tcBorders>
            <w:vAlign w:val="center"/>
          </w:tcPr>
          <w:p w14:paraId="7E6B965E" w14:textId="0DCADD3F" w:rsidR="003A65D8" w:rsidRPr="005B6EFD" w:rsidRDefault="003A65D8" w:rsidP="00181E47">
            <w:pPr>
              <w:pStyle w:val="Tablebullets"/>
              <w:numPr>
                <w:ilvl w:val="0"/>
                <w:numId w:val="0"/>
              </w:numPr>
              <w:spacing w:before="0" w:after="0"/>
            </w:pPr>
            <w:r w:rsidRPr="005B6EFD">
              <w:t>Proctor 2019</w:t>
            </w:r>
            <w:r w:rsidR="00C65532" w:rsidRPr="005B6EFD">
              <w:rPr>
                <w:rStyle w:val="FootnoteReference"/>
              </w:rPr>
              <w:footnoteReference w:id="16"/>
            </w:r>
          </w:p>
        </w:tc>
      </w:tr>
      <w:tr w:rsidR="009004C7" w:rsidRPr="005B6EFD" w14:paraId="5CBEBD2B" w14:textId="77777777" w:rsidTr="007D5F4B">
        <w:trPr>
          <w:trHeight w:val="65"/>
        </w:trPr>
        <w:tc>
          <w:tcPr>
            <w:tcW w:w="356" w:type="pct"/>
            <w:gridSpan w:val="2"/>
            <w:vMerge/>
            <w:tcBorders>
              <w:top w:val="single" w:sz="4" w:space="0" w:color="auto"/>
              <w:left w:val="single" w:sz="4" w:space="0" w:color="auto"/>
              <w:bottom w:val="single" w:sz="4" w:space="0" w:color="auto"/>
              <w:right w:val="single" w:sz="4" w:space="0" w:color="auto"/>
            </w:tcBorders>
            <w:noWrap/>
            <w:vAlign w:val="center"/>
          </w:tcPr>
          <w:p w14:paraId="021234BF" w14:textId="77777777" w:rsidR="0095344D" w:rsidRPr="005B6EFD" w:rsidRDefault="0095344D" w:rsidP="00181E47">
            <w:pPr>
              <w:pStyle w:val="Tablebullets"/>
              <w:numPr>
                <w:ilvl w:val="0"/>
                <w:numId w:val="0"/>
              </w:numPr>
              <w:spacing w:before="0" w:after="0"/>
            </w:pPr>
          </w:p>
        </w:tc>
        <w:tc>
          <w:tcPr>
            <w:tcW w:w="404" w:type="pct"/>
            <w:tcBorders>
              <w:top w:val="single" w:sz="4" w:space="0" w:color="auto"/>
              <w:left w:val="single" w:sz="4" w:space="0" w:color="auto"/>
              <w:bottom w:val="single" w:sz="4" w:space="0" w:color="auto"/>
              <w:right w:val="single" w:sz="4" w:space="0" w:color="auto"/>
            </w:tcBorders>
            <w:vAlign w:val="center"/>
          </w:tcPr>
          <w:p w14:paraId="528D3612" w14:textId="619646EE" w:rsidR="0095344D" w:rsidRPr="005B6EFD" w:rsidRDefault="0095344D" w:rsidP="00181E47">
            <w:pPr>
              <w:pStyle w:val="Tablebullets"/>
              <w:numPr>
                <w:ilvl w:val="0"/>
                <w:numId w:val="0"/>
              </w:numPr>
              <w:spacing w:before="0" w:after="0"/>
            </w:pPr>
            <w:r w:rsidRPr="005B6EFD">
              <w:t>Vulval HSIL</w:t>
            </w:r>
          </w:p>
        </w:tc>
        <w:tc>
          <w:tcPr>
            <w:tcW w:w="232" w:type="pct"/>
            <w:tcBorders>
              <w:top w:val="single" w:sz="4" w:space="0" w:color="auto"/>
              <w:left w:val="single" w:sz="4" w:space="0" w:color="auto"/>
              <w:bottom w:val="single" w:sz="4" w:space="0" w:color="auto"/>
              <w:right w:val="single" w:sz="4" w:space="0" w:color="auto"/>
            </w:tcBorders>
            <w:noWrap/>
            <w:vAlign w:val="center"/>
          </w:tcPr>
          <w:p w14:paraId="0E603C70" w14:textId="1D808DB9" w:rsidR="0095344D" w:rsidRPr="005B6EFD" w:rsidRDefault="0095344D" w:rsidP="00181E47">
            <w:pPr>
              <w:pStyle w:val="Tablebullets"/>
              <w:numPr>
                <w:ilvl w:val="0"/>
                <w:numId w:val="0"/>
              </w:numPr>
              <w:spacing w:before="0" w:after="0"/>
            </w:pPr>
            <w:r w:rsidRPr="005B6EFD">
              <w:t>71.8%</w:t>
            </w:r>
          </w:p>
        </w:tc>
        <w:tc>
          <w:tcPr>
            <w:tcW w:w="232" w:type="pct"/>
            <w:tcBorders>
              <w:top w:val="single" w:sz="4" w:space="0" w:color="auto"/>
              <w:left w:val="single" w:sz="4" w:space="0" w:color="auto"/>
              <w:bottom w:val="single" w:sz="4" w:space="0" w:color="auto"/>
              <w:right w:val="single" w:sz="4" w:space="0" w:color="auto"/>
            </w:tcBorders>
            <w:vAlign w:val="center"/>
          </w:tcPr>
          <w:p w14:paraId="1CFB5DBF" w14:textId="2BE494D7" w:rsidR="0095344D" w:rsidRPr="005B6EFD" w:rsidRDefault="0095344D" w:rsidP="00181E47">
            <w:pPr>
              <w:pStyle w:val="Tablebullets"/>
              <w:numPr>
                <w:ilvl w:val="0"/>
                <w:numId w:val="0"/>
              </w:numPr>
              <w:spacing w:before="0" w:after="0"/>
            </w:pPr>
            <w:r w:rsidRPr="005B6EFD">
              <w:t>5.8%</w:t>
            </w:r>
          </w:p>
        </w:tc>
        <w:tc>
          <w:tcPr>
            <w:tcW w:w="232" w:type="pct"/>
            <w:tcBorders>
              <w:top w:val="single" w:sz="4" w:space="0" w:color="auto"/>
              <w:left w:val="single" w:sz="4" w:space="0" w:color="auto"/>
              <w:bottom w:val="single" w:sz="4" w:space="0" w:color="auto"/>
              <w:right w:val="single" w:sz="4" w:space="0" w:color="auto"/>
            </w:tcBorders>
            <w:vAlign w:val="center"/>
          </w:tcPr>
          <w:p w14:paraId="72481FAE" w14:textId="50681075" w:rsidR="0095344D" w:rsidRPr="005B6EFD" w:rsidRDefault="0095344D" w:rsidP="00181E47">
            <w:pPr>
              <w:pStyle w:val="Tablebullets"/>
              <w:numPr>
                <w:ilvl w:val="0"/>
                <w:numId w:val="0"/>
              </w:numPr>
              <w:spacing w:before="0" w:after="0"/>
            </w:pPr>
            <w:r w:rsidRPr="005B6EFD">
              <w:t>2.6%</w:t>
            </w:r>
          </w:p>
        </w:tc>
        <w:tc>
          <w:tcPr>
            <w:tcW w:w="232" w:type="pct"/>
            <w:tcBorders>
              <w:top w:val="single" w:sz="4" w:space="0" w:color="auto"/>
              <w:left w:val="single" w:sz="4" w:space="0" w:color="auto"/>
              <w:bottom w:val="single" w:sz="4" w:space="0" w:color="auto"/>
              <w:right w:val="single" w:sz="4" w:space="0" w:color="auto"/>
            </w:tcBorders>
            <w:vAlign w:val="center"/>
          </w:tcPr>
          <w:p w14:paraId="53F4585C" w14:textId="550D6116" w:rsidR="0095344D" w:rsidRPr="005B6EFD" w:rsidRDefault="0095344D" w:rsidP="00181E47">
            <w:pPr>
              <w:pStyle w:val="Tablebullets"/>
              <w:numPr>
                <w:ilvl w:val="0"/>
                <w:numId w:val="0"/>
              </w:numPr>
              <w:spacing w:before="0" w:after="0"/>
            </w:pPr>
            <w:r w:rsidRPr="005B6EFD">
              <w:t>8.0%</w:t>
            </w:r>
          </w:p>
        </w:tc>
        <w:tc>
          <w:tcPr>
            <w:tcW w:w="232" w:type="pct"/>
            <w:tcBorders>
              <w:top w:val="single" w:sz="4" w:space="0" w:color="auto"/>
              <w:left w:val="single" w:sz="4" w:space="0" w:color="auto"/>
              <w:bottom w:val="single" w:sz="4" w:space="0" w:color="auto"/>
              <w:right w:val="single" w:sz="4" w:space="0" w:color="auto"/>
            </w:tcBorders>
            <w:vAlign w:val="center"/>
          </w:tcPr>
          <w:p w14:paraId="5FEEAEE4" w14:textId="1BA84732" w:rsidR="0095344D" w:rsidRPr="005B6EFD" w:rsidRDefault="0095344D" w:rsidP="00181E47">
            <w:pPr>
              <w:pStyle w:val="Tablebullets"/>
              <w:numPr>
                <w:ilvl w:val="0"/>
                <w:numId w:val="0"/>
              </w:numPr>
              <w:spacing w:before="0" w:after="0"/>
            </w:pPr>
            <w:r w:rsidRPr="005B6EFD">
              <w:t>1.5%</w:t>
            </w:r>
          </w:p>
        </w:tc>
        <w:tc>
          <w:tcPr>
            <w:tcW w:w="232" w:type="pct"/>
            <w:tcBorders>
              <w:top w:val="single" w:sz="4" w:space="0" w:color="auto"/>
              <w:left w:val="single" w:sz="4" w:space="0" w:color="auto"/>
              <w:bottom w:val="single" w:sz="4" w:space="0" w:color="auto"/>
              <w:right w:val="single" w:sz="4" w:space="0" w:color="auto"/>
            </w:tcBorders>
            <w:vAlign w:val="center"/>
          </w:tcPr>
          <w:p w14:paraId="62B84920" w14:textId="1C8522FD" w:rsidR="0095344D" w:rsidRPr="005B6EFD" w:rsidRDefault="0095344D" w:rsidP="00181E47">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52DA4AD5" w14:textId="79EFD729" w:rsidR="0095344D" w:rsidRPr="005B6EFD" w:rsidRDefault="0095344D" w:rsidP="00181E47">
            <w:pPr>
              <w:pStyle w:val="Tablebullets"/>
              <w:numPr>
                <w:ilvl w:val="0"/>
                <w:numId w:val="0"/>
              </w:numPr>
              <w:spacing w:before="0" w:after="0"/>
            </w:pPr>
            <w:r w:rsidRPr="005B6EFD">
              <w:t>1.5%</w:t>
            </w:r>
          </w:p>
        </w:tc>
        <w:tc>
          <w:tcPr>
            <w:tcW w:w="232" w:type="pct"/>
            <w:tcBorders>
              <w:top w:val="single" w:sz="4" w:space="0" w:color="auto"/>
              <w:left w:val="single" w:sz="4" w:space="0" w:color="auto"/>
              <w:bottom w:val="single" w:sz="4" w:space="0" w:color="auto"/>
              <w:right w:val="single" w:sz="4" w:space="0" w:color="auto"/>
            </w:tcBorders>
            <w:vAlign w:val="center"/>
          </w:tcPr>
          <w:p w14:paraId="1B75B109" w14:textId="601C6D0F" w:rsidR="0095344D" w:rsidRPr="005B6EFD" w:rsidRDefault="0095344D" w:rsidP="00181E47">
            <w:pPr>
              <w:pStyle w:val="Tablebullets"/>
              <w:numPr>
                <w:ilvl w:val="0"/>
                <w:numId w:val="0"/>
              </w:numPr>
              <w:spacing w:before="0" w:after="0"/>
            </w:pPr>
            <w:r w:rsidRPr="005B6EFD">
              <w:t>0.8%</w:t>
            </w:r>
          </w:p>
        </w:tc>
        <w:tc>
          <w:tcPr>
            <w:tcW w:w="232" w:type="pct"/>
            <w:tcBorders>
              <w:top w:val="single" w:sz="4" w:space="0" w:color="auto"/>
              <w:left w:val="single" w:sz="4" w:space="0" w:color="auto"/>
              <w:bottom w:val="single" w:sz="4" w:space="0" w:color="auto"/>
              <w:right w:val="single" w:sz="4" w:space="0" w:color="auto"/>
            </w:tcBorders>
            <w:vAlign w:val="center"/>
          </w:tcPr>
          <w:p w14:paraId="0D157014" w14:textId="77F0616A" w:rsidR="0095344D" w:rsidRPr="005B6EFD" w:rsidRDefault="0095344D" w:rsidP="00181E47">
            <w:pPr>
              <w:pStyle w:val="Tablebullets"/>
              <w:numPr>
                <w:ilvl w:val="0"/>
                <w:numId w:val="0"/>
              </w:numPr>
              <w:spacing w:before="0" w:after="0"/>
            </w:pPr>
            <w:r w:rsidRPr="005B6EFD">
              <w:t>0.8%</w:t>
            </w:r>
          </w:p>
        </w:tc>
        <w:tc>
          <w:tcPr>
            <w:tcW w:w="232" w:type="pct"/>
            <w:tcBorders>
              <w:top w:val="single" w:sz="4" w:space="0" w:color="auto"/>
              <w:left w:val="single" w:sz="4" w:space="0" w:color="auto"/>
              <w:bottom w:val="single" w:sz="4" w:space="0" w:color="auto"/>
              <w:right w:val="single" w:sz="4" w:space="0" w:color="auto"/>
            </w:tcBorders>
            <w:vAlign w:val="center"/>
          </w:tcPr>
          <w:p w14:paraId="0A795F86" w14:textId="5BD6246E" w:rsidR="0095344D" w:rsidRPr="005B6EFD" w:rsidRDefault="0095344D" w:rsidP="00181E47">
            <w:pPr>
              <w:pStyle w:val="Tablebullets"/>
              <w:numPr>
                <w:ilvl w:val="0"/>
                <w:numId w:val="0"/>
              </w:numPr>
              <w:spacing w:before="0" w:after="0"/>
            </w:pPr>
            <w:r w:rsidRPr="005B6EFD">
              <w:t>0.8%</w:t>
            </w:r>
          </w:p>
        </w:tc>
        <w:tc>
          <w:tcPr>
            <w:tcW w:w="232" w:type="pct"/>
            <w:tcBorders>
              <w:top w:val="single" w:sz="4" w:space="0" w:color="auto"/>
              <w:left w:val="single" w:sz="4" w:space="0" w:color="auto"/>
              <w:bottom w:val="single" w:sz="4" w:space="0" w:color="auto"/>
              <w:right w:val="single" w:sz="4" w:space="0" w:color="auto"/>
            </w:tcBorders>
            <w:vAlign w:val="center"/>
          </w:tcPr>
          <w:p w14:paraId="6D524A41" w14:textId="414072A4" w:rsidR="0095344D" w:rsidRPr="005B6EFD" w:rsidRDefault="0095344D" w:rsidP="00181E47">
            <w:pPr>
              <w:pStyle w:val="Tablebullets"/>
              <w:numPr>
                <w:ilvl w:val="0"/>
                <w:numId w:val="0"/>
              </w:numPr>
              <w:spacing w:before="0" w:after="0"/>
            </w:pPr>
            <w:r w:rsidRPr="005B6EFD">
              <w:t>0.8%</w:t>
            </w:r>
          </w:p>
        </w:tc>
        <w:tc>
          <w:tcPr>
            <w:tcW w:w="232" w:type="pct"/>
            <w:tcBorders>
              <w:top w:val="single" w:sz="4" w:space="0" w:color="auto"/>
              <w:left w:val="single" w:sz="4" w:space="0" w:color="auto"/>
              <w:bottom w:val="single" w:sz="4" w:space="0" w:color="auto"/>
              <w:right w:val="single" w:sz="4" w:space="0" w:color="auto"/>
            </w:tcBorders>
            <w:vAlign w:val="center"/>
          </w:tcPr>
          <w:p w14:paraId="08F790C2" w14:textId="607ADFE2" w:rsidR="0095344D" w:rsidRPr="005B6EFD" w:rsidRDefault="0095344D" w:rsidP="00181E47">
            <w:pPr>
              <w:pStyle w:val="Tablebullets"/>
              <w:numPr>
                <w:ilvl w:val="0"/>
                <w:numId w:val="0"/>
              </w:numPr>
              <w:spacing w:before="0" w:after="0"/>
            </w:pPr>
            <w:r w:rsidRPr="005B6EFD">
              <w:t>0.8%</w:t>
            </w:r>
          </w:p>
        </w:tc>
        <w:tc>
          <w:tcPr>
            <w:tcW w:w="232" w:type="pct"/>
            <w:tcBorders>
              <w:top w:val="single" w:sz="4" w:space="0" w:color="auto"/>
              <w:left w:val="single" w:sz="4" w:space="0" w:color="auto"/>
              <w:bottom w:val="single" w:sz="4" w:space="0" w:color="auto"/>
              <w:right w:val="single" w:sz="4" w:space="0" w:color="auto"/>
            </w:tcBorders>
            <w:vAlign w:val="center"/>
          </w:tcPr>
          <w:p w14:paraId="1C792098" w14:textId="7EE89662" w:rsidR="0095344D" w:rsidRPr="005B6EFD" w:rsidRDefault="0095344D" w:rsidP="00181E47">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6DE430F2" w14:textId="2B8B9E8A" w:rsidR="0095344D" w:rsidRPr="005B6EFD" w:rsidRDefault="00F448B6" w:rsidP="00181E47">
            <w:pPr>
              <w:pStyle w:val="Tablebullets"/>
              <w:numPr>
                <w:ilvl w:val="0"/>
                <w:numId w:val="0"/>
              </w:numPr>
              <w:spacing w:before="0" w:after="0"/>
            </w:pPr>
            <w:r w:rsidRPr="005B6EFD">
              <w:t>NR</w:t>
            </w:r>
          </w:p>
        </w:tc>
        <w:tc>
          <w:tcPr>
            <w:tcW w:w="346" w:type="pct"/>
            <w:tcBorders>
              <w:top w:val="single" w:sz="4" w:space="0" w:color="auto"/>
              <w:left w:val="single" w:sz="4" w:space="0" w:color="auto"/>
              <w:bottom w:val="single" w:sz="4" w:space="0" w:color="auto"/>
              <w:right w:val="single" w:sz="4" w:space="0" w:color="auto"/>
            </w:tcBorders>
            <w:vAlign w:val="center"/>
          </w:tcPr>
          <w:p w14:paraId="6636A9ED" w14:textId="27F53AB0" w:rsidR="0095344D" w:rsidRPr="005B6EFD" w:rsidRDefault="00F448B6" w:rsidP="00181E47">
            <w:pPr>
              <w:pStyle w:val="Tablebullets"/>
              <w:numPr>
                <w:ilvl w:val="0"/>
                <w:numId w:val="0"/>
              </w:numPr>
              <w:spacing w:before="0" w:after="0"/>
              <w:rPr>
                <w:szCs w:val="20"/>
              </w:rPr>
            </w:pPr>
            <w:r w:rsidRPr="005B6EFD">
              <w:rPr>
                <w:szCs w:val="20"/>
              </w:rPr>
              <w:t>85.3%</w:t>
            </w:r>
            <w:r w:rsidR="00181E47" w:rsidRPr="005B6EFD">
              <w:rPr>
                <w:szCs w:val="20"/>
              </w:rPr>
              <w:t>**</w:t>
            </w:r>
          </w:p>
        </w:tc>
        <w:tc>
          <w:tcPr>
            <w:tcW w:w="648" w:type="pct"/>
            <w:tcBorders>
              <w:top w:val="single" w:sz="4" w:space="0" w:color="auto"/>
              <w:left w:val="single" w:sz="4" w:space="0" w:color="auto"/>
              <w:bottom w:val="single" w:sz="4" w:space="0" w:color="auto"/>
              <w:right w:val="single" w:sz="4" w:space="0" w:color="auto"/>
            </w:tcBorders>
            <w:vAlign w:val="center"/>
          </w:tcPr>
          <w:p w14:paraId="5A21C63B" w14:textId="2BD343B2" w:rsidR="0095344D" w:rsidRPr="005B6EFD" w:rsidRDefault="009004C7" w:rsidP="00181E47">
            <w:pPr>
              <w:pStyle w:val="Tablebullets"/>
              <w:numPr>
                <w:ilvl w:val="0"/>
                <w:numId w:val="0"/>
              </w:numPr>
              <w:spacing w:before="0" w:after="0"/>
            </w:pPr>
            <w:r w:rsidRPr="005B6EFD">
              <w:t>De Vuyst 2009</w:t>
            </w:r>
            <w:bookmarkStart w:id="47" w:name="_Ref206588206"/>
            <w:r w:rsidR="00C65532" w:rsidRPr="005B6EFD">
              <w:rPr>
                <w:rStyle w:val="FootnoteReference"/>
              </w:rPr>
              <w:footnoteReference w:id="17"/>
            </w:r>
            <w:bookmarkEnd w:id="47"/>
            <w:r w:rsidR="00181E47" w:rsidRPr="005B6EFD">
              <w:t>^</w:t>
            </w:r>
          </w:p>
        </w:tc>
      </w:tr>
      <w:tr w:rsidR="00F448B6" w:rsidRPr="005B6EFD" w14:paraId="5CC654DB" w14:textId="77777777" w:rsidTr="007D5F4B">
        <w:trPr>
          <w:trHeight w:val="65"/>
        </w:trPr>
        <w:tc>
          <w:tcPr>
            <w:tcW w:w="356" w:type="pct"/>
            <w:gridSpan w:val="2"/>
            <w:vMerge/>
            <w:tcBorders>
              <w:top w:val="single" w:sz="4" w:space="0" w:color="auto"/>
              <w:left w:val="single" w:sz="4" w:space="0" w:color="auto"/>
              <w:bottom w:val="single" w:sz="4" w:space="0" w:color="auto"/>
              <w:right w:val="single" w:sz="4" w:space="0" w:color="auto"/>
            </w:tcBorders>
            <w:noWrap/>
            <w:vAlign w:val="center"/>
          </w:tcPr>
          <w:p w14:paraId="27142E71" w14:textId="77777777" w:rsidR="00F448B6" w:rsidRPr="005B6EFD" w:rsidRDefault="00F448B6" w:rsidP="00181E47">
            <w:pPr>
              <w:pStyle w:val="Tablebullets"/>
              <w:numPr>
                <w:ilvl w:val="0"/>
                <w:numId w:val="0"/>
              </w:numPr>
              <w:spacing w:before="0" w:after="0"/>
            </w:pPr>
          </w:p>
        </w:tc>
        <w:tc>
          <w:tcPr>
            <w:tcW w:w="404" w:type="pct"/>
            <w:tcBorders>
              <w:top w:val="single" w:sz="4" w:space="0" w:color="auto"/>
              <w:left w:val="single" w:sz="4" w:space="0" w:color="auto"/>
              <w:bottom w:val="single" w:sz="4" w:space="0" w:color="auto"/>
              <w:right w:val="single" w:sz="4" w:space="0" w:color="auto"/>
            </w:tcBorders>
            <w:vAlign w:val="center"/>
          </w:tcPr>
          <w:p w14:paraId="0D67F793" w14:textId="0F584EA9" w:rsidR="00F448B6" w:rsidRPr="005B6EFD" w:rsidRDefault="00F448B6" w:rsidP="00181E47">
            <w:pPr>
              <w:pStyle w:val="Tablebullets"/>
              <w:numPr>
                <w:ilvl w:val="0"/>
                <w:numId w:val="0"/>
              </w:numPr>
              <w:spacing w:before="0" w:after="0"/>
            </w:pPr>
            <w:r w:rsidRPr="005B6EFD">
              <w:t>Vulval SCC</w:t>
            </w:r>
          </w:p>
        </w:tc>
        <w:tc>
          <w:tcPr>
            <w:tcW w:w="232" w:type="pct"/>
            <w:tcBorders>
              <w:top w:val="single" w:sz="4" w:space="0" w:color="auto"/>
              <w:left w:val="single" w:sz="4" w:space="0" w:color="auto"/>
              <w:bottom w:val="single" w:sz="4" w:space="0" w:color="auto"/>
              <w:right w:val="single" w:sz="4" w:space="0" w:color="auto"/>
            </w:tcBorders>
            <w:noWrap/>
            <w:vAlign w:val="center"/>
          </w:tcPr>
          <w:p w14:paraId="6891750D" w14:textId="26BE7D4C" w:rsidR="00F448B6" w:rsidRPr="005B6EFD" w:rsidRDefault="00F448B6" w:rsidP="00181E47">
            <w:pPr>
              <w:pStyle w:val="Tablebullets"/>
              <w:numPr>
                <w:ilvl w:val="0"/>
                <w:numId w:val="0"/>
              </w:numPr>
              <w:spacing w:before="0" w:after="0"/>
            </w:pPr>
            <w:r w:rsidRPr="005B6EFD">
              <w:t>32.3%</w:t>
            </w:r>
          </w:p>
        </w:tc>
        <w:tc>
          <w:tcPr>
            <w:tcW w:w="232" w:type="pct"/>
            <w:tcBorders>
              <w:top w:val="single" w:sz="4" w:space="0" w:color="auto"/>
              <w:left w:val="single" w:sz="4" w:space="0" w:color="auto"/>
              <w:bottom w:val="single" w:sz="4" w:space="0" w:color="auto"/>
              <w:right w:val="single" w:sz="4" w:space="0" w:color="auto"/>
            </w:tcBorders>
            <w:vAlign w:val="center"/>
          </w:tcPr>
          <w:p w14:paraId="2F446BD6" w14:textId="6B0584B0" w:rsidR="00F448B6" w:rsidRPr="005B6EFD" w:rsidRDefault="00F448B6" w:rsidP="00181E47">
            <w:pPr>
              <w:pStyle w:val="Tablebullets"/>
              <w:numPr>
                <w:ilvl w:val="0"/>
                <w:numId w:val="0"/>
              </w:numPr>
              <w:spacing w:before="0" w:after="0"/>
            </w:pPr>
            <w:r w:rsidRPr="005B6EFD">
              <w:t>4.6%</w:t>
            </w:r>
          </w:p>
        </w:tc>
        <w:tc>
          <w:tcPr>
            <w:tcW w:w="232" w:type="pct"/>
            <w:tcBorders>
              <w:top w:val="single" w:sz="4" w:space="0" w:color="auto"/>
              <w:left w:val="single" w:sz="4" w:space="0" w:color="auto"/>
              <w:bottom w:val="single" w:sz="4" w:space="0" w:color="auto"/>
              <w:right w:val="single" w:sz="4" w:space="0" w:color="auto"/>
            </w:tcBorders>
            <w:vAlign w:val="center"/>
          </w:tcPr>
          <w:p w14:paraId="6EE9AABC" w14:textId="5640FA02" w:rsidR="00F448B6" w:rsidRPr="005B6EFD" w:rsidRDefault="00F448B6" w:rsidP="00181E47">
            <w:pPr>
              <w:pStyle w:val="Tablebullets"/>
              <w:numPr>
                <w:ilvl w:val="0"/>
                <w:numId w:val="0"/>
              </w:numPr>
              <w:spacing w:before="0" w:after="0"/>
            </w:pPr>
            <w:r w:rsidRPr="005B6EFD">
              <w:t>0.8%</w:t>
            </w:r>
          </w:p>
        </w:tc>
        <w:tc>
          <w:tcPr>
            <w:tcW w:w="232" w:type="pct"/>
            <w:tcBorders>
              <w:top w:val="single" w:sz="4" w:space="0" w:color="auto"/>
              <w:left w:val="single" w:sz="4" w:space="0" w:color="auto"/>
              <w:bottom w:val="single" w:sz="4" w:space="0" w:color="auto"/>
              <w:right w:val="single" w:sz="4" w:space="0" w:color="auto"/>
            </w:tcBorders>
            <w:vAlign w:val="center"/>
          </w:tcPr>
          <w:p w14:paraId="1547DEC4" w14:textId="79616DC9" w:rsidR="00F448B6" w:rsidRPr="005B6EFD" w:rsidRDefault="00F448B6" w:rsidP="00181E47">
            <w:pPr>
              <w:pStyle w:val="Tablebullets"/>
              <w:numPr>
                <w:ilvl w:val="0"/>
                <w:numId w:val="0"/>
              </w:numPr>
              <w:spacing w:before="0" w:after="0"/>
            </w:pPr>
            <w:r w:rsidRPr="005B6EFD">
              <w:t>4.9%</w:t>
            </w:r>
          </w:p>
        </w:tc>
        <w:tc>
          <w:tcPr>
            <w:tcW w:w="232" w:type="pct"/>
            <w:tcBorders>
              <w:top w:val="single" w:sz="4" w:space="0" w:color="auto"/>
              <w:left w:val="single" w:sz="4" w:space="0" w:color="auto"/>
              <w:bottom w:val="single" w:sz="4" w:space="0" w:color="auto"/>
              <w:right w:val="single" w:sz="4" w:space="0" w:color="auto"/>
            </w:tcBorders>
            <w:vAlign w:val="center"/>
          </w:tcPr>
          <w:p w14:paraId="0139D169" w14:textId="1A06D93C" w:rsidR="00F448B6" w:rsidRPr="005B6EFD" w:rsidRDefault="00F448B6" w:rsidP="00181E47">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22235235" w14:textId="78770D17" w:rsidR="00F448B6" w:rsidRPr="005B6EFD" w:rsidRDefault="00F448B6" w:rsidP="00181E47">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40158369" w14:textId="0A4A6BCF" w:rsidR="00F448B6" w:rsidRPr="005B6EFD" w:rsidRDefault="00F448B6" w:rsidP="00181E47">
            <w:pPr>
              <w:pStyle w:val="Tablebullets"/>
              <w:numPr>
                <w:ilvl w:val="0"/>
                <w:numId w:val="0"/>
              </w:numPr>
              <w:spacing w:before="0" w:after="0"/>
            </w:pPr>
            <w:r w:rsidRPr="005B6EFD">
              <w:t>1.5%</w:t>
            </w:r>
          </w:p>
        </w:tc>
        <w:tc>
          <w:tcPr>
            <w:tcW w:w="232" w:type="pct"/>
            <w:tcBorders>
              <w:top w:val="single" w:sz="4" w:space="0" w:color="auto"/>
              <w:left w:val="single" w:sz="4" w:space="0" w:color="auto"/>
              <w:bottom w:val="single" w:sz="4" w:space="0" w:color="auto"/>
              <w:right w:val="single" w:sz="4" w:space="0" w:color="auto"/>
            </w:tcBorders>
            <w:vAlign w:val="center"/>
          </w:tcPr>
          <w:p w14:paraId="145F356A" w14:textId="40BE24B1" w:rsidR="00F448B6" w:rsidRPr="005B6EFD" w:rsidRDefault="00F448B6" w:rsidP="00181E47">
            <w:pPr>
              <w:pStyle w:val="Tablebullets"/>
              <w:numPr>
                <w:ilvl w:val="0"/>
                <w:numId w:val="0"/>
              </w:numPr>
              <w:spacing w:before="0" w:after="0"/>
            </w:pPr>
            <w:r w:rsidRPr="005B6EFD">
              <w:t>0.8%</w:t>
            </w:r>
          </w:p>
        </w:tc>
        <w:tc>
          <w:tcPr>
            <w:tcW w:w="232" w:type="pct"/>
            <w:tcBorders>
              <w:top w:val="single" w:sz="4" w:space="0" w:color="auto"/>
              <w:left w:val="single" w:sz="4" w:space="0" w:color="auto"/>
              <w:bottom w:val="single" w:sz="4" w:space="0" w:color="auto"/>
              <w:right w:val="single" w:sz="4" w:space="0" w:color="auto"/>
            </w:tcBorders>
            <w:vAlign w:val="center"/>
          </w:tcPr>
          <w:p w14:paraId="2390F2B6" w14:textId="6DACD1EE" w:rsidR="00F448B6" w:rsidRPr="005B6EFD" w:rsidRDefault="00F448B6" w:rsidP="00181E47">
            <w:pPr>
              <w:pStyle w:val="Tablebullets"/>
              <w:numPr>
                <w:ilvl w:val="0"/>
                <w:numId w:val="0"/>
              </w:numPr>
              <w:spacing w:before="0" w:after="0"/>
            </w:pPr>
            <w:r w:rsidRPr="005B6EFD">
              <w:t>0.8%</w:t>
            </w:r>
          </w:p>
        </w:tc>
        <w:tc>
          <w:tcPr>
            <w:tcW w:w="232" w:type="pct"/>
            <w:tcBorders>
              <w:top w:val="single" w:sz="4" w:space="0" w:color="auto"/>
              <w:left w:val="single" w:sz="4" w:space="0" w:color="auto"/>
              <w:bottom w:val="single" w:sz="4" w:space="0" w:color="auto"/>
              <w:right w:val="single" w:sz="4" w:space="0" w:color="auto"/>
            </w:tcBorders>
            <w:vAlign w:val="center"/>
          </w:tcPr>
          <w:p w14:paraId="0ABBE35F" w14:textId="062F0E58" w:rsidR="00F448B6" w:rsidRPr="005B6EFD" w:rsidRDefault="00F448B6" w:rsidP="00181E47">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650E7047" w14:textId="5645FD44" w:rsidR="00F448B6" w:rsidRPr="005B6EFD" w:rsidRDefault="00F448B6" w:rsidP="00181E47">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75F6398B" w14:textId="5611F57D" w:rsidR="00F448B6" w:rsidRPr="005B6EFD" w:rsidRDefault="00F448B6" w:rsidP="00181E47">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020A7CF7" w14:textId="0A03A9CF" w:rsidR="00F448B6" w:rsidRPr="005B6EFD" w:rsidRDefault="00F448B6" w:rsidP="00181E47">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6768BFC2" w14:textId="38FF22A2" w:rsidR="00F448B6" w:rsidRPr="005B6EFD" w:rsidRDefault="00F448B6" w:rsidP="00181E47">
            <w:pPr>
              <w:pStyle w:val="Tablebullets"/>
              <w:numPr>
                <w:ilvl w:val="0"/>
                <w:numId w:val="0"/>
              </w:numPr>
              <w:spacing w:before="0" w:after="0"/>
            </w:pPr>
            <w:r w:rsidRPr="005B6EFD">
              <w:t>NR</w:t>
            </w:r>
          </w:p>
        </w:tc>
        <w:tc>
          <w:tcPr>
            <w:tcW w:w="346" w:type="pct"/>
            <w:tcBorders>
              <w:top w:val="single" w:sz="4" w:space="0" w:color="auto"/>
              <w:left w:val="single" w:sz="4" w:space="0" w:color="auto"/>
              <w:bottom w:val="single" w:sz="4" w:space="0" w:color="auto"/>
              <w:right w:val="single" w:sz="4" w:space="0" w:color="auto"/>
            </w:tcBorders>
            <w:vAlign w:val="center"/>
          </w:tcPr>
          <w:p w14:paraId="38915FE1" w14:textId="3D12B328" w:rsidR="00F448B6" w:rsidRPr="005B6EFD" w:rsidRDefault="00F448B6" w:rsidP="00181E47">
            <w:pPr>
              <w:pStyle w:val="Tablebullets"/>
              <w:numPr>
                <w:ilvl w:val="0"/>
                <w:numId w:val="0"/>
              </w:numPr>
              <w:spacing w:before="0" w:after="0"/>
              <w:rPr>
                <w:szCs w:val="20"/>
              </w:rPr>
            </w:pPr>
            <w:r w:rsidRPr="005B6EFD">
              <w:rPr>
                <w:szCs w:val="20"/>
              </w:rPr>
              <w:t>40.4%</w:t>
            </w:r>
            <w:r w:rsidR="00181E47" w:rsidRPr="005B6EFD">
              <w:rPr>
                <w:szCs w:val="20"/>
              </w:rPr>
              <w:t>**</w:t>
            </w:r>
          </w:p>
        </w:tc>
        <w:tc>
          <w:tcPr>
            <w:tcW w:w="648" w:type="pct"/>
            <w:tcBorders>
              <w:top w:val="single" w:sz="4" w:space="0" w:color="auto"/>
              <w:left w:val="single" w:sz="4" w:space="0" w:color="auto"/>
              <w:bottom w:val="single" w:sz="4" w:space="0" w:color="auto"/>
              <w:right w:val="single" w:sz="4" w:space="0" w:color="auto"/>
            </w:tcBorders>
            <w:vAlign w:val="center"/>
          </w:tcPr>
          <w:p w14:paraId="3C180285" w14:textId="7EF99083" w:rsidR="00F448B6" w:rsidRPr="005B6EFD" w:rsidRDefault="00ED5F9E" w:rsidP="00181E47">
            <w:pPr>
              <w:pStyle w:val="Tablebullets"/>
              <w:numPr>
                <w:ilvl w:val="0"/>
                <w:numId w:val="0"/>
              </w:numPr>
              <w:spacing w:before="0" w:after="0"/>
            </w:pPr>
            <w:r w:rsidRPr="005B6EFD">
              <w:t>De Vuyst 2009</w:t>
            </w:r>
            <w:r w:rsidR="00275FB0">
              <w:rPr>
                <w:vertAlign w:val="superscript"/>
              </w:rPr>
              <w:fldChar w:fldCharType="begin"/>
            </w:r>
            <w:r w:rsidR="00275FB0">
              <w:rPr>
                <w:vertAlign w:val="superscript"/>
              </w:rPr>
              <w:instrText xml:space="preserve"> NOTEREF _Ref206588206 \h </w:instrText>
            </w:r>
            <w:r w:rsidR="00275FB0">
              <w:rPr>
                <w:vertAlign w:val="superscript"/>
              </w:rPr>
            </w:r>
            <w:r w:rsidR="00275FB0">
              <w:rPr>
                <w:vertAlign w:val="superscript"/>
              </w:rPr>
              <w:fldChar w:fldCharType="separate"/>
            </w:r>
            <w:r w:rsidR="00FC322E">
              <w:rPr>
                <w:vertAlign w:val="superscript"/>
              </w:rPr>
              <w:t>16</w:t>
            </w:r>
            <w:r w:rsidR="00275FB0">
              <w:rPr>
                <w:vertAlign w:val="superscript"/>
              </w:rPr>
              <w:fldChar w:fldCharType="end"/>
            </w:r>
            <w:r w:rsidRPr="005B6EFD">
              <w:t>^</w:t>
            </w:r>
          </w:p>
        </w:tc>
      </w:tr>
      <w:tr w:rsidR="00F448B6" w:rsidRPr="005B6EFD" w14:paraId="2B90D208" w14:textId="77777777" w:rsidTr="007D5F4B">
        <w:trPr>
          <w:trHeight w:val="212"/>
        </w:trPr>
        <w:tc>
          <w:tcPr>
            <w:tcW w:w="760" w:type="pct"/>
            <w:gridSpan w:val="3"/>
            <w:tcBorders>
              <w:top w:val="single" w:sz="4" w:space="0" w:color="auto"/>
              <w:left w:val="single" w:sz="4" w:space="0" w:color="auto"/>
              <w:bottom w:val="single" w:sz="4" w:space="0" w:color="auto"/>
              <w:right w:val="single" w:sz="4" w:space="0" w:color="auto"/>
            </w:tcBorders>
            <w:noWrap/>
            <w:vAlign w:val="center"/>
          </w:tcPr>
          <w:p w14:paraId="158B705F" w14:textId="4E832914" w:rsidR="00F448B6" w:rsidRPr="005B6EFD" w:rsidRDefault="00F448B6" w:rsidP="00181E47">
            <w:pPr>
              <w:pStyle w:val="Tablebullets"/>
              <w:numPr>
                <w:ilvl w:val="0"/>
                <w:numId w:val="0"/>
              </w:numPr>
              <w:spacing w:before="0" w:after="0"/>
            </w:pPr>
            <w:r w:rsidRPr="005B6EFD">
              <w:t>SOTR†</w:t>
            </w:r>
          </w:p>
        </w:tc>
        <w:tc>
          <w:tcPr>
            <w:tcW w:w="232" w:type="pct"/>
            <w:tcBorders>
              <w:top w:val="single" w:sz="4" w:space="0" w:color="auto"/>
              <w:left w:val="single" w:sz="4" w:space="0" w:color="auto"/>
              <w:bottom w:val="single" w:sz="4" w:space="0" w:color="auto"/>
              <w:right w:val="single" w:sz="4" w:space="0" w:color="auto"/>
            </w:tcBorders>
            <w:noWrap/>
            <w:vAlign w:val="center"/>
          </w:tcPr>
          <w:p w14:paraId="2162A96E" w14:textId="2D845DA2" w:rsidR="00F448B6" w:rsidRPr="005B6EFD" w:rsidRDefault="00F448B6" w:rsidP="00181E47">
            <w:pPr>
              <w:pStyle w:val="Tablebullets"/>
              <w:numPr>
                <w:ilvl w:val="0"/>
                <w:numId w:val="0"/>
              </w:numPr>
              <w:spacing w:before="0" w:after="0"/>
            </w:pPr>
            <w:r w:rsidRPr="005B6EFD">
              <w:t>3.6%</w:t>
            </w:r>
            <w:r w:rsidRPr="005B6EFD">
              <w:rPr>
                <w:vertAlign w:val="superscript"/>
              </w:rPr>
              <w:fldChar w:fldCharType="begin"/>
            </w:r>
            <w:r w:rsidRPr="005B6EFD">
              <w:rPr>
                <w:vertAlign w:val="superscript"/>
              </w:rPr>
              <w:instrText xml:space="preserve"> NOTEREF _Ref205895262  \* MERGEFORMAT </w:instrText>
            </w:r>
            <w:r w:rsidRPr="005B6EFD">
              <w:rPr>
                <w:vertAlign w:val="superscript"/>
              </w:rPr>
              <w:fldChar w:fldCharType="separate"/>
            </w:r>
            <w:r w:rsidR="00FC322E">
              <w:rPr>
                <w:vertAlign w:val="superscript"/>
              </w:rPr>
              <w:t>18</w:t>
            </w:r>
            <w:r w:rsidRPr="005B6EFD">
              <w:rPr>
                <w:vertAlign w:val="superscript"/>
              </w:rPr>
              <w:fldChar w:fldCharType="end"/>
            </w:r>
          </w:p>
        </w:tc>
        <w:tc>
          <w:tcPr>
            <w:tcW w:w="232" w:type="pct"/>
            <w:tcBorders>
              <w:top w:val="single" w:sz="4" w:space="0" w:color="auto"/>
              <w:left w:val="single" w:sz="4" w:space="0" w:color="auto"/>
              <w:bottom w:val="single" w:sz="4" w:space="0" w:color="auto"/>
              <w:right w:val="single" w:sz="4" w:space="0" w:color="auto"/>
            </w:tcBorders>
            <w:vAlign w:val="center"/>
          </w:tcPr>
          <w:p w14:paraId="610AAE49" w14:textId="132A1490"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71CD11BD" w14:textId="50639275"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632E7D17" w14:textId="16F66A8C"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0981B7BF" w14:textId="066240C0"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5072CC70" w14:textId="025AA899"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5F19CB6A" w14:textId="6B029473"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7B9D7C78" w14:textId="5D05F9B0"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63BCF510" w14:textId="4948B3B9"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2133C94E" w14:textId="0523916F"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0CA353FC" w14:textId="408EFEE7"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07AB5B2D" w14:textId="48D5CADF"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250D63D4" w14:textId="4CD49684"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449AF028" w14:textId="129F2710" w:rsidR="00F448B6" w:rsidRPr="005B6EFD" w:rsidRDefault="00F448B6" w:rsidP="00181E47">
            <w:pPr>
              <w:pStyle w:val="Tablebullets"/>
              <w:numPr>
                <w:ilvl w:val="0"/>
                <w:numId w:val="0"/>
              </w:numPr>
              <w:spacing w:before="0" w:after="0"/>
            </w:pPr>
            <w:r w:rsidRPr="005B6EFD">
              <w:t>NR</w:t>
            </w:r>
          </w:p>
        </w:tc>
        <w:tc>
          <w:tcPr>
            <w:tcW w:w="346" w:type="pct"/>
            <w:tcBorders>
              <w:top w:val="single" w:sz="4" w:space="0" w:color="auto"/>
              <w:left w:val="single" w:sz="4" w:space="0" w:color="auto"/>
              <w:bottom w:val="single" w:sz="4" w:space="0" w:color="auto"/>
              <w:right w:val="single" w:sz="4" w:space="0" w:color="auto"/>
            </w:tcBorders>
            <w:vAlign w:val="center"/>
          </w:tcPr>
          <w:p w14:paraId="10E0845A" w14:textId="535E9872" w:rsidR="00F448B6" w:rsidRPr="005B6EFD" w:rsidRDefault="00F448B6" w:rsidP="00181E47">
            <w:pPr>
              <w:pStyle w:val="Tablebullets"/>
              <w:numPr>
                <w:ilvl w:val="0"/>
                <w:numId w:val="0"/>
              </w:numPr>
              <w:spacing w:before="0" w:after="0"/>
            </w:pPr>
            <w:r w:rsidRPr="005B6EFD">
              <w:t>9.0%</w:t>
            </w:r>
            <w:r w:rsidRPr="005B6EFD">
              <w:rPr>
                <w:vertAlign w:val="superscript"/>
              </w:rPr>
              <w:fldChar w:fldCharType="begin"/>
            </w:r>
            <w:r w:rsidRPr="005B6EFD">
              <w:rPr>
                <w:vertAlign w:val="superscript"/>
              </w:rPr>
              <w:instrText xml:space="preserve"> NOTEREF _Ref205895249  \* MERGEFORMAT </w:instrText>
            </w:r>
            <w:r w:rsidRPr="005B6EFD">
              <w:rPr>
                <w:vertAlign w:val="superscript"/>
              </w:rPr>
              <w:fldChar w:fldCharType="separate"/>
            </w:r>
            <w:r w:rsidR="00FC322E">
              <w:rPr>
                <w:vertAlign w:val="superscript"/>
              </w:rPr>
              <w:t>17</w:t>
            </w:r>
            <w:r w:rsidRPr="005B6EFD">
              <w:rPr>
                <w:vertAlign w:val="superscript"/>
              </w:rPr>
              <w:fldChar w:fldCharType="end"/>
            </w:r>
          </w:p>
        </w:tc>
        <w:tc>
          <w:tcPr>
            <w:tcW w:w="648" w:type="pct"/>
            <w:tcBorders>
              <w:top w:val="single" w:sz="4" w:space="0" w:color="auto"/>
              <w:left w:val="single" w:sz="4" w:space="0" w:color="auto"/>
              <w:bottom w:val="single" w:sz="4" w:space="0" w:color="auto"/>
              <w:right w:val="single" w:sz="4" w:space="0" w:color="auto"/>
            </w:tcBorders>
            <w:vAlign w:val="center"/>
          </w:tcPr>
          <w:p w14:paraId="5DD1A553" w14:textId="77777777" w:rsidR="00F448B6" w:rsidRPr="005B6EFD" w:rsidRDefault="00F448B6" w:rsidP="00181E47">
            <w:pPr>
              <w:pStyle w:val="Tablebullets"/>
              <w:numPr>
                <w:ilvl w:val="0"/>
                <w:numId w:val="0"/>
              </w:numPr>
              <w:spacing w:before="0" w:after="0"/>
            </w:pPr>
            <w:r w:rsidRPr="005B6EFD">
              <w:t>Rosales 2021</w:t>
            </w:r>
            <w:bookmarkStart w:id="48" w:name="_Ref205895249"/>
            <w:r w:rsidRPr="005B6EFD">
              <w:rPr>
                <w:rStyle w:val="FootnoteReference"/>
              </w:rPr>
              <w:footnoteReference w:id="18"/>
            </w:r>
            <w:bookmarkEnd w:id="48"/>
          </w:p>
          <w:p w14:paraId="63124F30" w14:textId="4EC0597D" w:rsidR="00F448B6" w:rsidRPr="005B6EFD" w:rsidRDefault="00F448B6" w:rsidP="00181E47">
            <w:pPr>
              <w:pStyle w:val="Tablebullets"/>
              <w:numPr>
                <w:ilvl w:val="0"/>
                <w:numId w:val="0"/>
              </w:numPr>
              <w:spacing w:before="0" w:after="0"/>
            </w:pPr>
            <w:r w:rsidRPr="005B6EFD">
              <w:t>Albuquerque 2020</w:t>
            </w:r>
            <w:bookmarkStart w:id="49" w:name="_Ref205895262"/>
            <w:r w:rsidRPr="005B6EFD">
              <w:rPr>
                <w:rStyle w:val="FootnoteReference"/>
              </w:rPr>
              <w:footnoteReference w:id="19"/>
            </w:r>
            <w:bookmarkEnd w:id="49"/>
          </w:p>
        </w:tc>
      </w:tr>
      <w:tr w:rsidR="00D070FC" w:rsidRPr="005B6EFD" w14:paraId="404540D2" w14:textId="77777777" w:rsidTr="007D5F4B">
        <w:trPr>
          <w:trHeight w:val="212"/>
        </w:trPr>
        <w:tc>
          <w:tcPr>
            <w:tcW w:w="760" w:type="pct"/>
            <w:gridSpan w:val="3"/>
            <w:tcBorders>
              <w:top w:val="single" w:sz="4" w:space="0" w:color="auto"/>
              <w:left w:val="single" w:sz="4" w:space="0" w:color="auto"/>
              <w:bottom w:val="single" w:sz="4" w:space="0" w:color="auto"/>
              <w:right w:val="single" w:sz="4" w:space="0" w:color="auto"/>
            </w:tcBorders>
            <w:noWrap/>
            <w:vAlign w:val="center"/>
          </w:tcPr>
          <w:p w14:paraId="1E36F863" w14:textId="77777777" w:rsidR="00D070FC" w:rsidRPr="005B6EFD" w:rsidRDefault="00D070FC" w:rsidP="00D070FC">
            <w:pPr>
              <w:pStyle w:val="Tablebullets"/>
              <w:numPr>
                <w:ilvl w:val="0"/>
                <w:numId w:val="0"/>
              </w:numPr>
              <w:spacing w:before="0" w:after="0"/>
            </w:pPr>
            <w:r w:rsidRPr="005B6EFD">
              <w:t>Patients after treatment for anal cancer</w:t>
            </w:r>
          </w:p>
        </w:tc>
        <w:tc>
          <w:tcPr>
            <w:tcW w:w="232" w:type="pct"/>
            <w:tcBorders>
              <w:top w:val="single" w:sz="4" w:space="0" w:color="auto"/>
              <w:left w:val="single" w:sz="4" w:space="0" w:color="auto"/>
              <w:bottom w:val="single" w:sz="4" w:space="0" w:color="auto"/>
              <w:right w:val="single" w:sz="4" w:space="0" w:color="auto"/>
            </w:tcBorders>
            <w:noWrap/>
            <w:vAlign w:val="center"/>
          </w:tcPr>
          <w:p w14:paraId="3DE39DFF" w14:textId="25B81F4B" w:rsidR="00D070FC" w:rsidRPr="005B6EFD" w:rsidRDefault="00D070FC" w:rsidP="00D070FC">
            <w:pPr>
              <w:pStyle w:val="Tablebullets"/>
              <w:numPr>
                <w:ilvl w:val="0"/>
                <w:numId w:val="0"/>
              </w:numPr>
              <w:spacing w:before="0" w:after="0"/>
            </w:pPr>
            <w:r w:rsidRPr="005B6EFD">
              <w:t>73.8%</w:t>
            </w:r>
          </w:p>
        </w:tc>
        <w:tc>
          <w:tcPr>
            <w:tcW w:w="232" w:type="pct"/>
            <w:tcBorders>
              <w:top w:val="single" w:sz="4" w:space="0" w:color="auto"/>
              <w:left w:val="single" w:sz="4" w:space="0" w:color="auto"/>
              <w:bottom w:val="single" w:sz="4" w:space="0" w:color="auto"/>
              <w:right w:val="single" w:sz="4" w:space="0" w:color="auto"/>
            </w:tcBorders>
            <w:vAlign w:val="center"/>
          </w:tcPr>
          <w:p w14:paraId="603103AC" w14:textId="71A2A6AC" w:rsidR="00D070FC" w:rsidRPr="005B6EFD" w:rsidRDefault="00D070FC" w:rsidP="00D070FC">
            <w:pPr>
              <w:pStyle w:val="Tablebullets"/>
              <w:numPr>
                <w:ilvl w:val="0"/>
                <w:numId w:val="0"/>
              </w:numPr>
              <w:spacing w:before="0" w:after="0"/>
            </w:pPr>
            <w:r w:rsidRPr="005B6EFD">
              <w:t>4.9%</w:t>
            </w:r>
          </w:p>
        </w:tc>
        <w:tc>
          <w:tcPr>
            <w:tcW w:w="232" w:type="pct"/>
            <w:tcBorders>
              <w:top w:val="single" w:sz="4" w:space="0" w:color="auto"/>
              <w:left w:val="single" w:sz="4" w:space="0" w:color="auto"/>
              <w:bottom w:val="single" w:sz="4" w:space="0" w:color="auto"/>
              <w:right w:val="single" w:sz="4" w:space="0" w:color="auto"/>
            </w:tcBorders>
            <w:vAlign w:val="center"/>
          </w:tcPr>
          <w:p w14:paraId="5366B4A0" w14:textId="2D088710" w:rsidR="00D070FC" w:rsidRPr="005B6EFD" w:rsidRDefault="00D070FC" w:rsidP="00D070FC">
            <w:pPr>
              <w:pStyle w:val="Tablebullets"/>
              <w:numPr>
                <w:ilvl w:val="0"/>
                <w:numId w:val="0"/>
              </w:numPr>
              <w:spacing w:before="0" w:after="0"/>
            </w:pPr>
            <w:r w:rsidRPr="005B6EFD">
              <w:t>1.6%</w:t>
            </w:r>
          </w:p>
        </w:tc>
        <w:tc>
          <w:tcPr>
            <w:tcW w:w="232" w:type="pct"/>
            <w:tcBorders>
              <w:top w:val="single" w:sz="4" w:space="0" w:color="auto"/>
              <w:left w:val="single" w:sz="4" w:space="0" w:color="auto"/>
              <w:bottom w:val="single" w:sz="4" w:space="0" w:color="auto"/>
              <w:right w:val="single" w:sz="4" w:space="0" w:color="auto"/>
            </w:tcBorders>
            <w:vAlign w:val="center"/>
          </w:tcPr>
          <w:p w14:paraId="262C417B" w14:textId="51ACD2C4" w:rsidR="00D070FC" w:rsidRPr="005B6EFD" w:rsidRDefault="00D070FC" w:rsidP="00D070FC">
            <w:pPr>
              <w:pStyle w:val="Tablebullets"/>
              <w:numPr>
                <w:ilvl w:val="0"/>
                <w:numId w:val="0"/>
              </w:numPr>
              <w:spacing w:before="0" w:after="0"/>
            </w:pPr>
            <w:r w:rsidRPr="005B6EFD">
              <w:t>4.3%</w:t>
            </w:r>
          </w:p>
        </w:tc>
        <w:tc>
          <w:tcPr>
            <w:tcW w:w="232" w:type="pct"/>
            <w:tcBorders>
              <w:top w:val="single" w:sz="4" w:space="0" w:color="auto"/>
              <w:left w:val="single" w:sz="4" w:space="0" w:color="auto"/>
              <w:bottom w:val="single" w:sz="4" w:space="0" w:color="auto"/>
              <w:right w:val="single" w:sz="4" w:space="0" w:color="auto"/>
            </w:tcBorders>
            <w:vAlign w:val="center"/>
          </w:tcPr>
          <w:p w14:paraId="0AD8DFFB" w14:textId="2C238A79" w:rsidR="00D070FC" w:rsidRPr="005B6EFD" w:rsidRDefault="00D070FC" w:rsidP="00D070FC">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3D1560EC" w14:textId="5C016951" w:rsidR="00D070FC" w:rsidRPr="005B6EFD" w:rsidRDefault="00D070FC" w:rsidP="00D070FC">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7834152C" w14:textId="73F733D7" w:rsidR="00D070FC" w:rsidRPr="005B6EFD" w:rsidRDefault="00D070FC" w:rsidP="00D070FC">
            <w:pPr>
              <w:pStyle w:val="Tablebullets"/>
              <w:numPr>
                <w:ilvl w:val="0"/>
                <w:numId w:val="0"/>
              </w:numPr>
              <w:spacing w:before="0" w:after="0"/>
            </w:pPr>
            <w:r w:rsidRPr="005B6EFD">
              <w:t>0.4%</w:t>
            </w:r>
          </w:p>
        </w:tc>
        <w:tc>
          <w:tcPr>
            <w:tcW w:w="232" w:type="pct"/>
            <w:tcBorders>
              <w:top w:val="single" w:sz="4" w:space="0" w:color="auto"/>
              <w:left w:val="single" w:sz="4" w:space="0" w:color="auto"/>
              <w:bottom w:val="single" w:sz="4" w:space="0" w:color="auto"/>
              <w:right w:val="single" w:sz="4" w:space="0" w:color="auto"/>
            </w:tcBorders>
            <w:vAlign w:val="center"/>
          </w:tcPr>
          <w:p w14:paraId="011D3837" w14:textId="64147FC8" w:rsidR="00D070FC" w:rsidRPr="005B6EFD" w:rsidRDefault="00D070FC" w:rsidP="00D070FC">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590259CA" w14:textId="0176F905" w:rsidR="00D070FC" w:rsidRPr="005B6EFD" w:rsidRDefault="00D070FC" w:rsidP="00D070FC">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4DBD6CB3" w14:textId="4C3BF4BB" w:rsidR="00D070FC" w:rsidRPr="005B6EFD" w:rsidRDefault="00D070FC" w:rsidP="00D070FC">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3BA02B42" w14:textId="33288174" w:rsidR="00D070FC" w:rsidRPr="005B6EFD" w:rsidRDefault="00D070FC" w:rsidP="00D070FC">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7C51CF7B" w14:textId="33FB0413" w:rsidR="00D070FC" w:rsidRPr="005B6EFD" w:rsidRDefault="00D070FC" w:rsidP="00D070FC">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7E84C698" w14:textId="3FD82AF0" w:rsidR="00D070FC" w:rsidRPr="005B6EFD" w:rsidRDefault="00D070FC" w:rsidP="00D070FC">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0BC0AEFE" w14:textId="0F6F24E6" w:rsidR="00D070FC" w:rsidRPr="005B6EFD" w:rsidRDefault="00D070FC" w:rsidP="00D070FC">
            <w:pPr>
              <w:pStyle w:val="Tablebullets"/>
              <w:numPr>
                <w:ilvl w:val="0"/>
                <w:numId w:val="0"/>
              </w:numPr>
              <w:spacing w:before="0" w:after="0"/>
            </w:pPr>
            <w:r w:rsidRPr="005B6EFD">
              <w:t>NR</w:t>
            </w:r>
          </w:p>
        </w:tc>
        <w:tc>
          <w:tcPr>
            <w:tcW w:w="346" w:type="pct"/>
            <w:tcBorders>
              <w:top w:val="single" w:sz="4" w:space="0" w:color="auto"/>
              <w:left w:val="single" w:sz="4" w:space="0" w:color="auto"/>
              <w:bottom w:val="single" w:sz="4" w:space="0" w:color="auto"/>
              <w:right w:val="single" w:sz="4" w:space="0" w:color="auto"/>
            </w:tcBorders>
            <w:vAlign w:val="center"/>
          </w:tcPr>
          <w:p w14:paraId="51BCDC5B" w14:textId="7E4B3BC8" w:rsidR="00D070FC" w:rsidRPr="005B6EFD" w:rsidRDefault="00D070FC" w:rsidP="00D070FC">
            <w:pPr>
              <w:pStyle w:val="Tablebullets"/>
              <w:numPr>
                <w:ilvl w:val="0"/>
                <w:numId w:val="0"/>
              </w:numPr>
              <w:spacing w:before="0" w:after="0"/>
            </w:pPr>
            <w:r w:rsidRPr="005B6EFD">
              <w:rPr>
                <w:rFonts w:cs="Arial"/>
                <w:color w:val="000000"/>
                <w:szCs w:val="20"/>
              </w:rPr>
              <w:t>84.3%</w:t>
            </w:r>
            <w:r w:rsidRPr="005B6EFD">
              <w:rPr>
                <w:szCs w:val="20"/>
              </w:rPr>
              <w:t>**</w:t>
            </w:r>
          </w:p>
        </w:tc>
        <w:tc>
          <w:tcPr>
            <w:tcW w:w="648" w:type="pct"/>
            <w:tcBorders>
              <w:top w:val="single" w:sz="4" w:space="0" w:color="auto"/>
              <w:left w:val="single" w:sz="4" w:space="0" w:color="auto"/>
              <w:bottom w:val="single" w:sz="4" w:space="0" w:color="auto"/>
              <w:right w:val="single" w:sz="4" w:space="0" w:color="auto"/>
            </w:tcBorders>
            <w:vAlign w:val="center"/>
          </w:tcPr>
          <w:p w14:paraId="4A3B82FC" w14:textId="1B3E0B28" w:rsidR="00D070FC" w:rsidRPr="005B6EFD" w:rsidRDefault="00D070FC" w:rsidP="00D070FC">
            <w:pPr>
              <w:pStyle w:val="Tablebullets"/>
              <w:numPr>
                <w:ilvl w:val="0"/>
                <w:numId w:val="0"/>
              </w:numPr>
              <w:spacing w:before="0" w:after="0"/>
            </w:pPr>
            <w:r w:rsidRPr="005B6EFD">
              <w:t>De Vuyst 2009</w:t>
            </w:r>
            <w:r w:rsidR="004E0CA3">
              <w:rPr>
                <w:vertAlign w:val="superscript"/>
              </w:rPr>
              <w:fldChar w:fldCharType="begin"/>
            </w:r>
            <w:r w:rsidR="004E0CA3">
              <w:rPr>
                <w:vertAlign w:val="superscript"/>
              </w:rPr>
              <w:instrText xml:space="preserve"> NOTEREF _Ref206588206 \h </w:instrText>
            </w:r>
            <w:r w:rsidR="004E0CA3">
              <w:rPr>
                <w:vertAlign w:val="superscript"/>
              </w:rPr>
            </w:r>
            <w:r w:rsidR="004E0CA3">
              <w:rPr>
                <w:vertAlign w:val="superscript"/>
              </w:rPr>
              <w:fldChar w:fldCharType="separate"/>
            </w:r>
            <w:r w:rsidR="00FC322E">
              <w:rPr>
                <w:vertAlign w:val="superscript"/>
              </w:rPr>
              <w:t>16</w:t>
            </w:r>
            <w:r w:rsidR="004E0CA3">
              <w:rPr>
                <w:vertAlign w:val="superscript"/>
              </w:rPr>
              <w:fldChar w:fldCharType="end"/>
            </w:r>
            <w:r w:rsidRPr="005B6EFD">
              <w:t>^</w:t>
            </w:r>
          </w:p>
        </w:tc>
      </w:tr>
      <w:tr w:rsidR="00D070FC" w:rsidRPr="005B6EFD" w14:paraId="79F7E833" w14:textId="77777777" w:rsidTr="007D5F4B">
        <w:trPr>
          <w:trHeight w:val="212"/>
        </w:trPr>
        <w:tc>
          <w:tcPr>
            <w:tcW w:w="760" w:type="pct"/>
            <w:gridSpan w:val="3"/>
            <w:tcBorders>
              <w:top w:val="single" w:sz="4" w:space="0" w:color="auto"/>
              <w:left w:val="single" w:sz="4" w:space="0" w:color="auto"/>
              <w:bottom w:val="single" w:sz="4" w:space="0" w:color="auto"/>
              <w:right w:val="single" w:sz="4" w:space="0" w:color="auto"/>
            </w:tcBorders>
            <w:noWrap/>
            <w:vAlign w:val="center"/>
          </w:tcPr>
          <w:p w14:paraId="34BF2B4D" w14:textId="77777777" w:rsidR="00D070FC" w:rsidRPr="005B6EFD" w:rsidRDefault="00D070FC" w:rsidP="00D070FC">
            <w:pPr>
              <w:pStyle w:val="Tablebullets"/>
              <w:numPr>
                <w:ilvl w:val="0"/>
                <w:numId w:val="0"/>
              </w:numPr>
              <w:spacing w:before="0" w:after="0"/>
            </w:pPr>
            <w:r w:rsidRPr="005B6EFD">
              <w:lastRenderedPageBreak/>
              <w:t>Patients with incidental HSIL</w:t>
            </w:r>
          </w:p>
        </w:tc>
        <w:tc>
          <w:tcPr>
            <w:tcW w:w="232" w:type="pct"/>
            <w:tcBorders>
              <w:top w:val="single" w:sz="4" w:space="0" w:color="auto"/>
              <w:left w:val="single" w:sz="4" w:space="0" w:color="auto"/>
              <w:bottom w:val="single" w:sz="4" w:space="0" w:color="auto"/>
              <w:right w:val="single" w:sz="4" w:space="0" w:color="auto"/>
            </w:tcBorders>
            <w:noWrap/>
            <w:vAlign w:val="center"/>
          </w:tcPr>
          <w:p w14:paraId="24ED09EF" w14:textId="6F2C4551" w:rsidR="00D070FC" w:rsidRPr="005B6EFD" w:rsidRDefault="00D070FC" w:rsidP="00D070FC">
            <w:pPr>
              <w:pStyle w:val="Tablebullets"/>
              <w:numPr>
                <w:ilvl w:val="0"/>
                <w:numId w:val="0"/>
              </w:numPr>
              <w:spacing w:before="0" w:after="0"/>
            </w:pPr>
            <w:r w:rsidRPr="005B6EFD">
              <w:t>59.7%</w:t>
            </w:r>
          </w:p>
        </w:tc>
        <w:tc>
          <w:tcPr>
            <w:tcW w:w="232" w:type="pct"/>
            <w:tcBorders>
              <w:top w:val="single" w:sz="4" w:space="0" w:color="auto"/>
              <w:left w:val="single" w:sz="4" w:space="0" w:color="auto"/>
              <w:bottom w:val="single" w:sz="4" w:space="0" w:color="auto"/>
              <w:right w:val="single" w:sz="4" w:space="0" w:color="auto"/>
            </w:tcBorders>
            <w:vAlign w:val="center"/>
          </w:tcPr>
          <w:p w14:paraId="34A2CAF3" w14:textId="5802556C" w:rsidR="00D070FC" w:rsidRPr="005B6EFD" w:rsidRDefault="00D070FC" w:rsidP="00D070FC">
            <w:pPr>
              <w:pStyle w:val="Tablebullets"/>
              <w:numPr>
                <w:ilvl w:val="0"/>
                <w:numId w:val="0"/>
              </w:numPr>
              <w:spacing w:before="0" w:after="0"/>
            </w:pPr>
            <w:r w:rsidRPr="005B6EFD">
              <w:t>17.5%</w:t>
            </w:r>
          </w:p>
        </w:tc>
        <w:tc>
          <w:tcPr>
            <w:tcW w:w="232" w:type="pct"/>
            <w:tcBorders>
              <w:top w:val="single" w:sz="4" w:space="0" w:color="auto"/>
              <w:left w:val="single" w:sz="4" w:space="0" w:color="auto"/>
              <w:bottom w:val="single" w:sz="4" w:space="0" w:color="auto"/>
              <w:right w:val="single" w:sz="4" w:space="0" w:color="auto"/>
            </w:tcBorders>
            <w:vAlign w:val="center"/>
          </w:tcPr>
          <w:p w14:paraId="64509DCC" w14:textId="6B9ADA5C" w:rsidR="00D070FC" w:rsidRPr="005B6EFD" w:rsidRDefault="00D070FC" w:rsidP="00D070FC">
            <w:pPr>
              <w:pStyle w:val="Tablebullets"/>
              <w:numPr>
                <w:ilvl w:val="0"/>
                <w:numId w:val="0"/>
              </w:numPr>
              <w:spacing w:before="0" w:after="0"/>
            </w:pPr>
            <w:r w:rsidRPr="005B6EFD">
              <w:t>8.0%</w:t>
            </w:r>
          </w:p>
        </w:tc>
        <w:tc>
          <w:tcPr>
            <w:tcW w:w="232" w:type="pct"/>
            <w:tcBorders>
              <w:top w:val="single" w:sz="4" w:space="0" w:color="auto"/>
              <w:left w:val="single" w:sz="4" w:space="0" w:color="auto"/>
              <w:bottom w:val="single" w:sz="4" w:space="0" w:color="auto"/>
              <w:right w:val="single" w:sz="4" w:space="0" w:color="auto"/>
            </w:tcBorders>
            <w:vAlign w:val="center"/>
          </w:tcPr>
          <w:p w14:paraId="03C28CEE" w14:textId="34D79D2C" w:rsidR="00D070FC" w:rsidRPr="005B6EFD" w:rsidRDefault="00D070FC" w:rsidP="00D070FC">
            <w:pPr>
              <w:pStyle w:val="Tablebullets"/>
              <w:numPr>
                <w:ilvl w:val="0"/>
                <w:numId w:val="0"/>
              </w:numPr>
              <w:spacing w:before="0" w:after="0"/>
            </w:pPr>
            <w:r w:rsidRPr="005B6EFD">
              <w:t>13.4%</w:t>
            </w:r>
          </w:p>
        </w:tc>
        <w:tc>
          <w:tcPr>
            <w:tcW w:w="232" w:type="pct"/>
            <w:tcBorders>
              <w:top w:val="single" w:sz="4" w:space="0" w:color="auto"/>
              <w:left w:val="single" w:sz="4" w:space="0" w:color="auto"/>
              <w:bottom w:val="single" w:sz="4" w:space="0" w:color="auto"/>
              <w:right w:val="single" w:sz="4" w:space="0" w:color="auto"/>
            </w:tcBorders>
            <w:vAlign w:val="center"/>
          </w:tcPr>
          <w:p w14:paraId="59A53690" w14:textId="7181F051" w:rsidR="00D070FC" w:rsidRPr="005B6EFD" w:rsidRDefault="00D070FC" w:rsidP="00D070FC">
            <w:pPr>
              <w:pStyle w:val="Tablebullets"/>
              <w:numPr>
                <w:ilvl w:val="0"/>
                <w:numId w:val="0"/>
              </w:numPr>
              <w:spacing w:before="0" w:after="0"/>
            </w:pPr>
            <w:r w:rsidRPr="005B6EFD">
              <w:t>4.8%</w:t>
            </w:r>
          </w:p>
        </w:tc>
        <w:tc>
          <w:tcPr>
            <w:tcW w:w="232" w:type="pct"/>
            <w:tcBorders>
              <w:top w:val="single" w:sz="4" w:space="0" w:color="auto"/>
              <w:left w:val="single" w:sz="4" w:space="0" w:color="auto"/>
              <w:bottom w:val="single" w:sz="4" w:space="0" w:color="auto"/>
              <w:right w:val="single" w:sz="4" w:space="0" w:color="auto"/>
            </w:tcBorders>
            <w:vAlign w:val="center"/>
          </w:tcPr>
          <w:p w14:paraId="322B23AE" w14:textId="4EFD7316" w:rsidR="00D070FC" w:rsidRPr="005B6EFD" w:rsidRDefault="00D070FC" w:rsidP="00D070FC">
            <w:pPr>
              <w:pStyle w:val="Tablebullets"/>
              <w:numPr>
                <w:ilvl w:val="0"/>
                <w:numId w:val="0"/>
              </w:numPr>
              <w:spacing w:before="0" w:after="0"/>
            </w:pPr>
            <w:r w:rsidRPr="005B6EFD">
              <w:t>4.8%</w:t>
            </w:r>
          </w:p>
        </w:tc>
        <w:tc>
          <w:tcPr>
            <w:tcW w:w="232" w:type="pct"/>
            <w:tcBorders>
              <w:top w:val="single" w:sz="4" w:space="0" w:color="auto"/>
              <w:left w:val="single" w:sz="4" w:space="0" w:color="auto"/>
              <w:bottom w:val="single" w:sz="4" w:space="0" w:color="auto"/>
              <w:right w:val="single" w:sz="4" w:space="0" w:color="auto"/>
            </w:tcBorders>
            <w:vAlign w:val="center"/>
          </w:tcPr>
          <w:p w14:paraId="3C049D3B" w14:textId="01AA3820" w:rsidR="00D070FC" w:rsidRPr="005B6EFD" w:rsidRDefault="00D070FC" w:rsidP="00D070FC">
            <w:pPr>
              <w:pStyle w:val="Tablebullets"/>
              <w:numPr>
                <w:ilvl w:val="0"/>
                <w:numId w:val="0"/>
              </w:numPr>
              <w:spacing w:before="0" w:after="0"/>
            </w:pPr>
            <w:r w:rsidRPr="005B6EFD">
              <w:t>8.8%</w:t>
            </w:r>
          </w:p>
        </w:tc>
        <w:tc>
          <w:tcPr>
            <w:tcW w:w="232" w:type="pct"/>
            <w:tcBorders>
              <w:top w:val="single" w:sz="4" w:space="0" w:color="auto"/>
              <w:left w:val="single" w:sz="4" w:space="0" w:color="auto"/>
              <w:bottom w:val="single" w:sz="4" w:space="0" w:color="auto"/>
              <w:right w:val="single" w:sz="4" w:space="0" w:color="auto"/>
            </w:tcBorders>
            <w:vAlign w:val="center"/>
          </w:tcPr>
          <w:p w14:paraId="1810C42A" w14:textId="19D6D8ED" w:rsidR="00D070FC" w:rsidRPr="005B6EFD" w:rsidRDefault="00D070FC" w:rsidP="00D070FC">
            <w:pPr>
              <w:pStyle w:val="Tablebullets"/>
              <w:numPr>
                <w:ilvl w:val="0"/>
                <w:numId w:val="0"/>
              </w:numPr>
              <w:spacing w:before="0" w:after="0"/>
            </w:pPr>
            <w:r w:rsidRPr="005B6EFD">
              <w:t>2.4%</w:t>
            </w:r>
          </w:p>
        </w:tc>
        <w:tc>
          <w:tcPr>
            <w:tcW w:w="232" w:type="pct"/>
            <w:tcBorders>
              <w:top w:val="single" w:sz="4" w:space="0" w:color="auto"/>
              <w:left w:val="single" w:sz="4" w:space="0" w:color="auto"/>
              <w:bottom w:val="single" w:sz="4" w:space="0" w:color="auto"/>
              <w:right w:val="single" w:sz="4" w:space="0" w:color="auto"/>
            </w:tcBorders>
            <w:vAlign w:val="center"/>
          </w:tcPr>
          <w:p w14:paraId="56425008" w14:textId="221A72B3" w:rsidR="00D070FC" w:rsidRPr="005B6EFD" w:rsidRDefault="00D070FC" w:rsidP="00D070FC">
            <w:pPr>
              <w:pStyle w:val="Tablebullets"/>
              <w:numPr>
                <w:ilvl w:val="0"/>
                <w:numId w:val="0"/>
              </w:numPr>
              <w:spacing w:before="0" w:after="0"/>
            </w:pPr>
            <w:r w:rsidRPr="005B6EFD">
              <w:t>3.9%</w:t>
            </w:r>
          </w:p>
        </w:tc>
        <w:tc>
          <w:tcPr>
            <w:tcW w:w="232" w:type="pct"/>
            <w:tcBorders>
              <w:top w:val="single" w:sz="4" w:space="0" w:color="auto"/>
              <w:left w:val="single" w:sz="4" w:space="0" w:color="auto"/>
              <w:bottom w:val="single" w:sz="4" w:space="0" w:color="auto"/>
              <w:right w:val="single" w:sz="4" w:space="0" w:color="auto"/>
            </w:tcBorders>
            <w:vAlign w:val="center"/>
          </w:tcPr>
          <w:p w14:paraId="11903999" w14:textId="7C61502C" w:rsidR="00D070FC" w:rsidRPr="005B6EFD" w:rsidRDefault="00D070FC" w:rsidP="00D070FC">
            <w:pPr>
              <w:pStyle w:val="Tablebullets"/>
              <w:numPr>
                <w:ilvl w:val="0"/>
                <w:numId w:val="0"/>
              </w:numPr>
              <w:spacing w:before="0" w:after="0"/>
            </w:pPr>
            <w:r w:rsidRPr="005B6EFD">
              <w:t>4.8%</w:t>
            </w:r>
          </w:p>
        </w:tc>
        <w:tc>
          <w:tcPr>
            <w:tcW w:w="232" w:type="pct"/>
            <w:tcBorders>
              <w:top w:val="single" w:sz="4" w:space="0" w:color="auto"/>
              <w:left w:val="single" w:sz="4" w:space="0" w:color="auto"/>
              <w:bottom w:val="single" w:sz="4" w:space="0" w:color="auto"/>
              <w:right w:val="single" w:sz="4" w:space="0" w:color="auto"/>
            </w:tcBorders>
            <w:vAlign w:val="center"/>
          </w:tcPr>
          <w:p w14:paraId="30A54871" w14:textId="0F8558A3" w:rsidR="00D070FC" w:rsidRPr="005B6EFD" w:rsidRDefault="00D070FC" w:rsidP="00D070FC">
            <w:pPr>
              <w:pStyle w:val="Tablebullets"/>
              <w:numPr>
                <w:ilvl w:val="0"/>
                <w:numId w:val="0"/>
              </w:numPr>
              <w:spacing w:before="0" w:after="0"/>
            </w:pPr>
            <w:r w:rsidRPr="005B6EFD">
              <w:t>12.6%</w:t>
            </w:r>
          </w:p>
        </w:tc>
        <w:tc>
          <w:tcPr>
            <w:tcW w:w="232" w:type="pct"/>
            <w:tcBorders>
              <w:top w:val="single" w:sz="4" w:space="0" w:color="auto"/>
              <w:left w:val="single" w:sz="4" w:space="0" w:color="auto"/>
              <w:bottom w:val="single" w:sz="4" w:space="0" w:color="auto"/>
              <w:right w:val="single" w:sz="4" w:space="0" w:color="auto"/>
            </w:tcBorders>
            <w:vAlign w:val="center"/>
          </w:tcPr>
          <w:p w14:paraId="76A9107A" w14:textId="0028ADD2" w:rsidR="00D070FC" w:rsidRPr="005B6EFD" w:rsidRDefault="00D070FC" w:rsidP="00D070FC">
            <w:pPr>
              <w:pStyle w:val="Tablebullets"/>
              <w:numPr>
                <w:ilvl w:val="0"/>
                <w:numId w:val="0"/>
              </w:numPr>
              <w:spacing w:before="0" w:after="0"/>
            </w:pPr>
            <w:r w:rsidRPr="005B6EFD">
              <w:t>3.5%</w:t>
            </w:r>
          </w:p>
        </w:tc>
        <w:tc>
          <w:tcPr>
            <w:tcW w:w="232" w:type="pct"/>
            <w:tcBorders>
              <w:top w:val="single" w:sz="4" w:space="0" w:color="auto"/>
              <w:left w:val="single" w:sz="4" w:space="0" w:color="auto"/>
              <w:bottom w:val="single" w:sz="4" w:space="0" w:color="auto"/>
              <w:right w:val="single" w:sz="4" w:space="0" w:color="auto"/>
            </w:tcBorders>
            <w:vAlign w:val="center"/>
          </w:tcPr>
          <w:p w14:paraId="5203500E" w14:textId="6025E516" w:rsidR="00D070FC" w:rsidRPr="005B6EFD" w:rsidRDefault="00D070FC" w:rsidP="00D070FC">
            <w:pPr>
              <w:pStyle w:val="Tablebullets"/>
              <w:numPr>
                <w:ilvl w:val="0"/>
                <w:numId w:val="0"/>
              </w:numPr>
              <w:spacing w:before="0" w:after="0"/>
            </w:pPr>
            <w:r w:rsidRPr="005B6EFD">
              <w:t>0.5%</w:t>
            </w:r>
          </w:p>
        </w:tc>
        <w:tc>
          <w:tcPr>
            <w:tcW w:w="232" w:type="pct"/>
            <w:tcBorders>
              <w:top w:val="single" w:sz="4" w:space="0" w:color="auto"/>
              <w:left w:val="single" w:sz="4" w:space="0" w:color="auto"/>
              <w:bottom w:val="single" w:sz="4" w:space="0" w:color="auto"/>
              <w:right w:val="single" w:sz="4" w:space="0" w:color="auto"/>
            </w:tcBorders>
            <w:vAlign w:val="center"/>
          </w:tcPr>
          <w:p w14:paraId="545F85AD" w14:textId="5B625D03" w:rsidR="00D070FC" w:rsidRPr="005B6EFD" w:rsidRDefault="00D070FC" w:rsidP="00D070FC">
            <w:pPr>
              <w:pStyle w:val="Tablebullets"/>
              <w:numPr>
                <w:ilvl w:val="0"/>
                <w:numId w:val="0"/>
              </w:numPr>
              <w:spacing w:before="0" w:after="0"/>
            </w:pPr>
            <w:r w:rsidRPr="005B6EFD">
              <w:t>NR</w:t>
            </w:r>
          </w:p>
        </w:tc>
        <w:tc>
          <w:tcPr>
            <w:tcW w:w="346" w:type="pct"/>
            <w:tcBorders>
              <w:top w:val="single" w:sz="4" w:space="0" w:color="auto"/>
              <w:left w:val="single" w:sz="4" w:space="0" w:color="auto"/>
              <w:bottom w:val="single" w:sz="4" w:space="0" w:color="auto"/>
              <w:right w:val="single" w:sz="4" w:space="0" w:color="auto"/>
            </w:tcBorders>
            <w:vAlign w:val="center"/>
          </w:tcPr>
          <w:p w14:paraId="5CE3BDC5" w14:textId="4011E557" w:rsidR="00D070FC" w:rsidRPr="005B6EFD" w:rsidRDefault="00D070FC" w:rsidP="00D070FC">
            <w:pPr>
              <w:pStyle w:val="Tablebullets"/>
              <w:numPr>
                <w:ilvl w:val="0"/>
                <w:numId w:val="0"/>
              </w:numPr>
              <w:spacing w:before="0" w:after="0"/>
            </w:pPr>
            <w:r w:rsidRPr="005B6EFD">
              <w:rPr>
                <w:rFonts w:cs="Arial"/>
                <w:color w:val="000000"/>
                <w:szCs w:val="20"/>
              </w:rPr>
              <w:t>93.9%</w:t>
            </w:r>
            <w:r w:rsidRPr="005B6EFD">
              <w:rPr>
                <w:szCs w:val="20"/>
              </w:rPr>
              <w:t>**</w:t>
            </w:r>
          </w:p>
        </w:tc>
        <w:tc>
          <w:tcPr>
            <w:tcW w:w="648" w:type="pct"/>
            <w:tcBorders>
              <w:top w:val="single" w:sz="4" w:space="0" w:color="auto"/>
              <w:left w:val="single" w:sz="4" w:space="0" w:color="auto"/>
              <w:bottom w:val="single" w:sz="4" w:space="0" w:color="auto"/>
              <w:right w:val="single" w:sz="4" w:space="0" w:color="auto"/>
            </w:tcBorders>
            <w:vAlign w:val="center"/>
          </w:tcPr>
          <w:p w14:paraId="49051567" w14:textId="20864F77" w:rsidR="00D070FC" w:rsidRPr="005B6EFD" w:rsidRDefault="00D070FC" w:rsidP="00D070FC">
            <w:pPr>
              <w:pStyle w:val="Tablebullets"/>
              <w:numPr>
                <w:ilvl w:val="0"/>
                <w:numId w:val="0"/>
              </w:numPr>
              <w:spacing w:before="0" w:after="0"/>
            </w:pPr>
            <w:r w:rsidRPr="005B6EFD">
              <w:t>De Vuyst 2009</w:t>
            </w:r>
            <w:r w:rsidR="00E17652" w:rsidRPr="005B6EFD">
              <w:rPr>
                <w:vertAlign w:val="superscript"/>
              </w:rPr>
              <w:fldChar w:fldCharType="begin"/>
            </w:r>
            <w:r w:rsidR="00E17652" w:rsidRPr="005B6EFD">
              <w:rPr>
                <w:vertAlign w:val="superscript"/>
              </w:rPr>
              <w:instrText xml:space="preserve"> NOTEREF _Ref206588206 \h  \* MERGEFORMAT </w:instrText>
            </w:r>
            <w:r w:rsidR="00E17652" w:rsidRPr="005B6EFD">
              <w:rPr>
                <w:vertAlign w:val="superscript"/>
              </w:rPr>
            </w:r>
            <w:r w:rsidR="00E17652" w:rsidRPr="005B6EFD">
              <w:rPr>
                <w:vertAlign w:val="superscript"/>
              </w:rPr>
              <w:fldChar w:fldCharType="separate"/>
            </w:r>
            <w:r w:rsidR="00FC322E">
              <w:rPr>
                <w:vertAlign w:val="superscript"/>
              </w:rPr>
              <w:t>16</w:t>
            </w:r>
            <w:r w:rsidR="00E17652" w:rsidRPr="005B6EFD">
              <w:rPr>
                <w:vertAlign w:val="superscript"/>
              </w:rPr>
              <w:fldChar w:fldCharType="end"/>
            </w:r>
            <w:r w:rsidRPr="005B6EFD">
              <w:t>^</w:t>
            </w:r>
          </w:p>
        </w:tc>
      </w:tr>
      <w:tr w:rsidR="00F448B6" w:rsidRPr="005B6EFD" w14:paraId="6887D81C" w14:textId="77777777" w:rsidTr="007D5F4B">
        <w:trPr>
          <w:trHeight w:val="212"/>
        </w:trPr>
        <w:tc>
          <w:tcPr>
            <w:tcW w:w="309" w:type="pct"/>
            <w:vMerge w:val="restart"/>
            <w:tcBorders>
              <w:top w:val="single" w:sz="4" w:space="0" w:color="auto"/>
              <w:left w:val="single" w:sz="4" w:space="0" w:color="auto"/>
              <w:bottom w:val="single" w:sz="4" w:space="0" w:color="auto"/>
              <w:right w:val="single" w:sz="4" w:space="0" w:color="auto"/>
            </w:tcBorders>
            <w:noWrap/>
            <w:vAlign w:val="center"/>
          </w:tcPr>
          <w:p w14:paraId="0C3468DD" w14:textId="77777777" w:rsidR="00F448B6" w:rsidRPr="005B6EFD" w:rsidRDefault="00F448B6" w:rsidP="00181E47">
            <w:pPr>
              <w:pStyle w:val="Tablebullets"/>
              <w:numPr>
                <w:ilvl w:val="0"/>
                <w:numId w:val="0"/>
              </w:numPr>
              <w:spacing w:before="0" w:after="0"/>
              <w:rPr>
                <w:i/>
                <w:iCs/>
              </w:rPr>
            </w:pPr>
            <w:r w:rsidRPr="005B6EFD">
              <w:rPr>
                <w:i/>
                <w:iCs/>
              </w:rPr>
              <w:t>People with possible history of cervical/vaginal cancer or precursor lesions (added by PASC)</w:t>
            </w:r>
          </w:p>
        </w:tc>
        <w:tc>
          <w:tcPr>
            <w:tcW w:w="450" w:type="pct"/>
            <w:gridSpan w:val="2"/>
            <w:tcBorders>
              <w:top w:val="single" w:sz="4" w:space="0" w:color="auto"/>
              <w:left w:val="single" w:sz="4" w:space="0" w:color="auto"/>
              <w:bottom w:val="single" w:sz="4" w:space="0" w:color="auto"/>
              <w:right w:val="single" w:sz="4" w:space="0" w:color="auto"/>
            </w:tcBorders>
            <w:vAlign w:val="center"/>
          </w:tcPr>
          <w:p w14:paraId="23F24F76" w14:textId="29FB114C" w:rsidR="00F448B6" w:rsidRPr="005B6EFD" w:rsidRDefault="00F448B6" w:rsidP="00181E47">
            <w:pPr>
              <w:pStyle w:val="Tablebullets"/>
              <w:numPr>
                <w:ilvl w:val="0"/>
                <w:numId w:val="0"/>
              </w:numPr>
              <w:spacing w:before="0" w:after="0"/>
              <w:rPr>
                <w:i/>
                <w:iCs/>
              </w:rPr>
            </w:pPr>
            <w:r w:rsidRPr="005B6EFD">
              <w:t>All</w:t>
            </w:r>
          </w:p>
        </w:tc>
        <w:tc>
          <w:tcPr>
            <w:tcW w:w="232" w:type="pct"/>
            <w:tcBorders>
              <w:top w:val="single" w:sz="4" w:space="0" w:color="auto"/>
              <w:left w:val="single" w:sz="4" w:space="0" w:color="auto"/>
              <w:bottom w:val="single" w:sz="4" w:space="0" w:color="auto"/>
              <w:right w:val="single" w:sz="4" w:space="0" w:color="auto"/>
            </w:tcBorders>
            <w:noWrap/>
            <w:vAlign w:val="center"/>
          </w:tcPr>
          <w:p w14:paraId="21DF2D79" w14:textId="72E5F3C3" w:rsidR="00F448B6" w:rsidRPr="005B6EFD" w:rsidRDefault="00F448B6" w:rsidP="00181E47">
            <w:pPr>
              <w:pStyle w:val="Tablebullets"/>
              <w:numPr>
                <w:ilvl w:val="0"/>
                <w:numId w:val="0"/>
              </w:numPr>
              <w:spacing w:before="0" w:after="0"/>
            </w:pPr>
            <w:r w:rsidRPr="005B6EFD">
              <w:t>8%</w:t>
            </w:r>
          </w:p>
        </w:tc>
        <w:tc>
          <w:tcPr>
            <w:tcW w:w="232" w:type="pct"/>
            <w:tcBorders>
              <w:top w:val="single" w:sz="4" w:space="0" w:color="auto"/>
              <w:left w:val="single" w:sz="4" w:space="0" w:color="auto"/>
              <w:bottom w:val="single" w:sz="4" w:space="0" w:color="auto"/>
              <w:right w:val="single" w:sz="4" w:space="0" w:color="auto"/>
            </w:tcBorders>
            <w:vAlign w:val="center"/>
          </w:tcPr>
          <w:p w14:paraId="09E03900" w14:textId="77FFC27B"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79F777C2" w14:textId="3231F5FE"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25BA479D" w14:textId="41B6E4E5"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765A085B" w14:textId="2077F3F1"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76FF7F58" w14:textId="34D63AB8"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42C54F93" w14:textId="19977A57"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268A96F1" w14:textId="633D18BF"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2DCD5B8A" w14:textId="39EB399E"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3EF4EADA" w14:textId="100E4143"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7EC40713" w14:textId="0DEA592C"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3C61FDB8" w14:textId="726B9871"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73F74859" w14:textId="24C40E61" w:rsidR="00F448B6" w:rsidRPr="005B6EFD" w:rsidRDefault="00F448B6" w:rsidP="00181E47">
            <w:pPr>
              <w:pStyle w:val="Tablebullets"/>
              <w:numPr>
                <w:ilvl w:val="0"/>
                <w:numId w:val="0"/>
              </w:numPr>
              <w:spacing w:before="0" w:after="0"/>
            </w:pPr>
            <w:r w:rsidRPr="005B6EFD">
              <w:t>NR</w:t>
            </w:r>
          </w:p>
        </w:tc>
        <w:tc>
          <w:tcPr>
            <w:tcW w:w="232" w:type="pct"/>
            <w:tcBorders>
              <w:top w:val="single" w:sz="4" w:space="0" w:color="auto"/>
              <w:left w:val="single" w:sz="4" w:space="0" w:color="auto"/>
              <w:bottom w:val="single" w:sz="4" w:space="0" w:color="auto"/>
              <w:right w:val="single" w:sz="4" w:space="0" w:color="auto"/>
            </w:tcBorders>
            <w:vAlign w:val="center"/>
          </w:tcPr>
          <w:p w14:paraId="7BC4AC1E" w14:textId="1068654D" w:rsidR="00F448B6" w:rsidRPr="005B6EFD" w:rsidRDefault="00F448B6" w:rsidP="00181E47">
            <w:pPr>
              <w:pStyle w:val="Tablebullets"/>
              <w:numPr>
                <w:ilvl w:val="0"/>
                <w:numId w:val="0"/>
              </w:numPr>
              <w:spacing w:before="0" w:after="0"/>
            </w:pPr>
            <w:r w:rsidRPr="005B6EFD">
              <w:t>NR</w:t>
            </w:r>
          </w:p>
        </w:tc>
        <w:tc>
          <w:tcPr>
            <w:tcW w:w="346" w:type="pct"/>
            <w:tcBorders>
              <w:top w:val="single" w:sz="4" w:space="0" w:color="auto"/>
              <w:left w:val="single" w:sz="4" w:space="0" w:color="auto"/>
              <w:bottom w:val="single" w:sz="4" w:space="0" w:color="auto"/>
              <w:right w:val="single" w:sz="4" w:space="0" w:color="auto"/>
            </w:tcBorders>
            <w:vAlign w:val="center"/>
          </w:tcPr>
          <w:p w14:paraId="1B2D7A68" w14:textId="10438235" w:rsidR="00F448B6" w:rsidRPr="005B6EFD" w:rsidRDefault="00F448B6" w:rsidP="00181E47">
            <w:pPr>
              <w:pStyle w:val="Tablebullets"/>
              <w:numPr>
                <w:ilvl w:val="0"/>
                <w:numId w:val="0"/>
              </w:numPr>
              <w:spacing w:before="0" w:after="0"/>
            </w:pPr>
            <w:r w:rsidRPr="005B6EFD">
              <w:rPr>
                <w:rFonts w:cs="Arial"/>
                <w:color w:val="000000"/>
                <w:szCs w:val="20"/>
              </w:rPr>
              <w:t>17.3%</w:t>
            </w:r>
            <w:r w:rsidR="00181E47" w:rsidRPr="005B6EFD">
              <w:rPr>
                <w:rFonts w:cs="Arial"/>
                <w:color w:val="000000"/>
                <w:szCs w:val="20"/>
              </w:rPr>
              <w:t>*</w:t>
            </w:r>
            <w:r w:rsidR="00181E47" w:rsidRPr="005B6EFD">
              <w:t>§</w:t>
            </w:r>
          </w:p>
        </w:tc>
        <w:tc>
          <w:tcPr>
            <w:tcW w:w="648" w:type="pct"/>
            <w:tcBorders>
              <w:top w:val="single" w:sz="4" w:space="0" w:color="auto"/>
              <w:left w:val="single" w:sz="4" w:space="0" w:color="auto"/>
              <w:bottom w:val="single" w:sz="4" w:space="0" w:color="auto"/>
              <w:right w:val="single" w:sz="4" w:space="0" w:color="auto"/>
            </w:tcBorders>
            <w:vAlign w:val="center"/>
          </w:tcPr>
          <w:p w14:paraId="3A3D9B9E" w14:textId="1B68A3D1" w:rsidR="00F448B6" w:rsidRPr="005B6EFD" w:rsidRDefault="00F448B6" w:rsidP="00181E47">
            <w:pPr>
              <w:pStyle w:val="Tablebullets"/>
              <w:numPr>
                <w:ilvl w:val="0"/>
                <w:numId w:val="0"/>
              </w:numPr>
              <w:spacing w:before="0" w:after="0"/>
            </w:pPr>
            <w:r w:rsidRPr="005B6EFD">
              <w:t>Hillman 2015</w:t>
            </w:r>
            <w:r w:rsidR="00C65532" w:rsidRPr="005B6EFD">
              <w:rPr>
                <w:rStyle w:val="FootnoteReference"/>
              </w:rPr>
              <w:footnoteReference w:id="20"/>
            </w:r>
          </w:p>
        </w:tc>
      </w:tr>
      <w:tr w:rsidR="00D070FC" w:rsidRPr="005B6EFD" w14:paraId="25A62287" w14:textId="77777777" w:rsidTr="007D5F4B">
        <w:trPr>
          <w:trHeight w:val="212"/>
        </w:trPr>
        <w:tc>
          <w:tcPr>
            <w:tcW w:w="309" w:type="pct"/>
            <w:vMerge/>
            <w:tcBorders>
              <w:top w:val="single" w:sz="4" w:space="0" w:color="auto"/>
              <w:left w:val="single" w:sz="4" w:space="0" w:color="auto"/>
              <w:bottom w:val="single" w:sz="4" w:space="0" w:color="auto"/>
              <w:right w:val="single" w:sz="4" w:space="0" w:color="auto"/>
            </w:tcBorders>
            <w:noWrap/>
            <w:vAlign w:val="center"/>
          </w:tcPr>
          <w:p w14:paraId="385E2FA2" w14:textId="77777777" w:rsidR="00D070FC" w:rsidRPr="005B6EFD" w:rsidRDefault="00D070FC" w:rsidP="00D070FC">
            <w:pPr>
              <w:pStyle w:val="Tablebullets"/>
              <w:numPr>
                <w:ilvl w:val="0"/>
                <w:numId w:val="0"/>
              </w:numPr>
              <w:spacing w:before="0" w:after="0"/>
              <w:rPr>
                <w:i/>
                <w:iCs/>
              </w:rPr>
            </w:pPr>
          </w:p>
        </w:tc>
        <w:tc>
          <w:tcPr>
            <w:tcW w:w="450" w:type="pct"/>
            <w:gridSpan w:val="2"/>
            <w:tcBorders>
              <w:top w:val="single" w:sz="4" w:space="0" w:color="auto"/>
              <w:left w:val="single" w:sz="4" w:space="0" w:color="auto"/>
              <w:bottom w:val="single" w:sz="4" w:space="0" w:color="auto"/>
              <w:right w:val="single" w:sz="4" w:space="0" w:color="auto"/>
            </w:tcBorders>
            <w:vAlign w:val="center"/>
          </w:tcPr>
          <w:p w14:paraId="7D8216E0" w14:textId="38E45090" w:rsidR="00D070FC" w:rsidRPr="005B6EFD" w:rsidRDefault="00D070FC" w:rsidP="00D070FC">
            <w:pPr>
              <w:pStyle w:val="Tablebullets"/>
              <w:numPr>
                <w:ilvl w:val="0"/>
                <w:numId w:val="0"/>
              </w:numPr>
              <w:spacing w:before="0" w:after="0"/>
              <w:rPr>
                <w:i/>
                <w:iCs/>
              </w:rPr>
            </w:pPr>
            <w:r w:rsidRPr="005B6EFD">
              <w:t>Vaginal HSIL</w:t>
            </w:r>
          </w:p>
        </w:tc>
        <w:tc>
          <w:tcPr>
            <w:tcW w:w="232" w:type="pct"/>
            <w:tcBorders>
              <w:top w:val="single" w:sz="4" w:space="0" w:color="auto"/>
              <w:left w:val="single" w:sz="4" w:space="0" w:color="auto"/>
              <w:bottom w:val="single" w:sz="4" w:space="0" w:color="auto"/>
              <w:right w:val="single" w:sz="4" w:space="0" w:color="auto"/>
            </w:tcBorders>
            <w:noWrap/>
            <w:vAlign w:val="center"/>
          </w:tcPr>
          <w:p w14:paraId="02B4846B" w14:textId="4C57673A" w:rsidR="00D070FC" w:rsidRPr="005B6EFD" w:rsidRDefault="00D070FC" w:rsidP="00D070FC">
            <w:pPr>
              <w:pStyle w:val="Tablebullets"/>
              <w:numPr>
                <w:ilvl w:val="0"/>
                <w:numId w:val="0"/>
              </w:numPr>
              <w:spacing w:before="0" w:after="0"/>
            </w:pPr>
            <w:r w:rsidRPr="005B6EFD">
              <w:t>57.3%</w:t>
            </w:r>
          </w:p>
        </w:tc>
        <w:tc>
          <w:tcPr>
            <w:tcW w:w="232" w:type="pct"/>
            <w:tcBorders>
              <w:top w:val="single" w:sz="4" w:space="0" w:color="auto"/>
              <w:left w:val="single" w:sz="4" w:space="0" w:color="auto"/>
              <w:bottom w:val="single" w:sz="4" w:space="0" w:color="auto"/>
              <w:right w:val="single" w:sz="4" w:space="0" w:color="auto"/>
            </w:tcBorders>
            <w:vAlign w:val="center"/>
          </w:tcPr>
          <w:p w14:paraId="6248A5B5" w14:textId="63650707" w:rsidR="00D070FC" w:rsidRPr="005B6EFD" w:rsidRDefault="00D070FC" w:rsidP="00D070FC">
            <w:pPr>
              <w:pStyle w:val="Tablebullets"/>
              <w:numPr>
                <w:ilvl w:val="0"/>
                <w:numId w:val="0"/>
              </w:numPr>
              <w:spacing w:before="0" w:after="0"/>
            </w:pPr>
            <w:r w:rsidRPr="005B6EFD">
              <w:t>7.0%</w:t>
            </w:r>
          </w:p>
        </w:tc>
        <w:tc>
          <w:tcPr>
            <w:tcW w:w="232" w:type="pct"/>
            <w:tcBorders>
              <w:top w:val="single" w:sz="4" w:space="0" w:color="auto"/>
              <w:left w:val="single" w:sz="4" w:space="0" w:color="auto"/>
              <w:bottom w:val="single" w:sz="4" w:space="0" w:color="auto"/>
              <w:right w:val="single" w:sz="4" w:space="0" w:color="auto"/>
            </w:tcBorders>
            <w:vAlign w:val="center"/>
          </w:tcPr>
          <w:p w14:paraId="1809EA60" w14:textId="3834B672" w:rsidR="00D070FC" w:rsidRPr="005B6EFD" w:rsidRDefault="00D070FC" w:rsidP="00D070FC">
            <w:pPr>
              <w:pStyle w:val="Tablebullets"/>
              <w:numPr>
                <w:ilvl w:val="0"/>
                <w:numId w:val="0"/>
              </w:numPr>
              <w:spacing w:before="0" w:after="0"/>
            </w:pPr>
            <w:r w:rsidRPr="005B6EFD">
              <w:t>3.4%</w:t>
            </w:r>
          </w:p>
        </w:tc>
        <w:tc>
          <w:tcPr>
            <w:tcW w:w="232" w:type="pct"/>
            <w:tcBorders>
              <w:top w:val="single" w:sz="4" w:space="0" w:color="auto"/>
              <w:left w:val="single" w:sz="4" w:space="0" w:color="auto"/>
              <w:bottom w:val="single" w:sz="4" w:space="0" w:color="auto"/>
              <w:right w:val="single" w:sz="4" w:space="0" w:color="auto"/>
            </w:tcBorders>
            <w:vAlign w:val="center"/>
          </w:tcPr>
          <w:p w14:paraId="4F711248" w14:textId="1F8439A0" w:rsidR="00D070FC" w:rsidRPr="005B6EFD" w:rsidRDefault="00D070FC" w:rsidP="00D070FC">
            <w:pPr>
              <w:pStyle w:val="Tablebullets"/>
              <w:numPr>
                <w:ilvl w:val="0"/>
                <w:numId w:val="0"/>
              </w:numPr>
              <w:spacing w:before="0" w:after="0"/>
            </w:pPr>
            <w:r w:rsidRPr="005B6EFD">
              <w:t>6.1%</w:t>
            </w:r>
          </w:p>
        </w:tc>
        <w:tc>
          <w:tcPr>
            <w:tcW w:w="232" w:type="pct"/>
            <w:tcBorders>
              <w:top w:val="single" w:sz="4" w:space="0" w:color="auto"/>
              <w:left w:val="single" w:sz="4" w:space="0" w:color="auto"/>
              <w:bottom w:val="single" w:sz="4" w:space="0" w:color="auto"/>
              <w:right w:val="single" w:sz="4" w:space="0" w:color="auto"/>
            </w:tcBorders>
            <w:vAlign w:val="center"/>
          </w:tcPr>
          <w:p w14:paraId="3FD730D8" w14:textId="45487434" w:rsidR="00D070FC" w:rsidRPr="005B6EFD" w:rsidRDefault="00D070FC" w:rsidP="00D070FC">
            <w:pPr>
              <w:pStyle w:val="Tablebullets"/>
              <w:numPr>
                <w:ilvl w:val="0"/>
                <w:numId w:val="0"/>
              </w:numPr>
              <w:spacing w:before="0" w:after="0"/>
            </w:pPr>
            <w:r w:rsidRPr="005B6EFD">
              <w:t>3.0%</w:t>
            </w:r>
          </w:p>
        </w:tc>
        <w:tc>
          <w:tcPr>
            <w:tcW w:w="232" w:type="pct"/>
            <w:tcBorders>
              <w:top w:val="single" w:sz="4" w:space="0" w:color="auto"/>
              <w:left w:val="single" w:sz="4" w:space="0" w:color="auto"/>
              <w:bottom w:val="single" w:sz="4" w:space="0" w:color="auto"/>
              <w:right w:val="single" w:sz="4" w:space="0" w:color="auto"/>
            </w:tcBorders>
            <w:vAlign w:val="center"/>
          </w:tcPr>
          <w:p w14:paraId="3D799C65" w14:textId="7EDAAAA9" w:rsidR="00D070FC" w:rsidRPr="005B6EFD" w:rsidRDefault="00D070FC" w:rsidP="00D070FC">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7D71A4EE" w14:textId="25D219B8" w:rsidR="00D070FC" w:rsidRPr="005B6EFD" w:rsidRDefault="00D070FC" w:rsidP="00D070FC">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0BD1414A" w14:textId="0C2F3EB5" w:rsidR="00D070FC" w:rsidRPr="005B6EFD" w:rsidRDefault="00D070FC" w:rsidP="00D070FC">
            <w:pPr>
              <w:pStyle w:val="Tablebullets"/>
              <w:numPr>
                <w:ilvl w:val="0"/>
                <w:numId w:val="0"/>
              </w:numPr>
              <w:spacing w:before="0" w:after="0"/>
            </w:pPr>
            <w:r w:rsidRPr="005B6EFD">
              <w:t>3.4%</w:t>
            </w:r>
          </w:p>
        </w:tc>
        <w:tc>
          <w:tcPr>
            <w:tcW w:w="232" w:type="pct"/>
            <w:tcBorders>
              <w:top w:val="single" w:sz="4" w:space="0" w:color="auto"/>
              <w:left w:val="single" w:sz="4" w:space="0" w:color="auto"/>
              <w:bottom w:val="single" w:sz="4" w:space="0" w:color="auto"/>
              <w:right w:val="single" w:sz="4" w:space="0" w:color="auto"/>
            </w:tcBorders>
            <w:vAlign w:val="center"/>
          </w:tcPr>
          <w:p w14:paraId="75C26CE6" w14:textId="3A24D07A" w:rsidR="00D070FC" w:rsidRPr="005B6EFD" w:rsidRDefault="00D070FC" w:rsidP="00D070FC">
            <w:pPr>
              <w:pStyle w:val="Tablebullets"/>
              <w:numPr>
                <w:ilvl w:val="0"/>
                <w:numId w:val="0"/>
              </w:numPr>
              <w:spacing w:before="0" w:after="0"/>
            </w:pPr>
            <w:r w:rsidRPr="005B6EFD">
              <w:t>1.6%</w:t>
            </w:r>
          </w:p>
        </w:tc>
        <w:tc>
          <w:tcPr>
            <w:tcW w:w="232" w:type="pct"/>
            <w:tcBorders>
              <w:top w:val="single" w:sz="4" w:space="0" w:color="auto"/>
              <w:left w:val="single" w:sz="4" w:space="0" w:color="auto"/>
              <w:bottom w:val="single" w:sz="4" w:space="0" w:color="auto"/>
              <w:right w:val="single" w:sz="4" w:space="0" w:color="auto"/>
            </w:tcBorders>
            <w:vAlign w:val="center"/>
          </w:tcPr>
          <w:p w14:paraId="3ED8BC86" w14:textId="463487EC" w:rsidR="00D070FC" w:rsidRPr="005B6EFD" w:rsidRDefault="00D070FC" w:rsidP="00D070FC">
            <w:pPr>
              <w:pStyle w:val="Tablebullets"/>
              <w:numPr>
                <w:ilvl w:val="0"/>
                <w:numId w:val="0"/>
              </w:numPr>
              <w:spacing w:before="0" w:after="0"/>
            </w:pPr>
            <w:r w:rsidRPr="005B6EFD">
              <w:t>5.5%</w:t>
            </w:r>
          </w:p>
        </w:tc>
        <w:tc>
          <w:tcPr>
            <w:tcW w:w="232" w:type="pct"/>
            <w:tcBorders>
              <w:top w:val="single" w:sz="4" w:space="0" w:color="auto"/>
              <w:left w:val="single" w:sz="4" w:space="0" w:color="auto"/>
              <w:bottom w:val="single" w:sz="4" w:space="0" w:color="auto"/>
              <w:right w:val="single" w:sz="4" w:space="0" w:color="auto"/>
            </w:tcBorders>
            <w:vAlign w:val="center"/>
          </w:tcPr>
          <w:p w14:paraId="1BC53C05" w14:textId="6E7492FA" w:rsidR="00D070FC" w:rsidRPr="005B6EFD" w:rsidRDefault="00D070FC" w:rsidP="00D070FC">
            <w:pPr>
              <w:pStyle w:val="Tablebullets"/>
              <w:numPr>
                <w:ilvl w:val="0"/>
                <w:numId w:val="0"/>
              </w:numPr>
              <w:spacing w:before="0" w:after="0"/>
            </w:pPr>
            <w:r w:rsidRPr="005B6EFD">
              <w:t>6.0%</w:t>
            </w:r>
          </w:p>
        </w:tc>
        <w:tc>
          <w:tcPr>
            <w:tcW w:w="232" w:type="pct"/>
            <w:tcBorders>
              <w:top w:val="single" w:sz="4" w:space="0" w:color="auto"/>
              <w:left w:val="single" w:sz="4" w:space="0" w:color="auto"/>
              <w:bottom w:val="single" w:sz="4" w:space="0" w:color="auto"/>
              <w:right w:val="single" w:sz="4" w:space="0" w:color="auto"/>
            </w:tcBorders>
            <w:vAlign w:val="center"/>
          </w:tcPr>
          <w:p w14:paraId="789C4F66" w14:textId="2F91CD59" w:rsidR="00D070FC" w:rsidRPr="005B6EFD" w:rsidRDefault="00D070FC" w:rsidP="00D070FC">
            <w:pPr>
              <w:pStyle w:val="Tablebullets"/>
              <w:numPr>
                <w:ilvl w:val="0"/>
                <w:numId w:val="0"/>
              </w:numPr>
              <w:spacing w:before="0" w:after="0"/>
            </w:pPr>
            <w:r w:rsidRPr="005B6EFD">
              <w:t>1.5%</w:t>
            </w:r>
          </w:p>
        </w:tc>
        <w:tc>
          <w:tcPr>
            <w:tcW w:w="232" w:type="pct"/>
            <w:tcBorders>
              <w:top w:val="single" w:sz="4" w:space="0" w:color="auto"/>
              <w:left w:val="single" w:sz="4" w:space="0" w:color="auto"/>
              <w:bottom w:val="single" w:sz="4" w:space="0" w:color="auto"/>
              <w:right w:val="single" w:sz="4" w:space="0" w:color="auto"/>
            </w:tcBorders>
            <w:vAlign w:val="center"/>
          </w:tcPr>
          <w:p w14:paraId="1F9EF61D" w14:textId="736F3702" w:rsidR="00D070FC" w:rsidRPr="005B6EFD" w:rsidRDefault="00D070FC" w:rsidP="00D070FC">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30548C54" w14:textId="6075D9A9" w:rsidR="00D070FC" w:rsidRPr="005B6EFD" w:rsidRDefault="00D070FC" w:rsidP="00D070FC">
            <w:pPr>
              <w:pStyle w:val="Tablebullets"/>
              <w:numPr>
                <w:ilvl w:val="0"/>
                <w:numId w:val="0"/>
              </w:numPr>
              <w:spacing w:before="0" w:after="0"/>
            </w:pPr>
            <w:r w:rsidRPr="005B6EFD">
              <w:t>NR</w:t>
            </w:r>
          </w:p>
        </w:tc>
        <w:tc>
          <w:tcPr>
            <w:tcW w:w="346" w:type="pct"/>
            <w:tcBorders>
              <w:top w:val="single" w:sz="4" w:space="0" w:color="auto"/>
              <w:left w:val="single" w:sz="4" w:space="0" w:color="auto"/>
              <w:bottom w:val="single" w:sz="4" w:space="0" w:color="auto"/>
              <w:right w:val="single" w:sz="4" w:space="0" w:color="auto"/>
            </w:tcBorders>
            <w:vAlign w:val="center"/>
          </w:tcPr>
          <w:p w14:paraId="36984B88" w14:textId="0019A1A3" w:rsidR="00D070FC" w:rsidRPr="005B6EFD" w:rsidRDefault="00D070FC" w:rsidP="00D070FC">
            <w:pPr>
              <w:pStyle w:val="Tablebullets"/>
              <w:numPr>
                <w:ilvl w:val="0"/>
                <w:numId w:val="0"/>
              </w:numPr>
              <w:spacing w:before="0" w:after="0"/>
              <w:rPr>
                <w:rFonts w:cs="Arial"/>
                <w:color w:val="000000"/>
                <w:szCs w:val="20"/>
              </w:rPr>
            </w:pPr>
            <w:r w:rsidRPr="005B6EFD">
              <w:rPr>
                <w:rFonts w:cs="Arial"/>
                <w:color w:val="000000"/>
                <w:szCs w:val="20"/>
              </w:rPr>
              <w:t>90.1%</w:t>
            </w:r>
            <w:r w:rsidRPr="005B6EFD">
              <w:rPr>
                <w:szCs w:val="20"/>
              </w:rPr>
              <w:t>**</w:t>
            </w:r>
          </w:p>
        </w:tc>
        <w:tc>
          <w:tcPr>
            <w:tcW w:w="648" w:type="pct"/>
            <w:tcBorders>
              <w:top w:val="single" w:sz="4" w:space="0" w:color="auto"/>
              <w:left w:val="single" w:sz="4" w:space="0" w:color="auto"/>
              <w:bottom w:val="single" w:sz="4" w:space="0" w:color="auto"/>
              <w:right w:val="single" w:sz="4" w:space="0" w:color="auto"/>
            </w:tcBorders>
            <w:vAlign w:val="center"/>
          </w:tcPr>
          <w:p w14:paraId="0B967228" w14:textId="24B9EC70" w:rsidR="00D070FC" w:rsidRPr="005B6EFD" w:rsidRDefault="00D070FC" w:rsidP="00D070FC">
            <w:pPr>
              <w:pStyle w:val="Tablebullets"/>
              <w:numPr>
                <w:ilvl w:val="0"/>
                <w:numId w:val="0"/>
              </w:numPr>
              <w:spacing w:before="0" w:after="0"/>
            </w:pPr>
            <w:r w:rsidRPr="005B6EFD">
              <w:t>De Vuyst 2009</w:t>
            </w:r>
            <w:r w:rsidR="004E0CA3">
              <w:rPr>
                <w:vertAlign w:val="superscript"/>
              </w:rPr>
              <w:fldChar w:fldCharType="begin"/>
            </w:r>
            <w:r w:rsidR="004E0CA3">
              <w:rPr>
                <w:vertAlign w:val="superscript"/>
              </w:rPr>
              <w:instrText xml:space="preserve"> NOTEREF _Ref206588206 \h </w:instrText>
            </w:r>
            <w:r w:rsidR="004E0CA3">
              <w:rPr>
                <w:vertAlign w:val="superscript"/>
              </w:rPr>
            </w:r>
            <w:r w:rsidR="004E0CA3">
              <w:rPr>
                <w:vertAlign w:val="superscript"/>
              </w:rPr>
              <w:fldChar w:fldCharType="separate"/>
            </w:r>
            <w:r w:rsidR="00FC322E">
              <w:rPr>
                <w:vertAlign w:val="superscript"/>
              </w:rPr>
              <w:t>16</w:t>
            </w:r>
            <w:r w:rsidR="004E0CA3">
              <w:rPr>
                <w:vertAlign w:val="superscript"/>
              </w:rPr>
              <w:fldChar w:fldCharType="end"/>
            </w:r>
            <w:r w:rsidRPr="005B6EFD">
              <w:t>^</w:t>
            </w:r>
          </w:p>
        </w:tc>
      </w:tr>
      <w:tr w:rsidR="00D070FC" w:rsidRPr="005B6EFD" w14:paraId="7B1CA09D" w14:textId="77777777" w:rsidTr="007D5F4B">
        <w:trPr>
          <w:trHeight w:val="212"/>
        </w:trPr>
        <w:tc>
          <w:tcPr>
            <w:tcW w:w="309" w:type="pct"/>
            <w:vMerge/>
            <w:tcBorders>
              <w:top w:val="single" w:sz="4" w:space="0" w:color="auto"/>
              <w:left w:val="single" w:sz="4" w:space="0" w:color="auto"/>
              <w:bottom w:val="single" w:sz="4" w:space="0" w:color="auto"/>
              <w:right w:val="single" w:sz="4" w:space="0" w:color="auto"/>
            </w:tcBorders>
            <w:noWrap/>
            <w:vAlign w:val="center"/>
          </w:tcPr>
          <w:p w14:paraId="140DE34A" w14:textId="77777777" w:rsidR="00D070FC" w:rsidRPr="005B6EFD" w:rsidRDefault="00D070FC" w:rsidP="00D070FC">
            <w:pPr>
              <w:pStyle w:val="Tablebullets"/>
              <w:numPr>
                <w:ilvl w:val="0"/>
                <w:numId w:val="0"/>
              </w:numPr>
              <w:spacing w:before="0" w:after="0"/>
              <w:rPr>
                <w:i/>
                <w:iCs/>
              </w:rPr>
            </w:pPr>
          </w:p>
        </w:tc>
        <w:tc>
          <w:tcPr>
            <w:tcW w:w="450" w:type="pct"/>
            <w:gridSpan w:val="2"/>
            <w:tcBorders>
              <w:top w:val="single" w:sz="4" w:space="0" w:color="auto"/>
              <w:left w:val="single" w:sz="4" w:space="0" w:color="auto"/>
              <w:bottom w:val="single" w:sz="4" w:space="0" w:color="auto"/>
              <w:right w:val="single" w:sz="4" w:space="0" w:color="auto"/>
            </w:tcBorders>
            <w:vAlign w:val="center"/>
          </w:tcPr>
          <w:p w14:paraId="092440AE" w14:textId="2BA76A89" w:rsidR="00D070FC" w:rsidRPr="005B6EFD" w:rsidRDefault="00D070FC" w:rsidP="00D070FC">
            <w:pPr>
              <w:pStyle w:val="Tablebullets"/>
              <w:numPr>
                <w:ilvl w:val="0"/>
                <w:numId w:val="0"/>
              </w:numPr>
              <w:spacing w:before="0" w:after="0"/>
              <w:rPr>
                <w:i/>
                <w:iCs/>
              </w:rPr>
            </w:pPr>
            <w:r w:rsidRPr="005B6EFD">
              <w:t>Vaginal SCC</w:t>
            </w:r>
          </w:p>
        </w:tc>
        <w:tc>
          <w:tcPr>
            <w:tcW w:w="232" w:type="pct"/>
            <w:tcBorders>
              <w:top w:val="single" w:sz="4" w:space="0" w:color="auto"/>
              <w:left w:val="single" w:sz="4" w:space="0" w:color="auto"/>
              <w:bottom w:val="single" w:sz="4" w:space="0" w:color="auto"/>
              <w:right w:val="single" w:sz="4" w:space="0" w:color="auto"/>
            </w:tcBorders>
            <w:noWrap/>
            <w:vAlign w:val="center"/>
          </w:tcPr>
          <w:p w14:paraId="4ED217FF" w14:textId="642BDAEE" w:rsidR="00D070FC" w:rsidRPr="005B6EFD" w:rsidRDefault="00D070FC" w:rsidP="00D070FC">
            <w:pPr>
              <w:pStyle w:val="Tablebullets"/>
              <w:numPr>
                <w:ilvl w:val="0"/>
                <w:numId w:val="0"/>
              </w:numPr>
              <w:spacing w:before="0" w:after="0"/>
            </w:pPr>
            <w:r w:rsidRPr="005B6EFD">
              <w:t>54.3%</w:t>
            </w:r>
          </w:p>
        </w:tc>
        <w:tc>
          <w:tcPr>
            <w:tcW w:w="232" w:type="pct"/>
            <w:tcBorders>
              <w:top w:val="single" w:sz="4" w:space="0" w:color="auto"/>
              <w:left w:val="single" w:sz="4" w:space="0" w:color="auto"/>
              <w:bottom w:val="single" w:sz="4" w:space="0" w:color="auto"/>
              <w:right w:val="single" w:sz="4" w:space="0" w:color="auto"/>
            </w:tcBorders>
            <w:vAlign w:val="center"/>
          </w:tcPr>
          <w:p w14:paraId="6CEF61BC" w14:textId="000F0FD3" w:rsidR="00D070FC" w:rsidRPr="005B6EFD" w:rsidRDefault="00D070FC" w:rsidP="00D070FC">
            <w:pPr>
              <w:pStyle w:val="Tablebullets"/>
              <w:numPr>
                <w:ilvl w:val="0"/>
                <w:numId w:val="0"/>
              </w:numPr>
              <w:spacing w:before="0" w:after="0"/>
            </w:pPr>
            <w:r w:rsidRPr="005B6EFD">
              <w:t>7.6%</w:t>
            </w:r>
          </w:p>
        </w:tc>
        <w:tc>
          <w:tcPr>
            <w:tcW w:w="232" w:type="pct"/>
            <w:tcBorders>
              <w:top w:val="single" w:sz="4" w:space="0" w:color="auto"/>
              <w:left w:val="single" w:sz="4" w:space="0" w:color="auto"/>
              <w:bottom w:val="single" w:sz="4" w:space="0" w:color="auto"/>
              <w:right w:val="single" w:sz="4" w:space="0" w:color="auto"/>
            </w:tcBorders>
            <w:vAlign w:val="center"/>
          </w:tcPr>
          <w:p w14:paraId="368549CE" w14:textId="4B8D8859" w:rsidR="00D070FC" w:rsidRPr="005B6EFD" w:rsidRDefault="00D070FC" w:rsidP="00D070FC">
            <w:pPr>
              <w:pStyle w:val="Tablebullets"/>
              <w:numPr>
                <w:ilvl w:val="0"/>
                <w:numId w:val="0"/>
              </w:numPr>
              <w:spacing w:before="0" w:after="0"/>
            </w:pPr>
            <w:r w:rsidRPr="005B6EFD">
              <w:t>5.3%</w:t>
            </w:r>
          </w:p>
        </w:tc>
        <w:tc>
          <w:tcPr>
            <w:tcW w:w="232" w:type="pct"/>
            <w:tcBorders>
              <w:top w:val="single" w:sz="4" w:space="0" w:color="auto"/>
              <w:left w:val="single" w:sz="4" w:space="0" w:color="auto"/>
              <w:bottom w:val="single" w:sz="4" w:space="0" w:color="auto"/>
              <w:right w:val="single" w:sz="4" w:space="0" w:color="auto"/>
            </w:tcBorders>
            <w:vAlign w:val="center"/>
          </w:tcPr>
          <w:p w14:paraId="326D3BE1" w14:textId="284B9BC4" w:rsidR="00D070FC" w:rsidRPr="005B6EFD" w:rsidRDefault="00D070FC" w:rsidP="00D070FC">
            <w:pPr>
              <w:pStyle w:val="Tablebullets"/>
              <w:numPr>
                <w:ilvl w:val="0"/>
                <w:numId w:val="0"/>
              </w:numPr>
              <w:spacing w:before="0" w:after="0"/>
            </w:pPr>
            <w:r w:rsidRPr="005B6EFD">
              <w:t>3.8%</w:t>
            </w:r>
          </w:p>
        </w:tc>
        <w:tc>
          <w:tcPr>
            <w:tcW w:w="232" w:type="pct"/>
            <w:tcBorders>
              <w:top w:val="single" w:sz="4" w:space="0" w:color="auto"/>
              <w:left w:val="single" w:sz="4" w:space="0" w:color="auto"/>
              <w:bottom w:val="single" w:sz="4" w:space="0" w:color="auto"/>
              <w:right w:val="single" w:sz="4" w:space="0" w:color="auto"/>
            </w:tcBorders>
            <w:vAlign w:val="center"/>
          </w:tcPr>
          <w:p w14:paraId="239EEAA0" w14:textId="7DB6A734" w:rsidR="00D070FC" w:rsidRPr="005B6EFD" w:rsidRDefault="00D070FC" w:rsidP="00D070FC">
            <w:pPr>
              <w:pStyle w:val="Tablebullets"/>
              <w:numPr>
                <w:ilvl w:val="0"/>
                <w:numId w:val="0"/>
              </w:numPr>
              <w:spacing w:before="0" w:after="0"/>
            </w:pPr>
            <w:r w:rsidRPr="005B6EFD">
              <w:t>0.8%</w:t>
            </w:r>
          </w:p>
        </w:tc>
        <w:tc>
          <w:tcPr>
            <w:tcW w:w="232" w:type="pct"/>
            <w:tcBorders>
              <w:top w:val="single" w:sz="4" w:space="0" w:color="auto"/>
              <w:left w:val="single" w:sz="4" w:space="0" w:color="auto"/>
              <w:bottom w:val="single" w:sz="4" w:space="0" w:color="auto"/>
              <w:right w:val="single" w:sz="4" w:space="0" w:color="auto"/>
            </w:tcBorders>
            <w:vAlign w:val="center"/>
          </w:tcPr>
          <w:p w14:paraId="229BC555" w14:textId="744F99BE" w:rsidR="00D070FC" w:rsidRPr="005B6EFD" w:rsidRDefault="00D070FC" w:rsidP="00D070FC">
            <w:pPr>
              <w:pStyle w:val="Tablebullets"/>
              <w:numPr>
                <w:ilvl w:val="0"/>
                <w:numId w:val="0"/>
              </w:numPr>
              <w:spacing w:before="0" w:after="0"/>
            </w:pPr>
            <w:r w:rsidRPr="005B6EFD">
              <w:t>0.8%</w:t>
            </w:r>
          </w:p>
        </w:tc>
        <w:tc>
          <w:tcPr>
            <w:tcW w:w="232" w:type="pct"/>
            <w:tcBorders>
              <w:top w:val="single" w:sz="4" w:space="0" w:color="auto"/>
              <w:left w:val="single" w:sz="4" w:space="0" w:color="auto"/>
              <w:bottom w:val="single" w:sz="4" w:space="0" w:color="auto"/>
              <w:right w:val="single" w:sz="4" w:space="0" w:color="auto"/>
            </w:tcBorders>
            <w:vAlign w:val="center"/>
          </w:tcPr>
          <w:p w14:paraId="4CEE131D" w14:textId="6D91913F" w:rsidR="00D070FC" w:rsidRPr="005B6EFD" w:rsidRDefault="00D070FC" w:rsidP="00D070FC">
            <w:pPr>
              <w:pStyle w:val="Tablebullets"/>
              <w:numPr>
                <w:ilvl w:val="0"/>
                <w:numId w:val="0"/>
              </w:numPr>
              <w:spacing w:before="0" w:after="0"/>
            </w:pPr>
            <w:r w:rsidRPr="005B6EFD">
              <w:t>0.8%</w:t>
            </w:r>
          </w:p>
        </w:tc>
        <w:tc>
          <w:tcPr>
            <w:tcW w:w="232" w:type="pct"/>
            <w:tcBorders>
              <w:top w:val="single" w:sz="4" w:space="0" w:color="auto"/>
              <w:left w:val="single" w:sz="4" w:space="0" w:color="auto"/>
              <w:bottom w:val="single" w:sz="4" w:space="0" w:color="auto"/>
              <w:right w:val="single" w:sz="4" w:space="0" w:color="auto"/>
            </w:tcBorders>
            <w:vAlign w:val="center"/>
          </w:tcPr>
          <w:p w14:paraId="64601314" w14:textId="56ED9F45" w:rsidR="00D070FC" w:rsidRPr="005B6EFD" w:rsidRDefault="00D070FC" w:rsidP="00D070FC">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54C8D469" w14:textId="3F297573" w:rsidR="00D070FC" w:rsidRPr="005B6EFD" w:rsidRDefault="00D070FC" w:rsidP="00D070FC">
            <w:pPr>
              <w:pStyle w:val="Tablebullets"/>
              <w:numPr>
                <w:ilvl w:val="0"/>
                <w:numId w:val="0"/>
              </w:numPr>
              <w:spacing w:before="0" w:after="0"/>
            </w:pPr>
            <w:r w:rsidRPr="005B6EFD">
              <w:t>0.8%</w:t>
            </w:r>
          </w:p>
        </w:tc>
        <w:tc>
          <w:tcPr>
            <w:tcW w:w="232" w:type="pct"/>
            <w:tcBorders>
              <w:top w:val="single" w:sz="4" w:space="0" w:color="auto"/>
              <w:left w:val="single" w:sz="4" w:space="0" w:color="auto"/>
              <w:bottom w:val="single" w:sz="4" w:space="0" w:color="auto"/>
              <w:right w:val="single" w:sz="4" w:space="0" w:color="auto"/>
            </w:tcBorders>
            <w:vAlign w:val="center"/>
          </w:tcPr>
          <w:p w14:paraId="37899A6F" w14:textId="2E2A6EA6" w:rsidR="00D070FC" w:rsidRPr="005B6EFD" w:rsidRDefault="00D070FC" w:rsidP="00D070FC">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34F66972" w14:textId="47C8E984" w:rsidR="00D070FC" w:rsidRPr="005B6EFD" w:rsidRDefault="00D070FC" w:rsidP="00D070FC">
            <w:pPr>
              <w:pStyle w:val="Tablebullets"/>
              <w:numPr>
                <w:ilvl w:val="0"/>
                <w:numId w:val="0"/>
              </w:numPr>
              <w:spacing w:before="0" w:after="0"/>
            </w:pPr>
            <w:r w:rsidRPr="005B6EFD">
              <w:t>0.8%</w:t>
            </w:r>
          </w:p>
        </w:tc>
        <w:tc>
          <w:tcPr>
            <w:tcW w:w="232" w:type="pct"/>
            <w:tcBorders>
              <w:top w:val="single" w:sz="4" w:space="0" w:color="auto"/>
              <w:left w:val="single" w:sz="4" w:space="0" w:color="auto"/>
              <w:bottom w:val="single" w:sz="4" w:space="0" w:color="auto"/>
              <w:right w:val="single" w:sz="4" w:space="0" w:color="auto"/>
            </w:tcBorders>
            <w:vAlign w:val="center"/>
          </w:tcPr>
          <w:p w14:paraId="6C37FB13" w14:textId="15AA57E2" w:rsidR="00D070FC" w:rsidRPr="005B6EFD" w:rsidRDefault="00D070FC" w:rsidP="00D070FC">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3AA7FEBD" w14:textId="0E7AA4F9" w:rsidR="00D070FC" w:rsidRPr="005B6EFD" w:rsidRDefault="00D070FC" w:rsidP="00D070FC">
            <w:pPr>
              <w:pStyle w:val="Tablebullets"/>
              <w:numPr>
                <w:ilvl w:val="0"/>
                <w:numId w:val="0"/>
              </w:numPr>
              <w:spacing w:before="0" w:after="0"/>
            </w:pPr>
            <w:r w:rsidRPr="005B6EFD">
              <w:t>0.0%</w:t>
            </w:r>
          </w:p>
        </w:tc>
        <w:tc>
          <w:tcPr>
            <w:tcW w:w="232" w:type="pct"/>
            <w:tcBorders>
              <w:top w:val="single" w:sz="4" w:space="0" w:color="auto"/>
              <w:left w:val="single" w:sz="4" w:space="0" w:color="auto"/>
              <w:bottom w:val="single" w:sz="4" w:space="0" w:color="auto"/>
              <w:right w:val="single" w:sz="4" w:space="0" w:color="auto"/>
            </w:tcBorders>
            <w:vAlign w:val="center"/>
          </w:tcPr>
          <w:p w14:paraId="59E475A5" w14:textId="006CDBAE" w:rsidR="00D070FC" w:rsidRPr="005B6EFD" w:rsidRDefault="00D070FC" w:rsidP="00D070FC">
            <w:pPr>
              <w:pStyle w:val="Tablebullets"/>
              <w:numPr>
                <w:ilvl w:val="0"/>
                <w:numId w:val="0"/>
              </w:numPr>
              <w:spacing w:before="0" w:after="0"/>
            </w:pPr>
            <w:r w:rsidRPr="005B6EFD">
              <w:t>NR</w:t>
            </w:r>
          </w:p>
        </w:tc>
        <w:tc>
          <w:tcPr>
            <w:tcW w:w="346" w:type="pct"/>
            <w:tcBorders>
              <w:top w:val="single" w:sz="4" w:space="0" w:color="auto"/>
              <w:left w:val="single" w:sz="4" w:space="0" w:color="auto"/>
              <w:bottom w:val="single" w:sz="4" w:space="0" w:color="auto"/>
              <w:right w:val="single" w:sz="4" w:space="0" w:color="auto"/>
            </w:tcBorders>
            <w:vAlign w:val="center"/>
          </w:tcPr>
          <w:p w14:paraId="2C8224BE" w14:textId="2154431F" w:rsidR="00D070FC" w:rsidRPr="005B6EFD" w:rsidRDefault="00D070FC" w:rsidP="00D070FC">
            <w:pPr>
              <w:pStyle w:val="Tablebullets"/>
              <w:numPr>
                <w:ilvl w:val="0"/>
                <w:numId w:val="0"/>
              </w:numPr>
              <w:spacing w:before="0" w:after="0"/>
              <w:rPr>
                <w:rFonts w:cs="Arial"/>
                <w:color w:val="000000"/>
                <w:szCs w:val="20"/>
              </w:rPr>
            </w:pPr>
            <w:r w:rsidRPr="005B6EFD">
              <w:rPr>
                <w:rFonts w:cs="Arial"/>
                <w:color w:val="000000"/>
                <w:szCs w:val="20"/>
              </w:rPr>
              <w:t>69.9%</w:t>
            </w:r>
            <w:r w:rsidRPr="005B6EFD">
              <w:rPr>
                <w:szCs w:val="20"/>
              </w:rPr>
              <w:t>**</w:t>
            </w:r>
          </w:p>
        </w:tc>
        <w:tc>
          <w:tcPr>
            <w:tcW w:w="648" w:type="pct"/>
            <w:tcBorders>
              <w:top w:val="single" w:sz="4" w:space="0" w:color="auto"/>
              <w:left w:val="single" w:sz="4" w:space="0" w:color="auto"/>
              <w:bottom w:val="single" w:sz="4" w:space="0" w:color="auto"/>
              <w:right w:val="single" w:sz="4" w:space="0" w:color="auto"/>
            </w:tcBorders>
            <w:vAlign w:val="center"/>
          </w:tcPr>
          <w:p w14:paraId="17C852C9" w14:textId="4DEE37F6" w:rsidR="00D070FC" w:rsidRPr="005B6EFD" w:rsidRDefault="00D070FC" w:rsidP="00D070FC">
            <w:pPr>
              <w:pStyle w:val="Tablebullets"/>
              <w:numPr>
                <w:ilvl w:val="0"/>
                <w:numId w:val="0"/>
              </w:numPr>
              <w:spacing w:before="0" w:after="0"/>
            </w:pPr>
            <w:r w:rsidRPr="005B6EFD">
              <w:t>De Vuyst 2009</w:t>
            </w:r>
            <w:r w:rsidR="00E412CE">
              <w:rPr>
                <w:vertAlign w:val="superscript"/>
              </w:rPr>
              <w:fldChar w:fldCharType="begin"/>
            </w:r>
            <w:r w:rsidR="00E412CE">
              <w:rPr>
                <w:vertAlign w:val="superscript"/>
              </w:rPr>
              <w:instrText xml:space="preserve"> NOTEREF _Ref206588206 \h </w:instrText>
            </w:r>
            <w:r w:rsidR="00E412CE">
              <w:rPr>
                <w:vertAlign w:val="superscript"/>
              </w:rPr>
            </w:r>
            <w:r w:rsidR="00E412CE">
              <w:rPr>
                <w:vertAlign w:val="superscript"/>
              </w:rPr>
              <w:fldChar w:fldCharType="separate"/>
            </w:r>
            <w:r w:rsidR="00FC322E">
              <w:rPr>
                <w:vertAlign w:val="superscript"/>
              </w:rPr>
              <w:t>16</w:t>
            </w:r>
            <w:r w:rsidR="00E412CE">
              <w:rPr>
                <w:vertAlign w:val="superscript"/>
              </w:rPr>
              <w:fldChar w:fldCharType="end"/>
            </w:r>
            <w:r w:rsidRPr="005B6EFD">
              <w:rPr>
                <w:vertAlign w:val="superscript"/>
              </w:rPr>
              <w:fldChar w:fldCharType="begin"/>
            </w:r>
            <w:r w:rsidRPr="005B6EFD">
              <w:rPr>
                <w:vertAlign w:val="superscript"/>
              </w:rPr>
              <w:instrText xml:space="preserve"> NOTEREF _Ref206588206  \* MERGEFORMAT </w:instrText>
            </w:r>
            <w:r w:rsidRPr="005B6EFD">
              <w:rPr>
                <w:vertAlign w:val="superscript"/>
              </w:rPr>
              <w:fldChar w:fldCharType="separate"/>
            </w:r>
            <w:r w:rsidR="00FC322E">
              <w:rPr>
                <w:vertAlign w:val="superscript"/>
              </w:rPr>
              <w:t>16</w:t>
            </w:r>
            <w:r w:rsidRPr="005B6EFD">
              <w:rPr>
                <w:vertAlign w:val="superscript"/>
              </w:rPr>
              <w:fldChar w:fldCharType="end"/>
            </w:r>
            <w:r w:rsidRPr="005B6EFD">
              <w:t>^</w:t>
            </w:r>
          </w:p>
        </w:tc>
      </w:tr>
    </w:tbl>
    <w:p w14:paraId="7C041061" w14:textId="7FE18181" w:rsidR="004D7905" w:rsidRPr="005B6EFD" w:rsidRDefault="004D7905" w:rsidP="004D7905">
      <w:pPr>
        <w:pStyle w:val="TableFigureFooter"/>
        <w:rPr>
          <w:bCs/>
        </w:rPr>
      </w:pPr>
      <w:r w:rsidRPr="005B6EFD">
        <w:rPr>
          <w:bCs/>
        </w:rPr>
        <w:t xml:space="preserve">Source: </w:t>
      </w:r>
      <w:r w:rsidR="00B42B42" w:rsidRPr="005B6EFD">
        <w:rPr>
          <w:bCs/>
        </w:rPr>
        <w:t>Study reports</w:t>
      </w:r>
    </w:p>
    <w:p w14:paraId="031C2F96" w14:textId="77777777" w:rsidR="00181E47" w:rsidRPr="005B6EFD" w:rsidRDefault="004D7905" w:rsidP="004D7905">
      <w:pPr>
        <w:pStyle w:val="TableFigureFooter"/>
        <w:rPr>
          <w:bCs/>
        </w:rPr>
      </w:pPr>
      <w:r w:rsidRPr="005B6EFD">
        <w:rPr>
          <w:bCs/>
        </w:rPr>
        <w:t xml:space="preserve">Notes: </w:t>
      </w:r>
    </w:p>
    <w:p w14:paraId="00785CFF" w14:textId="460CA4D0" w:rsidR="00181E47" w:rsidRPr="005B6EFD" w:rsidRDefault="00181E47" w:rsidP="00181E47">
      <w:pPr>
        <w:pStyle w:val="TableFigureFooter"/>
        <w:rPr>
          <w:bCs/>
        </w:rPr>
      </w:pPr>
      <w:r w:rsidRPr="005B6EFD">
        <w:rPr>
          <w:bCs/>
        </w:rPr>
        <w:t>*Secondary outcome of the ongoing SWAN study (NCT05217940)</w:t>
      </w:r>
      <w:r w:rsidRPr="005B6EFD">
        <w:rPr>
          <w:rStyle w:val="FootnoteReference"/>
          <w:bCs/>
        </w:rPr>
        <w:footnoteReference w:id="21"/>
      </w:r>
      <w:r w:rsidRPr="005B6EFD">
        <w:rPr>
          <w:bCs/>
        </w:rPr>
        <w:t xml:space="preserve"> is prevalence of hrHPV types in women with a history of pathologically proven high-grade genital HPV-associated neoplastic disease (cervical intraepithelial neoplasia 2+, vulvar intraepithelial neoplasia 2+, or vaginal intraepithelial neoplasia 2+, or history of non-metastatic cervical, vaginal or vulvar cancer) (estimated enrolment: N=300); study completion date January 2027). Proctor 2019 is not an Australian study and only includes those with vulval HSIL (not cancer). Hillman 2015 is Australian, and includes women with a history of cervical, vaginal and vulval HPV-related disease (not HSIL). Estimates from the SWAN study will provide up-to-date estimates for both people with previous vulval SCC/HSIL and people with possible history of cervical/ vaginal cancer or precursor lesions in a comparable population to Australia (Canada). In addition, the ongoing Vulvar-AIN study (NCT03061435)</w:t>
      </w:r>
      <w:r w:rsidRPr="005B6EFD">
        <w:rPr>
          <w:rStyle w:val="FootnoteReference"/>
          <w:bCs/>
        </w:rPr>
        <w:t xml:space="preserve"> </w:t>
      </w:r>
      <w:r w:rsidRPr="005B6EFD">
        <w:rPr>
          <w:rStyle w:val="FootnoteReference"/>
          <w:bCs/>
        </w:rPr>
        <w:footnoteReference w:id="22"/>
      </w:r>
      <w:r w:rsidRPr="005B6EFD">
        <w:rPr>
          <w:bCs/>
        </w:rPr>
        <w:t xml:space="preserve"> has a primary outcome of prevalence of hrHPV DNA in women with VIN 2/3 or vulvar cancer. This will provide prevalence estimates for this population directly in a comparable population to Australia (Canada); estimated study completion 2026-01-01).</w:t>
      </w:r>
    </w:p>
    <w:p w14:paraId="42F5424A" w14:textId="14D652AA" w:rsidR="004D7905" w:rsidRPr="005B6EFD" w:rsidRDefault="00181E47" w:rsidP="004D7905">
      <w:pPr>
        <w:pStyle w:val="TableFigureFooter"/>
        <w:rPr>
          <w:bCs/>
        </w:rPr>
      </w:pPr>
      <w:r w:rsidRPr="005B6EFD">
        <w:rPr>
          <w:bCs/>
          <w:szCs w:val="20"/>
        </w:rPr>
        <w:t>*</w:t>
      </w:r>
      <w:r w:rsidR="00F448B6" w:rsidRPr="005B6EFD">
        <w:rPr>
          <w:bCs/>
          <w:szCs w:val="20"/>
        </w:rPr>
        <w:t>*Include</w:t>
      </w:r>
      <w:r w:rsidR="00F448B6" w:rsidRPr="005B6EFD">
        <w:rPr>
          <w:bCs/>
        </w:rPr>
        <w:t>s all HPV types. However, stated in text of manuscripts that no other type than HPV types 16, 18, 31, 33, 35, 39, 45, 51, 52, 56, 58, 59, 68, 73, 82, 6 and 11 were found in more than 0.5% of any anogenital carcinomas. This indicates high cross-over with hrHPV.</w:t>
      </w:r>
    </w:p>
    <w:p w14:paraId="7E6F24D2" w14:textId="2F2A009F" w:rsidR="00181E47" w:rsidRPr="005B6EFD" w:rsidRDefault="00181E47" w:rsidP="004D7905">
      <w:pPr>
        <w:pStyle w:val="TableFigureFooter"/>
        <w:rPr>
          <w:bCs/>
        </w:rPr>
      </w:pPr>
      <w:r w:rsidRPr="005B6EFD">
        <w:rPr>
          <w:bCs/>
        </w:rPr>
        <w:t>§This is the lowest estimate in the identified literature. Meta-analysis by assessment group of prevalence studies identified in systematic review: 7 studies (n=1030) showed rate of 0.29 (95% CI 00.22 – 0.38; I2 = 86.4% – Figure F66 in Appendix F). De Vuyst 2009 reported HPV rates of 0.699–0.901 for people with vaginal HSIL/SCC.</w:t>
      </w:r>
    </w:p>
    <w:p w14:paraId="5C1A4B7E" w14:textId="40BCC135" w:rsidR="00181E47" w:rsidRPr="005B6EFD" w:rsidRDefault="00181E47" w:rsidP="004D7905">
      <w:pPr>
        <w:pStyle w:val="TableFigureFooter"/>
        <w:rPr>
          <w:bCs/>
        </w:rPr>
      </w:pPr>
      <w:r w:rsidRPr="005B6EFD">
        <w:rPr>
          <w:bCs/>
        </w:rPr>
        <w:t>^HPV subtype results estimated from graph using online plot digitiser as not provided numerically.</w:t>
      </w:r>
    </w:p>
    <w:p w14:paraId="124FAC56" w14:textId="2EE57BFB" w:rsidR="00665E6A" w:rsidRPr="005B6EFD" w:rsidRDefault="004D7905" w:rsidP="00927CC9">
      <w:pPr>
        <w:pStyle w:val="TableFigureFooter"/>
      </w:pPr>
      <w:r w:rsidRPr="005B6EFD">
        <w:rPr>
          <w:bCs/>
        </w:rPr>
        <w:t>Abbreviations: HIV = human immunodeficiency virus, HSIL= high-grade squamous intraepithelial lesions, MSM = men who have sex with men, MSW = men who have sex with women, NA = not applicable, NR = not reported, PY = person-years</w:t>
      </w:r>
      <w:r w:rsidRPr="005B6EFD">
        <w:t>, SCC = squamous cell carcinoma, SOTR = solid organ transplant recipients, TW = transgender women</w:t>
      </w:r>
    </w:p>
    <w:p w14:paraId="0760DCEF" w14:textId="6F62FF08" w:rsidR="00665E6A" w:rsidRPr="005B6EFD" w:rsidRDefault="00665E6A" w:rsidP="00162623">
      <w:pPr>
        <w:pStyle w:val="Caption"/>
        <w:spacing w:before="0"/>
        <w:rPr>
          <w:rFonts w:cs="Arial"/>
          <w:b w:val="0"/>
          <w:bCs w:val="0"/>
          <w:snapToGrid w:val="0"/>
          <w:sz w:val="18"/>
          <w:szCs w:val="22"/>
          <w:lang w:eastAsia="en-AU"/>
        </w:rPr>
      </w:pPr>
      <w:bookmarkStart w:id="50" w:name="_Ref196216768"/>
      <w:r w:rsidRPr="005B6EFD">
        <w:rPr>
          <w:rFonts w:cs="Arial"/>
          <w:noProof/>
          <w:snapToGrid w:val="0"/>
          <w:sz w:val="18"/>
          <w:lang w:eastAsia="en-AU"/>
          <w14:ligatures w14:val="none"/>
        </w:rPr>
        <w:lastRenderedPageBreak/>
        <w:drawing>
          <wp:inline distT="0" distB="0" distL="0" distR="0" wp14:anchorId="79B0C107" wp14:editId="38E74DDB">
            <wp:extent cx="8665698" cy="4893393"/>
            <wp:effectExtent l="0" t="0" r="0" b="0"/>
            <wp:docPr id="731095038" name="Picture 14" descr="Incidence and clearance rates of anal hrHPV infection in 6 risk groups from Wei et al.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095038" name="Picture 14" descr="Incidence and clearance rates of anal hrHPV infection in 6 risk groups from Wei et al. 2023"/>
                    <pic:cNvPicPr/>
                  </pic:nvPicPr>
                  <pic:blipFill>
                    <a:blip r:embed="rId49">
                      <a:extLst>
                        <a:ext uri="{28A0092B-C50C-407E-A947-70E740481C1C}">
                          <a14:useLocalDpi xmlns:a14="http://schemas.microsoft.com/office/drawing/2010/main" val="0"/>
                        </a:ext>
                      </a:extLst>
                    </a:blip>
                    <a:stretch>
                      <a:fillRect/>
                    </a:stretch>
                  </pic:blipFill>
                  <pic:spPr>
                    <a:xfrm>
                      <a:off x="0" y="0"/>
                      <a:ext cx="8723654" cy="4926120"/>
                    </a:xfrm>
                    <a:prstGeom prst="rect">
                      <a:avLst/>
                    </a:prstGeom>
                  </pic:spPr>
                </pic:pic>
              </a:graphicData>
            </a:graphic>
          </wp:inline>
        </w:drawing>
      </w:r>
      <w:bookmarkEnd w:id="50"/>
    </w:p>
    <w:p w14:paraId="379D83A7" w14:textId="05824ECF" w:rsidR="00665E6A" w:rsidRPr="005B6EFD" w:rsidRDefault="0084310C" w:rsidP="00ED5F9E">
      <w:pPr>
        <w:pStyle w:val="Caption"/>
        <w:rPr>
          <w:vertAlign w:val="superscript"/>
        </w:rPr>
      </w:pPr>
      <w:bookmarkStart w:id="51" w:name="_Ref207192271"/>
      <w:r w:rsidRPr="005B6EFD">
        <w:t xml:space="preserve">Figure </w:t>
      </w:r>
      <w:r w:rsidR="00EB2EA0" w:rsidRPr="005B6EFD">
        <w:fldChar w:fldCharType="begin"/>
      </w:r>
      <w:r w:rsidR="00EB2EA0" w:rsidRPr="005B6EFD">
        <w:instrText xml:space="preserve"> SEQ Figure \* ARABIC </w:instrText>
      </w:r>
      <w:r w:rsidR="00EB2EA0" w:rsidRPr="005B6EFD">
        <w:fldChar w:fldCharType="separate"/>
      </w:r>
      <w:r w:rsidR="00FC322E">
        <w:rPr>
          <w:noProof/>
        </w:rPr>
        <w:t>1</w:t>
      </w:r>
      <w:r w:rsidR="00EB2EA0" w:rsidRPr="005B6EFD">
        <w:rPr>
          <w:noProof/>
        </w:rPr>
        <w:fldChar w:fldCharType="end"/>
      </w:r>
      <w:bookmarkEnd w:id="51"/>
      <w:r w:rsidR="00665E6A" w:rsidRPr="005B6EFD">
        <w:t xml:space="preserve"> Incidence and clearance rates of anal hrHPV infection in 6 risk groups from Wei et al. 202</w:t>
      </w:r>
      <w:r w:rsidR="00AD6007" w:rsidRPr="005B6EFD">
        <w:t>3</w:t>
      </w:r>
    </w:p>
    <w:p w14:paraId="30D075B6" w14:textId="77777777" w:rsidR="00665E6A" w:rsidRPr="005B6EFD" w:rsidRDefault="00665E6A" w:rsidP="00665E6A">
      <w:pPr>
        <w:pStyle w:val="TableFigureFooter"/>
      </w:pPr>
      <w:r w:rsidRPr="005B6EFD">
        <w:t>Notes: Error bars represent 95% confidence intervals.</w:t>
      </w:r>
    </w:p>
    <w:p w14:paraId="48408B01" w14:textId="77777777" w:rsidR="00665E6A" w:rsidRPr="005B6EFD" w:rsidRDefault="00665E6A" w:rsidP="00665E6A">
      <w:pPr>
        <w:pStyle w:val="TableFigureFooter"/>
      </w:pPr>
      <w:r w:rsidRPr="005B6EFD">
        <w:t>Abbreviations: HIV+ = with human immunodeficiency virus; HIV- = without human immunodeficiency virus; MSM = men who have sex with men; MSW = men who have sex with women.</w:t>
      </w:r>
    </w:p>
    <w:p w14:paraId="3D51893E" w14:textId="77777777" w:rsidR="00162623" w:rsidRPr="005B6EFD" w:rsidRDefault="00162623" w:rsidP="00927CC9">
      <w:pPr>
        <w:pStyle w:val="TableFigureFooter"/>
        <w:rPr>
          <w:shd w:val="clear" w:color="auto" w:fill="FFFFFF"/>
        </w:rPr>
        <w:sectPr w:rsidR="00162623" w:rsidRPr="005B6EFD" w:rsidSect="009118EF">
          <w:pgSz w:w="16838" w:h="11906" w:orient="landscape"/>
          <w:pgMar w:top="544" w:right="1372" w:bottom="1230" w:left="1446" w:header="709" w:footer="595" w:gutter="0"/>
          <w:cols w:space="708"/>
          <w:docGrid w:linePitch="360"/>
        </w:sectPr>
      </w:pPr>
    </w:p>
    <w:p w14:paraId="3DA659B9" w14:textId="73DE7957" w:rsidR="00641CE5" w:rsidRPr="005B6EFD" w:rsidRDefault="00B540BF" w:rsidP="00700F37">
      <w:pPr>
        <w:spacing w:before="0"/>
        <w:rPr>
          <w:rFonts w:ascii="Cambria" w:hAnsi="Cambria"/>
          <w:color w:val="1B1B1B"/>
          <w:sz w:val="28"/>
          <w:szCs w:val="28"/>
          <w:shd w:val="clear" w:color="auto" w:fill="FFFFFF"/>
        </w:rPr>
      </w:pPr>
      <w:r w:rsidRPr="005B6EFD">
        <w:lastRenderedPageBreak/>
        <w:t>Genotyping identifie</w:t>
      </w:r>
      <w:r w:rsidR="003A38CB" w:rsidRPr="005B6EFD">
        <w:t>s</w:t>
      </w:r>
      <w:r w:rsidRPr="005B6EFD">
        <w:t xml:space="preserve"> virologic risk, but clinical management is guided by lesion grade. </w:t>
      </w:r>
      <w:r w:rsidR="00D22D6F" w:rsidRPr="005B6EFD">
        <w:t>AIN is a premalignant</w:t>
      </w:r>
      <w:r w:rsidRPr="005B6EFD">
        <w:t xml:space="preserve"> </w:t>
      </w:r>
      <w:r w:rsidR="00D22D6F" w:rsidRPr="005B6EFD">
        <w:t>condition characteri</w:t>
      </w:r>
      <w:r w:rsidR="00ED5F9E" w:rsidRPr="005B6EFD">
        <w:t>s</w:t>
      </w:r>
      <w:r w:rsidR="00D22D6F" w:rsidRPr="005B6EFD">
        <w:t>ed by abnormal changes in the</w:t>
      </w:r>
      <w:r w:rsidR="00DC48B7" w:rsidRPr="005B6EFD">
        <w:t xml:space="preserve"> </w:t>
      </w:r>
      <w:r w:rsidR="00D22D6F" w:rsidRPr="005B6EFD">
        <w:t>squamous cells</w:t>
      </w:r>
      <w:r w:rsidR="001D0CAE" w:rsidRPr="005B6EFD">
        <w:t xml:space="preserve"> lining the anal canal and perianal skin</w:t>
      </w:r>
      <w:r w:rsidR="00DC48B7" w:rsidRPr="005B6EFD">
        <w:t xml:space="preserve">. Development of AIN is strongly </w:t>
      </w:r>
      <w:r w:rsidR="00CC559F" w:rsidRPr="005B6EFD">
        <w:t>associated with</w:t>
      </w:r>
      <w:r w:rsidR="001A00BA" w:rsidRPr="005B6EFD">
        <w:t xml:space="preserve"> persistent hrHPV infection. AIN is classified into: AIN1 for low-grade squamous intraepithelial lesion (LSIL), whereas AIN2 and AIN3 correspond to HSIL. </w:t>
      </w:r>
      <w:r w:rsidR="00641CE5" w:rsidRPr="005B6EFD">
        <w:t xml:space="preserve">Higher grades of </w:t>
      </w:r>
      <w:r w:rsidR="00B12102" w:rsidRPr="005B6EFD">
        <w:t xml:space="preserve">AIN </w:t>
      </w:r>
      <w:r w:rsidR="00641CE5" w:rsidRPr="005B6EFD">
        <w:t>are more likely to lead to cancer. In a Danish cohort</w:t>
      </w:r>
      <w:r w:rsidR="00CE43D7" w:rsidRPr="005B6EFD">
        <w:rPr>
          <w:vertAlign w:val="superscript"/>
        </w:rPr>
        <w:fldChar w:fldCharType="begin"/>
      </w:r>
      <w:r w:rsidR="00CE43D7" w:rsidRPr="005B6EFD">
        <w:rPr>
          <w:vertAlign w:val="superscript"/>
        </w:rPr>
        <w:instrText xml:space="preserve"> NOTEREF _Ref203546901 \h  \* MERGEFORMAT </w:instrText>
      </w:r>
      <w:r w:rsidR="00CE43D7" w:rsidRPr="005B6EFD">
        <w:rPr>
          <w:vertAlign w:val="superscript"/>
        </w:rPr>
      </w:r>
      <w:r w:rsidR="00CE43D7" w:rsidRPr="005B6EFD">
        <w:rPr>
          <w:vertAlign w:val="superscript"/>
        </w:rPr>
        <w:fldChar w:fldCharType="separate"/>
      </w:r>
      <w:r w:rsidR="00FC322E">
        <w:rPr>
          <w:vertAlign w:val="superscript"/>
        </w:rPr>
        <w:t>8</w:t>
      </w:r>
      <w:r w:rsidR="00CE43D7" w:rsidRPr="005B6EFD">
        <w:rPr>
          <w:vertAlign w:val="superscript"/>
        </w:rPr>
        <w:fldChar w:fldCharType="end"/>
      </w:r>
      <w:r w:rsidR="00641CE5" w:rsidRPr="005B6EFD">
        <w:t xml:space="preserve">, the </w:t>
      </w:r>
      <w:r w:rsidR="00A43F92" w:rsidRPr="005B6EFD">
        <w:t>5</w:t>
      </w:r>
      <w:r w:rsidR="00641CE5" w:rsidRPr="005B6EFD">
        <w:t>-year risk of anal cancer following diagnosis of AIN2 has been estimated at 1.57% (95% CI 0.65–2.48) and 3.7% (95% CI 2.6–4.7) for AIN3</w:t>
      </w:r>
      <w:r w:rsidR="00A15556" w:rsidRPr="005B6EFD">
        <w:t xml:space="preserve"> (HSIL is considered AIN2/3)</w:t>
      </w:r>
      <w:r w:rsidR="00641CE5" w:rsidRPr="005B6EFD">
        <w:t>. While there was no active follow-up or monitoring of this cohort, if identified, treatment may have been performed</w:t>
      </w:r>
      <w:r w:rsidR="00802DFB" w:rsidRPr="005B6EFD">
        <w:t>, supporting the need for earlier identification of lesions</w:t>
      </w:r>
      <w:r w:rsidR="00641CE5" w:rsidRPr="005B6EFD">
        <w:t>.</w:t>
      </w:r>
    </w:p>
    <w:p w14:paraId="36E91132" w14:textId="18B82FBB" w:rsidR="00B42B42" w:rsidRPr="005B6EFD" w:rsidRDefault="00AF427C" w:rsidP="00B42B42">
      <w:pPr>
        <w:pStyle w:val="Heading6"/>
      </w:pPr>
      <w:r w:rsidRPr="005B6EFD">
        <w:t>HPV t</w:t>
      </w:r>
      <w:r w:rsidR="00B42B42" w:rsidRPr="005B6EFD">
        <w:t>esting frequencies for sub-populations</w:t>
      </w:r>
    </w:p>
    <w:p w14:paraId="264572DF" w14:textId="5930249E" w:rsidR="00B42B42" w:rsidRPr="005B6EFD" w:rsidRDefault="00B42B42" w:rsidP="00B42B42">
      <w:r w:rsidRPr="005B6EFD">
        <w:t>The applicant noted that the intervals for regular HPV testing are unclear, due to limited published evidence on this issue.</w:t>
      </w:r>
      <w:r w:rsidRPr="005B6EFD">
        <w:rPr>
          <w:rStyle w:val="FootnoteReference"/>
        </w:rPr>
        <w:footnoteReference w:id="23"/>
      </w:r>
      <w:r w:rsidRPr="005B6EFD">
        <w:t xml:space="preserve"> The application proposed different intervals for HPV testing based on the population-specific risks of anal cancer and on comparable screening intervals for cervical cancer</w:t>
      </w:r>
      <w:r w:rsidR="0084310C" w:rsidRPr="005B6EFD">
        <w:t>.</w:t>
      </w:r>
      <w:r w:rsidRPr="005B6EFD">
        <w:t xml:space="preserve"> As the eighth subpopulation was added by PASC, proposed retesting frequencies were not provided in the PICO. Given incidence rates in this subpopulation are some of the lowest reported, the longest re-testing interval may be most appropriate (5 years).</w:t>
      </w:r>
    </w:p>
    <w:p w14:paraId="6FD37644" w14:textId="7A85149B" w:rsidR="00A77F3B" w:rsidRPr="005B6EFD" w:rsidRDefault="00A77F3B" w:rsidP="00B42B42">
      <w:r w:rsidRPr="005B6EFD">
        <w:t>In the ASHM Australian Anal Cancer Screening Guidelines for people living with HIV</w:t>
      </w:r>
      <w:r w:rsidR="0048269B" w:rsidRPr="005B6EFD">
        <w:t xml:space="preserve"> </w:t>
      </w:r>
      <w:r w:rsidRPr="005B6EFD">
        <w:t>the recommended testing interval if previously HPV negative is 6 years</w:t>
      </w:r>
      <w:r w:rsidR="0084310C" w:rsidRPr="005B6EFD">
        <w:t>,</w:t>
      </w:r>
      <w:r w:rsidRPr="005B6EFD">
        <w:t xml:space="preserve"> not 6 months as proposed in the PICO. This may require review, as other testing frequencies </w:t>
      </w:r>
      <w:r w:rsidR="00531579" w:rsidRPr="005B6EFD">
        <w:t xml:space="preserve">either exactly </w:t>
      </w:r>
      <w:r w:rsidRPr="005B6EFD">
        <w:t xml:space="preserve">aligned </w:t>
      </w:r>
      <w:r w:rsidR="00531579" w:rsidRPr="005B6EFD">
        <w:t xml:space="preserve">(MSM and TW LWH; Women and MSW LWH) or more closely aligned (Patients with incidental HSIL) with the </w:t>
      </w:r>
      <w:r w:rsidR="0084310C" w:rsidRPr="005B6EFD">
        <w:t xml:space="preserve">ASHM </w:t>
      </w:r>
      <w:r w:rsidR="00531579" w:rsidRPr="005B6EFD">
        <w:t>guidelines. Though, acknowledging these guidelines include further criteria of PLWH only.</w:t>
      </w:r>
    </w:p>
    <w:p w14:paraId="5154A855" w14:textId="0BD42EF2" w:rsidR="00B42B42" w:rsidRPr="005B6EFD" w:rsidRDefault="0032349F" w:rsidP="0032349F">
      <w:pPr>
        <w:pStyle w:val="Caption"/>
      </w:pPr>
      <w:bookmarkStart w:id="52" w:name="_Ref223014424"/>
      <w:bookmarkStart w:id="53" w:name="_Ref206594288"/>
      <w:r>
        <w:lastRenderedPageBreak/>
        <w:t xml:space="preserve">Table </w:t>
      </w:r>
      <w:r>
        <w:fldChar w:fldCharType="begin"/>
      </w:r>
      <w:r>
        <w:instrText xml:space="preserve"> SEQ Table \* ARABIC </w:instrText>
      </w:r>
      <w:r>
        <w:fldChar w:fldCharType="separate"/>
      </w:r>
      <w:r w:rsidR="00FC322E">
        <w:rPr>
          <w:noProof/>
        </w:rPr>
        <w:t>13</w:t>
      </w:r>
      <w:r>
        <w:fldChar w:fldCharType="end"/>
      </w:r>
      <w:bookmarkEnd w:id="52"/>
      <w:r>
        <w:t xml:space="preserve"> </w:t>
      </w:r>
      <w:r w:rsidRPr="00FE352A">
        <w:t>Proposed HPV testing frequencies for PICO-specified subpopulations in the PICO</w:t>
      </w:r>
      <w:bookmarkEnd w:id="53"/>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28" w:type="dxa"/>
        </w:tblCellMar>
        <w:tblLook w:val="04A0" w:firstRow="1" w:lastRow="0" w:firstColumn="1" w:lastColumn="0" w:noHBand="0" w:noVBand="1"/>
      </w:tblPr>
      <w:tblGrid>
        <w:gridCol w:w="2823"/>
        <w:gridCol w:w="850"/>
        <w:gridCol w:w="992"/>
        <w:gridCol w:w="724"/>
        <w:gridCol w:w="2545"/>
        <w:gridCol w:w="1082"/>
      </w:tblGrid>
      <w:tr w:rsidR="0084310C" w:rsidRPr="005B6EFD" w14:paraId="14A457FE" w14:textId="77777777" w:rsidTr="00966827">
        <w:trPr>
          <w:tblHeader/>
        </w:trPr>
        <w:tc>
          <w:tcPr>
            <w:tcW w:w="2823" w:type="dxa"/>
            <w:vMerge w:val="restart"/>
            <w:shd w:val="clear" w:color="auto" w:fill="D9D9D9" w:themeFill="background1" w:themeFillShade="D9"/>
          </w:tcPr>
          <w:p w14:paraId="37CA9E1F" w14:textId="77777777" w:rsidR="0084310C" w:rsidRPr="005B6EFD" w:rsidRDefault="0084310C" w:rsidP="00966827">
            <w:pPr>
              <w:pStyle w:val="TableText"/>
              <w:keepNext/>
              <w:keepLines/>
              <w:rPr>
                <w:b/>
                <w:bCs/>
              </w:rPr>
            </w:pPr>
            <w:r w:rsidRPr="005B6EFD">
              <w:rPr>
                <w:b/>
                <w:bCs/>
              </w:rPr>
              <w:t>Population</w:t>
            </w:r>
          </w:p>
        </w:tc>
        <w:tc>
          <w:tcPr>
            <w:tcW w:w="1842" w:type="dxa"/>
            <w:gridSpan w:val="2"/>
            <w:shd w:val="clear" w:color="auto" w:fill="D9D9D9" w:themeFill="background1" w:themeFillShade="D9"/>
          </w:tcPr>
          <w:p w14:paraId="7B9E4E63" w14:textId="24E3DA1B" w:rsidR="0084310C" w:rsidRPr="005B6EFD" w:rsidRDefault="0084310C" w:rsidP="00966827">
            <w:pPr>
              <w:pStyle w:val="TableText"/>
              <w:keepNext/>
              <w:keepLines/>
              <w:rPr>
                <w:b/>
                <w:bCs/>
              </w:rPr>
            </w:pPr>
            <w:r w:rsidRPr="005B6EFD">
              <w:rPr>
                <w:b/>
                <w:bCs/>
              </w:rPr>
              <w:t>Interval if previously HPV-negative</w:t>
            </w:r>
          </w:p>
        </w:tc>
        <w:tc>
          <w:tcPr>
            <w:tcW w:w="724" w:type="dxa"/>
            <w:vMerge w:val="restart"/>
            <w:shd w:val="clear" w:color="auto" w:fill="D9D9D9" w:themeFill="background1" w:themeFillShade="D9"/>
          </w:tcPr>
          <w:p w14:paraId="4C2DB438" w14:textId="3D262676" w:rsidR="0084310C" w:rsidRPr="005B6EFD" w:rsidRDefault="0084310C" w:rsidP="00966827">
            <w:pPr>
              <w:pStyle w:val="TableText"/>
              <w:keepNext/>
              <w:keepLines/>
              <w:rPr>
                <w:b/>
                <w:bCs/>
              </w:rPr>
            </w:pPr>
            <w:r w:rsidRPr="005B6EFD">
              <w:rPr>
                <w:b/>
                <w:bCs/>
              </w:rPr>
              <w:t>Triage test</w:t>
            </w:r>
          </w:p>
        </w:tc>
        <w:tc>
          <w:tcPr>
            <w:tcW w:w="2545" w:type="dxa"/>
            <w:vMerge w:val="restart"/>
            <w:shd w:val="clear" w:color="auto" w:fill="D9D9D9" w:themeFill="background1" w:themeFillShade="D9"/>
          </w:tcPr>
          <w:p w14:paraId="106793A6" w14:textId="77777777" w:rsidR="0084310C" w:rsidRPr="005B6EFD" w:rsidRDefault="0084310C" w:rsidP="00966827">
            <w:pPr>
              <w:pStyle w:val="TableText"/>
              <w:keepNext/>
              <w:keepLines/>
              <w:rPr>
                <w:b/>
                <w:bCs/>
              </w:rPr>
            </w:pPr>
            <w:r w:rsidRPr="005B6EFD">
              <w:rPr>
                <w:b/>
                <w:bCs/>
              </w:rPr>
              <w:t>HRA</w:t>
            </w:r>
          </w:p>
        </w:tc>
        <w:tc>
          <w:tcPr>
            <w:tcW w:w="1082" w:type="dxa"/>
            <w:vMerge w:val="restart"/>
            <w:shd w:val="clear" w:color="auto" w:fill="D9D9D9" w:themeFill="background1" w:themeFillShade="D9"/>
          </w:tcPr>
          <w:p w14:paraId="70980FD5" w14:textId="77777777" w:rsidR="0084310C" w:rsidRPr="005B6EFD" w:rsidRDefault="0084310C" w:rsidP="00966827">
            <w:pPr>
              <w:pStyle w:val="TableText"/>
              <w:keepNext/>
              <w:keepLines/>
              <w:rPr>
                <w:b/>
                <w:bCs/>
                <w:szCs w:val="20"/>
              </w:rPr>
            </w:pPr>
            <w:r w:rsidRPr="005B6EFD">
              <w:rPr>
                <w:b/>
                <w:bCs/>
                <w:szCs w:val="20"/>
              </w:rPr>
              <w:t xml:space="preserve">HPV testing interval after negative HRA </w:t>
            </w:r>
          </w:p>
        </w:tc>
      </w:tr>
      <w:tr w:rsidR="0084310C" w:rsidRPr="005B6EFD" w14:paraId="39050504" w14:textId="77777777" w:rsidTr="00966827">
        <w:trPr>
          <w:tblHeader/>
        </w:trPr>
        <w:tc>
          <w:tcPr>
            <w:tcW w:w="2823" w:type="dxa"/>
            <w:vMerge/>
            <w:shd w:val="clear" w:color="auto" w:fill="D9D9D9" w:themeFill="background1" w:themeFillShade="D9"/>
          </w:tcPr>
          <w:p w14:paraId="471E1E0C" w14:textId="77777777" w:rsidR="0084310C" w:rsidRPr="005B6EFD" w:rsidRDefault="0084310C" w:rsidP="00966827">
            <w:pPr>
              <w:pStyle w:val="TableText"/>
              <w:keepNext/>
              <w:keepLines/>
              <w:rPr>
                <w:b/>
                <w:bCs/>
              </w:rPr>
            </w:pPr>
          </w:p>
        </w:tc>
        <w:tc>
          <w:tcPr>
            <w:tcW w:w="850" w:type="dxa"/>
            <w:shd w:val="clear" w:color="auto" w:fill="D9D9D9" w:themeFill="background1" w:themeFillShade="D9"/>
          </w:tcPr>
          <w:p w14:paraId="69739EC7" w14:textId="3CD953D2" w:rsidR="0084310C" w:rsidRPr="005B6EFD" w:rsidRDefault="0084310C" w:rsidP="00966827">
            <w:pPr>
              <w:pStyle w:val="TableText"/>
              <w:keepNext/>
              <w:keepLines/>
              <w:rPr>
                <w:b/>
                <w:bCs/>
              </w:rPr>
            </w:pPr>
            <w:r w:rsidRPr="005B6EFD">
              <w:rPr>
                <w:b/>
                <w:bCs/>
              </w:rPr>
              <w:t>PICO proposed</w:t>
            </w:r>
          </w:p>
        </w:tc>
        <w:tc>
          <w:tcPr>
            <w:tcW w:w="992" w:type="dxa"/>
            <w:shd w:val="clear" w:color="auto" w:fill="D9D9D9" w:themeFill="background1" w:themeFillShade="D9"/>
          </w:tcPr>
          <w:p w14:paraId="139F3221" w14:textId="7C305B2C" w:rsidR="0084310C" w:rsidRPr="005B6EFD" w:rsidRDefault="0084310C" w:rsidP="00966827">
            <w:pPr>
              <w:pStyle w:val="TableText"/>
              <w:keepNext/>
              <w:keepLines/>
              <w:rPr>
                <w:b/>
                <w:bCs/>
              </w:rPr>
            </w:pPr>
            <w:r w:rsidRPr="005B6EFD">
              <w:rPr>
                <w:b/>
                <w:bCs/>
              </w:rPr>
              <w:t>ASHM guidelines</w:t>
            </w:r>
          </w:p>
        </w:tc>
        <w:tc>
          <w:tcPr>
            <w:tcW w:w="724" w:type="dxa"/>
            <w:vMerge/>
            <w:shd w:val="clear" w:color="auto" w:fill="D9D9D9" w:themeFill="background1" w:themeFillShade="D9"/>
          </w:tcPr>
          <w:p w14:paraId="5D52DCCD" w14:textId="77777777" w:rsidR="0084310C" w:rsidRPr="005B6EFD" w:rsidRDefault="0084310C" w:rsidP="00966827">
            <w:pPr>
              <w:pStyle w:val="TableText"/>
              <w:keepNext/>
              <w:keepLines/>
              <w:rPr>
                <w:b/>
                <w:bCs/>
              </w:rPr>
            </w:pPr>
          </w:p>
        </w:tc>
        <w:tc>
          <w:tcPr>
            <w:tcW w:w="2545" w:type="dxa"/>
            <w:vMerge/>
            <w:shd w:val="clear" w:color="auto" w:fill="D9D9D9" w:themeFill="background1" w:themeFillShade="D9"/>
          </w:tcPr>
          <w:p w14:paraId="4EED82E2" w14:textId="77777777" w:rsidR="0084310C" w:rsidRPr="005B6EFD" w:rsidRDefault="0084310C" w:rsidP="00966827">
            <w:pPr>
              <w:pStyle w:val="TableText"/>
              <w:keepNext/>
              <w:keepLines/>
              <w:rPr>
                <w:b/>
                <w:bCs/>
              </w:rPr>
            </w:pPr>
          </w:p>
        </w:tc>
        <w:tc>
          <w:tcPr>
            <w:tcW w:w="1082" w:type="dxa"/>
            <w:vMerge/>
            <w:shd w:val="clear" w:color="auto" w:fill="D9D9D9" w:themeFill="background1" w:themeFillShade="D9"/>
          </w:tcPr>
          <w:p w14:paraId="08C2ECD9" w14:textId="77777777" w:rsidR="0084310C" w:rsidRPr="005B6EFD" w:rsidRDefault="0084310C" w:rsidP="00966827">
            <w:pPr>
              <w:pStyle w:val="TableText"/>
              <w:keepNext/>
              <w:keepLines/>
              <w:rPr>
                <w:b/>
                <w:bCs/>
                <w:szCs w:val="20"/>
              </w:rPr>
            </w:pPr>
          </w:p>
        </w:tc>
      </w:tr>
      <w:tr w:rsidR="00531579" w:rsidRPr="005B6EFD" w14:paraId="53B1AAF9" w14:textId="77777777" w:rsidTr="00966827">
        <w:tc>
          <w:tcPr>
            <w:tcW w:w="2823" w:type="dxa"/>
          </w:tcPr>
          <w:p w14:paraId="7FD05741" w14:textId="77777777" w:rsidR="00531579" w:rsidRPr="005B6EFD" w:rsidRDefault="00531579" w:rsidP="00966827">
            <w:pPr>
              <w:pStyle w:val="TableText"/>
              <w:keepNext/>
              <w:keepLines/>
            </w:pPr>
            <w:r w:rsidRPr="005B6EFD">
              <w:t xml:space="preserve">1. MSM and TW living with HIV </w:t>
            </w:r>
            <w:r w:rsidRPr="005B6EFD">
              <w:rPr>
                <w:vertAlign w:val="superscript"/>
              </w:rPr>
              <w:t>a</w:t>
            </w:r>
          </w:p>
        </w:tc>
        <w:tc>
          <w:tcPr>
            <w:tcW w:w="850" w:type="dxa"/>
          </w:tcPr>
          <w:p w14:paraId="76B04A5A" w14:textId="77777777" w:rsidR="00531579" w:rsidRPr="005B6EFD" w:rsidRDefault="00531579" w:rsidP="00966827">
            <w:pPr>
              <w:pStyle w:val="TableText"/>
              <w:keepNext/>
              <w:keepLines/>
            </w:pPr>
            <w:r w:rsidRPr="005B6EFD">
              <w:t>3 years</w:t>
            </w:r>
          </w:p>
        </w:tc>
        <w:tc>
          <w:tcPr>
            <w:tcW w:w="992" w:type="dxa"/>
            <w:shd w:val="clear" w:color="auto" w:fill="F2F2F2" w:themeFill="background1" w:themeFillShade="F2"/>
          </w:tcPr>
          <w:p w14:paraId="79250A66" w14:textId="239D6A49" w:rsidR="00531579" w:rsidRPr="005B6EFD" w:rsidRDefault="00531579" w:rsidP="00966827">
            <w:pPr>
              <w:pStyle w:val="TableText"/>
              <w:keepNext/>
              <w:keepLines/>
            </w:pPr>
            <w:r w:rsidRPr="005B6EFD">
              <w:t>3 years</w:t>
            </w:r>
          </w:p>
        </w:tc>
        <w:tc>
          <w:tcPr>
            <w:tcW w:w="724" w:type="dxa"/>
            <w:vMerge w:val="restart"/>
          </w:tcPr>
          <w:p w14:paraId="6421548E" w14:textId="791D6E80" w:rsidR="00531579" w:rsidRPr="005B6EFD" w:rsidRDefault="00531579" w:rsidP="00966827">
            <w:pPr>
              <w:pStyle w:val="TableText"/>
              <w:keepNext/>
              <w:keepLines/>
            </w:pPr>
            <w:r w:rsidRPr="005B6EFD">
              <w:t>Cytology</w:t>
            </w:r>
          </w:p>
        </w:tc>
        <w:tc>
          <w:tcPr>
            <w:tcW w:w="2545" w:type="dxa"/>
            <w:vMerge w:val="restart"/>
          </w:tcPr>
          <w:p w14:paraId="6DB5C125" w14:textId="77777777" w:rsidR="00531579" w:rsidRPr="005B6EFD" w:rsidRDefault="00531579" w:rsidP="00966827">
            <w:pPr>
              <w:pStyle w:val="TableText"/>
              <w:keepNext/>
              <w:keepLines/>
              <w:rPr>
                <w:b/>
                <w:bCs/>
              </w:rPr>
            </w:pPr>
            <w:r w:rsidRPr="005B6EFD">
              <w:rPr>
                <w:b/>
                <w:bCs/>
              </w:rPr>
              <w:t>No HRA</w:t>
            </w:r>
          </w:p>
          <w:p w14:paraId="70BFA86B" w14:textId="77777777" w:rsidR="00531579" w:rsidRPr="005B6EFD" w:rsidRDefault="00531579" w:rsidP="00966827">
            <w:pPr>
              <w:pStyle w:val="TableText"/>
              <w:keepNext/>
              <w:keepLines/>
              <w:numPr>
                <w:ilvl w:val="0"/>
                <w:numId w:val="26"/>
              </w:numPr>
              <w:tabs>
                <w:tab w:val="clear" w:pos="263"/>
              </w:tabs>
              <w:spacing w:before="40" w:after="120"/>
              <w:ind w:left="244" w:hanging="244"/>
            </w:pPr>
            <w:r w:rsidRPr="005B6EFD">
              <w:t>HPV negative + no clinical suspicion</w:t>
            </w:r>
          </w:p>
          <w:p w14:paraId="03ACF401" w14:textId="77777777" w:rsidR="00531579" w:rsidRPr="005B6EFD" w:rsidRDefault="00531579" w:rsidP="00966827">
            <w:pPr>
              <w:pStyle w:val="TableText"/>
              <w:keepNext/>
              <w:keepLines/>
            </w:pPr>
            <w:r w:rsidRPr="005B6EFD">
              <w:rPr>
                <w:b/>
                <w:bCs/>
              </w:rPr>
              <w:t>HRA regardless of cytology</w:t>
            </w:r>
            <w:r w:rsidRPr="005B6EFD">
              <w:t xml:space="preserve"> </w:t>
            </w:r>
            <w:r w:rsidRPr="005B6EFD">
              <w:rPr>
                <w:b/>
                <w:bCs/>
              </w:rPr>
              <w:t>result</w:t>
            </w:r>
          </w:p>
          <w:p w14:paraId="1D1989D4" w14:textId="487B15E8" w:rsidR="00531579" w:rsidRPr="005B6EFD" w:rsidRDefault="00531579" w:rsidP="00966827">
            <w:pPr>
              <w:pStyle w:val="TableText"/>
              <w:keepNext/>
              <w:keepLines/>
              <w:numPr>
                <w:ilvl w:val="0"/>
                <w:numId w:val="26"/>
              </w:numPr>
              <w:tabs>
                <w:tab w:val="clear" w:pos="263"/>
              </w:tabs>
              <w:spacing w:before="40" w:after="40"/>
              <w:ind w:left="243" w:hanging="243"/>
            </w:pPr>
            <w:r w:rsidRPr="005B6EFD">
              <w:t>HPV16 positive (immediate HRA)</w:t>
            </w:r>
          </w:p>
          <w:p w14:paraId="77C95E15" w14:textId="77777777" w:rsidR="00531579" w:rsidRPr="005B6EFD" w:rsidRDefault="00531579" w:rsidP="00966827">
            <w:pPr>
              <w:pStyle w:val="TableText"/>
              <w:keepNext/>
              <w:keepLines/>
              <w:numPr>
                <w:ilvl w:val="0"/>
                <w:numId w:val="26"/>
              </w:numPr>
              <w:tabs>
                <w:tab w:val="clear" w:pos="263"/>
              </w:tabs>
              <w:spacing w:before="40" w:after="120"/>
              <w:ind w:left="244" w:hanging="244"/>
            </w:pPr>
            <w:r w:rsidRPr="005B6EFD">
              <w:t>HR-HPV (non-16) positive at baseline and 1 year (HRA at 12 months)</w:t>
            </w:r>
          </w:p>
          <w:p w14:paraId="032B4431" w14:textId="77777777" w:rsidR="00531579" w:rsidRPr="005B6EFD" w:rsidRDefault="00531579" w:rsidP="00966827">
            <w:pPr>
              <w:pStyle w:val="TableText"/>
              <w:keepNext/>
              <w:keepLines/>
              <w:rPr>
                <w:b/>
                <w:bCs/>
              </w:rPr>
            </w:pPr>
            <w:r w:rsidRPr="005B6EFD">
              <w:rPr>
                <w:b/>
                <w:bCs/>
              </w:rPr>
              <w:t xml:space="preserve">HRA based on cytology result </w:t>
            </w:r>
          </w:p>
          <w:p w14:paraId="2DE3C951" w14:textId="77777777" w:rsidR="00531579" w:rsidRPr="005B6EFD" w:rsidRDefault="00531579" w:rsidP="00966827">
            <w:pPr>
              <w:pStyle w:val="TableText"/>
              <w:keepNext/>
              <w:keepLines/>
              <w:numPr>
                <w:ilvl w:val="0"/>
                <w:numId w:val="26"/>
              </w:numPr>
              <w:tabs>
                <w:tab w:val="clear" w:pos="263"/>
              </w:tabs>
              <w:spacing w:before="40" w:after="120"/>
              <w:ind w:left="244" w:hanging="244"/>
            </w:pPr>
            <w:r w:rsidRPr="005B6EFD">
              <w:t>HR-HPV (non16) with cytology of pHSIL, HSIL or carcinoma</w:t>
            </w:r>
          </w:p>
        </w:tc>
        <w:tc>
          <w:tcPr>
            <w:tcW w:w="1082" w:type="dxa"/>
            <w:vMerge w:val="restart"/>
          </w:tcPr>
          <w:p w14:paraId="16AF0724" w14:textId="77777777" w:rsidR="00531579" w:rsidRPr="005B6EFD" w:rsidRDefault="00531579" w:rsidP="00966827">
            <w:pPr>
              <w:pStyle w:val="TableText"/>
              <w:keepNext/>
              <w:keepLines/>
            </w:pPr>
            <w:r w:rsidRPr="005B6EFD">
              <w:t>1 years</w:t>
            </w:r>
          </w:p>
        </w:tc>
      </w:tr>
      <w:tr w:rsidR="00531579" w:rsidRPr="005B6EFD" w14:paraId="66DBB067" w14:textId="77777777" w:rsidTr="00966827">
        <w:tc>
          <w:tcPr>
            <w:tcW w:w="2823" w:type="dxa"/>
          </w:tcPr>
          <w:p w14:paraId="61F8E374" w14:textId="77777777" w:rsidR="00531579" w:rsidRPr="005B6EFD" w:rsidRDefault="00531579" w:rsidP="00966827">
            <w:pPr>
              <w:pStyle w:val="TableText"/>
              <w:keepNext/>
              <w:keepLines/>
            </w:pPr>
            <w:r w:rsidRPr="005B6EFD">
              <w:t xml:space="preserve">2. MSM and TW living without HIV </w:t>
            </w:r>
            <w:r w:rsidRPr="005B6EFD">
              <w:rPr>
                <w:vertAlign w:val="superscript"/>
              </w:rPr>
              <w:t>b</w:t>
            </w:r>
          </w:p>
        </w:tc>
        <w:tc>
          <w:tcPr>
            <w:tcW w:w="850" w:type="dxa"/>
          </w:tcPr>
          <w:p w14:paraId="243AC08B" w14:textId="77777777" w:rsidR="00531579" w:rsidRPr="005B6EFD" w:rsidRDefault="00531579" w:rsidP="00966827">
            <w:pPr>
              <w:pStyle w:val="TableText"/>
              <w:keepNext/>
              <w:keepLines/>
            </w:pPr>
            <w:r w:rsidRPr="005B6EFD">
              <w:t>5 years</w:t>
            </w:r>
          </w:p>
        </w:tc>
        <w:tc>
          <w:tcPr>
            <w:tcW w:w="992" w:type="dxa"/>
            <w:shd w:val="clear" w:color="auto" w:fill="F2F2F2" w:themeFill="background1" w:themeFillShade="F2"/>
          </w:tcPr>
          <w:p w14:paraId="21AAD107" w14:textId="79BE39C4" w:rsidR="00531579" w:rsidRPr="005B6EFD" w:rsidRDefault="00531579" w:rsidP="00966827">
            <w:pPr>
              <w:pStyle w:val="TableText"/>
              <w:keepNext/>
              <w:keepLines/>
            </w:pPr>
            <w:r w:rsidRPr="005B6EFD">
              <w:t>-</w:t>
            </w:r>
          </w:p>
        </w:tc>
        <w:tc>
          <w:tcPr>
            <w:tcW w:w="724" w:type="dxa"/>
            <w:vMerge/>
          </w:tcPr>
          <w:p w14:paraId="7CF96172" w14:textId="63507BD0" w:rsidR="00531579" w:rsidRPr="005B6EFD" w:rsidRDefault="00531579" w:rsidP="00966827">
            <w:pPr>
              <w:pStyle w:val="TableText"/>
              <w:keepNext/>
              <w:keepLines/>
            </w:pPr>
          </w:p>
        </w:tc>
        <w:tc>
          <w:tcPr>
            <w:tcW w:w="2545" w:type="dxa"/>
            <w:vMerge/>
          </w:tcPr>
          <w:p w14:paraId="061C4129" w14:textId="77777777" w:rsidR="00531579" w:rsidRPr="005B6EFD" w:rsidRDefault="00531579" w:rsidP="00966827">
            <w:pPr>
              <w:pStyle w:val="TableText"/>
              <w:keepNext/>
              <w:keepLines/>
            </w:pPr>
          </w:p>
        </w:tc>
        <w:tc>
          <w:tcPr>
            <w:tcW w:w="1082" w:type="dxa"/>
            <w:vMerge/>
          </w:tcPr>
          <w:p w14:paraId="04FC8735" w14:textId="77777777" w:rsidR="00531579" w:rsidRPr="005B6EFD" w:rsidRDefault="00531579" w:rsidP="00966827">
            <w:pPr>
              <w:pStyle w:val="TableText"/>
              <w:keepNext/>
              <w:keepLines/>
            </w:pPr>
          </w:p>
        </w:tc>
      </w:tr>
      <w:tr w:rsidR="00531579" w:rsidRPr="005B6EFD" w14:paraId="48374CCA" w14:textId="77777777" w:rsidTr="00966827">
        <w:tc>
          <w:tcPr>
            <w:tcW w:w="2823" w:type="dxa"/>
          </w:tcPr>
          <w:p w14:paraId="150B4972" w14:textId="77777777" w:rsidR="00531579" w:rsidRPr="005B6EFD" w:rsidRDefault="00531579" w:rsidP="00966827">
            <w:pPr>
              <w:pStyle w:val="TableText"/>
              <w:keepNext/>
              <w:keepLines/>
            </w:pPr>
            <w:r w:rsidRPr="005B6EFD">
              <w:t xml:space="preserve">3. Women and MSW living with HIV </w:t>
            </w:r>
            <w:r w:rsidRPr="005B6EFD">
              <w:rPr>
                <w:vertAlign w:val="superscript"/>
              </w:rPr>
              <w:t>b</w:t>
            </w:r>
          </w:p>
        </w:tc>
        <w:tc>
          <w:tcPr>
            <w:tcW w:w="850" w:type="dxa"/>
          </w:tcPr>
          <w:p w14:paraId="6D0D4EB6" w14:textId="77777777" w:rsidR="00531579" w:rsidRPr="005B6EFD" w:rsidRDefault="00531579" w:rsidP="00966827">
            <w:pPr>
              <w:pStyle w:val="TableText"/>
              <w:keepNext/>
              <w:keepLines/>
            </w:pPr>
            <w:r w:rsidRPr="005B6EFD">
              <w:t>3 years</w:t>
            </w:r>
          </w:p>
        </w:tc>
        <w:tc>
          <w:tcPr>
            <w:tcW w:w="992" w:type="dxa"/>
            <w:shd w:val="clear" w:color="auto" w:fill="F2F2F2" w:themeFill="background1" w:themeFillShade="F2"/>
          </w:tcPr>
          <w:p w14:paraId="17A866BF" w14:textId="5BB0012B" w:rsidR="00531579" w:rsidRPr="005B6EFD" w:rsidRDefault="00531579" w:rsidP="00966827">
            <w:pPr>
              <w:pStyle w:val="TableText"/>
              <w:keepNext/>
              <w:keepLines/>
            </w:pPr>
            <w:r w:rsidRPr="005B6EFD">
              <w:t>3 years</w:t>
            </w:r>
          </w:p>
        </w:tc>
        <w:tc>
          <w:tcPr>
            <w:tcW w:w="724" w:type="dxa"/>
            <w:vMerge/>
          </w:tcPr>
          <w:p w14:paraId="32919414" w14:textId="4C37E711" w:rsidR="00531579" w:rsidRPr="005B6EFD" w:rsidRDefault="00531579" w:rsidP="00966827">
            <w:pPr>
              <w:pStyle w:val="TableText"/>
              <w:keepNext/>
              <w:keepLines/>
            </w:pPr>
          </w:p>
        </w:tc>
        <w:tc>
          <w:tcPr>
            <w:tcW w:w="2545" w:type="dxa"/>
            <w:vMerge/>
          </w:tcPr>
          <w:p w14:paraId="15EA95C4" w14:textId="77777777" w:rsidR="00531579" w:rsidRPr="005B6EFD" w:rsidRDefault="00531579" w:rsidP="00966827">
            <w:pPr>
              <w:pStyle w:val="TableText"/>
              <w:keepNext/>
              <w:keepLines/>
            </w:pPr>
          </w:p>
        </w:tc>
        <w:tc>
          <w:tcPr>
            <w:tcW w:w="1082" w:type="dxa"/>
            <w:vMerge/>
          </w:tcPr>
          <w:p w14:paraId="63803327" w14:textId="77777777" w:rsidR="00531579" w:rsidRPr="005B6EFD" w:rsidRDefault="00531579" w:rsidP="00966827">
            <w:pPr>
              <w:pStyle w:val="TableText"/>
              <w:keepNext/>
              <w:keepLines/>
            </w:pPr>
          </w:p>
        </w:tc>
      </w:tr>
      <w:tr w:rsidR="00531579" w:rsidRPr="005B6EFD" w14:paraId="3AF96238" w14:textId="77777777" w:rsidTr="00966827">
        <w:tc>
          <w:tcPr>
            <w:tcW w:w="2823" w:type="dxa"/>
          </w:tcPr>
          <w:p w14:paraId="0C89B143" w14:textId="77777777" w:rsidR="00531579" w:rsidRPr="005B6EFD" w:rsidRDefault="00531579" w:rsidP="00966827">
            <w:pPr>
              <w:pStyle w:val="TableText"/>
              <w:keepNext/>
              <w:keepLines/>
            </w:pPr>
            <w:r w:rsidRPr="005B6EFD">
              <w:t xml:space="preserve">4. Women with previous vulval SCC/HSIL – HPV associated </w:t>
            </w:r>
            <w:r w:rsidRPr="005B6EFD">
              <w:rPr>
                <w:vertAlign w:val="superscript"/>
              </w:rPr>
              <w:t>c</w:t>
            </w:r>
          </w:p>
        </w:tc>
        <w:tc>
          <w:tcPr>
            <w:tcW w:w="850" w:type="dxa"/>
          </w:tcPr>
          <w:p w14:paraId="1961FC95" w14:textId="77777777" w:rsidR="00531579" w:rsidRPr="005B6EFD" w:rsidRDefault="00531579" w:rsidP="00966827">
            <w:pPr>
              <w:pStyle w:val="TableText"/>
              <w:keepNext/>
              <w:keepLines/>
            </w:pPr>
            <w:r w:rsidRPr="005B6EFD">
              <w:t>5 years</w:t>
            </w:r>
          </w:p>
        </w:tc>
        <w:tc>
          <w:tcPr>
            <w:tcW w:w="992" w:type="dxa"/>
            <w:shd w:val="clear" w:color="auto" w:fill="F2F2F2" w:themeFill="background1" w:themeFillShade="F2"/>
          </w:tcPr>
          <w:p w14:paraId="2E0B07F9" w14:textId="78E17F2E" w:rsidR="00531579" w:rsidRPr="005B6EFD" w:rsidRDefault="00531579" w:rsidP="00966827">
            <w:pPr>
              <w:pStyle w:val="TableText"/>
              <w:keepNext/>
              <w:keepLines/>
            </w:pPr>
            <w:r w:rsidRPr="005B6EFD">
              <w:t>-</w:t>
            </w:r>
          </w:p>
        </w:tc>
        <w:tc>
          <w:tcPr>
            <w:tcW w:w="724" w:type="dxa"/>
            <w:vMerge/>
          </w:tcPr>
          <w:p w14:paraId="5F239E2B" w14:textId="7E80CB7A" w:rsidR="00531579" w:rsidRPr="005B6EFD" w:rsidRDefault="00531579" w:rsidP="00966827">
            <w:pPr>
              <w:pStyle w:val="TableText"/>
              <w:keepNext/>
              <w:keepLines/>
            </w:pPr>
          </w:p>
        </w:tc>
        <w:tc>
          <w:tcPr>
            <w:tcW w:w="2545" w:type="dxa"/>
            <w:vMerge/>
          </w:tcPr>
          <w:p w14:paraId="7477C0BE" w14:textId="77777777" w:rsidR="00531579" w:rsidRPr="005B6EFD" w:rsidRDefault="00531579" w:rsidP="00966827">
            <w:pPr>
              <w:pStyle w:val="TableText"/>
              <w:keepNext/>
              <w:keepLines/>
            </w:pPr>
          </w:p>
        </w:tc>
        <w:tc>
          <w:tcPr>
            <w:tcW w:w="1082" w:type="dxa"/>
            <w:vMerge/>
          </w:tcPr>
          <w:p w14:paraId="312A3328" w14:textId="77777777" w:rsidR="00531579" w:rsidRPr="005B6EFD" w:rsidRDefault="00531579" w:rsidP="00966827">
            <w:pPr>
              <w:pStyle w:val="TableText"/>
              <w:keepNext/>
              <w:keepLines/>
            </w:pPr>
          </w:p>
        </w:tc>
      </w:tr>
      <w:tr w:rsidR="00531579" w:rsidRPr="005B6EFD" w14:paraId="111A0E65" w14:textId="77777777" w:rsidTr="00966827">
        <w:tc>
          <w:tcPr>
            <w:tcW w:w="2823" w:type="dxa"/>
          </w:tcPr>
          <w:p w14:paraId="0C39CC46" w14:textId="77777777" w:rsidR="00531579" w:rsidRPr="005B6EFD" w:rsidRDefault="00531579" w:rsidP="00966827">
            <w:pPr>
              <w:pStyle w:val="TableText"/>
              <w:keepNext/>
              <w:keepLines/>
            </w:pPr>
            <w:r w:rsidRPr="005B6EFD">
              <w:t xml:space="preserve">5. SOTR </w:t>
            </w:r>
            <w:r w:rsidRPr="005B6EFD">
              <w:rPr>
                <w:vertAlign w:val="superscript"/>
              </w:rPr>
              <w:t>d</w:t>
            </w:r>
          </w:p>
        </w:tc>
        <w:tc>
          <w:tcPr>
            <w:tcW w:w="850" w:type="dxa"/>
          </w:tcPr>
          <w:p w14:paraId="205E4950" w14:textId="77777777" w:rsidR="00531579" w:rsidRPr="005B6EFD" w:rsidRDefault="00531579" w:rsidP="00966827">
            <w:pPr>
              <w:pStyle w:val="TableText"/>
              <w:keepNext/>
              <w:keepLines/>
            </w:pPr>
            <w:r w:rsidRPr="005B6EFD">
              <w:t>3 years</w:t>
            </w:r>
          </w:p>
        </w:tc>
        <w:tc>
          <w:tcPr>
            <w:tcW w:w="992" w:type="dxa"/>
            <w:shd w:val="clear" w:color="auto" w:fill="F2F2F2" w:themeFill="background1" w:themeFillShade="F2"/>
          </w:tcPr>
          <w:p w14:paraId="162DB997" w14:textId="42B135D5" w:rsidR="00531579" w:rsidRPr="005B6EFD" w:rsidRDefault="00531579" w:rsidP="00966827">
            <w:pPr>
              <w:pStyle w:val="TableText"/>
              <w:keepNext/>
              <w:keepLines/>
            </w:pPr>
            <w:r w:rsidRPr="005B6EFD">
              <w:t>-</w:t>
            </w:r>
          </w:p>
        </w:tc>
        <w:tc>
          <w:tcPr>
            <w:tcW w:w="724" w:type="dxa"/>
            <w:vMerge/>
          </w:tcPr>
          <w:p w14:paraId="5C2F3829" w14:textId="57C75C53" w:rsidR="00531579" w:rsidRPr="005B6EFD" w:rsidRDefault="00531579" w:rsidP="00966827">
            <w:pPr>
              <w:pStyle w:val="TableText"/>
              <w:keepNext/>
              <w:keepLines/>
            </w:pPr>
          </w:p>
        </w:tc>
        <w:tc>
          <w:tcPr>
            <w:tcW w:w="2545" w:type="dxa"/>
            <w:vMerge/>
          </w:tcPr>
          <w:p w14:paraId="1A8A5C48" w14:textId="77777777" w:rsidR="00531579" w:rsidRPr="005B6EFD" w:rsidRDefault="00531579" w:rsidP="00966827">
            <w:pPr>
              <w:pStyle w:val="TableText"/>
              <w:keepNext/>
              <w:keepLines/>
            </w:pPr>
          </w:p>
        </w:tc>
        <w:tc>
          <w:tcPr>
            <w:tcW w:w="1082" w:type="dxa"/>
            <w:vMerge/>
          </w:tcPr>
          <w:p w14:paraId="4902F266" w14:textId="77777777" w:rsidR="00531579" w:rsidRPr="005B6EFD" w:rsidRDefault="00531579" w:rsidP="00966827">
            <w:pPr>
              <w:pStyle w:val="TableText"/>
              <w:keepNext/>
              <w:keepLines/>
            </w:pPr>
          </w:p>
        </w:tc>
      </w:tr>
      <w:tr w:rsidR="00531579" w:rsidRPr="005B6EFD" w14:paraId="4E705DB3" w14:textId="77777777" w:rsidTr="00966827">
        <w:tc>
          <w:tcPr>
            <w:tcW w:w="2823" w:type="dxa"/>
          </w:tcPr>
          <w:p w14:paraId="2FA6FC47" w14:textId="5A8CA388" w:rsidR="00531579" w:rsidRPr="005B6EFD" w:rsidRDefault="00531579" w:rsidP="00966827">
            <w:pPr>
              <w:pStyle w:val="TableText"/>
              <w:keepNext/>
              <w:keepLines/>
            </w:pPr>
            <w:r w:rsidRPr="005B6EFD">
              <w:t xml:space="preserve">6. Patients after treatment for anal cancer </w:t>
            </w:r>
          </w:p>
        </w:tc>
        <w:tc>
          <w:tcPr>
            <w:tcW w:w="850" w:type="dxa"/>
          </w:tcPr>
          <w:p w14:paraId="3429037D" w14:textId="392DBE3E" w:rsidR="00531579" w:rsidRPr="005B6EFD" w:rsidRDefault="00531579" w:rsidP="00966827">
            <w:pPr>
              <w:pStyle w:val="TableText"/>
              <w:keepNext/>
              <w:keepLines/>
            </w:pPr>
            <w:r w:rsidRPr="005B6EFD">
              <w:t>6 months</w:t>
            </w:r>
            <w:r w:rsidRPr="005B6EFD">
              <w:rPr>
                <w:vertAlign w:val="superscript"/>
              </w:rPr>
              <w:t xml:space="preserve"> e</w:t>
            </w:r>
          </w:p>
        </w:tc>
        <w:tc>
          <w:tcPr>
            <w:tcW w:w="992" w:type="dxa"/>
            <w:shd w:val="clear" w:color="auto" w:fill="F2F2F2" w:themeFill="background1" w:themeFillShade="F2"/>
          </w:tcPr>
          <w:p w14:paraId="6CCA56B8" w14:textId="1830C4CB" w:rsidR="00531579" w:rsidRPr="005B6EFD" w:rsidRDefault="00531579" w:rsidP="00966827">
            <w:pPr>
              <w:pStyle w:val="TableText"/>
              <w:keepNext/>
              <w:keepLines/>
            </w:pPr>
            <w:r w:rsidRPr="005B6EFD">
              <w:t>6 years</w:t>
            </w:r>
          </w:p>
        </w:tc>
        <w:tc>
          <w:tcPr>
            <w:tcW w:w="724" w:type="dxa"/>
            <w:vMerge/>
          </w:tcPr>
          <w:p w14:paraId="2477A821" w14:textId="01E9435F" w:rsidR="00531579" w:rsidRPr="005B6EFD" w:rsidRDefault="00531579" w:rsidP="00966827">
            <w:pPr>
              <w:pStyle w:val="TableText"/>
              <w:keepNext/>
              <w:keepLines/>
            </w:pPr>
          </w:p>
        </w:tc>
        <w:tc>
          <w:tcPr>
            <w:tcW w:w="2545" w:type="dxa"/>
            <w:vMerge/>
          </w:tcPr>
          <w:p w14:paraId="1D79CC0A" w14:textId="77777777" w:rsidR="00531579" w:rsidRPr="005B6EFD" w:rsidRDefault="00531579" w:rsidP="00966827">
            <w:pPr>
              <w:pStyle w:val="TableText"/>
              <w:keepNext/>
              <w:keepLines/>
            </w:pPr>
          </w:p>
        </w:tc>
        <w:tc>
          <w:tcPr>
            <w:tcW w:w="1082" w:type="dxa"/>
            <w:vMerge/>
          </w:tcPr>
          <w:p w14:paraId="64954B23" w14:textId="77777777" w:rsidR="00531579" w:rsidRPr="005B6EFD" w:rsidRDefault="00531579" w:rsidP="00966827">
            <w:pPr>
              <w:pStyle w:val="TableText"/>
              <w:keepNext/>
              <w:keepLines/>
            </w:pPr>
          </w:p>
        </w:tc>
      </w:tr>
      <w:tr w:rsidR="00531579" w:rsidRPr="005B6EFD" w14:paraId="2D5A98C7" w14:textId="77777777" w:rsidTr="00966827">
        <w:tc>
          <w:tcPr>
            <w:tcW w:w="2823" w:type="dxa"/>
          </w:tcPr>
          <w:p w14:paraId="47C769A7" w14:textId="77777777" w:rsidR="00531579" w:rsidRPr="005B6EFD" w:rsidRDefault="00531579" w:rsidP="00966827">
            <w:pPr>
              <w:pStyle w:val="TableText"/>
              <w:keepNext/>
              <w:keepLines/>
            </w:pPr>
            <w:r w:rsidRPr="005B6EFD">
              <w:t xml:space="preserve">7. Patients with incidental HSIL </w:t>
            </w:r>
            <w:r w:rsidRPr="005B6EFD">
              <w:rPr>
                <w:vertAlign w:val="superscript"/>
              </w:rPr>
              <w:t>f</w:t>
            </w:r>
          </w:p>
        </w:tc>
        <w:tc>
          <w:tcPr>
            <w:tcW w:w="850" w:type="dxa"/>
          </w:tcPr>
          <w:p w14:paraId="482D0C66" w14:textId="77777777" w:rsidR="00531579" w:rsidRPr="005B6EFD" w:rsidRDefault="00531579" w:rsidP="00966827">
            <w:pPr>
              <w:pStyle w:val="TableText"/>
              <w:keepNext/>
              <w:keepLines/>
            </w:pPr>
            <w:r w:rsidRPr="005B6EFD">
              <w:t>5 years</w:t>
            </w:r>
          </w:p>
        </w:tc>
        <w:tc>
          <w:tcPr>
            <w:tcW w:w="992" w:type="dxa"/>
            <w:shd w:val="clear" w:color="auto" w:fill="F2F2F2" w:themeFill="background1" w:themeFillShade="F2"/>
          </w:tcPr>
          <w:p w14:paraId="2A434C48" w14:textId="1C1856A0" w:rsidR="00531579" w:rsidRPr="005B6EFD" w:rsidRDefault="00531579" w:rsidP="00966827">
            <w:pPr>
              <w:pStyle w:val="TableText"/>
              <w:keepNext/>
              <w:keepLines/>
            </w:pPr>
            <w:r w:rsidRPr="005B6EFD">
              <w:t>3 years</w:t>
            </w:r>
          </w:p>
        </w:tc>
        <w:tc>
          <w:tcPr>
            <w:tcW w:w="724" w:type="dxa"/>
            <w:vMerge/>
          </w:tcPr>
          <w:p w14:paraId="03419201" w14:textId="1426A98D" w:rsidR="00531579" w:rsidRPr="005B6EFD" w:rsidRDefault="00531579" w:rsidP="00966827">
            <w:pPr>
              <w:pStyle w:val="TableText"/>
              <w:keepNext/>
              <w:keepLines/>
            </w:pPr>
          </w:p>
        </w:tc>
        <w:tc>
          <w:tcPr>
            <w:tcW w:w="2545" w:type="dxa"/>
            <w:vMerge/>
          </w:tcPr>
          <w:p w14:paraId="058AE7E4" w14:textId="77777777" w:rsidR="00531579" w:rsidRPr="005B6EFD" w:rsidRDefault="00531579" w:rsidP="00966827">
            <w:pPr>
              <w:pStyle w:val="TableText"/>
              <w:keepNext/>
              <w:keepLines/>
            </w:pPr>
          </w:p>
        </w:tc>
        <w:tc>
          <w:tcPr>
            <w:tcW w:w="1082" w:type="dxa"/>
            <w:vMerge/>
          </w:tcPr>
          <w:p w14:paraId="3CEEB9CC" w14:textId="77777777" w:rsidR="00531579" w:rsidRPr="005B6EFD" w:rsidRDefault="00531579" w:rsidP="00966827">
            <w:pPr>
              <w:pStyle w:val="TableText"/>
              <w:keepNext/>
              <w:keepLines/>
            </w:pPr>
          </w:p>
        </w:tc>
      </w:tr>
      <w:tr w:rsidR="00531579" w:rsidRPr="005B6EFD" w14:paraId="7196E695" w14:textId="77777777" w:rsidTr="00966827">
        <w:trPr>
          <w:trHeight w:val="233"/>
        </w:trPr>
        <w:tc>
          <w:tcPr>
            <w:tcW w:w="2823" w:type="dxa"/>
          </w:tcPr>
          <w:p w14:paraId="07A3DC0B" w14:textId="77777777" w:rsidR="00531579" w:rsidRPr="005B6EFD" w:rsidRDefault="00531579" w:rsidP="00966827">
            <w:pPr>
              <w:pStyle w:val="TableText"/>
              <w:keepNext/>
              <w:keepLines/>
            </w:pPr>
            <w:r w:rsidRPr="005B6EFD">
              <w:rPr>
                <w:i/>
                <w:iCs/>
              </w:rPr>
              <w:t xml:space="preserve">8. People with possible history of </w:t>
            </w:r>
            <w:r w:rsidRPr="005B6EFD">
              <w:t>cervical</w:t>
            </w:r>
            <w:r w:rsidRPr="005B6EFD">
              <w:rPr>
                <w:i/>
                <w:iCs/>
              </w:rPr>
              <w:t>/vaginal cancer or precursor lesions (added by PASC)</w:t>
            </w:r>
          </w:p>
        </w:tc>
        <w:tc>
          <w:tcPr>
            <w:tcW w:w="850" w:type="dxa"/>
          </w:tcPr>
          <w:p w14:paraId="343D4BFE" w14:textId="77777777" w:rsidR="00531579" w:rsidRPr="005B6EFD" w:rsidRDefault="00531579" w:rsidP="00966827">
            <w:pPr>
              <w:pStyle w:val="TableText"/>
              <w:keepNext/>
              <w:keepLines/>
              <w:rPr>
                <w:i/>
              </w:rPr>
            </w:pPr>
            <w:r w:rsidRPr="005B6EFD">
              <w:rPr>
                <w:i/>
              </w:rPr>
              <w:t>5 years</w:t>
            </w:r>
          </w:p>
        </w:tc>
        <w:tc>
          <w:tcPr>
            <w:tcW w:w="992" w:type="dxa"/>
            <w:shd w:val="clear" w:color="auto" w:fill="F2F2F2" w:themeFill="background1" w:themeFillShade="F2"/>
          </w:tcPr>
          <w:p w14:paraId="7120F237" w14:textId="6139A9D6" w:rsidR="00531579" w:rsidRPr="005B6EFD" w:rsidRDefault="00531579" w:rsidP="00966827">
            <w:pPr>
              <w:pStyle w:val="TableText"/>
              <w:keepNext/>
              <w:keepLines/>
            </w:pPr>
            <w:r w:rsidRPr="005B6EFD">
              <w:t>-</w:t>
            </w:r>
          </w:p>
        </w:tc>
        <w:tc>
          <w:tcPr>
            <w:tcW w:w="724" w:type="dxa"/>
            <w:vMerge/>
          </w:tcPr>
          <w:p w14:paraId="2E991961" w14:textId="5307E675" w:rsidR="00531579" w:rsidRPr="005B6EFD" w:rsidRDefault="00531579" w:rsidP="00966827">
            <w:pPr>
              <w:pStyle w:val="TableText"/>
              <w:keepNext/>
              <w:keepLines/>
            </w:pPr>
          </w:p>
        </w:tc>
        <w:tc>
          <w:tcPr>
            <w:tcW w:w="2545" w:type="dxa"/>
            <w:vMerge/>
          </w:tcPr>
          <w:p w14:paraId="426F6A5E" w14:textId="77777777" w:rsidR="00531579" w:rsidRPr="005B6EFD" w:rsidRDefault="00531579" w:rsidP="00966827">
            <w:pPr>
              <w:pStyle w:val="TableText"/>
              <w:keepNext/>
              <w:keepLines/>
            </w:pPr>
          </w:p>
        </w:tc>
        <w:tc>
          <w:tcPr>
            <w:tcW w:w="1082" w:type="dxa"/>
            <w:vMerge/>
          </w:tcPr>
          <w:p w14:paraId="4750609B" w14:textId="77777777" w:rsidR="00531579" w:rsidRPr="005B6EFD" w:rsidRDefault="00531579" w:rsidP="00966827">
            <w:pPr>
              <w:pStyle w:val="TableText"/>
              <w:keepNext/>
              <w:keepLines/>
            </w:pPr>
          </w:p>
        </w:tc>
      </w:tr>
    </w:tbl>
    <w:p w14:paraId="4518DEE2" w14:textId="77777777" w:rsidR="00337349" w:rsidRPr="005B6EFD" w:rsidRDefault="00337349" w:rsidP="00966827">
      <w:pPr>
        <w:pStyle w:val="TableFigureFooter"/>
        <w:keepNext/>
        <w:keepLines/>
      </w:pPr>
      <w:r w:rsidRPr="005B6EFD">
        <w:t xml:space="preserve">Source: Table 4 in MSAC1752 ratified PICO (table provided by the applicant). </w:t>
      </w:r>
    </w:p>
    <w:p w14:paraId="662B6E93" w14:textId="40CC9B87" w:rsidR="00337349" w:rsidRPr="005B6EFD" w:rsidRDefault="00337349" w:rsidP="00966827">
      <w:pPr>
        <w:pStyle w:val="TableFigureFooter"/>
        <w:keepNext/>
        <w:keepLines/>
      </w:pPr>
      <w:r w:rsidRPr="005B6EFD">
        <w:t>Abbreviations: HIV = human immunodeficiency virus, HPV = human papillomavirus, HRA = high-resolution anoscopy, HSIL= high-grade squamous intraepithelial lesions, HR-HPV = high-risk human papillomavirus, MSM = men who have sex with men, MSW = men who have sex with women, p</w:t>
      </w:r>
      <w:r w:rsidR="002D0BDD" w:rsidRPr="005B6EFD">
        <w:t>H</w:t>
      </w:r>
      <w:r w:rsidRPr="005B6EFD">
        <w:t xml:space="preserve">SIL = possible </w:t>
      </w:r>
      <w:r w:rsidR="002D0BDD" w:rsidRPr="005B6EFD">
        <w:t>high</w:t>
      </w:r>
      <w:r w:rsidRPr="005B6EFD">
        <w:t>-grade squamous intraepithelial lesions, SCC = squamous cell carcinoma, SOTR = solid organ transplant recipient, TW = transgender women.</w:t>
      </w:r>
    </w:p>
    <w:p w14:paraId="2B3DDB84" w14:textId="77777777" w:rsidR="00337349" w:rsidRPr="005B6EFD" w:rsidRDefault="00337349" w:rsidP="00966827">
      <w:pPr>
        <w:pStyle w:val="TableFigureFooter"/>
        <w:keepNext/>
        <w:keepLines/>
      </w:pPr>
      <w:r w:rsidRPr="005B6EFD">
        <w:t>Notes: a Age ≥35 years; b Age ≥45 years; c Commencing within 1 year of diagnosis; d Commencing 10 years post-transplant; e Commencing 6 months after completion of treatment and lasting for 3 years or until any residual disease has been eradicated; f Lesions found at colonoscopy and patients presenting with symptoms suggestive of cancer. Harm is greater than benefit when HSIL is treated before ≥35 years of age.</w:t>
      </w:r>
    </w:p>
    <w:p w14:paraId="7F1B0FD2" w14:textId="23459F52" w:rsidR="00B42B42" w:rsidRPr="005B6EFD" w:rsidRDefault="00B42B42" w:rsidP="00337349">
      <w:r w:rsidRPr="005B6EFD">
        <w:t>The proposed clinical management algorithm includes follow-up testing for anal HPV every 6 months for 2 years post-initial HRA-guided ablation treatment. At the completion of the 2-year follow-up period, HSIL-free patients will undergo follow-up anal HPV tests at subgroup-dependent risk time intervals.</w:t>
      </w:r>
    </w:p>
    <w:p w14:paraId="1A4595B8" w14:textId="7F16742E" w:rsidR="006A47B1" w:rsidRPr="005B6EFD" w:rsidRDefault="006A47B1" w:rsidP="006A47B1">
      <w:pPr>
        <w:pStyle w:val="Heading5"/>
      </w:pPr>
      <w:r w:rsidRPr="005B6EFD">
        <w:t>Treatment population</w:t>
      </w:r>
    </w:p>
    <w:p w14:paraId="50359162" w14:textId="035838FE" w:rsidR="0060090C" w:rsidRPr="005B6EFD" w:rsidRDefault="0060090C" w:rsidP="0060090C">
      <w:r w:rsidRPr="005B6EFD">
        <w:t>The treatment population is people with anal HSIL.</w:t>
      </w:r>
    </w:p>
    <w:p w14:paraId="6D3451D6" w14:textId="437169A6" w:rsidR="00B12102" w:rsidRPr="005B6EFD" w:rsidRDefault="00B12102" w:rsidP="0060090C">
      <w:r w:rsidRPr="005B6EFD">
        <w:t>There is limited information regarding the prevalence and incidence of HSIL attributable to HPV in Australia.</w:t>
      </w:r>
    </w:p>
    <w:p w14:paraId="37779154" w14:textId="7633FD9D" w:rsidR="00A86367" w:rsidRPr="005B6EFD" w:rsidRDefault="00A86367" w:rsidP="00A86367">
      <w:pPr>
        <w:pStyle w:val="Heading5"/>
      </w:pPr>
      <w:r w:rsidRPr="005B6EFD">
        <w:t xml:space="preserve">Estimates rates of HSIL </w:t>
      </w:r>
      <w:r w:rsidR="00421FFB" w:rsidRPr="005B6EFD">
        <w:t>investigation</w:t>
      </w:r>
      <w:r w:rsidRPr="005B6EFD">
        <w:t>, treatment and outcomes</w:t>
      </w:r>
    </w:p>
    <w:p w14:paraId="234C653F" w14:textId="51473DA2" w:rsidR="00A86367" w:rsidRPr="005B6EFD" w:rsidRDefault="00A86367" w:rsidP="0060090C">
      <w:r w:rsidRPr="005B6EFD">
        <w:t xml:space="preserve">Based on evidence appraised, a summary of the anal HSIL </w:t>
      </w:r>
      <w:r w:rsidR="00421FFB" w:rsidRPr="005B6EFD">
        <w:t xml:space="preserve">investigation </w:t>
      </w:r>
      <w:r w:rsidRPr="005B6EFD">
        <w:t>and treatment care cascade per 10</w:t>
      </w:r>
      <w:r w:rsidR="00E745B2" w:rsidRPr="005B6EFD">
        <w:t>,</w:t>
      </w:r>
      <w:r w:rsidRPr="005B6EFD">
        <w:t xml:space="preserve">000 people for each PICO-specified subpopulation is presented in </w:t>
      </w:r>
      <w:r w:rsidR="004C1174">
        <w:fldChar w:fldCharType="begin"/>
      </w:r>
      <w:r w:rsidR="004C1174">
        <w:instrText xml:space="preserve"> REF _Ref223013186 \h </w:instrText>
      </w:r>
      <w:r w:rsidR="004C1174">
        <w:fldChar w:fldCharType="separate"/>
      </w:r>
      <w:r w:rsidR="00FC322E">
        <w:t xml:space="preserve">Table </w:t>
      </w:r>
      <w:r w:rsidR="00FC322E">
        <w:rPr>
          <w:noProof/>
        </w:rPr>
        <w:t>14</w:t>
      </w:r>
      <w:r w:rsidR="004C1174">
        <w:fldChar w:fldCharType="end"/>
      </w:r>
      <w:r w:rsidR="00694D10" w:rsidRPr="005B6EFD">
        <w:rPr>
          <w:noProof/>
        </w:rPr>
        <w:t xml:space="preserve"> (not considering uptake or referral rates</w:t>
      </w:r>
      <w:r w:rsidR="00A15556" w:rsidRPr="005B6EFD">
        <w:rPr>
          <w:noProof/>
        </w:rPr>
        <w:t>, which are acknowledged to be less than 100%)</w:t>
      </w:r>
      <w:r w:rsidR="00694D10" w:rsidRPr="005B6EFD">
        <w:rPr>
          <w:noProof/>
        </w:rPr>
        <w:t>.</w:t>
      </w:r>
    </w:p>
    <w:p w14:paraId="71165617" w14:textId="53C4E312" w:rsidR="00495DD9" w:rsidRPr="005B6EFD" w:rsidRDefault="004C1174" w:rsidP="004C1174">
      <w:pPr>
        <w:pStyle w:val="Caption"/>
      </w:pPr>
      <w:bookmarkStart w:id="54" w:name="_Ref223013186"/>
      <w:bookmarkStart w:id="55" w:name="_Ref203057866"/>
      <w:r>
        <w:lastRenderedPageBreak/>
        <w:t xml:space="preserve">Table </w:t>
      </w:r>
      <w:r>
        <w:fldChar w:fldCharType="begin"/>
      </w:r>
      <w:r>
        <w:instrText xml:space="preserve"> SEQ Table \* ARABIC </w:instrText>
      </w:r>
      <w:r>
        <w:fldChar w:fldCharType="separate"/>
      </w:r>
      <w:r w:rsidR="00FC322E">
        <w:rPr>
          <w:noProof/>
        </w:rPr>
        <w:t>14</w:t>
      </w:r>
      <w:r>
        <w:fldChar w:fldCharType="end"/>
      </w:r>
      <w:bookmarkEnd w:id="54"/>
      <w:r>
        <w:t xml:space="preserve"> </w:t>
      </w:r>
      <w:r w:rsidRPr="00343F97">
        <w:t>Anal HSIL investigation and treatment care cascade as estimated from the evidence (per 10 000 people for each PICO-specified subpopulation)</w:t>
      </w:r>
      <w:bookmarkEnd w:id="55"/>
    </w:p>
    <w:tbl>
      <w:tblPr>
        <w:tblStyle w:val="TableGrid"/>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0" w:type="dxa"/>
        </w:tblCellMar>
        <w:tblLook w:val="04A0" w:firstRow="1" w:lastRow="0" w:firstColumn="1" w:lastColumn="0" w:noHBand="0" w:noVBand="1"/>
      </w:tblPr>
      <w:tblGrid>
        <w:gridCol w:w="1129"/>
        <w:gridCol w:w="851"/>
        <w:gridCol w:w="850"/>
        <w:gridCol w:w="810"/>
        <w:gridCol w:w="41"/>
        <w:gridCol w:w="850"/>
        <w:gridCol w:w="993"/>
        <w:gridCol w:w="708"/>
        <w:gridCol w:w="993"/>
        <w:gridCol w:w="992"/>
        <w:gridCol w:w="992"/>
      </w:tblGrid>
      <w:tr w:rsidR="00E3306B" w:rsidRPr="005B6EFD" w14:paraId="0B64FCAC" w14:textId="77777777" w:rsidTr="00966827">
        <w:trPr>
          <w:trHeight w:val="980"/>
        </w:trPr>
        <w:tc>
          <w:tcPr>
            <w:tcW w:w="1129" w:type="dxa"/>
            <w:vMerge w:val="restart"/>
            <w:shd w:val="clear" w:color="auto" w:fill="D9D9D9" w:themeFill="background1" w:themeFillShade="D9"/>
            <w:vAlign w:val="center"/>
          </w:tcPr>
          <w:p w14:paraId="4609637B" w14:textId="2369FB30" w:rsidR="00495DD9" w:rsidRPr="005B6EFD" w:rsidRDefault="005A66C8" w:rsidP="00B45719">
            <w:pPr>
              <w:pStyle w:val="TableFigureHeading"/>
              <w:spacing w:before="0" w:after="0"/>
            </w:pPr>
            <w:r w:rsidRPr="005B6EFD">
              <w:t>Population</w:t>
            </w:r>
          </w:p>
        </w:tc>
        <w:tc>
          <w:tcPr>
            <w:tcW w:w="851" w:type="dxa"/>
            <w:vMerge w:val="restart"/>
            <w:shd w:val="clear" w:color="auto" w:fill="D9D9D9" w:themeFill="background1" w:themeFillShade="D9"/>
            <w:vAlign w:val="center"/>
          </w:tcPr>
          <w:p w14:paraId="713A4B49" w14:textId="57A55350" w:rsidR="00495DD9" w:rsidRPr="005B6EFD" w:rsidRDefault="00495DD9" w:rsidP="00B45719">
            <w:pPr>
              <w:pStyle w:val="TableFigureHeading"/>
              <w:spacing w:before="0" w:after="0"/>
            </w:pPr>
            <w:r w:rsidRPr="005B6EFD">
              <w:t>MSM and TW LWH</w:t>
            </w:r>
          </w:p>
        </w:tc>
        <w:tc>
          <w:tcPr>
            <w:tcW w:w="850" w:type="dxa"/>
            <w:vMerge w:val="restart"/>
            <w:shd w:val="clear" w:color="auto" w:fill="D9D9D9" w:themeFill="background1" w:themeFillShade="D9"/>
            <w:vAlign w:val="center"/>
          </w:tcPr>
          <w:p w14:paraId="6467150C" w14:textId="6B3C9F78" w:rsidR="00495DD9" w:rsidRPr="005B6EFD" w:rsidRDefault="00495DD9" w:rsidP="00B45719">
            <w:pPr>
              <w:pStyle w:val="TableFigureHeading"/>
              <w:spacing w:before="0" w:after="0"/>
            </w:pPr>
            <w:r w:rsidRPr="005B6EFD">
              <w:t>MSM and TW not LWH</w:t>
            </w:r>
          </w:p>
        </w:tc>
        <w:tc>
          <w:tcPr>
            <w:tcW w:w="1701" w:type="dxa"/>
            <w:gridSpan w:val="3"/>
            <w:shd w:val="clear" w:color="auto" w:fill="D9D9D9" w:themeFill="background1" w:themeFillShade="D9"/>
            <w:vAlign w:val="center"/>
          </w:tcPr>
          <w:p w14:paraId="373338EC" w14:textId="4DE697EA" w:rsidR="00495DD9" w:rsidRPr="005B6EFD" w:rsidRDefault="00495DD9" w:rsidP="00B45719">
            <w:pPr>
              <w:pStyle w:val="TableFigureHeading"/>
              <w:spacing w:before="0" w:after="0"/>
            </w:pPr>
            <w:r w:rsidRPr="005B6EFD">
              <w:t>Women and MSW living with HIV</w:t>
            </w:r>
          </w:p>
        </w:tc>
        <w:tc>
          <w:tcPr>
            <w:tcW w:w="993" w:type="dxa"/>
            <w:vMerge w:val="restart"/>
            <w:shd w:val="clear" w:color="auto" w:fill="D9D9D9" w:themeFill="background1" w:themeFillShade="D9"/>
            <w:vAlign w:val="center"/>
          </w:tcPr>
          <w:p w14:paraId="431B93EB" w14:textId="0292AF96" w:rsidR="00495DD9" w:rsidRPr="005B6EFD" w:rsidRDefault="00495DD9" w:rsidP="00B45719">
            <w:pPr>
              <w:pStyle w:val="TableFigureHeading"/>
              <w:spacing w:before="0" w:after="0"/>
            </w:pPr>
            <w:r w:rsidRPr="005B6EFD">
              <w:t>People with previous vulval SCC/HSIL – HPV associated</w:t>
            </w:r>
          </w:p>
        </w:tc>
        <w:tc>
          <w:tcPr>
            <w:tcW w:w="708" w:type="dxa"/>
            <w:vMerge w:val="restart"/>
            <w:shd w:val="clear" w:color="auto" w:fill="D9D9D9" w:themeFill="background1" w:themeFillShade="D9"/>
            <w:vAlign w:val="center"/>
          </w:tcPr>
          <w:p w14:paraId="14068494" w14:textId="32FE99C9" w:rsidR="00495DD9" w:rsidRPr="005B6EFD" w:rsidRDefault="00495DD9" w:rsidP="00B45719">
            <w:pPr>
              <w:pStyle w:val="TableFigureHeading"/>
              <w:spacing w:before="0" w:after="0"/>
            </w:pPr>
            <w:r w:rsidRPr="005B6EFD">
              <w:t>SOTR</w:t>
            </w:r>
          </w:p>
        </w:tc>
        <w:tc>
          <w:tcPr>
            <w:tcW w:w="993" w:type="dxa"/>
            <w:vMerge w:val="restart"/>
            <w:shd w:val="clear" w:color="auto" w:fill="D9D9D9" w:themeFill="background1" w:themeFillShade="D9"/>
            <w:vAlign w:val="center"/>
          </w:tcPr>
          <w:p w14:paraId="5918CBF3" w14:textId="07E49369" w:rsidR="00495DD9" w:rsidRPr="005B6EFD" w:rsidRDefault="00495DD9" w:rsidP="00B45719">
            <w:pPr>
              <w:pStyle w:val="TableFigureHeading"/>
              <w:spacing w:before="0" w:after="0"/>
            </w:pPr>
            <w:r w:rsidRPr="005B6EFD">
              <w:t>Patients after treatment for anal cancer</w:t>
            </w:r>
          </w:p>
        </w:tc>
        <w:tc>
          <w:tcPr>
            <w:tcW w:w="992" w:type="dxa"/>
            <w:vMerge w:val="restart"/>
            <w:shd w:val="clear" w:color="auto" w:fill="D9D9D9" w:themeFill="background1" w:themeFillShade="D9"/>
            <w:vAlign w:val="center"/>
          </w:tcPr>
          <w:p w14:paraId="27550D3C" w14:textId="2B710873" w:rsidR="00495DD9" w:rsidRPr="005B6EFD" w:rsidRDefault="00495DD9" w:rsidP="00B45719">
            <w:pPr>
              <w:pStyle w:val="TableFigureHeading"/>
              <w:spacing w:before="0" w:after="0"/>
            </w:pPr>
            <w:r w:rsidRPr="005B6EFD">
              <w:t>Patients with incidental HSIL</w:t>
            </w:r>
          </w:p>
        </w:tc>
        <w:tc>
          <w:tcPr>
            <w:tcW w:w="992" w:type="dxa"/>
            <w:vMerge w:val="restart"/>
            <w:shd w:val="clear" w:color="auto" w:fill="D9D9D9" w:themeFill="background1" w:themeFillShade="D9"/>
            <w:vAlign w:val="center"/>
          </w:tcPr>
          <w:p w14:paraId="04E9761D" w14:textId="05E0679B" w:rsidR="00495DD9" w:rsidRPr="005B6EFD" w:rsidRDefault="00495DD9" w:rsidP="00B45719">
            <w:pPr>
              <w:pStyle w:val="TableFigureHeading"/>
              <w:spacing w:before="0" w:after="0"/>
              <w:rPr>
                <w:i/>
                <w:iCs/>
              </w:rPr>
            </w:pPr>
            <w:r w:rsidRPr="005B6EFD">
              <w:rPr>
                <w:i/>
                <w:iCs/>
              </w:rPr>
              <w:t>People with possible history of cervical/ vaginal cancer or precursor lesions</w:t>
            </w:r>
            <w:r w:rsidR="00081CC2" w:rsidRPr="005B6EFD">
              <w:rPr>
                <w:i/>
                <w:iCs/>
              </w:rPr>
              <w:t xml:space="preserve"> (added by PASC)</w:t>
            </w:r>
          </w:p>
        </w:tc>
      </w:tr>
      <w:tr w:rsidR="00E3306B" w:rsidRPr="005B6EFD" w14:paraId="2F4239B1" w14:textId="77777777" w:rsidTr="00966827">
        <w:trPr>
          <w:trHeight w:val="980"/>
        </w:trPr>
        <w:tc>
          <w:tcPr>
            <w:tcW w:w="1129" w:type="dxa"/>
            <w:vMerge/>
            <w:vAlign w:val="center"/>
            <w:hideMark/>
          </w:tcPr>
          <w:p w14:paraId="058F9F22" w14:textId="77777777" w:rsidR="00495DD9" w:rsidRPr="005B6EFD" w:rsidRDefault="00495DD9" w:rsidP="00B45719">
            <w:pPr>
              <w:pStyle w:val="TableFigureHeading"/>
              <w:spacing w:before="0" w:after="0"/>
            </w:pPr>
          </w:p>
        </w:tc>
        <w:tc>
          <w:tcPr>
            <w:tcW w:w="851" w:type="dxa"/>
            <w:vMerge/>
            <w:vAlign w:val="center"/>
            <w:hideMark/>
          </w:tcPr>
          <w:p w14:paraId="71D88E9A" w14:textId="3C3D0881" w:rsidR="00495DD9" w:rsidRPr="005B6EFD" w:rsidRDefault="00495DD9" w:rsidP="00B45719">
            <w:pPr>
              <w:pStyle w:val="TableFigureHeading"/>
              <w:spacing w:before="0" w:after="0"/>
            </w:pPr>
          </w:p>
        </w:tc>
        <w:tc>
          <w:tcPr>
            <w:tcW w:w="850" w:type="dxa"/>
            <w:vMerge/>
            <w:vAlign w:val="center"/>
            <w:hideMark/>
          </w:tcPr>
          <w:p w14:paraId="1BE38D14" w14:textId="330892A3" w:rsidR="00495DD9" w:rsidRPr="005B6EFD" w:rsidRDefault="00495DD9" w:rsidP="00B45719">
            <w:pPr>
              <w:pStyle w:val="TableFigureHeading"/>
              <w:spacing w:before="0" w:after="0"/>
            </w:pPr>
          </w:p>
        </w:tc>
        <w:tc>
          <w:tcPr>
            <w:tcW w:w="851" w:type="dxa"/>
            <w:gridSpan w:val="2"/>
            <w:shd w:val="clear" w:color="auto" w:fill="D9D9D9" w:themeFill="background1" w:themeFillShade="D9"/>
            <w:vAlign w:val="center"/>
            <w:hideMark/>
          </w:tcPr>
          <w:p w14:paraId="03A7F7BC" w14:textId="491524F7" w:rsidR="00495DD9" w:rsidRPr="005B6EFD" w:rsidRDefault="00495DD9" w:rsidP="00B45719">
            <w:pPr>
              <w:pStyle w:val="TableFigureHeading"/>
              <w:spacing w:before="0" w:after="0"/>
            </w:pPr>
            <w:r w:rsidRPr="005B6EFD">
              <w:t>Women LWH</w:t>
            </w:r>
          </w:p>
        </w:tc>
        <w:tc>
          <w:tcPr>
            <w:tcW w:w="850" w:type="dxa"/>
            <w:shd w:val="clear" w:color="auto" w:fill="D9D9D9" w:themeFill="background1" w:themeFillShade="D9"/>
            <w:vAlign w:val="center"/>
            <w:hideMark/>
          </w:tcPr>
          <w:p w14:paraId="5DD79500" w14:textId="77777777" w:rsidR="00495DD9" w:rsidRPr="005B6EFD" w:rsidRDefault="00495DD9" w:rsidP="00B45719">
            <w:pPr>
              <w:pStyle w:val="TableFigureHeading"/>
              <w:spacing w:before="0" w:after="0"/>
            </w:pPr>
            <w:r w:rsidRPr="005B6EFD">
              <w:t>MSW LWH</w:t>
            </w:r>
          </w:p>
        </w:tc>
        <w:tc>
          <w:tcPr>
            <w:tcW w:w="993" w:type="dxa"/>
            <w:vMerge/>
            <w:vAlign w:val="center"/>
            <w:hideMark/>
          </w:tcPr>
          <w:p w14:paraId="327C1990" w14:textId="50A3C458" w:rsidR="00495DD9" w:rsidRPr="005B6EFD" w:rsidRDefault="00495DD9" w:rsidP="00B45719">
            <w:pPr>
              <w:pStyle w:val="TableFigureHeading"/>
              <w:spacing w:before="0" w:after="0"/>
            </w:pPr>
          </w:p>
        </w:tc>
        <w:tc>
          <w:tcPr>
            <w:tcW w:w="708" w:type="dxa"/>
            <w:vMerge/>
            <w:vAlign w:val="center"/>
            <w:hideMark/>
          </w:tcPr>
          <w:p w14:paraId="5DED66C1" w14:textId="07F3A9CE" w:rsidR="00495DD9" w:rsidRPr="005B6EFD" w:rsidRDefault="00495DD9" w:rsidP="00B45719">
            <w:pPr>
              <w:pStyle w:val="TableFigureHeading"/>
              <w:spacing w:before="0" w:after="0"/>
            </w:pPr>
          </w:p>
        </w:tc>
        <w:tc>
          <w:tcPr>
            <w:tcW w:w="993" w:type="dxa"/>
            <w:vMerge/>
            <w:vAlign w:val="center"/>
            <w:hideMark/>
          </w:tcPr>
          <w:p w14:paraId="778BD1DA" w14:textId="1E739107" w:rsidR="00495DD9" w:rsidRPr="005B6EFD" w:rsidRDefault="00495DD9" w:rsidP="00B45719">
            <w:pPr>
              <w:pStyle w:val="TableFigureHeading"/>
              <w:spacing w:before="0" w:after="0"/>
            </w:pPr>
          </w:p>
        </w:tc>
        <w:tc>
          <w:tcPr>
            <w:tcW w:w="992" w:type="dxa"/>
            <w:vMerge/>
            <w:vAlign w:val="center"/>
            <w:hideMark/>
          </w:tcPr>
          <w:p w14:paraId="49FE8CEF" w14:textId="1030B29B" w:rsidR="00495DD9" w:rsidRPr="005B6EFD" w:rsidRDefault="00495DD9" w:rsidP="00B45719">
            <w:pPr>
              <w:pStyle w:val="TableFigureHeading"/>
              <w:spacing w:before="0" w:after="0"/>
            </w:pPr>
          </w:p>
        </w:tc>
        <w:tc>
          <w:tcPr>
            <w:tcW w:w="992" w:type="dxa"/>
            <w:vMerge/>
            <w:vAlign w:val="center"/>
            <w:hideMark/>
          </w:tcPr>
          <w:p w14:paraId="45718683" w14:textId="657E70E8" w:rsidR="00495DD9" w:rsidRPr="005B6EFD" w:rsidRDefault="00495DD9" w:rsidP="00B45719">
            <w:pPr>
              <w:pStyle w:val="TableFigureHeading"/>
              <w:spacing w:before="0" w:after="0"/>
            </w:pPr>
          </w:p>
        </w:tc>
      </w:tr>
      <w:tr w:rsidR="00081CC2" w:rsidRPr="005B6EFD" w14:paraId="74D34818" w14:textId="77777777" w:rsidTr="00966827">
        <w:trPr>
          <w:trHeight w:val="320"/>
        </w:trPr>
        <w:tc>
          <w:tcPr>
            <w:tcW w:w="1129" w:type="dxa"/>
            <w:noWrap/>
            <w:vAlign w:val="center"/>
            <w:hideMark/>
          </w:tcPr>
          <w:p w14:paraId="1AABF692" w14:textId="3CD44094" w:rsidR="00081CC2" w:rsidRPr="005B6EFD" w:rsidRDefault="005A66C8" w:rsidP="00B45719">
            <w:pPr>
              <w:pStyle w:val="Tablebullets"/>
              <w:numPr>
                <w:ilvl w:val="0"/>
                <w:numId w:val="0"/>
              </w:numPr>
              <w:spacing w:before="0" w:after="0"/>
            </w:pPr>
            <w:r w:rsidRPr="005B6EFD">
              <w:t>N</w:t>
            </w:r>
          </w:p>
        </w:tc>
        <w:tc>
          <w:tcPr>
            <w:tcW w:w="851" w:type="dxa"/>
            <w:noWrap/>
            <w:vAlign w:val="center"/>
            <w:hideMark/>
          </w:tcPr>
          <w:p w14:paraId="521F0C84" w14:textId="77777777" w:rsidR="00081CC2" w:rsidRPr="005B6EFD" w:rsidRDefault="00081CC2" w:rsidP="00B45719">
            <w:pPr>
              <w:pStyle w:val="Tablebullets"/>
              <w:numPr>
                <w:ilvl w:val="0"/>
                <w:numId w:val="0"/>
              </w:numPr>
              <w:spacing w:before="0" w:after="0"/>
            </w:pPr>
            <w:r w:rsidRPr="005B6EFD">
              <w:t>10000</w:t>
            </w:r>
          </w:p>
        </w:tc>
        <w:tc>
          <w:tcPr>
            <w:tcW w:w="850" w:type="dxa"/>
            <w:noWrap/>
            <w:vAlign w:val="center"/>
            <w:hideMark/>
          </w:tcPr>
          <w:p w14:paraId="0C2FF6C1" w14:textId="77777777" w:rsidR="00081CC2" w:rsidRPr="005B6EFD" w:rsidRDefault="00081CC2" w:rsidP="00B45719">
            <w:pPr>
              <w:pStyle w:val="Tablebullets"/>
              <w:numPr>
                <w:ilvl w:val="0"/>
                <w:numId w:val="0"/>
              </w:numPr>
              <w:spacing w:before="0" w:after="0"/>
            </w:pPr>
            <w:r w:rsidRPr="005B6EFD">
              <w:t>10000</w:t>
            </w:r>
          </w:p>
        </w:tc>
        <w:tc>
          <w:tcPr>
            <w:tcW w:w="851" w:type="dxa"/>
            <w:gridSpan w:val="2"/>
            <w:noWrap/>
            <w:vAlign w:val="center"/>
            <w:hideMark/>
          </w:tcPr>
          <w:p w14:paraId="2719F294" w14:textId="77777777" w:rsidR="00081CC2" w:rsidRPr="005B6EFD" w:rsidRDefault="00081CC2" w:rsidP="00B45719">
            <w:pPr>
              <w:pStyle w:val="Tablebullets"/>
              <w:numPr>
                <w:ilvl w:val="0"/>
                <w:numId w:val="0"/>
              </w:numPr>
              <w:spacing w:before="0" w:after="0"/>
            </w:pPr>
            <w:r w:rsidRPr="005B6EFD">
              <w:t>10000</w:t>
            </w:r>
          </w:p>
        </w:tc>
        <w:tc>
          <w:tcPr>
            <w:tcW w:w="850" w:type="dxa"/>
            <w:noWrap/>
            <w:vAlign w:val="center"/>
            <w:hideMark/>
          </w:tcPr>
          <w:p w14:paraId="297BCE8A" w14:textId="77777777" w:rsidR="00081CC2" w:rsidRPr="005B6EFD" w:rsidRDefault="00081CC2" w:rsidP="00B45719">
            <w:pPr>
              <w:pStyle w:val="Tablebullets"/>
              <w:numPr>
                <w:ilvl w:val="0"/>
                <w:numId w:val="0"/>
              </w:numPr>
              <w:spacing w:before="0" w:after="0"/>
            </w:pPr>
            <w:r w:rsidRPr="005B6EFD">
              <w:t>10000</w:t>
            </w:r>
          </w:p>
        </w:tc>
        <w:tc>
          <w:tcPr>
            <w:tcW w:w="993" w:type="dxa"/>
            <w:noWrap/>
            <w:vAlign w:val="center"/>
            <w:hideMark/>
          </w:tcPr>
          <w:p w14:paraId="0DAF5582" w14:textId="77777777" w:rsidR="00081CC2" w:rsidRPr="005B6EFD" w:rsidRDefault="00081CC2" w:rsidP="00B45719">
            <w:pPr>
              <w:pStyle w:val="Tablebullets"/>
              <w:numPr>
                <w:ilvl w:val="0"/>
                <w:numId w:val="0"/>
              </w:numPr>
              <w:spacing w:before="0" w:after="0"/>
            </w:pPr>
            <w:r w:rsidRPr="005B6EFD">
              <w:t>10000</w:t>
            </w:r>
          </w:p>
        </w:tc>
        <w:tc>
          <w:tcPr>
            <w:tcW w:w="708" w:type="dxa"/>
            <w:noWrap/>
            <w:vAlign w:val="center"/>
            <w:hideMark/>
          </w:tcPr>
          <w:p w14:paraId="1A7019BF" w14:textId="77777777" w:rsidR="00081CC2" w:rsidRPr="005B6EFD" w:rsidRDefault="00081CC2" w:rsidP="00B45719">
            <w:pPr>
              <w:pStyle w:val="Tablebullets"/>
              <w:numPr>
                <w:ilvl w:val="0"/>
                <w:numId w:val="0"/>
              </w:numPr>
              <w:spacing w:before="0" w:after="0"/>
            </w:pPr>
            <w:r w:rsidRPr="005B6EFD">
              <w:t>10000</w:t>
            </w:r>
          </w:p>
        </w:tc>
        <w:tc>
          <w:tcPr>
            <w:tcW w:w="993" w:type="dxa"/>
            <w:noWrap/>
            <w:vAlign w:val="center"/>
            <w:hideMark/>
          </w:tcPr>
          <w:p w14:paraId="59986CBB" w14:textId="6A339852" w:rsidR="00081CC2" w:rsidRPr="005B6EFD" w:rsidRDefault="00081CC2" w:rsidP="00B45719">
            <w:pPr>
              <w:pStyle w:val="Tablebullets"/>
              <w:numPr>
                <w:ilvl w:val="0"/>
                <w:numId w:val="0"/>
              </w:numPr>
              <w:spacing w:before="0" w:after="0"/>
            </w:pPr>
            <w:r w:rsidRPr="005B6EFD">
              <w:t>10000</w:t>
            </w:r>
          </w:p>
        </w:tc>
        <w:tc>
          <w:tcPr>
            <w:tcW w:w="992" w:type="dxa"/>
            <w:noWrap/>
            <w:vAlign w:val="center"/>
            <w:hideMark/>
          </w:tcPr>
          <w:p w14:paraId="4790328D" w14:textId="58676225" w:rsidR="00081CC2" w:rsidRPr="005B6EFD" w:rsidRDefault="00081CC2" w:rsidP="00B45719">
            <w:pPr>
              <w:pStyle w:val="Tablebullets"/>
              <w:numPr>
                <w:ilvl w:val="0"/>
                <w:numId w:val="0"/>
              </w:numPr>
              <w:spacing w:before="0" w:after="0"/>
            </w:pPr>
            <w:r w:rsidRPr="005B6EFD">
              <w:t>10000</w:t>
            </w:r>
          </w:p>
        </w:tc>
        <w:tc>
          <w:tcPr>
            <w:tcW w:w="992" w:type="dxa"/>
            <w:noWrap/>
            <w:vAlign w:val="center"/>
            <w:hideMark/>
          </w:tcPr>
          <w:p w14:paraId="01F0254A" w14:textId="77777777" w:rsidR="00081CC2" w:rsidRPr="005B6EFD" w:rsidRDefault="00081CC2" w:rsidP="00B45719">
            <w:pPr>
              <w:pStyle w:val="Tablebullets"/>
              <w:numPr>
                <w:ilvl w:val="0"/>
                <w:numId w:val="0"/>
              </w:numPr>
              <w:spacing w:before="0" w:after="0"/>
            </w:pPr>
            <w:r w:rsidRPr="005B6EFD">
              <w:t>10000</w:t>
            </w:r>
          </w:p>
        </w:tc>
      </w:tr>
      <w:tr w:rsidR="00181E47" w:rsidRPr="005B6EFD" w14:paraId="3FCFCEF3" w14:textId="77777777" w:rsidTr="00966827">
        <w:trPr>
          <w:trHeight w:val="320"/>
        </w:trPr>
        <w:tc>
          <w:tcPr>
            <w:tcW w:w="1129" w:type="dxa"/>
            <w:noWrap/>
            <w:vAlign w:val="center"/>
            <w:hideMark/>
          </w:tcPr>
          <w:p w14:paraId="6881B41C" w14:textId="112D15E9" w:rsidR="00181E47" w:rsidRPr="005B6EFD" w:rsidRDefault="00181E47" w:rsidP="00B45719">
            <w:pPr>
              <w:pStyle w:val="Tablebullets"/>
              <w:numPr>
                <w:ilvl w:val="0"/>
                <w:numId w:val="0"/>
              </w:numPr>
              <w:spacing w:before="0" w:after="0"/>
              <w:rPr>
                <w:b/>
                <w:bCs/>
              </w:rPr>
            </w:pPr>
            <w:r w:rsidRPr="005B6EFD">
              <w:rPr>
                <w:b/>
                <w:bCs/>
              </w:rPr>
              <w:t>Test positive for hrHPV</w:t>
            </w:r>
          </w:p>
        </w:tc>
        <w:tc>
          <w:tcPr>
            <w:tcW w:w="851" w:type="dxa"/>
            <w:noWrap/>
            <w:vAlign w:val="center"/>
            <w:hideMark/>
          </w:tcPr>
          <w:p w14:paraId="52E77C73" w14:textId="36CEA3D1" w:rsidR="00181E47" w:rsidRPr="005B6EFD" w:rsidRDefault="00181E47" w:rsidP="00B45719">
            <w:pPr>
              <w:pStyle w:val="Tablebullets"/>
              <w:numPr>
                <w:ilvl w:val="0"/>
                <w:numId w:val="0"/>
              </w:numPr>
              <w:spacing w:before="0" w:after="0"/>
              <w:rPr>
                <w:b/>
                <w:bCs/>
              </w:rPr>
            </w:pPr>
            <w:r w:rsidRPr="005B6EFD">
              <w:rPr>
                <w:b/>
              </w:rPr>
              <w:t>8430</w:t>
            </w:r>
          </w:p>
        </w:tc>
        <w:tc>
          <w:tcPr>
            <w:tcW w:w="850" w:type="dxa"/>
            <w:noWrap/>
            <w:vAlign w:val="center"/>
            <w:hideMark/>
          </w:tcPr>
          <w:p w14:paraId="159E1F4C" w14:textId="306F6504" w:rsidR="00181E47" w:rsidRPr="005B6EFD" w:rsidRDefault="00181E47" w:rsidP="00B45719">
            <w:pPr>
              <w:pStyle w:val="Tablebullets"/>
              <w:numPr>
                <w:ilvl w:val="0"/>
                <w:numId w:val="0"/>
              </w:numPr>
              <w:spacing w:before="0" w:after="0"/>
              <w:rPr>
                <w:b/>
                <w:bCs/>
              </w:rPr>
            </w:pPr>
            <w:r w:rsidRPr="005B6EFD">
              <w:rPr>
                <w:b/>
              </w:rPr>
              <w:t>7380</w:t>
            </w:r>
          </w:p>
        </w:tc>
        <w:tc>
          <w:tcPr>
            <w:tcW w:w="851" w:type="dxa"/>
            <w:gridSpan w:val="2"/>
            <w:noWrap/>
            <w:vAlign w:val="center"/>
            <w:hideMark/>
          </w:tcPr>
          <w:p w14:paraId="6E236014" w14:textId="3C8306FF" w:rsidR="00181E47" w:rsidRPr="005B6EFD" w:rsidRDefault="00181E47" w:rsidP="00B45719">
            <w:pPr>
              <w:pStyle w:val="Tablebullets"/>
              <w:numPr>
                <w:ilvl w:val="0"/>
                <w:numId w:val="0"/>
              </w:numPr>
              <w:spacing w:before="0" w:after="0"/>
              <w:rPr>
                <w:b/>
                <w:bCs/>
              </w:rPr>
            </w:pPr>
            <w:r w:rsidRPr="005B6EFD">
              <w:rPr>
                <w:b/>
              </w:rPr>
              <w:t>4320</w:t>
            </w:r>
          </w:p>
        </w:tc>
        <w:tc>
          <w:tcPr>
            <w:tcW w:w="850" w:type="dxa"/>
            <w:noWrap/>
            <w:vAlign w:val="center"/>
            <w:hideMark/>
          </w:tcPr>
          <w:p w14:paraId="5E29C551" w14:textId="09B0357D" w:rsidR="00181E47" w:rsidRPr="005B6EFD" w:rsidRDefault="00181E47" w:rsidP="00B45719">
            <w:pPr>
              <w:pStyle w:val="Tablebullets"/>
              <w:numPr>
                <w:ilvl w:val="0"/>
                <w:numId w:val="0"/>
              </w:numPr>
              <w:spacing w:before="0" w:after="0"/>
              <w:rPr>
                <w:b/>
                <w:bCs/>
              </w:rPr>
            </w:pPr>
            <w:r w:rsidRPr="005B6EFD">
              <w:rPr>
                <w:b/>
              </w:rPr>
              <w:t>2690</w:t>
            </w:r>
          </w:p>
        </w:tc>
        <w:tc>
          <w:tcPr>
            <w:tcW w:w="993" w:type="dxa"/>
            <w:noWrap/>
            <w:vAlign w:val="center"/>
            <w:hideMark/>
          </w:tcPr>
          <w:p w14:paraId="03839D68" w14:textId="4800AF83" w:rsidR="00181E47" w:rsidRPr="005B6EFD" w:rsidRDefault="00181E47" w:rsidP="00B45719">
            <w:pPr>
              <w:pStyle w:val="Tablebullets"/>
              <w:numPr>
                <w:ilvl w:val="0"/>
                <w:numId w:val="0"/>
              </w:numPr>
              <w:spacing w:before="0" w:after="0"/>
              <w:rPr>
                <w:b/>
                <w:bCs/>
              </w:rPr>
            </w:pPr>
            <w:r w:rsidRPr="005B6EFD">
              <w:rPr>
                <w:b/>
              </w:rPr>
              <w:t>2630</w:t>
            </w:r>
          </w:p>
        </w:tc>
        <w:tc>
          <w:tcPr>
            <w:tcW w:w="708" w:type="dxa"/>
            <w:noWrap/>
            <w:vAlign w:val="center"/>
            <w:hideMark/>
          </w:tcPr>
          <w:p w14:paraId="6B3A3E40" w14:textId="5D5A09C8" w:rsidR="00181E47" w:rsidRPr="005B6EFD" w:rsidRDefault="00181E47" w:rsidP="00B45719">
            <w:pPr>
              <w:pStyle w:val="Tablebullets"/>
              <w:numPr>
                <w:ilvl w:val="0"/>
                <w:numId w:val="0"/>
              </w:numPr>
              <w:spacing w:before="0" w:after="0"/>
              <w:rPr>
                <w:b/>
                <w:bCs/>
              </w:rPr>
            </w:pPr>
            <w:r w:rsidRPr="005B6EFD">
              <w:rPr>
                <w:b/>
              </w:rPr>
              <w:t>940</w:t>
            </w:r>
          </w:p>
        </w:tc>
        <w:tc>
          <w:tcPr>
            <w:tcW w:w="993" w:type="dxa"/>
            <w:noWrap/>
            <w:vAlign w:val="center"/>
            <w:hideMark/>
          </w:tcPr>
          <w:p w14:paraId="3473022E" w14:textId="62362BA6" w:rsidR="00181E47" w:rsidRPr="005B6EFD" w:rsidRDefault="00181E47" w:rsidP="00B45719">
            <w:pPr>
              <w:pStyle w:val="Tablebullets"/>
              <w:numPr>
                <w:ilvl w:val="0"/>
                <w:numId w:val="0"/>
              </w:numPr>
              <w:spacing w:before="0" w:after="0"/>
              <w:rPr>
                <w:b/>
                <w:bCs/>
              </w:rPr>
            </w:pPr>
            <w:r w:rsidRPr="005B6EFD">
              <w:rPr>
                <w:b/>
              </w:rPr>
              <w:t>8430</w:t>
            </w:r>
          </w:p>
        </w:tc>
        <w:tc>
          <w:tcPr>
            <w:tcW w:w="992" w:type="dxa"/>
            <w:noWrap/>
            <w:vAlign w:val="center"/>
            <w:hideMark/>
          </w:tcPr>
          <w:p w14:paraId="3B276BF6" w14:textId="53357205" w:rsidR="00181E47" w:rsidRPr="005B6EFD" w:rsidRDefault="00181E47" w:rsidP="00B45719">
            <w:pPr>
              <w:pStyle w:val="Tablebullets"/>
              <w:numPr>
                <w:ilvl w:val="0"/>
                <w:numId w:val="0"/>
              </w:numPr>
              <w:spacing w:before="0" w:after="0"/>
              <w:rPr>
                <w:b/>
                <w:bCs/>
              </w:rPr>
            </w:pPr>
            <w:r w:rsidRPr="005B6EFD">
              <w:rPr>
                <w:b/>
              </w:rPr>
              <w:t>9390</w:t>
            </w:r>
          </w:p>
        </w:tc>
        <w:tc>
          <w:tcPr>
            <w:tcW w:w="992" w:type="dxa"/>
            <w:noWrap/>
            <w:vAlign w:val="center"/>
            <w:hideMark/>
          </w:tcPr>
          <w:p w14:paraId="7265A09E" w14:textId="4464072D" w:rsidR="00181E47" w:rsidRPr="005B6EFD" w:rsidRDefault="00181E47" w:rsidP="00B45719">
            <w:pPr>
              <w:pStyle w:val="Tablebullets"/>
              <w:numPr>
                <w:ilvl w:val="0"/>
                <w:numId w:val="0"/>
              </w:numPr>
              <w:spacing w:before="0" w:after="0"/>
              <w:rPr>
                <w:b/>
                <w:bCs/>
              </w:rPr>
            </w:pPr>
            <w:r w:rsidRPr="005B6EFD">
              <w:rPr>
                <w:b/>
              </w:rPr>
              <w:t>1730</w:t>
            </w:r>
          </w:p>
        </w:tc>
      </w:tr>
      <w:tr w:rsidR="00AA0BB1" w:rsidRPr="005B6EFD" w14:paraId="0A928178" w14:textId="77777777" w:rsidTr="00966827">
        <w:trPr>
          <w:trHeight w:val="320"/>
        </w:trPr>
        <w:tc>
          <w:tcPr>
            <w:tcW w:w="1129" w:type="dxa"/>
            <w:noWrap/>
            <w:vAlign w:val="center"/>
            <w:hideMark/>
          </w:tcPr>
          <w:p w14:paraId="22431C5E" w14:textId="10B73703" w:rsidR="00AA0BB1" w:rsidRPr="005B6EFD" w:rsidRDefault="00AA0BB1" w:rsidP="00B45719">
            <w:pPr>
              <w:pStyle w:val="Tablebullets"/>
              <w:numPr>
                <w:ilvl w:val="0"/>
                <w:numId w:val="0"/>
              </w:numPr>
              <w:spacing w:before="0" w:after="0"/>
            </w:pPr>
            <w:r w:rsidRPr="005B6EFD">
              <w:t>Input</w:t>
            </w:r>
          </w:p>
        </w:tc>
        <w:tc>
          <w:tcPr>
            <w:tcW w:w="851" w:type="dxa"/>
            <w:noWrap/>
            <w:vAlign w:val="center"/>
            <w:hideMark/>
          </w:tcPr>
          <w:p w14:paraId="03A3FEB2" w14:textId="6AC17021" w:rsidR="00AA0BB1" w:rsidRPr="005B6EFD" w:rsidRDefault="00AA0BB1" w:rsidP="00B45719">
            <w:pPr>
              <w:pStyle w:val="Tablebullets"/>
              <w:numPr>
                <w:ilvl w:val="0"/>
                <w:numId w:val="0"/>
              </w:numPr>
              <w:spacing w:before="0" w:after="0"/>
            </w:pPr>
            <w:r w:rsidRPr="005B6EFD">
              <w:t>0.843</w:t>
            </w:r>
            <w:r w:rsidR="00C65532" w:rsidRPr="005B6EFD">
              <w:t>†</w:t>
            </w:r>
          </w:p>
        </w:tc>
        <w:tc>
          <w:tcPr>
            <w:tcW w:w="850" w:type="dxa"/>
            <w:noWrap/>
            <w:vAlign w:val="center"/>
            <w:hideMark/>
          </w:tcPr>
          <w:p w14:paraId="456E9D26" w14:textId="578AD892" w:rsidR="00AA0BB1" w:rsidRPr="005B6EFD" w:rsidRDefault="00AA0BB1" w:rsidP="00B45719">
            <w:pPr>
              <w:pStyle w:val="Tablebullets"/>
              <w:numPr>
                <w:ilvl w:val="0"/>
                <w:numId w:val="0"/>
              </w:numPr>
              <w:spacing w:before="0" w:after="0"/>
            </w:pPr>
            <w:r w:rsidRPr="005B6EFD">
              <w:t>0.738</w:t>
            </w:r>
            <w:r w:rsidR="00C65532" w:rsidRPr="005B6EFD">
              <w:t>‡‡</w:t>
            </w:r>
          </w:p>
        </w:tc>
        <w:tc>
          <w:tcPr>
            <w:tcW w:w="851" w:type="dxa"/>
            <w:gridSpan w:val="2"/>
            <w:noWrap/>
            <w:vAlign w:val="center"/>
            <w:hideMark/>
          </w:tcPr>
          <w:p w14:paraId="3F8F9445" w14:textId="4C742FA0" w:rsidR="00AA0BB1" w:rsidRPr="005B6EFD" w:rsidRDefault="00AA0BB1" w:rsidP="00B45719">
            <w:pPr>
              <w:pStyle w:val="Tablebullets"/>
              <w:numPr>
                <w:ilvl w:val="0"/>
                <w:numId w:val="0"/>
              </w:numPr>
              <w:spacing w:before="0" w:after="0"/>
            </w:pPr>
            <w:r w:rsidRPr="005B6EFD">
              <w:t>0.</w:t>
            </w:r>
            <w:r w:rsidR="00181E47" w:rsidRPr="005B6EFD">
              <w:t>432</w:t>
            </w:r>
          </w:p>
        </w:tc>
        <w:tc>
          <w:tcPr>
            <w:tcW w:w="850" w:type="dxa"/>
            <w:noWrap/>
            <w:vAlign w:val="center"/>
            <w:hideMark/>
          </w:tcPr>
          <w:p w14:paraId="0237F044" w14:textId="2053E4A5" w:rsidR="00AA0BB1" w:rsidRPr="005B6EFD" w:rsidRDefault="00AA0BB1" w:rsidP="00B45719">
            <w:pPr>
              <w:pStyle w:val="Tablebullets"/>
              <w:numPr>
                <w:ilvl w:val="0"/>
                <w:numId w:val="0"/>
              </w:numPr>
              <w:spacing w:before="0" w:after="0"/>
            </w:pPr>
            <w:r w:rsidRPr="005B6EFD">
              <w:t>0.</w:t>
            </w:r>
            <w:r w:rsidR="00181E47" w:rsidRPr="005B6EFD">
              <w:t>269</w:t>
            </w:r>
          </w:p>
        </w:tc>
        <w:tc>
          <w:tcPr>
            <w:tcW w:w="993" w:type="dxa"/>
            <w:noWrap/>
            <w:vAlign w:val="center"/>
            <w:hideMark/>
          </w:tcPr>
          <w:p w14:paraId="370901F9" w14:textId="21112DD2" w:rsidR="00AA0BB1" w:rsidRPr="005B6EFD" w:rsidRDefault="00AA0BB1" w:rsidP="00B45719">
            <w:pPr>
              <w:pStyle w:val="Tablebullets"/>
              <w:numPr>
                <w:ilvl w:val="0"/>
                <w:numId w:val="0"/>
              </w:numPr>
              <w:spacing w:before="0" w:after="0"/>
            </w:pPr>
            <w:r w:rsidRPr="005B6EFD">
              <w:t>0.263</w:t>
            </w:r>
            <w:r w:rsidR="00181E47" w:rsidRPr="005B6EFD">
              <w:t>*</w:t>
            </w:r>
          </w:p>
        </w:tc>
        <w:tc>
          <w:tcPr>
            <w:tcW w:w="708" w:type="dxa"/>
            <w:noWrap/>
            <w:vAlign w:val="center"/>
            <w:hideMark/>
          </w:tcPr>
          <w:p w14:paraId="6F9D79CF" w14:textId="1C4F091F" w:rsidR="00AA0BB1" w:rsidRPr="005B6EFD" w:rsidRDefault="00AA0BB1" w:rsidP="00B45719">
            <w:pPr>
              <w:pStyle w:val="Tablebullets"/>
              <w:numPr>
                <w:ilvl w:val="0"/>
                <w:numId w:val="0"/>
              </w:numPr>
              <w:spacing w:before="0" w:after="0"/>
            </w:pPr>
            <w:r w:rsidRPr="005B6EFD">
              <w:t>0.094</w:t>
            </w:r>
            <w:r w:rsidR="00C65532" w:rsidRPr="005B6EFD">
              <w:t>‡</w:t>
            </w:r>
          </w:p>
        </w:tc>
        <w:tc>
          <w:tcPr>
            <w:tcW w:w="993" w:type="dxa"/>
            <w:noWrap/>
            <w:vAlign w:val="center"/>
            <w:hideMark/>
          </w:tcPr>
          <w:p w14:paraId="0756EE91" w14:textId="5DEBD830" w:rsidR="00AA0BB1" w:rsidRPr="005B6EFD" w:rsidRDefault="00AA0BB1" w:rsidP="00B45719">
            <w:pPr>
              <w:pStyle w:val="Tablebullets"/>
              <w:numPr>
                <w:ilvl w:val="0"/>
                <w:numId w:val="0"/>
              </w:numPr>
              <w:spacing w:before="0" w:after="0"/>
            </w:pPr>
            <w:r w:rsidRPr="005B6EFD">
              <w:t>0.843</w:t>
            </w:r>
            <w:r w:rsidR="00F448B6" w:rsidRPr="005B6EFD">
              <w:t>††</w:t>
            </w:r>
          </w:p>
        </w:tc>
        <w:tc>
          <w:tcPr>
            <w:tcW w:w="992" w:type="dxa"/>
            <w:noWrap/>
            <w:vAlign w:val="center"/>
            <w:hideMark/>
          </w:tcPr>
          <w:p w14:paraId="2D0AE79A" w14:textId="4D774769" w:rsidR="00AA0BB1" w:rsidRPr="005B6EFD" w:rsidRDefault="00AA0BB1" w:rsidP="00B45719">
            <w:pPr>
              <w:pStyle w:val="Tablebullets"/>
              <w:numPr>
                <w:ilvl w:val="0"/>
                <w:numId w:val="0"/>
              </w:numPr>
              <w:spacing w:before="0" w:after="0"/>
            </w:pPr>
            <w:r w:rsidRPr="005B6EFD">
              <w:t>0.9</w:t>
            </w:r>
            <w:r w:rsidR="00F448B6" w:rsidRPr="005B6EFD">
              <w:t>39††</w:t>
            </w:r>
          </w:p>
        </w:tc>
        <w:tc>
          <w:tcPr>
            <w:tcW w:w="992" w:type="dxa"/>
            <w:noWrap/>
            <w:vAlign w:val="center"/>
            <w:hideMark/>
          </w:tcPr>
          <w:p w14:paraId="1663B7E5" w14:textId="408A9999" w:rsidR="00AA0BB1" w:rsidRPr="005B6EFD" w:rsidRDefault="00AA0BB1" w:rsidP="00B45719">
            <w:pPr>
              <w:pStyle w:val="Tablebullets"/>
              <w:numPr>
                <w:ilvl w:val="0"/>
                <w:numId w:val="0"/>
              </w:numPr>
              <w:spacing w:before="0" w:after="0"/>
            </w:pPr>
            <w:r w:rsidRPr="005B6EFD">
              <w:t>0.173*</w:t>
            </w:r>
            <w:r w:rsidR="00C65532" w:rsidRPr="005B6EFD">
              <w:t>§</w:t>
            </w:r>
          </w:p>
        </w:tc>
      </w:tr>
      <w:tr w:rsidR="00181E47" w:rsidRPr="005B6EFD" w14:paraId="59D1E7C1" w14:textId="77777777" w:rsidTr="00966827">
        <w:trPr>
          <w:trHeight w:val="320"/>
        </w:trPr>
        <w:tc>
          <w:tcPr>
            <w:tcW w:w="1129" w:type="dxa"/>
            <w:noWrap/>
            <w:vAlign w:val="center"/>
            <w:hideMark/>
          </w:tcPr>
          <w:p w14:paraId="317D91B1" w14:textId="6BE018E3" w:rsidR="00181E47" w:rsidRPr="005B6EFD" w:rsidRDefault="00181E47" w:rsidP="00B45719">
            <w:pPr>
              <w:pStyle w:val="Tablebullets"/>
              <w:numPr>
                <w:ilvl w:val="0"/>
                <w:numId w:val="0"/>
              </w:numPr>
              <w:spacing w:before="0" w:after="0"/>
            </w:pPr>
            <w:r w:rsidRPr="005B6EFD" w:rsidDel="00466FAE">
              <w:t>Source</w:t>
            </w:r>
          </w:p>
        </w:tc>
        <w:tc>
          <w:tcPr>
            <w:tcW w:w="851" w:type="dxa"/>
            <w:noWrap/>
            <w:vAlign w:val="center"/>
            <w:hideMark/>
          </w:tcPr>
          <w:p w14:paraId="394AF683" w14:textId="63E87E40" w:rsidR="00181E47" w:rsidRPr="005B6EFD" w:rsidRDefault="00181E47" w:rsidP="00B45719">
            <w:pPr>
              <w:pStyle w:val="Tablebullets"/>
              <w:numPr>
                <w:ilvl w:val="0"/>
                <w:numId w:val="0"/>
              </w:numPr>
              <w:spacing w:before="0" w:after="0"/>
            </w:pPr>
            <w:r w:rsidRPr="005B6EFD">
              <w:t>Jin 2025</w:t>
            </w:r>
          </w:p>
        </w:tc>
        <w:tc>
          <w:tcPr>
            <w:tcW w:w="850" w:type="dxa"/>
            <w:noWrap/>
            <w:vAlign w:val="center"/>
            <w:hideMark/>
          </w:tcPr>
          <w:p w14:paraId="0BDFD6CF" w14:textId="694057D5" w:rsidR="00181E47" w:rsidRPr="005B6EFD" w:rsidRDefault="00181E47" w:rsidP="00B45719">
            <w:pPr>
              <w:pStyle w:val="Tablebullets"/>
              <w:numPr>
                <w:ilvl w:val="0"/>
                <w:numId w:val="0"/>
              </w:numPr>
              <w:spacing w:before="0" w:after="0"/>
            </w:pPr>
            <w:r w:rsidRPr="005B6EFD">
              <w:t>Jin 2025</w:t>
            </w:r>
          </w:p>
        </w:tc>
        <w:tc>
          <w:tcPr>
            <w:tcW w:w="851" w:type="dxa"/>
            <w:gridSpan w:val="2"/>
            <w:noWrap/>
            <w:vAlign w:val="center"/>
            <w:hideMark/>
          </w:tcPr>
          <w:p w14:paraId="25408729" w14:textId="1027A0E1" w:rsidR="00181E47" w:rsidRPr="005B6EFD" w:rsidRDefault="00181E47" w:rsidP="00B45719">
            <w:pPr>
              <w:pStyle w:val="Tablebullets"/>
              <w:numPr>
                <w:ilvl w:val="0"/>
                <w:numId w:val="0"/>
              </w:numPr>
              <w:spacing w:before="0" w:after="0"/>
            </w:pPr>
            <w:r w:rsidRPr="005B6EFD">
              <w:t>Wei 2023</w:t>
            </w:r>
          </w:p>
        </w:tc>
        <w:tc>
          <w:tcPr>
            <w:tcW w:w="850" w:type="dxa"/>
            <w:noWrap/>
            <w:vAlign w:val="center"/>
            <w:hideMark/>
          </w:tcPr>
          <w:p w14:paraId="378E0012" w14:textId="2C38949E" w:rsidR="00181E47" w:rsidRPr="005B6EFD" w:rsidRDefault="00181E47" w:rsidP="00B45719">
            <w:pPr>
              <w:pStyle w:val="Tablebullets"/>
              <w:numPr>
                <w:ilvl w:val="0"/>
                <w:numId w:val="0"/>
              </w:numPr>
              <w:spacing w:before="0" w:after="0"/>
            </w:pPr>
            <w:r w:rsidRPr="005B6EFD">
              <w:t>Wei 2021</w:t>
            </w:r>
          </w:p>
        </w:tc>
        <w:tc>
          <w:tcPr>
            <w:tcW w:w="993" w:type="dxa"/>
            <w:noWrap/>
            <w:vAlign w:val="center"/>
            <w:hideMark/>
          </w:tcPr>
          <w:p w14:paraId="5DA573A6" w14:textId="054CCA9E" w:rsidR="00181E47" w:rsidRPr="005B6EFD" w:rsidRDefault="00181E47" w:rsidP="00B45719">
            <w:pPr>
              <w:pStyle w:val="Tablebullets"/>
              <w:numPr>
                <w:ilvl w:val="0"/>
                <w:numId w:val="0"/>
              </w:numPr>
              <w:spacing w:before="0" w:after="0"/>
            </w:pPr>
            <w:r w:rsidRPr="005B6EFD">
              <w:t>Proctor 2019</w:t>
            </w:r>
          </w:p>
        </w:tc>
        <w:tc>
          <w:tcPr>
            <w:tcW w:w="708" w:type="dxa"/>
            <w:noWrap/>
            <w:vAlign w:val="center"/>
            <w:hideMark/>
          </w:tcPr>
          <w:p w14:paraId="2F52A197" w14:textId="29C5F358" w:rsidR="00181E47" w:rsidRPr="005B6EFD" w:rsidRDefault="00181E47" w:rsidP="00B45719">
            <w:pPr>
              <w:pStyle w:val="Tablebullets"/>
              <w:numPr>
                <w:ilvl w:val="0"/>
                <w:numId w:val="0"/>
              </w:numPr>
              <w:spacing w:before="0" w:after="0"/>
            </w:pPr>
            <w:r w:rsidRPr="005B6EFD">
              <w:t>Rosales 2021</w:t>
            </w:r>
          </w:p>
        </w:tc>
        <w:tc>
          <w:tcPr>
            <w:tcW w:w="993" w:type="dxa"/>
            <w:noWrap/>
            <w:vAlign w:val="center"/>
            <w:hideMark/>
          </w:tcPr>
          <w:p w14:paraId="100DE21E" w14:textId="6F97B8EA" w:rsidR="00181E47" w:rsidRPr="005B6EFD" w:rsidRDefault="00181E47" w:rsidP="00B45719">
            <w:pPr>
              <w:pStyle w:val="Tablebullets"/>
              <w:numPr>
                <w:ilvl w:val="0"/>
                <w:numId w:val="0"/>
              </w:numPr>
              <w:spacing w:before="0" w:after="0"/>
            </w:pPr>
            <w:r w:rsidRPr="005B6EFD">
              <w:t>De Vuyst 2009</w:t>
            </w:r>
          </w:p>
        </w:tc>
        <w:tc>
          <w:tcPr>
            <w:tcW w:w="992" w:type="dxa"/>
            <w:noWrap/>
            <w:vAlign w:val="center"/>
            <w:hideMark/>
          </w:tcPr>
          <w:p w14:paraId="7FA85E94" w14:textId="2A9DC9F7" w:rsidR="00181E47" w:rsidRPr="005B6EFD" w:rsidRDefault="00181E47" w:rsidP="00B45719">
            <w:pPr>
              <w:pStyle w:val="Tablebullets"/>
              <w:numPr>
                <w:ilvl w:val="0"/>
                <w:numId w:val="0"/>
              </w:numPr>
              <w:spacing w:before="0" w:after="0"/>
            </w:pPr>
            <w:r w:rsidRPr="005B6EFD">
              <w:t>De Vuyst 2009</w:t>
            </w:r>
          </w:p>
        </w:tc>
        <w:tc>
          <w:tcPr>
            <w:tcW w:w="992" w:type="dxa"/>
            <w:noWrap/>
            <w:vAlign w:val="center"/>
            <w:hideMark/>
          </w:tcPr>
          <w:p w14:paraId="7941511E" w14:textId="79D5B3EA" w:rsidR="00181E47" w:rsidRPr="005B6EFD" w:rsidRDefault="00181E47" w:rsidP="00B45719">
            <w:pPr>
              <w:pStyle w:val="Tablebullets"/>
              <w:numPr>
                <w:ilvl w:val="0"/>
                <w:numId w:val="0"/>
              </w:numPr>
              <w:spacing w:before="0" w:after="0"/>
            </w:pPr>
            <w:r w:rsidRPr="005B6EFD">
              <w:t>Hillman 2015</w:t>
            </w:r>
          </w:p>
        </w:tc>
      </w:tr>
      <w:tr w:rsidR="00C07591" w:rsidRPr="005B6EFD" w14:paraId="6DD00AB9" w14:textId="77777777" w:rsidTr="00966827">
        <w:trPr>
          <w:trHeight w:val="320"/>
        </w:trPr>
        <w:tc>
          <w:tcPr>
            <w:tcW w:w="1129" w:type="dxa"/>
            <w:noWrap/>
            <w:vAlign w:val="center"/>
            <w:hideMark/>
          </w:tcPr>
          <w:p w14:paraId="64B4BAB1" w14:textId="77777777" w:rsidR="00C07591" w:rsidRPr="005B6EFD" w:rsidRDefault="00C07591" w:rsidP="00B45719">
            <w:pPr>
              <w:pStyle w:val="Tablebullets"/>
              <w:numPr>
                <w:ilvl w:val="0"/>
                <w:numId w:val="0"/>
              </w:numPr>
              <w:spacing w:before="0" w:after="0"/>
            </w:pPr>
            <w:r w:rsidRPr="005B6EFD">
              <w:t>Test positive for cytology</w:t>
            </w:r>
          </w:p>
        </w:tc>
        <w:tc>
          <w:tcPr>
            <w:tcW w:w="8080" w:type="dxa"/>
            <w:gridSpan w:val="10"/>
            <w:noWrap/>
            <w:vAlign w:val="center"/>
            <w:hideMark/>
          </w:tcPr>
          <w:p w14:paraId="1825663E" w14:textId="73E6BC3B" w:rsidR="00C07591" w:rsidRPr="005B6EFD" w:rsidRDefault="00C07591" w:rsidP="00B45719">
            <w:pPr>
              <w:pStyle w:val="Tablebullets"/>
              <w:numPr>
                <w:ilvl w:val="0"/>
                <w:numId w:val="0"/>
              </w:numPr>
              <w:spacing w:before="0" w:after="0"/>
            </w:pPr>
            <w:r w:rsidRPr="005B6EFD">
              <w:t xml:space="preserve">There was no evidence for test positive rates for cytology in </w:t>
            </w:r>
            <w:r w:rsidR="00641CE5" w:rsidRPr="005B6EFD">
              <w:t>hrHPV</w:t>
            </w:r>
            <w:r w:rsidRPr="005B6EFD">
              <w:t xml:space="preserve"> positive PICO </w:t>
            </w:r>
            <w:r w:rsidR="0023699C" w:rsidRPr="005B6EFD">
              <w:t>subpopulation</w:t>
            </w:r>
            <w:r w:rsidRPr="005B6EFD">
              <w:t>s.</w:t>
            </w:r>
          </w:p>
        </w:tc>
      </w:tr>
      <w:tr w:rsidR="00181E47" w:rsidRPr="005B6EFD" w14:paraId="1FD5B56F" w14:textId="77777777" w:rsidTr="00966827">
        <w:trPr>
          <w:trHeight w:val="320"/>
        </w:trPr>
        <w:tc>
          <w:tcPr>
            <w:tcW w:w="1129" w:type="dxa"/>
            <w:noWrap/>
            <w:vAlign w:val="center"/>
            <w:hideMark/>
          </w:tcPr>
          <w:p w14:paraId="61384FDE" w14:textId="77777777" w:rsidR="00181E47" w:rsidRPr="005B6EFD" w:rsidRDefault="00181E47" w:rsidP="00B45719">
            <w:pPr>
              <w:pStyle w:val="Tablebullets"/>
              <w:numPr>
                <w:ilvl w:val="0"/>
                <w:numId w:val="0"/>
              </w:numPr>
              <w:spacing w:before="0" w:after="0"/>
              <w:rPr>
                <w:b/>
                <w:bCs/>
              </w:rPr>
            </w:pPr>
            <w:r w:rsidRPr="005B6EFD">
              <w:rPr>
                <w:b/>
                <w:bCs/>
              </w:rPr>
              <w:t>Referred for HRA</w:t>
            </w:r>
          </w:p>
        </w:tc>
        <w:tc>
          <w:tcPr>
            <w:tcW w:w="851" w:type="dxa"/>
            <w:noWrap/>
            <w:vAlign w:val="center"/>
            <w:hideMark/>
          </w:tcPr>
          <w:p w14:paraId="485CF0CF" w14:textId="73FB6D32" w:rsidR="00181E47" w:rsidRPr="005B6EFD" w:rsidRDefault="00181E47" w:rsidP="00B45719">
            <w:pPr>
              <w:pStyle w:val="Tablebullets"/>
              <w:numPr>
                <w:ilvl w:val="0"/>
                <w:numId w:val="0"/>
              </w:numPr>
              <w:spacing w:before="0" w:after="0"/>
              <w:rPr>
                <w:b/>
                <w:bCs/>
              </w:rPr>
            </w:pPr>
            <w:r w:rsidRPr="005B6EFD">
              <w:rPr>
                <w:b/>
              </w:rPr>
              <w:t>6590</w:t>
            </w:r>
          </w:p>
        </w:tc>
        <w:tc>
          <w:tcPr>
            <w:tcW w:w="850" w:type="dxa"/>
            <w:noWrap/>
            <w:vAlign w:val="center"/>
            <w:hideMark/>
          </w:tcPr>
          <w:p w14:paraId="308F0406" w14:textId="0F990024" w:rsidR="00181E47" w:rsidRPr="005B6EFD" w:rsidRDefault="00181E47" w:rsidP="00B45719">
            <w:pPr>
              <w:pStyle w:val="Tablebullets"/>
              <w:numPr>
                <w:ilvl w:val="0"/>
                <w:numId w:val="0"/>
              </w:numPr>
              <w:spacing w:before="0" w:after="0"/>
              <w:rPr>
                <w:b/>
                <w:bCs/>
              </w:rPr>
            </w:pPr>
            <w:r w:rsidRPr="005B6EFD">
              <w:rPr>
                <w:b/>
              </w:rPr>
              <w:t>5530</w:t>
            </w:r>
          </w:p>
        </w:tc>
        <w:tc>
          <w:tcPr>
            <w:tcW w:w="810" w:type="dxa"/>
            <w:noWrap/>
            <w:vAlign w:val="center"/>
            <w:hideMark/>
          </w:tcPr>
          <w:p w14:paraId="799A3750" w14:textId="7BA72AFC" w:rsidR="00181E47" w:rsidRPr="005B6EFD" w:rsidRDefault="00181E47" w:rsidP="00B45719">
            <w:pPr>
              <w:pStyle w:val="Tablebullets"/>
              <w:numPr>
                <w:ilvl w:val="0"/>
                <w:numId w:val="0"/>
              </w:numPr>
              <w:spacing w:before="0" w:after="0"/>
              <w:rPr>
                <w:b/>
                <w:bCs/>
              </w:rPr>
            </w:pPr>
            <w:r w:rsidRPr="005B6EFD">
              <w:rPr>
                <w:b/>
              </w:rPr>
              <w:t>3305</w:t>
            </w:r>
          </w:p>
        </w:tc>
        <w:tc>
          <w:tcPr>
            <w:tcW w:w="891" w:type="dxa"/>
            <w:gridSpan w:val="2"/>
            <w:noWrap/>
            <w:vAlign w:val="center"/>
            <w:hideMark/>
          </w:tcPr>
          <w:p w14:paraId="2C48EFCD" w14:textId="5728F171" w:rsidR="00181E47" w:rsidRPr="005B6EFD" w:rsidRDefault="00181E47" w:rsidP="00B45719">
            <w:pPr>
              <w:pStyle w:val="Tablebullets"/>
              <w:numPr>
                <w:ilvl w:val="0"/>
                <w:numId w:val="0"/>
              </w:numPr>
              <w:spacing w:before="0" w:after="0"/>
              <w:rPr>
                <w:b/>
                <w:bCs/>
              </w:rPr>
            </w:pPr>
            <w:r w:rsidRPr="005B6EFD">
              <w:rPr>
                <w:b/>
              </w:rPr>
              <w:t>2058</w:t>
            </w:r>
          </w:p>
        </w:tc>
        <w:tc>
          <w:tcPr>
            <w:tcW w:w="993" w:type="dxa"/>
            <w:noWrap/>
            <w:vAlign w:val="center"/>
            <w:hideMark/>
          </w:tcPr>
          <w:p w14:paraId="052448FE" w14:textId="58C36B78" w:rsidR="00181E47" w:rsidRPr="005B6EFD" w:rsidRDefault="00181E47" w:rsidP="00B45719">
            <w:pPr>
              <w:pStyle w:val="Tablebullets"/>
              <w:numPr>
                <w:ilvl w:val="0"/>
                <w:numId w:val="0"/>
              </w:numPr>
              <w:spacing w:before="0" w:after="0"/>
              <w:rPr>
                <w:b/>
                <w:bCs/>
              </w:rPr>
            </w:pPr>
            <w:r w:rsidRPr="005B6EFD">
              <w:rPr>
                <w:b/>
              </w:rPr>
              <w:t>2012</w:t>
            </w:r>
          </w:p>
        </w:tc>
        <w:tc>
          <w:tcPr>
            <w:tcW w:w="708" w:type="dxa"/>
            <w:noWrap/>
            <w:vAlign w:val="center"/>
            <w:hideMark/>
          </w:tcPr>
          <w:p w14:paraId="5C10F09E" w14:textId="5BFEB841" w:rsidR="00181E47" w:rsidRPr="005B6EFD" w:rsidRDefault="00181E47" w:rsidP="00B45719">
            <w:pPr>
              <w:pStyle w:val="Tablebullets"/>
              <w:numPr>
                <w:ilvl w:val="0"/>
                <w:numId w:val="0"/>
              </w:numPr>
              <w:spacing w:before="0" w:after="0"/>
              <w:rPr>
                <w:b/>
                <w:bCs/>
              </w:rPr>
            </w:pPr>
            <w:r w:rsidRPr="005B6EFD">
              <w:rPr>
                <w:b/>
              </w:rPr>
              <w:t>719</w:t>
            </w:r>
          </w:p>
        </w:tc>
        <w:tc>
          <w:tcPr>
            <w:tcW w:w="993" w:type="dxa"/>
            <w:noWrap/>
            <w:vAlign w:val="center"/>
            <w:hideMark/>
          </w:tcPr>
          <w:p w14:paraId="10EBCE05" w14:textId="55EF7166" w:rsidR="00181E47" w:rsidRPr="005B6EFD" w:rsidRDefault="00181E47" w:rsidP="00B45719">
            <w:pPr>
              <w:pStyle w:val="Tablebullets"/>
              <w:numPr>
                <w:ilvl w:val="0"/>
                <w:numId w:val="0"/>
              </w:numPr>
              <w:spacing w:before="0" w:after="0"/>
              <w:rPr>
                <w:b/>
                <w:bCs/>
              </w:rPr>
            </w:pPr>
            <w:r w:rsidRPr="005B6EFD">
              <w:rPr>
                <w:b/>
              </w:rPr>
              <w:t>6449</w:t>
            </w:r>
          </w:p>
        </w:tc>
        <w:tc>
          <w:tcPr>
            <w:tcW w:w="992" w:type="dxa"/>
            <w:noWrap/>
            <w:vAlign w:val="center"/>
            <w:hideMark/>
          </w:tcPr>
          <w:p w14:paraId="414B4984" w14:textId="5DDE4373" w:rsidR="00181E47" w:rsidRPr="005B6EFD" w:rsidRDefault="00181E47" w:rsidP="00B45719">
            <w:pPr>
              <w:pStyle w:val="Tablebullets"/>
              <w:numPr>
                <w:ilvl w:val="0"/>
                <w:numId w:val="0"/>
              </w:numPr>
              <w:spacing w:before="0" w:after="0"/>
              <w:rPr>
                <w:b/>
                <w:bCs/>
              </w:rPr>
            </w:pPr>
            <w:r w:rsidRPr="005B6EFD">
              <w:rPr>
                <w:b/>
              </w:rPr>
              <w:t>7183</w:t>
            </w:r>
          </w:p>
        </w:tc>
        <w:tc>
          <w:tcPr>
            <w:tcW w:w="992" w:type="dxa"/>
            <w:noWrap/>
            <w:vAlign w:val="center"/>
            <w:hideMark/>
          </w:tcPr>
          <w:p w14:paraId="00503389" w14:textId="32CE741C" w:rsidR="00181E47" w:rsidRPr="005B6EFD" w:rsidRDefault="00181E47" w:rsidP="00B45719">
            <w:pPr>
              <w:pStyle w:val="Tablebullets"/>
              <w:numPr>
                <w:ilvl w:val="0"/>
                <w:numId w:val="0"/>
              </w:numPr>
              <w:spacing w:before="0" w:after="0"/>
              <w:rPr>
                <w:b/>
                <w:bCs/>
              </w:rPr>
            </w:pPr>
            <w:r w:rsidRPr="005B6EFD">
              <w:rPr>
                <w:b/>
              </w:rPr>
              <w:t>1323</w:t>
            </w:r>
          </w:p>
        </w:tc>
      </w:tr>
      <w:tr w:rsidR="00C07591" w:rsidRPr="005B6EFD" w14:paraId="214E047A" w14:textId="77777777" w:rsidTr="00966827">
        <w:trPr>
          <w:trHeight w:val="320"/>
        </w:trPr>
        <w:tc>
          <w:tcPr>
            <w:tcW w:w="1129" w:type="dxa"/>
            <w:noWrap/>
            <w:vAlign w:val="center"/>
            <w:hideMark/>
          </w:tcPr>
          <w:p w14:paraId="649E32AC" w14:textId="4AD1341E" w:rsidR="00C07591" w:rsidRPr="005B6EFD" w:rsidRDefault="00C07591" w:rsidP="00B45719">
            <w:pPr>
              <w:pStyle w:val="Tablebullets"/>
              <w:numPr>
                <w:ilvl w:val="0"/>
                <w:numId w:val="0"/>
              </w:numPr>
              <w:spacing w:before="0" w:after="0"/>
            </w:pPr>
            <w:r w:rsidRPr="005B6EFD">
              <w:t>Input</w:t>
            </w:r>
          </w:p>
        </w:tc>
        <w:tc>
          <w:tcPr>
            <w:tcW w:w="851" w:type="dxa"/>
            <w:noWrap/>
            <w:vAlign w:val="center"/>
            <w:hideMark/>
          </w:tcPr>
          <w:p w14:paraId="240AE66C" w14:textId="35492E23" w:rsidR="00C07591" w:rsidRPr="005B6EFD" w:rsidRDefault="00C07591" w:rsidP="00B45719">
            <w:pPr>
              <w:pStyle w:val="Tablebullets"/>
              <w:numPr>
                <w:ilvl w:val="0"/>
                <w:numId w:val="0"/>
              </w:numPr>
              <w:spacing w:before="0" w:after="0"/>
            </w:pPr>
            <w:r w:rsidRPr="005B6EFD">
              <w:t>0.</w:t>
            </w:r>
            <w:r w:rsidR="004C5F09" w:rsidRPr="005B6EFD">
              <w:t>659</w:t>
            </w:r>
          </w:p>
        </w:tc>
        <w:tc>
          <w:tcPr>
            <w:tcW w:w="850" w:type="dxa"/>
            <w:noWrap/>
            <w:vAlign w:val="center"/>
            <w:hideMark/>
          </w:tcPr>
          <w:p w14:paraId="51369354" w14:textId="511A1EF6" w:rsidR="00C07591" w:rsidRPr="005B6EFD" w:rsidRDefault="00C07591" w:rsidP="00B45719">
            <w:pPr>
              <w:pStyle w:val="Tablebullets"/>
              <w:numPr>
                <w:ilvl w:val="0"/>
                <w:numId w:val="0"/>
              </w:numPr>
              <w:spacing w:before="0" w:after="0"/>
            </w:pPr>
            <w:r w:rsidRPr="005B6EFD">
              <w:t>0.</w:t>
            </w:r>
            <w:r w:rsidR="004C5F09" w:rsidRPr="005B6EFD">
              <w:t>553</w:t>
            </w:r>
          </w:p>
        </w:tc>
        <w:tc>
          <w:tcPr>
            <w:tcW w:w="6379" w:type="dxa"/>
            <w:gridSpan w:val="8"/>
            <w:noWrap/>
            <w:vAlign w:val="center"/>
            <w:hideMark/>
          </w:tcPr>
          <w:p w14:paraId="4779A8D0" w14:textId="7222AE96" w:rsidR="00C07591" w:rsidRPr="005B6EFD" w:rsidRDefault="00C07591" w:rsidP="00B45719">
            <w:pPr>
              <w:pStyle w:val="Tablebullets"/>
              <w:numPr>
                <w:ilvl w:val="0"/>
                <w:numId w:val="0"/>
              </w:numPr>
              <w:spacing w:before="0" w:after="0"/>
            </w:pPr>
            <w:r w:rsidRPr="005B6EFD">
              <w:t>0.7</w:t>
            </w:r>
            <w:r w:rsidR="004C5F09" w:rsidRPr="005B6EFD">
              <w:t>6</w:t>
            </w:r>
            <w:r w:rsidRPr="005B6EFD">
              <w:t>5</w:t>
            </w:r>
          </w:p>
        </w:tc>
      </w:tr>
      <w:tr w:rsidR="007A11AF" w:rsidRPr="005B6EFD" w14:paraId="603E57CF" w14:textId="77777777" w:rsidTr="00966827">
        <w:trPr>
          <w:trHeight w:val="320"/>
        </w:trPr>
        <w:tc>
          <w:tcPr>
            <w:tcW w:w="1129" w:type="dxa"/>
            <w:noWrap/>
            <w:vAlign w:val="center"/>
            <w:hideMark/>
          </w:tcPr>
          <w:p w14:paraId="490E8D78" w14:textId="2891C322" w:rsidR="007A11AF" w:rsidRPr="005B6EFD" w:rsidRDefault="007A11AF" w:rsidP="00B45719">
            <w:pPr>
              <w:pStyle w:val="Tablebullets"/>
              <w:numPr>
                <w:ilvl w:val="0"/>
                <w:numId w:val="0"/>
              </w:numPr>
              <w:spacing w:before="0" w:after="0"/>
            </w:pPr>
            <w:r w:rsidRPr="005B6EFD" w:rsidDel="00802FA7">
              <w:t>Source</w:t>
            </w:r>
          </w:p>
        </w:tc>
        <w:tc>
          <w:tcPr>
            <w:tcW w:w="1701" w:type="dxa"/>
            <w:gridSpan w:val="2"/>
            <w:noWrap/>
            <w:vAlign w:val="center"/>
            <w:hideMark/>
          </w:tcPr>
          <w:p w14:paraId="1534B882" w14:textId="3790ADEC" w:rsidR="007A11AF" w:rsidRPr="005B6EFD" w:rsidRDefault="00D9671D" w:rsidP="00B45719">
            <w:pPr>
              <w:pStyle w:val="Tablebullets"/>
              <w:numPr>
                <w:ilvl w:val="0"/>
                <w:numId w:val="0"/>
              </w:numPr>
              <w:spacing w:before="0" w:after="0"/>
            </w:pPr>
            <w:r w:rsidRPr="005B6EFD">
              <w:t>Jin 2025</w:t>
            </w:r>
          </w:p>
          <w:p w14:paraId="54D3BCBF" w14:textId="74E4A1A1" w:rsidR="007A11AF" w:rsidRPr="005B6EFD" w:rsidRDefault="007A11AF" w:rsidP="00B45719">
            <w:pPr>
              <w:pStyle w:val="Tablebullets"/>
              <w:numPr>
                <w:ilvl w:val="0"/>
                <w:numId w:val="0"/>
              </w:numPr>
              <w:spacing w:before="0" w:after="0"/>
            </w:pPr>
            <w:r w:rsidRPr="005B6EFD">
              <w:t>HRA referral rate for total tested population</w:t>
            </w:r>
          </w:p>
        </w:tc>
        <w:tc>
          <w:tcPr>
            <w:tcW w:w="6379" w:type="dxa"/>
            <w:gridSpan w:val="8"/>
            <w:noWrap/>
            <w:vAlign w:val="center"/>
            <w:hideMark/>
          </w:tcPr>
          <w:p w14:paraId="2BAC565C" w14:textId="446D1345" w:rsidR="007A11AF" w:rsidRPr="005B6EFD" w:rsidRDefault="00D9671D" w:rsidP="00B45719">
            <w:pPr>
              <w:pStyle w:val="Tablebullets"/>
              <w:numPr>
                <w:ilvl w:val="0"/>
                <w:numId w:val="0"/>
              </w:numPr>
              <w:spacing w:before="0" w:after="0"/>
            </w:pPr>
            <w:r w:rsidRPr="005B6EFD">
              <w:t>Jin 2025</w:t>
            </w:r>
          </w:p>
          <w:p w14:paraId="7750579F" w14:textId="4FC132AB" w:rsidR="007A11AF" w:rsidRPr="005B6EFD" w:rsidRDefault="007A11AF" w:rsidP="00B45719">
            <w:pPr>
              <w:pStyle w:val="Tablebullets"/>
              <w:numPr>
                <w:ilvl w:val="0"/>
                <w:numId w:val="0"/>
              </w:numPr>
              <w:spacing w:before="0" w:after="0"/>
            </w:pPr>
            <w:r w:rsidRPr="005B6EFD">
              <w:t xml:space="preserve">Average HRA referral rate for those who test positive for </w:t>
            </w:r>
            <w:r w:rsidR="00641CE5" w:rsidRPr="005B6EFD">
              <w:t>hrHPV</w:t>
            </w:r>
            <w:r w:rsidRPr="005B6EFD">
              <w:t xml:space="preserve"> (across both MSM populations) from </w:t>
            </w:r>
            <w:r w:rsidR="00D9671D" w:rsidRPr="005B6EFD">
              <w:t>Jin 2025</w:t>
            </w:r>
            <w:r w:rsidRPr="005B6EFD">
              <w:t xml:space="preserve"> (referral rate for those who are </w:t>
            </w:r>
            <w:r w:rsidR="00641CE5" w:rsidRPr="005B6EFD">
              <w:t>hrHPV</w:t>
            </w:r>
            <w:r w:rsidRPr="005B6EFD">
              <w:t xml:space="preserve"> positive)</w:t>
            </w:r>
          </w:p>
        </w:tc>
      </w:tr>
      <w:tr w:rsidR="00181E47" w:rsidRPr="005B6EFD" w14:paraId="0F3FB42E" w14:textId="77777777" w:rsidTr="00966827">
        <w:trPr>
          <w:trHeight w:val="320"/>
        </w:trPr>
        <w:tc>
          <w:tcPr>
            <w:tcW w:w="1129" w:type="dxa"/>
            <w:noWrap/>
            <w:vAlign w:val="center"/>
            <w:hideMark/>
          </w:tcPr>
          <w:p w14:paraId="52BB935D" w14:textId="3E8C7E0E" w:rsidR="00181E47" w:rsidRPr="005B6EFD" w:rsidRDefault="00181E47" w:rsidP="00B45719">
            <w:pPr>
              <w:pStyle w:val="Tablebullets"/>
              <w:numPr>
                <w:ilvl w:val="0"/>
                <w:numId w:val="0"/>
              </w:numPr>
              <w:spacing w:before="0" w:after="0"/>
              <w:rPr>
                <w:b/>
                <w:bCs/>
              </w:rPr>
            </w:pPr>
            <w:r w:rsidRPr="005B6EFD">
              <w:rPr>
                <w:b/>
                <w:bCs/>
              </w:rPr>
              <w:t>Histologically confirmed HSIL¶</w:t>
            </w:r>
          </w:p>
        </w:tc>
        <w:tc>
          <w:tcPr>
            <w:tcW w:w="851" w:type="dxa"/>
            <w:noWrap/>
            <w:vAlign w:val="center"/>
            <w:hideMark/>
          </w:tcPr>
          <w:p w14:paraId="01113799" w14:textId="2789246C" w:rsidR="00181E47" w:rsidRPr="005B6EFD" w:rsidRDefault="00181E47" w:rsidP="00B45719">
            <w:pPr>
              <w:pStyle w:val="Tablebullets"/>
              <w:numPr>
                <w:ilvl w:val="0"/>
                <w:numId w:val="0"/>
              </w:numPr>
              <w:spacing w:before="0" w:after="0"/>
              <w:rPr>
                <w:b/>
                <w:bCs/>
              </w:rPr>
            </w:pPr>
            <w:r w:rsidRPr="005B6EFD">
              <w:rPr>
                <w:b/>
              </w:rPr>
              <w:t>1970</w:t>
            </w:r>
          </w:p>
        </w:tc>
        <w:tc>
          <w:tcPr>
            <w:tcW w:w="850" w:type="dxa"/>
            <w:noWrap/>
            <w:vAlign w:val="center"/>
            <w:hideMark/>
          </w:tcPr>
          <w:p w14:paraId="0C8E8FC6" w14:textId="5346FB5B" w:rsidR="00181E47" w:rsidRPr="005B6EFD" w:rsidRDefault="00181E47" w:rsidP="00B45719">
            <w:pPr>
              <w:pStyle w:val="Tablebullets"/>
              <w:numPr>
                <w:ilvl w:val="0"/>
                <w:numId w:val="0"/>
              </w:numPr>
              <w:spacing w:before="0" w:after="0"/>
              <w:rPr>
                <w:b/>
                <w:bCs/>
              </w:rPr>
            </w:pPr>
            <w:r w:rsidRPr="005B6EFD">
              <w:rPr>
                <w:b/>
              </w:rPr>
              <w:t>1653</w:t>
            </w:r>
          </w:p>
        </w:tc>
        <w:tc>
          <w:tcPr>
            <w:tcW w:w="810" w:type="dxa"/>
            <w:noWrap/>
            <w:vAlign w:val="center"/>
            <w:hideMark/>
          </w:tcPr>
          <w:p w14:paraId="542E5255" w14:textId="6525ADC5" w:rsidR="00181E47" w:rsidRPr="005B6EFD" w:rsidRDefault="00181E47" w:rsidP="00B45719">
            <w:pPr>
              <w:pStyle w:val="Tablebullets"/>
              <w:numPr>
                <w:ilvl w:val="0"/>
                <w:numId w:val="0"/>
              </w:numPr>
              <w:spacing w:before="0" w:after="0"/>
              <w:rPr>
                <w:b/>
                <w:bCs/>
              </w:rPr>
            </w:pPr>
            <w:r w:rsidRPr="005B6EFD">
              <w:rPr>
                <w:b/>
              </w:rPr>
              <w:t>988</w:t>
            </w:r>
          </w:p>
        </w:tc>
        <w:tc>
          <w:tcPr>
            <w:tcW w:w="891" w:type="dxa"/>
            <w:gridSpan w:val="2"/>
            <w:noWrap/>
            <w:vAlign w:val="center"/>
            <w:hideMark/>
          </w:tcPr>
          <w:p w14:paraId="10195D16" w14:textId="718844FE" w:rsidR="00181E47" w:rsidRPr="005B6EFD" w:rsidRDefault="00181E47" w:rsidP="00B45719">
            <w:pPr>
              <w:pStyle w:val="Tablebullets"/>
              <w:numPr>
                <w:ilvl w:val="0"/>
                <w:numId w:val="0"/>
              </w:numPr>
              <w:spacing w:before="0" w:after="0"/>
              <w:rPr>
                <w:b/>
                <w:bCs/>
              </w:rPr>
            </w:pPr>
            <w:r w:rsidRPr="005B6EFD">
              <w:rPr>
                <w:b/>
              </w:rPr>
              <w:t>615</w:t>
            </w:r>
          </w:p>
        </w:tc>
        <w:tc>
          <w:tcPr>
            <w:tcW w:w="993" w:type="dxa"/>
            <w:noWrap/>
            <w:vAlign w:val="center"/>
            <w:hideMark/>
          </w:tcPr>
          <w:p w14:paraId="3814DAD3" w14:textId="13CBA9BB" w:rsidR="00181E47" w:rsidRPr="005B6EFD" w:rsidRDefault="00181E47" w:rsidP="00B45719">
            <w:pPr>
              <w:pStyle w:val="Tablebullets"/>
              <w:numPr>
                <w:ilvl w:val="0"/>
                <w:numId w:val="0"/>
              </w:numPr>
              <w:spacing w:before="0" w:after="0"/>
              <w:rPr>
                <w:b/>
                <w:bCs/>
              </w:rPr>
            </w:pPr>
            <w:r w:rsidRPr="005B6EFD">
              <w:rPr>
                <w:b/>
              </w:rPr>
              <w:t>602</w:t>
            </w:r>
          </w:p>
        </w:tc>
        <w:tc>
          <w:tcPr>
            <w:tcW w:w="708" w:type="dxa"/>
            <w:noWrap/>
            <w:vAlign w:val="center"/>
            <w:hideMark/>
          </w:tcPr>
          <w:p w14:paraId="131BB595" w14:textId="073B1C51" w:rsidR="00181E47" w:rsidRPr="005B6EFD" w:rsidRDefault="00181E47" w:rsidP="00B45719">
            <w:pPr>
              <w:pStyle w:val="Tablebullets"/>
              <w:numPr>
                <w:ilvl w:val="0"/>
                <w:numId w:val="0"/>
              </w:numPr>
              <w:spacing w:before="0" w:after="0"/>
              <w:rPr>
                <w:b/>
                <w:bCs/>
              </w:rPr>
            </w:pPr>
            <w:r w:rsidRPr="005B6EFD">
              <w:rPr>
                <w:b/>
              </w:rPr>
              <w:t>215</w:t>
            </w:r>
          </w:p>
        </w:tc>
        <w:tc>
          <w:tcPr>
            <w:tcW w:w="993" w:type="dxa"/>
            <w:noWrap/>
            <w:vAlign w:val="center"/>
            <w:hideMark/>
          </w:tcPr>
          <w:p w14:paraId="2911E24F" w14:textId="01B9F771" w:rsidR="00181E47" w:rsidRPr="005B6EFD" w:rsidRDefault="00181E47" w:rsidP="00B45719">
            <w:pPr>
              <w:pStyle w:val="Tablebullets"/>
              <w:numPr>
                <w:ilvl w:val="0"/>
                <w:numId w:val="0"/>
              </w:numPr>
              <w:spacing w:before="0" w:after="0"/>
              <w:rPr>
                <w:b/>
                <w:bCs/>
              </w:rPr>
            </w:pPr>
            <w:r w:rsidRPr="005B6EFD">
              <w:rPr>
                <w:b/>
              </w:rPr>
              <w:t>1928</w:t>
            </w:r>
          </w:p>
        </w:tc>
        <w:tc>
          <w:tcPr>
            <w:tcW w:w="992" w:type="dxa"/>
            <w:noWrap/>
            <w:vAlign w:val="center"/>
            <w:hideMark/>
          </w:tcPr>
          <w:p w14:paraId="2E23A7A0" w14:textId="56565D60" w:rsidR="00181E47" w:rsidRPr="005B6EFD" w:rsidRDefault="00181E47" w:rsidP="00B45719">
            <w:pPr>
              <w:pStyle w:val="Tablebullets"/>
              <w:numPr>
                <w:ilvl w:val="0"/>
                <w:numId w:val="0"/>
              </w:numPr>
              <w:spacing w:before="0" w:after="0"/>
              <w:rPr>
                <w:b/>
                <w:bCs/>
              </w:rPr>
            </w:pPr>
            <w:r w:rsidRPr="005B6EFD">
              <w:rPr>
                <w:b/>
              </w:rPr>
              <w:t>2148</w:t>
            </w:r>
          </w:p>
        </w:tc>
        <w:tc>
          <w:tcPr>
            <w:tcW w:w="992" w:type="dxa"/>
            <w:noWrap/>
            <w:vAlign w:val="center"/>
            <w:hideMark/>
          </w:tcPr>
          <w:p w14:paraId="28E25E12" w14:textId="4A4915FA" w:rsidR="00181E47" w:rsidRPr="005B6EFD" w:rsidRDefault="00181E47" w:rsidP="00B45719">
            <w:pPr>
              <w:pStyle w:val="Tablebullets"/>
              <w:numPr>
                <w:ilvl w:val="0"/>
                <w:numId w:val="0"/>
              </w:numPr>
              <w:spacing w:before="0" w:after="0"/>
              <w:rPr>
                <w:b/>
                <w:bCs/>
              </w:rPr>
            </w:pPr>
            <w:r w:rsidRPr="005B6EFD">
              <w:rPr>
                <w:b/>
              </w:rPr>
              <w:t>396</w:t>
            </w:r>
          </w:p>
        </w:tc>
      </w:tr>
      <w:tr w:rsidR="00AA0BB1" w:rsidRPr="005B6EFD" w14:paraId="5EEB858E" w14:textId="77777777" w:rsidTr="00966827">
        <w:trPr>
          <w:trHeight w:val="320"/>
        </w:trPr>
        <w:tc>
          <w:tcPr>
            <w:tcW w:w="1129" w:type="dxa"/>
            <w:noWrap/>
            <w:vAlign w:val="center"/>
            <w:hideMark/>
          </w:tcPr>
          <w:p w14:paraId="19F001CF" w14:textId="37E5748B" w:rsidR="00AA0BB1" w:rsidRPr="005B6EFD" w:rsidRDefault="00AA0BB1" w:rsidP="00B45719">
            <w:pPr>
              <w:pStyle w:val="Tablebullets"/>
              <w:numPr>
                <w:ilvl w:val="0"/>
                <w:numId w:val="0"/>
              </w:numPr>
              <w:spacing w:before="0" w:after="0"/>
            </w:pPr>
            <w:r w:rsidRPr="005B6EFD">
              <w:t>Input</w:t>
            </w:r>
          </w:p>
        </w:tc>
        <w:tc>
          <w:tcPr>
            <w:tcW w:w="8080" w:type="dxa"/>
            <w:gridSpan w:val="10"/>
            <w:noWrap/>
            <w:vAlign w:val="center"/>
            <w:hideMark/>
          </w:tcPr>
          <w:p w14:paraId="731099DC" w14:textId="047ACF67" w:rsidR="00AA0BB1" w:rsidRPr="005B6EFD" w:rsidRDefault="00AA0BB1" w:rsidP="00B45719">
            <w:pPr>
              <w:pStyle w:val="Tablebullets"/>
              <w:numPr>
                <w:ilvl w:val="0"/>
                <w:numId w:val="0"/>
              </w:numPr>
              <w:spacing w:before="0" w:after="0"/>
            </w:pPr>
            <w:r w:rsidRPr="005B6EFD">
              <w:t>0.299</w:t>
            </w:r>
          </w:p>
        </w:tc>
      </w:tr>
      <w:tr w:rsidR="00AA0BB1" w:rsidRPr="005B6EFD" w14:paraId="7F6986D6" w14:textId="77777777" w:rsidTr="00966827">
        <w:trPr>
          <w:trHeight w:val="320"/>
        </w:trPr>
        <w:tc>
          <w:tcPr>
            <w:tcW w:w="1129" w:type="dxa"/>
            <w:noWrap/>
            <w:vAlign w:val="center"/>
            <w:hideMark/>
          </w:tcPr>
          <w:p w14:paraId="0C6F835D" w14:textId="7AA3276F" w:rsidR="00AA0BB1" w:rsidRPr="005B6EFD" w:rsidRDefault="00AA0BB1" w:rsidP="00B45719">
            <w:pPr>
              <w:pStyle w:val="Tablebullets"/>
              <w:numPr>
                <w:ilvl w:val="0"/>
                <w:numId w:val="0"/>
              </w:numPr>
              <w:spacing w:before="0" w:after="0"/>
            </w:pPr>
            <w:r w:rsidRPr="005B6EFD" w:rsidDel="00C10EC4">
              <w:t>Source</w:t>
            </w:r>
          </w:p>
        </w:tc>
        <w:tc>
          <w:tcPr>
            <w:tcW w:w="8080" w:type="dxa"/>
            <w:gridSpan w:val="10"/>
            <w:noWrap/>
            <w:vAlign w:val="center"/>
            <w:hideMark/>
          </w:tcPr>
          <w:p w14:paraId="1C9446B6" w14:textId="065159F3" w:rsidR="00AA0BB1" w:rsidRPr="005B6EFD" w:rsidRDefault="00AA0BB1" w:rsidP="00B45719">
            <w:pPr>
              <w:pStyle w:val="Tablebullets"/>
              <w:numPr>
                <w:ilvl w:val="0"/>
                <w:numId w:val="0"/>
              </w:numPr>
              <w:spacing w:before="0" w:after="0"/>
            </w:pPr>
            <w:r w:rsidRPr="005B6EFD">
              <w:t xml:space="preserve">Correspondence with author of </w:t>
            </w:r>
            <w:r w:rsidR="00D9671D" w:rsidRPr="005B6EFD">
              <w:t>Jin 2025</w:t>
            </w:r>
          </w:p>
        </w:tc>
      </w:tr>
      <w:tr w:rsidR="00181E47" w:rsidRPr="005B6EFD" w14:paraId="6528D9CE" w14:textId="77777777" w:rsidTr="00966827">
        <w:trPr>
          <w:trHeight w:val="320"/>
        </w:trPr>
        <w:tc>
          <w:tcPr>
            <w:tcW w:w="1129" w:type="dxa"/>
            <w:noWrap/>
            <w:vAlign w:val="center"/>
            <w:hideMark/>
          </w:tcPr>
          <w:p w14:paraId="362980F2" w14:textId="77777777" w:rsidR="00181E47" w:rsidRPr="005B6EFD" w:rsidRDefault="00181E47" w:rsidP="00B45719">
            <w:pPr>
              <w:pStyle w:val="Tablebullets"/>
              <w:numPr>
                <w:ilvl w:val="0"/>
                <w:numId w:val="0"/>
              </w:numPr>
              <w:spacing w:before="0" w:after="0"/>
              <w:rPr>
                <w:b/>
                <w:bCs/>
              </w:rPr>
            </w:pPr>
            <w:r w:rsidRPr="005B6EFD">
              <w:rPr>
                <w:b/>
                <w:bCs/>
              </w:rPr>
              <w:t>Cured following ablation at 12 months</w:t>
            </w:r>
          </w:p>
        </w:tc>
        <w:tc>
          <w:tcPr>
            <w:tcW w:w="851" w:type="dxa"/>
            <w:noWrap/>
            <w:vAlign w:val="center"/>
            <w:hideMark/>
          </w:tcPr>
          <w:p w14:paraId="71448938" w14:textId="70DCEA17" w:rsidR="00181E47" w:rsidRPr="005B6EFD" w:rsidRDefault="00181E47" w:rsidP="00B45719">
            <w:pPr>
              <w:pStyle w:val="Tablebullets"/>
              <w:numPr>
                <w:ilvl w:val="0"/>
                <w:numId w:val="0"/>
              </w:numPr>
              <w:spacing w:before="0" w:after="0"/>
              <w:rPr>
                <w:b/>
                <w:bCs/>
              </w:rPr>
            </w:pPr>
            <w:r w:rsidRPr="005B6EFD">
              <w:rPr>
                <w:b/>
              </w:rPr>
              <w:t>1399</w:t>
            </w:r>
          </w:p>
        </w:tc>
        <w:tc>
          <w:tcPr>
            <w:tcW w:w="850" w:type="dxa"/>
            <w:noWrap/>
            <w:vAlign w:val="center"/>
            <w:hideMark/>
          </w:tcPr>
          <w:p w14:paraId="6D512A38" w14:textId="660D5F20" w:rsidR="00181E47" w:rsidRPr="005B6EFD" w:rsidRDefault="00181E47" w:rsidP="00B45719">
            <w:pPr>
              <w:pStyle w:val="Tablebullets"/>
              <w:numPr>
                <w:ilvl w:val="0"/>
                <w:numId w:val="0"/>
              </w:numPr>
              <w:spacing w:before="0" w:after="0"/>
              <w:rPr>
                <w:b/>
                <w:bCs/>
              </w:rPr>
            </w:pPr>
            <w:r w:rsidRPr="005B6EFD">
              <w:rPr>
                <w:b/>
              </w:rPr>
              <w:t>1174</w:t>
            </w:r>
          </w:p>
        </w:tc>
        <w:tc>
          <w:tcPr>
            <w:tcW w:w="810" w:type="dxa"/>
            <w:noWrap/>
            <w:vAlign w:val="center"/>
            <w:hideMark/>
          </w:tcPr>
          <w:p w14:paraId="5DCD905E" w14:textId="2A0748AF" w:rsidR="00181E47" w:rsidRPr="005B6EFD" w:rsidRDefault="00181E47" w:rsidP="00B45719">
            <w:pPr>
              <w:pStyle w:val="Tablebullets"/>
              <w:numPr>
                <w:ilvl w:val="0"/>
                <w:numId w:val="0"/>
              </w:numPr>
              <w:spacing w:before="0" w:after="0"/>
              <w:rPr>
                <w:b/>
                <w:bCs/>
              </w:rPr>
            </w:pPr>
            <w:r w:rsidRPr="005B6EFD">
              <w:rPr>
                <w:b/>
              </w:rPr>
              <w:t>702</w:t>
            </w:r>
          </w:p>
        </w:tc>
        <w:tc>
          <w:tcPr>
            <w:tcW w:w="891" w:type="dxa"/>
            <w:gridSpan w:val="2"/>
            <w:noWrap/>
            <w:vAlign w:val="center"/>
            <w:hideMark/>
          </w:tcPr>
          <w:p w14:paraId="322840E3" w14:textId="747C374A" w:rsidR="00181E47" w:rsidRPr="005B6EFD" w:rsidRDefault="00181E47" w:rsidP="00B45719">
            <w:pPr>
              <w:pStyle w:val="Tablebullets"/>
              <w:numPr>
                <w:ilvl w:val="0"/>
                <w:numId w:val="0"/>
              </w:numPr>
              <w:spacing w:before="0" w:after="0"/>
              <w:rPr>
                <w:b/>
                <w:bCs/>
              </w:rPr>
            </w:pPr>
            <w:r w:rsidRPr="005B6EFD">
              <w:rPr>
                <w:b/>
              </w:rPr>
              <w:t>437</w:t>
            </w:r>
          </w:p>
        </w:tc>
        <w:tc>
          <w:tcPr>
            <w:tcW w:w="993" w:type="dxa"/>
            <w:noWrap/>
            <w:vAlign w:val="center"/>
            <w:hideMark/>
          </w:tcPr>
          <w:p w14:paraId="4D4E1D08" w14:textId="5C620A4B" w:rsidR="00181E47" w:rsidRPr="005B6EFD" w:rsidRDefault="00181E47" w:rsidP="00B45719">
            <w:pPr>
              <w:pStyle w:val="Tablebullets"/>
              <w:numPr>
                <w:ilvl w:val="0"/>
                <w:numId w:val="0"/>
              </w:numPr>
              <w:spacing w:before="0" w:after="0"/>
              <w:rPr>
                <w:b/>
                <w:bCs/>
              </w:rPr>
            </w:pPr>
            <w:r w:rsidRPr="005B6EFD">
              <w:rPr>
                <w:b/>
              </w:rPr>
              <w:t>427</w:t>
            </w:r>
          </w:p>
        </w:tc>
        <w:tc>
          <w:tcPr>
            <w:tcW w:w="708" w:type="dxa"/>
            <w:noWrap/>
            <w:vAlign w:val="center"/>
            <w:hideMark/>
          </w:tcPr>
          <w:p w14:paraId="48BC8A35" w14:textId="3831B531" w:rsidR="00181E47" w:rsidRPr="005B6EFD" w:rsidRDefault="00181E47" w:rsidP="00B45719">
            <w:pPr>
              <w:pStyle w:val="Tablebullets"/>
              <w:numPr>
                <w:ilvl w:val="0"/>
                <w:numId w:val="0"/>
              </w:numPr>
              <w:spacing w:before="0" w:after="0"/>
              <w:rPr>
                <w:b/>
                <w:bCs/>
              </w:rPr>
            </w:pPr>
            <w:r w:rsidRPr="005B6EFD">
              <w:rPr>
                <w:b/>
              </w:rPr>
              <w:t>153</w:t>
            </w:r>
          </w:p>
        </w:tc>
        <w:tc>
          <w:tcPr>
            <w:tcW w:w="993" w:type="dxa"/>
            <w:noWrap/>
            <w:vAlign w:val="center"/>
            <w:hideMark/>
          </w:tcPr>
          <w:p w14:paraId="040EE5FB" w14:textId="6600D963" w:rsidR="00181E47" w:rsidRPr="005B6EFD" w:rsidRDefault="00181E47" w:rsidP="00B45719">
            <w:pPr>
              <w:pStyle w:val="Tablebullets"/>
              <w:numPr>
                <w:ilvl w:val="0"/>
                <w:numId w:val="0"/>
              </w:numPr>
              <w:spacing w:before="0" w:after="0"/>
              <w:rPr>
                <w:b/>
                <w:bCs/>
              </w:rPr>
            </w:pPr>
            <w:r w:rsidRPr="005B6EFD">
              <w:rPr>
                <w:b/>
              </w:rPr>
              <w:t>1369</w:t>
            </w:r>
          </w:p>
        </w:tc>
        <w:tc>
          <w:tcPr>
            <w:tcW w:w="992" w:type="dxa"/>
            <w:noWrap/>
            <w:vAlign w:val="center"/>
            <w:hideMark/>
          </w:tcPr>
          <w:p w14:paraId="4A996FAD" w14:textId="49A09AD5" w:rsidR="00181E47" w:rsidRPr="005B6EFD" w:rsidRDefault="00181E47" w:rsidP="00B45719">
            <w:pPr>
              <w:pStyle w:val="Tablebullets"/>
              <w:numPr>
                <w:ilvl w:val="0"/>
                <w:numId w:val="0"/>
              </w:numPr>
              <w:spacing w:before="0" w:after="0"/>
              <w:rPr>
                <w:b/>
                <w:bCs/>
              </w:rPr>
            </w:pPr>
            <w:r w:rsidRPr="005B6EFD">
              <w:rPr>
                <w:b/>
              </w:rPr>
              <w:t>1525</w:t>
            </w:r>
          </w:p>
        </w:tc>
        <w:tc>
          <w:tcPr>
            <w:tcW w:w="992" w:type="dxa"/>
            <w:noWrap/>
            <w:vAlign w:val="center"/>
            <w:hideMark/>
          </w:tcPr>
          <w:p w14:paraId="7B5E211A" w14:textId="3160BE7D" w:rsidR="00181E47" w:rsidRPr="005B6EFD" w:rsidRDefault="00181E47" w:rsidP="00B45719">
            <w:pPr>
              <w:pStyle w:val="Tablebullets"/>
              <w:numPr>
                <w:ilvl w:val="0"/>
                <w:numId w:val="0"/>
              </w:numPr>
              <w:spacing w:before="0" w:after="0"/>
              <w:rPr>
                <w:b/>
                <w:bCs/>
              </w:rPr>
            </w:pPr>
            <w:r w:rsidRPr="005B6EFD">
              <w:rPr>
                <w:b/>
              </w:rPr>
              <w:t>281</w:t>
            </w:r>
          </w:p>
        </w:tc>
      </w:tr>
      <w:tr w:rsidR="00C07591" w:rsidRPr="005B6EFD" w14:paraId="789991D5" w14:textId="77777777" w:rsidTr="00966827">
        <w:trPr>
          <w:trHeight w:val="320"/>
        </w:trPr>
        <w:tc>
          <w:tcPr>
            <w:tcW w:w="1129" w:type="dxa"/>
            <w:noWrap/>
            <w:vAlign w:val="center"/>
            <w:hideMark/>
          </w:tcPr>
          <w:p w14:paraId="6B389B4F" w14:textId="07BDD369" w:rsidR="00C07591" w:rsidRPr="005B6EFD" w:rsidRDefault="00694D10" w:rsidP="00B45719">
            <w:pPr>
              <w:pStyle w:val="Tablebullets"/>
              <w:numPr>
                <w:ilvl w:val="0"/>
                <w:numId w:val="0"/>
              </w:numPr>
              <w:spacing w:before="0" w:after="0"/>
            </w:pPr>
            <w:r w:rsidRPr="005B6EFD">
              <w:t>Input</w:t>
            </w:r>
          </w:p>
        </w:tc>
        <w:tc>
          <w:tcPr>
            <w:tcW w:w="8080" w:type="dxa"/>
            <w:gridSpan w:val="10"/>
            <w:noWrap/>
            <w:vAlign w:val="center"/>
            <w:hideMark/>
          </w:tcPr>
          <w:p w14:paraId="736158D3" w14:textId="0D2D5EE6" w:rsidR="00C07591" w:rsidRPr="005B6EFD" w:rsidRDefault="00C07591" w:rsidP="00B45719">
            <w:pPr>
              <w:pStyle w:val="Tablebullets"/>
              <w:numPr>
                <w:ilvl w:val="0"/>
                <w:numId w:val="0"/>
              </w:numPr>
              <w:spacing w:before="0" w:after="0"/>
            </w:pPr>
            <w:r w:rsidRPr="005B6EFD">
              <w:t>0.71</w:t>
            </w:r>
          </w:p>
        </w:tc>
      </w:tr>
      <w:tr w:rsidR="00C07591" w:rsidRPr="005B6EFD" w14:paraId="262FE4A1" w14:textId="77777777" w:rsidTr="00966827">
        <w:trPr>
          <w:trHeight w:val="320"/>
        </w:trPr>
        <w:tc>
          <w:tcPr>
            <w:tcW w:w="1129" w:type="dxa"/>
            <w:noWrap/>
            <w:vAlign w:val="center"/>
            <w:hideMark/>
          </w:tcPr>
          <w:p w14:paraId="367C89E5" w14:textId="0FE407D9" w:rsidR="00C07591" w:rsidRPr="005B6EFD" w:rsidRDefault="00C07591" w:rsidP="00B45719">
            <w:pPr>
              <w:pStyle w:val="Tablebullets"/>
              <w:numPr>
                <w:ilvl w:val="0"/>
                <w:numId w:val="0"/>
              </w:numPr>
              <w:spacing w:before="0" w:after="0"/>
            </w:pPr>
            <w:r w:rsidRPr="005B6EFD">
              <w:t>Source</w:t>
            </w:r>
          </w:p>
        </w:tc>
        <w:tc>
          <w:tcPr>
            <w:tcW w:w="8080" w:type="dxa"/>
            <w:gridSpan w:val="10"/>
            <w:noWrap/>
            <w:vAlign w:val="center"/>
            <w:hideMark/>
          </w:tcPr>
          <w:p w14:paraId="199FE564" w14:textId="2A572EFF" w:rsidR="00C07591" w:rsidRPr="005B6EFD" w:rsidRDefault="00C07591" w:rsidP="00B45719">
            <w:pPr>
              <w:pStyle w:val="Tablebullets"/>
              <w:numPr>
                <w:ilvl w:val="0"/>
                <w:numId w:val="0"/>
              </w:numPr>
              <w:spacing w:before="0" w:after="0"/>
            </w:pPr>
            <w:r w:rsidRPr="005B6EFD">
              <w:t>Goldstone 2019</w:t>
            </w:r>
            <w:r w:rsidR="006F4254" w:rsidRPr="005B6EFD">
              <w:t>** (cure rate at 12 months for PLWH)</w:t>
            </w:r>
          </w:p>
        </w:tc>
      </w:tr>
      <w:tr w:rsidR="00181E47" w:rsidRPr="005B6EFD" w14:paraId="7768AE4D" w14:textId="77777777" w:rsidTr="00966827">
        <w:trPr>
          <w:trHeight w:val="320"/>
        </w:trPr>
        <w:tc>
          <w:tcPr>
            <w:tcW w:w="1129" w:type="dxa"/>
            <w:noWrap/>
            <w:vAlign w:val="center"/>
            <w:hideMark/>
          </w:tcPr>
          <w:p w14:paraId="1662A9EA" w14:textId="77777777" w:rsidR="00181E47" w:rsidRPr="005B6EFD" w:rsidRDefault="00181E47" w:rsidP="00B45719">
            <w:pPr>
              <w:pStyle w:val="Tablebullets"/>
              <w:numPr>
                <w:ilvl w:val="0"/>
                <w:numId w:val="0"/>
              </w:numPr>
              <w:spacing w:before="0" w:after="0"/>
              <w:rPr>
                <w:b/>
                <w:bCs/>
              </w:rPr>
            </w:pPr>
            <w:r w:rsidRPr="005B6EFD">
              <w:rPr>
                <w:b/>
                <w:bCs/>
              </w:rPr>
              <w:t>Recurrence following ablation at 12 months</w:t>
            </w:r>
          </w:p>
        </w:tc>
        <w:tc>
          <w:tcPr>
            <w:tcW w:w="851" w:type="dxa"/>
            <w:noWrap/>
            <w:vAlign w:val="center"/>
            <w:hideMark/>
          </w:tcPr>
          <w:p w14:paraId="621D3D0A" w14:textId="67788478" w:rsidR="00181E47" w:rsidRPr="005B6EFD" w:rsidRDefault="00181E47" w:rsidP="00B45719">
            <w:pPr>
              <w:pStyle w:val="Tablebullets"/>
              <w:numPr>
                <w:ilvl w:val="0"/>
                <w:numId w:val="0"/>
              </w:numPr>
              <w:spacing w:before="0" w:after="0"/>
              <w:rPr>
                <w:b/>
                <w:bCs/>
              </w:rPr>
            </w:pPr>
            <w:r w:rsidRPr="005B6EFD">
              <w:rPr>
                <w:b/>
              </w:rPr>
              <w:t>571</w:t>
            </w:r>
          </w:p>
        </w:tc>
        <w:tc>
          <w:tcPr>
            <w:tcW w:w="850" w:type="dxa"/>
            <w:noWrap/>
            <w:vAlign w:val="center"/>
            <w:hideMark/>
          </w:tcPr>
          <w:p w14:paraId="16BB89F8" w14:textId="157EDF3D" w:rsidR="00181E47" w:rsidRPr="005B6EFD" w:rsidRDefault="00181E47" w:rsidP="00B45719">
            <w:pPr>
              <w:pStyle w:val="Tablebullets"/>
              <w:numPr>
                <w:ilvl w:val="0"/>
                <w:numId w:val="0"/>
              </w:numPr>
              <w:spacing w:before="0" w:after="0"/>
              <w:rPr>
                <w:b/>
                <w:bCs/>
              </w:rPr>
            </w:pPr>
            <w:r w:rsidRPr="005B6EFD">
              <w:rPr>
                <w:b/>
              </w:rPr>
              <w:t>480</w:t>
            </w:r>
          </w:p>
        </w:tc>
        <w:tc>
          <w:tcPr>
            <w:tcW w:w="810" w:type="dxa"/>
            <w:noWrap/>
            <w:vAlign w:val="center"/>
            <w:hideMark/>
          </w:tcPr>
          <w:p w14:paraId="33A8A0B3" w14:textId="3F46F35D" w:rsidR="00181E47" w:rsidRPr="005B6EFD" w:rsidRDefault="00181E47" w:rsidP="00B45719">
            <w:pPr>
              <w:pStyle w:val="Tablebullets"/>
              <w:numPr>
                <w:ilvl w:val="0"/>
                <w:numId w:val="0"/>
              </w:numPr>
              <w:spacing w:before="0" w:after="0"/>
              <w:rPr>
                <w:b/>
                <w:bCs/>
              </w:rPr>
            </w:pPr>
            <w:r w:rsidRPr="005B6EFD">
              <w:rPr>
                <w:b/>
              </w:rPr>
              <w:t>287</w:t>
            </w:r>
          </w:p>
        </w:tc>
        <w:tc>
          <w:tcPr>
            <w:tcW w:w="891" w:type="dxa"/>
            <w:gridSpan w:val="2"/>
            <w:noWrap/>
            <w:vAlign w:val="center"/>
            <w:hideMark/>
          </w:tcPr>
          <w:p w14:paraId="6729AFF1" w14:textId="1FF30636" w:rsidR="00181E47" w:rsidRPr="005B6EFD" w:rsidRDefault="00181E47" w:rsidP="00B45719">
            <w:pPr>
              <w:pStyle w:val="Tablebullets"/>
              <w:numPr>
                <w:ilvl w:val="0"/>
                <w:numId w:val="0"/>
              </w:numPr>
              <w:spacing w:before="0" w:after="0"/>
              <w:rPr>
                <w:b/>
                <w:bCs/>
              </w:rPr>
            </w:pPr>
            <w:r w:rsidRPr="005B6EFD">
              <w:rPr>
                <w:b/>
              </w:rPr>
              <w:t>178</w:t>
            </w:r>
          </w:p>
        </w:tc>
        <w:tc>
          <w:tcPr>
            <w:tcW w:w="993" w:type="dxa"/>
            <w:noWrap/>
            <w:vAlign w:val="center"/>
            <w:hideMark/>
          </w:tcPr>
          <w:p w14:paraId="454FA43D" w14:textId="49420DC6" w:rsidR="00181E47" w:rsidRPr="005B6EFD" w:rsidRDefault="00181E47" w:rsidP="00B45719">
            <w:pPr>
              <w:pStyle w:val="Tablebullets"/>
              <w:numPr>
                <w:ilvl w:val="0"/>
                <w:numId w:val="0"/>
              </w:numPr>
              <w:spacing w:before="0" w:after="0"/>
              <w:rPr>
                <w:b/>
                <w:bCs/>
              </w:rPr>
            </w:pPr>
            <w:r w:rsidRPr="005B6EFD">
              <w:rPr>
                <w:b/>
              </w:rPr>
              <w:t>174</w:t>
            </w:r>
          </w:p>
        </w:tc>
        <w:tc>
          <w:tcPr>
            <w:tcW w:w="708" w:type="dxa"/>
            <w:noWrap/>
            <w:vAlign w:val="center"/>
            <w:hideMark/>
          </w:tcPr>
          <w:p w14:paraId="1B5CA363" w14:textId="06173BB3" w:rsidR="00181E47" w:rsidRPr="005B6EFD" w:rsidRDefault="00181E47" w:rsidP="00B45719">
            <w:pPr>
              <w:pStyle w:val="Tablebullets"/>
              <w:numPr>
                <w:ilvl w:val="0"/>
                <w:numId w:val="0"/>
              </w:numPr>
              <w:spacing w:before="0" w:after="0"/>
              <w:rPr>
                <w:b/>
                <w:bCs/>
              </w:rPr>
            </w:pPr>
            <w:r w:rsidRPr="005B6EFD">
              <w:rPr>
                <w:b/>
              </w:rPr>
              <w:t>62</w:t>
            </w:r>
          </w:p>
        </w:tc>
        <w:tc>
          <w:tcPr>
            <w:tcW w:w="993" w:type="dxa"/>
            <w:noWrap/>
            <w:vAlign w:val="center"/>
            <w:hideMark/>
          </w:tcPr>
          <w:p w14:paraId="4BF4BDAB" w14:textId="445A028A" w:rsidR="00181E47" w:rsidRPr="005B6EFD" w:rsidRDefault="00181E47" w:rsidP="00B45719">
            <w:pPr>
              <w:pStyle w:val="Tablebullets"/>
              <w:numPr>
                <w:ilvl w:val="0"/>
                <w:numId w:val="0"/>
              </w:numPr>
              <w:spacing w:before="0" w:after="0"/>
              <w:rPr>
                <w:b/>
                <w:bCs/>
              </w:rPr>
            </w:pPr>
            <w:r w:rsidRPr="005B6EFD">
              <w:rPr>
                <w:b/>
              </w:rPr>
              <w:t>559</w:t>
            </w:r>
          </w:p>
        </w:tc>
        <w:tc>
          <w:tcPr>
            <w:tcW w:w="992" w:type="dxa"/>
            <w:noWrap/>
            <w:vAlign w:val="center"/>
            <w:hideMark/>
          </w:tcPr>
          <w:p w14:paraId="071D2583" w14:textId="4C205108" w:rsidR="00181E47" w:rsidRPr="005B6EFD" w:rsidRDefault="00181E47" w:rsidP="00B45719">
            <w:pPr>
              <w:pStyle w:val="Tablebullets"/>
              <w:numPr>
                <w:ilvl w:val="0"/>
                <w:numId w:val="0"/>
              </w:numPr>
              <w:spacing w:before="0" w:after="0"/>
              <w:rPr>
                <w:b/>
                <w:bCs/>
              </w:rPr>
            </w:pPr>
            <w:r w:rsidRPr="005B6EFD">
              <w:rPr>
                <w:b/>
              </w:rPr>
              <w:t>623</w:t>
            </w:r>
          </w:p>
        </w:tc>
        <w:tc>
          <w:tcPr>
            <w:tcW w:w="992" w:type="dxa"/>
            <w:noWrap/>
            <w:vAlign w:val="center"/>
            <w:hideMark/>
          </w:tcPr>
          <w:p w14:paraId="0434C4A5" w14:textId="0ED18523" w:rsidR="00181E47" w:rsidRPr="005B6EFD" w:rsidRDefault="00181E47" w:rsidP="00B45719">
            <w:pPr>
              <w:pStyle w:val="Tablebullets"/>
              <w:numPr>
                <w:ilvl w:val="0"/>
                <w:numId w:val="0"/>
              </w:numPr>
              <w:spacing w:before="0" w:after="0"/>
              <w:rPr>
                <w:b/>
                <w:bCs/>
              </w:rPr>
            </w:pPr>
            <w:r w:rsidRPr="005B6EFD">
              <w:rPr>
                <w:b/>
              </w:rPr>
              <w:t>115</w:t>
            </w:r>
          </w:p>
        </w:tc>
      </w:tr>
      <w:tr w:rsidR="00C07591" w:rsidRPr="005B6EFD" w14:paraId="3EC20B63" w14:textId="77777777" w:rsidTr="00966827">
        <w:trPr>
          <w:trHeight w:val="320"/>
        </w:trPr>
        <w:tc>
          <w:tcPr>
            <w:tcW w:w="1129" w:type="dxa"/>
            <w:noWrap/>
            <w:vAlign w:val="center"/>
            <w:hideMark/>
          </w:tcPr>
          <w:p w14:paraId="05F3C14E" w14:textId="4C572467" w:rsidR="00C07591" w:rsidRPr="005B6EFD" w:rsidRDefault="00C07591" w:rsidP="00B45719">
            <w:pPr>
              <w:pStyle w:val="Tablebullets"/>
              <w:numPr>
                <w:ilvl w:val="0"/>
                <w:numId w:val="0"/>
              </w:numPr>
              <w:spacing w:before="0" w:after="0"/>
            </w:pPr>
            <w:r w:rsidRPr="005B6EFD">
              <w:t>Input</w:t>
            </w:r>
          </w:p>
        </w:tc>
        <w:tc>
          <w:tcPr>
            <w:tcW w:w="8080" w:type="dxa"/>
            <w:gridSpan w:val="10"/>
            <w:noWrap/>
            <w:vAlign w:val="center"/>
            <w:hideMark/>
          </w:tcPr>
          <w:p w14:paraId="52CDDDC7" w14:textId="421F4759" w:rsidR="00C07591" w:rsidRPr="005B6EFD" w:rsidRDefault="00C07591" w:rsidP="00B45719">
            <w:pPr>
              <w:pStyle w:val="Tablebullets"/>
              <w:numPr>
                <w:ilvl w:val="0"/>
                <w:numId w:val="0"/>
              </w:numPr>
              <w:spacing w:before="0" w:after="0"/>
            </w:pPr>
            <w:r w:rsidRPr="005B6EFD">
              <w:t>0.29</w:t>
            </w:r>
          </w:p>
        </w:tc>
      </w:tr>
      <w:tr w:rsidR="00C07591" w:rsidRPr="005B6EFD" w14:paraId="48C0EB4A" w14:textId="77777777" w:rsidTr="00966827">
        <w:trPr>
          <w:trHeight w:val="320"/>
        </w:trPr>
        <w:tc>
          <w:tcPr>
            <w:tcW w:w="1129" w:type="dxa"/>
            <w:noWrap/>
            <w:vAlign w:val="center"/>
            <w:hideMark/>
          </w:tcPr>
          <w:p w14:paraId="353BA49D" w14:textId="3A0DDC09" w:rsidR="00C07591" w:rsidRPr="005B6EFD" w:rsidRDefault="00C07591" w:rsidP="00B45719">
            <w:pPr>
              <w:pStyle w:val="Tablebullets"/>
              <w:numPr>
                <w:ilvl w:val="0"/>
                <w:numId w:val="0"/>
              </w:numPr>
              <w:spacing w:before="0" w:after="0"/>
            </w:pPr>
            <w:r w:rsidRPr="005B6EFD">
              <w:t>Source</w:t>
            </w:r>
          </w:p>
        </w:tc>
        <w:tc>
          <w:tcPr>
            <w:tcW w:w="8080" w:type="dxa"/>
            <w:gridSpan w:val="10"/>
            <w:noWrap/>
            <w:vAlign w:val="center"/>
            <w:hideMark/>
          </w:tcPr>
          <w:p w14:paraId="114615D9" w14:textId="04DE73EE" w:rsidR="00C07591" w:rsidRPr="005B6EFD" w:rsidRDefault="00C07591" w:rsidP="00B45719">
            <w:pPr>
              <w:pStyle w:val="Tablebullets"/>
              <w:numPr>
                <w:ilvl w:val="0"/>
                <w:numId w:val="0"/>
              </w:numPr>
              <w:spacing w:before="0" w:after="0"/>
            </w:pPr>
            <w:r w:rsidRPr="005B6EFD">
              <w:t>Goldstone 2019</w:t>
            </w:r>
            <w:r w:rsidR="006F4254" w:rsidRPr="005B6EFD">
              <w:t>**</w:t>
            </w:r>
            <w:r w:rsidRPr="005B6EFD">
              <w:t xml:space="preserve"> (inverse of cure rate)</w:t>
            </w:r>
          </w:p>
        </w:tc>
      </w:tr>
      <w:tr w:rsidR="00181E47" w:rsidRPr="005B6EFD" w14:paraId="639200D9" w14:textId="77777777" w:rsidTr="00966827">
        <w:trPr>
          <w:trHeight w:val="320"/>
        </w:trPr>
        <w:tc>
          <w:tcPr>
            <w:tcW w:w="1129" w:type="dxa"/>
            <w:noWrap/>
            <w:vAlign w:val="center"/>
          </w:tcPr>
          <w:p w14:paraId="7796973A" w14:textId="1FD6891D" w:rsidR="00181E47" w:rsidRPr="005B6EFD" w:rsidRDefault="00181E47" w:rsidP="00B45719">
            <w:pPr>
              <w:pStyle w:val="Tablebullets"/>
              <w:numPr>
                <w:ilvl w:val="0"/>
                <w:numId w:val="0"/>
              </w:numPr>
              <w:spacing w:before="0" w:after="0"/>
              <w:rPr>
                <w:b/>
                <w:bCs/>
              </w:rPr>
            </w:pPr>
            <w:r w:rsidRPr="005B6EFD">
              <w:rPr>
                <w:b/>
                <w:bCs/>
              </w:rPr>
              <w:t>Progression to anal cancer after 12 months</w:t>
            </w:r>
          </w:p>
        </w:tc>
        <w:tc>
          <w:tcPr>
            <w:tcW w:w="851" w:type="dxa"/>
            <w:noWrap/>
            <w:vAlign w:val="center"/>
          </w:tcPr>
          <w:p w14:paraId="67347963" w14:textId="16ED5267" w:rsidR="00181E47" w:rsidRPr="005B6EFD" w:rsidRDefault="00181E47" w:rsidP="00B45719">
            <w:pPr>
              <w:pStyle w:val="Tablebullets"/>
              <w:numPr>
                <w:ilvl w:val="0"/>
                <w:numId w:val="0"/>
              </w:numPr>
              <w:spacing w:before="0" w:after="0"/>
              <w:rPr>
                <w:b/>
                <w:bCs/>
              </w:rPr>
            </w:pPr>
            <w:r w:rsidRPr="005B6EFD">
              <w:rPr>
                <w:b/>
              </w:rPr>
              <w:t>1</w:t>
            </w:r>
          </w:p>
        </w:tc>
        <w:tc>
          <w:tcPr>
            <w:tcW w:w="850" w:type="dxa"/>
            <w:noWrap/>
            <w:vAlign w:val="center"/>
          </w:tcPr>
          <w:p w14:paraId="6321CBC4" w14:textId="297F0639" w:rsidR="00181E47" w:rsidRPr="005B6EFD" w:rsidRDefault="00181E47" w:rsidP="00B45719">
            <w:pPr>
              <w:pStyle w:val="Tablebullets"/>
              <w:numPr>
                <w:ilvl w:val="0"/>
                <w:numId w:val="0"/>
              </w:numPr>
              <w:spacing w:before="0" w:after="0"/>
              <w:rPr>
                <w:b/>
                <w:bCs/>
              </w:rPr>
            </w:pPr>
            <w:r w:rsidRPr="005B6EFD">
              <w:rPr>
                <w:b/>
              </w:rPr>
              <w:t>1</w:t>
            </w:r>
          </w:p>
        </w:tc>
        <w:tc>
          <w:tcPr>
            <w:tcW w:w="810" w:type="dxa"/>
            <w:noWrap/>
            <w:vAlign w:val="center"/>
          </w:tcPr>
          <w:p w14:paraId="22930143" w14:textId="091E7328" w:rsidR="00181E47" w:rsidRPr="005B6EFD" w:rsidRDefault="00181E47" w:rsidP="00B45719">
            <w:pPr>
              <w:pStyle w:val="Tablebullets"/>
              <w:numPr>
                <w:ilvl w:val="0"/>
                <w:numId w:val="0"/>
              </w:numPr>
              <w:spacing w:before="0" w:after="0"/>
              <w:rPr>
                <w:b/>
                <w:bCs/>
              </w:rPr>
            </w:pPr>
            <w:r w:rsidRPr="005B6EFD">
              <w:rPr>
                <w:b/>
              </w:rPr>
              <w:t>0</w:t>
            </w:r>
          </w:p>
        </w:tc>
        <w:tc>
          <w:tcPr>
            <w:tcW w:w="891" w:type="dxa"/>
            <w:gridSpan w:val="2"/>
            <w:noWrap/>
            <w:vAlign w:val="center"/>
          </w:tcPr>
          <w:p w14:paraId="7CA41FC2" w14:textId="70346CB7" w:rsidR="00181E47" w:rsidRPr="005B6EFD" w:rsidRDefault="00181E47" w:rsidP="00B45719">
            <w:pPr>
              <w:pStyle w:val="Tablebullets"/>
              <w:numPr>
                <w:ilvl w:val="0"/>
                <w:numId w:val="0"/>
              </w:numPr>
              <w:spacing w:before="0" w:after="0"/>
              <w:rPr>
                <w:b/>
                <w:bCs/>
              </w:rPr>
            </w:pPr>
            <w:r w:rsidRPr="005B6EFD">
              <w:rPr>
                <w:b/>
              </w:rPr>
              <w:t>0</w:t>
            </w:r>
          </w:p>
        </w:tc>
        <w:tc>
          <w:tcPr>
            <w:tcW w:w="993" w:type="dxa"/>
            <w:noWrap/>
            <w:vAlign w:val="center"/>
          </w:tcPr>
          <w:p w14:paraId="3F634D10" w14:textId="263BA89C" w:rsidR="00181E47" w:rsidRPr="005B6EFD" w:rsidRDefault="00181E47" w:rsidP="00B45719">
            <w:pPr>
              <w:pStyle w:val="Tablebullets"/>
              <w:numPr>
                <w:ilvl w:val="0"/>
                <w:numId w:val="0"/>
              </w:numPr>
              <w:spacing w:before="0" w:after="0"/>
              <w:rPr>
                <w:b/>
                <w:bCs/>
              </w:rPr>
            </w:pPr>
            <w:r w:rsidRPr="005B6EFD">
              <w:rPr>
                <w:b/>
              </w:rPr>
              <w:t>0</w:t>
            </w:r>
          </w:p>
        </w:tc>
        <w:tc>
          <w:tcPr>
            <w:tcW w:w="708" w:type="dxa"/>
            <w:noWrap/>
            <w:vAlign w:val="center"/>
          </w:tcPr>
          <w:p w14:paraId="5F9034C1" w14:textId="59C03386" w:rsidR="00181E47" w:rsidRPr="005B6EFD" w:rsidRDefault="00181E47" w:rsidP="00B45719">
            <w:pPr>
              <w:pStyle w:val="Tablebullets"/>
              <w:numPr>
                <w:ilvl w:val="0"/>
                <w:numId w:val="0"/>
              </w:numPr>
              <w:spacing w:before="0" w:after="0"/>
              <w:rPr>
                <w:b/>
                <w:bCs/>
              </w:rPr>
            </w:pPr>
            <w:r w:rsidRPr="005B6EFD">
              <w:rPr>
                <w:b/>
              </w:rPr>
              <w:t>0</w:t>
            </w:r>
          </w:p>
        </w:tc>
        <w:tc>
          <w:tcPr>
            <w:tcW w:w="993" w:type="dxa"/>
            <w:noWrap/>
            <w:vAlign w:val="center"/>
          </w:tcPr>
          <w:p w14:paraId="3A44B711" w14:textId="3D858721" w:rsidR="00181E47" w:rsidRPr="005B6EFD" w:rsidRDefault="00181E47" w:rsidP="00B45719">
            <w:pPr>
              <w:pStyle w:val="Tablebullets"/>
              <w:numPr>
                <w:ilvl w:val="0"/>
                <w:numId w:val="0"/>
              </w:numPr>
              <w:spacing w:before="0" w:after="0"/>
              <w:rPr>
                <w:b/>
                <w:bCs/>
              </w:rPr>
            </w:pPr>
            <w:r w:rsidRPr="005B6EFD">
              <w:rPr>
                <w:b/>
              </w:rPr>
              <w:t>1</w:t>
            </w:r>
          </w:p>
        </w:tc>
        <w:tc>
          <w:tcPr>
            <w:tcW w:w="992" w:type="dxa"/>
            <w:noWrap/>
            <w:vAlign w:val="center"/>
          </w:tcPr>
          <w:p w14:paraId="792FD0AD" w14:textId="469DC299" w:rsidR="00181E47" w:rsidRPr="005B6EFD" w:rsidRDefault="00181E47" w:rsidP="00B45719">
            <w:pPr>
              <w:pStyle w:val="Tablebullets"/>
              <w:numPr>
                <w:ilvl w:val="0"/>
                <w:numId w:val="0"/>
              </w:numPr>
              <w:spacing w:before="0" w:after="0"/>
              <w:rPr>
                <w:b/>
                <w:bCs/>
              </w:rPr>
            </w:pPr>
            <w:r w:rsidRPr="005B6EFD">
              <w:rPr>
                <w:b/>
              </w:rPr>
              <w:t>1</w:t>
            </w:r>
          </w:p>
        </w:tc>
        <w:tc>
          <w:tcPr>
            <w:tcW w:w="992" w:type="dxa"/>
            <w:noWrap/>
            <w:vAlign w:val="center"/>
          </w:tcPr>
          <w:p w14:paraId="3A658452" w14:textId="2D3F379B" w:rsidR="00181E47" w:rsidRPr="005B6EFD" w:rsidRDefault="00181E47" w:rsidP="00B45719">
            <w:pPr>
              <w:pStyle w:val="Tablebullets"/>
              <w:numPr>
                <w:ilvl w:val="0"/>
                <w:numId w:val="0"/>
              </w:numPr>
              <w:spacing w:before="0" w:after="0"/>
              <w:rPr>
                <w:b/>
                <w:bCs/>
              </w:rPr>
            </w:pPr>
            <w:r w:rsidRPr="005B6EFD">
              <w:rPr>
                <w:b/>
              </w:rPr>
              <w:t>0</w:t>
            </w:r>
          </w:p>
        </w:tc>
      </w:tr>
      <w:tr w:rsidR="00C07591" w:rsidRPr="005B6EFD" w14:paraId="45E8917A" w14:textId="77777777" w:rsidTr="00966827">
        <w:trPr>
          <w:trHeight w:val="320"/>
        </w:trPr>
        <w:tc>
          <w:tcPr>
            <w:tcW w:w="1129" w:type="dxa"/>
            <w:noWrap/>
            <w:vAlign w:val="center"/>
          </w:tcPr>
          <w:p w14:paraId="5131A956" w14:textId="54006C69" w:rsidR="00C07591" w:rsidRPr="005B6EFD" w:rsidRDefault="00C07591" w:rsidP="00B45719">
            <w:pPr>
              <w:pStyle w:val="Tablebullets"/>
              <w:numPr>
                <w:ilvl w:val="0"/>
                <w:numId w:val="0"/>
              </w:numPr>
              <w:spacing w:before="0" w:after="0"/>
            </w:pPr>
            <w:r w:rsidRPr="005B6EFD">
              <w:t>Input</w:t>
            </w:r>
          </w:p>
        </w:tc>
        <w:tc>
          <w:tcPr>
            <w:tcW w:w="8080" w:type="dxa"/>
            <w:gridSpan w:val="10"/>
            <w:noWrap/>
            <w:vAlign w:val="center"/>
          </w:tcPr>
          <w:p w14:paraId="3A32B222" w14:textId="62EA764E" w:rsidR="00C07591" w:rsidRPr="005B6EFD" w:rsidRDefault="00C07591" w:rsidP="00B45719">
            <w:pPr>
              <w:pStyle w:val="Tablebullets"/>
              <w:numPr>
                <w:ilvl w:val="0"/>
                <w:numId w:val="0"/>
              </w:numPr>
              <w:spacing w:before="0" w:after="0"/>
            </w:pPr>
            <w:r w:rsidRPr="005B6EFD">
              <w:t>0.0</w:t>
            </w:r>
            <w:r w:rsidR="001B48BC" w:rsidRPr="005B6EFD">
              <w:t>0173</w:t>
            </w:r>
          </w:p>
        </w:tc>
      </w:tr>
      <w:tr w:rsidR="00C07591" w:rsidRPr="005B6EFD" w14:paraId="22852D2E" w14:textId="77777777" w:rsidTr="00966827">
        <w:trPr>
          <w:trHeight w:val="320"/>
        </w:trPr>
        <w:tc>
          <w:tcPr>
            <w:tcW w:w="1129" w:type="dxa"/>
            <w:noWrap/>
            <w:vAlign w:val="center"/>
          </w:tcPr>
          <w:p w14:paraId="17881D45" w14:textId="2F4BC9E5" w:rsidR="00C07591" w:rsidRPr="005B6EFD" w:rsidRDefault="00C07591" w:rsidP="00B45719">
            <w:pPr>
              <w:pStyle w:val="Tablebullets"/>
              <w:numPr>
                <w:ilvl w:val="0"/>
                <w:numId w:val="0"/>
              </w:numPr>
              <w:spacing w:before="0" w:after="0"/>
            </w:pPr>
            <w:r w:rsidRPr="005B6EFD">
              <w:t>Source</w:t>
            </w:r>
          </w:p>
        </w:tc>
        <w:tc>
          <w:tcPr>
            <w:tcW w:w="8080" w:type="dxa"/>
            <w:gridSpan w:val="10"/>
            <w:noWrap/>
            <w:vAlign w:val="center"/>
          </w:tcPr>
          <w:p w14:paraId="6454C136" w14:textId="69EB13F9" w:rsidR="00C07591" w:rsidRPr="005B6EFD" w:rsidRDefault="001B48BC" w:rsidP="00B45719">
            <w:pPr>
              <w:pStyle w:val="Tablebullets"/>
              <w:numPr>
                <w:ilvl w:val="0"/>
                <w:numId w:val="0"/>
              </w:numPr>
              <w:spacing w:before="0" w:after="0"/>
            </w:pPr>
            <w:r w:rsidRPr="005B6EFD">
              <w:t xml:space="preserve">173 per 100,000 person-years cases in the </w:t>
            </w:r>
            <w:r w:rsidR="00DC4C6A" w:rsidRPr="005B6EFD">
              <w:t>treatment</w:t>
            </w:r>
            <w:r w:rsidRPr="005B6EFD">
              <w:t xml:space="preserve"> group (median follow-up of 25.8 months)</w:t>
            </w:r>
            <w:r w:rsidR="00EE7490" w:rsidRPr="005B6EFD">
              <w:t xml:space="preserve">; </w:t>
            </w:r>
            <w:r w:rsidR="00C07591" w:rsidRPr="005B6EFD">
              <w:t>Palefsky 2022</w:t>
            </w:r>
            <w:r w:rsidR="004C2E8F" w:rsidRPr="005B6EFD">
              <w:rPr>
                <w:vertAlign w:val="superscript"/>
              </w:rPr>
              <w:fldChar w:fldCharType="begin"/>
            </w:r>
            <w:r w:rsidR="004C2E8F" w:rsidRPr="005B6EFD">
              <w:rPr>
                <w:vertAlign w:val="superscript"/>
              </w:rPr>
              <w:instrText xml:space="preserve"> NOTEREF _Ref212202843 \h  \* MERGEFORMAT </w:instrText>
            </w:r>
            <w:r w:rsidR="004C2E8F" w:rsidRPr="005B6EFD">
              <w:rPr>
                <w:vertAlign w:val="superscript"/>
              </w:rPr>
            </w:r>
            <w:r w:rsidR="004C2E8F" w:rsidRPr="005B6EFD">
              <w:rPr>
                <w:vertAlign w:val="superscript"/>
              </w:rPr>
              <w:fldChar w:fldCharType="separate"/>
            </w:r>
            <w:r w:rsidR="00FC322E">
              <w:rPr>
                <w:vertAlign w:val="superscript"/>
              </w:rPr>
              <w:t>100</w:t>
            </w:r>
            <w:r w:rsidR="004C2E8F" w:rsidRPr="005B6EFD">
              <w:rPr>
                <w:vertAlign w:val="superscript"/>
              </w:rPr>
              <w:fldChar w:fldCharType="end"/>
            </w:r>
            <w:r w:rsidR="00C07591" w:rsidRPr="005B6EFD">
              <w:t xml:space="preserve"> (PLWH only)</w:t>
            </w:r>
          </w:p>
        </w:tc>
      </w:tr>
    </w:tbl>
    <w:p w14:paraId="43C3F187" w14:textId="5A624434" w:rsidR="00A86367" w:rsidRPr="005B6EFD" w:rsidRDefault="00A86367" w:rsidP="00A86367">
      <w:pPr>
        <w:pStyle w:val="TableFigureFooter"/>
      </w:pPr>
      <w:r w:rsidRPr="005B6EFD">
        <w:lastRenderedPageBreak/>
        <w:t>Source:</w:t>
      </w:r>
      <w:r w:rsidR="00436C77" w:rsidRPr="005B6EFD">
        <w:t xml:space="preserve"> Calculations by assessment group.</w:t>
      </w:r>
    </w:p>
    <w:p w14:paraId="70565EF5" w14:textId="5330AB4E" w:rsidR="00436C77" w:rsidRPr="005B6EFD" w:rsidRDefault="00A86367" w:rsidP="00A86367">
      <w:pPr>
        <w:pStyle w:val="TableFigureFooter"/>
      </w:pPr>
      <w:r w:rsidRPr="005B6EFD">
        <w:t>Notes:</w:t>
      </w:r>
      <w:r w:rsidR="00E745B2" w:rsidRPr="005B6EFD">
        <w:t xml:space="preserve"> </w:t>
      </w:r>
      <w:r w:rsidR="00436C77" w:rsidRPr="005B6EFD">
        <w:t>*</w:t>
      </w:r>
      <w:r w:rsidR="00F7187D" w:rsidRPr="005B6EFD">
        <w:t xml:space="preserve">Secondary outcome of the </w:t>
      </w:r>
      <w:r w:rsidR="00F54EB4" w:rsidRPr="005B6EFD">
        <w:t xml:space="preserve">ongoing </w:t>
      </w:r>
      <w:r w:rsidR="00F7187D" w:rsidRPr="005B6EFD">
        <w:t>SWAN study (NCT05217940</w:t>
      </w:r>
      <w:r w:rsidR="00A84BD0" w:rsidRPr="005B6EFD">
        <w:t>)</w:t>
      </w:r>
      <w:r w:rsidR="00F7187D" w:rsidRPr="005B6EFD">
        <w:t xml:space="preserve"> is prevalence of hrHPV types in women with a history of pathologically proven high-grade genital HPV-associated neoplastic disease (cervical intraepithelial neoplasia 2+, vulvar intraepithelial neoplasia 2+, or vaginal intraepithelial neoplasia 2+, or history of non-metastatic cervical, vaginal or vulvar cancer) (estimated enrolment: N=300); study completion date January 2027). Proctor 2019 is not an Australian study and only includes those with vulval HSIL (not cancer). Hillman 2015 is Australian, and includes women with a history of cervical, vaginal and vulval HPV-related disease (not HSIL). Estimates from the SWAN study will provide up-to-date estimates for both people with previous vulval SCC/HSIL and people with possible history of cervical/ vaginal cancer or precursor lesions in a comparable population to Australia</w:t>
      </w:r>
      <w:r w:rsidR="00F54EB4" w:rsidRPr="005B6EFD">
        <w:t xml:space="preserve"> (Canada)</w:t>
      </w:r>
      <w:r w:rsidR="00F7187D" w:rsidRPr="005B6EFD">
        <w:t>.</w:t>
      </w:r>
      <w:r w:rsidR="00F54EB4" w:rsidRPr="005B6EFD">
        <w:t xml:space="preserve"> In addition, the ongoing Vulvar-AIN study (NCT03061435)</w:t>
      </w:r>
      <w:r w:rsidR="00F54EB4" w:rsidRPr="005B6EFD">
        <w:rPr>
          <w:rStyle w:val="FootnoteReference"/>
        </w:rPr>
        <w:t xml:space="preserve"> </w:t>
      </w:r>
      <w:r w:rsidR="00F54EB4" w:rsidRPr="005B6EFD">
        <w:t>has a primary outcome of prevalence of hrHPV DNA in women with VIN 2/3 or vulvar cancer. This will provide prevalence estimates for this population directly in a comparable population to Australia (Canada); estimated study completion 2026-01-01).</w:t>
      </w:r>
    </w:p>
    <w:p w14:paraId="32F97B31" w14:textId="4B050A2D" w:rsidR="00F448B6" w:rsidRPr="005B6EFD" w:rsidRDefault="00F448B6" w:rsidP="00A86367">
      <w:pPr>
        <w:pStyle w:val="TableFigureFooter"/>
      </w:pPr>
      <w:r w:rsidRPr="005B6EFD">
        <w:t>††</w:t>
      </w:r>
      <w:r w:rsidR="00FE2E94" w:rsidRPr="005B6EFD">
        <w:rPr>
          <w:szCs w:val="20"/>
        </w:rPr>
        <w:t>Include</w:t>
      </w:r>
      <w:r w:rsidR="00FE2E94" w:rsidRPr="005B6EFD">
        <w:t>s all HPV types. However, stated in text of manuscripts that no other type than HPV types 16, 18, 31, 33, 35, 39, 45, 51, 52, 56, 58, 59, 68, 73, 82, 6 and 11 were found in more than 0.5% of any anogenital carcinomas. This indicates high cross-over with hrHPV</w:t>
      </w:r>
    </w:p>
    <w:p w14:paraId="0B05A3FF" w14:textId="2382B646" w:rsidR="00495DD9" w:rsidRPr="005B6EFD" w:rsidRDefault="00436C77" w:rsidP="00A86367">
      <w:pPr>
        <w:pStyle w:val="TableFigureFooter"/>
      </w:pPr>
      <w:r w:rsidRPr="005B6EFD">
        <w:t>†</w:t>
      </w:r>
      <w:r w:rsidR="008D4A53" w:rsidRPr="005B6EFD">
        <w:t xml:space="preserve">Similar to </w:t>
      </w:r>
      <w:r w:rsidR="00181E47" w:rsidRPr="005B6EFD">
        <w:t>Wei 2021 pooled analysis of 64 studies (n=29900) – 74.3%.</w:t>
      </w:r>
    </w:p>
    <w:p w14:paraId="29308D64" w14:textId="3B9F955C" w:rsidR="00181E47" w:rsidRPr="005B6EFD" w:rsidRDefault="00181E47" w:rsidP="00A86367">
      <w:pPr>
        <w:pStyle w:val="TableFigureFooter"/>
      </w:pPr>
      <w:r w:rsidRPr="005B6EFD">
        <w:t>‡‡Lower estimate than Wei 2021 pooled analysis of 64 studies (n=29900) – 41.2%.</w:t>
      </w:r>
    </w:p>
    <w:p w14:paraId="18A7BD2D" w14:textId="68976D2D" w:rsidR="00436C77" w:rsidRPr="005B6EFD" w:rsidRDefault="00436C77" w:rsidP="00A86367">
      <w:pPr>
        <w:pStyle w:val="TableFigureFooter"/>
      </w:pPr>
      <w:r w:rsidRPr="005B6EFD">
        <w:t>‡</w:t>
      </w:r>
      <w:r w:rsidR="00F450B8" w:rsidRPr="005B6EFD">
        <w:t xml:space="preserve">This is the lowest estimate in the identified literature. Meta-analysis </w:t>
      </w:r>
      <w:r w:rsidR="001656EB" w:rsidRPr="005B6EFD">
        <w:t xml:space="preserve">by </w:t>
      </w:r>
      <w:r w:rsidR="4DB674DF" w:rsidRPr="005B6EFD">
        <w:t>assessment</w:t>
      </w:r>
      <w:r w:rsidR="001656EB" w:rsidRPr="005B6EFD">
        <w:t xml:space="preserve"> group </w:t>
      </w:r>
      <w:r w:rsidR="00F450B8" w:rsidRPr="005B6EFD">
        <w:t xml:space="preserve">of </w:t>
      </w:r>
      <w:r w:rsidR="001656EB" w:rsidRPr="005B6EFD">
        <w:t xml:space="preserve">prevalence studies identified in systematic review: </w:t>
      </w:r>
      <w:r w:rsidR="00F450B8" w:rsidRPr="005B6EFD">
        <w:t>4 studies (n=566) showed rate of 0.17 (95% CI 0.12 – 0.23; I2 = 62.4%</w:t>
      </w:r>
      <w:r w:rsidR="006F4254" w:rsidRPr="005B6EFD">
        <w:t xml:space="preserve"> – Figure F65 in Appendix F).</w:t>
      </w:r>
    </w:p>
    <w:p w14:paraId="27C297EA" w14:textId="144437B5" w:rsidR="00F450B8" w:rsidRPr="005B6EFD" w:rsidRDefault="00436C77" w:rsidP="00A86367">
      <w:pPr>
        <w:pStyle w:val="TableFigureFooter"/>
      </w:pPr>
      <w:r w:rsidRPr="005B6EFD">
        <w:t>§</w:t>
      </w:r>
      <w:r w:rsidR="00F450B8" w:rsidRPr="005B6EFD">
        <w:t xml:space="preserve">This is the lowest estimate in the identified literature. </w:t>
      </w:r>
      <w:r w:rsidR="001656EB" w:rsidRPr="005B6EFD">
        <w:t xml:space="preserve">Meta-analysis by </w:t>
      </w:r>
      <w:r w:rsidR="565A7D76" w:rsidRPr="005B6EFD">
        <w:t>assessment</w:t>
      </w:r>
      <w:r w:rsidR="001656EB" w:rsidRPr="005B6EFD">
        <w:t xml:space="preserve"> group of prevalence studies identified in systematic review: </w:t>
      </w:r>
      <w:r w:rsidR="00F450B8" w:rsidRPr="005B6EFD">
        <w:t>7 studies (n=1030) showed rate of 0.29 (95% CI 00.22 – 0.38; I2 = 86.4%</w:t>
      </w:r>
      <w:r w:rsidR="006F4254" w:rsidRPr="005B6EFD">
        <w:t xml:space="preserve"> – Figure F66 in Appendix F)</w:t>
      </w:r>
      <w:r w:rsidR="00F450B8" w:rsidRPr="005B6EFD">
        <w:t>.</w:t>
      </w:r>
      <w:r w:rsidR="00181E47" w:rsidRPr="005B6EFD">
        <w:t xml:space="preserve"> De Vuyst 2009 reported HPV rates of 0.699–0.901 for people with vaginal HSIL/SCC.</w:t>
      </w:r>
    </w:p>
    <w:p w14:paraId="435679F6" w14:textId="7395FCD8" w:rsidR="00EB19FD" w:rsidRPr="005B6EFD" w:rsidRDefault="00436C77" w:rsidP="00EB19FD">
      <w:pPr>
        <w:pStyle w:val="TableFigureFooter"/>
      </w:pPr>
      <w:r w:rsidRPr="005B6EFD">
        <w:t>¶</w:t>
      </w:r>
      <w:r w:rsidR="00EB19FD" w:rsidRPr="005B6EFD">
        <w:t>Not considering attrition rates – HRA uptake and receipt of ablative treatment will not be 100% of those referred. Results for these outcomes (reported in change in management section) varied significantly.</w:t>
      </w:r>
    </w:p>
    <w:p w14:paraId="205DA5A1" w14:textId="6D4B3549" w:rsidR="006F4254" w:rsidRPr="005B6EFD" w:rsidRDefault="006F4254" w:rsidP="00EB19FD">
      <w:pPr>
        <w:pStyle w:val="TableFigureFooter"/>
      </w:pPr>
      <w:r w:rsidRPr="005B6EFD">
        <w:t>**</w:t>
      </w:r>
      <w:r w:rsidR="00694D10" w:rsidRPr="005B6EFD">
        <w:t>Goldstone 2019 was selected as the input as it was the only RCT/key evidence study assessing the relevant outcome with a moderate (rather than high) risk of bias. Notably, the study included only patients with small lesions, which are more likely to resolve with treatment or regress spontaneously. As a result, the observed cure rate may be lower, consistent with findings from single-arm studies, which estimate cure rates of 35–40% in MSM LWH and PLWH across three studies with average follow-up periods of 12.2–13.7 months</w:t>
      </w:r>
      <w:r w:rsidRPr="005B6EFD">
        <w:t xml:space="preserve">]). </w:t>
      </w:r>
    </w:p>
    <w:p w14:paraId="40FC9F34" w14:textId="34878936" w:rsidR="00436C77" w:rsidRPr="005B6EFD" w:rsidRDefault="00436C77" w:rsidP="00436C77">
      <w:pPr>
        <w:pStyle w:val="TableFigureFooter"/>
      </w:pPr>
      <w:r w:rsidRPr="005B6EFD">
        <w:t>Abbreviations: HIV = human immunodeficiency virus; HPV= human papillomavirus; HRA = High</w:t>
      </w:r>
      <w:r w:rsidR="000553EE" w:rsidRPr="005B6EFD">
        <w:t xml:space="preserve"> </w:t>
      </w:r>
      <w:r w:rsidRPr="005B6EFD">
        <w:t xml:space="preserve">Resolution Anoscopy; </w:t>
      </w:r>
      <w:r w:rsidR="00641CE5" w:rsidRPr="005B6EFD">
        <w:t>hrHPV</w:t>
      </w:r>
      <w:r w:rsidRPr="005B6EFD">
        <w:t xml:space="preserve"> = high risk HPV variants; HSIL= High-Grade Squamous Intraepithelial Lesion; LWH = living with HIV; </w:t>
      </w:r>
      <w:r w:rsidR="000553EE" w:rsidRPr="005B6EFD">
        <w:t xml:space="preserve">MSM = men who have sex with men; MSW = men who have sex with women; </w:t>
      </w:r>
      <w:r w:rsidRPr="005B6EFD">
        <w:t>SCC = squamous cell carcinoma; SOTR = solid organ transplant recipients; TW = transgender women</w:t>
      </w:r>
    </w:p>
    <w:p w14:paraId="66BDFCC1" w14:textId="34878936" w:rsidR="00772829" w:rsidRPr="005B6EFD" w:rsidRDefault="00772829" w:rsidP="00834D51">
      <w:pPr>
        <w:pStyle w:val="Heading2"/>
        <w:numPr>
          <w:ilvl w:val="0"/>
          <w:numId w:val="39"/>
        </w:numPr>
        <w:ind w:left="851" w:hanging="851"/>
      </w:pPr>
      <w:bookmarkStart w:id="56" w:name="_Toc206597195"/>
      <w:bookmarkStart w:id="57" w:name="_Toc206600202"/>
      <w:r w:rsidRPr="005B6EFD">
        <w:t>Comparator</w:t>
      </w:r>
      <w:bookmarkEnd w:id="56"/>
      <w:bookmarkEnd w:id="57"/>
    </w:p>
    <w:p w14:paraId="4D17E67C" w14:textId="77777777" w:rsidR="00116E0F" w:rsidRPr="005B6EFD" w:rsidRDefault="00116E0F" w:rsidP="00116E0F">
      <w:pPr>
        <w:pStyle w:val="Heading5"/>
      </w:pPr>
      <w:r w:rsidRPr="005B6EFD">
        <w:t>Testing comparator</w:t>
      </w:r>
    </w:p>
    <w:p w14:paraId="515D6136" w14:textId="6BF3C3F8" w:rsidR="0055047D" w:rsidRPr="005B6EFD" w:rsidRDefault="00BF701C" w:rsidP="00116E0F">
      <w:r w:rsidRPr="005B6EFD">
        <w:t>The</w:t>
      </w:r>
      <w:r w:rsidR="00116E0F" w:rsidRPr="005B6EFD">
        <w:t xml:space="preserve"> comparator</w:t>
      </w:r>
      <w:r w:rsidRPr="005B6EFD">
        <w:t xml:space="preserve"> is the standard of care in Australia, which is no </w:t>
      </w:r>
      <w:r w:rsidR="00116E0F" w:rsidRPr="005B6EFD">
        <w:t xml:space="preserve">targeted testing regimen for </w:t>
      </w:r>
      <w:r w:rsidR="00116E0F" w:rsidRPr="005B6EFD" w:rsidDel="006A47B1">
        <w:t>anal</w:t>
      </w:r>
      <w:r w:rsidRPr="005B6EFD">
        <w:t xml:space="preserve"> HPV or anal</w:t>
      </w:r>
      <w:r w:rsidR="00116E0F" w:rsidRPr="005B6EFD" w:rsidDel="006A47B1">
        <w:t xml:space="preserve"> </w:t>
      </w:r>
      <w:r w:rsidR="00116E0F" w:rsidRPr="005B6EFD">
        <w:t xml:space="preserve">HSIL in </w:t>
      </w:r>
      <w:r w:rsidRPr="005B6EFD">
        <w:t xml:space="preserve">asymptomatic </w:t>
      </w:r>
      <w:r w:rsidR="00116E0F" w:rsidRPr="005B6EFD">
        <w:t>people at high risk of anal cancer</w:t>
      </w:r>
      <w:r w:rsidRPr="005B6EFD">
        <w:t xml:space="preserve">. </w:t>
      </w:r>
      <w:r w:rsidR="008D5DD6" w:rsidRPr="005B6EFD">
        <w:t>I</w:t>
      </w:r>
      <w:r w:rsidR="00116E0F" w:rsidRPr="005B6EFD">
        <w:t>nvestigation</w:t>
      </w:r>
      <w:r w:rsidR="0022592B" w:rsidRPr="005B6EFD">
        <w:t>/testing</w:t>
      </w:r>
      <w:r w:rsidR="00116E0F" w:rsidRPr="005B6EFD">
        <w:t xml:space="preserve"> </w:t>
      </w:r>
      <w:r w:rsidR="008D5DD6" w:rsidRPr="005B6EFD">
        <w:t xml:space="preserve">is completed at the treating clinician’s discretion, </w:t>
      </w:r>
      <w:r w:rsidRPr="005B6EFD">
        <w:t xml:space="preserve">primarily </w:t>
      </w:r>
      <w:r w:rsidR="00116E0F" w:rsidRPr="005B6EFD">
        <w:t>when symptoms occur</w:t>
      </w:r>
      <w:r w:rsidRPr="005B6EFD">
        <w:t xml:space="preserve">. </w:t>
      </w:r>
    </w:p>
    <w:p w14:paraId="3E784D53" w14:textId="434F0E9F" w:rsidR="00BF701C" w:rsidRPr="005B6EFD" w:rsidRDefault="00BF701C" w:rsidP="00116E0F">
      <w:r w:rsidRPr="005B6EFD">
        <w:t xml:space="preserve">Digital anorectal examination (DARE) should be conducted as part of investigative standard practice for patients symptomatic for anal cancer. However, the procedure is rarely conducted </w:t>
      </w:r>
      <w:r w:rsidR="00A47BAF" w:rsidRPr="005B6EFD">
        <w:t>during standard investigative practice</w:t>
      </w:r>
      <w:r w:rsidR="007A0A6B" w:rsidRPr="005B6EFD">
        <w:t>,</w:t>
      </w:r>
      <w:r w:rsidRPr="005B6EFD">
        <w:t xml:space="preserve"> and it is not diagnostic</w:t>
      </w:r>
      <w:r w:rsidR="007A0A6B" w:rsidRPr="005B6EFD">
        <w:t xml:space="preserve"> (</w:t>
      </w:r>
      <w:r w:rsidR="00380757" w:rsidRPr="005B6EFD">
        <w:t xml:space="preserve">as </w:t>
      </w:r>
      <w:r w:rsidR="007A0A6B" w:rsidRPr="005B6EFD">
        <w:t>per ratified PICO)</w:t>
      </w:r>
      <w:r w:rsidRPr="005B6EFD">
        <w:t>.</w:t>
      </w:r>
    </w:p>
    <w:p w14:paraId="6942A92D" w14:textId="76EF47A4" w:rsidR="00116E0F" w:rsidRPr="005B6EFD" w:rsidRDefault="00116E0F" w:rsidP="00116E0F">
      <w:pPr>
        <w:pStyle w:val="Heading5"/>
      </w:pPr>
      <w:r w:rsidRPr="005B6EFD">
        <w:t>Treatment comparator</w:t>
      </w:r>
    </w:p>
    <w:p w14:paraId="69011619" w14:textId="377E4773" w:rsidR="00310C3F" w:rsidRPr="005B6EFD" w:rsidRDefault="00116E0F" w:rsidP="00E670C8">
      <w:r w:rsidRPr="005B6EFD">
        <w:t>The application stated that, in Australia</w:t>
      </w:r>
      <w:r w:rsidR="00694D10" w:rsidRPr="005B6EFD">
        <w:t>,</w:t>
      </w:r>
      <w:r w:rsidRPr="005B6EFD">
        <w:t xml:space="preserve"> there is no comparator </w:t>
      </w:r>
      <w:r w:rsidR="0003432A" w:rsidRPr="005B6EFD">
        <w:t>for</w:t>
      </w:r>
      <w:r w:rsidRPr="005B6EFD">
        <w:t xml:space="preserve"> HRA-guided anal ablation. For the DCAR</w:t>
      </w:r>
      <w:r w:rsidR="006A47B1" w:rsidRPr="005B6EFD">
        <w:t>,</w:t>
      </w:r>
      <w:r w:rsidRPr="005B6EFD">
        <w:t xml:space="preserve"> the comparator for treatment is based on patients not receiving </w:t>
      </w:r>
      <w:r w:rsidR="00E670C8" w:rsidRPr="005B6EFD">
        <w:t xml:space="preserve">prior </w:t>
      </w:r>
      <w:r w:rsidR="00D22D6F" w:rsidRPr="005B6EFD">
        <w:t>risk-based</w:t>
      </w:r>
      <w:r w:rsidR="00A47BAF" w:rsidRPr="005B6EFD">
        <w:t xml:space="preserve"> testing for anal cancer when asymptomatic</w:t>
      </w:r>
      <w:r w:rsidR="00A47BAF" w:rsidRPr="005B6EFD" w:rsidDel="00A47BAF">
        <w:t xml:space="preserve"> </w:t>
      </w:r>
      <w:r w:rsidR="00E670C8" w:rsidRPr="005B6EFD">
        <w:t>and hence be</w:t>
      </w:r>
      <w:r w:rsidR="0003432A" w:rsidRPr="005B6EFD">
        <w:t>ing</w:t>
      </w:r>
      <w:r w:rsidR="00E670C8" w:rsidRPr="005B6EFD">
        <w:t xml:space="preserve"> treated for </w:t>
      </w:r>
      <w:r w:rsidR="00B41B9D" w:rsidRPr="005B6EFD">
        <w:t xml:space="preserve">anal HSIL or </w:t>
      </w:r>
      <w:r w:rsidR="00E670C8" w:rsidRPr="005B6EFD">
        <w:t xml:space="preserve">anal cancer </w:t>
      </w:r>
      <w:r w:rsidR="00B41B9D" w:rsidRPr="005B6EFD">
        <w:t xml:space="preserve">opportunistically or </w:t>
      </w:r>
      <w:r w:rsidR="00E670C8" w:rsidRPr="005B6EFD">
        <w:t xml:space="preserve">when </w:t>
      </w:r>
      <w:r w:rsidR="00D631A9" w:rsidRPr="005B6EFD">
        <w:t>symptoms</w:t>
      </w:r>
      <w:r w:rsidR="00E670C8" w:rsidRPr="005B6EFD">
        <w:t xml:space="preserve"> occur. </w:t>
      </w:r>
      <w:r w:rsidR="0075006F" w:rsidRPr="005B6EFD">
        <w:t>When evaluating the clinical effectiveness and safety of HRA-guided ablation for HSIL, the comparator was no treatment/active monitoring.</w:t>
      </w:r>
    </w:p>
    <w:p w14:paraId="3ABF9706" w14:textId="56741F1A" w:rsidR="00657FF4" w:rsidRPr="005B6EFD" w:rsidRDefault="007A27E6" w:rsidP="00E670C8">
      <w:pPr>
        <w:rPr>
          <w:rFonts w:eastAsiaTheme="minorHAnsi"/>
        </w:rPr>
      </w:pPr>
      <w:r w:rsidRPr="005B6EFD">
        <w:t xml:space="preserve">The ratified PICO stated that the current treatment in Australia for HSIL lesions includes ablation and surgical excision. In the </w:t>
      </w:r>
      <w:r w:rsidR="00BC31A0" w:rsidRPr="005B6EFD">
        <w:t>p</w:t>
      </w:r>
      <w:r w:rsidRPr="005B6EFD">
        <w:t xml:space="preserve">ost-PASC phase the </w:t>
      </w:r>
      <w:r w:rsidR="00B41B9D" w:rsidRPr="005B6EFD">
        <w:t>D</w:t>
      </w:r>
      <w:r w:rsidRPr="005B6EFD">
        <w:t>epartment noted that surgical excision of HSIL under anaesthesia may be a potential treatment option, either in addition to or as an alternative to</w:t>
      </w:r>
      <w:r w:rsidR="00B41B9D" w:rsidRPr="005B6EFD">
        <w:t>,</w:t>
      </w:r>
      <w:r w:rsidRPr="005B6EFD">
        <w:t xml:space="preserve"> ablation. </w:t>
      </w:r>
      <w:r w:rsidR="00A77F3B" w:rsidRPr="005B6EFD">
        <w:t>Of note</w:t>
      </w:r>
      <w:r w:rsidRPr="005B6EFD">
        <w:t>, the recently published Anal Cancer Screening Guidelines for PLWH from ASH</w:t>
      </w:r>
      <w:r w:rsidR="001C43DE">
        <w:t>M</w:t>
      </w:r>
      <w:bookmarkStart w:id="58" w:name="_Ref222995821"/>
      <w:r w:rsidR="004332B6">
        <w:rPr>
          <w:rStyle w:val="FootnoteReference"/>
        </w:rPr>
        <w:footnoteReference w:id="24"/>
      </w:r>
      <w:bookmarkEnd w:id="58"/>
      <w:r w:rsidRPr="005B6EFD">
        <w:t xml:space="preserve"> lists </w:t>
      </w:r>
      <w:r w:rsidR="00621996" w:rsidRPr="005B6EFD">
        <w:t xml:space="preserve">recommended </w:t>
      </w:r>
      <w:r w:rsidRPr="005B6EFD">
        <w:t>treatment modalities for anal HSIL as HRA-guided ablation and topical therapies only. Excision is specifically not recommended given its high risk of complications, including anal stenosis and faecal incontinence.</w:t>
      </w:r>
      <w:r w:rsidR="00B41B9D" w:rsidRPr="005B6EFD">
        <w:t xml:space="preserve"> </w:t>
      </w:r>
      <w:r w:rsidR="003D7DF0" w:rsidRPr="005B6EFD">
        <w:rPr>
          <w:rFonts w:eastAsiaTheme="minorHAnsi"/>
        </w:rPr>
        <w:t>However, g</w:t>
      </w:r>
      <w:r w:rsidR="00A77F3B" w:rsidRPr="005B6EFD">
        <w:rPr>
          <w:rFonts w:eastAsiaTheme="minorHAnsi"/>
        </w:rPr>
        <w:t xml:space="preserve">iven surgical excision </w:t>
      </w:r>
      <w:r w:rsidR="00A77F3B" w:rsidRPr="005B6EFD">
        <w:rPr>
          <w:rFonts w:eastAsiaTheme="minorHAnsi"/>
        </w:rPr>
        <w:lastRenderedPageBreak/>
        <w:t xml:space="preserve">is still a treatment option considered appropriate by PASC and is identified in the literature, consideration of </w:t>
      </w:r>
      <w:r w:rsidR="003D7DF0" w:rsidRPr="005B6EFD">
        <w:rPr>
          <w:rFonts w:eastAsiaTheme="minorHAnsi"/>
        </w:rPr>
        <w:t xml:space="preserve">surgical </w:t>
      </w:r>
      <w:r w:rsidR="00A77F3B" w:rsidRPr="005B6EFD">
        <w:rPr>
          <w:rFonts w:eastAsiaTheme="minorHAnsi"/>
        </w:rPr>
        <w:t>excision as a treatment option is provided.</w:t>
      </w:r>
    </w:p>
    <w:p w14:paraId="722F0E1C" w14:textId="2AE6925B" w:rsidR="00AF6C96" w:rsidRPr="005B6EFD" w:rsidRDefault="00AF6C96" w:rsidP="00834D51">
      <w:pPr>
        <w:pStyle w:val="Heading2"/>
        <w:numPr>
          <w:ilvl w:val="0"/>
          <w:numId w:val="39"/>
        </w:numPr>
        <w:ind w:left="851" w:hanging="851"/>
      </w:pPr>
      <w:r w:rsidRPr="005B6EFD">
        <w:t xml:space="preserve">Summary of public consultation input </w:t>
      </w:r>
    </w:p>
    <w:p w14:paraId="539218A9" w14:textId="60713466" w:rsidR="00AF6C96" w:rsidRPr="005B6EFD" w:rsidRDefault="00AF6C96" w:rsidP="00AF6C96">
      <w:pPr>
        <w:rPr>
          <w:rFonts w:eastAsiaTheme="minorHAnsi"/>
        </w:rPr>
      </w:pPr>
      <w:r w:rsidRPr="005B6EFD">
        <w:rPr>
          <w:rFonts w:eastAsiaTheme="minorHAnsi"/>
        </w:rPr>
        <w:t xml:space="preserve">Consultation input was welcomed from: </w:t>
      </w:r>
    </w:p>
    <w:tbl>
      <w:tblPr>
        <w:tblW w:w="9020" w:type="dxa"/>
        <w:tblLook w:val="04A0" w:firstRow="1" w:lastRow="0" w:firstColumn="1" w:lastColumn="0" w:noHBand="0" w:noVBand="1"/>
      </w:tblPr>
      <w:tblGrid>
        <w:gridCol w:w="7800"/>
        <w:gridCol w:w="1220"/>
      </w:tblGrid>
      <w:tr w:rsidR="00AF6C96" w:rsidRPr="005B6EFD" w14:paraId="49684703" w14:textId="77777777" w:rsidTr="001E3BFB">
        <w:trPr>
          <w:trHeight w:val="1040"/>
        </w:trPr>
        <w:tc>
          <w:tcPr>
            <w:tcW w:w="7800" w:type="dxa"/>
            <w:tcBorders>
              <w:top w:val="single" w:sz="4" w:space="0" w:color="000000" w:themeColor="text1"/>
              <w:left w:val="single" w:sz="4" w:space="0" w:color="000000" w:themeColor="text1"/>
              <w:bottom w:val="single" w:sz="8" w:space="0" w:color="auto"/>
              <w:right w:val="single" w:sz="8" w:space="0" w:color="auto"/>
            </w:tcBorders>
            <w:shd w:val="clear" w:color="auto" w:fill="D1D1D1"/>
            <w:vAlign w:val="center"/>
            <w:hideMark/>
          </w:tcPr>
          <w:p w14:paraId="7A413322" w14:textId="237E3B14" w:rsidR="00AF6C96" w:rsidRPr="005B6EFD" w:rsidRDefault="00AF6C96" w:rsidP="001E3BFB">
            <w:pPr>
              <w:spacing w:after="0"/>
              <w:rPr>
                <w:rFonts w:eastAsia="Arial" w:cs="Arial"/>
                <w:b/>
                <w:bCs/>
                <w:sz w:val="20"/>
                <w:szCs w:val="20"/>
              </w:rPr>
            </w:pPr>
            <w:r w:rsidRPr="005B6EFD">
              <w:rPr>
                <w:rFonts w:eastAsia="Arial" w:cs="Arial"/>
                <w:b/>
                <w:bCs/>
                <w:sz w:val="20"/>
                <w:szCs w:val="20"/>
              </w:rPr>
              <w:t>1752 - Anal human papillomavirus (HPV) and cytology testing in high-risk populations to determine access to high-resolution anoscopy and ablative treatment to prevent anal cancer</w:t>
            </w:r>
          </w:p>
        </w:tc>
        <w:tc>
          <w:tcPr>
            <w:tcW w:w="1220" w:type="dxa"/>
            <w:tcBorders>
              <w:top w:val="single" w:sz="4" w:space="0" w:color="000000" w:themeColor="text1"/>
              <w:left w:val="nil"/>
              <w:bottom w:val="single" w:sz="8" w:space="0" w:color="auto"/>
              <w:right w:val="single" w:sz="4" w:space="0" w:color="000000" w:themeColor="text1"/>
            </w:tcBorders>
            <w:shd w:val="clear" w:color="auto" w:fill="D1D1D1"/>
            <w:vAlign w:val="center"/>
            <w:hideMark/>
          </w:tcPr>
          <w:p w14:paraId="325386D4" w14:textId="77777777" w:rsidR="00AF6C96" w:rsidRPr="005B6EFD" w:rsidRDefault="00AF6C96" w:rsidP="001E3BFB">
            <w:pPr>
              <w:spacing w:after="0"/>
              <w:jc w:val="center"/>
              <w:rPr>
                <w:rFonts w:eastAsia="Franklin Gothic Book" w:cs="Franklin Gothic Book"/>
                <w:b/>
                <w:bCs/>
                <w:sz w:val="20"/>
                <w:szCs w:val="20"/>
                <w:lang w:eastAsia="en-AU"/>
              </w:rPr>
            </w:pPr>
            <w:r w:rsidRPr="005B6EFD">
              <w:rPr>
                <w:rFonts w:eastAsia="Franklin Gothic Book" w:cs="Franklin Gothic Book"/>
                <w:b/>
                <w:bCs/>
                <w:sz w:val="20"/>
                <w:szCs w:val="20"/>
                <w:lang w:eastAsia="en-AU"/>
              </w:rPr>
              <w:t>No. of Inputs Received</w:t>
            </w:r>
            <w:r w:rsidRPr="005B6EFD">
              <w:rPr>
                <w:rFonts w:eastAsia="Franklin Gothic Book" w:cs="Franklin Gothic Book"/>
                <w:sz w:val="20"/>
                <w:szCs w:val="20"/>
                <w:lang w:eastAsia="en-AU"/>
              </w:rPr>
              <w:t> </w:t>
            </w:r>
          </w:p>
        </w:tc>
      </w:tr>
      <w:tr w:rsidR="00AF6C96" w:rsidRPr="005B6EFD" w14:paraId="7E675059" w14:textId="77777777" w:rsidTr="001E3BFB">
        <w:trPr>
          <w:trHeight w:val="590"/>
        </w:trPr>
        <w:tc>
          <w:tcPr>
            <w:tcW w:w="9020" w:type="dxa"/>
            <w:gridSpan w:val="2"/>
            <w:tcBorders>
              <w:top w:val="single" w:sz="8" w:space="0" w:color="auto"/>
              <w:left w:val="single" w:sz="4" w:space="0" w:color="000000" w:themeColor="text1"/>
              <w:bottom w:val="single" w:sz="8" w:space="0" w:color="auto"/>
              <w:right w:val="single" w:sz="4" w:space="0" w:color="000000" w:themeColor="text1"/>
            </w:tcBorders>
            <w:shd w:val="clear" w:color="auto" w:fill="E8E8E8"/>
            <w:vAlign w:val="center"/>
            <w:hideMark/>
          </w:tcPr>
          <w:p w14:paraId="40790951" w14:textId="77777777" w:rsidR="00AF6C96" w:rsidRPr="005B6EFD" w:rsidRDefault="00AF6C96" w:rsidP="001E3BFB">
            <w:pPr>
              <w:spacing w:after="0"/>
              <w:rPr>
                <w:rFonts w:eastAsia="Franklin Gothic Book" w:cs="Franklin Gothic Book"/>
                <w:b/>
                <w:bCs/>
                <w:color w:val="000000"/>
                <w:sz w:val="20"/>
                <w:szCs w:val="20"/>
                <w:lang w:eastAsia="en-AU"/>
              </w:rPr>
            </w:pPr>
            <w:r w:rsidRPr="005B6EFD">
              <w:rPr>
                <w:rFonts w:eastAsia="Franklin Gothic Book" w:cs="Franklin Gothic Book"/>
                <w:b/>
                <w:bCs/>
                <w:color w:val="000000" w:themeColor="text1"/>
                <w:sz w:val="20"/>
                <w:szCs w:val="20"/>
                <w:lang w:eastAsia="en-AU"/>
              </w:rPr>
              <w:t>Organisations (11)</w:t>
            </w:r>
          </w:p>
        </w:tc>
      </w:tr>
      <w:tr w:rsidR="00AF6C96" w:rsidRPr="005B6EFD" w14:paraId="34134CCA" w14:textId="77777777" w:rsidTr="001E3BFB">
        <w:trPr>
          <w:trHeight w:val="760"/>
        </w:trPr>
        <w:tc>
          <w:tcPr>
            <w:tcW w:w="7800" w:type="dxa"/>
            <w:tcBorders>
              <w:top w:val="nil"/>
              <w:left w:val="single" w:sz="4" w:space="0" w:color="000000" w:themeColor="text1"/>
              <w:bottom w:val="single" w:sz="8" w:space="0" w:color="auto"/>
              <w:right w:val="single" w:sz="8" w:space="0" w:color="auto"/>
            </w:tcBorders>
            <w:vAlign w:val="center"/>
            <w:hideMark/>
          </w:tcPr>
          <w:p w14:paraId="5C82640F" w14:textId="77777777" w:rsidR="00AF6C96" w:rsidRPr="005B6EFD" w:rsidRDefault="00AF6C96" w:rsidP="001E3BFB">
            <w:pPr>
              <w:spacing w:after="0"/>
              <w:rPr>
                <w:rFonts w:eastAsia="Franklin Gothic Book" w:cs="Franklin Gothic Book"/>
                <w:sz w:val="20"/>
                <w:szCs w:val="20"/>
                <w:lang w:eastAsia="en-AU"/>
              </w:rPr>
            </w:pPr>
            <w:r w:rsidRPr="005B6EFD">
              <w:rPr>
                <w:rFonts w:eastAsia="Franklin Gothic Book" w:cs="Franklin Gothic Book"/>
                <w:sz w:val="20"/>
                <w:szCs w:val="20"/>
                <w:lang w:eastAsia="en-AU"/>
              </w:rPr>
              <w:t>I am providing input on behalf of a consumer group or organisation. Consumer organisations are not-for-profit organisations representing the interests of healthcare consumers, their families and carers. </w:t>
            </w:r>
          </w:p>
        </w:tc>
        <w:tc>
          <w:tcPr>
            <w:tcW w:w="1220" w:type="dxa"/>
            <w:tcBorders>
              <w:top w:val="nil"/>
              <w:left w:val="nil"/>
              <w:bottom w:val="single" w:sz="8" w:space="0" w:color="auto"/>
              <w:right w:val="single" w:sz="4" w:space="0" w:color="000000" w:themeColor="text1"/>
            </w:tcBorders>
            <w:vAlign w:val="center"/>
            <w:hideMark/>
          </w:tcPr>
          <w:p w14:paraId="11458BDD" w14:textId="77777777" w:rsidR="00AF6C96" w:rsidRPr="005B6EFD" w:rsidRDefault="00AF6C96" w:rsidP="001E3BFB">
            <w:pPr>
              <w:spacing w:after="0"/>
              <w:jc w:val="center"/>
              <w:rPr>
                <w:rFonts w:eastAsia="Franklin Gothic Book" w:cs="Franklin Gothic Book"/>
                <w:sz w:val="20"/>
                <w:szCs w:val="20"/>
                <w:lang w:eastAsia="en-AU"/>
              </w:rPr>
            </w:pPr>
            <w:r w:rsidRPr="005B6EFD">
              <w:rPr>
                <w:rFonts w:eastAsia="Franklin Gothic Book" w:cs="Franklin Gothic Book"/>
                <w:sz w:val="20"/>
                <w:szCs w:val="20"/>
                <w:lang w:eastAsia="en-AU"/>
              </w:rPr>
              <w:t>8</w:t>
            </w:r>
          </w:p>
        </w:tc>
      </w:tr>
      <w:tr w:rsidR="00AF6C96" w:rsidRPr="005B6EFD" w14:paraId="77928CA9" w14:textId="77777777" w:rsidTr="001E3BFB">
        <w:trPr>
          <w:trHeight w:val="760"/>
        </w:trPr>
        <w:tc>
          <w:tcPr>
            <w:tcW w:w="7800" w:type="dxa"/>
            <w:tcBorders>
              <w:top w:val="nil"/>
              <w:left w:val="single" w:sz="4" w:space="0" w:color="000000" w:themeColor="text1"/>
              <w:bottom w:val="single" w:sz="8" w:space="0" w:color="auto"/>
              <w:right w:val="single" w:sz="8" w:space="0" w:color="auto"/>
            </w:tcBorders>
            <w:vAlign w:val="center"/>
            <w:hideMark/>
          </w:tcPr>
          <w:p w14:paraId="6375C15D" w14:textId="77777777" w:rsidR="00AF6C96" w:rsidRPr="005B6EFD" w:rsidRDefault="00AF6C96" w:rsidP="001E3BFB">
            <w:pPr>
              <w:spacing w:after="0"/>
              <w:rPr>
                <w:rFonts w:eastAsia="Franklin Gothic Book" w:cs="Franklin Gothic Book"/>
                <w:sz w:val="20"/>
                <w:szCs w:val="20"/>
                <w:lang w:eastAsia="en-AU"/>
              </w:rPr>
            </w:pPr>
            <w:r w:rsidRPr="005B6EFD">
              <w:rPr>
                <w:rFonts w:eastAsia="Franklin Gothic Book" w:cs="Franklin Gothic Book"/>
                <w:sz w:val="20"/>
                <w:szCs w:val="20"/>
                <w:lang w:eastAsia="en-AU"/>
              </w:rPr>
              <w:t>I am providing input on behalf of a medical, health, or other (non-consumer) organisation. For example, input on behalf of a group of clinicians, research organisation, professional college, or from an organisation that produces a similar service or technology. </w:t>
            </w:r>
          </w:p>
        </w:tc>
        <w:tc>
          <w:tcPr>
            <w:tcW w:w="1220" w:type="dxa"/>
            <w:tcBorders>
              <w:top w:val="nil"/>
              <w:left w:val="nil"/>
              <w:bottom w:val="single" w:sz="8" w:space="0" w:color="auto"/>
              <w:right w:val="single" w:sz="4" w:space="0" w:color="000000" w:themeColor="text1"/>
            </w:tcBorders>
            <w:vAlign w:val="center"/>
            <w:hideMark/>
          </w:tcPr>
          <w:p w14:paraId="378800C6" w14:textId="77777777" w:rsidR="00AF6C96" w:rsidRPr="005B6EFD" w:rsidRDefault="00AF6C96" w:rsidP="001E3BFB">
            <w:pPr>
              <w:spacing w:after="0"/>
              <w:jc w:val="center"/>
              <w:rPr>
                <w:rFonts w:eastAsia="Franklin Gothic Book" w:cs="Franklin Gothic Book"/>
                <w:sz w:val="20"/>
                <w:szCs w:val="20"/>
                <w:lang w:eastAsia="en-AU"/>
              </w:rPr>
            </w:pPr>
            <w:r w:rsidRPr="005B6EFD">
              <w:rPr>
                <w:rFonts w:eastAsia="Franklin Gothic Book" w:cs="Franklin Gothic Book"/>
                <w:sz w:val="20"/>
                <w:szCs w:val="20"/>
                <w:lang w:eastAsia="en-AU"/>
              </w:rPr>
              <w:t>6</w:t>
            </w:r>
          </w:p>
        </w:tc>
      </w:tr>
      <w:tr w:rsidR="00AF6C96" w:rsidRPr="005B6EFD" w14:paraId="2CEB13A4" w14:textId="77777777" w:rsidTr="001E3BFB">
        <w:trPr>
          <w:trHeight w:val="300"/>
        </w:trPr>
        <w:tc>
          <w:tcPr>
            <w:tcW w:w="9020" w:type="dxa"/>
            <w:gridSpan w:val="2"/>
            <w:tcBorders>
              <w:top w:val="single" w:sz="8" w:space="0" w:color="auto"/>
              <w:left w:val="single" w:sz="4" w:space="0" w:color="000000" w:themeColor="text1"/>
              <w:bottom w:val="single" w:sz="8" w:space="0" w:color="auto"/>
              <w:right w:val="single" w:sz="4" w:space="0" w:color="000000" w:themeColor="text1"/>
            </w:tcBorders>
            <w:shd w:val="clear" w:color="auto" w:fill="E8E8E8"/>
            <w:vAlign w:val="center"/>
            <w:hideMark/>
          </w:tcPr>
          <w:p w14:paraId="4C2B1C57" w14:textId="77777777" w:rsidR="00AF6C96" w:rsidRPr="005B6EFD" w:rsidRDefault="00AF6C96" w:rsidP="001E3BFB">
            <w:pPr>
              <w:spacing w:after="0"/>
              <w:rPr>
                <w:rFonts w:eastAsia="Franklin Gothic Book" w:cs="Franklin Gothic Book"/>
                <w:b/>
                <w:bCs/>
                <w:color w:val="000000"/>
                <w:sz w:val="20"/>
                <w:szCs w:val="20"/>
                <w:lang w:eastAsia="en-AU"/>
              </w:rPr>
            </w:pPr>
            <w:r w:rsidRPr="005B6EFD">
              <w:rPr>
                <w:rFonts w:eastAsia="Franklin Gothic Book" w:cs="Franklin Gothic Book"/>
                <w:b/>
                <w:bCs/>
                <w:color w:val="000000" w:themeColor="text1"/>
                <w:sz w:val="20"/>
                <w:szCs w:val="20"/>
                <w:lang w:eastAsia="en-AU"/>
              </w:rPr>
              <w:t>Health Professionals (2)</w:t>
            </w:r>
            <w:r w:rsidRPr="005B6EFD">
              <w:rPr>
                <w:rFonts w:eastAsia="Franklin Gothic Book" w:cs="Franklin Gothic Book"/>
                <w:color w:val="000000" w:themeColor="text1"/>
                <w:sz w:val="20"/>
                <w:szCs w:val="20"/>
                <w:lang w:eastAsia="en-AU"/>
              </w:rPr>
              <w:t> </w:t>
            </w:r>
          </w:p>
        </w:tc>
      </w:tr>
      <w:tr w:rsidR="00AF6C96" w:rsidRPr="005B6EFD" w14:paraId="267D242F" w14:textId="77777777" w:rsidTr="001E3BFB">
        <w:trPr>
          <w:trHeight w:val="300"/>
        </w:trPr>
        <w:tc>
          <w:tcPr>
            <w:tcW w:w="7800" w:type="dxa"/>
            <w:tcBorders>
              <w:top w:val="nil"/>
              <w:left w:val="single" w:sz="4" w:space="0" w:color="000000" w:themeColor="text1"/>
              <w:bottom w:val="single" w:sz="8" w:space="0" w:color="auto"/>
              <w:right w:val="single" w:sz="8" w:space="0" w:color="auto"/>
            </w:tcBorders>
            <w:vAlign w:val="center"/>
            <w:hideMark/>
          </w:tcPr>
          <w:p w14:paraId="515D52D8" w14:textId="77777777" w:rsidR="00AF6C96" w:rsidRPr="005B6EFD" w:rsidRDefault="00AF6C96" w:rsidP="001E3BFB">
            <w:pPr>
              <w:spacing w:after="0"/>
              <w:rPr>
                <w:rFonts w:eastAsia="Franklin Gothic Book" w:cs="Franklin Gothic Book"/>
                <w:sz w:val="20"/>
                <w:szCs w:val="20"/>
                <w:lang w:eastAsia="en-AU"/>
              </w:rPr>
            </w:pPr>
            <w:r w:rsidRPr="005B6EFD">
              <w:rPr>
                <w:rFonts w:eastAsia="Franklin Gothic Book" w:cs="Franklin Gothic Book"/>
                <w:sz w:val="20"/>
                <w:szCs w:val="20"/>
                <w:lang w:eastAsia="en-AU"/>
              </w:rPr>
              <w:t>I am a health professional or health academic working in the area. </w:t>
            </w:r>
          </w:p>
        </w:tc>
        <w:tc>
          <w:tcPr>
            <w:tcW w:w="1220" w:type="dxa"/>
            <w:tcBorders>
              <w:top w:val="nil"/>
              <w:left w:val="nil"/>
              <w:bottom w:val="single" w:sz="8" w:space="0" w:color="auto"/>
              <w:right w:val="single" w:sz="4" w:space="0" w:color="000000" w:themeColor="text1"/>
            </w:tcBorders>
            <w:vAlign w:val="center"/>
            <w:hideMark/>
          </w:tcPr>
          <w:p w14:paraId="04400143" w14:textId="77777777" w:rsidR="00AF6C96" w:rsidRPr="005B6EFD" w:rsidRDefault="00AF6C96" w:rsidP="001E3BFB">
            <w:pPr>
              <w:spacing w:after="0"/>
              <w:jc w:val="center"/>
              <w:rPr>
                <w:rFonts w:eastAsia="Franklin Gothic Book" w:cs="Franklin Gothic Book"/>
                <w:sz w:val="20"/>
                <w:szCs w:val="20"/>
                <w:lang w:eastAsia="en-AU"/>
              </w:rPr>
            </w:pPr>
            <w:r w:rsidRPr="005B6EFD">
              <w:rPr>
                <w:rFonts w:eastAsia="Franklin Gothic Book" w:cs="Franklin Gothic Book"/>
                <w:sz w:val="20"/>
                <w:szCs w:val="20"/>
                <w:lang w:eastAsia="en-AU"/>
              </w:rPr>
              <w:t>2</w:t>
            </w:r>
          </w:p>
        </w:tc>
      </w:tr>
      <w:tr w:rsidR="00AF6C96" w:rsidRPr="005B6EFD" w14:paraId="5A2B9C4E" w14:textId="77777777" w:rsidTr="001E3BFB">
        <w:trPr>
          <w:trHeight w:val="300"/>
        </w:trPr>
        <w:tc>
          <w:tcPr>
            <w:tcW w:w="9020" w:type="dxa"/>
            <w:gridSpan w:val="2"/>
            <w:tcBorders>
              <w:top w:val="single" w:sz="8" w:space="0" w:color="auto"/>
              <w:left w:val="single" w:sz="4" w:space="0" w:color="000000" w:themeColor="text1"/>
              <w:bottom w:val="single" w:sz="8" w:space="0" w:color="auto"/>
              <w:right w:val="single" w:sz="4" w:space="0" w:color="000000" w:themeColor="text1"/>
            </w:tcBorders>
            <w:shd w:val="clear" w:color="auto" w:fill="E8E8E8"/>
            <w:vAlign w:val="center"/>
            <w:hideMark/>
          </w:tcPr>
          <w:p w14:paraId="29E1E56F" w14:textId="77777777" w:rsidR="00AF6C96" w:rsidRPr="005B6EFD" w:rsidRDefault="00AF6C96" w:rsidP="001E3BFB">
            <w:pPr>
              <w:spacing w:after="0"/>
              <w:rPr>
                <w:rFonts w:eastAsia="Franklin Gothic Book" w:cs="Franklin Gothic Book"/>
                <w:b/>
                <w:bCs/>
                <w:color w:val="000000"/>
                <w:sz w:val="20"/>
                <w:szCs w:val="20"/>
                <w:lang w:eastAsia="en-AU"/>
              </w:rPr>
            </w:pPr>
            <w:r w:rsidRPr="005B6EFD">
              <w:rPr>
                <w:rFonts w:eastAsia="Franklin Gothic Book" w:cs="Franklin Gothic Book"/>
                <w:b/>
                <w:bCs/>
                <w:color w:val="000000" w:themeColor="text1"/>
                <w:sz w:val="20"/>
                <w:szCs w:val="20"/>
                <w:lang w:eastAsia="en-AU"/>
              </w:rPr>
              <w:t>Consumers (1)</w:t>
            </w:r>
            <w:r w:rsidRPr="005B6EFD">
              <w:rPr>
                <w:rFonts w:eastAsia="Franklin Gothic Book" w:cs="Franklin Gothic Book"/>
                <w:color w:val="000000" w:themeColor="text1"/>
                <w:sz w:val="20"/>
                <w:szCs w:val="20"/>
                <w:lang w:eastAsia="en-AU"/>
              </w:rPr>
              <w:t> </w:t>
            </w:r>
          </w:p>
        </w:tc>
      </w:tr>
      <w:tr w:rsidR="00AF6C96" w:rsidRPr="005B6EFD" w14:paraId="03DBEFCD" w14:textId="77777777" w:rsidTr="001E3BFB">
        <w:trPr>
          <w:trHeight w:val="300"/>
        </w:trPr>
        <w:tc>
          <w:tcPr>
            <w:tcW w:w="7800" w:type="dxa"/>
            <w:tcBorders>
              <w:top w:val="nil"/>
              <w:left w:val="single" w:sz="4" w:space="0" w:color="000000" w:themeColor="text1"/>
              <w:bottom w:val="single" w:sz="8" w:space="0" w:color="auto"/>
              <w:right w:val="single" w:sz="8" w:space="0" w:color="auto"/>
            </w:tcBorders>
            <w:vAlign w:val="center"/>
            <w:hideMark/>
          </w:tcPr>
          <w:p w14:paraId="56183307" w14:textId="77777777" w:rsidR="00AF6C96" w:rsidRPr="005B6EFD" w:rsidRDefault="00AF6C96" w:rsidP="001E3BFB">
            <w:pPr>
              <w:spacing w:after="0"/>
              <w:rPr>
                <w:rFonts w:eastAsia="Franklin Gothic Book" w:cs="Franklin Gothic Book"/>
                <w:sz w:val="20"/>
                <w:szCs w:val="20"/>
                <w:lang w:eastAsia="en-AU"/>
              </w:rPr>
            </w:pPr>
            <w:r w:rsidRPr="005B6EFD">
              <w:rPr>
                <w:rFonts w:eastAsia="Franklin Gothic Book" w:cs="Franklin Gothic Book"/>
                <w:sz w:val="20"/>
                <w:szCs w:val="20"/>
                <w:lang w:eastAsia="en-AU"/>
              </w:rPr>
              <w:t>I have the health condition that this health service or technology is for. </w:t>
            </w:r>
          </w:p>
        </w:tc>
        <w:tc>
          <w:tcPr>
            <w:tcW w:w="1220" w:type="dxa"/>
            <w:tcBorders>
              <w:top w:val="nil"/>
              <w:left w:val="nil"/>
              <w:bottom w:val="single" w:sz="8" w:space="0" w:color="auto"/>
              <w:right w:val="single" w:sz="4" w:space="0" w:color="000000" w:themeColor="text1"/>
            </w:tcBorders>
            <w:vAlign w:val="center"/>
            <w:hideMark/>
          </w:tcPr>
          <w:p w14:paraId="796A7373" w14:textId="77777777" w:rsidR="00AF6C96" w:rsidRPr="005B6EFD" w:rsidRDefault="00AF6C96" w:rsidP="001E3BFB">
            <w:pPr>
              <w:spacing w:after="0"/>
              <w:jc w:val="center"/>
              <w:rPr>
                <w:rFonts w:eastAsia="Franklin Gothic Book" w:cs="Franklin Gothic Book"/>
                <w:sz w:val="20"/>
                <w:szCs w:val="20"/>
                <w:lang w:eastAsia="en-AU"/>
              </w:rPr>
            </w:pPr>
            <w:r w:rsidRPr="005B6EFD">
              <w:rPr>
                <w:rFonts w:eastAsia="Franklin Gothic Book" w:cs="Franklin Gothic Book"/>
                <w:sz w:val="20"/>
                <w:szCs w:val="20"/>
                <w:lang w:eastAsia="en-AU"/>
              </w:rPr>
              <w:t>1</w:t>
            </w:r>
          </w:p>
        </w:tc>
      </w:tr>
      <w:tr w:rsidR="00AF6C96" w:rsidRPr="005B6EFD" w14:paraId="1F65C881" w14:textId="77777777" w:rsidTr="001E3BFB">
        <w:trPr>
          <w:trHeight w:val="290"/>
        </w:trPr>
        <w:tc>
          <w:tcPr>
            <w:tcW w:w="7800" w:type="dxa"/>
            <w:tcBorders>
              <w:top w:val="nil"/>
              <w:left w:val="single" w:sz="4" w:space="0" w:color="000000" w:themeColor="text1"/>
              <w:bottom w:val="single" w:sz="4" w:space="0" w:color="000000" w:themeColor="text1"/>
              <w:right w:val="single" w:sz="8" w:space="0" w:color="auto"/>
            </w:tcBorders>
            <w:vAlign w:val="center"/>
            <w:hideMark/>
          </w:tcPr>
          <w:p w14:paraId="6B3F8FB0" w14:textId="77777777" w:rsidR="00AF6C96" w:rsidRPr="005B6EFD" w:rsidRDefault="00AF6C96" w:rsidP="001E3BFB">
            <w:pPr>
              <w:spacing w:after="0"/>
              <w:rPr>
                <w:rFonts w:eastAsia="Franklin Gothic Book" w:cs="Franklin Gothic Book"/>
                <w:b/>
                <w:bCs/>
                <w:sz w:val="20"/>
                <w:szCs w:val="20"/>
                <w:lang w:eastAsia="en-AU"/>
              </w:rPr>
            </w:pPr>
            <w:r w:rsidRPr="005B6EFD">
              <w:rPr>
                <w:rFonts w:eastAsia="Franklin Gothic Book" w:cs="Franklin Gothic Book"/>
                <w:b/>
                <w:bCs/>
                <w:sz w:val="20"/>
                <w:szCs w:val="20"/>
                <w:lang w:eastAsia="en-AU"/>
              </w:rPr>
              <w:t>Grand Total</w:t>
            </w:r>
            <w:r w:rsidRPr="005B6EFD">
              <w:rPr>
                <w:rFonts w:eastAsia="Franklin Gothic Book" w:cs="Franklin Gothic Book"/>
                <w:sz w:val="20"/>
                <w:szCs w:val="20"/>
                <w:lang w:eastAsia="en-AU"/>
              </w:rPr>
              <w:t> </w:t>
            </w:r>
          </w:p>
        </w:tc>
        <w:tc>
          <w:tcPr>
            <w:tcW w:w="1220" w:type="dxa"/>
            <w:tcBorders>
              <w:top w:val="nil"/>
              <w:left w:val="nil"/>
              <w:bottom w:val="single" w:sz="4" w:space="0" w:color="000000" w:themeColor="text1"/>
              <w:right w:val="single" w:sz="4" w:space="0" w:color="000000" w:themeColor="text1"/>
            </w:tcBorders>
            <w:vAlign w:val="center"/>
            <w:hideMark/>
          </w:tcPr>
          <w:p w14:paraId="00783A6B" w14:textId="77777777" w:rsidR="00AF6C96" w:rsidRPr="005B6EFD" w:rsidRDefault="00AF6C96" w:rsidP="001E3BFB">
            <w:pPr>
              <w:spacing w:after="0"/>
              <w:jc w:val="center"/>
              <w:rPr>
                <w:rFonts w:eastAsia="Franklin Gothic Book" w:cs="Franklin Gothic Book"/>
                <w:b/>
                <w:bCs/>
                <w:sz w:val="20"/>
                <w:szCs w:val="20"/>
                <w:lang w:eastAsia="en-AU"/>
              </w:rPr>
            </w:pPr>
            <w:r w:rsidRPr="005B6EFD">
              <w:rPr>
                <w:rFonts w:eastAsia="Franklin Gothic Book" w:cs="Franklin Gothic Book"/>
                <w:b/>
                <w:bCs/>
                <w:sz w:val="20"/>
                <w:szCs w:val="20"/>
                <w:lang w:eastAsia="en-AU"/>
              </w:rPr>
              <w:t>17</w:t>
            </w:r>
          </w:p>
        </w:tc>
      </w:tr>
    </w:tbl>
    <w:p w14:paraId="1EC9C818" w14:textId="77777777" w:rsidR="00AF6C96" w:rsidRPr="005B6EFD" w:rsidRDefault="00AF6C96" w:rsidP="00B45719">
      <w:pPr>
        <w:tabs>
          <w:tab w:val="left" w:pos="3686"/>
        </w:tabs>
        <w:spacing w:before="240" w:line="257" w:lineRule="auto"/>
        <w:rPr>
          <w:rFonts w:eastAsia="Franklin Gothic Book" w:cs="Calibri"/>
        </w:rPr>
      </w:pPr>
      <w:r w:rsidRPr="005B6EFD">
        <w:rPr>
          <w:rFonts w:eastAsia="Franklin Gothic Book" w:cs="Calibri"/>
        </w:rPr>
        <w:t>The organisations that submitted input were:</w:t>
      </w:r>
    </w:p>
    <w:p w14:paraId="3E0E0DC8" w14:textId="77777777" w:rsidR="00AF6C96" w:rsidRPr="005B6EFD" w:rsidRDefault="00AF6C96" w:rsidP="00834D51">
      <w:pPr>
        <w:pStyle w:val="ListParagraph"/>
        <w:numPr>
          <w:ilvl w:val="0"/>
          <w:numId w:val="40"/>
        </w:numPr>
        <w:tabs>
          <w:tab w:val="clear" w:pos="0"/>
        </w:tabs>
        <w:spacing w:before="0" w:after="160" w:line="259" w:lineRule="auto"/>
        <w:contextualSpacing/>
        <w:rPr>
          <w:rFonts w:cs="Calibri"/>
        </w:rPr>
      </w:pPr>
      <w:r w:rsidRPr="005B6EFD">
        <w:rPr>
          <w:rFonts w:cs="Calibri"/>
        </w:rPr>
        <w:t>ACON</w:t>
      </w:r>
    </w:p>
    <w:p w14:paraId="3C3397AC" w14:textId="77777777" w:rsidR="00AF6C96" w:rsidRPr="005B6EFD" w:rsidRDefault="00AF6C96" w:rsidP="00834D51">
      <w:pPr>
        <w:pStyle w:val="ListParagraph"/>
        <w:numPr>
          <w:ilvl w:val="0"/>
          <w:numId w:val="40"/>
        </w:numPr>
        <w:tabs>
          <w:tab w:val="clear" w:pos="0"/>
        </w:tabs>
        <w:spacing w:before="0" w:after="160" w:line="259" w:lineRule="auto"/>
        <w:contextualSpacing/>
        <w:rPr>
          <w:rFonts w:cs="Calibri"/>
        </w:rPr>
      </w:pPr>
      <w:r w:rsidRPr="005B6EFD">
        <w:rPr>
          <w:rFonts w:cs="Calibri"/>
        </w:rPr>
        <w:t xml:space="preserve">Cancer Council Australia </w:t>
      </w:r>
    </w:p>
    <w:p w14:paraId="224E73C2" w14:textId="77777777" w:rsidR="00AF6C96" w:rsidRPr="005B6EFD" w:rsidRDefault="00AF6C96" w:rsidP="00834D51">
      <w:pPr>
        <w:pStyle w:val="ListParagraph"/>
        <w:numPr>
          <w:ilvl w:val="0"/>
          <w:numId w:val="40"/>
        </w:numPr>
        <w:tabs>
          <w:tab w:val="clear" w:pos="0"/>
        </w:tabs>
        <w:spacing w:before="0" w:after="160" w:line="259" w:lineRule="auto"/>
        <w:contextualSpacing/>
        <w:rPr>
          <w:rFonts w:cs="Calibri"/>
        </w:rPr>
      </w:pPr>
      <w:r w:rsidRPr="005B6EFD">
        <w:rPr>
          <w:rFonts w:cs="Calibri"/>
        </w:rPr>
        <w:t xml:space="preserve">Cancer Council Australia on behalf of the Cancer Council Federation </w:t>
      </w:r>
    </w:p>
    <w:p w14:paraId="36BB9DE3" w14:textId="77777777" w:rsidR="00AF6C96" w:rsidRPr="005B6EFD" w:rsidRDefault="00AF6C96" w:rsidP="00834D51">
      <w:pPr>
        <w:pStyle w:val="ListParagraph"/>
        <w:numPr>
          <w:ilvl w:val="0"/>
          <w:numId w:val="40"/>
        </w:numPr>
        <w:tabs>
          <w:tab w:val="clear" w:pos="0"/>
        </w:tabs>
        <w:spacing w:before="0" w:after="160" w:line="259" w:lineRule="auto"/>
        <w:contextualSpacing/>
        <w:rPr>
          <w:rFonts w:cs="Calibri"/>
        </w:rPr>
      </w:pPr>
      <w:r w:rsidRPr="005B6EFD">
        <w:rPr>
          <w:rFonts w:cs="Calibri"/>
        </w:rPr>
        <w:t>The Royal Australian College of General Practitioners (RACGP) (two pieces of input)</w:t>
      </w:r>
    </w:p>
    <w:p w14:paraId="56A4E115" w14:textId="77777777" w:rsidR="00AF6C96" w:rsidRPr="005B6EFD" w:rsidRDefault="00AF6C96" w:rsidP="00834D51">
      <w:pPr>
        <w:pStyle w:val="ListParagraph"/>
        <w:numPr>
          <w:ilvl w:val="0"/>
          <w:numId w:val="40"/>
        </w:numPr>
        <w:tabs>
          <w:tab w:val="clear" w:pos="0"/>
        </w:tabs>
        <w:spacing w:before="0" w:after="120" w:line="259" w:lineRule="auto"/>
        <w:contextualSpacing/>
        <w:rPr>
          <w:rFonts w:cs="Calibri"/>
        </w:rPr>
      </w:pPr>
      <w:r w:rsidRPr="005B6EFD">
        <w:rPr>
          <w:rFonts w:cs="Calibri"/>
        </w:rPr>
        <w:t>Australian Pathology</w:t>
      </w:r>
    </w:p>
    <w:p w14:paraId="0E5BD7BF" w14:textId="77777777" w:rsidR="00AF6C96" w:rsidRPr="005B6EFD" w:rsidRDefault="00AF6C96" w:rsidP="00834D51">
      <w:pPr>
        <w:pStyle w:val="ListParagraph"/>
        <w:numPr>
          <w:ilvl w:val="0"/>
          <w:numId w:val="40"/>
        </w:numPr>
        <w:tabs>
          <w:tab w:val="clear" w:pos="0"/>
        </w:tabs>
        <w:spacing w:before="0" w:after="120" w:line="259" w:lineRule="auto"/>
        <w:contextualSpacing/>
        <w:rPr>
          <w:rFonts w:cs="Calibri"/>
        </w:rPr>
      </w:pPr>
      <w:r w:rsidRPr="005B6EFD">
        <w:rPr>
          <w:rFonts w:cs="Calibri"/>
        </w:rPr>
        <w:t>National Association of People with HIV Australia (NAPWHA)</w:t>
      </w:r>
    </w:p>
    <w:p w14:paraId="74706A30" w14:textId="77777777" w:rsidR="00AF6C96" w:rsidRPr="005B6EFD" w:rsidRDefault="00AF6C96" w:rsidP="00834D51">
      <w:pPr>
        <w:pStyle w:val="ListParagraph"/>
        <w:numPr>
          <w:ilvl w:val="0"/>
          <w:numId w:val="40"/>
        </w:numPr>
        <w:tabs>
          <w:tab w:val="clear" w:pos="0"/>
        </w:tabs>
        <w:spacing w:before="0" w:after="120" w:line="259" w:lineRule="auto"/>
        <w:contextualSpacing/>
        <w:rPr>
          <w:rFonts w:cs="Calibri"/>
        </w:rPr>
      </w:pPr>
      <w:r w:rsidRPr="005B6EFD">
        <w:rPr>
          <w:rFonts w:cs="Calibri"/>
        </w:rPr>
        <w:t>Rare Cancers Australia (two pieces of input)</w:t>
      </w:r>
    </w:p>
    <w:p w14:paraId="17A6AF4C" w14:textId="77777777" w:rsidR="00AF6C96" w:rsidRPr="005B6EFD" w:rsidRDefault="00AF6C96" w:rsidP="00834D51">
      <w:pPr>
        <w:pStyle w:val="ListParagraph"/>
        <w:numPr>
          <w:ilvl w:val="0"/>
          <w:numId w:val="40"/>
        </w:numPr>
        <w:tabs>
          <w:tab w:val="clear" w:pos="0"/>
        </w:tabs>
        <w:spacing w:before="0" w:after="120" w:line="259" w:lineRule="auto"/>
        <w:contextualSpacing/>
        <w:rPr>
          <w:rFonts w:cs="Calibri"/>
        </w:rPr>
      </w:pPr>
      <w:r w:rsidRPr="005B6EFD">
        <w:rPr>
          <w:rFonts w:cs="Calibri"/>
        </w:rPr>
        <w:t>Colorectal Surgical Society of Australia and New Zealand (CSSANZ) (two pieces of input)</w:t>
      </w:r>
    </w:p>
    <w:p w14:paraId="709FB3D3" w14:textId="77777777" w:rsidR="00AF6C96" w:rsidRPr="005B6EFD" w:rsidRDefault="00AF6C96" w:rsidP="00834D51">
      <w:pPr>
        <w:pStyle w:val="ListParagraph"/>
        <w:numPr>
          <w:ilvl w:val="0"/>
          <w:numId w:val="40"/>
        </w:numPr>
        <w:tabs>
          <w:tab w:val="clear" w:pos="0"/>
        </w:tabs>
        <w:spacing w:before="0" w:after="120" w:line="259" w:lineRule="auto"/>
        <w:contextualSpacing/>
        <w:rPr>
          <w:rFonts w:cs="Calibri"/>
        </w:rPr>
      </w:pPr>
      <w:r w:rsidRPr="005B6EFD">
        <w:rPr>
          <w:rFonts w:cs="Calibri"/>
        </w:rPr>
        <w:t>Private Healthcare Australia (PHA)</w:t>
      </w:r>
    </w:p>
    <w:p w14:paraId="39C28EDA" w14:textId="77777777" w:rsidR="00AF6C96" w:rsidRPr="005B6EFD" w:rsidRDefault="00AF6C96" w:rsidP="00834D51">
      <w:pPr>
        <w:pStyle w:val="ListParagraph"/>
        <w:numPr>
          <w:ilvl w:val="0"/>
          <w:numId w:val="40"/>
        </w:numPr>
        <w:tabs>
          <w:tab w:val="clear" w:pos="0"/>
        </w:tabs>
        <w:spacing w:before="0" w:after="120" w:line="259" w:lineRule="auto"/>
        <w:contextualSpacing/>
        <w:rPr>
          <w:rFonts w:cs="Calibri"/>
        </w:rPr>
      </w:pPr>
      <w:r w:rsidRPr="005B6EFD">
        <w:rPr>
          <w:rFonts w:cs="Calibri"/>
        </w:rPr>
        <w:t>Positive Life NSW</w:t>
      </w:r>
    </w:p>
    <w:p w14:paraId="77EF1BEE" w14:textId="77777777" w:rsidR="00AF6C96" w:rsidRPr="005B6EFD" w:rsidRDefault="00AF6C96" w:rsidP="00834D51">
      <w:pPr>
        <w:pStyle w:val="ListParagraph"/>
        <w:numPr>
          <w:ilvl w:val="0"/>
          <w:numId w:val="40"/>
        </w:numPr>
        <w:tabs>
          <w:tab w:val="clear" w:pos="0"/>
        </w:tabs>
        <w:spacing w:before="0" w:after="120" w:line="259" w:lineRule="auto"/>
        <w:contextualSpacing/>
        <w:rPr>
          <w:rFonts w:cs="Calibri"/>
        </w:rPr>
      </w:pPr>
      <w:r w:rsidRPr="005B6EFD">
        <w:rPr>
          <w:rFonts w:cs="Calibri"/>
        </w:rPr>
        <w:t xml:space="preserve">Royal Australian and New Zealand College of Radiologists (RANZCR) </w:t>
      </w:r>
    </w:p>
    <w:p w14:paraId="2B0F7864" w14:textId="77777777" w:rsidR="00AF6C96" w:rsidRPr="005B6EFD" w:rsidRDefault="00AF6C96" w:rsidP="00AF6C96">
      <w:pPr>
        <w:spacing w:before="240"/>
      </w:pPr>
      <w:r w:rsidRPr="005B6EFD">
        <w:rPr>
          <w:b/>
          <w:sz w:val="24"/>
          <w:szCs w:val="24"/>
        </w:rPr>
        <w:t>PASC TARGETED CONSULTATION</w:t>
      </w:r>
      <w:r w:rsidRPr="005B6EFD">
        <w:rPr>
          <w:b/>
        </w:rPr>
        <w:t xml:space="preserve">: </w:t>
      </w:r>
    </w:p>
    <w:p w14:paraId="0B8A62C8" w14:textId="77777777" w:rsidR="00AF6C96" w:rsidRPr="005B6EFD" w:rsidRDefault="00AF6C96" w:rsidP="00AF6C96">
      <w:pPr>
        <w:spacing w:before="240"/>
      </w:pPr>
      <w:r w:rsidRPr="005B6EFD">
        <w:t>Letters of support received from the National Association of People with HIV Australia.</w:t>
      </w:r>
    </w:p>
    <w:p w14:paraId="56FC4CF3" w14:textId="77777777" w:rsidR="00AF6C96" w:rsidRPr="005B6EFD" w:rsidRDefault="00AF6C96" w:rsidP="00AF6C96">
      <w:pPr>
        <w:rPr>
          <w:b/>
          <w:i/>
        </w:rPr>
      </w:pPr>
      <w:r w:rsidRPr="005B6EFD">
        <w:rPr>
          <w:b/>
          <w:i/>
        </w:rPr>
        <w:t>Organisations approached for targeted consultation</w:t>
      </w:r>
    </w:p>
    <w:p w14:paraId="2820EC42" w14:textId="77777777" w:rsidR="00AF6C96" w:rsidRPr="005B6EFD" w:rsidRDefault="00AF6C96" w:rsidP="00AF6C96">
      <w:pPr>
        <w:tabs>
          <w:tab w:val="num" w:pos="426"/>
        </w:tabs>
      </w:pPr>
      <w:r w:rsidRPr="005B6EFD">
        <w:t>All responses received from consultation on this application were supportive, for example:</w:t>
      </w:r>
    </w:p>
    <w:p w14:paraId="12145B9F" w14:textId="77777777" w:rsidR="00AF6C96" w:rsidRPr="005B6EFD" w:rsidRDefault="00AF6C96" w:rsidP="00834D51">
      <w:pPr>
        <w:pStyle w:val="ListParagraph"/>
        <w:numPr>
          <w:ilvl w:val="0"/>
          <w:numId w:val="41"/>
        </w:numPr>
        <w:tabs>
          <w:tab w:val="clear" w:pos="0"/>
        </w:tabs>
        <w:autoSpaceDE w:val="0"/>
        <w:autoSpaceDN w:val="0"/>
        <w:adjustRightInd w:val="0"/>
        <w:spacing w:before="0" w:after="0"/>
        <w:contextualSpacing/>
        <w:rPr>
          <w:bCs/>
        </w:rPr>
      </w:pPr>
      <w:r w:rsidRPr="005B6EFD">
        <w:rPr>
          <w:bCs/>
        </w:rPr>
        <w:t>AIDS Council of NSW (ACON) support:</w:t>
      </w:r>
    </w:p>
    <w:p w14:paraId="320BACB8" w14:textId="77777777" w:rsidR="00AF6C96" w:rsidRPr="005B6EFD" w:rsidRDefault="00AF6C96" w:rsidP="00834D51">
      <w:pPr>
        <w:pStyle w:val="ListParagraph"/>
        <w:numPr>
          <w:ilvl w:val="1"/>
          <w:numId w:val="41"/>
        </w:numPr>
        <w:tabs>
          <w:tab w:val="clear" w:pos="0"/>
        </w:tabs>
        <w:autoSpaceDE w:val="0"/>
        <w:autoSpaceDN w:val="0"/>
        <w:adjustRightInd w:val="0"/>
        <w:spacing w:before="0" w:after="0"/>
        <w:ind w:left="1134"/>
        <w:contextualSpacing/>
        <w:rPr>
          <w:bCs/>
        </w:rPr>
      </w:pPr>
      <w:r w:rsidRPr="005B6EFD">
        <w:rPr>
          <w:bCs/>
        </w:rPr>
        <w:t>any intervention that seeks to increase HPV testing in high-risk populations in order to avoid preventable diseases including cervical and colon cancer</w:t>
      </w:r>
    </w:p>
    <w:p w14:paraId="04EDCD0A" w14:textId="77777777" w:rsidR="00AF6C96" w:rsidRPr="005B6EFD" w:rsidRDefault="00AF6C96" w:rsidP="00834D51">
      <w:pPr>
        <w:pStyle w:val="ListParagraph"/>
        <w:numPr>
          <w:ilvl w:val="1"/>
          <w:numId w:val="41"/>
        </w:numPr>
        <w:tabs>
          <w:tab w:val="clear" w:pos="0"/>
        </w:tabs>
        <w:autoSpaceDE w:val="0"/>
        <w:autoSpaceDN w:val="0"/>
        <w:adjustRightInd w:val="0"/>
        <w:spacing w:before="0" w:after="0"/>
        <w:ind w:left="1134"/>
        <w:contextualSpacing/>
        <w:rPr>
          <w:bCs/>
        </w:rPr>
      </w:pPr>
      <w:r w:rsidRPr="005B6EFD">
        <w:rPr>
          <w:bCs/>
        </w:rPr>
        <w:t>standardisation of test intervals between cervical and anal HPV testing</w:t>
      </w:r>
    </w:p>
    <w:p w14:paraId="31DFA2F8" w14:textId="77777777" w:rsidR="00AF6C96" w:rsidRPr="005B6EFD" w:rsidRDefault="00AF6C96" w:rsidP="00834D51">
      <w:pPr>
        <w:pStyle w:val="ListParagraph"/>
        <w:numPr>
          <w:ilvl w:val="1"/>
          <w:numId w:val="41"/>
        </w:numPr>
        <w:tabs>
          <w:tab w:val="clear" w:pos="0"/>
        </w:tabs>
        <w:autoSpaceDE w:val="0"/>
        <w:autoSpaceDN w:val="0"/>
        <w:adjustRightInd w:val="0"/>
        <w:spacing w:before="0" w:after="0"/>
        <w:ind w:left="1134"/>
        <w:contextualSpacing/>
        <w:rPr>
          <w:bCs/>
        </w:rPr>
      </w:pPr>
      <w:r w:rsidRPr="005B6EFD">
        <w:rPr>
          <w:bCs/>
        </w:rPr>
        <w:lastRenderedPageBreak/>
        <w:t>self-collect and testing by a broader range of health professionals including sexual health nurses.</w:t>
      </w:r>
    </w:p>
    <w:p w14:paraId="6B7BCF9F" w14:textId="77777777" w:rsidR="00AF6C96" w:rsidRPr="005B6EFD" w:rsidRDefault="00AF6C96" w:rsidP="00B45719">
      <w:pPr>
        <w:pStyle w:val="ListParagraph"/>
        <w:keepNext/>
        <w:keepLines/>
        <w:numPr>
          <w:ilvl w:val="0"/>
          <w:numId w:val="41"/>
        </w:numPr>
        <w:tabs>
          <w:tab w:val="clear" w:pos="0"/>
        </w:tabs>
        <w:autoSpaceDE w:val="0"/>
        <w:autoSpaceDN w:val="0"/>
        <w:adjustRightInd w:val="0"/>
        <w:spacing w:before="120" w:after="0"/>
        <w:ind w:left="714" w:hanging="357"/>
        <w:rPr>
          <w:bCs/>
        </w:rPr>
      </w:pPr>
      <w:r w:rsidRPr="005B6EFD">
        <w:rPr>
          <w:bCs/>
        </w:rPr>
        <w:t>Australian Pathology strongly support:</w:t>
      </w:r>
    </w:p>
    <w:p w14:paraId="07D8E433" w14:textId="77777777" w:rsidR="00AF6C96" w:rsidRPr="005B6EFD" w:rsidRDefault="00AF6C96" w:rsidP="00B45719">
      <w:pPr>
        <w:pStyle w:val="ListParagraph"/>
        <w:keepNext/>
        <w:keepLines/>
        <w:numPr>
          <w:ilvl w:val="1"/>
          <w:numId w:val="41"/>
        </w:numPr>
        <w:tabs>
          <w:tab w:val="clear" w:pos="0"/>
        </w:tabs>
        <w:autoSpaceDE w:val="0"/>
        <w:autoSpaceDN w:val="0"/>
        <w:adjustRightInd w:val="0"/>
        <w:spacing w:before="0" w:after="0"/>
        <w:ind w:left="1134"/>
        <w:contextualSpacing/>
        <w:rPr>
          <w:bCs/>
        </w:rPr>
      </w:pPr>
      <w:r w:rsidRPr="005B6EFD">
        <w:rPr>
          <w:bCs/>
        </w:rPr>
        <w:t>Anal HPV testing for the detection of anal precancer and cancer particularly in HIV positive men who have sex with men because the risk of anal cancer is greater than the risk of cervical cancer.</w:t>
      </w:r>
    </w:p>
    <w:p w14:paraId="26B73F7C" w14:textId="77777777" w:rsidR="00AF6C96" w:rsidRPr="005B6EFD" w:rsidRDefault="00AF6C96" w:rsidP="00834D51">
      <w:pPr>
        <w:pStyle w:val="ListParagraph"/>
        <w:numPr>
          <w:ilvl w:val="0"/>
          <w:numId w:val="41"/>
        </w:numPr>
        <w:tabs>
          <w:tab w:val="clear" w:pos="0"/>
        </w:tabs>
        <w:autoSpaceDE w:val="0"/>
        <w:autoSpaceDN w:val="0"/>
        <w:adjustRightInd w:val="0"/>
        <w:spacing w:before="120" w:after="0"/>
        <w:ind w:left="714" w:hanging="357"/>
        <w:rPr>
          <w:bCs/>
        </w:rPr>
      </w:pPr>
      <w:r w:rsidRPr="005B6EFD">
        <w:rPr>
          <w:bCs/>
        </w:rPr>
        <w:t>Cancer Council Australia state:</w:t>
      </w:r>
    </w:p>
    <w:p w14:paraId="5F0B5269" w14:textId="77777777" w:rsidR="00AF6C96" w:rsidRPr="005B6EFD" w:rsidRDefault="00AF6C96" w:rsidP="00834D51">
      <w:pPr>
        <w:pStyle w:val="ListParagraph"/>
        <w:numPr>
          <w:ilvl w:val="1"/>
          <w:numId w:val="41"/>
        </w:numPr>
        <w:tabs>
          <w:tab w:val="clear" w:pos="0"/>
        </w:tabs>
        <w:autoSpaceDE w:val="0"/>
        <w:autoSpaceDN w:val="0"/>
        <w:adjustRightInd w:val="0"/>
        <w:spacing w:before="0" w:after="0"/>
        <w:ind w:left="1134"/>
        <w:contextualSpacing/>
        <w:rPr>
          <w:bCs/>
        </w:rPr>
      </w:pPr>
      <w:r w:rsidRPr="005B6EFD">
        <w:rPr>
          <w:bCs/>
        </w:rPr>
        <w:t>The proposed population should be focussed on those at highest risk</w:t>
      </w:r>
    </w:p>
    <w:p w14:paraId="5065623B" w14:textId="77777777" w:rsidR="00AF6C96" w:rsidRPr="005B6EFD" w:rsidRDefault="00AF6C96" w:rsidP="00834D51">
      <w:pPr>
        <w:pStyle w:val="ListParagraph"/>
        <w:numPr>
          <w:ilvl w:val="1"/>
          <w:numId w:val="41"/>
        </w:numPr>
        <w:tabs>
          <w:tab w:val="clear" w:pos="0"/>
        </w:tabs>
        <w:autoSpaceDE w:val="0"/>
        <w:autoSpaceDN w:val="0"/>
        <w:adjustRightInd w:val="0"/>
        <w:spacing w:before="0" w:after="0"/>
        <w:ind w:left="1134"/>
        <w:contextualSpacing/>
        <w:rPr>
          <w:bCs/>
        </w:rPr>
      </w:pPr>
      <w:r w:rsidRPr="005B6EFD">
        <w:rPr>
          <w:bCs/>
        </w:rPr>
        <w:t>Patients receiving the proposed testing should be ensured appropriate follow-up to treat any abnormality</w:t>
      </w:r>
    </w:p>
    <w:p w14:paraId="5C765456" w14:textId="77777777" w:rsidR="00AF6C96" w:rsidRPr="005B6EFD" w:rsidRDefault="00AF6C96" w:rsidP="00834D51">
      <w:pPr>
        <w:pStyle w:val="ListParagraph"/>
        <w:numPr>
          <w:ilvl w:val="1"/>
          <w:numId w:val="41"/>
        </w:numPr>
        <w:tabs>
          <w:tab w:val="clear" w:pos="0"/>
        </w:tabs>
        <w:autoSpaceDE w:val="0"/>
        <w:autoSpaceDN w:val="0"/>
        <w:adjustRightInd w:val="0"/>
        <w:spacing w:before="0" w:after="0"/>
        <w:ind w:left="1134"/>
        <w:contextualSpacing/>
        <w:rPr>
          <w:bCs/>
        </w:rPr>
      </w:pPr>
      <w:r w:rsidRPr="005B6EFD">
        <w:rPr>
          <w:bCs/>
        </w:rPr>
        <w:t>The utilisation estimates omit the large group of women with cervical lesions</w:t>
      </w:r>
    </w:p>
    <w:p w14:paraId="428E5E74" w14:textId="77777777" w:rsidR="00AF6C96" w:rsidRPr="005B6EFD" w:rsidRDefault="00AF6C96" w:rsidP="00834D51">
      <w:pPr>
        <w:pStyle w:val="ListParagraph"/>
        <w:numPr>
          <w:ilvl w:val="1"/>
          <w:numId w:val="41"/>
        </w:numPr>
        <w:tabs>
          <w:tab w:val="clear" w:pos="0"/>
        </w:tabs>
        <w:autoSpaceDE w:val="0"/>
        <w:autoSpaceDN w:val="0"/>
        <w:adjustRightInd w:val="0"/>
        <w:spacing w:before="0" w:after="0"/>
        <w:ind w:left="1134"/>
        <w:contextualSpacing/>
        <w:rPr>
          <w:bCs/>
        </w:rPr>
      </w:pPr>
      <w:r w:rsidRPr="005B6EFD">
        <w:rPr>
          <w:bCs/>
        </w:rPr>
        <w:t>Concerns about out-of-pocket costs for non-MBS funded services and long wait times to access public services</w:t>
      </w:r>
    </w:p>
    <w:p w14:paraId="6ACA619A" w14:textId="77777777" w:rsidR="00AF6C96" w:rsidRPr="005B6EFD" w:rsidRDefault="00AF6C96" w:rsidP="00834D51">
      <w:pPr>
        <w:pStyle w:val="ListParagraph"/>
        <w:numPr>
          <w:ilvl w:val="1"/>
          <w:numId w:val="41"/>
        </w:numPr>
        <w:tabs>
          <w:tab w:val="clear" w:pos="0"/>
        </w:tabs>
        <w:autoSpaceDE w:val="0"/>
        <w:autoSpaceDN w:val="0"/>
        <w:adjustRightInd w:val="0"/>
        <w:spacing w:before="0" w:after="0"/>
        <w:ind w:left="1134"/>
        <w:contextualSpacing/>
        <w:rPr>
          <w:bCs/>
        </w:rPr>
      </w:pPr>
      <w:r w:rsidRPr="005B6EFD">
        <w:rPr>
          <w:bCs/>
        </w:rPr>
        <w:t>Notes that Hybrid Capture test has been superseded and no longer widely available. Modern PCR tests that separately identify HPV16 would be more appropriate.</w:t>
      </w:r>
    </w:p>
    <w:p w14:paraId="710F4C80" w14:textId="77777777" w:rsidR="00AF6C96" w:rsidRPr="005B6EFD" w:rsidRDefault="00AF6C96" w:rsidP="00834D51">
      <w:pPr>
        <w:pStyle w:val="ListParagraph"/>
        <w:numPr>
          <w:ilvl w:val="0"/>
          <w:numId w:val="41"/>
        </w:numPr>
        <w:tabs>
          <w:tab w:val="clear" w:pos="0"/>
        </w:tabs>
        <w:autoSpaceDE w:val="0"/>
        <w:autoSpaceDN w:val="0"/>
        <w:adjustRightInd w:val="0"/>
        <w:spacing w:before="120" w:after="0"/>
        <w:ind w:left="714" w:hanging="357"/>
        <w:rPr>
          <w:bCs/>
        </w:rPr>
      </w:pPr>
      <w:r w:rsidRPr="005B6EFD">
        <w:rPr>
          <w:bCs/>
        </w:rPr>
        <w:t>Colorectal Surgical Society of Australia and New Zealand supports and:</w:t>
      </w:r>
    </w:p>
    <w:p w14:paraId="72F6B891" w14:textId="77777777" w:rsidR="00AF6C96" w:rsidRPr="005B6EFD" w:rsidRDefault="00AF6C96" w:rsidP="00834D51">
      <w:pPr>
        <w:pStyle w:val="ListParagraph"/>
        <w:numPr>
          <w:ilvl w:val="1"/>
          <w:numId w:val="41"/>
        </w:numPr>
        <w:tabs>
          <w:tab w:val="clear" w:pos="0"/>
        </w:tabs>
        <w:autoSpaceDE w:val="0"/>
        <w:autoSpaceDN w:val="0"/>
        <w:adjustRightInd w:val="0"/>
        <w:spacing w:before="0" w:after="0"/>
        <w:ind w:left="1134"/>
        <w:contextualSpacing/>
        <w:rPr>
          <w:bCs/>
        </w:rPr>
      </w:pPr>
      <w:r w:rsidRPr="005B6EFD">
        <w:rPr>
          <w:bCs/>
        </w:rPr>
        <w:t>Seeks clarification regarding proposed populations, including patients with previous vaginal SCC or vaginal HSIL or cervical SCC or cervical HSIL as many of these patients often have field change in the perineum from exposure to HPV.</w:t>
      </w:r>
    </w:p>
    <w:p w14:paraId="7E138C6E" w14:textId="77777777" w:rsidR="00AF6C96" w:rsidRPr="005B6EFD" w:rsidRDefault="00AF6C96" w:rsidP="00834D51">
      <w:pPr>
        <w:pStyle w:val="ListParagraph"/>
        <w:numPr>
          <w:ilvl w:val="1"/>
          <w:numId w:val="41"/>
        </w:numPr>
        <w:tabs>
          <w:tab w:val="clear" w:pos="0"/>
        </w:tabs>
        <w:autoSpaceDE w:val="0"/>
        <w:autoSpaceDN w:val="0"/>
        <w:adjustRightInd w:val="0"/>
        <w:spacing w:before="0" w:after="0"/>
        <w:ind w:left="1134"/>
        <w:contextualSpacing/>
        <w:rPr>
          <w:bCs/>
        </w:rPr>
      </w:pPr>
      <w:r w:rsidRPr="005B6EFD">
        <w:rPr>
          <w:bCs/>
        </w:rPr>
        <w:t>Noted that patients who develop recurrent anal SCC have generally done so from their previous cancers rather than developing “new” anal SCC, so value of surveying these patients is less clear.</w:t>
      </w:r>
    </w:p>
    <w:p w14:paraId="4EFF5E9B" w14:textId="77777777" w:rsidR="00AF6C96" w:rsidRPr="005B6EFD" w:rsidRDefault="00AF6C96" w:rsidP="00834D51">
      <w:pPr>
        <w:pStyle w:val="ListParagraph"/>
        <w:numPr>
          <w:ilvl w:val="1"/>
          <w:numId w:val="41"/>
        </w:numPr>
        <w:tabs>
          <w:tab w:val="clear" w:pos="0"/>
        </w:tabs>
        <w:autoSpaceDE w:val="0"/>
        <w:autoSpaceDN w:val="0"/>
        <w:adjustRightInd w:val="0"/>
        <w:spacing w:before="0" w:after="0"/>
        <w:ind w:left="1134"/>
        <w:contextualSpacing/>
        <w:rPr>
          <w:bCs/>
        </w:rPr>
      </w:pPr>
      <w:r w:rsidRPr="005B6EFD">
        <w:rPr>
          <w:bCs/>
        </w:rPr>
        <w:t>Suggested that within these eligibility criteria, it is not clear if this will sufficiently allow women who otherwise form the bulk of the number of anal SCC cases to be diagnosed earlier. Although the risk of older MSM patients and TW patients are high, especially if they are living with HIV, these still present lower risk than women who otherwise have no other obvious risk factors. In considering funding such an intervention, would be ideal if some sort of modelling can be presented about the potential cost effectiveness of HRA.</w:t>
      </w:r>
    </w:p>
    <w:p w14:paraId="35DD49E2" w14:textId="603FD104" w:rsidR="00AF6C96" w:rsidRPr="005B6EFD" w:rsidRDefault="00AF6C96" w:rsidP="00834D51">
      <w:pPr>
        <w:pStyle w:val="ListParagraph"/>
        <w:numPr>
          <w:ilvl w:val="1"/>
          <w:numId w:val="41"/>
        </w:numPr>
        <w:tabs>
          <w:tab w:val="clear" w:pos="0"/>
        </w:tabs>
        <w:autoSpaceDE w:val="0"/>
        <w:autoSpaceDN w:val="0"/>
        <w:adjustRightInd w:val="0"/>
        <w:spacing w:before="0" w:after="0"/>
        <w:ind w:left="1134"/>
        <w:contextualSpacing/>
        <w:rPr>
          <w:bCs/>
        </w:rPr>
      </w:pPr>
      <w:r w:rsidRPr="005B6EFD">
        <w:rPr>
          <w:bCs/>
        </w:rPr>
        <w:t xml:space="preserve">Cost associated with treatment of anal HSIL seems high and may require justification. Treatment of cervical HSIL under </w:t>
      </w:r>
      <w:r w:rsidR="001F7530">
        <w:rPr>
          <w:bCs/>
        </w:rPr>
        <w:t xml:space="preserve">MBS item </w:t>
      </w:r>
      <w:r w:rsidRPr="005B6EFD">
        <w:rPr>
          <w:bCs/>
        </w:rPr>
        <w:t xml:space="preserve">35645 attracts a lower fee and this </w:t>
      </w:r>
    </w:p>
    <w:p w14:paraId="05683A52" w14:textId="77777777" w:rsidR="00AF6C96" w:rsidRPr="005B6EFD" w:rsidRDefault="00AF6C96" w:rsidP="00AF6C96">
      <w:pPr>
        <w:autoSpaceDE w:val="0"/>
        <w:autoSpaceDN w:val="0"/>
        <w:adjustRightInd w:val="0"/>
        <w:spacing w:before="0" w:after="0"/>
        <w:ind w:left="1134"/>
        <w:contextualSpacing/>
        <w:rPr>
          <w:bCs/>
        </w:rPr>
      </w:pPr>
      <w:r w:rsidRPr="005B6EFD">
        <w:rPr>
          <w:bCs/>
        </w:rPr>
        <w:t>may require some adjustment (upwards).</w:t>
      </w:r>
    </w:p>
    <w:p w14:paraId="0A921FC1" w14:textId="77777777" w:rsidR="00AF6C96" w:rsidRPr="005B6EFD" w:rsidRDefault="00AF6C96" w:rsidP="00834D51">
      <w:pPr>
        <w:pStyle w:val="ListParagraph"/>
        <w:numPr>
          <w:ilvl w:val="1"/>
          <w:numId w:val="41"/>
        </w:numPr>
        <w:tabs>
          <w:tab w:val="clear" w:pos="0"/>
        </w:tabs>
        <w:autoSpaceDE w:val="0"/>
        <w:autoSpaceDN w:val="0"/>
        <w:adjustRightInd w:val="0"/>
        <w:spacing w:before="0" w:after="0"/>
        <w:ind w:left="1134"/>
        <w:contextualSpacing/>
        <w:rPr>
          <w:bCs/>
        </w:rPr>
      </w:pPr>
      <w:r w:rsidRPr="005B6EFD">
        <w:rPr>
          <w:bCs/>
        </w:rPr>
        <w:t>Examination of anus using HRA ‘fairly comparable’ to examination of lower genital tract using colposcope. Provided information about anal vs cervical ablation.</w:t>
      </w:r>
    </w:p>
    <w:p w14:paraId="22D8D8ED" w14:textId="77777777" w:rsidR="00AF6C96" w:rsidRPr="005B6EFD" w:rsidRDefault="00AF6C96" w:rsidP="00834D51">
      <w:pPr>
        <w:pStyle w:val="ListParagraph"/>
        <w:numPr>
          <w:ilvl w:val="0"/>
          <w:numId w:val="41"/>
        </w:numPr>
        <w:tabs>
          <w:tab w:val="clear" w:pos="0"/>
        </w:tabs>
        <w:autoSpaceDE w:val="0"/>
        <w:autoSpaceDN w:val="0"/>
        <w:adjustRightInd w:val="0"/>
        <w:spacing w:before="120" w:after="0"/>
        <w:ind w:left="714" w:hanging="357"/>
        <w:rPr>
          <w:bCs/>
        </w:rPr>
      </w:pPr>
      <w:r w:rsidRPr="005B6EFD">
        <w:rPr>
          <w:bCs/>
        </w:rPr>
        <w:t>Royal Australian College of General Practitioners seeks:</w:t>
      </w:r>
    </w:p>
    <w:p w14:paraId="7406BD35" w14:textId="77777777" w:rsidR="00AF6C96" w:rsidRPr="005B6EFD" w:rsidRDefault="00AF6C96" w:rsidP="00834D51">
      <w:pPr>
        <w:pStyle w:val="ListParagraph"/>
        <w:numPr>
          <w:ilvl w:val="1"/>
          <w:numId w:val="41"/>
        </w:numPr>
        <w:tabs>
          <w:tab w:val="clear" w:pos="0"/>
        </w:tabs>
        <w:autoSpaceDE w:val="0"/>
        <w:autoSpaceDN w:val="0"/>
        <w:adjustRightInd w:val="0"/>
        <w:spacing w:before="0" w:after="0"/>
        <w:contextualSpacing/>
        <w:rPr>
          <w:bCs/>
        </w:rPr>
      </w:pPr>
      <w:r w:rsidRPr="005B6EFD">
        <w:rPr>
          <w:bCs/>
        </w:rPr>
        <w:t>greater clarity on who is considered high-risk and eligible to be tested, for example women with high-risk types of HPV on cervical screening but have no lesions would be at risk of anal disease.</w:t>
      </w:r>
    </w:p>
    <w:p w14:paraId="41959489" w14:textId="77777777" w:rsidR="00AF6C96" w:rsidRPr="005B6EFD" w:rsidRDefault="00AF6C96" w:rsidP="00834D51">
      <w:pPr>
        <w:pStyle w:val="ListParagraph"/>
        <w:numPr>
          <w:ilvl w:val="1"/>
          <w:numId w:val="41"/>
        </w:numPr>
        <w:tabs>
          <w:tab w:val="clear" w:pos="0"/>
        </w:tabs>
        <w:autoSpaceDE w:val="0"/>
        <w:autoSpaceDN w:val="0"/>
        <w:adjustRightInd w:val="0"/>
        <w:spacing w:before="0" w:after="0"/>
        <w:contextualSpacing/>
        <w:rPr>
          <w:bCs/>
        </w:rPr>
      </w:pPr>
      <w:r w:rsidRPr="005B6EFD">
        <w:rPr>
          <w:bCs/>
        </w:rPr>
        <w:t>Increased fee for collection of samples consistent with Level B consultation.</w:t>
      </w:r>
    </w:p>
    <w:p w14:paraId="22703665" w14:textId="77777777" w:rsidR="00AF6C96" w:rsidRPr="005B6EFD" w:rsidRDefault="00AF6C96" w:rsidP="00AF6C96">
      <w:pPr>
        <w:spacing w:before="240" w:after="240"/>
        <w:rPr>
          <w:rFonts w:eastAsia="Franklin Gothic Book" w:cs="Arial"/>
          <w:b/>
          <w:bCs/>
          <w:sz w:val="24"/>
          <w:szCs w:val="24"/>
        </w:rPr>
      </w:pPr>
      <w:r w:rsidRPr="005B6EFD">
        <w:rPr>
          <w:rFonts w:eastAsia="Franklin Gothic Book" w:cs="Arial"/>
          <w:b/>
          <w:bCs/>
          <w:sz w:val="24"/>
          <w:szCs w:val="24"/>
        </w:rPr>
        <w:t>Support for Public Funding</w:t>
      </w:r>
    </w:p>
    <w:p w14:paraId="45E38660" w14:textId="77777777" w:rsidR="00AF6C96" w:rsidRPr="005B6EFD" w:rsidRDefault="00AF6C96" w:rsidP="00834D51">
      <w:pPr>
        <w:numPr>
          <w:ilvl w:val="0"/>
          <w:numId w:val="42"/>
        </w:numPr>
        <w:tabs>
          <w:tab w:val="clear" w:pos="263"/>
        </w:tabs>
        <w:spacing w:before="0" w:after="160" w:line="259" w:lineRule="auto"/>
        <w:rPr>
          <w:rFonts w:eastAsia="Franklin Gothic Book" w:cs="Arial"/>
        </w:rPr>
      </w:pPr>
      <w:r w:rsidRPr="005B6EFD">
        <w:rPr>
          <w:rFonts w:eastAsia="Franklin Gothic Book" w:cs="Arial"/>
        </w:rPr>
        <w:t>Cancer Council: Strongly supports public funding across the cancer care continuum. It contributes to national screening guidelines and provides extensive support services. Its expert committees inform policy submissions.</w:t>
      </w:r>
    </w:p>
    <w:p w14:paraId="44A6E7DE" w14:textId="77777777" w:rsidR="00AF6C96" w:rsidRPr="005B6EFD" w:rsidRDefault="00AF6C96" w:rsidP="00834D51">
      <w:pPr>
        <w:numPr>
          <w:ilvl w:val="0"/>
          <w:numId w:val="42"/>
        </w:numPr>
        <w:tabs>
          <w:tab w:val="clear" w:pos="263"/>
        </w:tabs>
        <w:spacing w:before="0" w:after="160" w:line="259" w:lineRule="auto"/>
        <w:rPr>
          <w:rFonts w:eastAsia="Franklin Gothic Book" w:cs="Arial"/>
        </w:rPr>
      </w:pPr>
      <w:r w:rsidRPr="005B6EFD">
        <w:rPr>
          <w:rFonts w:eastAsia="Franklin Gothic Book" w:cs="Arial"/>
        </w:rPr>
        <w:t>Rare Cancers Australia (RCA): Fully supports the proposed service, citing no barriers to access or care for affected patients.</w:t>
      </w:r>
    </w:p>
    <w:p w14:paraId="521A0511" w14:textId="77777777" w:rsidR="00AF6C96" w:rsidRPr="005B6EFD" w:rsidRDefault="00AF6C96" w:rsidP="00AF6C96">
      <w:pPr>
        <w:spacing w:before="240" w:after="240"/>
        <w:rPr>
          <w:rFonts w:eastAsia="Franklin Gothic Book" w:cs="Arial"/>
          <w:b/>
          <w:bCs/>
          <w:sz w:val="24"/>
          <w:szCs w:val="24"/>
        </w:rPr>
      </w:pPr>
      <w:r w:rsidRPr="005B6EFD">
        <w:rPr>
          <w:rFonts w:eastAsia="Franklin Gothic Book" w:cs="Arial"/>
          <w:b/>
          <w:bCs/>
          <w:sz w:val="24"/>
          <w:szCs w:val="24"/>
        </w:rPr>
        <w:t>Appropriateness of Target Population</w:t>
      </w:r>
    </w:p>
    <w:p w14:paraId="4B4139B6" w14:textId="77777777" w:rsidR="00AF6C96" w:rsidRPr="005B6EFD" w:rsidRDefault="00AF6C96" w:rsidP="00834D51">
      <w:pPr>
        <w:numPr>
          <w:ilvl w:val="0"/>
          <w:numId w:val="43"/>
        </w:numPr>
        <w:tabs>
          <w:tab w:val="clear" w:pos="263"/>
        </w:tabs>
        <w:spacing w:before="0" w:after="160" w:line="259" w:lineRule="auto"/>
        <w:rPr>
          <w:rFonts w:eastAsia="Franklin Gothic Book" w:cs="Arial"/>
        </w:rPr>
      </w:pPr>
      <w:r w:rsidRPr="005B6EFD">
        <w:rPr>
          <w:rFonts w:eastAsia="Franklin Gothic Book" w:cs="Arial"/>
        </w:rPr>
        <w:t>RCA: Agrees the proposed population is appropriate and well-targeted.</w:t>
      </w:r>
    </w:p>
    <w:p w14:paraId="204FE179" w14:textId="77777777" w:rsidR="00AF6C96" w:rsidRPr="005B6EFD" w:rsidRDefault="00AF6C96" w:rsidP="00834D51">
      <w:pPr>
        <w:numPr>
          <w:ilvl w:val="0"/>
          <w:numId w:val="43"/>
        </w:numPr>
        <w:tabs>
          <w:tab w:val="clear" w:pos="263"/>
        </w:tabs>
        <w:spacing w:before="0" w:after="160" w:line="259" w:lineRule="auto"/>
        <w:rPr>
          <w:rFonts w:eastAsia="Franklin Gothic Book" w:cs="Arial"/>
        </w:rPr>
      </w:pPr>
      <w:r w:rsidRPr="005B6EFD">
        <w:rPr>
          <w:rFonts w:eastAsia="Franklin Gothic Book" w:cs="Arial"/>
        </w:rPr>
        <w:lastRenderedPageBreak/>
        <w:t>Cancer Council (on behalf of Cancer Council Federation): Supports refined targeting based on risk, including PLHIV and women with prior vulval SCC/HSIL. Notes concerns about limited access to high-resolution anoscopy and underestimated demand.</w:t>
      </w:r>
    </w:p>
    <w:p w14:paraId="33899714" w14:textId="77777777" w:rsidR="00AF6C96" w:rsidRPr="005B6EFD" w:rsidRDefault="00AF6C96" w:rsidP="00AF6C96">
      <w:pPr>
        <w:spacing w:before="240" w:after="240"/>
        <w:rPr>
          <w:rFonts w:eastAsia="Franklin Gothic Book" w:cs="Arial"/>
          <w:b/>
          <w:bCs/>
          <w:sz w:val="24"/>
          <w:szCs w:val="24"/>
        </w:rPr>
      </w:pPr>
      <w:r w:rsidRPr="005B6EFD">
        <w:rPr>
          <w:rFonts w:eastAsia="Franklin Gothic Book" w:cs="Arial"/>
          <w:b/>
          <w:bCs/>
          <w:sz w:val="24"/>
          <w:szCs w:val="24"/>
        </w:rPr>
        <w:t>Patient and Advocacy Group Insights</w:t>
      </w:r>
    </w:p>
    <w:p w14:paraId="4075B5FA" w14:textId="77777777" w:rsidR="00AF6C96" w:rsidRPr="005B6EFD" w:rsidRDefault="00AF6C96" w:rsidP="00834D51">
      <w:pPr>
        <w:numPr>
          <w:ilvl w:val="0"/>
          <w:numId w:val="44"/>
        </w:numPr>
        <w:tabs>
          <w:tab w:val="clear" w:pos="263"/>
        </w:tabs>
        <w:spacing w:before="0" w:after="160" w:line="259" w:lineRule="auto"/>
        <w:rPr>
          <w:rFonts w:eastAsia="Franklin Gothic Book" w:cs="Arial"/>
        </w:rPr>
      </w:pPr>
      <w:r w:rsidRPr="005B6EFD">
        <w:rPr>
          <w:rFonts w:eastAsia="Franklin Gothic Book" w:cs="Arial"/>
        </w:rPr>
        <w:t>Diagnosis Delays: RCA patients often face misdiagnoses and must self-advocate for proper care.</w:t>
      </w:r>
    </w:p>
    <w:p w14:paraId="7ED31E3E" w14:textId="77777777" w:rsidR="00AF6C96" w:rsidRPr="005B6EFD" w:rsidRDefault="00AF6C96" w:rsidP="00834D51">
      <w:pPr>
        <w:numPr>
          <w:ilvl w:val="0"/>
          <w:numId w:val="44"/>
        </w:numPr>
        <w:tabs>
          <w:tab w:val="clear" w:pos="263"/>
        </w:tabs>
        <w:spacing w:before="0" w:after="160" w:line="259" w:lineRule="auto"/>
        <w:rPr>
          <w:rFonts w:eastAsia="Franklin Gothic Book" w:cs="Arial"/>
        </w:rPr>
      </w:pPr>
      <w:r w:rsidRPr="005B6EFD">
        <w:rPr>
          <w:rFonts w:eastAsia="Franklin Gothic Book" w:cs="Arial"/>
        </w:rPr>
        <w:t>Emotional Impact: Consumers report anxiety and difficulty accessing testing, even when willing to pay.</w:t>
      </w:r>
    </w:p>
    <w:p w14:paraId="043C3C58" w14:textId="77777777" w:rsidR="00AF6C96" w:rsidRPr="005B6EFD" w:rsidRDefault="00AF6C96" w:rsidP="00834D51">
      <w:pPr>
        <w:numPr>
          <w:ilvl w:val="0"/>
          <w:numId w:val="44"/>
        </w:numPr>
        <w:tabs>
          <w:tab w:val="clear" w:pos="263"/>
        </w:tabs>
        <w:spacing w:before="0" w:after="160" w:line="259" w:lineRule="auto"/>
        <w:rPr>
          <w:rFonts w:eastAsia="Franklin Gothic Book" w:cs="Arial"/>
        </w:rPr>
      </w:pPr>
      <w:r w:rsidRPr="005B6EFD">
        <w:rPr>
          <w:rFonts w:eastAsia="Franklin Gothic Book" w:cs="Arial"/>
        </w:rPr>
        <w:t>Treatment Side Effects: Advocacy groups highlight severe impacts on quality of life.</w:t>
      </w:r>
    </w:p>
    <w:p w14:paraId="15E3AD59" w14:textId="77777777" w:rsidR="00AF6C96" w:rsidRPr="005B6EFD" w:rsidRDefault="00AF6C96" w:rsidP="00834D51">
      <w:pPr>
        <w:numPr>
          <w:ilvl w:val="0"/>
          <w:numId w:val="44"/>
        </w:numPr>
        <w:tabs>
          <w:tab w:val="clear" w:pos="263"/>
        </w:tabs>
        <w:spacing w:before="0" w:after="160" w:line="259" w:lineRule="auto"/>
        <w:rPr>
          <w:rFonts w:eastAsia="Franklin Gothic Book" w:cs="Arial"/>
        </w:rPr>
      </w:pPr>
      <w:r w:rsidRPr="005B6EFD">
        <w:rPr>
          <w:rFonts w:eastAsia="Franklin Gothic Book" w:cs="Arial"/>
        </w:rPr>
        <w:t>Equity Concerns: Some groups, like heterosexual HIV-negative women, may be excluded despite risk.</w:t>
      </w:r>
    </w:p>
    <w:p w14:paraId="5A7DFDB5" w14:textId="77777777" w:rsidR="00AF6C96" w:rsidRPr="005B6EFD" w:rsidRDefault="00AF6C96" w:rsidP="00AF6C96">
      <w:pPr>
        <w:spacing w:before="240" w:after="240"/>
        <w:rPr>
          <w:rFonts w:eastAsia="Franklin Gothic Book" w:cs="Arial"/>
          <w:b/>
          <w:bCs/>
          <w:sz w:val="24"/>
          <w:szCs w:val="24"/>
        </w:rPr>
      </w:pPr>
      <w:r w:rsidRPr="005B6EFD">
        <w:rPr>
          <w:rFonts w:eastAsia="Franklin Gothic Book" w:cs="Arial"/>
          <w:b/>
          <w:bCs/>
          <w:sz w:val="24"/>
          <w:szCs w:val="24"/>
        </w:rPr>
        <w:t>Perceived Advantages</w:t>
      </w:r>
    </w:p>
    <w:p w14:paraId="2E7AE272" w14:textId="77777777" w:rsidR="00AF6C96" w:rsidRPr="005B6EFD" w:rsidRDefault="00AF6C96" w:rsidP="00834D51">
      <w:pPr>
        <w:numPr>
          <w:ilvl w:val="0"/>
          <w:numId w:val="45"/>
        </w:numPr>
        <w:tabs>
          <w:tab w:val="clear" w:pos="263"/>
        </w:tabs>
        <w:spacing w:before="0" w:after="160" w:line="259" w:lineRule="auto"/>
        <w:rPr>
          <w:rFonts w:eastAsia="Franklin Gothic Book" w:cs="Arial"/>
        </w:rPr>
      </w:pPr>
      <w:r w:rsidRPr="005B6EFD">
        <w:rPr>
          <w:rFonts w:eastAsia="Franklin Gothic Book" w:cs="Arial"/>
        </w:rPr>
        <w:t>Early detection and treatment in high-risk groups.</w:t>
      </w:r>
    </w:p>
    <w:p w14:paraId="3B4DF326" w14:textId="77777777" w:rsidR="00AF6C96" w:rsidRPr="005B6EFD" w:rsidRDefault="00AF6C96" w:rsidP="00834D51">
      <w:pPr>
        <w:numPr>
          <w:ilvl w:val="0"/>
          <w:numId w:val="45"/>
        </w:numPr>
        <w:tabs>
          <w:tab w:val="clear" w:pos="263"/>
        </w:tabs>
        <w:spacing w:before="0" w:after="160" w:line="259" w:lineRule="auto"/>
        <w:rPr>
          <w:rFonts w:eastAsia="Franklin Gothic Book" w:cs="Arial"/>
        </w:rPr>
      </w:pPr>
      <w:r w:rsidRPr="005B6EFD">
        <w:rPr>
          <w:rFonts w:eastAsia="Franklin Gothic Book" w:cs="Arial"/>
        </w:rPr>
        <w:t>Potential reduction in anal cancer rates.</w:t>
      </w:r>
    </w:p>
    <w:p w14:paraId="3875DA70" w14:textId="77777777" w:rsidR="00AF6C96" w:rsidRPr="005B6EFD" w:rsidRDefault="00AF6C96" w:rsidP="00834D51">
      <w:pPr>
        <w:numPr>
          <w:ilvl w:val="0"/>
          <w:numId w:val="45"/>
        </w:numPr>
        <w:tabs>
          <w:tab w:val="clear" w:pos="263"/>
        </w:tabs>
        <w:spacing w:before="0" w:after="160" w:line="259" w:lineRule="auto"/>
        <w:rPr>
          <w:rFonts w:eastAsia="Franklin Gothic Book" w:cs="Arial"/>
        </w:rPr>
      </w:pPr>
      <w:r w:rsidRPr="005B6EFD">
        <w:rPr>
          <w:rFonts w:eastAsia="Franklin Gothic Book" w:cs="Arial"/>
        </w:rPr>
        <w:t>Improved access for underserved populations via nurse-led care.</w:t>
      </w:r>
    </w:p>
    <w:p w14:paraId="1C49C82A" w14:textId="77777777" w:rsidR="00AF6C96" w:rsidRPr="005B6EFD" w:rsidRDefault="00AF6C96" w:rsidP="00834D51">
      <w:pPr>
        <w:numPr>
          <w:ilvl w:val="0"/>
          <w:numId w:val="45"/>
        </w:numPr>
        <w:tabs>
          <w:tab w:val="clear" w:pos="263"/>
        </w:tabs>
        <w:spacing w:before="0" w:after="160" w:line="259" w:lineRule="auto"/>
        <w:rPr>
          <w:rFonts w:eastAsia="Franklin Gothic Book" w:cs="Arial"/>
        </w:rPr>
      </w:pPr>
      <w:r w:rsidRPr="005B6EFD">
        <w:rPr>
          <w:rFonts w:eastAsia="Franklin Gothic Book" w:cs="Arial"/>
        </w:rPr>
        <w:t>Cost-effective and inclusive service delivery.</w:t>
      </w:r>
    </w:p>
    <w:p w14:paraId="5590C60D" w14:textId="77777777" w:rsidR="00AF6C96" w:rsidRPr="005B6EFD" w:rsidRDefault="00AF6C96" w:rsidP="00834D51">
      <w:pPr>
        <w:numPr>
          <w:ilvl w:val="0"/>
          <w:numId w:val="45"/>
        </w:numPr>
        <w:tabs>
          <w:tab w:val="clear" w:pos="263"/>
        </w:tabs>
        <w:spacing w:before="0" w:after="160" w:line="259" w:lineRule="auto"/>
        <w:rPr>
          <w:rFonts w:eastAsia="Franklin Gothic Book" w:cs="Arial"/>
        </w:rPr>
      </w:pPr>
      <w:r w:rsidRPr="005B6EFD">
        <w:rPr>
          <w:rFonts w:eastAsia="Franklin Gothic Book" w:cs="Arial"/>
        </w:rPr>
        <w:t>Alignment with successful models like the National Cervical Screening Program.</w:t>
      </w:r>
    </w:p>
    <w:p w14:paraId="70BD28C7" w14:textId="77777777" w:rsidR="00AF6C96" w:rsidRPr="005B6EFD" w:rsidRDefault="00AF6C96" w:rsidP="00AF6C96">
      <w:pPr>
        <w:spacing w:before="240" w:after="240"/>
        <w:rPr>
          <w:rFonts w:eastAsia="Franklin Gothic Book" w:cs="Arial"/>
          <w:b/>
          <w:bCs/>
          <w:sz w:val="24"/>
          <w:szCs w:val="24"/>
        </w:rPr>
      </w:pPr>
      <w:r w:rsidRPr="005B6EFD">
        <w:rPr>
          <w:rFonts w:eastAsia="Franklin Gothic Book" w:cs="Arial"/>
          <w:b/>
          <w:bCs/>
          <w:sz w:val="24"/>
          <w:szCs w:val="24"/>
        </w:rPr>
        <w:t>Perceived Disadvantages</w:t>
      </w:r>
    </w:p>
    <w:p w14:paraId="23D25208" w14:textId="77777777" w:rsidR="00AF6C96" w:rsidRPr="005B6EFD" w:rsidRDefault="00AF6C96" w:rsidP="00834D51">
      <w:pPr>
        <w:numPr>
          <w:ilvl w:val="0"/>
          <w:numId w:val="46"/>
        </w:numPr>
        <w:tabs>
          <w:tab w:val="clear" w:pos="263"/>
        </w:tabs>
        <w:spacing w:before="0" w:after="160" w:line="259" w:lineRule="auto"/>
        <w:rPr>
          <w:rFonts w:eastAsia="Franklin Gothic Book" w:cs="Arial"/>
        </w:rPr>
      </w:pPr>
      <w:r w:rsidRPr="005B6EFD">
        <w:rPr>
          <w:rFonts w:eastAsia="Franklin Gothic Book" w:cs="Arial"/>
        </w:rPr>
        <w:t>RCA: No disadvantages noted.</w:t>
      </w:r>
    </w:p>
    <w:p w14:paraId="56A1BA92" w14:textId="77777777" w:rsidR="00AF6C96" w:rsidRPr="005B6EFD" w:rsidRDefault="00AF6C96" w:rsidP="00834D51">
      <w:pPr>
        <w:numPr>
          <w:ilvl w:val="0"/>
          <w:numId w:val="46"/>
        </w:numPr>
        <w:tabs>
          <w:tab w:val="clear" w:pos="263"/>
        </w:tabs>
        <w:spacing w:before="0" w:after="160" w:line="259" w:lineRule="auto"/>
        <w:rPr>
          <w:rFonts w:eastAsia="Franklin Gothic Book" w:cs="Arial"/>
        </w:rPr>
      </w:pPr>
      <w:r w:rsidRPr="005B6EFD">
        <w:rPr>
          <w:rFonts w:eastAsia="Franklin Gothic Book" w:cs="Arial"/>
        </w:rPr>
        <w:t>Others: Concerns about access for vulnerable populations and exclusion of nurse practitioners and sexual health nurses from service delivery and billing, which could limit access and increase GP workload.</w:t>
      </w:r>
    </w:p>
    <w:p w14:paraId="157F5FB0" w14:textId="77777777" w:rsidR="00AF6C96" w:rsidRPr="005B6EFD" w:rsidRDefault="00AF6C96" w:rsidP="00AF6C96">
      <w:pPr>
        <w:spacing w:before="240" w:after="240"/>
        <w:rPr>
          <w:rFonts w:eastAsia="Franklin Gothic Book" w:cs="Arial"/>
          <w:b/>
          <w:bCs/>
          <w:sz w:val="24"/>
          <w:szCs w:val="24"/>
        </w:rPr>
      </w:pPr>
      <w:r w:rsidRPr="005B6EFD">
        <w:rPr>
          <w:rFonts w:eastAsia="Franklin Gothic Book" w:cs="Arial"/>
          <w:b/>
          <w:bCs/>
          <w:sz w:val="24"/>
          <w:szCs w:val="24"/>
        </w:rPr>
        <w:t>Implementation Support</w:t>
      </w:r>
    </w:p>
    <w:p w14:paraId="54701839" w14:textId="4C3E79AA" w:rsidR="00AF6C96" w:rsidRPr="005B6EFD" w:rsidRDefault="00AF6C96" w:rsidP="00E670C8">
      <w:pPr>
        <w:numPr>
          <w:ilvl w:val="0"/>
          <w:numId w:val="47"/>
        </w:numPr>
        <w:tabs>
          <w:tab w:val="clear" w:pos="263"/>
        </w:tabs>
        <w:spacing w:before="0" w:after="160" w:line="259" w:lineRule="auto"/>
        <w:rPr>
          <w:rFonts w:eastAsia="Franklin Gothic Book" w:cs="Arial"/>
        </w:rPr>
      </w:pPr>
      <w:r w:rsidRPr="005B6EFD">
        <w:rPr>
          <w:rFonts w:eastAsia="Franklin Gothic Book" w:cs="Arial"/>
        </w:rPr>
        <w:t>Advocacy groups and nurse practitioners support the proposal but stress the need for inclusive implementation, especially regarding who can deliver and bill for services.</w:t>
      </w:r>
    </w:p>
    <w:p w14:paraId="03C7A1F1" w14:textId="0750261D" w:rsidR="00772829" w:rsidRPr="005B6EFD" w:rsidRDefault="00772829" w:rsidP="00834D51">
      <w:pPr>
        <w:pStyle w:val="Heading2"/>
        <w:numPr>
          <w:ilvl w:val="0"/>
          <w:numId w:val="39"/>
        </w:numPr>
        <w:ind w:left="851" w:hanging="851"/>
      </w:pPr>
      <w:bookmarkStart w:id="59" w:name="_Toc206597196"/>
      <w:bookmarkStart w:id="60" w:name="_Toc206600203"/>
      <w:r w:rsidRPr="005B6EFD">
        <w:t>Characteristics of the evidence base</w:t>
      </w:r>
      <w:bookmarkEnd w:id="59"/>
      <w:bookmarkEnd w:id="60"/>
    </w:p>
    <w:p w14:paraId="7D681993" w14:textId="6B4D22EA" w:rsidR="003532B9" w:rsidRPr="005B6EFD" w:rsidRDefault="0085182F" w:rsidP="003532B9">
      <w:r w:rsidRPr="005B6EFD">
        <w:t xml:space="preserve">There was </w:t>
      </w:r>
      <w:r w:rsidRPr="005B6EFD">
        <w:rPr>
          <w:rFonts w:ascii="Franklin Gothic Medium" w:hAnsi="Franklin Gothic Medium"/>
        </w:rPr>
        <w:t>direct evidence</w:t>
      </w:r>
      <w:r w:rsidRPr="005B6EFD">
        <w:t xml:space="preserve"> to assess the proposed</w:t>
      </w:r>
      <w:r w:rsidR="004127BE" w:rsidRPr="005B6EFD">
        <w:t xml:space="preserve"> </w:t>
      </w:r>
      <w:r w:rsidR="00DE08D7" w:rsidRPr="005B6EFD">
        <w:t xml:space="preserve">triaged </w:t>
      </w:r>
      <w:r w:rsidR="004127BE" w:rsidRPr="005B6EFD">
        <w:t>investigative</w:t>
      </w:r>
      <w:r w:rsidRPr="005B6EFD">
        <w:t xml:space="preserve"> intervention (anal HPV testing, </w:t>
      </w:r>
      <w:r w:rsidR="00694D10" w:rsidRPr="005B6EFD">
        <w:t xml:space="preserve">anal </w:t>
      </w:r>
      <w:r w:rsidRPr="005B6EFD">
        <w:t xml:space="preserve">cytology testing and diagnostic HRA) </w:t>
      </w:r>
      <w:r w:rsidR="00EA04CE" w:rsidRPr="005B6EFD">
        <w:t xml:space="preserve">followed by the therapeutic intervention </w:t>
      </w:r>
      <w:r w:rsidR="00EA04CE" w:rsidRPr="005B6EFD">
        <w:rPr>
          <w:rFonts w:ascii="Franklin Gothic Medium" w:hAnsi="Franklin Gothic Medium"/>
        </w:rPr>
        <w:t>(</w:t>
      </w:r>
      <w:r w:rsidR="00EA04CE" w:rsidRPr="005B6EFD">
        <w:t xml:space="preserve">HRA-guided anal HSIL ablation), </w:t>
      </w:r>
      <w:r w:rsidRPr="005B6EFD">
        <w:t>with the comparator (no testing)</w:t>
      </w:r>
      <w:r w:rsidR="00EA04CE" w:rsidRPr="005B6EFD">
        <w:t>, on health outcomes</w:t>
      </w:r>
      <w:r w:rsidRPr="005B6EFD">
        <w:t xml:space="preserve">. </w:t>
      </w:r>
      <w:r w:rsidR="003532B9" w:rsidRPr="005B6EFD">
        <w:t>Importantly, no evidence directly matched the PICO. Key differences were noted in included populations and interventions (</w:t>
      </w:r>
      <w:r w:rsidR="008F611B" w:rsidRPr="005B6EFD">
        <w:t xml:space="preserve">testing </w:t>
      </w:r>
      <w:r w:rsidR="00224E40" w:rsidRPr="005B6EFD">
        <w:t xml:space="preserve">methods </w:t>
      </w:r>
      <w:r w:rsidR="003532B9" w:rsidRPr="005B6EFD">
        <w:t>and therapeutic</w:t>
      </w:r>
      <w:r w:rsidR="00224E40" w:rsidRPr="005B6EFD">
        <w:t xml:space="preserve"> intervention</w:t>
      </w:r>
      <w:r w:rsidR="003532B9" w:rsidRPr="005B6EFD">
        <w:t xml:space="preserve">). For comprehensiveness, any evidence with relevance or cross-over to elements of the PICO was included, with limitations of applicability discussed. </w:t>
      </w:r>
    </w:p>
    <w:p w14:paraId="150AADCD" w14:textId="605CC95D" w:rsidR="0085182F" w:rsidRPr="005B6EFD" w:rsidRDefault="003532B9" w:rsidP="00B50319">
      <w:r w:rsidRPr="005B6EFD">
        <w:t>Given applicability issues of the direct evidence</w:t>
      </w:r>
      <w:r w:rsidR="0085182F" w:rsidRPr="005B6EFD">
        <w:t xml:space="preserve">, </w:t>
      </w:r>
      <w:r w:rsidR="0085182F" w:rsidRPr="005B6EFD">
        <w:rPr>
          <w:rFonts w:ascii="Franklin Gothic Medium" w:hAnsi="Franklin Gothic Medium"/>
        </w:rPr>
        <w:t>linked evidence for the investigative intervention</w:t>
      </w:r>
      <w:r w:rsidR="0085182F" w:rsidRPr="005B6EFD">
        <w:t xml:space="preserve"> is also presented</w:t>
      </w:r>
      <w:r w:rsidR="007054F1" w:rsidRPr="005B6EFD">
        <w:t xml:space="preserve">, along with </w:t>
      </w:r>
      <w:r w:rsidR="007054F1" w:rsidRPr="005B6EFD">
        <w:rPr>
          <w:rFonts w:ascii="Franklin Gothic Medium" w:hAnsi="Franklin Gothic Medium"/>
        </w:rPr>
        <w:t>e</w:t>
      </w:r>
      <w:r w:rsidR="0085182F" w:rsidRPr="005B6EFD">
        <w:rPr>
          <w:rFonts w:ascii="Franklin Gothic Medium" w:hAnsi="Franklin Gothic Medium"/>
        </w:rPr>
        <w:t>vidence for the therapeutic intervention</w:t>
      </w:r>
      <w:r w:rsidR="0085182F" w:rsidRPr="005B6EFD">
        <w:t>.</w:t>
      </w:r>
      <w:r w:rsidR="00EA04CE" w:rsidRPr="005B6EFD">
        <w:t xml:space="preserve"> </w:t>
      </w:r>
      <w:r w:rsidR="5A754A4A" w:rsidRPr="005B6EFD">
        <w:t xml:space="preserve">As </w:t>
      </w:r>
      <w:r w:rsidR="30703968" w:rsidRPr="005B6EFD">
        <w:t>MSAC</w:t>
      </w:r>
      <w:r w:rsidR="4073B149" w:rsidRPr="005B6EFD">
        <w:t xml:space="preserve"> </w:t>
      </w:r>
      <w:r w:rsidR="30703968" w:rsidRPr="005B6EFD">
        <w:t>1752</w:t>
      </w:r>
      <w:r w:rsidR="00B50319" w:rsidRPr="005B6EFD">
        <w:t xml:space="preserve"> is a codependent technology application, the combined use of different </w:t>
      </w:r>
      <w:r w:rsidR="00B50319" w:rsidRPr="005B6EFD">
        <w:lastRenderedPageBreak/>
        <w:t>services/technologies leads to the intended clinical effect, and the benefits of both technologies should therefore be assessed together.</w:t>
      </w:r>
    </w:p>
    <w:p w14:paraId="00D2D911" w14:textId="78AF85BA" w:rsidR="00B358BB" w:rsidRPr="005B6EFD" w:rsidRDefault="00B358BB" w:rsidP="00966827">
      <w:pPr>
        <w:pStyle w:val="Heading5"/>
        <w:keepNext/>
        <w:keepLines/>
      </w:pPr>
      <w:r w:rsidRPr="005B6EFD">
        <w:t>Terminology and reporting protocol for cytology testing (Australian Modified Bethesda System)</w:t>
      </w:r>
    </w:p>
    <w:p w14:paraId="276E883A" w14:textId="333627DD" w:rsidR="00B358BB" w:rsidRPr="005B6EFD" w:rsidRDefault="00B358BB" w:rsidP="00966827">
      <w:pPr>
        <w:keepNext/>
        <w:keepLines/>
      </w:pPr>
      <w:r w:rsidRPr="005B6EFD">
        <w:t>The proposed testing algorithm uses the Australian Modified Bethesda System</w:t>
      </w:r>
      <w:r w:rsidR="00694D10" w:rsidRPr="005B6EFD">
        <w:t xml:space="preserve"> (AMBS)</w:t>
      </w:r>
      <w:bookmarkStart w:id="61" w:name="_Ref206592629"/>
      <w:r w:rsidR="00694D10" w:rsidRPr="005B6EFD">
        <w:rPr>
          <w:rStyle w:val="FootnoteReference"/>
        </w:rPr>
        <w:footnoteReference w:id="25"/>
      </w:r>
      <w:bookmarkEnd w:id="61"/>
      <w:r w:rsidRPr="005B6EFD">
        <w:t xml:space="preserve">. However, </w:t>
      </w:r>
      <w:r w:rsidR="001C74DE" w:rsidRPr="005B6EFD">
        <w:t xml:space="preserve">almost all identified studies reporting anal cytological outcomes use the Bethesda system </w:t>
      </w:r>
      <w:r w:rsidRPr="005B6EFD">
        <w:t>(</w:t>
      </w:r>
      <w:r w:rsidR="00DC05E1" w:rsidRPr="005B6EFD">
        <w:t xml:space="preserve">including </w:t>
      </w:r>
      <w:r w:rsidRPr="005B6EFD">
        <w:t xml:space="preserve">those published in Australia). A summary of the comparative terminology is provided in </w:t>
      </w:r>
      <w:r w:rsidR="00B10871">
        <w:fldChar w:fldCharType="begin"/>
      </w:r>
      <w:r w:rsidR="00B10871">
        <w:instrText xml:space="preserve"> REF _Ref223013276 \h </w:instrText>
      </w:r>
      <w:r w:rsidR="00B10871">
        <w:fldChar w:fldCharType="separate"/>
      </w:r>
      <w:r w:rsidR="00FC322E">
        <w:t xml:space="preserve">Table </w:t>
      </w:r>
      <w:r w:rsidR="00FC322E">
        <w:rPr>
          <w:noProof/>
        </w:rPr>
        <w:t>15</w:t>
      </w:r>
      <w:r w:rsidR="00B10871">
        <w:fldChar w:fldCharType="end"/>
      </w:r>
      <w:r w:rsidR="00B10871">
        <w:t xml:space="preserve"> </w:t>
      </w:r>
      <w:r w:rsidRPr="005B6EFD">
        <w:t xml:space="preserve">below. </w:t>
      </w:r>
      <w:r w:rsidR="00DC05E1" w:rsidRPr="005B6EFD">
        <w:t>In</w:t>
      </w:r>
      <w:r w:rsidRPr="005B6EFD">
        <w:t xml:space="preserve"> the post-PASC proposed clinical management algorithm, </w:t>
      </w:r>
      <w:r w:rsidR="007F0069" w:rsidRPr="005B6EFD">
        <w:t>potential HSIL (</w:t>
      </w:r>
      <w:r w:rsidRPr="005B6EFD">
        <w:t>pHSIL</w:t>
      </w:r>
      <w:r w:rsidR="007F0069" w:rsidRPr="005B6EFD">
        <w:t>)</w:t>
      </w:r>
      <w:r w:rsidRPr="005B6EFD">
        <w:t>, HSIL and SCC</w:t>
      </w:r>
      <w:r w:rsidR="00DC05E1" w:rsidRPr="005B6EFD">
        <w:t xml:space="preserve"> cytology results</w:t>
      </w:r>
      <w:r w:rsidRPr="005B6EFD">
        <w:t xml:space="preserve"> are referred for diagnostic HRA and biopsy, where </w:t>
      </w:r>
      <w:r w:rsidR="007F0069" w:rsidRPr="005B6EFD">
        <w:t>potential low-</w:t>
      </w:r>
      <w:r w:rsidR="00E50600" w:rsidRPr="005B6EFD">
        <w:t>grade squamous intraepithelial lesion (</w:t>
      </w:r>
      <w:r w:rsidRPr="005B6EFD">
        <w:t>pLSIL</w:t>
      </w:r>
      <w:r w:rsidR="00E50600" w:rsidRPr="005B6EFD">
        <w:t>)</w:t>
      </w:r>
      <w:r w:rsidRPr="005B6EFD">
        <w:t xml:space="preserve"> or </w:t>
      </w:r>
      <w:r w:rsidR="00E50600" w:rsidRPr="005B6EFD">
        <w:t xml:space="preserve">low-grade </w:t>
      </w:r>
      <w:r w:rsidR="00FE1E30" w:rsidRPr="005B6EFD">
        <w:t>squamous intraepithelial lesion (</w:t>
      </w:r>
      <w:r w:rsidRPr="005B6EFD">
        <w:t>LSIL</w:t>
      </w:r>
      <w:r w:rsidR="00FE1E30" w:rsidRPr="005B6EFD">
        <w:t>)</w:t>
      </w:r>
      <w:r w:rsidRPr="005B6EFD">
        <w:t xml:space="preserve"> are referred for repeat follow-up HPV testing in 12 months. </w:t>
      </w:r>
      <w:r w:rsidR="009D2F3E" w:rsidRPr="005B6EFD">
        <w:t>ASC-H+ (atypical squamous cell, not excluding HSIL and high suspicious) is specified as meeting the HRA referral threshold which aligns with the PICO.</w:t>
      </w:r>
    </w:p>
    <w:p w14:paraId="716AB6A8" w14:textId="1533E315" w:rsidR="00B358BB" w:rsidRPr="005B6EFD" w:rsidRDefault="00B10871" w:rsidP="00B10871">
      <w:pPr>
        <w:pStyle w:val="Caption"/>
      </w:pPr>
      <w:bookmarkStart w:id="62" w:name="_Ref223013276"/>
      <w:bookmarkStart w:id="63" w:name="_Ref202872190"/>
      <w:r>
        <w:t xml:space="preserve">Table </w:t>
      </w:r>
      <w:r>
        <w:fldChar w:fldCharType="begin"/>
      </w:r>
      <w:r>
        <w:instrText xml:space="preserve"> SEQ Table \* ARABIC </w:instrText>
      </w:r>
      <w:r>
        <w:fldChar w:fldCharType="separate"/>
      </w:r>
      <w:r w:rsidR="00FC322E">
        <w:rPr>
          <w:noProof/>
        </w:rPr>
        <w:t>15</w:t>
      </w:r>
      <w:r>
        <w:fldChar w:fldCharType="end"/>
      </w:r>
      <w:bookmarkEnd w:id="62"/>
      <w:r>
        <w:t xml:space="preserve"> </w:t>
      </w:r>
      <w:r w:rsidRPr="0031513A">
        <w:t>Comparison of the AMBS (2004) and The Bethesda System (2001/2014) to report cytological results (reported directly from the National Cervical Screening Program Guidelines v2.20 and modified to reflect AIN rather than CIN)</w:t>
      </w:r>
      <w:bookmarkEnd w:id="63"/>
    </w:p>
    <w:tbl>
      <w:tblPr>
        <w:tblW w:w="9209"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AFAFA"/>
        <w:tblCellMar>
          <w:left w:w="15" w:type="dxa"/>
          <w:right w:w="15" w:type="dxa"/>
        </w:tblCellMar>
        <w:tblLook w:val="04A0" w:firstRow="1" w:lastRow="0" w:firstColumn="1" w:lastColumn="0" w:noHBand="0" w:noVBand="1"/>
      </w:tblPr>
      <w:tblGrid>
        <w:gridCol w:w="2688"/>
        <w:gridCol w:w="3119"/>
        <w:gridCol w:w="3402"/>
      </w:tblGrid>
      <w:tr w:rsidR="00B358BB" w:rsidRPr="005B6EFD" w14:paraId="2EBE6599" w14:textId="77777777" w:rsidTr="00756316">
        <w:trPr>
          <w:tblHeader/>
          <w:tblCellSpacing w:w="15" w:type="dxa"/>
        </w:trPr>
        <w:tc>
          <w:tcPr>
            <w:tcW w:w="0" w:type="auto"/>
            <w:shd w:val="clear" w:color="auto" w:fill="D9D9D9" w:themeFill="background1" w:themeFillShade="D9"/>
            <w:tcMar>
              <w:top w:w="120" w:type="dxa"/>
              <w:left w:w="180" w:type="dxa"/>
              <w:bottom w:w="105" w:type="dxa"/>
              <w:right w:w="120" w:type="dxa"/>
            </w:tcMar>
            <w:hideMark/>
          </w:tcPr>
          <w:p w14:paraId="25EE4BE9" w14:textId="6575BDED" w:rsidR="00B358BB" w:rsidRPr="005B6EFD" w:rsidRDefault="00694D10" w:rsidP="00756316">
            <w:pPr>
              <w:pStyle w:val="Tablebullets"/>
              <w:numPr>
                <w:ilvl w:val="0"/>
                <w:numId w:val="0"/>
              </w:numPr>
              <w:spacing w:before="0" w:after="0"/>
              <w:rPr>
                <w:b/>
                <w:bCs/>
              </w:rPr>
            </w:pPr>
            <w:r w:rsidRPr="005B6EFD">
              <w:rPr>
                <w:b/>
                <w:bCs/>
              </w:rPr>
              <w:t>AMBS</w:t>
            </w:r>
            <w:r w:rsidR="00B358BB" w:rsidRPr="005B6EFD">
              <w:t xml:space="preserve"> </w:t>
            </w:r>
            <w:r w:rsidR="00B358BB" w:rsidRPr="005B6EFD">
              <w:rPr>
                <w:b/>
                <w:bCs/>
              </w:rPr>
              <w:t>2004</w:t>
            </w:r>
          </w:p>
        </w:tc>
        <w:tc>
          <w:tcPr>
            <w:tcW w:w="3089" w:type="dxa"/>
            <w:shd w:val="clear" w:color="auto" w:fill="D9D9D9" w:themeFill="background1" w:themeFillShade="D9"/>
            <w:tcMar>
              <w:top w:w="120" w:type="dxa"/>
              <w:left w:w="180" w:type="dxa"/>
              <w:bottom w:w="105" w:type="dxa"/>
              <w:right w:w="120" w:type="dxa"/>
            </w:tcMar>
            <w:hideMark/>
          </w:tcPr>
          <w:p w14:paraId="41E2ED4E" w14:textId="77777777" w:rsidR="00B358BB" w:rsidRPr="005B6EFD" w:rsidRDefault="00B358BB" w:rsidP="00756316">
            <w:pPr>
              <w:pStyle w:val="Tablebullets"/>
              <w:numPr>
                <w:ilvl w:val="0"/>
                <w:numId w:val="0"/>
              </w:numPr>
              <w:spacing w:before="0" w:after="0"/>
              <w:rPr>
                <w:b/>
                <w:bCs/>
              </w:rPr>
            </w:pPr>
            <w:r w:rsidRPr="005B6EFD">
              <w:rPr>
                <w:b/>
                <w:bCs/>
              </w:rPr>
              <w:t>The Bethesda system</w:t>
            </w:r>
            <w:r w:rsidRPr="005B6EFD">
              <w:t xml:space="preserve"> </w:t>
            </w:r>
            <w:r w:rsidRPr="005B6EFD">
              <w:rPr>
                <w:b/>
                <w:bCs/>
              </w:rPr>
              <w:t>2001/2014</w:t>
            </w:r>
          </w:p>
        </w:tc>
        <w:tc>
          <w:tcPr>
            <w:tcW w:w="3357" w:type="dxa"/>
            <w:shd w:val="clear" w:color="auto" w:fill="D9D9D9" w:themeFill="background1" w:themeFillShade="D9"/>
            <w:tcMar>
              <w:top w:w="120" w:type="dxa"/>
              <w:left w:w="180" w:type="dxa"/>
              <w:bottom w:w="105" w:type="dxa"/>
              <w:right w:w="120" w:type="dxa"/>
            </w:tcMar>
            <w:hideMark/>
          </w:tcPr>
          <w:p w14:paraId="39B6A400" w14:textId="77777777" w:rsidR="00B358BB" w:rsidRPr="005B6EFD" w:rsidRDefault="00B358BB" w:rsidP="00756316">
            <w:pPr>
              <w:pStyle w:val="Tablebullets"/>
              <w:numPr>
                <w:ilvl w:val="0"/>
                <w:numId w:val="0"/>
              </w:numPr>
              <w:spacing w:before="0" w:after="0"/>
              <w:rPr>
                <w:b/>
                <w:bCs/>
              </w:rPr>
            </w:pPr>
            <w:r w:rsidRPr="005B6EFD">
              <w:rPr>
                <w:b/>
                <w:bCs/>
              </w:rPr>
              <w:t>Incorporates</w:t>
            </w:r>
          </w:p>
        </w:tc>
      </w:tr>
      <w:tr w:rsidR="00B358BB" w:rsidRPr="005B6EFD" w14:paraId="5D40F1A2" w14:textId="77777777" w:rsidTr="00756316">
        <w:trPr>
          <w:tblCellSpacing w:w="15" w:type="dxa"/>
        </w:trPr>
        <w:tc>
          <w:tcPr>
            <w:tcW w:w="0" w:type="auto"/>
            <w:shd w:val="clear" w:color="auto" w:fill="FAFAFA"/>
            <w:tcMar>
              <w:top w:w="120" w:type="dxa"/>
              <w:left w:w="180" w:type="dxa"/>
              <w:bottom w:w="105" w:type="dxa"/>
              <w:right w:w="120" w:type="dxa"/>
            </w:tcMar>
            <w:hideMark/>
          </w:tcPr>
          <w:p w14:paraId="594C7100" w14:textId="77777777" w:rsidR="00B358BB" w:rsidRPr="005B6EFD" w:rsidRDefault="00B358BB" w:rsidP="00756316">
            <w:pPr>
              <w:pStyle w:val="Tablebullets"/>
              <w:numPr>
                <w:ilvl w:val="0"/>
                <w:numId w:val="0"/>
              </w:numPr>
              <w:spacing w:before="0" w:after="0"/>
            </w:pPr>
            <w:r w:rsidRPr="005B6EFD">
              <w:t>Possible low-grade squamous intraepithelial lesion (pLSIL)</w:t>
            </w:r>
          </w:p>
        </w:tc>
        <w:tc>
          <w:tcPr>
            <w:tcW w:w="3089" w:type="dxa"/>
            <w:shd w:val="clear" w:color="auto" w:fill="FAFAFA"/>
            <w:tcMar>
              <w:top w:w="120" w:type="dxa"/>
              <w:left w:w="180" w:type="dxa"/>
              <w:bottom w:w="105" w:type="dxa"/>
              <w:right w:w="120" w:type="dxa"/>
            </w:tcMar>
            <w:hideMark/>
          </w:tcPr>
          <w:p w14:paraId="649805B5" w14:textId="77777777" w:rsidR="00B358BB" w:rsidRPr="005B6EFD" w:rsidRDefault="00B358BB" w:rsidP="00756316">
            <w:pPr>
              <w:pStyle w:val="Tablebullets"/>
              <w:numPr>
                <w:ilvl w:val="0"/>
                <w:numId w:val="0"/>
              </w:numPr>
              <w:spacing w:before="0" w:after="0"/>
            </w:pPr>
            <w:r w:rsidRPr="005B6EFD">
              <w:t>Atypical squamous cells, undetermined significance (ASC-US)</w:t>
            </w:r>
          </w:p>
        </w:tc>
        <w:tc>
          <w:tcPr>
            <w:tcW w:w="3357" w:type="dxa"/>
            <w:shd w:val="clear" w:color="auto" w:fill="FAFAFA"/>
            <w:tcMar>
              <w:top w:w="120" w:type="dxa"/>
              <w:left w:w="180" w:type="dxa"/>
              <w:bottom w:w="105" w:type="dxa"/>
              <w:right w:w="120" w:type="dxa"/>
            </w:tcMar>
            <w:hideMark/>
          </w:tcPr>
          <w:p w14:paraId="371FE27F" w14:textId="77777777" w:rsidR="00B358BB" w:rsidRPr="005B6EFD" w:rsidRDefault="00B358BB" w:rsidP="00756316">
            <w:pPr>
              <w:pStyle w:val="Tablebullets"/>
              <w:numPr>
                <w:ilvl w:val="0"/>
                <w:numId w:val="0"/>
              </w:numPr>
              <w:spacing w:before="0" w:after="0"/>
            </w:pPr>
            <w:r w:rsidRPr="005B6EFD">
              <w:t>Nonspecific minor squamous cell changes; suggestive but not diagnostic of HPV/AIN1</w:t>
            </w:r>
          </w:p>
        </w:tc>
      </w:tr>
      <w:tr w:rsidR="00B358BB" w:rsidRPr="005B6EFD" w14:paraId="414F82E1" w14:textId="77777777" w:rsidTr="00756316">
        <w:trPr>
          <w:tblCellSpacing w:w="15" w:type="dxa"/>
        </w:trPr>
        <w:tc>
          <w:tcPr>
            <w:tcW w:w="0" w:type="auto"/>
            <w:shd w:val="clear" w:color="auto" w:fill="FAFAFA"/>
            <w:tcMar>
              <w:top w:w="120" w:type="dxa"/>
              <w:left w:w="180" w:type="dxa"/>
              <w:bottom w:w="105" w:type="dxa"/>
              <w:right w:w="120" w:type="dxa"/>
            </w:tcMar>
            <w:hideMark/>
          </w:tcPr>
          <w:p w14:paraId="1F82C957" w14:textId="77777777" w:rsidR="00B358BB" w:rsidRPr="005B6EFD" w:rsidRDefault="00B358BB" w:rsidP="00756316">
            <w:pPr>
              <w:pStyle w:val="Tablebullets"/>
              <w:numPr>
                <w:ilvl w:val="0"/>
                <w:numId w:val="0"/>
              </w:numPr>
              <w:spacing w:before="0" w:after="0"/>
            </w:pPr>
            <w:r w:rsidRPr="005B6EFD">
              <w:t>Low-grade squamous intraepithelial lesion (LSIL)</w:t>
            </w:r>
          </w:p>
        </w:tc>
        <w:tc>
          <w:tcPr>
            <w:tcW w:w="3089" w:type="dxa"/>
            <w:shd w:val="clear" w:color="auto" w:fill="FAFAFA"/>
            <w:tcMar>
              <w:top w:w="120" w:type="dxa"/>
              <w:left w:w="180" w:type="dxa"/>
              <w:bottom w:w="105" w:type="dxa"/>
              <w:right w:w="120" w:type="dxa"/>
            </w:tcMar>
            <w:hideMark/>
          </w:tcPr>
          <w:p w14:paraId="7772E140" w14:textId="77777777" w:rsidR="00B358BB" w:rsidRPr="005B6EFD" w:rsidRDefault="00B358BB" w:rsidP="00756316">
            <w:pPr>
              <w:pStyle w:val="Tablebullets"/>
              <w:numPr>
                <w:ilvl w:val="0"/>
                <w:numId w:val="0"/>
              </w:numPr>
              <w:spacing w:before="0" w:after="0"/>
            </w:pPr>
            <w:r w:rsidRPr="005B6EFD">
              <w:t>Low-grade squamous intraepithelial lesion</w:t>
            </w:r>
          </w:p>
        </w:tc>
        <w:tc>
          <w:tcPr>
            <w:tcW w:w="3357" w:type="dxa"/>
            <w:shd w:val="clear" w:color="auto" w:fill="FAFAFA"/>
            <w:tcMar>
              <w:top w:w="120" w:type="dxa"/>
              <w:left w:w="180" w:type="dxa"/>
              <w:bottom w:w="105" w:type="dxa"/>
              <w:right w:w="120" w:type="dxa"/>
            </w:tcMar>
            <w:hideMark/>
          </w:tcPr>
          <w:p w14:paraId="0D383B81" w14:textId="77777777" w:rsidR="00B358BB" w:rsidRPr="005B6EFD" w:rsidRDefault="00B358BB" w:rsidP="00756316">
            <w:pPr>
              <w:pStyle w:val="Tablebullets"/>
              <w:numPr>
                <w:ilvl w:val="0"/>
                <w:numId w:val="0"/>
              </w:numPr>
              <w:spacing w:before="0" w:after="0"/>
            </w:pPr>
            <w:r w:rsidRPr="005B6EFD">
              <w:t>HPV effect, AIN1</w:t>
            </w:r>
          </w:p>
        </w:tc>
      </w:tr>
      <w:tr w:rsidR="00B358BB" w:rsidRPr="005B6EFD" w14:paraId="265A4C8D" w14:textId="77777777" w:rsidTr="00756316">
        <w:trPr>
          <w:tblCellSpacing w:w="15" w:type="dxa"/>
        </w:trPr>
        <w:tc>
          <w:tcPr>
            <w:tcW w:w="0" w:type="auto"/>
            <w:shd w:val="clear" w:color="auto" w:fill="FAFAFA"/>
            <w:tcMar>
              <w:top w:w="120" w:type="dxa"/>
              <w:left w:w="180" w:type="dxa"/>
              <w:bottom w:w="105" w:type="dxa"/>
              <w:right w:w="120" w:type="dxa"/>
            </w:tcMar>
            <w:hideMark/>
          </w:tcPr>
          <w:p w14:paraId="225CC25D" w14:textId="77777777" w:rsidR="00B358BB" w:rsidRPr="005B6EFD" w:rsidRDefault="00B358BB" w:rsidP="00756316">
            <w:pPr>
              <w:pStyle w:val="Tablebullets"/>
              <w:numPr>
                <w:ilvl w:val="0"/>
                <w:numId w:val="0"/>
              </w:numPr>
              <w:spacing w:before="0" w:after="0"/>
            </w:pPr>
            <w:r w:rsidRPr="005B6EFD">
              <w:t>Possible high-grade squamous lesion (pHSIL)</w:t>
            </w:r>
          </w:p>
        </w:tc>
        <w:tc>
          <w:tcPr>
            <w:tcW w:w="3089" w:type="dxa"/>
            <w:shd w:val="clear" w:color="auto" w:fill="FAFAFA"/>
            <w:tcMar>
              <w:top w:w="120" w:type="dxa"/>
              <w:left w:w="180" w:type="dxa"/>
              <w:bottom w:w="105" w:type="dxa"/>
              <w:right w:w="120" w:type="dxa"/>
            </w:tcMar>
            <w:hideMark/>
          </w:tcPr>
          <w:p w14:paraId="5B992E58" w14:textId="77777777" w:rsidR="00B358BB" w:rsidRPr="005B6EFD" w:rsidRDefault="00B358BB" w:rsidP="00756316">
            <w:pPr>
              <w:pStyle w:val="Tablebullets"/>
              <w:numPr>
                <w:ilvl w:val="0"/>
                <w:numId w:val="0"/>
              </w:numPr>
              <w:spacing w:before="0" w:after="0"/>
            </w:pPr>
            <w:r w:rsidRPr="005B6EFD">
              <w:t>Atypical squamous cells, possible high-grade lesion (ASC-H)</w:t>
            </w:r>
          </w:p>
        </w:tc>
        <w:tc>
          <w:tcPr>
            <w:tcW w:w="3357" w:type="dxa"/>
            <w:shd w:val="clear" w:color="auto" w:fill="FAFAFA"/>
            <w:tcMar>
              <w:top w:w="120" w:type="dxa"/>
              <w:left w:w="180" w:type="dxa"/>
              <w:bottom w:w="105" w:type="dxa"/>
              <w:right w:w="120" w:type="dxa"/>
            </w:tcMar>
            <w:hideMark/>
          </w:tcPr>
          <w:p w14:paraId="1E93C787" w14:textId="77777777" w:rsidR="00B358BB" w:rsidRPr="005B6EFD" w:rsidRDefault="00B358BB" w:rsidP="00756316">
            <w:pPr>
              <w:pStyle w:val="Tablebullets"/>
              <w:numPr>
                <w:ilvl w:val="0"/>
                <w:numId w:val="0"/>
              </w:numPr>
              <w:spacing w:before="0" w:after="0"/>
            </w:pPr>
            <w:r w:rsidRPr="005B6EFD">
              <w:t>Suggestive but not diagnostic of AIN2, AIN3, or squamous cell carcinoma (SCC)</w:t>
            </w:r>
          </w:p>
        </w:tc>
      </w:tr>
      <w:tr w:rsidR="00B358BB" w:rsidRPr="005B6EFD" w14:paraId="3BDA56F3" w14:textId="77777777" w:rsidTr="00756316">
        <w:trPr>
          <w:tblCellSpacing w:w="15" w:type="dxa"/>
        </w:trPr>
        <w:tc>
          <w:tcPr>
            <w:tcW w:w="0" w:type="auto"/>
            <w:shd w:val="clear" w:color="auto" w:fill="FAFAFA"/>
            <w:tcMar>
              <w:top w:w="120" w:type="dxa"/>
              <w:left w:w="180" w:type="dxa"/>
              <w:bottom w:w="105" w:type="dxa"/>
              <w:right w:w="120" w:type="dxa"/>
            </w:tcMar>
            <w:hideMark/>
          </w:tcPr>
          <w:p w14:paraId="71379423" w14:textId="77777777" w:rsidR="00B358BB" w:rsidRPr="005B6EFD" w:rsidRDefault="00B358BB" w:rsidP="00756316">
            <w:pPr>
              <w:pStyle w:val="Tablebullets"/>
              <w:numPr>
                <w:ilvl w:val="0"/>
                <w:numId w:val="0"/>
              </w:numPr>
              <w:spacing w:before="0" w:after="0"/>
            </w:pPr>
            <w:r w:rsidRPr="005B6EFD">
              <w:t>High-grade squamous intraepithelial lesion (HSIL)</w:t>
            </w:r>
          </w:p>
        </w:tc>
        <w:tc>
          <w:tcPr>
            <w:tcW w:w="3089" w:type="dxa"/>
            <w:shd w:val="clear" w:color="auto" w:fill="FAFAFA"/>
            <w:tcMar>
              <w:top w:w="120" w:type="dxa"/>
              <w:left w:w="180" w:type="dxa"/>
              <w:bottom w:w="105" w:type="dxa"/>
              <w:right w:w="120" w:type="dxa"/>
            </w:tcMar>
            <w:hideMark/>
          </w:tcPr>
          <w:p w14:paraId="7C3AF786" w14:textId="77777777" w:rsidR="00B358BB" w:rsidRPr="005B6EFD" w:rsidRDefault="00B358BB" w:rsidP="00756316">
            <w:pPr>
              <w:pStyle w:val="Tablebullets"/>
              <w:numPr>
                <w:ilvl w:val="0"/>
                <w:numId w:val="0"/>
              </w:numPr>
              <w:spacing w:before="0" w:after="0"/>
            </w:pPr>
            <w:r w:rsidRPr="005B6EFD">
              <w:t>High-grade squamous intraepithelial lesion</w:t>
            </w:r>
          </w:p>
        </w:tc>
        <w:tc>
          <w:tcPr>
            <w:tcW w:w="3357" w:type="dxa"/>
            <w:shd w:val="clear" w:color="auto" w:fill="FAFAFA"/>
            <w:tcMar>
              <w:top w:w="120" w:type="dxa"/>
              <w:left w:w="180" w:type="dxa"/>
              <w:bottom w:w="105" w:type="dxa"/>
              <w:right w:w="120" w:type="dxa"/>
            </w:tcMar>
            <w:hideMark/>
          </w:tcPr>
          <w:p w14:paraId="7D36D6C6" w14:textId="77777777" w:rsidR="00B358BB" w:rsidRPr="005B6EFD" w:rsidRDefault="00B358BB" w:rsidP="00756316">
            <w:pPr>
              <w:pStyle w:val="Tablebullets"/>
              <w:numPr>
                <w:ilvl w:val="0"/>
                <w:numId w:val="0"/>
              </w:numPr>
              <w:spacing w:before="0" w:after="0"/>
            </w:pPr>
            <w:r w:rsidRPr="005B6EFD">
              <w:t>AIN2, AIN3</w:t>
            </w:r>
          </w:p>
        </w:tc>
      </w:tr>
      <w:tr w:rsidR="00B358BB" w:rsidRPr="005B6EFD" w14:paraId="460D9432" w14:textId="77777777" w:rsidTr="00756316">
        <w:trPr>
          <w:tblCellSpacing w:w="15" w:type="dxa"/>
        </w:trPr>
        <w:tc>
          <w:tcPr>
            <w:tcW w:w="0" w:type="auto"/>
            <w:shd w:val="clear" w:color="auto" w:fill="FAFAFA"/>
            <w:tcMar>
              <w:top w:w="120" w:type="dxa"/>
              <w:left w:w="180" w:type="dxa"/>
              <w:bottom w:w="90" w:type="dxa"/>
              <w:right w:w="120" w:type="dxa"/>
            </w:tcMar>
            <w:hideMark/>
          </w:tcPr>
          <w:p w14:paraId="42468D35" w14:textId="77777777" w:rsidR="00B358BB" w:rsidRPr="005B6EFD" w:rsidRDefault="00B358BB" w:rsidP="00756316">
            <w:pPr>
              <w:pStyle w:val="Tablebullets"/>
              <w:numPr>
                <w:ilvl w:val="0"/>
                <w:numId w:val="0"/>
              </w:numPr>
              <w:spacing w:before="0" w:after="0"/>
            </w:pPr>
            <w:r w:rsidRPr="005B6EFD">
              <w:t>Squamous cell carcinoma</w:t>
            </w:r>
          </w:p>
        </w:tc>
        <w:tc>
          <w:tcPr>
            <w:tcW w:w="3089" w:type="dxa"/>
            <w:shd w:val="clear" w:color="auto" w:fill="FAFAFA"/>
            <w:tcMar>
              <w:top w:w="120" w:type="dxa"/>
              <w:left w:w="180" w:type="dxa"/>
              <w:bottom w:w="90" w:type="dxa"/>
              <w:right w:w="120" w:type="dxa"/>
            </w:tcMar>
            <w:hideMark/>
          </w:tcPr>
          <w:p w14:paraId="27A3F76F" w14:textId="77777777" w:rsidR="00B358BB" w:rsidRPr="005B6EFD" w:rsidRDefault="00B358BB" w:rsidP="00756316">
            <w:pPr>
              <w:pStyle w:val="Tablebullets"/>
              <w:numPr>
                <w:ilvl w:val="0"/>
                <w:numId w:val="0"/>
              </w:numPr>
              <w:spacing w:before="0" w:after="0"/>
            </w:pPr>
            <w:r w:rsidRPr="005B6EFD">
              <w:t>Squamous cell carcinoma</w:t>
            </w:r>
          </w:p>
        </w:tc>
        <w:tc>
          <w:tcPr>
            <w:tcW w:w="3357" w:type="dxa"/>
            <w:shd w:val="clear" w:color="auto" w:fill="FAFAFA"/>
            <w:tcMar>
              <w:top w:w="120" w:type="dxa"/>
              <w:left w:w="180" w:type="dxa"/>
              <w:bottom w:w="90" w:type="dxa"/>
              <w:right w:w="120" w:type="dxa"/>
            </w:tcMar>
            <w:hideMark/>
          </w:tcPr>
          <w:p w14:paraId="5858143F" w14:textId="77777777" w:rsidR="00B358BB" w:rsidRPr="005B6EFD" w:rsidRDefault="00B358BB" w:rsidP="00756316">
            <w:pPr>
              <w:pStyle w:val="Tablebullets"/>
              <w:numPr>
                <w:ilvl w:val="0"/>
                <w:numId w:val="0"/>
              </w:numPr>
              <w:spacing w:before="0" w:after="0"/>
            </w:pPr>
            <w:r w:rsidRPr="005B6EFD">
              <w:t>Squamous cell carcinoma</w:t>
            </w:r>
          </w:p>
        </w:tc>
      </w:tr>
    </w:tbl>
    <w:p w14:paraId="11FB1DCE" w14:textId="172C3111" w:rsidR="00B358BB" w:rsidRPr="005B6EFD" w:rsidRDefault="00B358BB" w:rsidP="00B358BB">
      <w:pPr>
        <w:pStyle w:val="TableFigureFooter"/>
      </w:pPr>
      <w:r w:rsidRPr="005B6EFD">
        <w:t xml:space="preserve">Source: </w:t>
      </w:r>
      <w:r w:rsidR="006B4C67" w:rsidRPr="005B6EFD">
        <w:t>Cancer Council Australia</w:t>
      </w:r>
      <w:r w:rsidR="00B41B9D" w:rsidRPr="005B6EFD">
        <w:rPr>
          <w:vertAlign w:val="superscript"/>
        </w:rPr>
        <w:fldChar w:fldCharType="begin"/>
      </w:r>
      <w:r w:rsidR="00B41B9D" w:rsidRPr="005B6EFD">
        <w:rPr>
          <w:vertAlign w:val="superscript"/>
        </w:rPr>
        <w:instrText xml:space="preserve"> NOTEREF _Ref206592629  \* MERGEFORMAT </w:instrText>
      </w:r>
      <w:r w:rsidR="00B41B9D" w:rsidRPr="005B6EFD">
        <w:rPr>
          <w:vertAlign w:val="superscript"/>
        </w:rPr>
        <w:fldChar w:fldCharType="separate"/>
      </w:r>
      <w:r w:rsidR="00FC322E">
        <w:rPr>
          <w:vertAlign w:val="superscript"/>
        </w:rPr>
        <w:t>24</w:t>
      </w:r>
      <w:r w:rsidR="00B41B9D" w:rsidRPr="005B6EFD">
        <w:rPr>
          <w:vertAlign w:val="superscript"/>
        </w:rPr>
        <w:fldChar w:fldCharType="end"/>
      </w:r>
    </w:p>
    <w:p w14:paraId="0F5CAD22" w14:textId="2BBD0D35" w:rsidR="00B358BB" w:rsidRPr="005B6EFD" w:rsidRDefault="00B358BB" w:rsidP="00B358BB">
      <w:pPr>
        <w:pStyle w:val="TableFigureFooter"/>
      </w:pPr>
      <w:r w:rsidRPr="005B6EFD">
        <w:t xml:space="preserve">Abbreviations: AIN = anal intraepithelial neoplasia; </w:t>
      </w:r>
      <w:r w:rsidR="004352F4" w:rsidRPr="005B6EFD">
        <w:t>AMBS</w:t>
      </w:r>
      <w:r w:rsidR="00CD40BD" w:rsidRPr="005B6EFD">
        <w:t xml:space="preserve"> </w:t>
      </w:r>
      <w:r w:rsidR="0076391D" w:rsidRPr="005B6EFD">
        <w:t xml:space="preserve">= Australian Modified Bethesda system; </w:t>
      </w:r>
      <w:r w:rsidRPr="005B6EFD">
        <w:t>ASC-H = Atypical squamous cells, possible high-grade lesion; ASC-US = Atypical</w:t>
      </w:r>
      <w:r w:rsidR="000553EE" w:rsidRPr="005B6EFD">
        <w:t xml:space="preserve"> </w:t>
      </w:r>
      <w:r w:rsidRPr="005B6EFD">
        <w:t>squamous cells, undetermined significance; CIN = cervical intraepithelial neoplasia; HPV = human papillomavirus; HSIL = High-grade squamous intraepithelial lesion; pHSIL = Possible high-grade squamous lesion; pLSIL = Possible low-grade squamous intraepithelial lesion; SCC = squamous cell carcinoma</w:t>
      </w:r>
    </w:p>
    <w:p w14:paraId="78A58C7C" w14:textId="77777777" w:rsidR="000B67E3" w:rsidRPr="005B6EFD" w:rsidRDefault="000B67E3" w:rsidP="000B67E3">
      <w:pPr>
        <w:pStyle w:val="Heading6"/>
      </w:pPr>
      <w:r w:rsidRPr="005B6EFD">
        <w:t>Cytological versus histological HSILs</w:t>
      </w:r>
    </w:p>
    <w:p w14:paraId="020B6D82" w14:textId="18BBFE95" w:rsidR="000B67E3" w:rsidRPr="005B6EFD" w:rsidRDefault="000B67E3" w:rsidP="000B67E3">
      <w:r w:rsidRPr="005B6EFD">
        <w:t>Cytological HSIL refers to abnormalities</w:t>
      </w:r>
      <w:r w:rsidR="00D52FB0" w:rsidRPr="005B6EFD">
        <w:t xml:space="preserve"> of epithelial cells</w:t>
      </w:r>
      <w:r w:rsidRPr="005B6EFD">
        <w:t xml:space="preserve"> detected through anal cytology tests. Cytology testing is used as a preliminary </w:t>
      </w:r>
      <w:r w:rsidR="008759CB" w:rsidRPr="005B6EFD">
        <w:t>test</w:t>
      </w:r>
      <w:r w:rsidRPr="005B6EFD">
        <w:t xml:space="preserve">, as it has low sensitivity for detecting HSIL when using the PICO-specified threshold of ASC-H+/pHSIL+. In contrast, histological HSIL is diagnosed </w:t>
      </w:r>
      <w:r w:rsidR="00694D10" w:rsidRPr="005B6EFD">
        <w:t>through</w:t>
      </w:r>
      <w:r w:rsidRPr="005B6EFD">
        <w:t xml:space="preserve"> biopsy of anal tissue via direct visualisation and </w:t>
      </w:r>
      <w:r w:rsidR="00AB70FF" w:rsidRPr="005B6EFD">
        <w:t xml:space="preserve">collect </w:t>
      </w:r>
      <w:r w:rsidRPr="005B6EFD">
        <w:t>sampl</w:t>
      </w:r>
      <w:r w:rsidR="00AB70FF" w:rsidRPr="005B6EFD">
        <w:t>e</w:t>
      </w:r>
      <w:r w:rsidRPr="005B6EFD">
        <w:t xml:space="preserve"> of suspicious lesions, often guided by HRA. This is the gold standard for identification of HSIL (per PICO). </w:t>
      </w:r>
    </w:p>
    <w:p w14:paraId="0B74BC77" w14:textId="4B88032E" w:rsidR="000B67E3" w:rsidRPr="005B6EFD" w:rsidRDefault="000B67E3" w:rsidP="000B67E3">
      <w:r w:rsidRPr="005B6EFD">
        <w:t xml:space="preserve">The PICO-specified algorithm uses histologically confirmed HSIL as the sole diagnostic endpoint, with </w:t>
      </w:r>
      <w:r w:rsidR="00694D10" w:rsidRPr="005B6EFD">
        <w:t xml:space="preserve">anal </w:t>
      </w:r>
      <w:r w:rsidRPr="005B6EFD">
        <w:t xml:space="preserve">HPV and cytology testing used to triage </w:t>
      </w:r>
      <w:r w:rsidR="00694D10" w:rsidRPr="005B6EFD">
        <w:t>diagnostic</w:t>
      </w:r>
      <w:r w:rsidRPr="005B6EFD">
        <w:t xml:space="preserve"> HRA and biopsy. While some studies support the use of cytologically confirmed HSIL in combination with histologically confirmed HSIL </w:t>
      </w:r>
      <w:r w:rsidRPr="005B6EFD">
        <w:lastRenderedPageBreak/>
        <w:t>as a diagnostic endpoint</w:t>
      </w:r>
      <w:r w:rsidRPr="005B6EFD">
        <w:rPr>
          <w:rStyle w:val="FootnoteReference"/>
        </w:rPr>
        <w:footnoteReference w:id="26"/>
      </w:r>
      <w:r w:rsidRPr="005B6EFD">
        <w:rPr>
          <w:vertAlign w:val="superscript"/>
        </w:rPr>
        <w:t>,</w:t>
      </w:r>
      <w:r w:rsidRPr="005B6EFD">
        <w:rPr>
          <w:rStyle w:val="FootnoteReference"/>
        </w:rPr>
        <w:footnoteReference w:id="27"/>
      </w:r>
      <w:r w:rsidRPr="005B6EFD">
        <w:t xml:space="preserve"> </w:t>
      </w:r>
      <w:r w:rsidR="009764BD" w:rsidRPr="005B6EFD">
        <w:t xml:space="preserve">, </w:t>
      </w:r>
      <w:r w:rsidRPr="005B6EFD">
        <w:t xml:space="preserve">these accuracy benefits </w:t>
      </w:r>
      <w:r w:rsidR="00694D10" w:rsidRPr="005B6EFD">
        <w:t xml:space="preserve">may </w:t>
      </w:r>
      <w:r w:rsidRPr="005B6EFD">
        <w:t>not be seen when a stricter threshold is used</w:t>
      </w:r>
      <w:r w:rsidR="00694D10" w:rsidRPr="005B6EFD">
        <w:t xml:space="preserve"> than ASC-US+</w:t>
      </w:r>
      <w:r w:rsidRPr="005B6EFD">
        <w:t xml:space="preserve"> (i.e., ASC-H+ as specified by the PICO). </w:t>
      </w:r>
    </w:p>
    <w:p w14:paraId="15047545" w14:textId="27C80993" w:rsidR="00C916D3" w:rsidRPr="005B6EFD" w:rsidRDefault="00C916D3" w:rsidP="00C916D3">
      <w:pPr>
        <w:pStyle w:val="Heading3"/>
      </w:pPr>
      <w:bookmarkStart w:id="64" w:name="_Toc206597197"/>
      <w:bookmarkStart w:id="65" w:name="_Toc206600204"/>
      <w:bookmarkStart w:id="66" w:name="_Ref195903717"/>
      <w:r w:rsidRPr="005B6EFD">
        <w:t>Direct evidence</w:t>
      </w:r>
      <w:bookmarkEnd w:id="64"/>
      <w:bookmarkEnd w:id="65"/>
    </w:p>
    <w:p w14:paraId="71F12087" w14:textId="5BB0D6E2" w:rsidR="00C916D3" w:rsidRPr="005B6EFD" w:rsidRDefault="00C916D3" w:rsidP="00C916D3">
      <w:r w:rsidRPr="005B6EFD">
        <w:t xml:space="preserve">A total of 7 studies met the inclusion criteria for assessing the direct test to health outcomes evidence of </w:t>
      </w:r>
      <w:r w:rsidR="00F43999" w:rsidRPr="005B6EFD">
        <w:t>testing for anal cancer</w:t>
      </w:r>
      <w:r w:rsidRPr="005B6EFD">
        <w:t xml:space="preserve"> </w:t>
      </w:r>
      <w:r w:rsidR="007E510A" w:rsidRPr="005B6EFD">
        <w:t>(anal HPV testing,</w:t>
      </w:r>
      <w:r w:rsidR="00082FEF" w:rsidRPr="005B6EFD" w:rsidDel="007E510A">
        <w:t xml:space="preserve"> </w:t>
      </w:r>
      <w:r w:rsidRPr="005B6EFD" w:rsidDel="007E510A">
        <w:t>anal cytology testing and</w:t>
      </w:r>
      <w:r w:rsidR="007E510A" w:rsidRPr="005B6EFD">
        <w:t xml:space="preserve"> diagnostic HRA) </w:t>
      </w:r>
      <w:r w:rsidRPr="005B6EFD">
        <w:t xml:space="preserve">followed by the therapeutic intervention </w:t>
      </w:r>
      <w:r w:rsidRPr="005B6EFD">
        <w:rPr>
          <w:rFonts w:ascii="Franklin Gothic Medium" w:hAnsi="Franklin Gothic Medium"/>
        </w:rPr>
        <w:t>(</w:t>
      </w:r>
      <w:r w:rsidRPr="005B6EFD">
        <w:t xml:space="preserve">HRA-guided anal HSIL ablation). Five studies were comparative (to no </w:t>
      </w:r>
      <w:r w:rsidR="007E510A" w:rsidRPr="005B6EFD">
        <w:t>testing</w:t>
      </w:r>
      <w:r w:rsidRPr="005B6EFD">
        <w:t xml:space="preserve">), </w:t>
      </w:r>
      <w:r w:rsidR="00F43999" w:rsidRPr="005B6EFD">
        <w:t xml:space="preserve">and </w:t>
      </w:r>
      <w:r w:rsidRPr="005B6EFD">
        <w:t xml:space="preserve">two were non-comparative. </w:t>
      </w:r>
    </w:p>
    <w:p w14:paraId="4C37F434" w14:textId="2A47DB93" w:rsidR="00C916D3" w:rsidRPr="005B6EFD" w:rsidRDefault="00C916D3" w:rsidP="00C916D3">
      <w:r w:rsidRPr="005B6EFD">
        <w:t>Importantly, there was no evidence which directly matched the PICO</w:t>
      </w:r>
      <w:r w:rsidR="00123224" w:rsidRPr="005B6EFD">
        <w:t xml:space="preserve">, in particular the direct evidence </w:t>
      </w:r>
      <w:r w:rsidR="00002130" w:rsidRPr="005B6EFD">
        <w:t>for</w:t>
      </w:r>
      <w:r w:rsidR="00123224" w:rsidRPr="005B6EFD">
        <w:t xml:space="preserve"> HPV test</w:t>
      </w:r>
      <w:r w:rsidR="00002130" w:rsidRPr="005B6EFD">
        <w:t xml:space="preserve"> is lacking</w:t>
      </w:r>
      <w:r w:rsidRPr="005B6EFD">
        <w:t xml:space="preserve">. Key differences were noted in included populations and interventions. Most anal cancer screening programs were for PLWH, and results were not disaggregated </w:t>
      </w:r>
      <w:r w:rsidR="00F162D4" w:rsidRPr="005B6EFD">
        <w:t>into</w:t>
      </w:r>
      <w:r w:rsidRPr="005B6EFD">
        <w:t xml:space="preserve"> MSM, MSW and </w:t>
      </w:r>
      <w:r w:rsidR="008413B6" w:rsidRPr="005B6EFD">
        <w:t>w</w:t>
      </w:r>
      <w:r w:rsidRPr="005B6EFD">
        <w:t>omen</w:t>
      </w:r>
      <w:r w:rsidR="000E4DBB" w:rsidRPr="005B6EFD">
        <w:t xml:space="preserve"> who have different</w:t>
      </w:r>
      <w:r w:rsidRPr="005B6EFD">
        <w:t xml:space="preserve"> </w:t>
      </w:r>
      <w:r w:rsidR="00675DCB" w:rsidRPr="005B6EFD">
        <w:t>hr</w:t>
      </w:r>
      <w:r w:rsidR="00D77B50" w:rsidRPr="005B6EFD">
        <w:t>HPV prevalence rates.</w:t>
      </w:r>
      <w:r w:rsidRPr="005B6EFD">
        <w:t xml:space="preserve"> </w:t>
      </w:r>
      <w:r w:rsidR="00D77B50" w:rsidRPr="005B6EFD">
        <w:t>PLWH also</w:t>
      </w:r>
      <w:r w:rsidR="00224E40" w:rsidRPr="005B6EFD">
        <w:t xml:space="preserve"> represents </w:t>
      </w:r>
      <w:r w:rsidR="009F6C01" w:rsidRPr="005B6EFD">
        <w:t>only a small proportion of</w:t>
      </w:r>
      <w:r w:rsidR="00224E40" w:rsidRPr="005B6EFD">
        <w:t xml:space="preserve"> the total PICO population</w:t>
      </w:r>
      <w:r w:rsidR="008312FC" w:rsidRPr="005B6EFD">
        <w:t xml:space="preserve"> for testing</w:t>
      </w:r>
      <w:r w:rsidR="00224E40" w:rsidRPr="005B6EFD">
        <w:t xml:space="preserve"> </w:t>
      </w:r>
      <w:r w:rsidR="008312FC" w:rsidRPr="005B6EFD">
        <w:t xml:space="preserve">(approximately </w:t>
      </w:r>
      <w:r w:rsidR="0084310C" w:rsidRPr="005B6EFD">
        <w:t>22</w:t>
      </w:r>
      <w:r w:rsidR="00DB3020" w:rsidRPr="005B6EFD">
        <w:t>%</w:t>
      </w:r>
      <w:r w:rsidR="008312FC" w:rsidRPr="005B6EFD">
        <w:t>)</w:t>
      </w:r>
      <w:r w:rsidR="009F6C01" w:rsidRPr="005B6EFD">
        <w:t>. Additionally,</w:t>
      </w:r>
      <w:r w:rsidR="008312FC" w:rsidRPr="005B6EFD">
        <w:t xml:space="preserve"> n</w:t>
      </w:r>
      <w:r w:rsidR="00224E40" w:rsidRPr="005B6EFD">
        <w:t>o comparative studies (and only one non-comparative study) included anal HPV testing as part of the testing strategy</w:t>
      </w:r>
      <w:r w:rsidR="00BF7AE1" w:rsidRPr="005B6EFD">
        <w:t>, and re-test intervals did not match those in the PICO</w:t>
      </w:r>
      <w:r w:rsidR="009F6C01" w:rsidRPr="005B6EFD">
        <w:t>. The direct evidence is</w:t>
      </w:r>
      <w:r w:rsidR="001C0017" w:rsidRPr="005B6EFD">
        <w:t>,</w:t>
      </w:r>
      <w:r w:rsidR="009F6C01" w:rsidRPr="005B6EFD">
        <w:t xml:space="preserve"> therefore</w:t>
      </w:r>
      <w:r w:rsidR="001C0017" w:rsidRPr="005B6EFD">
        <w:t>,</w:t>
      </w:r>
      <w:r w:rsidR="00224E40" w:rsidRPr="005B6EFD">
        <w:t xml:space="preserve"> severely limit</w:t>
      </w:r>
      <w:r w:rsidR="009F6C01" w:rsidRPr="005B6EFD">
        <w:t>ed in</w:t>
      </w:r>
      <w:r w:rsidR="00224E40" w:rsidRPr="005B6EFD">
        <w:t xml:space="preserve"> applicability to the PICO</w:t>
      </w:r>
      <w:r w:rsidR="009F6C01" w:rsidRPr="005B6EFD">
        <w:t xml:space="preserve"> and the intended MBS population</w:t>
      </w:r>
      <w:r w:rsidR="00224E40" w:rsidRPr="005B6EFD">
        <w:t>.</w:t>
      </w:r>
    </w:p>
    <w:p w14:paraId="59F63BA1" w14:textId="6FB613EC" w:rsidR="00C916D3" w:rsidRPr="005B6EFD" w:rsidRDefault="00F43999" w:rsidP="00C916D3">
      <w:r w:rsidRPr="005B6EFD">
        <w:t>T</w:t>
      </w:r>
      <w:r w:rsidR="00C916D3" w:rsidRPr="005B6EFD">
        <w:t xml:space="preserve">he applicability of the direct </w:t>
      </w:r>
      <w:r w:rsidR="00224E40" w:rsidRPr="005B6EFD">
        <w:t xml:space="preserve">comparative </w:t>
      </w:r>
      <w:r w:rsidR="00C916D3" w:rsidRPr="005B6EFD">
        <w:t>evidence to the PICO is summarised in</w:t>
      </w:r>
      <w:r w:rsidR="00C916D3" w:rsidRPr="005B6EFD" w:rsidDel="000553EE">
        <w:t xml:space="preserve"> </w:t>
      </w:r>
      <w:r w:rsidR="00B20BC9">
        <w:fldChar w:fldCharType="begin"/>
      </w:r>
      <w:r w:rsidR="00B20BC9">
        <w:instrText xml:space="preserve"> REF _Ref223013335 \h </w:instrText>
      </w:r>
      <w:r w:rsidR="00B20BC9">
        <w:fldChar w:fldCharType="separate"/>
      </w:r>
      <w:r w:rsidR="00FC322E">
        <w:t xml:space="preserve">Table </w:t>
      </w:r>
      <w:r w:rsidR="00FC322E">
        <w:rPr>
          <w:noProof/>
        </w:rPr>
        <w:t>16</w:t>
      </w:r>
      <w:r w:rsidR="00B20BC9">
        <w:fldChar w:fldCharType="end"/>
      </w:r>
      <w:r w:rsidR="00B20BC9">
        <w:t xml:space="preserve"> </w:t>
      </w:r>
      <w:r w:rsidR="00224E40" w:rsidRPr="005B6EFD">
        <w:rPr>
          <w:noProof/>
        </w:rPr>
        <w:t>(non-comparative evidence not presented)</w:t>
      </w:r>
      <w:r w:rsidR="00F13B68" w:rsidRPr="005B6EFD">
        <w:t>.</w:t>
      </w:r>
      <w:r w:rsidR="00C916D3" w:rsidRPr="005B6EFD">
        <w:t xml:space="preserve"> A summary of the key features of the direct comparative evidence is provided in</w:t>
      </w:r>
      <w:r w:rsidR="00B20BC9">
        <w:t xml:space="preserve"> </w:t>
      </w:r>
      <w:r w:rsidR="00B20BC9">
        <w:fldChar w:fldCharType="begin"/>
      </w:r>
      <w:r w:rsidR="00B20BC9">
        <w:instrText xml:space="preserve"> REF _Ref223013374 \h </w:instrText>
      </w:r>
      <w:r w:rsidR="00B20BC9">
        <w:fldChar w:fldCharType="separate"/>
      </w:r>
      <w:r w:rsidR="00FC322E">
        <w:t xml:space="preserve">Table </w:t>
      </w:r>
      <w:r w:rsidR="00FC322E">
        <w:rPr>
          <w:noProof/>
        </w:rPr>
        <w:t>17</w:t>
      </w:r>
      <w:r w:rsidR="00B20BC9">
        <w:fldChar w:fldCharType="end"/>
      </w:r>
      <w:r w:rsidR="000553EE" w:rsidRPr="005B6EFD">
        <w:t>.</w:t>
      </w:r>
    </w:p>
    <w:p w14:paraId="7415721B" w14:textId="63D8824A" w:rsidR="00C916D3" w:rsidRPr="005B6EFD" w:rsidRDefault="00117B56" w:rsidP="00117B56">
      <w:pPr>
        <w:pStyle w:val="Caption"/>
      </w:pPr>
      <w:bookmarkStart w:id="67" w:name="_Ref223013335"/>
      <w:bookmarkStart w:id="68" w:name="_Ref196230675"/>
      <w:r>
        <w:lastRenderedPageBreak/>
        <w:t xml:space="preserve">Table </w:t>
      </w:r>
      <w:r>
        <w:fldChar w:fldCharType="begin"/>
      </w:r>
      <w:r>
        <w:instrText xml:space="preserve"> SEQ Table \* ARABIC </w:instrText>
      </w:r>
      <w:r>
        <w:fldChar w:fldCharType="separate"/>
      </w:r>
      <w:r w:rsidR="00FC322E">
        <w:rPr>
          <w:noProof/>
        </w:rPr>
        <w:t>16</w:t>
      </w:r>
      <w:r>
        <w:fldChar w:fldCharType="end"/>
      </w:r>
      <w:bookmarkEnd w:id="67"/>
      <w:r>
        <w:t xml:space="preserve"> </w:t>
      </w:r>
      <w:r w:rsidRPr="00B91559">
        <w:t>Summary of applicability of the direct comparative evidence to the PICO (k=5)</w:t>
      </w:r>
      <w:bookmarkEnd w:id="66"/>
      <w:bookmarkEnd w:id="68"/>
    </w:p>
    <w:tbl>
      <w:tblPr>
        <w:tblStyle w:val="TableGrid"/>
        <w:tblW w:w="9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4815"/>
        <w:gridCol w:w="871"/>
        <w:gridCol w:w="871"/>
        <w:gridCol w:w="871"/>
        <w:gridCol w:w="871"/>
        <w:gridCol w:w="874"/>
      </w:tblGrid>
      <w:tr w:rsidR="00B93B98" w:rsidRPr="005B6EFD" w14:paraId="634475A5" w14:textId="77777777" w:rsidTr="00966827">
        <w:trPr>
          <w:trHeight w:val="382"/>
        </w:trPr>
        <w:tc>
          <w:tcPr>
            <w:tcW w:w="4815" w:type="dxa"/>
            <w:vMerge w:val="restart"/>
            <w:shd w:val="clear" w:color="auto" w:fill="D9D9D9" w:themeFill="background1" w:themeFillShade="D9"/>
            <w:vAlign w:val="center"/>
          </w:tcPr>
          <w:p w14:paraId="43E9B679" w14:textId="12060E84" w:rsidR="00B93B98" w:rsidRPr="005B6EFD" w:rsidRDefault="00B93B98" w:rsidP="005A24D5">
            <w:pPr>
              <w:pStyle w:val="TableFigureHeading"/>
              <w:keepLines/>
            </w:pPr>
            <w:r w:rsidRPr="005B6EFD">
              <w:t>PICO criteria</w:t>
            </w:r>
          </w:p>
        </w:tc>
        <w:tc>
          <w:tcPr>
            <w:tcW w:w="4358" w:type="dxa"/>
            <w:gridSpan w:val="5"/>
            <w:shd w:val="clear" w:color="auto" w:fill="D9D9D9" w:themeFill="background1" w:themeFillShade="D9"/>
            <w:vAlign w:val="center"/>
          </w:tcPr>
          <w:p w14:paraId="780A2508" w14:textId="77777777" w:rsidR="00B93B98" w:rsidRPr="005B6EFD" w:rsidRDefault="00B93B98" w:rsidP="005A24D5">
            <w:pPr>
              <w:pStyle w:val="TableFigureHeading"/>
              <w:keepLines/>
            </w:pPr>
            <w:r w:rsidRPr="005B6EFD">
              <w:t>Comparative evidence</w:t>
            </w:r>
          </w:p>
        </w:tc>
      </w:tr>
      <w:tr w:rsidR="00B93B98" w:rsidRPr="005B6EFD" w14:paraId="18E9176E" w14:textId="77777777" w:rsidTr="00966827">
        <w:trPr>
          <w:trHeight w:val="79"/>
        </w:trPr>
        <w:tc>
          <w:tcPr>
            <w:tcW w:w="4815" w:type="dxa"/>
            <w:vMerge/>
            <w:vAlign w:val="center"/>
          </w:tcPr>
          <w:p w14:paraId="54621B00" w14:textId="77777777" w:rsidR="00B93B98" w:rsidRPr="005B6EFD" w:rsidRDefault="00B93B98" w:rsidP="005A24D5">
            <w:pPr>
              <w:pStyle w:val="TableFigureHeading"/>
              <w:keepLines/>
            </w:pPr>
          </w:p>
        </w:tc>
        <w:tc>
          <w:tcPr>
            <w:tcW w:w="871" w:type="dxa"/>
            <w:shd w:val="clear" w:color="auto" w:fill="D9D9D9" w:themeFill="background1" w:themeFillShade="D9"/>
            <w:vAlign w:val="center"/>
          </w:tcPr>
          <w:p w14:paraId="52B2A398" w14:textId="4FCC8234" w:rsidR="00B93B98" w:rsidRPr="005B6EFD" w:rsidRDefault="00B93B98" w:rsidP="005A24D5">
            <w:pPr>
              <w:pStyle w:val="TableFigureHeading"/>
              <w:keepLines/>
            </w:pPr>
            <w:r w:rsidRPr="005B6EFD">
              <w:t>Van der Zee 2023</w:t>
            </w:r>
            <w:bookmarkStart w:id="69" w:name="_Ref203569759"/>
            <w:r w:rsidR="00F43999" w:rsidRPr="005B6EFD">
              <w:rPr>
                <w:rStyle w:val="FootnoteReference"/>
              </w:rPr>
              <w:footnoteReference w:id="28"/>
            </w:r>
            <w:bookmarkEnd w:id="69"/>
          </w:p>
        </w:tc>
        <w:tc>
          <w:tcPr>
            <w:tcW w:w="871" w:type="dxa"/>
            <w:shd w:val="clear" w:color="auto" w:fill="D9D9D9" w:themeFill="background1" w:themeFillShade="D9"/>
            <w:vAlign w:val="center"/>
          </w:tcPr>
          <w:p w14:paraId="2A3ADAD5" w14:textId="6B0116A2" w:rsidR="00B93B98" w:rsidRPr="005B6EFD" w:rsidRDefault="00B93B98" w:rsidP="005A24D5">
            <w:pPr>
              <w:pStyle w:val="TableFigureHeading"/>
              <w:keepLines/>
            </w:pPr>
            <w:r w:rsidRPr="005B6EFD">
              <w:t>Barnell 2019</w:t>
            </w:r>
            <w:bookmarkStart w:id="70" w:name="_Ref203569771"/>
            <w:r w:rsidR="00F43999" w:rsidRPr="005B6EFD">
              <w:rPr>
                <w:rStyle w:val="FootnoteReference"/>
              </w:rPr>
              <w:footnoteReference w:id="29"/>
            </w:r>
            <w:bookmarkEnd w:id="70"/>
          </w:p>
        </w:tc>
        <w:tc>
          <w:tcPr>
            <w:tcW w:w="871" w:type="dxa"/>
            <w:shd w:val="clear" w:color="auto" w:fill="D9D9D9" w:themeFill="background1" w:themeFillShade="D9"/>
            <w:vAlign w:val="center"/>
          </w:tcPr>
          <w:p w14:paraId="2EE9E456" w14:textId="5C0B5870" w:rsidR="00B93B98" w:rsidRPr="005B6EFD" w:rsidRDefault="00B93B98" w:rsidP="005A24D5">
            <w:pPr>
              <w:pStyle w:val="TableFigureHeading"/>
              <w:keepLines/>
            </w:pPr>
            <w:r w:rsidRPr="005B6EFD">
              <w:t>Revollo 2020</w:t>
            </w:r>
            <w:bookmarkStart w:id="71" w:name="_Ref203569783"/>
            <w:r w:rsidR="00F43999" w:rsidRPr="005B6EFD">
              <w:rPr>
                <w:rStyle w:val="FootnoteReference"/>
              </w:rPr>
              <w:footnoteReference w:id="30"/>
            </w:r>
            <w:bookmarkEnd w:id="71"/>
          </w:p>
        </w:tc>
        <w:tc>
          <w:tcPr>
            <w:tcW w:w="871" w:type="dxa"/>
            <w:shd w:val="clear" w:color="auto" w:fill="D9D9D9" w:themeFill="background1" w:themeFillShade="D9"/>
            <w:vAlign w:val="center"/>
          </w:tcPr>
          <w:p w14:paraId="5DE9919B" w14:textId="5A61B466" w:rsidR="00B93B98" w:rsidRPr="005B6EFD" w:rsidRDefault="00B93B98" w:rsidP="005A24D5">
            <w:pPr>
              <w:pStyle w:val="TableFigureHeading"/>
              <w:keepLines/>
              <w:rPr>
                <w:noProof/>
              </w:rPr>
            </w:pPr>
            <w:r w:rsidRPr="005B6EFD">
              <w:t>Squeo 2023</w:t>
            </w:r>
            <w:bookmarkStart w:id="72" w:name="_Ref203569797"/>
            <w:r w:rsidR="00F43999" w:rsidRPr="005B6EFD">
              <w:rPr>
                <w:rStyle w:val="FootnoteReference"/>
              </w:rPr>
              <w:footnoteReference w:id="31"/>
            </w:r>
            <w:bookmarkEnd w:id="72"/>
          </w:p>
        </w:tc>
        <w:tc>
          <w:tcPr>
            <w:tcW w:w="874" w:type="dxa"/>
            <w:shd w:val="clear" w:color="auto" w:fill="D9D9D9" w:themeFill="background1" w:themeFillShade="D9"/>
            <w:vAlign w:val="center"/>
          </w:tcPr>
          <w:p w14:paraId="6483C365" w14:textId="47C5D448" w:rsidR="00B93B98" w:rsidRPr="005B6EFD" w:rsidRDefault="00B93B98" w:rsidP="005A24D5">
            <w:pPr>
              <w:pStyle w:val="TableFigureHeading"/>
              <w:keepLines/>
            </w:pPr>
            <w:r w:rsidRPr="005B6EFD">
              <w:t>Walker 2024</w:t>
            </w:r>
            <w:bookmarkStart w:id="73" w:name="_Ref203569810"/>
            <w:r w:rsidR="00F43999" w:rsidRPr="005B6EFD">
              <w:rPr>
                <w:rStyle w:val="FootnoteReference"/>
              </w:rPr>
              <w:footnoteReference w:id="32"/>
            </w:r>
            <w:bookmarkEnd w:id="73"/>
          </w:p>
        </w:tc>
      </w:tr>
      <w:tr w:rsidR="00B93B98" w:rsidRPr="005B6EFD" w14:paraId="0F54AD66" w14:textId="77777777" w:rsidTr="00966827">
        <w:trPr>
          <w:trHeight w:val="187"/>
        </w:trPr>
        <w:tc>
          <w:tcPr>
            <w:tcW w:w="4815" w:type="dxa"/>
            <w:shd w:val="clear" w:color="auto" w:fill="F2F2F2" w:themeFill="background1" w:themeFillShade="F2"/>
          </w:tcPr>
          <w:p w14:paraId="413485CB" w14:textId="77777777" w:rsidR="00B93B98" w:rsidRPr="005B6EFD" w:rsidRDefault="00B93B98" w:rsidP="005A24D5">
            <w:pPr>
              <w:pStyle w:val="TableText"/>
              <w:keepNext/>
              <w:keepLines/>
              <w:rPr>
                <w:rFonts w:cs="Arial"/>
                <w:b/>
                <w:bCs/>
              </w:rPr>
            </w:pPr>
            <w:r w:rsidRPr="005B6EFD">
              <w:rPr>
                <w:b/>
                <w:bCs/>
              </w:rPr>
              <w:t>Population</w:t>
            </w:r>
          </w:p>
        </w:tc>
        <w:tc>
          <w:tcPr>
            <w:tcW w:w="871" w:type="dxa"/>
            <w:shd w:val="clear" w:color="auto" w:fill="F2F2F2" w:themeFill="background1" w:themeFillShade="F2"/>
          </w:tcPr>
          <w:p w14:paraId="16FD8461" w14:textId="77777777" w:rsidR="00B93B98" w:rsidRPr="005B6EFD" w:rsidRDefault="00B93B98" w:rsidP="005A24D5">
            <w:pPr>
              <w:pStyle w:val="TableText"/>
              <w:keepNext/>
              <w:keepLines/>
              <w:rPr>
                <w:rFonts w:cs="Arial"/>
              </w:rPr>
            </w:pPr>
          </w:p>
        </w:tc>
        <w:tc>
          <w:tcPr>
            <w:tcW w:w="871" w:type="dxa"/>
            <w:shd w:val="clear" w:color="auto" w:fill="F2F2F2" w:themeFill="background1" w:themeFillShade="F2"/>
          </w:tcPr>
          <w:p w14:paraId="16CC4998" w14:textId="77777777" w:rsidR="00B93B98" w:rsidRPr="005B6EFD" w:rsidRDefault="00B93B98" w:rsidP="005A24D5">
            <w:pPr>
              <w:pStyle w:val="TableText"/>
              <w:keepNext/>
              <w:keepLines/>
              <w:rPr>
                <w:rFonts w:cs="Arial"/>
              </w:rPr>
            </w:pPr>
          </w:p>
        </w:tc>
        <w:tc>
          <w:tcPr>
            <w:tcW w:w="871" w:type="dxa"/>
            <w:shd w:val="clear" w:color="auto" w:fill="F2F2F2" w:themeFill="background1" w:themeFillShade="F2"/>
          </w:tcPr>
          <w:p w14:paraId="36300338" w14:textId="77777777" w:rsidR="00B93B98" w:rsidRPr="005B6EFD" w:rsidRDefault="00B93B98" w:rsidP="005A24D5">
            <w:pPr>
              <w:pStyle w:val="TableText"/>
              <w:keepNext/>
              <w:keepLines/>
              <w:rPr>
                <w:rFonts w:cs="Arial"/>
              </w:rPr>
            </w:pPr>
          </w:p>
        </w:tc>
        <w:tc>
          <w:tcPr>
            <w:tcW w:w="871" w:type="dxa"/>
            <w:shd w:val="clear" w:color="auto" w:fill="F2F2F2" w:themeFill="background1" w:themeFillShade="F2"/>
          </w:tcPr>
          <w:p w14:paraId="6AF83B41" w14:textId="77777777" w:rsidR="00B93B98" w:rsidRPr="005B6EFD" w:rsidRDefault="00B93B98" w:rsidP="005A24D5">
            <w:pPr>
              <w:pStyle w:val="TableText"/>
              <w:keepNext/>
              <w:keepLines/>
              <w:rPr>
                <w:rFonts w:cs="Arial"/>
              </w:rPr>
            </w:pPr>
          </w:p>
        </w:tc>
        <w:tc>
          <w:tcPr>
            <w:tcW w:w="874" w:type="dxa"/>
            <w:shd w:val="clear" w:color="auto" w:fill="F2F2F2" w:themeFill="background1" w:themeFillShade="F2"/>
          </w:tcPr>
          <w:p w14:paraId="50062A7E" w14:textId="77777777" w:rsidR="00B93B98" w:rsidRPr="005B6EFD" w:rsidRDefault="00B93B98" w:rsidP="005A24D5">
            <w:pPr>
              <w:pStyle w:val="TableText"/>
              <w:keepNext/>
              <w:keepLines/>
              <w:rPr>
                <w:rFonts w:cs="Arial"/>
              </w:rPr>
            </w:pPr>
          </w:p>
        </w:tc>
      </w:tr>
      <w:tr w:rsidR="000553EE" w:rsidRPr="005B6EFD" w14:paraId="249892CB" w14:textId="77777777" w:rsidTr="00966827">
        <w:trPr>
          <w:trHeight w:val="314"/>
        </w:trPr>
        <w:tc>
          <w:tcPr>
            <w:tcW w:w="4815" w:type="dxa"/>
          </w:tcPr>
          <w:p w14:paraId="3E8CE7E3" w14:textId="5DC33B39" w:rsidR="000553EE" w:rsidRPr="005B6EFD" w:rsidRDefault="000553EE" w:rsidP="005A24D5">
            <w:pPr>
              <w:pStyle w:val="TableText"/>
              <w:keepNext/>
              <w:keepLines/>
              <w:rPr>
                <w:rFonts w:cs="Arial"/>
              </w:rPr>
            </w:pPr>
            <w:r w:rsidRPr="005B6EFD">
              <w:rPr>
                <w:rFonts w:cs="Arial"/>
              </w:rPr>
              <w:t>MSM and TW living with HIV age ≥35 years</w:t>
            </w:r>
          </w:p>
        </w:tc>
        <w:tc>
          <w:tcPr>
            <w:tcW w:w="871" w:type="dxa"/>
          </w:tcPr>
          <w:p w14:paraId="3EA8D465" w14:textId="06FD046B"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c>
          <w:tcPr>
            <w:tcW w:w="871" w:type="dxa"/>
          </w:tcPr>
          <w:p w14:paraId="6DE8F3DD" w14:textId="339F440E"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c>
          <w:tcPr>
            <w:tcW w:w="871" w:type="dxa"/>
          </w:tcPr>
          <w:p w14:paraId="1CE068F0" w14:textId="22AB37FF"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c>
          <w:tcPr>
            <w:tcW w:w="871" w:type="dxa"/>
          </w:tcPr>
          <w:p w14:paraId="68267835" w14:textId="5CED4B34" w:rsidR="000553EE" w:rsidRPr="005B6EFD" w:rsidRDefault="000553EE" w:rsidP="005A24D5">
            <w:pPr>
              <w:pStyle w:val="TableText"/>
              <w:keepNext/>
              <w:keepLines/>
              <w:rPr>
                <w:rFonts w:cs="Arial"/>
              </w:rPr>
            </w:pPr>
            <w:r w:rsidRPr="005B6EFD">
              <w:rPr>
                <w:rFonts w:cs="Arial"/>
              </w:rPr>
              <w:t>-</w:t>
            </w:r>
          </w:p>
        </w:tc>
        <w:tc>
          <w:tcPr>
            <w:tcW w:w="874" w:type="dxa"/>
          </w:tcPr>
          <w:p w14:paraId="26DE6BDD" w14:textId="1E632845"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r>
      <w:tr w:rsidR="000553EE" w:rsidRPr="005B6EFD" w14:paraId="63112810" w14:textId="77777777" w:rsidTr="00966827">
        <w:trPr>
          <w:trHeight w:val="323"/>
        </w:trPr>
        <w:tc>
          <w:tcPr>
            <w:tcW w:w="4815" w:type="dxa"/>
          </w:tcPr>
          <w:p w14:paraId="0C444B78" w14:textId="77777777" w:rsidR="000553EE" w:rsidRPr="005B6EFD" w:rsidRDefault="000553EE" w:rsidP="005A24D5">
            <w:pPr>
              <w:pStyle w:val="TableText"/>
              <w:keepNext/>
              <w:keepLines/>
              <w:rPr>
                <w:rFonts w:cs="Arial"/>
              </w:rPr>
            </w:pPr>
            <w:r w:rsidRPr="005B6EFD">
              <w:rPr>
                <w:rFonts w:cs="Arial"/>
              </w:rPr>
              <w:t xml:space="preserve">MSM and TW living without HIV age ≥45 years </w:t>
            </w:r>
          </w:p>
        </w:tc>
        <w:tc>
          <w:tcPr>
            <w:tcW w:w="871" w:type="dxa"/>
          </w:tcPr>
          <w:p w14:paraId="330FE647" w14:textId="52A35C3E" w:rsidR="000553EE" w:rsidRPr="005B6EFD" w:rsidRDefault="000553EE" w:rsidP="005A24D5">
            <w:pPr>
              <w:pStyle w:val="TableText"/>
              <w:keepNext/>
              <w:keepLines/>
              <w:rPr>
                <w:rFonts w:cs="Arial"/>
              </w:rPr>
            </w:pPr>
            <w:r w:rsidRPr="005B6EFD">
              <w:rPr>
                <w:rFonts w:cs="Arial"/>
              </w:rPr>
              <w:t>-</w:t>
            </w:r>
          </w:p>
        </w:tc>
        <w:tc>
          <w:tcPr>
            <w:tcW w:w="871" w:type="dxa"/>
          </w:tcPr>
          <w:p w14:paraId="040207AA" w14:textId="6016917C" w:rsidR="000553EE" w:rsidRPr="005B6EFD" w:rsidRDefault="000553EE" w:rsidP="005A24D5">
            <w:pPr>
              <w:pStyle w:val="TableText"/>
              <w:keepNext/>
              <w:keepLines/>
              <w:rPr>
                <w:rFonts w:cs="Arial"/>
              </w:rPr>
            </w:pPr>
            <w:r w:rsidRPr="005B6EFD">
              <w:rPr>
                <w:rFonts w:cs="Arial"/>
              </w:rPr>
              <w:t>-</w:t>
            </w:r>
          </w:p>
        </w:tc>
        <w:tc>
          <w:tcPr>
            <w:tcW w:w="871" w:type="dxa"/>
          </w:tcPr>
          <w:p w14:paraId="5CECBE60" w14:textId="5CD82F84" w:rsidR="000553EE" w:rsidRPr="005B6EFD" w:rsidRDefault="000553EE" w:rsidP="005A24D5">
            <w:pPr>
              <w:pStyle w:val="TableText"/>
              <w:keepNext/>
              <w:keepLines/>
              <w:rPr>
                <w:rFonts w:cs="Arial"/>
              </w:rPr>
            </w:pPr>
            <w:r w:rsidRPr="005B6EFD">
              <w:rPr>
                <w:rFonts w:cs="Arial"/>
              </w:rPr>
              <w:t>-</w:t>
            </w:r>
          </w:p>
        </w:tc>
        <w:tc>
          <w:tcPr>
            <w:tcW w:w="871" w:type="dxa"/>
          </w:tcPr>
          <w:p w14:paraId="01505CDE" w14:textId="6CA3C340" w:rsidR="000553EE" w:rsidRPr="005B6EFD" w:rsidRDefault="000553EE" w:rsidP="005A24D5">
            <w:pPr>
              <w:pStyle w:val="TableText"/>
              <w:keepNext/>
              <w:keepLines/>
              <w:rPr>
                <w:rFonts w:cs="Arial"/>
              </w:rPr>
            </w:pPr>
            <w:r w:rsidRPr="005B6EFD">
              <w:rPr>
                <w:rFonts w:cs="Arial"/>
              </w:rPr>
              <w:t>-</w:t>
            </w:r>
          </w:p>
        </w:tc>
        <w:tc>
          <w:tcPr>
            <w:tcW w:w="874" w:type="dxa"/>
          </w:tcPr>
          <w:p w14:paraId="03076B06" w14:textId="65A63BF2"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r>
      <w:tr w:rsidR="000553EE" w:rsidRPr="005B6EFD" w14:paraId="34DEBF32" w14:textId="77777777" w:rsidTr="00966827">
        <w:trPr>
          <w:trHeight w:val="314"/>
        </w:trPr>
        <w:tc>
          <w:tcPr>
            <w:tcW w:w="4815" w:type="dxa"/>
          </w:tcPr>
          <w:p w14:paraId="243AC8A1" w14:textId="77777777" w:rsidR="000553EE" w:rsidRPr="005B6EFD" w:rsidRDefault="000553EE" w:rsidP="005A24D5">
            <w:pPr>
              <w:pStyle w:val="TableText"/>
              <w:keepNext/>
              <w:keepLines/>
              <w:rPr>
                <w:rFonts w:cs="Arial"/>
              </w:rPr>
            </w:pPr>
            <w:r w:rsidRPr="005B6EFD">
              <w:rPr>
                <w:rFonts w:cs="Arial"/>
              </w:rPr>
              <w:t>Women and MSW living with HIV age ≥45 years</w:t>
            </w:r>
          </w:p>
        </w:tc>
        <w:tc>
          <w:tcPr>
            <w:tcW w:w="871" w:type="dxa"/>
          </w:tcPr>
          <w:p w14:paraId="7E2F81A8" w14:textId="03289415"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c>
          <w:tcPr>
            <w:tcW w:w="871" w:type="dxa"/>
          </w:tcPr>
          <w:p w14:paraId="7F8DFA92" w14:textId="76EA71E5"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c>
          <w:tcPr>
            <w:tcW w:w="871" w:type="dxa"/>
          </w:tcPr>
          <w:p w14:paraId="04D2AC80" w14:textId="345BEFFE"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c>
          <w:tcPr>
            <w:tcW w:w="871" w:type="dxa"/>
          </w:tcPr>
          <w:p w14:paraId="21306EE9" w14:textId="3FDDEEB7" w:rsidR="000553EE" w:rsidRPr="005B6EFD" w:rsidRDefault="00D70376" w:rsidP="005A24D5">
            <w:pPr>
              <w:pStyle w:val="TableText"/>
              <w:keepNext/>
              <w:keepLines/>
              <w:rPr>
                <w:rFonts w:cs="Arial"/>
              </w:rPr>
            </w:pPr>
            <w:r w:rsidRPr="005B6EFD">
              <w:rPr>
                <w:rFonts w:cs="Arial"/>
              </w:rPr>
              <w:t>Y</w:t>
            </w:r>
            <w:r w:rsidR="000553EE" w:rsidRPr="005B6EFD">
              <w:rPr>
                <w:rFonts w:cs="Arial"/>
              </w:rPr>
              <w:t>¶</w:t>
            </w:r>
            <w:r w:rsidR="00A47BAF" w:rsidRPr="005B6EFD">
              <w:rPr>
                <w:rFonts w:cs="Arial"/>
              </w:rPr>
              <w:t>^</w:t>
            </w:r>
          </w:p>
        </w:tc>
        <w:tc>
          <w:tcPr>
            <w:tcW w:w="874" w:type="dxa"/>
          </w:tcPr>
          <w:p w14:paraId="5A1BB443" w14:textId="5FAAC8D7"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r>
      <w:tr w:rsidR="000553EE" w:rsidRPr="005B6EFD" w14:paraId="59E5E0D7" w14:textId="77777777" w:rsidTr="00966827">
        <w:trPr>
          <w:trHeight w:val="450"/>
        </w:trPr>
        <w:tc>
          <w:tcPr>
            <w:tcW w:w="4815" w:type="dxa"/>
          </w:tcPr>
          <w:p w14:paraId="60599E4E" w14:textId="77777777" w:rsidR="000553EE" w:rsidRPr="005B6EFD" w:rsidRDefault="000553EE" w:rsidP="005A24D5">
            <w:pPr>
              <w:pStyle w:val="TableText"/>
              <w:keepNext/>
              <w:keepLines/>
              <w:rPr>
                <w:rFonts w:cs="Arial"/>
              </w:rPr>
            </w:pPr>
            <w:r w:rsidRPr="005B6EFD">
              <w:rPr>
                <w:rFonts w:cs="Arial"/>
              </w:rPr>
              <w:t>People with previous vulval SCC/HSIL (HPV associated), testing commencing within 1 year of diagnosis</w:t>
            </w:r>
          </w:p>
        </w:tc>
        <w:tc>
          <w:tcPr>
            <w:tcW w:w="871" w:type="dxa"/>
          </w:tcPr>
          <w:p w14:paraId="691AF891" w14:textId="2715A3E0" w:rsidR="000553EE" w:rsidRPr="005B6EFD" w:rsidRDefault="000553EE" w:rsidP="005A24D5">
            <w:pPr>
              <w:pStyle w:val="TableText"/>
              <w:keepNext/>
              <w:keepLines/>
              <w:rPr>
                <w:rFonts w:cs="Arial"/>
              </w:rPr>
            </w:pPr>
            <w:r w:rsidRPr="005B6EFD">
              <w:rPr>
                <w:rFonts w:cs="Arial"/>
              </w:rPr>
              <w:t>-</w:t>
            </w:r>
          </w:p>
        </w:tc>
        <w:tc>
          <w:tcPr>
            <w:tcW w:w="871" w:type="dxa"/>
          </w:tcPr>
          <w:p w14:paraId="4ABEB189" w14:textId="58FF09FC" w:rsidR="000553EE" w:rsidRPr="005B6EFD" w:rsidRDefault="000553EE" w:rsidP="005A24D5">
            <w:pPr>
              <w:pStyle w:val="TableText"/>
              <w:keepNext/>
              <w:keepLines/>
              <w:rPr>
                <w:rFonts w:cs="Arial"/>
              </w:rPr>
            </w:pPr>
            <w:r w:rsidRPr="005B6EFD">
              <w:rPr>
                <w:rFonts w:cs="Arial"/>
              </w:rPr>
              <w:t>-</w:t>
            </w:r>
          </w:p>
        </w:tc>
        <w:tc>
          <w:tcPr>
            <w:tcW w:w="871" w:type="dxa"/>
          </w:tcPr>
          <w:p w14:paraId="10ADACF7" w14:textId="34069E45" w:rsidR="000553EE" w:rsidRPr="005B6EFD" w:rsidRDefault="000553EE" w:rsidP="005A24D5">
            <w:pPr>
              <w:pStyle w:val="TableText"/>
              <w:keepNext/>
              <w:keepLines/>
              <w:rPr>
                <w:rFonts w:cs="Arial"/>
              </w:rPr>
            </w:pPr>
            <w:r w:rsidRPr="005B6EFD">
              <w:rPr>
                <w:rFonts w:cs="Arial"/>
              </w:rPr>
              <w:t>-</w:t>
            </w:r>
          </w:p>
        </w:tc>
        <w:tc>
          <w:tcPr>
            <w:tcW w:w="871" w:type="dxa"/>
          </w:tcPr>
          <w:p w14:paraId="71D12B30" w14:textId="3744C4B5" w:rsidR="000553EE" w:rsidRPr="005B6EFD" w:rsidRDefault="000553EE" w:rsidP="005A24D5">
            <w:pPr>
              <w:pStyle w:val="TableText"/>
              <w:keepNext/>
              <w:keepLines/>
              <w:rPr>
                <w:rFonts w:cs="Arial"/>
              </w:rPr>
            </w:pPr>
            <w:r w:rsidRPr="005B6EFD">
              <w:rPr>
                <w:rFonts w:cs="Arial"/>
              </w:rPr>
              <w:t>-</w:t>
            </w:r>
          </w:p>
        </w:tc>
        <w:tc>
          <w:tcPr>
            <w:tcW w:w="874" w:type="dxa"/>
          </w:tcPr>
          <w:p w14:paraId="0072B7C5" w14:textId="3A99ECB1"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r>
      <w:tr w:rsidR="000553EE" w:rsidRPr="005B6EFD" w14:paraId="0F920616" w14:textId="77777777" w:rsidTr="00966827">
        <w:trPr>
          <w:trHeight w:val="314"/>
        </w:trPr>
        <w:tc>
          <w:tcPr>
            <w:tcW w:w="4815" w:type="dxa"/>
          </w:tcPr>
          <w:p w14:paraId="62EF6E7F" w14:textId="77777777" w:rsidR="000553EE" w:rsidRPr="005B6EFD" w:rsidRDefault="000553EE" w:rsidP="005A24D5">
            <w:pPr>
              <w:pStyle w:val="TableText"/>
              <w:keepNext/>
              <w:keepLines/>
              <w:rPr>
                <w:rFonts w:cs="Arial"/>
              </w:rPr>
            </w:pPr>
            <w:r w:rsidRPr="005B6EFD">
              <w:rPr>
                <w:rFonts w:cs="Arial"/>
              </w:rPr>
              <w:t>SOTR, commencing 10 years post-transplant</w:t>
            </w:r>
          </w:p>
        </w:tc>
        <w:tc>
          <w:tcPr>
            <w:tcW w:w="871" w:type="dxa"/>
          </w:tcPr>
          <w:p w14:paraId="166EE88A" w14:textId="043C891E" w:rsidR="000553EE" w:rsidRPr="005B6EFD" w:rsidRDefault="000553EE" w:rsidP="005A24D5">
            <w:pPr>
              <w:pStyle w:val="TableText"/>
              <w:keepNext/>
              <w:keepLines/>
              <w:rPr>
                <w:rFonts w:cs="Arial"/>
              </w:rPr>
            </w:pPr>
            <w:r w:rsidRPr="005B6EFD">
              <w:rPr>
                <w:rFonts w:cs="Arial"/>
              </w:rPr>
              <w:t>-</w:t>
            </w:r>
          </w:p>
        </w:tc>
        <w:tc>
          <w:tcPr>
            <w:tcW w:w="871" w:type="dxa"/>
          </w:tcPr>
          <w:p w14:paraId="37DBA6E9" w14:textId="4B2EF844" w:rsidR="000553EE" w:rsidRPr="005B6EFD" w:rsidRDefault="000553EE" w:rsidP="005A24D5">
            <w:pPr>
              <w:pStyle w:val="TableText"/>
              <w:keepNext/>
              <w:keepLines/>
              <w:rPr>
                <w:rFonts w:cs="Arial"/>
              </w:rPr>
            </w:pPr>
            <w:r w:rsidRPr="005B6EFD">
              <w:rPr>
                <w:rFonts w:cs="Arial"/>
              </w:rPr>
              <w:t>-</w:t>
            </w:r>
          </w:p>
        </w:tc>
        <w:tc>
          <w:tcPr>
            <w:tcW w:w="871" w:type="dxa"/>
          </w:tcPr>
          <w:p w14:paraId="009F1C01" w14:textId="7CF28F69" w:rsidR="000553EE" w:rsidRPr="005B6EFD" w:rsidRDefault="000553EE" w:rsidP="005A24D5">
            <w:pPr>
              <w:pStyle w:val="TableText"/>
              <w:keepNext/>
              <w:keepLines/>
              <w:rPr>
                <w:rFonts w:cs="Arial"/>
              </w:rPr>
            </w:pPr>
            <w:r w:rsidRPr="005B6EFD">
              <w:rPr>
                <w:rFonts w:cs="Arial"/>
              </w:rPr>
              <w:t>-</w:t>
            </w:r>
          </w:p>
        </w:tc>
        <w:tc>
          <w:tcPr>
            <w:tcW w:w="871" w:type="dxa"/>
          </w:tcPr>
          <w:p w14:paraId="7302004B" w14:textId="643B2353" w:rsidR="000553EE" w:rsidRPr="005B6EFD" w:rsidRDefault="000553EE" w:rsidP="005A24D5">
            <w:pPr>
              <w:pStyle w:val="TableText"/>
              <w:keepNext/>
              <w:keepLines/>
              <w:rPr>
                <w:rFonts w:cs="Arial"/>
              </w:rPr>
            </w:pPr>
            <w:r w:rsidRPr="005B6EFD">
              <w:rPr>
                <w:rFonts w:cs="Arial"/>
              </w:rPr>
              <w:t>-</w:t>
            </w:r>
          </w:p>
        </w:tc>
        <w:tc>
          <w:tcPr>
            <w:tcW w:w="874" w:type="dxa"/>
          </w:tcPr>
          <w:p w14:paraId="2ED2245A" w14:textId="6DC8364E"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r>
      <w:tr w:rsidR="000553EE" w:rsidRPr="005B6EFD" w14:paraId="69A51271" w14:textId="77777777" w:rsidTr="00966827">
        <w:trPr>
          <w:trHeight w:val="323"/>
        </w:trPr>
        <w:tc>
          <w:tcPr>
            <w:tcW w:w="4815" w:type="dxa"/>
          </w:tcPr>
          <w:p w14:paraId="70002932" w14:textId="77777777" w:rsidR="000553EE" w:rsidRPr="005B6EFD" w:rsidRDefault="000553EE" w:rsidP="005A24D5">
            <w:pPr>
              <w:pStyle w:val="TableText"/>
              <w:keepNext/>
              <w:keepLines/>
              <w:rPr>
                <w:rFonts w:cs="Arial"/>
              </w:rPr>
            </w:pPr>
            <w:r w:rsidRPr="005B6EFD">
              <w:rPr>
                <w:rFonts w:cs="Arial"/>
              </w:rPr>
              <w:t>Patients being followed up after treatment for anal cancer</w:t>
            </w:r>
          </w:p>
        </w:tc>
        <w:tc>
          <w:tcPr>
            <w:tcW w:w="871" w:type="dxa"/>
          </w:tcPr>
          <w:p w14:paraId="51394DA3" w14:textId="2164F4FB" w:rsidR="000553EE" w:rsidRPr="005B6EFD" w:rsidRDefault="000553EE" w:rsidP="005A24D5">
            <w:pPr>
              <w:pStyle w:val="TableText"/>
              <w:keepNext/>
              <w:keepLines/>
              <w:rPr>
                <w:rFonts w:cs="Arial"/>
              </w:rPr>
            </w:pPr>
            <w:r w:rsidRPr="005B6EFD">
              <w:rPr>
                <w:rFonts w:cs="Arial"/>
              </w:rPr>
              <w:t>-</w:t>
            </w:r>
          </w:p>
        </w:tc>
        <w:tc>
          <w:tcPr>
            <w:tcW w:w="871" w:type="dxa"/>
          </w:tcPr>
          <w:p w14:paraId="1E644467" w14:textId="63F71BDF" w:rsidR="000553EE" w:rsidRPr="005B6EFD" w:rsidRDefault="000553EE" w:rsidP="005A24D5">
            <w:pPr>
              <w:pStyle w:val="TableText"/>
              <w:keepNext/>
              <w:keepLines/>
              <w:rPr>
                <w:rFonts w:cs="Arial"/>
              </w:rPr>
            </w:pPr>
            <w:r w:rsidRPr="005B6EFD">
              <w:rPr>
                <w:rFonts w:cs="Arial"/>
              </w:rPr>
              <w:t>-</w:t>
            </w:r>
          </w:p>
        </w:tc>
        <w:tc>
          <w:tcPr>
            <w:tcW w:w="871" w:type="dxa"/>
          </w:tcPr>
          <w:p w14:paraId="07A0E343" w14:textId="0074A0E4" w:rsidR="000553EE" w:rsidRPr="005B6EFD" w:rsidRDefault="000553EE" w:rsidP="005A24D5">
            <w:pPr>
              <w:pStyle w:val="TableText"/>
              <w:keepNext/>
              <w:keepLines/>
              <w:rPr>
                <w:rFonts w:cs="Arial"/>
              </w:rPr>
            </w:pPr>
            <w:r w:rsidRPr="005B6EFD">
              <w:rPr>
                <w:rFonts w:cs="Arial"/>
              </w:rPr>
              <w:t>-</w:t>
            </w:r>
          </w:p>
        </w:tc>
        <w:tc>
          <w:tcPr>
            <w:tcW w:w="871" w:type="dxa"/>
          </w:tcPr>
          <w:p w14:paraId="423B2B86" w14:textId="4BC7239C" w:rsidR="000553EE" w:rsidRPr="005B6EFD" w:rsidRDefault="000553EE" w:rsidP="005A24D5">
            <w:pPr>
              <w:pStyle w:val="TableText"/>
              <w:keepNext/>
              <w:keepLines/>
              <w:rPr>
                <w:rFonts w:cs="Arial"/>
              </w:rPr>
            </w:pPr>
            <w:r w:rsidRPr="005B6EFD">
              <w:rPr>
                <w:rFonts w:cs="Arial"/>
              </w:rPr>
              <w:t>-</w:t>
            </w:r>
          </w:p>
        </w:tc>
        <w:tc>
          <w:tcPr>
            <w:tcW w:w="874" w:type="dxa"/>
          </w:tcPr>
          <w:p w14:paraId="730197A2" w14:textId="56F4794D"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r>
      <w:tr w:rsidR="000553EE" w:rsidRPr="005B6EFD" w14:paraId="67815011" w14:textId="77777777" w:rsidTr="00966827">
        <w:trPr>
          <w:trHeight w:val="569"/>
        </w:trPr>
        <w:tc>
          <w:tcPr>
            <w:tcW w:w="4815" w:type="dxa"/>
          </w:tcPr>
          <w:p w14:paraId="7CC157FB" w14:textId="77777777" w:rsidR="000553EE" w:rsidRPr="005B6EFD" w:rsidRDefault="000553EE" w:rsidP="005A24D5">
            <w:pPr>
              <w:pStyle w:val="TableText"/>
              <w:keepNext/>
              <w:keepLines/>
              <w:rPr>
                <w:rFonts w:cs="Arial"/>
              </w:rPr>
            </w:pPr>
            <w:r w:rsidRPr="005B6EFD">
              <w:rPr>
                <w:rFonts w:cs="Arial"/>
              </w:rPr>
              <w:t>Patients outside these above groups with incidental anal HSIL and patients presenting with symptoms suggestive of anal cancer</w:t>
            </w:r>
          </w:p>
        </w:tc>
        <w:tc>
          <w:tcPr>
            <w:tcW w:w="871" w:type="dxa"/>
          </w:tcPr>
          <w:p w14:paraId="20593DB5" w14:textId="3916F3B0" w:rsidR="000553EE" w:rsidRPr="005B6EFD" w:rsidRDefault="000553EE" w:rsidP="005A24D5">
            <w:pPr>
              <w:pStyle w:val="TableText"/>
              <w:keepNext/>
              <w:keepLines/>
              <w:rPr>
                <w:rFonts w:cs="Arial"/>
              </w:rPr>
            </w:pPr>
            <w:r w:rsidRPr="005B6EFD">
              <w:rPr>
                <w:rFonts w:cs="Arial"/>
              </w:rPr>
              <w:t>-</w:t>
            </w:r>
          </w:p>
        </w:tc>
        <w:tc>
          <w:tcPr>
            <w:tcW w:w="871" w:type="dxa"/>
          </w:tcPr>
          <w:p w14:paraId="1AA11675" w14:textId="19F52BAE" w:rsidR="000553EE" w:rsidRPr="005B6EFD" w:rsidRDefault="000553EE" w:rsidP="005A24D5">
            <w:pPr>
              <w:pStyle w:val="TableText"/>
              <w:keepNext/>
              <w:keepLines/>
              <w:rPr>
                <w:rFonts w:cs="Arial"/>
              </w:rPr>
            </w:pPr>
            <w:r w:rsidRPr="005B6EFD">
              <w:rPr>
                <w:rFonts w:cs="Arial"/>
              </w:rPr>
              <w:t>-</w:t>
            </w:r>
          </w:p>
        </w:tc>
        <w:tc>
          <w:tcPr>
            <w:tcW w:w="871" w:type="dxa"/>
          </w:tcPr>
          <w:p w14:paraId="30E747D8" w14:textId="154CF3F7" w:rsidR="000553EE" w:rsidRPr="005B6EFD" w:rsidRDefault="000553EE" w:rsidP="005A24D5">
            <w:pPr>
              <w:pStyle w:val="TableText"/>
              <w:keepNext/>
              <w:keepLines/>
              <w:rPr>
                <w:rFonts w:cs="Arial"/>
              </w:rPr>
            </w:pPr>
            <w:r w:rsidRPr="005B6EFD">
              <w:rPr>
                <w:rFonts w:cs="Arial"/>
              </w:rPr>
              <w:t>-</w:t>
            </w:r>
          </w:p>
        </w:tc>
        <w:tc>
          <w:tcPr>
            <w:tcW w:w="871" w:type="dxa"/>
          </w:tcPr>
          <w:p w14:paraId="33BBEBEE" w14:textId="31ADE633" w:rsidR="000553EE" w:rsidRPr="005B6EFD" w:rsidRDefault="000553EE" w:rsidP="005A24D5">
            <w:pPr>
              <w:pStyle w:val="TableText"/>
              <w:keepNext/>
              <w:keepLines/>
              <w:rPr>
                <w:rFonts w:cs="Arial"/>
              </w:rPr>
            </w:pPr>
            <w:r w:rsidRPr="005B6EFD">
              <w:rPr>
                <w:rFonts w:cs="Arial"/>
              </w:rPr>
              <w:t>-</w:t>
            </w:r>
          </w:p>
        </w:tc>
        <w:tc>
          <w:tcPr>
            <w:tcW w:w="874" w:type="dxa"/>
          </w:tcPr>
          <w:p w14:paraId="4B56E7B8" w14:textId="6EB443B1"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r>
      <w:tr w:rsidR="000553EE" w:rsidRPr="005B6EFD" w14:paraId="2B9B3513" w14:textId="77777777" w:rsidTr="00966827">
        <w:trPr>
          <w:trHeight w:val="569"/>
        </w:trPr>
        <w:tc>
          <w:tcPr>
            <w:tcW w:w="4815" w:type="dxa"/>
          </w:tcPr>
          <w:p w14:paraId="0D380620" w14:textId="74108107" w:rsidR="000553EE" w:rsidRPr="005B6EFD" w:rsidRDefault="000553EE" w:rsidP="005A24D5">
            <w:pPr>
              <w:pStyle w:val="TableText"/>
              <w:keepNext/>
              <w:keepLines/>
              <w:rPr>
                <w:rFonts w:cs="Arial"/>
                <w:i/>
                <w:iCs/>
              </w:rPr>
            </w:pPr>
            <w:r w:rsidRPr="005B6EFD">
              <w:rPr>
                <w:rFonts w:cs="Arial"/>
                <w:i/>
                <w:iCs/>
              </w:rPr>
              <w:t xml:space="preserve">People with </w:t>
            </w:r>
            <w:r w:rsidR="00184465" w:rsidRPr="005B6EFD">
              <w:rPr>
                <w:rFonts w:cs="Arial"/>
                <w:i/>
                <w:iCs/>
              </w:rPr>
              <w:t xml:space="preserve">history of </w:t>
            </w:r>
            <w:r w:rsidRPr="005B6EFD">
              <w:rPr>
                <w:rFonts w:cs="Arial"/>
                <w:i/>
                <w:iCs/>
              </w:rPr>
              <w:t>cervical/vaginal cancer or precursor lesions (added by PASC)</w:t>
            </w:r>
          </w:p>
        </w:tc>
        <w:tc>
          <w:tcPr>
            <w:tcW w:w="871" w:type="dxa"/>
          </w:tcPr>
          <w:p w14:paraId="394FB2B9" w14:textId="408F6ABF" w:rsidR="000553EE" w:rsidRPr="005B6EFD" w:rsidRDefault="000553EE" w:rsidP="005A24D5">
            <w:pPr>
              <w:pStyle w:val="TableText"/>
              <w:keepNext/>
              <w:keepLines/>
              <w:rPr>
                <w:rFonts w:cs="Arial"/>
              </w:rPr>
            </w:pPr>
            <w:r w:rsidRPr="005B6EFD">
              <w:rPr>
                <w:rFonts w:cs="Arial"/>
              </w:rPr>
              <w:t>-</w:t>
            </w:r>
          </w:p>
        </w:tc>
        <w:tc>
          <w:tcPr>
            <w:tcW w:w="871" w:type="dxa"/>
          </w:tcPr>
          <w:p w14:paraId="4188266B" w14:textId="6D997ABD" w:rsidR="000553EE" w:rsidRPr="005B6EFD" w:rsidRDefault="000553EE" w:rsidP="005A24D5">
            <w:pPr>
              <w:pStyle w:val="TableText"/>
              <w:keepNext/>
              <w:keepLines/>
              <w:rPr>
                <w:rFonts w:cs="Arial"/>
              </w:rPr>
            </w:pPr>
            <w:r w:rsidRPr="005B6EFD">
              <w:rPr>
                <w:rFonts w:cs="Arial"/>
              </w:rPr>
              <w:t>-</w:t>
            </w:r>
          </w:p>
        </w:tc>
        <w:tc>
          <w:tcPr>
            <w:tcW w:w="871" w:type="dxa"/>
          </w:tcPr>
          <w:p w14:paraId="1F36AE17" w14:textId="443819DB" w:rsidR="000553EE" w:rsidRPr="005B6EFD" w:rsidRDefault="000553EE" w:rsidP="005A24D5">
            <w:pPr>
              <w:pStyle w:val="TableText"/>
              <w:keepNext/>
              <w:keepLines/>
              <w:rPr>
                <w:rFonts w:cs="Arial"/>
              </w:rPr>
            </w:pPr>
            <w:r w:rsidRPr="005B6EFD">
              <w:rPr>
                <w:rFonts w:cs="Arial"/>
              </w:rPr>
              <w:t>-</w:t>
            </w:r>
          </w:p>
        </w:tc>
        <w:tc>
          <w:tcPr>
            <w:tcW w:w="871" w:type="dxa"/>
          </w:tcPr>
          <w:p w14:paraId="0FC16C52" w14:textId="7764F3C9" w:rsidR="000553EE" w:rsidRPr="005B6EFD" w:rsidRDefault="000553EE" w:rsidP="005A24D5">
            <w:pPr>
              <w:pStyle w:val="TableText"/>
              <w:keepNext/>
              <w:keepLines/>
              <w:rPr>
                <w:rFonts w:cs="Arial"/>
              </w:rPr>
            </w:pPr>
            <w:r w:rsidRPr="005B6EFD">
              <w:rPr>
                <w:rFonts w:cs="Arial"/>
              </w:rPr>
              <w:t>-</w:t>
            </w:r>
          </w:p>
        </w:tc>
        <w:tc>
          <w:tcPr>
            <w:tcW w:w="874" w:type="dxa"/>
          </w:tcPr>
          <w:p w14:paraId="0A652F9A" w14:textId="1495D8EF"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r>
      <w:tr w:rsidR="000553EE" w:rsidRPr="005B6EFD" w14:paraId="3CBDD7DE" w14:textId="77777777" w:rsidTr="00966827">
        <w:trPr>
          <w:trHeight w:val="195"/>
        </w:trPr>
        <w:tc>
          <w:tcPr>
            <w:tcW w:w="4815" w:type="dxa"/>
            <w:shd w:val="clear" w:color="auto" w:fill="F2F2F2" w:themeFill="background1" w:themeFillShade="F2"/>
          </w:tcPr>
          <w:p w14:paraId="66E97E54" w14:textId="77777777" w:rsidR="000553EE" w:rsidRPr="005B6EFD" w:rsidRDefault="000553EE" w:rsidP="005A24D5">
            <w:pPr>
              <w:pStyle w:val="TableText"/>
              <w:keepNext/>
              <w:keepLines/>
              <w:jc w:val="both"/>
              <w:rPr>
                <w:rFonts w:cstheme="minorBidi"/>
              </w:rPr>
            </w:pPr>
            <w:r w:rsidRPr="005B6EFD">
              <w:rPr>
                <w:b/>
                <w:bCs/>
              </w:rPr>
              <w:t>Testing</w:t>
            </w:r>
          </w:p>
        </w:tc>
        <w:tc>
          <w:tcPr>
            <w:tcW w:w="871" w:type="dxa"/>
            <w:shd w:val="clear" w:color="auto" w:fill="F2F2F2" w:themeFill="background1" w:themeFillShade="F2"/>
          </w:tcPr>
          <w:p w14:paraId="26A05AC6" w14:textId="77777777" w:rsidR="000553EE" w:rsidRPr="005B6EFD" w:rsidRDefault="000553EE" w:rsidP="005A24D5">
            <w:pPr>
              <w:pStyle w:val="TableText"/>
              <w:keepNext/>
              <w:keepLines/>
              <w:rPr>
                <w:rFonts w:cs="Arial"/>
              </w:rPr>
            </w:pPr>
          </w:p>
        </w:tc>
        <w:tc>
          <w:tcPr>
            <w:tcW w:w="871" w:type="dxa"/>
            <w:shd w:val="clear" w:color="auto" w:fill="F2F2F2" w:themeFill="background1" w:themeFillShade="F2"/>
          </w:tcPr>
          <w:p w14:paraId="70C713E0" w14:textId="77777777" w:rsidR="000553EE" w:rsidRPr="005B6EFD" w:rsidRDefault="000553EE" w:rsidP="005A24D5">
            <w:pPr>
              <w:pStyle w:val="TableText"/>
              <w:keepNext/>
              <w:keepLines/>
              <w:rPr>
                <w:rFonts w:cs="Arial"/>
              </w:rPr>
            </w:pPr>
          </w:p>
        </w:tc>
        <w:tc>
          <w:tcPr>
            <w:tcW w:w="871" w:type="dxa"/>
            <w:shd w:val="clear" w:color="auto" w:fill="F2F2F2" w:themeFill="background1" w:themeFillShade="F2"/>
          </w:tcPr>
          <w:p w14:paraId="20527030" w14:textId="15A37B06" w:rsidR="000553EE" w:rsidRPr="005B6EFD" w:rsidRDefault="000553EE" w:rsidP="005A24D5">
            <w:pPr>
              <w:pStyle w:val="TableText"/>
              <w:keepNext/>
              <w:keepLines/>
              <w:rPr>
                <w:rFonts w:cs="Arial"/>
              </w:rPr>
            </w:pPr>
          </w:p>
        </w:tc>
        <w:tc>
          <w:tcPr>
            <w:tcW w:w="871" w:type="dxa"/>
            <w:shd w:val="clear" w:color="auto" w:fill="F2F2F2" w:themeFill="background1" w:themeFillShade="F2"/>
          </w:tcPr>
          <w:p w14:paraId="15A6A600" w14:textId="77777777" w:rsidR="000553EE" w:rsidRPr="005B6EFD" w:rsidRDefault="000553EE" w:rsidP="005A24D5">
            <w:pPr>
              <w:pStyle w:val="TableText"/>
              <w:keepNext/>
              <w:keepLines/>
              <w:rPr>
                <w:rFonts w:cs="Arial"/>
              </w:rPr>
            </w:pPr>
          </w:p>
        </w:tc>
        <w:tc>
          <w:tcPr>
            <w:tcW w:w="874" w:type="dxa"/>
            <w:shd w:val="clear" w:color="auto" w:fill="F2F2F2" w:themeFill="background1" w:themeFillShade="F2"/>
          </w:tcPr>
          <w:p w14:paraId="353B0932" w14:textId="77777777" w:rsidR="000553EE" w:rsidRPr="005B6EFD" w:rsidRDefault="000553EE" w:rsidP="005A24D5">
            <w:pPr>
              <w:pStyle w:val="TableText"/>
              <w:keepNext/>
              <w:keepLines/>
              <w:rPr>
                <w:rFonts w:cs="Arial"/>
              </w:rPr>
            </w:pPr>
          </w:p>
        </w:tc>
      </w:tr>
      <w:tr w:rsidR="000553EE" w:rsidRPr="005B6EFD" w14:paraId="329A13A4" w14:textId="77777777" w:rsidTr="00966827">
        <w:trPr>
          <w:trHeight w:val="187"/>
        </w:trPr>
        <w:tc>
          <w:tcPr>
            <w:tcW w:w="4815" w:type="dxa"/>
          </w:tcPr>
          <w:p w14:paraId="5A0F404E" w14:textId="5D8D4AED" w:rsidR="000553EE" w:rsidRPr="005B6EFD" w:rsidRDefault="000553EE" w:rsidP="005A24D5">
            <w:pPr>
              <w:pStyle w:val="TableText"/>
              <w:keepNext/>
              <w:keepLines/>
              <w:jc w:val="both"/>
              <w:rPr>
                <w:b/>
                <w:bCs/>
              </w:rPr>
            </w:pPr>
            <w:r w:rsidRPr="005B6EFD">
              <w:t>Anal HPV test¶¶</w:t>
            </w:r>
          </w:p>
        </w:tc>
        <w:tc>
          <w:tcPr>
            <w:tcW w:w="871" w:type="dxa"/>
          </w:tcPr>
          <w:p w14:paraId="1622D651" w14:textId="1667F9D3" w:rsidR="000553EE" w:rsidRPr="005B6EFD" w:rsidRDefault="000553EE" w:rsidP="005A24D5">
            <w:pPr>
              <w:pStyle w:val="TableText"/>
              <w:keepNext/>
              <w:keepLines/>
              <w:rPr>
                <w:rFonts w:cs="Arial"/>
              </w:rPr>
            </w:pPr>
            <w:r w:rsidRPr="005B6EFD">
              <w:rPr>
                <w:rFonts w:cs="Arial"/>
              </w:rPr>
              <w:t>-</w:t>
            </w:r>
          </w:p>
        </w:tc>
        <w:tc>
          <w:tcPr>
            <w:tcW w:w="871" w:type="dxa"/>
          </w:tcPr>
          <w:p w14:paraId="51849D11" w14:textId="2DE7C5EE" w:rsidR="000553EE" w:rsidRPr="005B6EFD" w:rsidRDefault="000553EE" w:rsidP="005A24D5">
            <w:pPr>
              <w:pStyle w:val="TableText"/>
              <w:keepNext/>
              <w:keepLines/>
              <w:rPr>
                <w:rFonts w:cs="Arial"/>
              </w:rPr>
            </w:pPr>
            <w:r w:rsidRPr="005B6EFD">
              <w:rPr>
                <w:rFonts w:cs="Arial"/>
              </w:rPr>
              <w:t>-</w:t>
            </w:r>
          </w:p>
        </w:tc>
        <w:tc>
          <w:tcPr>
            <w:tcW w:w="871" w:type="dxa"/>
          </w:tcPr>
          <w:p w14:paraId="678A857E" w14:textId="2FA110BB" w:rsidR="000553EE" w:rsidRPr="005B6EFD" w:rsidRDefault="000553EE" w:rsidP="005A24D5">
            <w:pPr>
              <w:pStyle w:val="TableText"/>
              <w:keepNext/>
              <w:keepLines/>
              <w:rPr>
                <w:rFonts w:cs="Arial"/>
              </w:rPr>
            </w:pPr>
            <w:r w:rsidRPr="005B6EFD">
              <w:rPr>
                <w:rFonts w:cs="Arial"/>
              </w:rPr>
              <w:t>-</w:t>
            </w:r>
          </w:p>
        </w:tc>
        <w:tc>
          <w:tcPr>
            <w:tcW w:w="871" w:type="dxa"/>
          </w:tcPr>
          <w:p w14:paraId="48301754" w14:textId="510BA488" w:rsidR="000553EE" w:rsidRPr="005B6EFD" w:rsidRDefault="000553EE" w:rsidP="005A24D5">
            <w:pPr>
              <w:pStyle w:val="TableText"/>
              <w:keepNext/>
              <w:keepLines/>
              <w:rPr>
                <w:rFonts w:cs="Arial"/>
              </w:rPr>
            </w:pPr>
            <w:r w:rsidRPr="005B6EFD">
              <w:rPr>
                <w:rFonts w:cs="Arial"/>
              </w:rPr>
              <w:t>-</w:t>
            </w:r>
          </w:p>
        </w:tc>
        <w:tc>
          <w:tcPr>
            <w:tcW w:w="874" w:type="dxa"/>
          </w:tcPr>
          <w:p w14:paraId="77FBC236" w14:textId="46B3E400" w:rsidR="000553EE" w:rsidRPr="005B6EFD" w:rsidRDefault="000553EE" w:rsidP="005A24D5">
            <w:pPr>
              <w:pStyle w:val="TableText"/>
              <w:keepNext/>
              <w:keepLines/>
              <w:rPr>
                <w:rFonts w:cs="Arial"/>
              </w:rPr>
            </w:pPr>
            <w:r w:rsidRPr="005B6EFD">
              <w:rPr>
                <w:rFonts w:cs="Arial"/>
              </w:rPr>
              <w:t>-</w:t>
            </w:r>
          </w:p>
        </w:tc>
      </w:tr>
      <w:tr w:rsidR="000553EE" w:rsidRPr="005B6EFD" w14:paraId="2667F11B" w14:textId="77777777" w:rsidTr="00966827">
        <w:trPr>
          <w:trHeight w:val="38"/>
        </w:trPr>
        <w:tc>
          <w:tcPr>
            <w:tcW w:w="4815" w:type="dxa"/>
          </w:tcPr>
          <w:p w14:paraId="5BF04DF9" w14:textId="77777777" w:rsidR="000553EE" w:rsidRPr="005B6EFD" w:rsidRDefault="000553EE" w:rsidP="005A24D5">
            <w:pPr>
              <w:pStyle w:val="TableText"/>
              <w:keepNext/>
              <w:keepLines/>
              <w:jc w:val="both"/>
            </w:pPr>
            <w:r w:rsidRPr="005B6EFD">
              <w:t>Cytology test</w:t>
            </w:r>
          </w:p>
        </w:tc>
        <w:tc>
          <w:tcPr>
            <w:tcW w:w="871" w:type="dxa"/>
          </w:tcPr>
          <w:p w14:paraId="2CEC29AB" w14:textId="7B2BE0FA" w:rsidR="000553EE" w:rsidRPr="005B6EFD" w:rsidRDefault="000553EE" w:rsidP="005A24D5">
            <w:pPr>
              <w:pStyle w:val="TableText"/>
              <w:keepNext/>
              <w:keepLines/>
              <w:rPr>
                <w:rFonts w:cs="Arial"/>
              </w:rPr>
            </w:pPr>
            <w:r w:rsidRPr="005B6EFD">
              <w:rPr>
                <w:rFonts w:cs="Arial"/>
              </w:rPr>
              <w:t>-</w:t>
            </w:r>
          </w:p>
        </w:tc>
        <w:tc>
          <w:tcPr>
            <w:tcW w:w="871" w:type="dxa"/>
          </w:tcPr>
          <w:p w14:paraId="7B074149" w14:textId="24B167AD"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c>
          <w:tcPr>
            <w:tcW w:w="871" w:type="dxa"/>
          </w:tcPr>
          <w:p w14:paraId="60608840" w14:textId="44E3142A" w:rsidR="000553EE" w:rsidRPr="005B6EFD" w:rsidRDefault="00D70376" w:rsidP="005A24D5">
            <w:pPr>
              <w:pStyle w:val="TableText"/>
              <w:keepNext/>
              <w:keepLines/>
              <w:rPr>
                <w:rFonts w:cs="Arial"/>
              </w:rPr>
            </w:pPr>
            <w:r w:rsidRPr="005B6EFD">
              <w:rPr>
                <w:rFonts w:cs="Arial"/>
              </w:rPr>
              <w:t>Y</w:t>
            </w:r>
          </w:p>
        </w:tc>
        <w:tc>
          <w:tcPr>
            <w:tcW w:w="871" w:type="dxa"/>
          </w:tcPr>
          <w:p w14:paraId="7257ED51" w14:textId="56897190" w:rsidR="000553EE" w:rsidRPr="005B6EFD" w:rsidRDefault="00D70376" w:rsidP="005A24D5">
            <w:pPr>
              <w:pStyle w:val="TableText"/>
              <w:keepNext/>
              <w:keepLines/>
              <w:rPr>
                <w:rFonts w:cs="Arial"/>
              </w:rPr>
            </w:pPr>
            <w:r w:rsidRPr="005B6EFD">
              <w:rPr>
                <w:rFonts w:cs="Arial"/>
              </w:rPr>
              <w:t>Y</w:t>
            </w:r>
          </w:p>
        </w:tc>
        <w:tc>
          <w:tcPr>
            <w:tcW w:w="874" w:type="dxa"/>
          </w:tcPr>
          <w:p w14:paraId="3238361C" w14:textId="71D68723" w:rsidR="000553EE" w:rsidRPr="005B6EFD" w:rsidRDefault="00D70376" w:rsidP="005A24D5">
            <w:pPr>
              <w:pStyle w:val="TableText"/>
              <w:keepNext/>
              <w:keepLines/>
              <w:rPr>
                <w:rFonts w:cs="Arial"/>
              </w:rPr>
            </w:pPr>
            <w:r w:rsidRPr="005B6EFD">
              <w:rPr>
                <w:rFonts w:cs="Arial"/>
              </w:rPr>
              <w:t>Y</w:t>
            </w:r>
          </w:p>
        </w:tc>
      </w:tr>
      <w:tr w:rsidR="000553EE" w:rsidRPr="005B6EFD" w14:paraId="254FA467" w14:textId="77777777" w:rsidTr="00966827">
        <w:trPr>
          <w:trHeight w:val="323"/>
        </w:trPr>
        <w:tc>
          <w:tcPr>
            <w:tcW w:w="4815" w:type="dxa"/>
          </w:tcPr>
          <w:p w14:paraId="7C996409" w14:textId="77777777" w:rsidR="000553EE" w:rsidRPr="005B6EFD" w:rsidRDefault="000553EE" w:rsidP="005A24D5">
            <w:pPr>
              <w:pStyle w:val="TableText"/>
              <w:keepNext/>
              <w:keepLines/>
              <w:jc w:val="both"/>
            </w:pPr>
            <w:r w:rsidRPr="005B6EFD">
              <w:t>HRA-guided biopsy and diagnosis of HSIL</w:t>
            </w:r>
          </w:p>
        </w:tc>
        <w:tc>
          <w:tcPr>
            <w:tcW w:w="871" w:type="dxa"/>
          </w:tcPr>
          <w:p w14:paraId="239F9532" w14:textId="4E0B4426" w:rsidR="000553EE" w:rsidRPr="005B6EFD" w:rsidRDefault="00D70376" w:rsidP="005A24D5">
            <w:pPr>
              <w:pStyle w:val="TableText"/>
              <w:keepNext/>
              <w:keepLines/>
              <w:rPr>
                <w:rFonts w:cs="Arial"/>
              </w:rPr>
            </w:pPr>
            <w:r w:rsidRPr="005B6EFD">
              <w:rPr>
                <w:rFonts w:cs="Arial"/>
              </w:rPr>
              <w:t>Y</w:t>
            </w:r>
          </w:p>
        </w:tc>
        <w:tc>
          <w:tcPr>
            <w:tcW w:w="871" w:type="dxa"/>
          </w:tcPr>
          <w:p w14:paraId="3C2B769B" w14:textId="21423827" w:rsidR="000553EE" w:rsidRPr="005B6EFD" w:rsidRDefault="00D70376" w:rsidP="005A24D5">
            <w:pPr>
              <w:pStyle w:val="TableText"/>
              <w:keepNext/>
              <w:keepLines/>
              <w:rPr>
                <w:rFonts w:cs="Arial"/>
              </w:rPr>
            </w:pPr>
            <w:r w:rsidRPr="005B6EFD">
              <w:rPr>
                <w:rFonts w:cs="Arial"/>
              </w:rPr>
              <w:t>Y</w:t>
            </w:r>
          </w:p>
        </w:tc>
        <w:tc>
          <w:tcPr>
            <w:tcW w:w="871" w:type="dxa"/>
          </w:tcPr>
          <w:p w14:paraId="6A71F12C" w14:textId="0470FB8D" w:rsidR="000553EE" w:rsidRPr="005B6EFD" w:rsidRDefault="00D70376" w:rsidP="005A24D5">
            <w:pPr>
              <w:pStyle w:val="TableText"/>
              <w:keepNext/>
              <w:keepLines/>
              <w:rPr>
                <w:rFonts w:cs="Arial"/>
              </w:rPr>
            </w:pPr>
            <w:r w:rsidRPr="005B6EFD">
              <w:rPr>
                <w:rFonts w:cs="Arial"/>
              </w:rPr>
              <w:t>Y</w:t>
            </w:r>
          </w:p>
        </w:tc>
        <w:tc>
          <w:tcPr>
            <w:tcW w:w="871" w:type="dxa"/>
          </w:tcPr>
          <w:p w14:paraId="303E0F29" w14:textId="7D6EF95B" w:rsidR="000553EE" w:rsidRPr="005B6EFD" w:rsidRDefault="00D70376" w:rsidP="005A24D5">
            <w:pPr>
              <w:pStyle w:val="TableText"/>
              <w:keepNext/>
              <w:keepLines/>
              <w:rPr>
                <w:rFonts w:cs="Arial"/>
              </w:rPr>
            </w:pPr>
            <w:r w:rsidRPr="005B6EFD">
              <w:rPr>
                <w:rFonts w:cs="Arial"/>
              </w:rPr>
              <w:t>Y</w:t>
            </w:r>
          </w:p>
        </w:tc>
        <w:tc>
          <w:tcPr>
            <w:tcW w:w="874" w:type="dxa"/>
          </w:tcPr>
          <w:p w14:paraId="57D85A21" w14:textId="4504C378" w:rsidR="000553EE" w:rsidRPr="005B6EFD" w:rsidRDefault="00D70376" w:rsidP="005A24D5">
            <w:pPr>
              <w:pStyle w:val="TableText"/>
              <w:keepNext/>
              <w:keepLines/>
              <w:rPr>
                <w:rFonts w:cs="Arial"/>
              </w:rPr>
            </w:pPr>
            <w:r w:rsidRPr="005B6EFD">
              <w:rPr>
                <w:rFonts w:cs="Arial"/>
              </w:rPr>
              <w:t>Y</w:t>
            </w:r>
          </w:p>
        </w:tc>
      </w:tr>
      <w:tr w:rsidR="000553EE" w:rsidRPr="005B6EFD" w14:paraId="7BAF75A2" w14:textId="77777777" w:rsidTr="00966827">
        <w:trPr>
          <w:trHeight w:val="187"/>
        </w:trPr>
        <w:tc>
          <w:tcPr>
            <w:tcW w:w="4815" w:type="dxa"/>
            <w:shd w:val="clear" w:color="auto" w:fill="F2F2F2" w:themeFill="background1" w:themeFillShade="F2"/>
          </w:tcPr>
          <w:p w14:paraId="7B62CC05" w14:textId="77777777" w:rsidR="000553EE" w:rsidRPr="005B6EFD" w:rsidRDefault="000553EE" w:rsidP="005A24D5">
            <w:pPr>
              <w:pStyle w:val="TableText"/>
              <w:keepNext/>
              <w:keepLines/>
              <w:jc w:val="both"/>
            </w:pPr>
            <w:r w:rsidRPr="005B6EFD">
              <w:rPr>
                <w:b/>
                <w:bCs/>
              </w:rPr>
              <w:t>Treatment</w:t>
            </w:r>
          </w:p>
        </w:tc>
        <w:tc>
          <w:tcPr>
            <w:tcW w:w="871" w:type="dxa"/>
            <w:shd w:val="clear" w:color="auto" w:fill="F2F2F2" w:themeFill="background1" w:themeFillShade="F2"/>
          </w:tcPr>
          <w:p w14:paraId="1839DC65" w14:textId="77777777" w:rsidR="000553EE" w:rsidRPr="005B6EFD" w:rsidRDefault="000553EE" w:rsidP="005A24D5">
            <w:pPr>
              <w:pStyle w:val="TableText"/>
              <w:keepNext/>
              <w:keepLines/>
              <w:rPr>
                <w:rFonts w:cs="Arial"/>
              </w:rPr>
            </w:pPr>
          </w:p>
        </w:tc>
        <w:tc>
          <w:tcPr>
            <w:tcW w:w="871" w:type="dxa"/>
            <w:shd w:val="clear" w:color="auto" w:fill="F2F2F2" w:themeFill="background1" w:themeFillShade="F2"/>
          </w:tcPr>
          <w:p w14:paraId="7EC8DCD7" w14:textId="77777777" w:rsidR="000553EE" w:rsidRPr="005B6EFD" w:rsidRDefault="000553EE" w:rsidP="005A24D5">
            <w:pPr>
              <w:pStyle w:val="TableText"/>
              <w:keepNext/>
              <w:keepLines/>
              <w:rPr>
                <w:rFonts w:cs="Arial"/>
              </w:rPr>
            </w:pPr>
          </w:p>
        </w:tc>
        <w:tc>
          <w:tcPr>
            <w:tcW w:w="871" w:type="dxa"/>
            <w:shd w:val="clear" w:color="auto" w:fill="F2F2F2" w:themeFill="background1" w:themeFillShade="F2"/>
          </w:tcPr>
          <w:p w14:paraId="7ACD0F40" w14:textId="77777777" w:rsidR="000553EE" w:rsidRPr="005B6EFD" w:rsidRDefault="000553EE" w:rsidP="005A24D5">
            <w:pPr>
              <w:pStyle w:val="TableText"/>
              <w:keepNext/>
              <w:keepLines/>
              <w:rPr>
                <w:rFonts w:cs="Arial"/>
              </w:rPr>
            </w:pPr>
          </w:p>
        </w:tc>
        <w:tc>
          <w:tcPr>
            <w:tcW w:w="871" w:type="dxa"/>
            <w:shd w:val="clear" w:color="auto" w:fill="F2F2F2" w:themeFill="background1" w:themeFillShade="F2"/>
          </w:tcPr>
          <w:p w14:paraId="27CF00B7" w14:textId="77777777" w:rsidR="000553EE" w:rsidRPr="005B6EFD" w:rsidRDefault="000553EE" w:rsidP="005A24D5">
            <w:pPr>
              <w:pStyle w:val="TableText"/>
              <w:keepNext/>
              <w:keepLines/>
              <w:rPr>
                <w:rFonts w:cs="Arial"/>
              </w:rPr>
            </w:pPr>
          </w:p>
        </w:tc>
        <w:tc>
          <w:tcPr>
            <w:tcW w:w="874" w:type="dxa"/>
            <w:shd w:val="clear" w:color="auto" w:fill="F2F2F2" w:themeFill="background1" w:themeFillShade="F2"/>
          </w:tcPr>
          <w:p w14:paraId="4B5B26B3" w14:textId="77777777" w:rsidR="000553EE" w:rsidRPr="005B6EFD" w:rsidRDefault="000553EE" w:rsidP="005A24D5">
            <w:pPr>
              <w:pStyle w:val="TableText"/>
              <w:keepNext/>
              <w:keepLines/>
              <w:rPr>
                <w:rFonts w:cs="Arial"/>
              </w:rPr>
            </w:pPr>
          </w:p>
        </w:tc>
      </w:tr>
      <w:tr w:rsidR="000553EE" w:rsidRPr="005B6EFD" w14:paraId="4EACEE18" w14:textId="77777777" w:rsidTr="00966827">
        <w:trPr>
          <w:trHeight w:val="195"/>
        </w:trPr>
        <w:tc>
          <w:tcPr>
            <w:tcW w:w="4815" w:type="dxa"/>
          </w:tcPr>
          <w:p w14:paraId="1540C6EF" w14:textId="77777777" w:rsidR="000553EE" w:rsidRPr="005B6EFD" w:rsidRDefault="000553EE" w:rsidP="005A24D5">
            <w:pPr>
              <w:pStyle w:val="TableText"/>
              <w:keepNext/>
              <w:keepLines/>
              <w:rPr>
                <w:b/>
                <w:bCs/>
              </w:rPr>
            </w:pPr>
            <w:r w:rsidRPr="005B6EFD">
              <w:t>HRA-guided anal HSIL ablation</w:t>
            </w:r>
          </w:p>
        </w:tc>
        <w:tc>
          <w:tcPr>
            <w:tcW w:w="871" w:type="dxa"/>
          </w:tcPr>
          <w:p w14:paraId="711C74B2" w14:textId="575CC477"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c>
          <w:tcPr>
            <w:tcW w:w="871" w:type="dxa"/>
          </w:tcPr>
          <w:p w14:paraId="6BB5C181" w14:textId="1CE9DDAD" w:rsidR="000553EE" w:rsidRPr="005B6EFD" w:rsidRDefault="00D70376" w:rsidP="005A24D5">
            <w:pPr>
              <w:pStyle w:val="TableText"/>
              <w:keepNext/>
              <w:keepLines/>
              <w:rPr>
                <w:rFonts w:cs="Arial"/>
              </w:rPr>
            </w:pPr>
            <w:r w:rsidRPr="005B6EFD">
              <w:rPr>
                <w:rFonts w:cs="Arial"/>
              </w:rPr>
              <w:t>Y</w:t>
            </w:r>
          </w:p>
        </w:tc>
        <w:tc>
          <w:tcPr>
            <w:tcW w:w="871" w:type="dxa"/>
          </w:tcPr>
          <w:p w14:paraId="36CD60D5" w14:textId="52EA0486"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c>
          <w:tcPr>
            <w:tcW w:w="871" w:type="dxa"/>
          </w:tcPr>
          <w:p w14:paraId="0008A5AC" w14:textId="76BC57E0" w:rsidR="000553EE" w:rsidRPr="005B6EFD" w:rsidRDefault="00D70376" w:rsidP="005A24D5">
            <w:pPr>
              <w:pStyle w:val="TableText"/>
              <w:keepNext/>
              <w:keepLines/>
              <w:rPr>
                <w:rFonts w:cs="Arial"/>
              </w:rPr>
            </w:pPr>
            <w:r w:rsidRPr="005B6EFD">
              <w:rPr>
                <w:rFonts w:cs="Arial"/>
              </w:rPr>
              <w:t>Y</w:t>
            </w:r>
          </w:p>
        </w:tc>
        <w:tc>
          <w:tcPr>
            <w:tcW w:w="874" w:type="dxa"/>
          </w:tcPr>
          <w:p w14:paraId="66C8663D" w14:textId="32842C5B" w:rsidR="000553EE" w:rsidRPr="005B6EFD" w:rsidRDefault="00D70376" w:rsidP="005A24D5">
            <w:pPr>
              <w:pStyle w:val="TableText"/>
              <w:keepNext/>
              <w:keepLines/>
              <w:rPr>
                <w:rFonts w:cs="Arial"/>
              </w:rPr>
            </w:pPr>
            <w:r w:rsidRPr="005B6EFD">
              <w:rPr>
                <w:rFonts w:cs="Arial"/>
              </w:rPr>
              <w:t>Y</w:t>
            </w:r>
            <w:r w:rsidR="000553EE" w:rsidRPr="005B6EFD">
              <w:rPr>
                <w:rFonts w:cs="Arial"/>
              </w:rPr>
              <w:t>‡‡</w:t>
            </w:r>
          </w:p>
        </w:tc>
      </w:tr>
    </w:tbl>
    <w:p w14:paraId="4EF1FFF1" w14:textId="73C9E198" w:rsidR="00C916D3" w:rsidRPr="005B6EFD" w:rsidRDefault="00C916D3" w:rsidP="005A24D5">
      <w:pPr>
        <w:pStyle w:val="TableFigureFooter"/>
        <w:keepNext/>
        <w:keepLines/>
      </w:pPr>
      <w:r w:rsidRPr="005B6EFD">
        <w:t>Source: Study reports</w:t>
      </w:r>
    </w:p>
    <w:p w14:paraId="34F4A63B" w14:textId="1C564F8D" w:rsidR="00C916D3" w:rsidRPr="005B6EFD" w:rsidRDefault="00C916D3" w:rsidP="005A24D5">
      <w:pPr>
        <w:pStyle w:val="TableFigureFooter"/>
        <w:keepNext/>
        <w:keepLines/>
      </w:pPr>
      <w:r w:rsidRPr="005B6EFD">
        <w:t xml:space="preserve">Notes: *No age restrictions, though 79.3% of the population met the specified PICO </w:t>
      </w:r>
      <w:r w:rsidR="0023699C" w:rsidRPr="005B6EFD">
        <w:t>subpopulation</w:t>
      </w:r>
      <w:r w:rsidRPr="005B6EFD">
        <w:t>s based on age.</w:t>
      </w:r>
    </w:p>
    <w:p w14:paraId="051C192C" w14:textId="36368A06" w:rsidR="00C916D3" w:rsidRPr="005B6EFD" w:rsidRDefault="00C916D3" w:rsidP="005A24D5">
      <w:pPr>
        <w:pStyle w:val="TableFigureFooter"/>
        <w:keepNext/>
        <w:keepLines/>
      </w:pPr>
      <w:r w:rsidRPr="005B6EFD">
        <w:t xml:space="preserve">†No age restrictions, between 32.6% and 72.1% of the population met the specified PICO </w:t>
      </w:r>
      <w:r w:rsidR="0023699C" w:rsidRPr="005B6EFD">
        <w:t>subpopulation</w:t>
      </w:r>
      <w:r w:rsidRPr="005B6EFD">
        <w:t>s based on age (breakdowns not available by subgroup, only 35 years or older, and 45 years or older for whole population).</w:t>
      </w:r>
    </w:p>
    <w:p w14:paraId="296FB8E0" w14:textId="1460ADD3" w:rsidR="00C916D3" w:rsidRPr="005B6EFD" w:rsidRDefault="00C916D3" w:rsidP="005A24D5">
      <w:pPr>
        <w:pStyle w:val="TableFigureFooter"/>
        <w:keepNext/>
        <w:keepLines/>
      </w:pPr>
      <w:r w:rsidRPr="005B6EFD">
        <w:t xml:space="preserve">‡People opportunistically referred for screening; 3.9% SOTR, 76.9% LWH, 19.2% prior cancer (possibly anal). </w:t>
      </w:r>
    </w:p>
    <w:p w14:paraId="4E45323D" w14:textId="5D83C580" w:rsidR="00C916D3" w:rsidRPr="005B6EFD" w:rsidRDefault="00C916D3" w:rsidP="005A24D5">
      <w:pPr>
        <w:pStyle w:val="TableFigureFooter"/>
        <w:keepNext/>
        <w:keepLines/>
      </w:pPr>
      <w:r w:rsidRPr="005B6EFD">
        <w:t xml:space="preserve">¶No age restrictions, age breakdown not provided. </w:t>
      </w:r>
    </w:p>
    <w:p w14:paraId="49A5F490" w14:textId="367581E1" w:rsidR="00A47BAF" w:rsidRPr="005B6EFD" w:rsidRDefault="00A47BAF" w:rsidP="005A24D5">
      <w:pPr>
        <w:pStyle w:val="TableFigureFooter"/>
        <w:keepNext/>
        <w:keepLines/>
      </w:pPr>
      <w:r w:rsidRPr="005B6EFD">
        <w:t>^Women LWH only (not MSW LWH).</w:t>
      </w:r>
    </w:p>
    <w:p w14:paraId="30F22BF7" w14:textId="38CC3146" w:rsidR="00C916D3" w:rsidRPr="005B6EFD" w:rsidRDefault="00436C77" w:rsidP="005A24D5">
      <w:pPr>
        <w:pStyle w:val="TableFigureFooter"/>
        <w:keepNext/>
        <w:keepLines/>
      </w:pPr>
      <w:r w:rsidRPr="005B6EFD">
        <w:t>§</w:t>
      </w:r>
      <w:r w:rsidR="00C916D3" w:rsidRPr="005B6EFD">
        <w:t>While anal cytology was mentioned as part of screening, procedures were not described.</w:t>
      </w:r>
    </w:p>
    <w:p w14:paraId="1CCB9E64" w14:textId="686197E5" w:rsidR="008312FC" w:rsidRPr="005B6EFD" w:rsidRDefault="008312FC" w:rsidP="005A24D5">
      <w:pPr>
        <w:pStyle w:val="TableFigureFooter"/>
        <w:keepNext/>
        <w:keepLines/>
      </w:pPr>
      <w:r w:rsidRPr="005B6EFD">
        <w:t xml:space="preserve">¶¶HPV was not </w:t>
      </w:r>
      <w:r w:rsidR="00417931" w:rsidRPr="005B6EFD">
        <w:t xml:space="preserve">specified as part of any </w:t>
      </w:r>
      <w:r w:rsidRPr="005B6EFD">
        <w:t>testing strategy.</w:t>
      </w:r>
    </w:p>
    <w:p w14:paraId="0E21772C" w14:textId="1FED9597" w:rsidR="008312FC" w:rsidRPr="005B6EFD" w:rsidRDefault="008312FC" w:rsidP="005A24D5">
      <w:pPr>
        <w:pStyle w:val="TableFigureFooter"/>
        <w:keepNext/>
        <w:keepLines/>
      </w:pPr>
      <w:r w:rsidRPr="005B6EFD">
        <w:t>##Treatment procedures not specified. Unclear if methods outside of the PICO-specified ablative intervention were used (i.e., topical or surgical.</w:t>
      </w:r>
    </w:p>
    <w:p w14:paraId="487CF5ED" w14:textId="564FF7BB" w:rsidR="00417931" w:rsidRPr="005B6EFD" w:rsidRDefault="00C916D3" w:rsidP="005A24D5">
      <w:pPr>
        <w:pStyle w:val="TableFigureFooter"/>
        <w:keepNext/>
        <w:keepLines/>
      </w:pPr>
      <w:r w:rsidRPr="005B6EFD">
        <w:t xml:space="preserve">††Treatments included interventions (IRC) and non-included (surgery). A breakdown of the proportion of the total sample </w:t>
      </w:r>
      <w:r w:rsidR="00436C77" w:rsidRPr="005B6EFD">
        <w:t>receiving treatment</w:t>
      </w:r>
      <w:r w:rsidR="00417931" w:rsidRPr="005B6EFD">
        <w:t xml:space="preserve"> types was not provided</w:t>
      </w:r>
      <w:r w:rsidR="00436C77" w:rsidRPr="005B6EFD">
        <w:t>.</w:t>
      </w:r>
    </w:p>
    <w:p w14:paraId="09168397" w14:textId="11CCE469" w:rsidR="008312FC" w:rsidRPr="005B6EFD" w:rsidRDefault="008312FC" w:rsidP="005A24D5">
      <w:pPr>
        <w:pStyle w:val="TableFigureFooter"/>
        <w:keepNext/>
        <w:keepLines/>
      </w:pPr>
      <w:r w:rsidRPr="005B6EFD">
        <w:t>‡‡Most patients (90%) received treatment outlined in the PICO (electrocautery ablation), with the remaining receiving topical therapies or surveillance</w:t>
      </w:r>
    </w:p>
    <w:p w14:paraId="428BA72E" w14:textId="224FA372" w:rsidR="0039269E" w:rsidRPr="005B6EFD" w:rsidRDefault="00C916D3" w:rsidP="005A24D5">
      <w:pPr>
        <w:pStyle w:val="TableFigureFooter"/>
        <w:keepNext/>
        <w:keepLines/>
      </w:pPr>
      <w:r w:rsidRPr="005B6EFD">
        <w:t xml:space="preserve">Abbreviations: </w:t>
      </w:r>
      <w:r w:rsidR="00B30DA3" w:rsidRPr="005B6EFD">
        <w:t xml:space="preserve">HIV = human immunodeficiency virus; </w:t>
      </w:r>
      <w:r w:rsidRPr="005B6EFD">
        <w:t>HPV= human papillomavirus; HRA = High</w:t>
      </w:r>
      <w:r w:rsidR="000553EE" w:rsidRPr="005B6EFD">
        <w:t xml:space="preserve"> </w:t>
      </w:r>
      <w:r w:rsidRPr="005B6EFD">
        <w:t xml:space="preserve">Resolution </w:t>
      </w:r>
      <w:r w:rsidR="00DC4C6A" w:rsidRPr="005B6EFD">
        <w:t>Anoscopy.</w:t>
      </w:r>
      <w:r w:rsidRPr="005B6EFD">
        <w:t xml:space="preserve"> </w:t>
      </w:r>
    </w:p>
    <w:p w14:paraId="21C64FD2" w14:textId="4FF0F40B" w:rsidR="00966827" w:rsidRPr="005B6EFD" w:rsidRDefault="00C916D3" w:rsidP="00966827">
      <w:pPr>
        <w:pStyle w:val="TableFigureFooter"/>
        <w:keepNext/>
        <w:keepLines/>
      </w:pPr>
      <w:r w:rsidRPr="005B6EFD">
        <w:t xml:space="preserve">HSIL= High-Grade Squamous Intraepithelial Lesion; </w:t>
      </w:r>
      <w:r w:rsidR="00417931" w:rsidRPr="005B6EFD">
        <w:t xml:space="preserve">IRC = infrared coagulation; </w:t>
      </w:r>
      <w:r w:rsidR="000553EE" w:rsidRPr="005B6EFD">
        <w:t xml:space="preserve">LWH = living with HIV; </w:t>
      </w:r>
      <w:r w:rsidRPr="005B6EFD">
        <w:t xml:space="preserve">MSM = men </w:t>
      </w:r>
      <w:r w:rsidR="00436C77" w:rsidRPr="005B6EFD">
        <w:t xml:space="preserve">who </w:t>
      </w:r>
      <w:r w:rsidRPr="005B6EFD">
        <w:t xml:space="preserve">have sex with men; MSW = men </w:t>
      </w:r>
      <w:r w:rsidR="00436C77" w:rsidRPr="005B6EFD">
        <w:t xml:space="preserve">who </w:t>
      </w:r>
      <w:r w:rsidRPr="005B6EFD">
        <w:t>have sex with women; SCC = squamous cell carcinoma; SOTR = solid organ transplant recipients; TW = transgender women</w:t>
      </w:r>
      <w:r w:rsidR="00966827" w:rsidRPr="005B6EFD">
        <w:br w:type="page"/>
      </w:r>
    </w:p>
    <w:p w14:paraId="1451F38C" w14:textId="595D5F6B" w:rsidR="00C916D3" w:rsidRPr="005B6EFD" w:rsidRDefault="00B20BC9" w:rsidP="00B20BC9">
      <w:pPr>
        <w:pStyle w:val="Caption"/>
      </w:pPr>
      <w:bookmarkStart w:id="74" w:name="_Ref223013374"/>
      <w:bookmarkStart w:id="75" w:name="_Ref195904465"/>
      <w:bookmarkStart w:id="76" w:name="_Ref200713751"/>
      <w:r>
        <w:lastRenderedPageBreak/>
        <w:t xml:space="preserve">Table </w:t>
      </w:r>
      <w:r>
        <w:fldChar w:fldCharType="begin"/>
      </w:r>
      <w:r>
        <w:instrText xml:space="preserve"> SEQ Table \* ARABIC </w:instrText>
      </w:r>
      <w:r>
        <w:fldChar w:fldCharType="separate"/>
      </w:r>
      <w:r w:rsidR="00FC322E">
        <w:rPr>
          <w:noProof/>
        </w:rPr>
        <w:t>17</w:t>
      </w:r>
      <w:r>
        <w:fldChar w:fldCharType="end"/>
      </w:r>
      <w:bookmarkEnd w:id="74"/>
      <w:r>
        <w:t xml:space="preserve"> </w:t>
      </w:r>
      <w:r w:rsidRPr="00C575BF">
        <w:t>Key features of the direct comparative evidence comparing anal HPV testing, cytology testing and diagnostic HRA in comparison to no testing (k=5)</w:t>
      </w:r>
      <w:bookmarkEnd w:id="75"/>
      <w:bookmarkEnd w:id="76"/>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941"/>
        <w:gridCol w:w="841"/>
        <w:gridCol w:w="1069"/>
        <w:gridCol w:w="1539"/>
        <w:gridCol w:w="1984"/>
        <w:gridCol w:w="1418"/>
        <w:gridCol w:w="1417"/>
      </w:tblGrid>
      <w:tr w:rsidR="00C916D3" w:rsidRPr="005B6EFD" w14:paraId="581C1898" w14:textId="77777777" w:rsidTr="00756316">
        <w:trPr>
          <w:trHeight w:val="883"/>
        </w:trPr>
        <w:tc>
          <w:tcPr>
            <w:tcW w:w="941" w:type="dxa"/>
            <w:shd w:val="clear" w:color="auto" w:fill="D9D9D9" w:themeFill="background1" w:themeFillShade="D9"/>
            <w:vAlign w:val="center"/>
          </w:tcPr>
          <w:p w14:paraId="26F8F962" w14:textId="77777777" w:rsidR="00C916D3" w:rsidRPr="005B6EFD" w:rsidRDefault="00C916D3" w:rsidP="00B93B98">
            <w:pPr>
              <w:pStyle w:val="TableFigureHeading"/>
            </w:pPr>
            <w:r w:rsidRPr="005B6EFD">
              <w:t>Trial/Study</w:t>
            </w:r>
          </w:p>
        </w:tc>
        <w:tc>
          <w:tcPr>
            <w:tcW w:w="841" w:type="dxa"/>
            <w:shd w:val="clear" w:color="auto" w:fill="D9D9D9" w:themeFill="background1" w:themeFillShade="D9"/>
            <w:vAlign w:val="center"/>
          </w:tcPr>
          <w:p w14:paraId="3883EEEE" w14:textId="77777777" w:rsidR="00C916D3" w:rsidRPr="005B6EFD" w:rsidRDefault="00C916D3" w:rsidP="00B93B98">
            <w:pPr>
              <w:pStyle w:val="TableFigureHeading"/>
            </w:pPr>
            <w:r w:rsidRPr="005B6EFD">
              <w:t>N</w:t>
            </w:r>
          </w:p>
        </w:tc>
        <w:tc>
          <w:tcPr>
            <w:tcW w:w="1069" w:type="dxa"/>
            <w:shd w:val="clear" w:color="auto" w:fill="D9D9D9" w:themeFill="background1" w:themeFillShade="D9"/>
            <w:vAlign w:val="center"/>
          </w:tcPr>
          <w:p w14:paraId="3872017E" w14:textId="77777777" w:rsidR="00C916D3" w:rsidRPr="005B6EFD" w:rsidRDefault="00C916D3" w:rsidP="00B93B98">
            <w:pPr>
              <w:pStyle w:val="TableFigureHeading"/>
            </w:pPr>
            <w:r w:rsidRPr="005B6EFD">
              <w:t>Study design</w:t>
            </w:r>
          </w:p>
          <w:p w14:paraId="08B0213C" w14:textId="4DE82EFC" w:rsidR="00C916D3" w:rsidRPr="005B6EFD" w:rsidRDefault="00C916D3" w:rsidP="00B93B98">
            <w:pPr>
              <w:pStyle w:val="TableFigureHeading"/>
            </w:pPr>
            <w:r w:rsidRPr="005B6EFD">
              <w:t>Risk of bias</w:t>
            </w:r>
            <w:r w:rsidR="00417931" w:rsidRPr="005B6EFD">
              <w:t>#</w:t>
            </w:r>
          </w:p>
        </w:tc>
        <w:tc>
          <w:tcPr>
            <w:tcW w:w="1539" w:type="dxa"/>
            <w:shd w:val="clear" w:color="auto" w:fill="D9D9D9" w:themeFill="background1" w:themeFillShade="D9"/>
            <w:vAlign w:val="center"/>
          </w:tcPr>
          <w:p w14:paraId="67F7A1D5" w14:textId="77777777" w:rsidR="00C916D3" w:rsidRPr="005B6EFD" w:rsidRDefault="00C916D3" w:rsidP="00B93B98">
            <w:pPr>
              <w:pStyle w:val="TableFigureHeading"/>
            </w:pPr>
            <w:r w:rsidRPr="005B6EFD">
              <w:t>Population</w:t>
            </w:r>
          </w:p>
        </w:tc>
        <w:tc>
          <w:tcPr>
            <w:tcW w:w="1984" w:type="dxa"/>
            <w:shd w:val="clear" w:color="auto" w:fill="D9D9D9" w:themeFill="background1" w:themeFillShade="D9"/>
            <w:vAlign w:val="center"/>
          </w:tcPr>
          <w:p w14:paraId="22085A92" w14:textId="195A05E6" w:rsidR="00C916D3" w:rsidRPr="005B6EFD" w:rsidRDefault="00C916D3" w:rsidP="00B93B98">
            <w:pPr>
              <w:pStyle w:val="TableFigureHeading"/>
            </w:pPr>
            <w:r w:rsidRPr="005B6EFD">
              <w:t>Intervention</w:t>
            </w:r>
          </w:p>
        </w:tc>
        <w:tc>
          <w:tcPr>
            <w:tcW w:w="1418" w:type="dxa"/>
            <w:shd w:val="clear" w:color="auto" w:fill="D9D9D9" w:themeFill="background1" w:themeFillShade="D9"/>
            <w:vAlign w:val="center"/>
          </w:tcPr>
          <w:p w14:paraId="358765FC" w14:textId="77777777" w:rsidR="00C916D3" w:rsidRPr="005B6EFD" w:rsidRDefault="00C916D3" w:rsidP="00B93B98">
            <w:pPr>
              <w:pStyle w:val="TableFigureHeading"/>
            </w:pPr>
            <w:r w:rsidRPr="005B6EFD">
              <w:t>Comparator</w:t>
            </w:r>
          </w:p>
        </w:tc>
        <w:tc>
          <w:tcPr>
            <w:tcW w:w="1417" w:type="dxa"/>
            <w:shd w:val="clear" w:color="auto" w:fill="D9D9D9" w:themeFill="background1" w:themeFillShade="D9"/>
            <w:vAlign w:val="center"/>
          </w:tcPr>
          <w:p w14:paraId="2660514F" w14:textId="77777777" w:rsidR="00C916D3" w:rsidRPr="005B6EFD" w:rsidRDefault="00C916D3" w:rsidP="00B93B98">
            <w:pPr>
              <w:pStyle w:val="TableFigureHeading"/>
            </w:pPr>
            <w:r w:rsidRPr="005B6EFD">
              <w:t>Key outcome(s)</w:t>
            </w:r>
          </w:p>
        </w:tc>
      </w:tr>
      <w:tr w:rsidR="00C916D3" w:rsidRPr="005B6EFD" w14:paraId="4D8BEBAF" w14:textId="77777777" w:rsidTr="00756316">
        <w:trPr>
          <w:trHeight w:val="90"/>
        </w:trPr>
        <w:tc>
          <w:tcPr>
            <w:tcW w:w="941" w:type="dxa"/>
          </w:tcPr>
          <w:p w14:paraId="15E6093E" w14:textId="7969D2E6" w:rsidR="00F43999" w:rsidRPr="005B6EFD" w:rsidRDefault="00C916D3" w:rsidP="00F43999">
            <w:pPr>
              <w:pStyle w:val="TableText"/>
            </w:pPr>
            <w:r w:rsidRPr="005B6EFD">
              <w:t>Van der Zee 2023</w:t>
            </w:r>
            <w:bookmarkStart w:id="77" w:name="_Ref195938392"/>
            <w:r w:rsidR="00F43999" w:rsidRPr="005B6EFD">
              <w:rPr>
                <w:vertAlign w:val="superscript"/>
              </w:rPr>
              <w:fldChar w:fldCharType="begin"/>
            </w:r>
            <w:r w:rsidR="00F43999" w:rsidRPr="005B6EFD">
              <w:rPr>
                <w:vertAlign w:val="superscript"/>
              </w:rPr>
              <w:instrText xml:space="preserve"> NOTEREF _Ref203569759  \* MERGEFORMAT </w:instrText>
            </w:r>
            <w:r w:rsidR="00F43999" w:rsidRPr="005B6EFD">
              <w:rPr>
                <w:vertAlign w:val="superscript"/>
              </w:rPr>
              <w:fldChar w:fldCharType="separate"/>
            </w:r>
            <w:r w:rsidR="00FC322E">
              <w:rPr>
                <w:vertAlign w:val="superscript"/>
              </w:rPr>
              <w:t>27</w:t>
            </w:r>
            <w:r w:rsidR="00F43999" w:rsidRPr="005B6EFD">
              <w:rPr>
                <w:vertAlign w:val="superscript"/>
              </w:rPr>
              <w:fldChar w:fldCharType="end"/>
            </w:r>
            <w:bookmarkEnd w:id="77"/>
            <w:r w:rsidR="00DE71C1" w:rsidRPr="005B6EFD">
              <w:rPr>
                <w:vertAlign w:val="superscript"/>
              </w:rPr>
              <w:t>1</w:t>
            </w:r>
          </w:p>
          <w:p w14:paraId="13855372" w14:textId="77777777" w:rsidR="00C916D3" w:rsidRPr="005B6EFD" w:rsidRDefault="00C916D3" w:rsidP="00F43999">
            <w:pPr>
              <w:pStyle w:val="TableText"/>
            </w:pPr>
            <w:r w:rsidRPr="005B6EFD">
              <w:t>Netherlands</w:t>
            </w:r>
          </w:p>
        </w:tc>
        <w:tc>
          <w:tcPr>
            <w:tcW w:w="841" w:type="dxa"/>
          </w:tcPr>
          <w:p w14:paraId="7CDEF1E9" w14:textId="5AE3F4A9" w:rsidR="00C916D3" w:rsidRPr="005B6EFD" w:rsidRDefault="00C916D3" w:rsidP="00C916D3">
            <w:pPr>
              <w:pStyle w:val="TableText"/>
            </w:pPr>
            <w:r w:rsidRPr="005B6EFD">
              <w:t>28175</w:t>
            </w:r>
          </w:p>
        </w:tc>
        <w:tc>
          <w:tcPr>
            <w:tcW w:w="1069" w:type="dxa"/>
          </w:tcPr>
          <w:p w14:paraId="5AC5CE2B" w14:textId="77777777" w:rsidR="00C916D3" w:rsidRPr="005B6EFD" w:rsidRDefault="00C916D3" w:rsidP="00C916D3">
            <w:pPr>
              <w:pStyle w:val="TableText"/>
            </w:pPr>
            <w:r w:rsidRPr="005B6EFD">
              <w:t>Observational cohort</w:t>
            </w:r>
          </w:p>
          <w:p w14:paraId="08836604" w14:textId="718335D7" w:rsidR="00C916D3" w:rsidRPr="005B6EFD" w:rsidRDefault="00C916D3" w:rsidP="00C916D3">
            <w:pPr>
              <w:pStyle w:val="TableText"/>
            </w:pPr>
            <w:r w:rsidRPr="005B6EFD">
              <w:t>High risk of bias</w:t>
            </w:r>
          </w:p>
        </w:tc>
        <w:tc>
          <w:tcPr>
            <w:tcW w:w="1539" w:type="dxa"/>
          </w:tcPr>
          <w:p w14:paraId="355872C9" w14:textId="77777777" w:rsidR="00C916D3" w:rsidRPr="005B6EFD" w:rsidRDefault="00C916D3" w:rsidP="00C916D3">
            <w:pPr>
              <w:pStyle w:val="TableText"/>
            </w:pPr>
            <w:r w:rsidRPr="005B6EFD">
              <w:t>PLWH</w:t>
            </w:r>
          </w:p>
          <w:p w14:paraId="1D384A0F" w14:textId="77777777" w:rsidR="00C916D3" w:rsidRPr="005B6EFD" w:rsidRDefault="00C916D3" w:rsidP="00C916D3">
            <w:pPr>
              <w:pStyle w:val="TableText"/>
            </w:pPr>
            <w:r w:rsidRPr="005B6EFD">
              <w:t>MSM: 59.7%</w:t>
            </w:r>
          </w:p>
          <w:p w14:paraId="137DEE67" w14:textId="6BEA49AE" w:rsidR="00C916D3" w:rsidRPr="005B6EFD" w:rsidRDefault="00AC63C0" w:rsidP="00C916D3">
            <w:pPr>
              <w:pStyle w:val="TableText"/>
            </w:pPr>
            <w:r w:rsidRPr="005B6EFD">
              <w:t>Men who do not have sex with men</w:t>
            </w:r>
            <w:r w:rsidR="00C916D3" w:rsidRPr="005B6EFD">
              <w:t>: 21.6%</w:t>
            </w:r>
          </w:p>
          <w:p w14:paraId="612FADCC" w14:textId="77777777" w:rsidR="00C916D3" w:rsidRPr="005B6EFD" w:rsidRDefault="00C916D3" w:rsidP="00C916D3">
            <w:pPr>
              <w:pStyle w:val="TableText"/>
            </w:pPr>
            <w:r w:rsidRPr="005B6EFD">
              <w:t>Women: 18.8%</w:t>
            </w:r>
          </w:p>
          <w:p w14:paraId="0D4EB6F1" w14:textId="7D2B56C7" w:rsidR="00C916D3" w:rsidRPr="005B6EFD" w:rsidRDefault="00C916D3" w:rsidP="00C916D3">
            <w:pPr>
              <w:pStyle w:val="TableText"/>
            </w:pPr>
            <w:r w:rsidRPr="005B6EFD">
              <w:t>Median age increased from 38·0 (IQR 33·1–45·0) years in 1996 to 51·0 (41·4–58·8) years in 2020</w:t>
            </w:r>
          </w:p>
        </w:tc>
        <w:tc>
          <w:tcPr>
            <w:tcW w:w="1984" w:type="dxa"/>
          </w:tcPr>
          <w:p w14:paraId="447888A5" w14:textId="0E458A32" w:rsidR="00C916D3" w:rsidRPr="005B6EFD" w:rsidRDefault="00C916D3" w:rsidP="00C916D3">
            <w:pPr>
              <w:pStyle w:val="TableText"/>
            </w:pPr>
            <w:r w:rsidRPr="005B6EFD">
              <w:t xml:space="preserve">Anal cancer screening involving HRA-guided biopsies and treatment of HSILs to prevent anal cancer. </w:t>
            </w:r>
            <w:r w:rsidR="00F43999" w:rsidRPr="005B6EFD">
              <w:t>G</w:t>
            </w:r>
            <w:r w:rsidRPr="005B6EFD">
              <w:t>radually implemented in some HIV treatment centres in the Netherlands from Dec 2007, focusing mainly on MSM. Anal cytology was not conducted; there was no specification regarding HPV testing.</w:t>
            </w:r>
          </w:p>
          <w:p w14:paraId="57F06451" w14:textId="1CD358BD" w:rsidR="00C916D3" w:rsidRPr="005B6EFD" w:rsidRDefault="00C916D3" w:rsidP="00C916D3">
            <w:pPr>
              <w:pStyle w:val="TableText"/>
            </w:pPr>
            <w:r w:rsidRPr="005B6EFD">
              <w:t xml:space="preserve">If no lesions identified, screening was completed every 2 years. If low-grade lesions were detected, screening was completed </w:t>
            </w:r>
            <w:r w:rsidR="00F43999" w:rsidRPr="005B6EFD">
              <w:t>annually</w:t>
            </w:r>
            <w:r w:rsidRPr="005B6EFD">
              <w:t>. High-grade lesions were treated, and treatment was evaluated after 6 months. Treatment procedures not specified. Unclear if methods outside of the PICO-specified ablative intervention were used (i.e., topical or surgical</w:t>
            </w:r>
            <w:r w:rsidR="00F43999" w:rsidRPr="005B6EFD">
              <w:t>)</w:t>
            </w:r>
            <w:r w:rsidRPr="005B6EFD">
              <w:t>.</w:t>
            </w:r>
          </w:p>
        </w:tc>
        <w:tc>
          <w:tcPr>
            <w:tcW w:w="1418" w:type="dxa"/>
          </w:tcPr>
          <w:p w14:paraId="3C454B59" w14:textId="67BBE9FF" w:rsidR="00C916D3" w:rsidRPr="005B6EFD" w:rsidRDefault="00C916D3" w:rsidP="00C916D3">
            <w:pPr>
              <w:pStyle w:val="TableText"/>
            </w:pPr>
            <w:r w:rsidRPr="005B6EFD">
              <w:t>No screening</w:t>
            </w:r>
          </w:p>
        </w:tc>
        <w:tc>
          <w:tcPr>
            <w:tcW w:w="1417" w:type="dxa"/>
          </w:tcPr>
          <w:p w14:paraId="2F0CD52C" w14:textId="7A750976" w:rsidR="00C916D3" w:rsidRPr="005B6EFD" w:rsidRDefault="00C916D3" w:rsidP="00C916D3">
            <w:pPr>
              <w:pStyle w:val="TableText"/>
            </w:pPr>
            <w:r w:rsidRPr="005B6EFD">
              <w:t>Evaluated pre and pos</w:t>
            </w:r>
            <w:r w:rsidR="00C61F56" w:rsidRPr="005B6EFD">
              <w:t xml:space="preserve">t introduction of </w:t>
            </w:r>
            <w:r w:rsidRPr="005B6EFD">
              <w:t xml:space="preserve">screening in 2007 </w:t>
            </w:r>
          </w:p>
          <w:p w14:paraId="1A5AC44A" w14:textId="77777777" w:rsidR="00C916D3" w:rsidRPr="005B6EFD" w:rsidRDefault="00C916D3" w:rsidP="00F456AE">
            <w:pPr>
              <w:pStyle w:val="TableText"/>
              <w:numPr>
                <w:ilvl w:val="0"/>
                <w:numId w:val="15"/>
              </w:numPr>
              <w:ind w:left="233" w:hanging="142"/>
            </w:pPr>
            <w:r w:rsidRPr="005B6EFD">
              <w:t>Anal cancer incidence</w:t>
            </w:r>
          </w:p>
          <w:p w14:paraId="2729136A" w14:textId="77777777" w:rsidR="00C916D3" w:rsidRPr="005B6EFD" w:rsidRDefault="00C916D3" w:rsidP="00F456AE">
            <w:pPr>
              <w:pStyle w:val="TableText"/>
              <w:numPr>
                <w:ilvl w:val="0"/>
                <w:numId w:val="15"/>
              </w:numPr>
              <w:ind w:left="233" w:hanging="142"/>
            </w:pPr>
            <w:r w:rsidRPr="005B6EFD">
              <w:t xml:space="preserve">Anal cancer-related and all-cause mortality </w:t>
            </w:r>
          </w:p>
          <w:p w14:paraId="39DF7B5A" w14:textId="38D05D4C" w:rsidR="00C916D3" w:rsidRPr="005B6EFD" w:rsidRDefault="00C916D3" w:rsidP="00F456AE">
            <w:pPr>
              <w:pStyle w:val="TableText"/>
              <w:numPr>
                <w:ilvl w:val="0"/>
                <w:numId w:val="15"/>
              </w:numPr>
              <w:ind w:left="233" w:hanging="142"/>
            </w:pPr>
            <w:r w:rsidRPr="005B6EFD">
              <w:t>Clinical staging (TNM)</w:t>
            </w:r>
          </w:p>
        </w:tc>
      </w:tr>
      <w:tr w:rsidR="00C916D3" w:rsidRPr="005B6EFD" w14:paraId="68153359" w14:textId="77777777" w:rsidTr="00756316">
        <w:trPr>
          <w:trHeight w:val="90"/>
        </w:trPr>
        <w:tc>
          <w:tcPr>
            <w:tcW w:w="941" w:type="dxa"/>
          </w:tcPr>
          <w:p w14:paraId="0BDD7710" w14:textId="2791340D" w:rsidR="00C916D3" w:rsidRPr="005B6EFD" w:rsidRDefault="00C916D3" w:rsidP="00C916D3">
            <w:pPr>
              <w:pStyle w:val="TableText"/>
              <w:rPr>
                <w:vertAlign w:val="superscript"/>
              </w:rPr>
            </w:pPr>
            <w:r w:rsidRPr="005B6EFD">
              <w:t>Barnell 2019</w:t>
            </w:r>
            <w:bookmarkStart w:id="78" w:name="_Ref196235641"/>
            <w:r w:rsidR="00F43999" w:rsidRPr="005B6EFD">
              <w:rPr>
                <w:vertAlign w:val="superscript"/>
              </w:rPr>
              <w:fldChar w:fldCharType="begin"/>
            </w:r>
            <w:r w:rsidR="00F43999" w:rsidRPr="005B6EFD">
              <w:rPr>
                <w:vertAlign w:val="superscript"/>
              </w:rPr>
              <w:instrText xml:space="preserve"> NOTEREF _Ref203569771  \* MERGEFORMAT </w:instrText>
            </w:r>
            <w:r w:rsidR="00F43999" w:rsidRPr="005B6EFD">
              <w:rPr>
                <w:vertAlign w:val="superscript"/>
              </w:rPr>
              <w:fldChar w:fldCharType="separate"/>
            </w:r>
            <w:r w:rsidR="00FC322E">
              <w:rPr>
                <w:vertAlign w:val="superscript"/>
              </w:rPr>
              <w:t>28</w:t>
            </w:r>
            <w:r w:rsidR="00F43999" w:rsidRPr="005B6EFD">
              <w:rPr>
                <w:vertAlign w:val="superscript"/>
              </w:rPr>
              <w:fldChar w:fldCharType="end"/>
            </w:r>
            <w:bookmarkEnd w:id="78"/>
            <w:r w:rsidR="00DE71C1" w:rsidRPr="005B6EFD">
              <w:rPr>
                <w:vertAlign w:val="superscript"/>
              </w:rPr>
              <w:t>2</w:t>
            </w:r>
          </w:p>
          <w:p w14:paraId="4A2D5629" w14:textId="77777777" w:rsidR="00C916D3" w:rsidRPr="005B6EFD" w:rsidRDefault="00C916D3" w:rsidP="00C916D3">
            <w:pPr>
              <w:pStyle w:val="TableText"/>
            </w:pPr>
            <w:r w:rsidRPr="005B6EFD">
              <w:t>USA</w:t>
            </w:r>
          </w:p>
        </w:tc>
        <w:tc>
          <w:tcPr>
            <w:tcW w:w="841" w:type="dxa"/>
          </w:tcPr>
          <w:p w14:paraId="484F4952" w14:textId="354A1C60" w:rsidR="00C916D3" w:rsidRPr="005B6EFD" w:rsidRDefault="00C916D3" w:rsidP="00C916D3">
            <w:pPr>
              <w:pStyle w:val="TableText"/>
            </w:pPr>
            <w:r w:rsidRPr="005B6EFD">
              <w:t>13552</w:t>
            </w:r>
          </w:p>
        </w:tc>
        <w:tc>
          <w:tcPr>
            <w:tcW w:w="1069" w:type="dxa"/>
          </w:tcPr>
          <w:p w14:paraId="6FE550C1" w14:textId="77777777" w:rsidR="00C916D3" w:rsidRPr="005B6EFD" w:rsidRDefault="00C916D3" w:rsidP="00C916D3">
            <w:pPr>
              <w:pStyle w:val="TableText"/>
            </w:pPr>
            <w:r w:rsidRPr="005B6EFD">
              <w:t>Retrospective comparative cohort</w:t>
            </w:r>
          </w:p>
          <w:p w14:paraId="765B861D" w14:textId="4B57F486" w:rsidR="00C916D3" w:rsidRPr="005B6EFD" w:rsidRDefault="00C916D3" w:rsidP="00C916D3">
            <w:pPr>
              <w:pStyle w:val="TableText"/>
            </w:pPr>
            <w:r w:rsidRPr="005B6EFD">
              <w:t>Moderate risk of bias</w:t>
            </w:r>
          </w:p>
        </w:tc>
        <w:tc>
          <w:tcPr>
            <w:tcW w:w="1539" w:type="dxa"/>
          </w:tcPr>
          <w:p w14:paraId="7C0850B6" w14:textId="77777777" w:rsidR="00C916D3" w:rsidRPr="005B6EFD" w:rsidRDefault="00C916D3" w:rsidP="00C916D3">
            <w:pPr>
              <w:pStyle w:val="TableText"/>
            </w:pPr>
            <w:r w:rsidRPr="005B6EFD">
              <w:t>PLWH</w:t>
            </w:r>
          </w:p>
          <w:p w14:paraId="660D45FC" w14:textId="77777777" w:rsidR="00C916D3" w:rsidRPr="005B6EFD" w:rsidRDefault="00C916D3" w:rsidP="00C916D3">
            <w:pPr>
              <w:pStyle w:val="TableText"/>
            </w:pPr>
            <w:r w:rsidRPr="005B6EFD">
              <w:t>MSM: 70.9%</w:t>
            </w:r>
          </w:p>
          <w:p w14:paraId="2642B5BB" w14:textId="55BE5650" w:rsidR="00C916D3" w:rsidRPr="005B6EFD" w:rsidRDefault="00AC63C0" w:rsidP="00C916D3">
            <w:pPr>
              <w:pStyle w:val="TableText"/>
            </w:pPr>
            <w:r w:rsidRPr="005B6EFD">
              <w:t>Men who do not have sex with men</w:t>
            </w:r>
            <w:r w:rsidR="00C916D3" w:rsidRPr="005B6EFD">
              <w:t>: 19.5%</w:t>
            </w:r>
          </w:p>
          <w:p w14:paraId="684290F6" w14:textId="77777777" w:rsidR="00C916D3" w:rsidRPr="005B6EFD" w:rsidRDefault="00C916D3" w:rsidP="00C916D3">
            <w:pPr>
              <w:pStyle w:val="TableText"/>
            </w:pPr>
            <w:r w:rsidRPr="005B6EFD">
              <w:t>Women: 9.6%</w:t>
            </w:r>
          </w:p>
          <w:p w14:paraId="5CC018E3" w14:textId="77777777" w:rsidR="00C916D3" w:rsidRPr="005B6EFD" w:rsidRDefault="00C916D3" w:rsidP="00C916D3">
            <w:pPr>
              <w:pStyle w:val="TableText"/>
            </w:pPr>
            <w:r w:rsidRPr="005B6EFD">
              <w:t>Age at baseline (yrs):</w:t>
            </w:r>
          </w:p>
          <w:p w14:paraId="5087AF67" w14:textId="77777777" w:rsidR="00C916D3" w:rsidRPr="005B6EFD" w:rsidRDefault="00C916D3" w:rsidP="00C916D3">
            <w:pPr>
              <w:pStyle w:val="TableText"/>
            </w:pPr>
            <w:r w:rsidRPr="005B6EFD">
              <w:t>18-34: 26.3%</w:t>
            </w:r>
          </w:p>
          <w:p w14:paraId="0060F4B0" w14:textId="77777777" w:rsidR="00C916D3" w:rsidRPr="005B6EFD" w:rsidRDefault="00C916D3" w:rsidP="00C916D3">
            <w:pPr>
              <w:pStyle w:val="TableText"/>
            </w:pPr>
            <w:r w:rsidRPr="005B6EFD">
              <w:t>35-44: 39.5%</w:t>
            </w:r>
          </w:p>
          <w:p w14:paraId="2297B77E" w14:textId="77777777" w:rsidR="00C916D3" w:rsidRPr="005B6EFD" w:rsidRDefault="00C916D3" w:rsidP="00C916D3">
            <w:pPr>
              <w:pStyle w:val="TableText"/>
            </w:pPr>
            <w:r w:rsidRPr="005B6EFD">
              <w:t>45-54: 25.1%</w:t>
            </w:r>
          </w:p>
          <w:p w14:paraId="31670F0E" w14:textId="77777777" w:rsidR="00C916D3" w:rsidRPr="005B6EFD" w:rsidRDefault="00C916D3" w:rsidP="00C916D3">
            <w:pPr>
              <w:pStyle w:val="TableText"/>
            </w:pPr>
            <w:r w:rsidRPr="005B6EFD">
              <w:t>55-64: 7.6%</w:t>
            </w:r>
          </w:p>
          <w:p w14:paraId="281E6200" w14:textId="59B94960" w:rsidR="00C916D3" w:rsidRPr="005B6EFD" w:rsidRDefault="00C916D3" w:rsidP="00C916D3">
            <w:pPr>
              <w:pStyle w:val="TableText"/>
            </w:pPr>
            <w:r w:rsidRPr="005B6EFD">
              <w:lastRenderedPageBreak/>
              <w:t>65+: 1.6%</w:t>
            </w:r>
          </w:p>
        </w:tc>
        <w:tc>
          <w:tcPr>
            <w:tcW w:w="1984" w:type="dxa"/>
          </w:tcPr>
          <w:p w14:paraId="36ACF49D" w14:textId="77777777" w:rsidR="00C916D3" w:rsidRPr="005B6EFD" w:rsidRDefault="00C916D3" w:rsidP="00C916D3">
            <w:pPr>
              <w:pStyle w:val="TableText"/>
            </w:pPr>
            <w:r w:rsidRPr="005B6EFD">
              <w:lastRenderedPageBreak/>
              <w:t>Anal cancer screening involving patients with HSIL identified via HRA and biopsy. While anal cytology was mentioned as part of screening, procedures were not described; there was no specification regarding HPV testing.</w:t>
            </w:r>
          </w:p>
          <w:p w14:paraId="75E911CD" w14:textId="298CEB09" w:rsidR="00C916D3" w:rsidRPr="005B6EFD" w:rsidRDefault="00C916D3" w:rsidP="00C916D3">
            <w:pPr>
              <w:pStyle w:val="TableText"/>
            </w:pPr>
            <w:r w:rsidRPr="005B6EFD">
              <w:t xml:space="preserve">Patients with HSIL were scheduled for follow-up treatment with infrared coagulation or </w:t>
            </w:r>
            <w:r w:rsidR="000E7188" w:rsidRPr="005B6EFD">
              <w:t>ECA</w:t>
            </w:r>
            <w:r w:rsidRPr="005B6EFD">
              <w:t xml:space="preserve">. Patients were </w:t>
            </w:r>
            <w:r w:rsidRPr="005B6EFD">
              <w:lastRenderedPageBreak/>
              <w:t xml:space="preserve">recommended to return for repeat HRA in 3, 6, or 12 months based on the extent of disease and pathological diagnosis. </w:t>
            </w:r>
          </w:p>
        </w:tc>
        <w:tc>
          <w:tcPr>
            <w:tcW w:w="1418" w:type="dxa"/>
          </w:tcPr>
          <w:p w14:paraId="095CEB73" w14:textId="48BDCA10" w:rsidR="00C916D3" w:rsidRPr="005B6EFD" w:rsidRDefault="00C916D3" w:rsidP="00C916D3">
            <w:pPr>
              <w:pStyle w:val="TableText"/>
            </w:pPr>
            <w:r w:rsidRPr="005B6EFD">
              <w:lastRenderedPageBreak/>
              <w:t>No screening</w:t>
            </w:r>
          </w:p>
        </w:tc>
        <w:tc>
          <w:tcPr>
            <w:tcW w:w="1417" w:type="dxa"/>
          </w:tcPr>
          <w:p w14:paraId="33FD918B" w14:textId="55EE353C" w:rsidR="00C916D3" w:rsidRPr="005B6EFD" w:rsidRDefault="00C61F56" w:rsidP="00C916D3">
            <w:pPr>
              <w:pStyle w:val="TableText"/>
            </w:pPr>
            <w:r w:rsidRPr="005B6EFD">
              <w:t xml:space="preserve">Evaluated pre and post introduction of screening </w:t>
            </w:r>
            <w:r w:rsidR="00C916D3" w:rsidRPr="005B6EFD">
              <w:t xml:space="preserve">in 2008 </w:t>
            </w:r>
          </w:p>
          <w:p w14:paraId="7FF7FF97" w14:textId="768E61F8" w:rsidR="00C916D3" w:rsidRPr="005B6EFD" w:rsidRDefault="00C916D3" w:rsidP="00F456AE">
            <w:pPr>
              <w:pStyle w:val="TableText"/>
              <w:numPr>
                <w:ilvl w:val="0"/>
                <w:numId w:val="15"/>
              </w:numPr>
              <w:ind w:left="233" w:hanging="142"/>
            </w:pPr>
            <w:r w:rsidRPr="005B6EFD">
              <w:t>Anal cancer incidence</w:t>
            </w:r>
          </w:p>
        </w:tc>
      </w:tr>
      <w:tr w:rsidR="00C916D3" w:rsidRPr="005B6EFD" w14:paraId="60087478" w14:textId="77777777" w:rsidTr="00756316">
        <w:trPr>
          <w:trHeight w:val="90"/>
        </w:trPr>
        <w:tc>
          <w:tcPr>
            <w:tcW w:w="941" w:type="dxa"/>
          </w:tcPr>
          <w:p w14:paraId="69ACB560" w14:textId="31C8DAA4" w:rsidR="00C916D3" w:rsidRPr="005B6EFD" w:rsidRDefault="00C916D3" w:rsidP="00C916D3">
            <w:pPr>
              <w:pStyle w:val="TableText"/>
              <w:rPr>
                <w:vertAlign w:val="superscript"/>
              </w:rPr>
            </w:pPr>
            <w:r w:rsidRPr="005B6EFD">
              <w:t>Revollo 2020</w:t>
            </w:r>
            <w:bookmarkStart w:id="79" w:name="_Ref200718956"/>
            <w:r w:rsidR="00F43999" w:rsidRPr="005B6EFD">
              <w:rPr>
                <w:vertAlign w:val="superscript"/>
              </w:rPr>
              <w:fldChar w:fldCharType="begin"/>
            </w:r>
            <w:r w:rsidR="00F43999" w:rsidRPr="005B6EFD">
              <w:rPr>
                <w:vertAlign w:val="superscript"/>
              </w:rPr>
              <w:instrText xml:space="preserve"> NOTEREF _Ref203569783  \* MERGEFORMAT </w:instrText>
            </w:r>
            <w:r w:rsidR="00F43999" w:rsidRPr="005B6EFD">
              <w:rPr>
                <w:vertAlign w:val="superscript"/>
              </w:rPr>
              <w:fldChar w:fldCharType="separate"/>
            </w:r>
            <w:r w:rsidR="00FC322E">
              <w:rPr>
                <w:vertAlign w:val="superscript"/>
              </w:rPr>
              <w:t>29</w:t>
            </w:r>
            <w:r w:rsidR="00F43999" w:rsidRPr="005B6EFD">
              <w:rPr>
                <w:vertAlign w:val="superscript"/>
              </w:rPr>
              <w:fldChar w:fldCharType="end"/>
            </w:r>
            <w:bookmarkEnd w:id="79"/>
            <w:r w:rsidR="00DE71C1" w:rsidRPr="005B6EFD">
              <w:rPr>
                <w:vertAlign w:val="superscript"/>
              </w:rPr>
              <w:t>3</w:t>
            </w:r>
          </w:p>
          <w:p w14:paraId="44A0D209" w14:textId="7FDF476C" w:rsidR="00C916D3" w:rsidRPr="005B6EFD" w:rsidRDefault="00C916D3" w:rsidP="00C916D3">
            <w:pPr>
              <w:pStyle w:val="TableText"/>
            </w:pPr>
            <w:r w:rsidRPr="005B6EFD">
              <w:t>Spain</w:t>
            </w:r>
          </w:p>
        </w:tc>
        <w:tc>
          <w:tcPr>
            <w:tcW w:w="841" w:type="dxa"/>
          </w:tcPr>
          <w:p w14:paraId="5724B2C1" w14:textId="4BF98044" w:rsidR="00C916D3" w:rsidRPr="005B6EFD" w:rsidRDefault="00C916D3" w:rsidP="00C916D3">
            <w:pPr>
              <w:pStyle w:val="TableText"/>
            </w:pPr>
            <w:r w:rsidRPr="005B6EFD">
              <w:t>3111</w:t>
            </w:r>
          </w:p>
        </w:tc>
        <w:tc>
          <w:tcPr>
            <w:tcW w:w="1069" w:type="dxa"/>
          </w:tcPr>
          <w:p w14:paraId="3A810FBA" w14:textId="77777777" w:rsidR="00C916D3" w:rsidRPr="005B6EFD" w:rsidRDefault="00C916D3" w:rsidP="00C916D3">
            <w:pPr>
              <w:pStyle w:val="TableText"/>
            </w:pPr>
            <w:r w:rsidRPr="005B6EFD">
              <w:t>Retrospective comparative cohort</w:t>
            </w:r>
          </w:p>
          <w:p w14:paraId="7F87C1C8" w14:textId="0445205A" w:rsidR="00C916D3" w:rsidRPr="005B6EFD" w:rsidRDefault="00C916D3" w:rsidP="00C916D3">
            <w:pPr>
              <w:pStyle w:val="TableText"/>
            </w:pPr>
            <w:r w:rsidRPr="005B6EFD">
              <w:t>Serious risk of bias</w:t>
            </w:r>
          </w:p>
        </w:tc>
        <w:tc>
          <w:tcPr>
            <w:tcW w:w="1539" w:type="dxa"/>
          </w:tcPr>
          <w:p w14:paraId="16FC57EC" w14:textId="77777777" w:rsidR="00C916D3" w:rsidRPr="005B6EFD" w:rsidRDefault="00C916D3" w:rsidP="00C916D3">
            <w:pPr>
              <w:pStyle w:val="TableText"/>
            </w:pPr>
            <w:r w:rsidRPr="005B6EFD">
              <w:t>PLWH; 1691 (54%) in the screening group</w:t>
            </w:r>
          </w:p>
          <w:p w14:paraId="69C5B101" w14:textId="77777777" w:rsidR="00C916D3" w:rsidRPr="005B6EFD" w:rsidRDefault="00C916D3" w:rsidP="00C916D3">
            <w:pPr>
              <w:pStyle w:val="TableText"/>
            </w:pPr>
            <w:r w:rsidRPr="005B6EFD">
              <w:t>Screening:</w:t>
            </w:r>
          </w:p>
          <w:p w14:paraId="60245D03" w14:textId="77777777" w:rsidR="00C916D3" w:rsidRPr="005B6EFD" w:rsidRDefault="00C916D3" w:rsidP="00C916D3">
            <w:pPr>
              <w:pStyle w:val="TableText"/>
            </w:pPr>
            <w:r w:rsidRPr="005B6EFD">
              <w:t xml:space="preserve">Women 339 (20.1%) </w:t>
            </w:r>
          </w:p>
          <w:p w14:paraId="6E111A46" w14:textId="77777777" w:rsidR="00C916D3" w:rsidRPr="005B6EFD" w:rsidRDefault="00C916D3" w:rsidP="00C916D3">
            <w:pPr>
              <w:pStyle w:val="TableText"/>
            </w:pPr>
            <w:r w:rsidRPr="005B6EFD">
              <w:t>MSW 257 (15.2%)</w:t>
            </w:r>
          </w:p>
          <w:p w14:paraId="2129D5A2" w14:textId="77777777" w:rsidR="00C916D3" w:rsidRPr="005B6EFD" w:rsidRDefault="00C916D3" w:rsidP="00C916D3">
            <w:pPr>
              <w:pStyle w:val="TableText"/>
            </w:pPr>
            <w:r w:rsidRPr="005B6EFD">
              <w:t xml:space="preserve">MSM 1095 (64,8%) </w:t>
            </w:r>
          </w:p>
          <w:p w14:paraId="5CF57866" w14:textId="77777777" w:rsidR="00C916D3" w:rsidRPr="005B6EFD" w:rsidRDefault="00C916D3" w:rsidP="00C916D3">
            <w:pPr>
              <w:pStyle w:val="TableText"/>
            </w:pPr>
            <w:r w:rsidRPr="005B6EFD">
              <w:t>Non-screening:</w:t>
            </w:r>
          </w:p>
          <w:p w14:paraId="5018C502" w14:textId="77777777" w:rsidR="00C916D3" w:rsidRPr="005B6EFD" w:rsidRDefault="00C916D3" w:rsidP="00C916D3">
            <w:pPr>
              <w:pStyle w:val="TableText"/>
            </w:pPr>
            <w:r w:rsidRPr="005B6EFD">
              <w:t>Women 288 (20.3%)</w:t>
            </w:r>
          </w:p>
          <w:p w14:paraId="614AC367" w14:textId="77777777" w:rsidR="00C916D3" w:rsidRPr="005B6EFD" w:rsidRDefault="00C916D3" w:rsidP="00C916D3">
            <w:pPr>
              <w:pStyle w:val="TableText"/>
            </w:pPr>
            <w:r w:rsidRPr="005B6EFD">
              <w:t>MSW 631 (44.4%)</w:t>
            </w:r>
          </w:p>
          <w:p w14:paraId="335759FC" w14:textId="0C3732EB" w:rsidR="00C916D3" w:rsidRPr="005B6EFD" w:rsidRDefault="00C916D3" w:rsidP="00C916D3">
            <w:pPr>
              <w:pStyle w:val="TableText"/>
            </w:pPr>
            <w:r w:rsidRPr="005B6EFD">
              <w:t>MSM 501 (35.3%)</w:t>
            </w:r>
          </w:p>
        </w:tc>
        <w:tc>
          <w:tcPr>
            <w:tcW w:w="1984" w:type="dxa"/>
          </w:tcPr>
          <w:p w14:paraId="3DA89978" w14:textId="312CC4F6" w:rsidR="00C916D3" w:rsidRPr="005B6EFD" w:rsidRDefault="00C916D3" w:rsidP="00C916D3">
            <w:pPr>
              <w:pStyle w:val="TableText"/>
            </w:pPr>
            <w:r w:rsidRPr="005B6EFD">
              <w:t>Anal cancer screening involving digital rectal examination and cytology. Normal results were rescreened annually, abnormal results (</w:t>
            </w:r>
            <w:r w:rsidR="0083083B" w:rsidRPr="005B6EFD">
              <w:t>ASC-US</w:t>
            </w:r>
            <w:r w:rsidRPr="005B6EFD">
              <w:t>, LSILs, or HSILs) were referred for HRA within 3 months. If lesions were seen with HRA, a directed biopsy was performed. There was no specification regarding HPV testing.</w:t>
            </w:r>
          </w:p>
          <w:p w14:paraId="31C640C5" w14:textId="08146F62" w:rsidR="00C916D3" w:rsidRPr="005B6EFD" w:rsidRDefault="00C916D3" w:rsidP="00C916D3">
            <w:pPr>
              <w:pStyle w:val="TableText"/>
            </w:pPr>
            <w:r w:rsidRPr="005B6EFD">
              <w:t>HSIL results following biopsy were treated with infrared coagulation or surgery.</w:t>
            </w:r>
          </w:p>
        </w:tc>
        <w:tc>
          <w:tcPr>
            <w:tcW w:w="1418" w:type="dxa"/>
          </w:tcPr>
          <w:p w14:paraId="1DAF8E66" w14:textId="42685DCF" w:rsidR="00C916D3" w:rsidRPr="005B6EFD" w:rsidRDefault="00C916D3" w:rsidP="00C916D3">
            <w:pPr>
              <w:pStyle w:val="TableText"/>
            </w:pPr>
            <w:r w:rsidRPr="005B6EFD">
              <w:t>No screening</w:t>
            </w:r>
          </w:p>
        </w:tc>
        <w:tc>
          <w:tcPr>
            <w:tcW w:w="1417" w:type="dxa"/>
          </w:tcPr>
          <w:p w14:paraId="12A962AD" w14:textId="77777777" w:rsidR="00C916D3" w:rsidRPr="005B6EFD" w:rsidRDefault="00C916D3" w:rsidP="00F456AE">
            <w:pPr>
              <w:pStyle w:val="TableText"/>
              <w:numPr>
                <w:ilvl w:val="0"/>
                <w:numId w:val="15"/>
              </w:numPr>
              <w:ind w:left="233" w:hanging="142"/>
            </w:pPr>
            <w:r w:rsidRPr="005B6EFD">
              <w:t>Anal cancer incidence</w:t>
            </w:r>
          </w:p>
          <w:p w14:paraId="063951EC" w14:textId="38E3B527" w:rsidR="00C916D3" w:rsidRPr="005B6EFD" w:rsidRDefault="00C916D3" w:rsidP="00C916D3">
            <w:pPr>
              <w:pStyle w:val="TableText"/>
            </w:pPr>
          </w:p>
        </w:tc>
      </w:tr>
      <w:tr w:rsidR="00564046" w:rsidRPr="005B6EFD" w14:paraId="29A6A25F" w14:textId="77777777" w:rsidTr="00756316">
        <w:trPr>
          <w:trHeight w:val="90"/>
        </w:trPr>
        <w:tc>
          <w:tcPr>
            <w:tcW w:w="941" w:type="dxa"/>
          </w:tcPr>
          <w:p w14:paraId="053BB64B" w14:textId="0AB3E71E" w:rsidR="00564046" w:rsidRPr="005B6EFD" w:rsidRDefault="00564046" w:rsidP="00564046">
            <w:pPr>
              <w:pStyle w:val="TableText"/>
            </w:pPr>
            <w:r w:rsidRPr="005B6EFD">
              <w:t>Squeo 2023</w:t>
            </w:r>
            <w:r w:rsidR="00F43999" w:rsidRPr="005B6EFD">
              <w:rPr>
                <w:vertAlign w:val="superscript"/>
              </w:rPr>
              <w:fldChar w:fldCharType="begin"/>
            </w:r>
            <w:r w:rsidR="00F43999" w:rsidRPr="005B6EFD">
              <w:rPr>
                <w:vertAlign w:val="superscript"/>
              </w:rPr>
              <w:instrText xml:space="preserve"> NOTEREF _Ref203569797  \* MERGEFORMAT </w:instrText>
            </w:r>
            <w:r w:rsidR="00F43999" w:rsidRPr="005B6EFD">
              <w:rPr>
                <w:vertAlign w:val="superscript"/>
              </w:rPr>
              <w:fldChar w:fldCharType="separate"/>
            </w:r>
            <w:r w:rsidR="00FC322E">
              <w:rPr>
                <w:vertAlign w:val="superscript"/>
              </w:rPr>
              <w:t>30</w:t>
            </w:r>
            <w:r w:rsidR="00F43999" w:rsidRPr="005B6EFD">
              <w:rPr>
                <w:vertAlign w:val="superscript"/>
              </w:rPr>
              <w:fldChar w:fldCharType="end"/>
            </w:r>
            <w:r w:rsidR="00DE71C1" w:rsidRPr="005B6EFD">
              <w:rPr>
                <w:vertAlign w:val="superscript"/>
              </w:rPr>
              <w:t>4</w:t>
            </w:r>
          </w:p>
          <w:p w14:paraId="1E3C18C2" w14:textId="63A4509A" w:rsidR="00564046" w:rsidRPr="005B6EFD" w:rsidRDefault="00564046" w:rsidP="00564046">
            <w:pPr>
              <w:pStyle w:val="TableText"/>
            </w:pPr>
            <w:r w:rsidRPr="005B6EFD">
              <w:t>USA</w:t>
            </w:r>
          </w:p>
        </w:tc>
        <w:tc>
          <w:tcPr>
            <w:tcW w:w="841" w:type="dxa"/>
          </w:tcPr>
          <w:p w14:paraId="028E8D04" w14:textId="78AFDA3E" w:rsidR="00564046" w:rsidRPr="005B6EFD" w:rsidRDefault="00564046" w:rsidP="00564046">
            <w:pPr>
              <w:pStyle w:val="TableText"/>
            </w:pPr>
            <w:r w:rsidRPr="005B6EFD">
              <w:t>201</w:t>
            </w:r>
          </w:p>
        </w:tc>
        <w:tc>
          <w:tcPr>
            <w:tcW w:w="1069" w:type="dxa"/>
          </w:tcPr>
          <w:p w14:paraId="0D548486" w14:textId="77777777" w:rsidR="00564046" w:rsidRPr="005B6EFD" w:rsidRDefault="00564046" w:rsidP="00564046">
            <w:pPr>
              <w:pStyle w:val="TableText"/>
            </w:pPr>
            <w:r w:rsidRPr="005B6EFD">
              <w:t>Retrospective comparative cohort</w:t>
            </w:r>
          </w:p>
          <w:p w14:paraId="31C49152" w14:textId="7E6CAFDD" w:rsidR="00564046" w:rsidRPr="005B6EFD" w:rsidRDefault="00564046" w:rsidP="00564046">
            <w:pPr>
              <w:pStyle w:val="TableText"/>
            </w:pPr>
            <w:r w:rsidRPr="005B6EFD">
              <w:t>Serious risk of bias</w:t>
            </w:r>
          </w:p>
        </w:tc>
        <w:tc>
          <w:tcPr>
            <w:tcW w:w="1539" w:type="dxa"/>
          </w:tcPr>
          <w:p w14:paraId="2AA3B16A" w14:textId="77777777" w:rsidR="00564046" w:rsidRPr="005B6EFD" w:rsidRDefault="00564046" w:rsidP="00564046">
            <w:pPr>
              <w:pStyle w:val="TableText"/>
            </w:pPr>
            <w:r w:rsidRPr="005B6EFD">
              <w:t>Women LWH</w:t>
            </w:r>
          </w:p>
          <w:p w14:paraId="5D07B97A" w14:textId="64D9FA36" w:rsidR="00564046" w:rsidRPr="005B6EFD" w:rsidRDefault="00564046" w:rsidP="00564046">
            <w:pPr>
              <w:pStyle w:val="TableText"/>
            </w:pPr>
            <w:r w:rsidRPr="005B6EFD">
              <w:t>Age: Pre-screening cohort: 32.0 (25.0, 38.0); Post-screening cohort: 29.0 (23.0, 37.0)</w:t>
            </w:r>
          </w:p>
        </w:tc>
        <w:tc>
          <w:tcPr>
            <w:tcW w:w="1984" w:type="dxa"/>
          </w:tcPr>
          <w:p w14:paraId="0C636121" w14:textId="31B411CD" w:rsidR="00564046" w:rsidRPr="005B6EFD" w:rsidRDefault="00564046" w:rsidP="00564046">
            <w:pPr>
              <w:pStyle w:val="TableText"/>
            </w:pPr>
            <w:r w:rsidRPr="005B6EFD">
              <w:t>Post-introduction of HRA screening: patients who screened positive on anal cytology underwent HRA and lesions biopsied and then treated with a non-grounded electrocautery device.</w:t>
            </w:r>
          </w:p>
        </w:tc>
        <w:tc>
          <w:tcPr>
            <w:tcW w:w="1418" w:type="dxa"/>
          </w:tcPr>
          <w:p w14:paraId="5B91E05D" w14:textId="641BAEFA" w:rsidR="00564046" w:rsidRPr="005B6EFD" w:rsidRDefault="00564046" w:rsidP="00564046">
            <w:pPr>
              <w:pStyle w:val="TableText"/>
            </w:pPr>
            <w:r w:rsidRPr="005B6EFD">
              <w:t>Pre-introduction of HRA screening: cytology positive for ASC-US, LSIL, or HSIL were referred for biopsies and treatment if abnormalities were found.</w:t>
            </w:r>
          </w:p>
        </w:tc>
        <w:tc>
          <w:tcPr>
            <w:tcW w:w="1417" w:type="dxa"/>
          </w:tcPr>
          <w:p w14:paraId="24CECED3" w14:textId="16EDC674" w:rsidR="00564046" w:rsidRPr="005B6EFD" w:rsidRDefault="00C61F56" w:rsidP="00564046">
            <w:pPr>
              <w:pStyle w:val="TableText"/>
            </w:pPr>
            <w:r w:rsidRPr="005B6EFD">
              <w:t xml:space="preserve">Evaluated pre and post introduction of HRA-based screening </w:t>
            </w:r>
            <w:r w:rsidR="00564046" w:rsidRPr="005B6EFD">
              <w:t>in 2017</w:t>
            </w:r>
          </w:p>
          <w:p w14:paraId="06594487" w14:textId="4C55F2ED" w:rsidR="00564046" w:rsidRPr="005B6EFD" w:rsidRDefault="00564046" w:rsidP="00F456AE">
            <w:pPr>
              <w:pStyle w:val="TableText"/>
              <w:numPr>
                <w:ilvl w:val="0"/>
                <w:numId w:val="15"/>
              </w:numPr>
              <w:ind w:left="233" w:hanging="142"/>
            </w:pPr>
            <w:r w:rsidRPr="005B6EFD">
              <w:t>Anal cancer incidence</w:t>
            </w:r>
          </w:p>
        </w:tc>
      </w:tr>
      <w:tr w:rsidR="00C916D3" w:rsidRPr="005B6EFD" w14:paraId="7D63610E" w14:textId="77777777" w:rsidTr="00756316">
        <w:trPr>
          <w:trHeight w:val="90"/>
        </w:trPr>
        <w:tc>
          <w:tcPr>
            <w:tcW w:w="941" w:type="dxa"/>
          </w:tcPr>
          <w:p w14:paraId="2D416757" w14:textId="0F35CD31" w:rsidR="00C916D3" w:rsidRPr="005B6EFD" w:rsidRDefault="00C916D3" w:rsidP="00C916D3">
            <w:pPr>
              <w:pStyle w:val="TableText"/>
              <w:rPr>
                <w:vertAlign w:val="superscript"/>
              </w:rPr>
            </w:pPr>
            <w:r w:rsidRPr="005B6EFD">
              <w:t>Walker 2024</w:t>
            </w:r>
            <w:bookmarkStart w:id="80" w:name="_Ref202871875"/>
            <w:r w:rsidR="00F43999" w:rsidRPr="005B6EFD">
              <w:rPr>
                <w:vertAlign w:val="superscript"/>
              </w:rPr>
              <w:fldChar w:fldCharType="begin"/>
            </w:r>
            <w:r w:rsidR="00F43999" w:rsidRPr="005B6EFD">
              <w:rPr>
                <w:vertAlign w:val="superscript"/>
              </w:rPr>
              <w:instrText xml:space="preserve"> NOTEREF _Ref203569810  \* MERGEFORMAT </w:instrText>
            </w:r>
            <w:r w:rsidR="00F43999" w:rsidRPr="005B6EFD">
              <w:rPr>
                <w:vertAlign w:val="superscript"/>
              </w:rPr>
              <w:fldChar w:fldCharType="separate"/>
            </w:r>
            <w:r w:rsidR="00FC322E">
              <w:rPr>
                <w:vertAlign w:val="superscript"/>
              </w:rPr>
              <w:t>31</w:t>
            </w:r>
            <w:r w:rsidR="00F43999" w:rsidRPr="005B6EFD">
              <w:rPr>
                <w:vertAlign w:val="superscript"/>
              </w:rPr>
              <w:fldChar w:fldCharType="end"/>
            </w:r>
            <w:bookmarkEnd w:id="80"/>
            <w:r w:rsidR="00DE71C1" w:rsidRPr="005B6EFD">
              <w:rPr>
                <w:vertAlign w:val="superscript"/>
              </w:rPr>
              <w:t>5</w:t>
            </w:r>
          </w:p>
          <w:p w14:paraId="41276E11" w14:textId="41264634" w:rsidR="00C916D3" w:rsidRPr="005B6EFD" w:rsidRDefault="00C916D3" w:rsidP="00C916D3">
            <w:pPr>
              <w:pStyle w:val="TableText"/>
            </w:pPr>
            <w:r w:rsidRPr="005B6EFD">
              <w:t>Canada</w:t>
            </w:r>
          </w:p>
        </w:tc>
        <w:tc>
          <w:tcPr>
            <w:tcW w:w="841" w:type="dxa"/>
          </w:tcPr>
          <w:p w14:paraId="688F3F95" w14:textId="77777777" w:rsidR="00C916D3" w:rsidRPr="005B6EFD" w:rsidRDefault="00C916D3" w:rsidP="00C916D3">
            <w:pPr>
              <w:pStyle w:val="TableText"/>
            </w:pPr>
            <w:r w:rsidRPr="005B6EFD">
              <w:t>612</w:t>
            </w:r>
          </w:p>
          <w:p w14:paraId="5A872DBD" w14:textId="77777777" w:rsidR="00C916D3" w:rsidRPr="005B6EFD" w:rsidRDefault="00C916D3" w:rsidP="00C916D3">
            <w:pPr>
              <w:pStyle w:val="TableText"/>
            </w:pPr>
            <w:r w:rsidRPr="005B6EFD">
              <w:t>Screening: 26</w:t>
            </w:r>
          </w:p>
          <w:p w14:paraId="20B669CE" w14:textId="0EF29A1C" w:rsidR="00C916D3" w:rsidRPr="005B6EFD" w:rsidRDefault="00C916D3" w:rsidP="00C916D3">
            <w:pPr>
              <w:pStyle w:val="TableText"/>
            </w:pPr>
            <w:r w:rsidRPr="005B6EFD">
              <w:t>Non-screening 586</w:t>
            </w:r>
          </w:p>
        </w:tc>
        <w:tc>
          <w:tcPr>
            <w:tcW w:w="1069" w:type="dxa"/>
          </w:tcPr>
          <w:p w14:paraId="0C0ECD9C" w14:textId="77777777" w:rsidR="00C916D3" w:rsidRPr="005B6EFD" w:rsidRDefault="00C916D3" w:rsidP="00C916D3">
            <w:pPr>
              <w:pStyle w:val="TableText"/>
            </w:pPr>
            <w:r w:rsidRPr="005B6EFD">
              <w:t>Retrospective comparative cohort</w:t>
            </w:r>
          </w:p>
          <w:p w14:paraId="1105BF55" w14:textId="2EF29E4F" w:rsidR="00C916D3" w:rsidRPr="005B6EFD" w:rsidRDefault="00C916D3" w:rsidP="00C916D3">
            <w:pPr>
              <w:pStyle w:val="TableText"/>
            </w:pPr>
            <w:r w:rsidRPr="005B6EFD">
              <w:t>Serious risk of bias</w:t>
            </w:r>
          </w:p>
        </w:tc>
        <w:tc>
          <w:tcPr>
            <w:tcW w:w="1539" w:type="dxa"/>
          </w:tcPr>
          <w:p w14:paraId="2CAFFEDD" w14:textId="77777777" w:rsidR="00C916D3" w:rsidRPr="005B6EFD" w:rsidRDefault="00C916D3" w:rsidP="00C916D3">
            <w:pPr>
              <w:pStyle w:val="TableText"/>
            </w:pPr>
            <w:r w:rsidRPr="005B6EFD">
              <w:t>Adults with a pathologic diagnosis of invasive anal SCC; differences between screening-detected versus non-screening detected cancers were evaluated.</w:t>
            </w:r>
          </w:p>
          <w:p w14:paraId="2489DBE6" w14:textId="76D126AB" w:rsidR="00C916D3" w:rsidRPr="005B6EFD" w:rsidRDefault="00C916D3" w:rsidP="00C916D3">
            <w:pPr>
              <w:pStyle w:val="TableText"/>
            </w:pPr>
            <w:r w:rsidRPr="005B6EFD">
              <w:t>PLWH 23% total; 76.9% of those screened; 19.2% prior cancer (possibly anal).</w:t>
            </w:r>
          </w:p>
        </w:tc>
        <w:tc>
          <w:tcPr>
            <w:tcW w:w="1984" w:type="dxa"/>
          </w:tcPr>
          <w:p w14:paraId="50C56BC6" w14:textId="77777777" w:rsidR="00C916D3" w:rsidRPr="005B6EFD" w:rsidRDefault="00C916D3" w:rsidP="00C916D3">
            <w:pPr>
              <w:pStyle w:val="TableText"/>
            </w:pPr>
            <w:r w:rsidRPr="005B6EFD">
              <w:t>Anal cancer screening based on various pathways including cytology findings, incidental HSIL findings, or concerning symptoms of anal malignancy. All new and follow-up patients underwent anal cytology and HRA with targeted biopsies for suspected HSIL. Anal cytology testing and HRA-guided biopsy were part of the screening. HPV testing was not routinely performed.</w:t>
            </w:r>
          </w:p>
          <w:p w14:paraId="57C5CCFC" w14:textId="02662A10" w:rsidR="00C916D3" w:rsidRPr="005B6EFD" w:rsidRDefault="00C916D3" w:rsidP="00C916D3">
            <w:pPr>
              <w:pStyle w:val="TableText"/>
            </w:pPr>
            <w:r w:rsidRPr="005B6EFD">
              <w:t>Most patients (90%) received treatment outlined in the PICO (</w:t>
            </w:r>
            <w:r w:rsidR="008C2FEA" w:rsidRPr="005B6EFD">
              <w:t>ECA</w:t>
            </w:r>
            <w:r w:rsidRPr="005B6EFD">
              <w:t>), with the remaining receiving topical therapies or surveillance.</w:t>
            </w:r>
          </w:p>
        </w:tc>
        <w:tc>
          <w:tcPr>
            <w:tcW w:w="1418" w:type="dxa"/>
          </w:tcPr>
          <w:p w14:paraId="5A55D5DB" w14:textId="4CE142A1" w:rsidR="00C916D3" w:rsidRPr="005B6EFD" w:rsidRDefault="00C916D3" w:rsidP="00C916D3">
            <w:pPr>
              <w:pStyle w:val="TableText"/>
            </w:pPr>
            <w:r w:rsidRPr="005B6EFD">
              <w:t>No screening</w:t>
            </w:r>
          </w:p>
        </w:tc>
        <w:tc>
          <w:tcPr>
            <w:tcW w:w="1417" w:type="dxa"/>
          </w:tcPr>
          <w:p w14:paraId="78C5FE37" w14:textId="77777777" w:rsidR="00C916D3" w:rsidRPr="005B6EFD" w:rsidRDefault="00C916D3" w:rsidP="00C916D3">
            <w:pPr>
              <w:pStyle w:val="TableText"/>
            </w:pPr>
            <w:r w:rsidRPr="005B6EFD">
              <w:t>Evaluated screening-detected versus non-screening-detected cancers</w:t>
            </w:r>
          </w:p>
          <w:p w14:paraId="5EB67B1D" w14:textId="77777777" w:rsidR="00C916D3" w:rsidRPr="005B6EFD" w:rsidRDefault="00C916D3" w:rsidP="00F456AE">
            <w:pPr>
              <w:pStyle w:val="TableText"/>
              <w:numPr>
                <w:ilvl w:val="0"/>
                <w:numId w:val="15"/>
              </w:numPr>
              <w:ind w:left="233" w:hanging="142"/>
            </w:pPr>
            <w:r w:rsidRPr="005B6EFD">
              <w:t>Anal cancer treatments received</w:t>
            </w:r>
          </w:p>
          <w:p w14:paraId="74EE1FA7" w14:textId="77777777" w:rsidR="00C916D3" w:rsidRPr="005B6EFD" w:rsidRDefault="00C916D3" w:rsidP="00F456AE">
            <w:pPr>
              <w:pStyle w:val="TableText"/>
              <w:numPr>
                <w:ilvl w:val="0"/>
                <w:numId w:val="15"/>
              </w:numPr>
              <w:ind w:left="233" w:hanging="142"/>
            </w:pPr>
            <w:r w:rsidRPr="005B6EFD">
              <w:t>Clinical staging (TNM)</w:t>
            </w:r>
          </w:p>
          <w:p w14:paraId="29FA2B7F" w14:textId="5A07B66B" w:rsidR="00C916D3" w:rsidRPr="005B6EFD" w:rsidRDefault="00C916D3" w:rsidP="00F456AE">
            <w:pPr>
              <w:pStyle w:val="TableText"/>
              <w:numPr>
                <w:ilvl w:val="0"/>
                <w:numId w:val="15"/>
              </w:numPr>
              <w:ind w:left="233" w:hanging="142"/>
            </w:pPr>
            <w:r w:rsidRPr="005B6EFD">
              <w:t>Anal cancer treatment failure; overall survival</w:t>
            </w:r>
          </w:p>
        </w:tc>
      </w:tr>
    </w:tbl>
    <w:p w14:paraId="71C7407E" w14:textId="46E8CC7B" w:rsidR="00C916D3" w:rsidRPr="005B6EFD" w:rsidRDefault="00C916D3" w:rsidP="00C916D3">
      <w:pPr>
        <w:pStyle w:val="TableFigureFooter"/>
      </w:pPr>
      <w:r w:rsidRPr="005B6EFD">
        <w:t>Source: Study reports</w:t>
      </w:r>
    </w:p>
    <w:p w14:paraId="5D4C2EB1" w14:textId="4EFF9919" w:rsidR="00C916D3" w:rsidRPr="005B6EFD" w:rsidRDefault="00C916D3" w:rsidP="00C916D3">
      <w:pPr>
        <w:pStyle w:val="TableFigureFooter"/>
      </w:pPr>
      <w:r w:rsidRPr="005B6EFD">
        <w:t>Notes: *Screening was gradually implemented in some HIV treatment centres in the Netherlands from Dec 1, 2007, mainly for MSM.</w:t>
      </w:r>
    </w:p>
    <w:p w14:paraId="4D3E85D6" w14:textId="4E9AC1B6" w:rsidR="00C916D3" w:rsidRPr="005B6EFD" w:rsidRDefault="00C916D3" w:rsidP="00C916D3">
      <w:pPr>
        <w:pStyle w:val="TableFigureFooter"/>
      </w:pPr>
      <w:r w:rsidRPr="005B6EFD">
        <w:lastRenderedPageBreak/>
        <w:t># Follow-up interval based on the extent of disease and pathological diagnosis.</w:t>
      </w:r>
    </w:p>
    <w:p w14:paraId="76F74018" w14:textId="0F0CB5E1" w:rsidR="00417931" w:rsidRPr="005B6EFD" w:rsidRDefault="00417931" w:rsidP="00C916D3">
      <w:pPr>
        <w:pStyle w:val="TableFigureFooter"/>
      </w:pPr>
      <w:r w:rsidRPr="005B6EFD">
        <w:t>† Assessed using ROBINS-I risk of bias tool for non-randomised studies of interventions</w:t>
      </w:r>
      <w:r w:rsidRPr="005B6EFD">
        <w:rPr>
          <w:rStyle w:val="FootnoteReference"/>
        </w:rPr>
        <w:footnoteReference w:id="33"/>
      </w:r>
    </w:p>
    <w:p w14:paraId="0F1920D9" w14:textId="52BB4FF5" w:rsidR="00C916D3" w:rsidRPr="005B6EFD" w:rsidRDefault="00C916D3" w:rsidP="00C916D3">
      <w:pPr>
        <w:pStyle w:val="TableFigureFooter"/>
      </w:pPr>
      <w:r w:rsidRPr="005B6EFD">
        <w:t>‡ Referral pathways included abnormal cytology findings, incidental HSIL findings, or concerning symptoms of anal malignancy.</w:t>
      </w:r>
    </w:p>
    <w:p w14:paraId="6BCD6228" w14:textId="07CA7F13" w:rsidR="00C916D3" w:rsidRPr="005B6EFD" w:rsidRDefault="00C916D3" w:rsidP="00C916D3">
      <w:pPr>
        <w:pStyle w:val="TableFigureFooter"/>
      </w:pPr>
      <w:r w:rsidRPr="005B6EFD">
        <w:t xml:space="preserve">Abbreviations: ECA = electrocautery ablation, </w:t>
      </w:r>
      <w:r w:rsidR="00B30DA3" w:rsidRPr="005B6EFD">
        <w:t xml:space="preserve">HIV = human immunodeficiency virus, </w:t>
      </w:r>
      <w:r w:rsidRPr="005B6EFD">
        <w:t xml:space="preserve">HPV = human papillomavirus, </w:t>
      </w:r>
      <w:r w:rsidR="0039269E" w:rsidRPr="005B6EFD">
        <w:t xml:space="preserve">HRA = High-Resolution Anoscopy, </w:t>
      </w:r>
      <w:r w:rsidRPr="005B6EFD">
        <w:t>HSIL = high-grade squamous intraepithelial lesions, IRC = infrared coagulation, MSM = men who have sex with men, PLWH = people living with HIV, SCC = squamous cell carcinoma, STD = sexually transmitted disease, TNM = tumour, nodal, and metastatic stage</w:t>
      </w:r>
    </w:p>
    <w:p w14:paraId="345255C8" w14:textId="77777777" w:rsidR="00C916D3" w:rsidRPr="005B6EFD" w:rsidRDefault="00C916D3" w:rsidP="00C916D3">
      <w:pPr>
        <w:pStyle w:val="Heading3"/>
      </w:pPr>
      <w:bookmarkStart w:id="81" w:name="_Toc206597198"/>
      <w:bookmarkStart w:id="82" w:name="_Toc206600205"/>
      <w:r w:rsidRPr="005B6EFD">
        <w:t>Linked evidence of test accuracy</w:t>
      </w:r>
      <w:bookmarkEnd w:id="81"/>
      <w:bookmarkEnd w:id="82"/>
    </w:p>
    <w:p w14:paraId="759D2DB3" w14:textId="2F01AF20" w:rsidR="00C916D3" w:rsidRPr="005B6EFD" w:rsidRDefault="00C916D3" w:rsidP="00C916D3">
      <w:r w:rsidRPr="005B6EFD">
        <w:t xml:space="preserve">The </w:t>
      </w:r>
      <w:r w:rsidR="00B93B98" w:rsidRPr="005B6EFD">
        <w:t xml:space="preserve">investigative </w:t>
      </w:r>
      <w:r w:rsidRPr="005B6EFD">
        <w:t>intervention under consideration in the PICO is a triaged testing strategy, involving anal HPV testing, anal cytology testing and diagnostic HRA. To provide a comprehensive assessment of the test accuracy</w:t>
      </w:r>
      <w:r w:rsidR="00675DCB" w:rsidRPr="005B6EFD">
        <w:t>, both of the following were sought</w:t>
      </w:r>
      <w:r w:rsidRPr="005B6EFD">
        <w:t>:</w:t>
      </w:r>
    </w:p>
    <w:p w14:paraId="52714B51" w14:textId="77777777" w:rsidR="00C916D3" w:rsidRPr="005B6EFD" w:rsidRDefault="00C916D3" w:rsidP="00F456AE">
      <w:pPr>
        <w:pStyle w:val="ListParagraph"/>
        <w:numPr>
          <w:ilvl w:val="6"/>
          <w:numId w:val="29"/>
        </w:numPr>
        <w:ind w:left="851"/>
      </w:pPr>
      <w:r w:rsidRPr="005B6EFD">
        <w:t>Evidence for the test accuracy of the triaged testing strategy (i.e., anal cytology testing triaged by anal HPV testing results for referral to diagnostic HRA).</w:t>
      </w:r>
    </w:p>
    <w:p w14:paraId="7BEBAE6C" w14:textId="258051AA" w:rsidR="00C916D3" w:rsidRPr="005B6EFD" w:rsidRDefault="00C916D3" w:rsidP="00C916D3">
      <w:pPr>
        <w:pStyle w:val="ListParagraph"/>
        <w:ind w:left="851"/>
      </w:pPr>
      <w:r w:rsidRPr="005B6EFD">
        <w:t>Evidence for the test accuracy of the individual investigative tests (anal HPV testing</w:t>
      </w:r>
      <w:r w:rsidR="00D22CAE" w:rsidRPr="005B6EFD">
        <w:t xml:space="preserve">, </w:t>
      </w:r>
      <w:r w:rsidRPr="005B6EFD">
        <w:t>anal cytology testing</w:t>
      </w:r>
      <w:r w:rsidR="00D22CAE" w:rsidRPr="005B6EFD">
        <w:t xml:space="preserve"> and diagnostic HRA</w:t>
      </w:r>
      <w:r w:rsidRPr="005B6EFD">
        <w:t>).</w:t>
      </w:r>
    </w:p>
    <w:p w14:paraId="1EDDE320" w14:textId="067D4635" w:rsidR="00040E56" w:rsidRPr="005B6EFD" w:rsidRDefault="001A4F2A" w:rsidP="001A4F2A">
      <w:r w:rsidRPr="005B6EFD">
        <w:t>Other studies have examined strategies that include</w:t>
      </w:r>
      <w:r w:rsidR="00AB52E9" w:rsidRPr="005B6EFD">
        <w:t xml:space="preserve"> parallel</w:t>
      </w:r>
      <w:r w:rsidRPr="005B6EFD">
        <w:t xml:space="preserve"> </w:t>
      </w:r>
      <w:r w:rsidR="007D7EE9" w:rsidRPr="005B6EFD">
        <w:t xml:space="preserve">testing </w:t>
      </w:r>
      <w:r w:rsidR="005D5F14" w:rsidRPr="005B6EFD">
        <w:t>(also known as co-testing)</w:t>
      </w:r>
      <w:r w:rsidR="007D7EE9" w:rsidRPr="005B6EFD">
        <w:t xml:space="preserve"> </w:t>
      </w:r>
      <w:r w:rsidRPr="005B6EFD">
        <w:t>of anal HPV and cytology</w:t>
      </w:r>
      <w:r w:rsidR="00AB52E9" w:rsidRPr="005B6EFD">
        <w:t xml:space="preserve"> (either for referral to diagnostic HRA or otherwise)</w:t>
      </w:r>
      <w:r w:rsidRPr="005B6EFD">
        <w:t>, as well as HPV testing triaged by cytology results.</w:t>
      </w:r>
      <w:bookmarkStart w:id="83" w:name="_Ref203541359"/>
      <w:r w:rsidR="00040E56" w:rsidRPr="005B6EFD">
        <w:rPr>
          <w:rStyle w:val="FootnoteReference"/>
        </w:rPr>
        <w:footnoteReference w:id="34"/>
      </w:r>
      <w:bookmarkEnd w:id="83"/>
      <w:r w:rsidRPr="005B6EFD">
        <w:t xml:space="preserve"> These have not been included </w:t>
      </w:r>
      <w:r w:rsidR="00F43999" w:rsidRPr="005B6EFD">
        <w:t xml:space="preserve">in this evaluation </w:t>
      </w:r>
      <w:r w:rsidRPr="005B6EFD">
        <w:t xml:space="preserve">as they do not align with the </w:t>
      </w:r>
      <w:r w:rsidR="00F43999" w:rsidRPr="005B6EFD">
        <w:t xml:space="preserve">proposed </w:t>
      </w:r>
      <w:r w:rsidRPr="005B6EFD">
        <w:t>triage</w:t>
      </w:r>
      <w:r w:rsidR="00675DCB" w:rsidRPr="005B6EFD">
        <w:t>d</w:t>
      </w:r>
      <w:r w:rsidRPr="005B6EFD">
        <w:t xml:space="preserve"> testing </w:t>
      </w:r>
      <w:r w:rsidR="00F43999" w:rsidRPr="005B6EFD">
        <w:t>regimen</w:t>
      </w:r>
      <w:r w:rsidRPr="005B6EFD">
        <w:t xml:space="preserve">. </w:t>
      </w:r>
      <w:r w:rsidR="00040E56" w:rsidRPr="005B6EFD">
        <w:t xml:space="preserve">The Anal Cancer Screening Guidelines for </w:t>
      </w:r>
      <w:r w:rsidR="00AB52E9" w:rsidRPr="005B6EFD">
        <w:t xml:space="preserve">PLWH </w:t>
      </w:r>
      <w:r w:rsidR="00040E56" w:rsidRPr="005B6EFD">
        <w:t>published by the ASH</w:t>
      </w:r>
      <w:r w:rsidR="00B41B9D" w:rsidRPr="005B6EFD">
        <w:t>M</w:t>
      </w:r>
      <w:r w:rsidR="00040E56" w:rsidRPr="005B6EFD">
        <w:t xml:space="preserve"> do not recommend co-testing</w:t>
      </w:r>
      <w:r w:rsidR="00FE4E1D" w:rsidRPr="005B6EFD">
        <w:t xml:space="preserve"> </w:t>
      </w:r>
      <w:r w:rsidR="00040E56" w:rsidRPr="005B6EFD">
        <w:t>based on the evidence showing no benefit of co-testing above primary HPV testing</w:t>
      </w:r>
      <w:r w:rsidR="00662DAB" w:rsidRPr="00662DAB">
        <w:rPr>
          <w:vertAlign w:val="superscript"/>
        </w:rPr>
        <w:fldChar w:fldCharType="begin"/>
      </w:r>
      <w:r w:rsidR="00662DAB" w:rsidRPr="00662DAB">
        <w:rPr>
          <w:vertAlign w:val="superscript"/>
        </w:rPr>
        <w:instrText xml:space="preserve"> NOTEREF _Ref222995821 \h </w:instrText>
      </w:r>
      <w:r w:rsidR="00662DAB">
        <w:rPr>
          <w:vertAlign w:val="superscript"/>
        </w:rPr>
        <w:instrText xml:space="preserve"> \* MERGEFORMAT </w:instrText>
      </w:r>
      <w:r w:rsidR="00662DAB" w:rsidRPr="00662DAB">
        <w:rPr>
          <w:vertAlign w:val="superscript"/>
        </w:rPr>
      </w:r>
      <w:r w:rsidR="00662DAB" w:rsidRPr="00662DAB">
        <w:rPr>
          <w:vertAlign w:val="superscript"/>
        </w:rPr>
        <w:fldChar w:fldCharType="separate"/>
      </w:r>
      <w:r w:rsidR="00FC322E">
        <w:rPr>
          <w:vertAlign w:val="superscript"/>
        </w:rPr>
        <w:t>23</w:t>
      </w:r>
      <w:r w:rsidR="00662DAB" w:rsidRPr="00662DAB">
        <w:rPr>
          <w:vertAlign w:val="superscript"/>
        </w:rPr>
        <w:fldChar w:fldCharType="end"/>
      </w:r>
      <w:r w:rsidR="00040E56" w:rsidRPr="005B6EFD">
        <w:t>, unlike the IANS</w:t>
      </w:r>
      <w:r w:rsidR="00B41B9D" w:rsidRPr="005B6EFD">
        <w:t xml:space="preserve"> </w:t>
      </w:r>
      <w:r w:rsidR="00040E56" w:rsidRPr="005B6EFD">
        <w:t>guidelines</w:t>
      </w:r>
      <w:r w:rsidR="00B41B9D" w:rsidRPr="005B6EFD">
        <w:rPr>
          <w:rStyle w:val="FootnoteReference"/>
        </w:rPr>
        <w:footnoteReference w:id="35"/>
      </w:r>
      <w:r w:rsidR="00040E56" w:rsidRPr="005B6EFD">
        <w:t xml:space="preserve"> which include co-testing as a screening option. </w:t>
      </w:r>
    </w:p>
    <w:p w14:paraId="1C8593EF" w14:textId="1C0AE41D" w:rsidR="00A601DE" w:rsidRPr="005B6EFD" w:rsidRDefault="00D22CAE" w:rsidP="00C916D3">
      <w:r w:rsidRPr="005B6EFD">
        <w:t>A summary of applicability of the linked evidence for test accuracy to the PICO is reported in</w:t>
      </w:r>
      <w:r w:rsidR="0040368D">
        <w:t xml:space="preserve"> </w:t>
      </w:r>
      <w:r w:rsidR="0040368D">
        <w:fldChar w:fldCharType="begin"/>
      </w:r>
      <w:r w:rsidR="0040368D">
        <w:instrText xml:space="preserve"> REF _Ref223013440 \h </w:instrText>
      </w:r>
      <w:r w:rsidR="0040368D">
        <w:fldChar w:fldCharType="separate"/>
      </w:r>
      <w:r w:rsidR="00FC322E">
        <w:t xml:space="preserve">Table </w:t>
      </w:r>
      <w:r w:rsidR="00FC322E">
        <w:rPr>
          <w:noProof/>
        </w:rPr>
        <w:t>18</w:t>
      </w:r>
      <w:r w:rsidR="0040368D">
        <w:fldChar w:fldCharType="end"/>
      </w:r>
      <w:r w:rsidR="00F67083">
        <w:t>.</w:t>
      </w:r>
      <w:r w:rsidRPr="005B6EFD">
        <w:t xml:space="preserve"> </w:t>
      </w:r>
      <w:r w:rsidR="00C916D3" w:rsidRPr="005B6EFD">
        <w:t>Most studies examined PLWH, and within this MSM LWH</w:t>
      </w:r>
      <w:r w:rsidR="00B70572" w:rsidRPr="005B6EFD">
        <w:t xml:space="preserve"> (representing</w:t>
      </w:r>
      <w:r w:rsidR="00793575" w:rsidRPr="005B6EFD">
        <w:t xml:space="preserve"> </w:t>
      </w:r>
      <w:r w:rsidR="00C916D3" w:rsidRPr="005B6EFD">
        <w:t xml:space="preserve">approximately </w:t>
      </w:r>
      <w:r w:rsidR="00675DCB" w:rsidRPr="005B6EFD">
        <w:t>7</w:t>
      </w:r>
      <w:r w:rsidR="00DB3020" w:rsidRPr="005B6EFD">
        <w:t>% o</w:t>
      </w:r>
      <w:r w:rsidR="00C916D3" w:rsidRPr="005B6EFD">
        <w:t>f the total PICO population</w:t>
      </w:r>
      <w:r w:rsidR="00B70572" w:rsidRPr="005B6EFD">
        <w:t>)</w:t>
      </w:r>
      <w:r w:rsidR="00C916D3" w:rsidRPr="005B6EFD">
        <w:t>.</w:t>
      </w:r>
      <w:r w:rsidR="00B11CCF" w:rsidRPr="005B6EFD">
        <w:t xml:space="preserve"> </w:t>
      </w:r>
      <w:r w:rsidRPr="005B6EFD">
        <w:t>S</w:t>
      </w:r>
      <w:r w:rsidR="0078486D" w:rsidRPr="005B6EFD">
        <w:t>tudies</w:t>
      </w:r>
      <w:r w:rsidR="00B11CCF" w:rsidRPr="005B6EFD">
        <w:t xml:space="preserve"> were </w:t>
      </w:r>
      <w:r w:rsidRPr="005B6EFD">
        <w:t xml:space="preserve">primarily </w:t>
      </w:r>
      <w:r w:rsidR="00B11CCF" w:rsidRPr="005B6EFD">
        <w:t>conducted in the USA (n=21/4</w:t>
      </w:r>
      <w:r w:rsidRPr="005B6EFD">
        <w:t>8</w:t>
      </w:r>
      <w:r w:rsidR="00B11CCF" w:rsidRPr="005B6EFD">
        <w:t xml:space="preserve">); three were included </w:t>
      </w:r>
      <w:r w:rsidR="003F5C69" w:rsidRPr="005B6EFD">
        <w:t xml:space="preserve">in </w:t>
      </w:r>
      <w:r w:rsidR="397CDE13" w:rsidRPr="005B6EFD">
        <w:t xml:space="preserve">the </w:t>
      </w:r>
      <w:r w:rsidR="00B11CCF" w:rsidRPr="005B6EFD">
        <w:t>Australia</w:t>
      </w:r>
      <w:r w:rsidR="48BF770E" w:rsidRPr="005B6EFD">
        <w:t xml:space="preserve">n </w:t>
      </w:r>
      <w:r w:rsidR="0078048C" w:rsidRPr="005B6EFD">
        <w:t>Study of the Prevention of Anal Cancer (</w:t>
      </w:r>
      <w:r w:rsidR="00B11CCF" w:rsidRPr="005B6EFD">
        <w:t>SPANC</w:t>
      </w:r>
      <w:r w:rsidR="0078048C" w:rsidRPr="005B6EFD">
        <w:t>)</w:t>
      </w:r>
      <w:r w:rsidR="00B11CCF" w:rsidRPr="005B6EFD">
        <w:t xml:space="preserve"> (</w:t>
      </w:r>
      <w:r w:rsidRPr="005B6EFD">
        <w:t xml:space="preserve">for a population of </w:t>
      </w:r>
      <w:r w:rsidR="00B11CCF" w:rsidRPr="005B6EFD">
        <w:t>MSM aged 35 o</w:t>
      </w:r>
      <w:r w:rsidRPr="005B6EFD">
        <w:t>r</w:t>
      </w:r>
      <w:r w:rsidR="00B11CCF" w:rsidRPr="005B6EFD">
        <w:t xml:space="preserve"> older), for HPV testing alone,</w:t>
      </w:r>
      <w:r w:rsidR="00C35F0A" w:rsidRPr="005B6EFD">
        <w:rPr>
          <w:rStyle w:val="FootnoteReference"/>
        </w:rPr>
        <w:footnoteReference w:id="36"/>
      </w:r>
      <w:r w:rsidR="00B11CCF" w:rsidRPr="005B6EFD">
        <w:t xml:space="preserve"> cytology testing alone,</w:t>
      </w:r>
      <w:r w:rsidR="00C35F0A" w:rsidRPr="005B6EFD">
        <w:rPr>
          <w:rStyle w:val="FootnoteReference"/>
        </w:rPr>
        <w:footnoteReference w:id="37"/>
      </w:r>
      <w:r w:rsidR="00B11CCF" w:rsidRPr="005B6EFD">
        <w:t xml:space="preserve"> and triaged cytology testing based on HPV test results</w:t>
      </w:r>
      <w:r w:rsidR="004B4996" w:rsidRPr="004B4996">
        <w:rPr>
          <w:vertAlign w:val="superscript"/>
        </w:rPr>
        <w:fldChar w:fldCharType="begin"/>
      </w:r>
      <w:r w:rsidR="004B4996" w:rsidRPr="004B4996">
        <w:rPr>
          <w:vertAlign w:val="superscript"/>
        </w:rPr>
        <w:instrText xml:space="preserve"> NOTEREF _Ref212202720 \h  \* MERGEFORMAT </w:instrText>
      </w:r>
      <w:r w:rsidR="004B4996" w:rsidRPr="004B4996">
        <w:rPr>
          <w:vertAlign w:val="superscript"/>
        </w:rPr>
      </w:r>
      <w:r w:rsidR="004B4996" w:rsidRPr="004B4996">
        <w:rPr>
          <w:vertAlign w:val="superscript"/>
        </w:rPr>
        <w:fldChar w:fldCharType="separate"/>
      </w:r>
      <w:r w:rsidR="00FC322E">
        <w:rPr>
          <w:vertAlign w:val="superscript"/>
        </w:rPr>
        <w:t>13</w:t>
      </w:r>
      <w:r w:rsidR="004B4996" w:rsidRPr="004B4996">
        <w:rPr>
          <w:vertAlign w:val="superscript"/>
        </w:rPr>
        <w:fldChar w:fldCharType="end"/>
      </w:r>
      <w:r w:rsidR="00997A72" w:rsidRPr="005B6EFD">
        <w:t xml:space="preserve">. </w:t>
      </w:r>
      <w:r w:rsidR="00675DCB" w:rsidRPr="005B6EFD">
        <w:t>The latter</w:t>
      </w:r>
      <w:r w:rsidR="00F43999" w:rsidRPr="005B6EFD">
        <w:t xml:space="preserve"> was the only study which examined the proposed testing strategy</w:t>
      </w:r>
      <w:r w:rsidR="004B4996" w:rsidRPr="004B4996">
        <w:rPr>
          <w:vertAlign w:val="superscript"/>
        </w:rPr>
        <w:fldChar w:fldCharType="begin"/>
      </w:r>
      <w:r w:rsidR="004B4996" w:rsidRPr="004B4996">
        <w:rPr>
          <w:vertAlign w:val="superscript"/>
        </w:rPr>
        <w:instrText xml:space="preserve"> NOTEREF _Ref212202720 \h  \* MERGEFORMAT </w:instrText>
      </w:r>
      <w:r w:rsidR="004B4996" w:rsidRPr="004B4996">
        <w:rPr>
          <w:vertAlign w:val="superscript"/>
        </w:rPr>
      </w:r>
      <w:r w:rsidR="004B4996" w:rsidRPr="004B4996">
        <w:rPr>
          <w:vertAlign w:val="superscript"/>
        </w:rPr>
        <w:fldChar w:fldCharType="separate"/>
      </w:r>
      <w:r w:rsidR="00FC322E">
        <w:rPr>
          <w:vertAlign w:val="superscript"/>
        </w:rPr>
        <w:t>13</w:t>
      </w:r>
      <w:r w:rsidR="004B4996" w:rsidRPr="004B4996">
        <w:rPr>
          <w:vertAlign w:val="superscript"/>
        </w:rPr>
        <w:fldChar w:fldCharType="end"/>
      </w:r>
      <w:r w:rsidR="00F43999" w:rsidRPr="005B6EFD">
        <w:t>.</w:t>
      </w:r>
    </w:p>
    <w:p w14:paraId="07D6F520" w14:textId="01D24505" w:rsidR="0078048C" w:rsidRPr="005B6EFD" w:rsidRDefault="0078048C" w:rsidP="00C916D3">
      <w:r w:rsidRPr="005B6EFD">
        <w:t xml:space="preserve">A variety of panels/assays were used for HPV testing (including PCR, CLART Genomica HPV2, Linear Array, HC2, Cobas 4800, </w:t>
      </w:r>
      <w:r w:rsidRPr="005B6EFD">
        <w:rPr>
          <w:rFonts w:eastAsiaTheme="minorHAnsi"/>
        </w:rPr>
        <w:t xml:space="preserve">Atila Biosystems, </w:t>
      </w:r>
      <w:r w:rsidRPr="005B6EFD">
        <w:t>Abbott RealTime High-Risk HPV assay, INNO-LiPA HPV Genotyping Extra II assay, Cepheid Xpert®HPV and ELISA SPF10-LiPA25), with up to 39 hrHPV genotypes tested (though most tested 13 or 14).</w:t>
      </w:r>
      <w:r w:rsidR="00675DCB" w:rsidRPr="005B6EFD">
        <w:t xml:space="preserve"> Some of these were site agnostic assays listed on the ARTG.</w:t>
      </w:r>
    </w:p>
    <w:p w14:paraId="700D7816" w14:textId="30ECD07D" w:rsidR="00C916D3" w:rsidRPr="005B6EFD" w:rsidRDefault="0040368D" w:rsidP="0040368D">
      <w:pPr>
        <w:pStyle w:val="Caption"/>
      </w:pPr>
      <w:bookmarkStart w:id="84" w:name="_Ref223013440"/>
      <w:bookmarkStart w:id="85" w:name="_Ref203392802"/>
      <w:r>
        <w:lastRenderedPageBreak/>
        <w:t xml:space="preserve">Table </w:t>
      </w:r>
      <w:r>
        <w:fldChar w:fldCharType="begin"/>
      </w:r>
      <w:r>
        <w:instrText xml:space="preserve"> SEQ Table \* ARABIC </w:instrText>
      </w:r>
      <w:r>
        <w:fldChar w:fldCharType="separate"/>
      </w:r>
      <w:r w:rsidR="00FC322E">
        <w:rPr>
          <w:noProof/>
        </w:rPr>
        <w:t>18</w:t>
      </w:r>
      <w:r>
        <w:fldChar w:fldCharType="end"/>
      </w:r>
      <w:bookmarkEnd w:id="84"/>
      <w:r>
        <w:t xml:space="preserve"> </w:t>
      </w:r>
      <w:r w:rsidRPr="006E0F8A">
        <w:t>Summary of applicability of the linked evidence for test accuracy to the PICO (k=48)</w:t>
      </w:r>
      <w:bookmarkEnd w:id="85"/>
    </w:p>
    <w:tbl>
      <w:tblPr>
        <w:tblStyle w:val="TableGrid"/>
        <w:tblW w:w="93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6"/>
        <w:gridCol w:w="1010"/>
        <w:gridCol w:w="1010"/>
        <w:gridCol w:w="1010"/>
        <w:gridCol w:w="1010"/>
        <w:gridCol w:w="1010"/>
        <w:gridCol w:w="1010"/>
        <w:gridCol w:w="1010"/>
        <w:gridCol w:w="1010"/>
      </w:tblGrid>
      <w:tr w:rsidR="008B4537" w:rsidRPr="005B6EFD" w14:paraId="6D341F02" w14:textId="14EB801E" w:rsidTr="00966827">
        <w:tc>
          <w:tcPr>
            <w:tcW w:w="1276" w:type="dxa"/>
            <w:shd w:val="clear" w:color="auto" w:fill="D9D9D9" w:themeFill="background1" w:themeFillShade="D9"/>
            <w:vAlign w:val="center"/>
          </w:tcPr>
          <w:p w14:paraId="4FC4DF53" w14:textId="1F0D43FC" w:rsidR="00C916D3" w:rsidRPr="005B6EFD" w:rsidRDefault="00C916D3" w:rsidP="00B70572">
            <w:pPr>
              <w:pStyle w:val="TableFigureHeading"/>
            </w:pPr>
            <w:r w:rsidRPr="005B6EFD">
              <w:t>Outcome</w:t>
            </w:r>
          </w:p>
        </w:tc>
        <w:tc>
          <w:tcPr>
            <w:tcW w:w="1010" w:type="dxa"/>
            <w:shd w:val="clear" w:color="auto" w:fill="D9D9D9" w:themeFill="background1" w:themeFillShade="D9"/>
            <w:vAlign w:val="center"/>
          </w:tcPr>
          <w:p w14:paraId="4EB84C3E" w14:textId="77777777" w:rsidR="00C916D3" w:rsidRPr="005B6EFD" w:rsidRDefault="00C916D3" w:rsidP="00B70572">
            <w:pPr>
              <w:pStyle w:val="TableFigureHeading"/>
            </w:pPr>
            <w:r w:rsidRPr="005B6EFD">
              <w:t>MSM and TW living with HIV age ≥35 years</w:t>
            </w:r>
          </w:p>
        </w:tc>
        <w:tc>
          <w:tcPr>
            <w:tcW w:w="1010" w:type="dxa"/>
            <w:shd w:val="clear" w:color="auto" w:fill="D9D9D9" w:themeFill="background1" w:themeFillShade="D9"/>
            <w:vAlign w:val="center"/>
          </w:tcPr>
          <w:p w14:paraId="0F51BF3E" w14:textId="77777777" w:rsidR="00C916D3" w:rsidRPr="005B6EFD" w:rsidRDefault="00C916D3" w:rsidP="00B70572">
            <w:pPr>
              <w:pStyle w:val="TableFigureHeading"/>
            </w:pPr>
            <w:r w:rsidRPr="005B6EFD">
              <w:t xml:space="preserve">MSM and TW living without HIV age ≥45 years </w:t>
            </w:r>
          </w:p>
        </w:tc>
        <w:tc>
          <w:tcPr>
            <w:tcW w:w="1010" w:type="dxa"/>
            <w:shd w:val="clear" w:color="auto" w:fill="D9D9D9" w:themeFill="background1" w:themeFillShade="D9"/>
            <w:vAlign w:val="center"/>
          </w:tcPr>
          <w:p w14:paraId="4E226365" w14:textId="77777777" w:rsidR="00C916D3" w:rsidRPr="005B6EFD" w:rsidRDefault="00C916D3" w:rsidP="00B70572">
            <w:pPr>
              <w:pStyle w:val="TableFigureHeading"/>
            </w:pPr>
            <w:r w:rsidRPr="005B6EFD">
              <w:t>Women and MSW living with HIV age ≥45 years</w:t>
            </w:r>
          </w:p>
        </w:tc>
        <w:tc>
          <w:tcPr>
            <w:tcW w:w="1010" w:type="dxa"/>
            <w:shd w:val="clear" w:color="auto" w:fill="D9D9D9" w:themeFill="background1" w:themeFillShade="D9"/>
            <w:vAlign w:val="center"/>
          </w:tcPr>
          <w:p w14:paraId="184C0A89" w14:textId="4CB9FDC4" w:rsidR="00C916D3" w:rsidRPr="005B6EFD" w:rsidRDefault="00C916D3" w:rsidP="00B70572">
            <w:pPr>
              <w:pStyle w:val="TableFigureHeading"/>
            </w:pPr>
            <w:r w:rsidRPr="005B6EFD">
              <w:t>People with previous vulval SCC/HSIL (HPV associated)</w:t>
            </w:r>
          </w:p>
        </w:tc>
        <w:tc>
          <w:tcPr>
            <w:tcW w:w="1010" w:type="dxa"/>
            <w:shd w:val="clear" w:color="auto" w:fill="D9D9D9" w:themeFill="background1" w:themeFillShade="D9"/>
            <w:vAlign w:val="center"/>
          </w:tcPr>
          <w:p w14:paraId="383CF260" w14:textId="77777777" w:rsidR="00C916D3" w:rsidRPr="005B6EFD" w:rsidRDefault="00C916D3" w:rsidP="00B70572">
            <w:pPr>
              <w:pStyle w:val="TableFigureHeading"/>
            </w:pPr>
            <w:r w:rsidRPr="005B6EFD">
              <w:t>SOTR, commencing 10 years post-transplant</w:t>
            </w:r>
          </w:p>
        </w:tc>
        <w:tc>
          <w:tcPr>
            <w:tcW w:w="1010" w:type="dxa"/>
            <w:shd w:val="clear" w:color="auto" w:fill="D9D9D9" w:themeFill="background1" w:themeFillShade="D9"/>
            <w:vAlign w:val="center"/>
          </w:tcPr>
          <w:p w14:paraId="152B2717" w14:textId="16492006" w:rsidR="00C916D3" w:rsidRPr="005B6EFD" w:rsidRDefault="00C916D3" w:rsidP="00B70572">
            <w:pPr>
              <w:pStyle w:val="TableFigureHeading"/>
            </w:pPr>
            <w:r w:rsidRPr="005B6EFD">
              <w:t xml:space="preserve">Patients being </w:t>
            </w:r>
            <w:r w:rsidR="00DC4C6A" w:rsidRPr="005B6EFD">
              <w:t>followed up</w:t>
            </w:r>
            <w:r w:rsidRPr="005B6EFD">
              <w:t xml:space="preserve"> after treatment for anal cancer</w:t>
            </w:r>
          </w:p>
        </w:tc>
        <w:tc>
          <w:tcPr>
            <w:tcW w:w="1010" w:type="dxa"/>
            <w:shd w:val="clear" w:color="auto" w:fill="D9D9D9" w:themeFill="background1" w:themeFillShade="D9"/>
            <w:vAlign w:val="center"/>
          </w:tcPr>
          <w:p w14:paraId="33876B82" w14:textId="0E5E352A" w:rsidR="00C916D3" w:rsidRPr="005B6EFD" w:rsidRDefault="00C916D3" w:rsidP="00B70572">
            <w:pPr>
              <w:pStyle w:val="TableFigureHeading"/>
            </w:pPr>
            <w:r w:rsidRPr="005B6EFD">
              <w:t xml:space="preserve">Patients outside these above groups with incidental anal HSIL </w:t>
            </w:r>
          </w:p>
        </w:tc>
        <w:tc>
          <w:tcPr>
            <w:tcW w:w="1010" w:type="dxa"/>
            <w:shd w:val="clear" w:color="auto" w:fill="D9D9D9" w:themeFill="background1" w:themeFillShade="D9"/>
            <w:vAlign w:val="center"/>
          </w:tcPr>
          <w:p w14:paraId="677FA859" w14:textId="50C70AA6" w:rsidR="00CE0E54" w:rsidRPr="005B6EFD" w:rsidRDefault="00C07591" w:rsidP="00B70572">
            <w:pPr>
              <w:pStyle w:val="TableFigureHeading"/>
              <w:rPr>
                <w:i/>
                <w:iCs/>
              </w:rPr>
            </w:pPr>
            <w:r w:rsidRPr="005B6EFD">
              <w:rPr>
                <w:i/>
                <w:iCs/>
              </w:rPr>
              <w:t>P</w:t>
            </w:r>
            <w:r w:rsidR="00CE0E54" w:rsidRPr="005B6EFD">
              <w:rPr>
                <w:i/>
                <w:iCs/>
              </w:rPr>
              <w:t xml:space="preserve">eople with </w:t>
            </w:r>
            <w:r w:rsidR="00184465" w:rsidRPr="005B6EFD">
              <w:rPr>
                <w:i/>
                <w:iCs/>
              </w:rPr>
              <w:t xml:space="preserve">history of </w:t>
            </w:r>
            <w:r w:rsidR="00CE0E54" w:rsidRPr="005B6EFD">
              <w:rPr>
                <w:i/>
                <w:iCs/>
              </w:rPr>
              <w:t>cervical/vaginal cancer or precursor lesions</w:t>
            </w:r>
            <w:r w:rsidRPr="005B6EFD">
              <w:rPr>
                <w:i/>
                <w:iCs/>
              </w:rPr>
              <w:t xml:space="preserve"> (added by PASC)</w:t>
            </w:r>
          </w:p>
        </w:tc>
      </w:tr>
      <w:tr w:rsidR="008015B0" w:rsidRPr="005B6EFD" w14:paraId="00CD1450" w14:textId="429B5D50" w:rsidTr="00966827">
        <w:tc>
          <w:tcPr>
            <w:tcW w:w="9356" w:type="dxa"/>
            <w:gridSpan w:val="9"/>
            <w:shd w:val="clear" w:color="auto" w:fill="F2F2F2" w:themeFill="background1" w:themeFillShade="F2"/>
          </w:tcPr>
          <w:p w14:paraId="118A8588" w14:textId="58B99BD9" w:rsidR="00B70572" w:rsidRPr="005B6EFD" w:rsidRDefault="00B70572" w:rsidP="00C916D3">
            <w:pPr>
              <w:pStyle w:val="TableFigureHeading"/>
              <w:rPr>
                <w:rFonts w:cs="Arial"/>
              </w:rPr>
            </w:pPr>
            <w:r w:rsidRPr="005B6EFD">
              <w:t>Triaged testing strategy (n=1)</w:t>
            </w:r>
          </w:p>
        </w:tc>
      </w:tr>
      <w:tr w:rsidR="00C916D3" w:rsidRPr="005B6EFD" w14:paraId="2B6BA300" w14:textId="7EF8946D" w:rsidTr="00966827">
        <w:tc>
          <w:tcPr>
            <w:tcW w:w="1276" w:type="dxa"/>
          </w:tcPr>
          <w:p w14:paraId="5441618B" w14:textId="28D47EFD" w:rsidR="00C916D3" w:rsidRPr="005B6EFD" w:rsidRDefault="00C916D3" w:rsidP="00C916D3">
            <w:pPr>
              <w:pStyle w:val="TableText"/>
            </w:pPr>
            <w:r w:rsidRPr="005B6EFD">
              <w:t>Predictive test accuracy</w:t>
            </w:r>
          </w:p>
        </w:tc>
        <w:tc>
          <w:tcPr>
            <w:tcW w:w="1010" w:type="dxa"/>
          </w:tcPr>
          <w:p w14:paraId="6B47EDBB" w14:textId="3949D85B" w:rsidR="00C916D3" w:rsidRPr="005B6EFD" w:rsidRDefault="00C916D3" w:rsidP="00C916D3">
            <w:pPr>
              <w:pStyle w:val="TableText"/>
              <w:rPr>
                <w:rFonts w:cs="Arial"/>
              </w:rPr>
            </w:pPr>
            <w:r w:rsidRPr="005B6EFD">
              <w:rPr>
                <w:rFonts w:cs="Arial"/>
              </w:rPr>
              <w:t>1*</w:t>
            </w:r>
          </w:p>
        </w:tc>
        <w:tc>
          <w:tcPr>
            <w:tcW w:w="1010" w:type="dxa"/>
          </w:tcPr>
          <w:p w14:paraId="41780FC7" w14:textId="60FDDE45" w:rsidR="00C916D3" w:rsidRPr="005B6EFD" w:rsidRDefault="00C916D3" w:rsidP="00C916D3">
            <w:pPr>
              <w:pStyle w:val="TableText"/>
              <w:rPr>
                <w:rFonts w:cs="Arial"/>
              </w:rPr>
            </w:pPr>
            <w:r w:rsidRPr="005B6EFD">
              <w:rPr>
                <w:rFonts w:cs="Arial"/>
              </w:rPr>
              <w:t>1*†</w:t>
            </w:r>
          </w:p>
        </w:tc>
        <w:tc>
          <w:tcPr>
            <w:tcW w:w="1010" w:type="dxa"/>
          </w:tcPr>
          <w:p w14:paraId="36020DE6" w14:textId="1AA5315A" w:rsidR="00C916D3" w:rsidRPr="005B6EFD" w:rsidRDefault="00C916D3" w:rsidP="00C916D3">
            <w:pPr>
              <w:pStyle w:val="TableText"/>
              <w:rPr>
                <w:rFonts w:cs="Arial"/>
              </w:rPr>
            </w:pPr>
            <w:r w:rsidRPr="005B6EFD">
              <w:rPr>
                <w:rFonts w:cs="Arial"/>
              </w:rPr>
              <w:t>-</w:t>
            </w:r>
          </w:p>
        </w:tc>
        <w:tc>
          <w:tcPr>
            <w:tcW w:w="1010" w:type="dxa"/>
          </w:tcPr>
          <w:p w14:paraId="07DC0AC6" w14:textId="69B18F36" w:rsidR="00C916D3" w:rsidRPr="005B6EFD" w:rsidRDefault="00C916D3" w:rsidP="00C916D3">
            <w:pPr>
              <w:pStyle w:val="TableText"/>
              <w:rPr>
                <w:rFonts w:cs="Arial"/>
              </w:rPr>
            </w:pPr>
            <w:r w:rsidRPr="005B6EFD">
              <w:rPr>
                <w:rFonts w:cs="Arial"/>
              </w:rPr>
              <w:t>-</w:t>
            </w:r>
          </w:p>
        </w:tc>
        <w:tc>
          <w:tcPr>
            <w:tcW w:w="1010" w:type="dxa"/>
          </w:tcPr>
          <w:p w14:paraId="1F95F5B8" w14:textId="630620EB" w:rsidR="00C916D3" w:rsidRPr="005B6EFD" w:rsidRDefault="00C916D3" w:rsidP="00C916D3">
            <w:pPr>
              <w:pStyle w:val="TableText"/>
              <w:rPr>
                <w:rFonts w:cs="Arial"/>
              </w:rPr>
            </w:pPr>
            <w:r w:rsidRPr="005B6EFD">
              <w:rPr>
                <w:rFonts w:cs="Arial"/>
              </w:rPr>
              <w:t>-</w:t>
            </w:r>
          </w:p>
        </w:tc>
        <w:tc>
          <w:tcPr>
            <w:tcW w:w="1010" w:type="dxa"/>
          </w:tcPr>
          <w:p w14:paraId="570058A0" w14:textId="3B97ED36" w:rsidR="00C916D3" w:rsidRPr="005B6EFD" w:rsidRDefault="00C916D3" w:rsidP="00C916D3">
            <w:pPr>
              <w:pStyle w:val="TableText"/>
              <w:rPr>
                <w:rFonts w:cs="Arial"/>
              </w:rPr>
            </w:pPr>
            <w:r w:rsidRPr="005B6EFD">
              <w:rPr>
                <w:rFonts w:cs="Arial"/>
              </w:rPr>
              <w:t>-</w:t>
            </w:r>
          </w:p>
        </w:tc>
        <w:tc>
          <w:tcPr>
            <w:tcW w:w="1010" w:type="dxa"/>
          </w:tcPr>
          <w:p w14:paraId="4354E896" w14:textId="401DDB31" w:rsidR="00C916D3" w:rsidRPr="005B6EFD" w:rsidRDefault="00C916D3" w:rsidP="00C916D3">
            <w:pPr>
              <w:pStyle w:val="TableText"/>
              <w:rPr>
                <w:rFonts w:cs="Arial"/>
              </w:rPr>
            </w:pPr>
            <w:r w:rsidRPr="005B6EFD">
              <w:rPr>
                <w:rFonts w:cs="Arial"/>
              </w:rPr>
              <w:t>-</w:t>
            </w:r>
          </w:p>
        </w:tc>
        <w:tc>
          <w:tcPr>
            <w:tcW w:w="1010" w:type="dxa"/>
          </w:tcPr>
          <w:p w14:paraId="73CDD467" w14:textId="68F73B9A" w:rsidR="00CE0E54" w:rsidRPr="005B6EFD" w:rsidRDefault="00D22CAE" w:rsidP="00C916D3">
            <w:pPr>
              <w:pStyle w:val="TableText"/>
              <w:rPr>
                <w:rFonts w:cs="Arial"/>
              </w:rPr>
            </w:pPr>
            <w:r w:rsidRPr="005B6EFD">
              <w:rPr>
                <w:rFonts w:cs="Arial"/>
              </w:rPr>
              <w:t>-</w:t>
            </w:r>
          </w:p>
        </w:tc>
      </w:tr>
      <w:tr w:rsidR="008015B0" w:rsidRPr="005B6EFD" w14:paraId="1AACF13B" w14:textId="40CB8C61" w:rsidTr="00966827">
        <w:tc>
          <w:tcPr>
            <w:tcW w:w="9356" w:type="dxa"/>
            <w:gridSpan w:val="9"/>
            <w:shd w:val="clear" w:color="auto" w:fill="F2F2F2" w:themeFill="background1" w:themeFillShade="F2"/>
          </w:tcPr>
          <w:p w14:paraId="4567DEC9" w14:textId="48F04425" w:rsidR="00B70572" w:rsidRPr="005B6EFD" w:rsidRDefault="00B70572" w:rsidP="00C916D3">
            <w:pPr>
              <w:pStyle w:val="TableFigureHeading"/>
              <w:rPr>
                <w:rFonts w:cs="Arial"/>
              </w:rPr>
            </w:pPr>
            <w:r w:rsidRPr="005B6EFD">
              <w:t>Anal HPV testing (n=29)</w:t>
            </w:r>
          </w:p>
        </w:tc>
      </w:tr>
      <w:tr w:rsidR="00B70572" w:rsidRPr="005B6EFD" w14:paraId="1EA2A983" w14:textId="77777777" w:rsidTr="00966827">
        <w:tc>
          <w:tcPr>
            <w:tcW w:w="1276" w:type="dxa"/>
          </w:tcPr>
          <w:p w14:paraId="6E87FD99" w14:textId="46E1E03B" w:rsidR="00B70572" w:rsidRPr="005B6EFD" w:rsidRDefault="00B70572" w:rsidP="00B70572">
            <w:pPr>
              <w:pStyle w:val="TableText"/>
            </w:pPr>
            <w:r w:rsidRPr="005B6EFD">
              <w:t>Predictive test accuracy</w:t>
            </w:r>
          </w:p>
        </w:tc>
        <w:tc>
          <w:tcPr>
            <w:tcW w:w="1010" w:type="dxa"/>
          </w:tcPr>
          <w:p w14:paraId="7218D6EE" w14:textId="62641BC3" w:rsidR="00B70572" w:rsidRPr="005B6EFD" w:rsidRDefault="00B70572" w:rsidP="00B70572">
            <w:pPr>
              <w:pStyle w:val="TableText"/>
              <w:rPr>
                <w:rFonts w:cs="Arial"/>
              </w:rPr>
            </w:pPr>
            <w:r w:rsidRPr="005B6EFD">
              <w:rPr>
                <w:rFonts w:cs="Arial"/>
              </w:rPr>
              <w:t>1*</w:t>
            </w:r>
          </w:p>
        </w:tc>
        <w:tc>
          <w:tcPr>
            <w:tcW w:w="1010" w:type="dxa"/>
          </w:tcPr>
          <w:p w14:paraId="3DFA6E82" w14:textId="3589E9FF" w:rsidR="00B70572" w:rsidRPr="005B6EFD" w:rsidRDefault="00B70572" w:rsidP="00B70572">
            <w:pPr>
              <w:pStyle w:val="TableText"/>
              <w:rPr>
                <w:rFonts w:cs="Arial"/>
              </w:rPr>
            </w:pPr>
            <w:r w:rsidRPr="005B6EFD">
              <w:rPr>
                <w:rFonts w:cs="Arial"/>
              </w:rPr>
              <w:t>1*†</w:t>
            </w:r>
          </w:p>
        </w:tc>
        <w:tc>
          <w:tcPr>
            <w:tcW w:w="1010" w:type="dxa"/>
          </w:tcPr>
          <w:p w14:paraId="4B6E496B" w14:textId="06E2B388" w:rsidR="00B70572" w:rsidRPr="005B6EFD" w:rsidRDefault="00B70572" w:rsidP="00B70572">
            <w:pPr>
              <w:pStyle w:val="TableText"/>
              <w:rPr>
                <w:rFonts w:cs="Arial"/>
              </w:rPr>
            </w:pPr>
            <w:r w:rsidRPr="005B6EFD">
              <w:rPr>
                <w:rFonts w:cs="Arial"/>
              </w:rPr>
              <w:t>-</w:t>
            </w:r>
          </w:p>
        </w:tc>
        <w:tc>
          <w:tcPr>
            <w:tcW w:w="1010" w:type="dxa"/>
          </w:tcPr>
          <w:p w14:paraId="61035FB1" w14:textId="345F007E" w:rsidR="00B70572" w:rsidRPr="005B6EFD" w:rsidRDefault="00B70572" w:rsidP="00B70572">
            <w:pPr>
              <w:pStyle w:val="TableText"/>
              <w:rPr>
                <w:rFonts w:cs="Arial"/>
              </w:rPr>
            </w:pPr>
            <w:r w:rsidRPr="005B6EFD">
              <w:rPr>
                <w:rFonts w:cs="Arial"/>
              </w:rPr>
              <w:t>-</w:t>
            </w:r>
          </w:p>
        </w:tc>
        <w:tc>
          <w:tcPr>
            <w:tcW w:w="1010" w:type="dxa"/>
          </w:tcPr>
          <w:p w14:paraId="597AF0A0" w14:textId="32AF5A82" w:rsidR="00B70572" w:rsidRPr="005B6EFD" w:rsidRDefault="00B70572" w:rsidP="00B70572">
            <w:pPr>
              <w:pStyle w:val="TableText"/>
              <w:rPr>
                <w:rFonts w:cs="Arial"/>
              </w:rPr>
            </w:pPr>
            <w:r w:rsidRPr="005B6EFD">
              <w:rPr>
                <w:rFonts w:cs="Arial"/>
              </w:rPr>
              <w:t>-</w:t>
            </w:r>
          </w:p>
        </w:tc>
        <w:tc>
          <w:tcPr>
            <w:tcW w:w="1010" w:type="dxa"/>
          </w:tcPr>
          <w:p w14:paraId="5C6E1678" w14:textId="0C2FF1B7" w:rsidR="00B70572" w:rsidRPr="005B6EFD" w:rsidRDefault="00B70572" w:rsidP="00B70572">
            <w:pPr>
              <w:pStyle w:val="TableText"/>
              <w:rPr>
                <w:rFonts w:cs="Arial"/>
              </w:rPr>
            </w:pPr>
            <w:r w:rsidRPr="005B6EFD">
              <w:rPr>
                <w:rFonts w:cs="Arial"/>
              </w:rPr>
              <w:t>-</w:t>
            </w:r>
          </w:p>
        </w:tc>
        <w:tc>
          <w:tcPr>
            <w:tcW w:w="1010" w:type="dxa"/>
          </w:tcPr>
          <w:p w14:paraId="0660EC76" w14:textId="2658ADB5" w:rsidR="00B70572" w:rsidRPr="005B6EFD" w:rsidRDefault="00B70572" w:rsidP="00B70572">
            <w:pPr>
              <w:pStyle w:val="TableText"/>
              <w:rPr>
                <w:rFonts w:cs="Arial"/>
              </w:rPr>
            </w:pPr>
            <w:r w:rsidRPr="005B6EFD">
              <w:rPr>
                <w:rFonts w:cs="Arial"/>
              </w:rPr>
              <w:t>-</w:t>
            </w:r>
          </w:p>
        </w:tc>
        <w:tc>
          <w:tcPr>
            <w:tcW w:w="1010" w:type="dxa"/>
          </w:tcPr>
          <w:p w14:paraId="4F5C2FCD" w14:textId="155C1140" w:rsidR="00B70572" w:rsidRPr="005B6EFD" w:rsidRDefault="00B70572" w:rsidP="00B70572">
            <w:pPr>
              <w:pStyle w:val="TableText"/>
              <w:rPr>
                <w:rFonts w:cs="Arial"/>
              </w:rPr>
            </w:pPr>
            <w:r w:rsidRPr="005B6EFD">
              <w:rPr>
                <w:rFonts w:cs="Arial"/>
              </w:rPr>
              <w:t>-</w:t>
            </w:r>
          </w:p>
        </w:tc>
      </w:tr>
      <w:tr w:rsidR="00B70572" w:rsidRPr="005B6EFD" w14:paraId="26AFBA84" w14:textId="170DF97D" w:rsidTr="00966827">
        <w:tc>
          <w:tcPr>
            <w:tcW w:w="1276" w:type="dxa"/>
          </w:tcPr>
          <w:p w14:paraId="51B74EB6" w14:textId="283F293C" w:rsidR="00B70572" w:rsidRPr="005B6EFD" w:rsidRDefault="00B70572" w:rsidP="00B70572">
            <w:pPr>
              <w:pStyle w:val="TableText"/>
            </w:pPr>
            <w:r w:rsidRPr="005B6EFD">
              <w:t>Cross-sectional test accuracy</w:t>
            </w:r>
          </w:p>
        </w:tc>
        <w:tc>
          <w:tcPr>
            <w:tcW w:w="1010" w:type="dxa"/>
          </w:tcPr>
          <w:p w14:paraId="0053901C" w14:textId="1A1DA676" w:rsidR="00B70572" w:rsidRPr="005B6EFD" w:rsidRDefault="00B70572" w:rsidP="00B70572">
            <w:pPr>
              <w:pStyle w:val="TableText"/>
              <w:rPr>
                <w:rFonts w:cs="Arial"/>
              </w:rPr>
            </w:pPr>
            <w:r w:rsidRPr="005B6EFD">
              <w:rPr>
                <w:rFonts w:cs="Arial"/>
              </w:rPr>
              <w:t>24</w:t>
            </w:r>
          </w:p>
        </w:tc>
        <w:tc>
          <w:tcPr>
            <w:tcW w:w="1010" w:type="dxa"/>
          </w:tcPr>
          <w:p w14:paraId="20CC3C8B" w14:textId="7E87B12A" w:rsidR="00B70572" w:rsidRPr="005B6EFD" w:rsidRDefault="00B70572" w:rsidP="00B70572">
            <w:pPr>
              <w:pStyle w:val="TableText"/>
              <w:rPr>
                <w:rFonts w:cs="Arial"/>
              </w:rPr>
            </w:pPr>
            <w:r w:rsidRPr="005B6EFD">
              <w:rPr>
                <w:rFonts w:cs="Arial"/>
              </w:rPr>
              <w:t>9</w:t>
            </w:r>
            <w:r w:rsidR="00B73DB4" w:rsidRPr="005B6EFD">
              <w:rPr>
                <w:rFonts w:cs="Arial"/>
              </w:rPr>
              <w:t>‡</w:t>
            </w:r>
          </w:p>
        </w:tc>
        <w:tc>
          <w:tcPr>
            <w:tcW w:w="1010" w:type="dxa"/>
          </w:tcPr>
          <w:p w14:paraId="563B6714" w14:textId="36A49038" w:rsidR="00B70572" w:rsidRPr="005B6EFD" w:rsidRDefault="00B70572" w:rsidP="00B70572">
            <w:pPr>
              <w:pStyle w:val="TableText"/>
              <w:rPr>
                <w:rFonts w:cs="Arial"/>
              </w:rPr>
            </w:pPr>
            <w:r w:rsidRPr="005B6EFD">
              <w:rPr>
                <w:rFonts w:cs="Arial"/>
              </w:rPr>
              <w:t>9</w:t>
            </w:r>
          </w:p>
        </w:tc>
        <w:tc>
          <w:tcPr>
            <w:tcW w:w="1010" w:type="dxa"/>
          </w:tcPr>
          <w:p w14:paraId="3FEE568A" w14:textId="623D86D7" w:rsidR="00B70572" w:rsidRPr="005B6EFD" w:rsidRDefault="00B70572" w:rsidP="00B70572">
            <w:pPr>
              <w:pStyle w:val="TableText"/>
              <w:rPr>
                <w:rFonts w:cs="Arial"/>
              </w:rPr>
            </w:pPr>
            <w:r w:rsidRPr="005B6EFD">
              <w:rPr>
                <w:rFonts w:cs="Arial"/>
              </w:rPr>
              <w:t>-</w:t>
            </w:r>
          </w:p>
        </w:tc>
        <w:tc>
          <w:tcPr>
            <w:tcW w:w="1010" w:type="dxa"/>
          </w:tcPr>
          <w:p w14:paraId="357AB1AB" w14:textId="6D6ABF6B" w:rsidR="00B70572" w:rsidRPr="005B6EFD" w:rsidRDefault="00B70572" w:rsidP="00B70572">
            <w:pPr>
              <w:pStyle w:val="TableText"/>
              <w:rPr>
                <w:rFonts w:cs="Arial"/>
              </w:rPr>
            </w:pPr>
            <w:r w:rsidRPr="005B6EFD">
              <w:rPr>
                <w:rFonts w:cs="Arial"/>
              </w:rPr>
              <w:t>2</w:t>
            </w:r>
          </w:p>
        </w:tc>
        <w:tc>
          <w:tcPr>
            <w:tcW w:w="1010" w:type="dxa"/>
          </w:tcPr>
          <w:p w14:paraId="3EFEB62D" w14:textId="333E597E" w:rsidR="00B70572" w:rsidRPr="005B6EFD" w:rsidRDefault="00B70572" w:rsidP="00B70572">
            <w:pPr>
              <w:pStyle w:val="TableText"/>
              <w:rPr>
                <w:rFonts w:cs="Arial"/>
              </w:rPr>
            </w:pPr>
            <w:r w:rsidRPr="005B6EFD">
              <w:rPr>
                <w:rFonts w:cs="Arial"/>
              </w:rPr>
              <w:t>-</w:t>
            </w:r>
          </w:p>
        </w:tc>
        <w:tc>
          <w:tcPr>
            <w:tcW w:w="1010" w:type="dxa"/>
          </w:tcPr>
          <w:p w14:paraId="4C9FBA02" w14:textId="79FC06B8" w:rsidR="00B70572" w:rsidRPr="005B6EFD" w:rsidRDefault="00B70572" w:rsidP="00B70572">
            <w:pPr>
              <w:pStyle w:val="TableText"/>
              <w:rPr>
                <w:rFonts w:cs="Arial"/>
              </w:rPr>
            </w:pPr>
            <w:r w:rsidRPr="005B6EFD">
              <w:rPr>
                <w:rFonts w:cs="Arial"/>
              </w:rPr>
              <w:t>-</w:t>
            </w:r>
          </w:p>
        </w:tc>
        <w:tc>
          <w:tcPr>
            <w:tcW w:w="1010" w:type="dxa"/>
          </w:tcPr>
          <w:p w14:paraId="737FCA58" w14:textId="4EB5F3D6" w:rsidR="00B70572" w:rsidRPr="005B6EFD" w:rsidRDefault="00B70572" w:rsidP="00B70572">
            <w:pPr>
              <w:pStyle w:val="TableText"/>
              <w:rPr>
                <w:rFonts w:cs="Arial"/>
              </w:rPr>
            </w:pPr>
            <w:r w:rsidRPr="005B6EFD">
              <w:rPr>
                <w:rFonts w:cs="Arial"/>
              </w:rPr>
              <w:t>-</w:t>
            </w:r>
          </w:p>
        </w:tc>
      </w:tr>
      <w:tr w:rsidR="008015B0" w:rsidRPr="005B6EFD" w14:paraId="565B7EAE" w14:textId="6228CCA5" w:rsidTr="00966827">
        <w:tc>
          <w:tcPr>
            <w:tcW w:w="9356" w:type="dxa"/>
            <w:gridSpan w:val="9"/>
            <w:shd w:val="clear" w:color="auto" w:fill="F2F2F2" w:themeFill="background1" w:themeFillShade="F2"/>
          </w:tcPr>
          <w:p w14:paraId="0B7F721F" w14:textId="2E128714" w:rsidR="00B70572" w:rsidRPr="005B6EFD" w:rsidRDefault="00B70572" w:rsidP="00B70572">
            <w:pPr>
              <w:pStyle w:val="TableFigureHeading"/>
              <w:rPr>
                <w:rFonts w:cs="Arial"/>
              </w:rPr>
            </w:pPr>
            <w:r w:rsidRPr="005B6EFD">
              <w:t>Anal cytology testing (n=32)</w:t>
            </w:r>
          </w:p>
        </w:tc>
      </w:tr>
      <w:tr w:rsidR="00B70572" w:rsidRPr="005B6EFD" w14:paraId="6CC8AE04" w14:textId="4864FA5D" w:rsidTr="00966827">
        <w:tc>
          <w:tcPr>
            <w:tcW w:w="1276" w:type="dxa"/>
          </w:tcPr>
          <w:p w14:paraId="246DFCD7" w14:textId="69C8BC52" w:rsidR="00B70572" w:rsidRPr="005B6EFD" w:rsidRDefault="00B70572" w:rsidP="00B70572">
            <w:pPr>
              <w:pStyle w:val="TableText"/>
            </w:pPr>
            <w:r w:rsidRPr="005B6EFD">
              <w:t>Predictive test accuracy</w:t>
            </w:r>
          </w:p>
        </w:tc>
        <w:tc>
          <w:tcPr>
            <w:tcW w:w="1010" w:type="dxa"/>
          </w:tcPr>
          <w:p w14:paraId="2A899661" w14:textId="7DD2172B" w:rsidR="00B70572" w:rsidRPr="005B6EFD" w:rsidRDefault="00B70572" w:rsidP="00B70572">
            <w:pPr>
              <w:pStyle w:val="TableText"/>
              <w:rPr>
                <w:rFonts w:cs="Arial"/>
              </w:rPr>
            </w:pPr>
            <w:r w:rsidRPr="005B6EFD">
              <w:rPr>
                <w:rFonts w:cs="Arial"/>
              </w:rPr>
              <w:t>1*</w:t>
            </w:r>
          </w:p>
        </w:tc>
        <w:tc>
          <w:tcPr>
            <w:tcW w:w="1010" w:type="dxa"/>
          </w:tcPr>
          <w:p w14:paraId="7B5ACBA5" w14:textId="7FCFCBB2" w:rsidR="00B70572" w:rsidRPr="005B6EFD" w:rsidRDefault="00B70572" w:rsidP="00B70572">
            <w:pPr>
              <w:pStyle w:val="TableText"/>
              <w:rPr>
                <w:rFonts w:cs="Arial"/>
              </w:rPr>
            </w:pPr>
            <w:r w:rsidRPr="005B6EFD">
              <w:rPr>
                <w:rFonts w:cs="Arial"/>
              </w:rPr>
              <w:t>1*†</w:t>
            </w:r>
          </w:p>
        </w:tc>
        <w:tc>
          <w:tcPr>
            <w:tcW w:w="1010" w:type="dxa"/>
          </w:tcPr>
          <w:p w14:paraId="654372EC" w14:textId="0CCAA842" w:rsidR="00B70572" w:rsidRPr="005B6EFD" w:rsidRDefault="00B70572" w:rsidP="00B70572">
            <w:pPr>
              <w:pStyle w:val="TableText"/>
              <w:rPr>
                <w:rFonts w:cs="Arial"/>
              </w:rPr>
            </w:pPr>
            <w:r w:rsidRPr="005B6EFD">
              <w:rPr>
                <w:rFonts w:cs="Arial"/>
              </w:rPr>
              <w:t>-</w:t>
            </w:r>
          </w:p>
        </w:tc>
        <w:tc>
          <w:tcPr>
            <w:tcW w:w="1010" w:type="dxa"/>
          </w:tcPr>
          <w:p w14:paraId="679CBCD8" w14:textId="3162AB6A" w:rsidR="00B70572" w:rsidRPr="005B6EFD" w:rsidRDefault="00B70572" w:rsidP="00B70572">
            <w:pPr>
              <w:pStyle w:val="TableText"/>
              <w:rPr>
                <w:rFonts w:cs="Arial"/>
              </w:rPr>
            </w:pPr>
            <w:r w:rsidRPr="005B6EFD">
              <w:rPr>
                <w:rFonts w:cs="Arial"/>
              </w:rPr>
              <w:t>-</w:t>
            </w:r>
          </w:p>
        </w:tc>
        <w:tc>
          <w:tcPr>
            <w:tcW w:w="1010" w:type="dxa"/>
          </w:tcPr>
          <w:p w14:paraId="0305A701" w14:textId="73833EE0" w:rsidR="00B70572" w:rsidRPr="005B6EFD" w:rsidRDefault="00B70572" w:rsidP="00B70572">
            <w:pPr>
              <w:pStyle w:val="TableText"/>
              <w:rPr>
                <w:rFonts w:cs="Arial"/>
              </w:rPr>
            </w:pPr>
            <w:r w:rsidRPr="005B6EFD">
              <w:rPr>
                <w:rFonts w:cs="Arial"/>
              </w:rPr>
              <w:t>-</w:t>
            </w:r>
          </w:p>
        </w:tc>
        <w:tc>
          <w:tcPr>
            <w:tcW w:w="1010" w:type="dxa"/>
          </w:tcPr>
          <w:p w14:paraId="0AE4807F" w14:textId="78BD7250" w:rsidR="00B70572" w:rsidRPr="005B6EFD" w:rsidRDefault="00B70572" w:rsidP="00B70572">
            <w:pPr>
              <w:pStyle w:val="TableText"/>
              <w:rPr>
                <w:rFonts w:cs="Arial"/>
              </w:rPr>
            </w:pPr>
            <w:r w:rsidRPr="005B6EFD">
              <w:rPr>
                <w:rFonts w:cs="Arial"/>
              </w:rPr>
              <w:t>-</w:t>
            </w:r>
          </w:p>
        </w:tc>
        <w:tc>
          <w:tcPr>
            <w:tcW w:w="1010" w:type="dxa"/>
          </w:tcPr>
          <w:p w14:paraId="7B224547" w14:textId="1A448786" w:rsidR="00B70572" w:rsidRPr="005B6EFD" w:rsidRDefault="00B70572" w:rsidP="00B70572">
            <w:pPr>
              <w:pStyle w:val="TableText"/>
              <w:rPr>
                <w:rFonts w:cs="Arial"/>
              </w:rPr>
            </w:pPr>
            <w:r w:rsidRPr="005B6EFD">
              <w:rPr>
                <w:rFonts w:cs="Arial"/>
              </w:rPr>
              <w:t>-</w:t>
            </w:r>
          </w:p>
        </w:tc>
        <w:tc>
          <w:tcPr>
            <w:tcW w:w="1010" w:type="dxa"/>
          </w:tcPr>
          <w:p w14:paraId="5E866461" w14:textId="7AEE0D41" w:rsidR="00B70572" w:rsidRPr="005B6EFD" w:rsidRDefault="00A84BD0" w:rsidP="00B70572">
            <w:pPr>
              <w:pStyle w:val="TableText"/>
              <w:rPr>
                <w:rFonts w:cs="Arial"/>
              </w:rPr>
            </w:pPr>
            <w:r w:rsidRPr="005B6EFD">
              <w:rPr>
                <w:rFonts w:cs="Arial"/>
              </w:rPr>
              <w:t>-</w:t>
            </w:r>
          </w:p>
        </w:tc>
      </w:tr>
      <w:tr w:rsidR="00B70572" w:rsidRPr="005B6EFD" w14:paraId="1EB94D3A" w14:textId="77777777" w:rsidTr="00966827">
        <w:tc>
          <w:tcPr>
            <w:tcW w:w="1276" w:type="dxa"/>
          </w:tcPr>
          <w:p w14:paraId="033FEE75" w14:textId="5DB2C338" w:rsidR="00B70572" w:rsidRPr="005B6EFD" w:rsidRDefault="00B70572" w:rsidP="00B70572">
            <w:pPr>
              <w:pStyle w:val="TableText"/>
            </w:pPr>
            <w:r w:rsidRPr="005B6EFD">
              <w:t>Cross-sectional test accuracy</w:t>
            </w:r>
          </w:p>
        </w:tc>
        <w:tc>
          <w:tcPr>
            <w:tcW w:w="1010" w:type="dxa"/>
          </w:tcPr>
          <w:p w14:paraId="46ABA17F" w14:textId="2DF81BA1" w:rsidR="00B70572" w:rsidRPr="005B6EFD" w:rsidRDefault="00B70572" w:rsidP="00B70572">
            <w:pPr>
              <w:pStyle w:val="TableText"/>
              <w:rPr>
                <w:rFonts w:cs="Arial"/>
              </w:rPr>
            </w:pPr>
            <w:r w:rsidRPr="005B6EFD">
              <w:rPr>
                <w:rFonts w:cs="Arial"/>
              </w:rPr>
              <w:t>27</w:t>
            </w:r>
          </w:p>
        </w:tc>
        <w:tc>
          <w:tcPr>
            <w:tcW w:w="1010" w:type="dxa"/>
          </w:tcPr>
          <w:p w14:paraId="415F584F" w14:textId="1D3B2864" w:rsidR="00B70572" w:rsidRPr="005B6EFD" w:rsidRDefault="00B70572" w:rsidP="00B70572">
            <w:pPr>
              <w:pStyle w:val="TableText"/>
              <w:rPr>
                <w:rFonts w:cs="Arial"/>
              </w:rPr>
            </w:pPr>
            <w:r w:rsidRPr="005B6EFD">
              <w:rPr>
                <w:rFonts w:cs="Arial"/>
              </w:rPr>
              <w:t>7</w:t>
            </w:r>
            <w:r w:rsidR="00B73DB4" w:rsidRPr="005B6EFD">
              <w:rPr>
                <w:rFonts w:cs="Arial"/>
              </w:rPr>
              <w:t>‡</w:t>
            </w:r>
          </w:p>
        </w:tc>
        <w:tc>
          <w:tcPr>
            <w:tcW w:w="1010" w:type="dxa"/>
          </w:tcPr>
          <w:p w14:paraId="01CBB102" w14:textId="59F9745F" w:rsidR="00B70572" w:rsidRPr="005B6EFD" w:rsidRDefault="00B70572" w:rsidP="00B70572">
            <w:pPr>
              <w:pStyle w:val="TableText"/>
              <w:rPr>
                <w:rFonts w:cs="Arial"/>
              </w:rPr>
            </w:pPr>
            <w:r w:rsidRPr="005B6EFD">
              <w:rPr>
                <w:rFonts w:cs="Arial"/>
              </w:rPr>
              <w:t>11</w:t>
            </w:r>
          </w:p>
        </w:tc>
        <w:tc>
          <w:tcPr>
            <w:tcW w:w="1010" w:type="dxa"/>
          </w:tcPr>
          <w:p w14:paraId="7E525930" w14:textId="51F24EF5" w:rsidR="00B70572" w:rsidRPr="005B6EFD" w:rsidRDefault="00B70572" w:rsidP="00B70572">
            <w:pPr>
              <w:pStyle w:val="TableText"/>
              <w:rPr>
                <w:rFonts w:cs="Arial"/>
              </w:rPr>
            </w:pPr>
            <w:r w:rsidRPr="005B6EFD">
              <w:rPr>
                <w:rFonts w:cs="Arial"/>
              </w:rPr>
              <w:t>2</w:t>
            </w:r>
          </w:p>
        </w:tc>
        <w:tc>
          <w:tcPr>
            <w:tcW w:w="1010" w:type="dxa"/>
          </w:tcPr>
          <w:p w14:paraId="383480E0" w14:textId="57CBDCCD" w:rsidR="00B70572" w:rsidRPr="005B6EFD" w:rsidRDefault="00B70572" w:rsidP="00B70572">
            <w:pPr>
              <w:pStyle w:val="TableText"/>
              <w:rPr>
                <w:rFonts w:cs="Arial"/>
              </w:rPr>
            </w:pPr>
            <w:r w:rsidRPr="005B6EFD">
              <w:rPr>
                <w:rFonts w:cs="Arial"/>
              </w:rPr>
              <w:t>-</w:t>
            </w:r>
          </w:p>
        </w:tc>
        <w:tc>
          <w:tcPr>
            <w:tcW w:w="1010" w:type="dxa"/>
          </w:tcPr>
          <w:p w14:paraId="5140D423" w14:textId="42E28F78" w:rsidR="00B70572" w:rsidRPr="005B6EFD" w:rsidRDefault="00B70572" w:rsidP="00B70572">
            <w:pPr>
              <w:pStyle w:val="TableText"/>
              <w:rPr>
                <w:rFonts w:cs="Arial"/>
              </w:rPr>
            </w:pPr>
            <w:r w:rsidRPr="005B6EFD">
              <w:rPr>
                <w:rFonts w:cs="Arial"/>
              </w:rPr>
              <w:t>-</w:t>
            </w:r>
          </w:p>
        </w:tc>
        <w:tc>
          <w:tcPr>
            <w:tcW w:w="1010" w:type="dxa"/>
          </w:tcPr>
          <w:p w14:paraId="3F17167C" w14:textId="08A6D71F" w:rsidR="00B70572" w:rsidRPr="005B6EFD" w:rsidRDefault="00B70572" w:rsidP="00B70572">
            <w:pPr>
              <w:pStyle w:val="TableText"/>
              <w:rPr>
                <w:rFonts w:cs="Arial"/>
              </w:rPr>
            </w:pPr>
            <w:r w:rsidRPr="005B6EFD">
              <w:rPr>
                <w:rFonts w:cs="Arial"/>
              </w:rPr>
              <w:t>-</w:t>
            </w:r>
          </w:p>
        </w:tc>
        <w:tc>
          <w:tcPr>
            <w:tcW w:w="1010" w:type="dxa"/>
          </w:tcPr>
          <w:p w14:paraId="73C66FBB" w14:textId="4BD46AD9" w:rsidR="00B70572" w:rsidRPr="005B6EFD" w:rsidRDefault="00A84BD0" w:rsidP="00B70572">
            <w:pPr>
              <w:pStyle w:val="TableText"/>
              <w:rPr>
                <w:rFonts w:cs="Arial"/>
              </w:rPr>
            </w:pPr>
            <w:r w:rsidRPr="005B6EFD">
              <w:rPr>
                <w:rFonts w:cs="Arial"/>
              </w:rPr>
              <w:t>-</w:t>
            </w:r>
          </w:p>
        </w:tc>
      </w:tr>
      <w:tr w:rsidR="008015B0" w:rsidRPr="005B6EFD" w14:paraId="174ECE06" w14:textId="77777777" w:rsidTr="00966827">
        <w:tc>
          <w:tcPr>
            <w:tcW w:w="9356" w:type="dxa"/>
            <w:gridSpan w:val="9"/>
            <w:shd w:val="clear" w:color="auto" w:fill="F2F2F2" w:themeFill="background1" w:themeFillShade="F2"/>
          </w:tcPr>
          <w:p w14:paraId="17C262A3" w14:textId="6FEFABD6" w:rsidR="00B70572" w:rsidRPr="005B6EFD" w:rsidRDefault="00B70572" w:rsidP="00756316">
            <w:pPr>
              <w:pStyle w:val="TableFigureHeading"/>
              <w:rPr>
                <w:rFonts w:cs="Arial"/>
              </w:rPr>
            </w:pPr>
            <w:r w:rsidRPr="005B6EFD">
              <w:t>Diagnostic HRA (n=3)</w:t>
            </w:r>
          </w:p>
        </w:tc>
      </w:tr>
      <w:tr w:rsidR="00B70572" w:rsidRPr="005B6EFD" w14:paraId="656DF9DA" w14:textId="77777777" w:rsidTr="00966827">
        <w:tc>
          <w:tcPr>
            <w:tcW w:w="1276" w:type="dxa"/>
          </w:tcPr>
          <w:p w14:paraId="78DA985B" w14:textId="3C5ECC55" w:rsidR="00B70572" w:rsidRPr="005B6EFD" w:rsidRDefault="00B70572" w:rsidP="00B70572">
            <w:pPr>
              <w:pStyle w:val="TableText"/>
            </w:pPr>
            <w:r w:rsidRPr="005B6EFD">
              <w:t>Cross-sectional test accuracy</w:t>
            </w:r>
          </w:p>
        </w:tc>
        <w:tc>
          <w:tcPr>
            <w:tcW w:w="1010" w:type="dxa"/>
          </w:tcPr>
          <w:p w14:paraId="7513DD6E" w14:textId="14AFB95B" w:rsidR="00B70572" w:rsidRPr="005B6EFD" w:rsidRDefault="00B70572" w:rsidP="00B70572">
            <w:pPr>
              <w:pStyle w:val="TableText"/>
              <w:rPr>
                <w:rFonts w:cs="Arial"/>
              </w:rPr>
            </w:pPr>
            <w:r w:rsidRPr="005B6EFD">
              <w:rPr>
                <w:rFonts w:cs="Arial"/>
              </w:rPr>
              <w:t>2</w:t>
            </w:r>
          </w:p>
        </w:tc>
        <w:tc>
          <w:tcPr>
            <w:tcW w:w="1010" w:type="dxa"/>
          </w:tcPr>
          <w:p w14:paraId="1622C744" w14:textId="27505B8C" w:rsidR="00B70572" w:rsidRPr="005B6EFD" w:rsidRDefault="00B70572" w:rsidP="00B70572">
            <w:pPr>
              <w:pStyle w:val="TableText"/>
              <w:rPr>
                <w:rFonts w:cs="Arial"/>
              </w:rPr>
            </w:pPr>
            <w:r w:rsidRPr="005B6EFD">
              <w:rPr>
                <w:rFonts w:cs="Arial"/>
              </w:rPr>
              <w:t>-</w:t>
            </w:r>
          </w:p>
        </w:tc>
        <w:tc>
          <w:tcPr>
            <w:tcW w:w="1010" w:type="dxa"/>
          </w:tcPr>
          <w:p w14:paraId="4F432A62" w14:textId="24A374EF" w:rsidR="00B70572" w:rsidRPr="005B6EFD" w:rsidRDefault="00B70572" w:rsidP="00B70572">
            <w:pPr>
              <w:pStyle w:val="TableText"/>
              <w:rPr>
                <w:rFonts w:cs="Arial"/>
              </w:rPr>
            </w:pPr>
            <w:r w:rsidRPr="005B6EFD">
              <w:rPr>
                <w:rFonts w:cs="Arial"/>
              </w:rPr>
              <w:t>2</w:t>
            </w:r>
          </w:p>
        </w:tc>
        <w:tc>
          <w:tcPr>
            <w:tcW w:w="1010" w:type="dxa"/>
          </w:tcPr>
          <w:p w14:paraId="5EBDD1A8" w14:textId="273EF64B" w:rsidR="00B70572" w:rsidRPr="005B6EFD" w:rsidRDefault="00B70572" w:rsidP="00B70572">
            <w:pPr>
              <w:pStyle w:val="TableText"/>
              <w:rPr>
                <w:rFonts w:cs="Arial"/>
              </w:rPr>
            </w:pPr>
            <w:r w:rsidRPr="005B6EFD">
              <w:rPr>
                <w:rFonts w:cs="Arial"/>
              </w:rPr>
              <w:t>-</w:t>
            </w:r>
          </w:p>
        </w:tc>
        <w:tc>
          <w:tcPr>
            <w:tcW w:w="1010" w:type="dxa"/>
          </w:tcPr>
          <w:p w14:paraId="332114FD" w14:textId="1AC815BE" w:rsidR="00B70572" w:rsidRPr="005B6EFD" w:rsidRDefault="00B70572" w:rsidP="00B70572">
            <w:pPr>
              <w:pStyle w:val="TableText"/>
              <w:rPr>
                <w:rFonts w:cs="Arial"/>
              </w:rPr>
            </w:pPr>
            <w:r w:rsidRPr="005B6EFD">
              <w:rPr>
                <w:rFonts w:cs="Arial"/>
              </w:rPr>
              <w:t>1</w:t>
            </w:r>
          </w:p>
        </w:tc>
        <w:tc>
          <w:tcPr>
            <w:tcW w:w="1010" w:type="dxa"/>
          </w:tcPr>
          <w:p w14:paraId="172F0A86" w14:textId="7FBB559D" w:rsidR="00B70572" w:rsidRPr="005B6EFD" w:rsidRDefault="00B70572" w:rsidP="00B70572">
            <w:pPr>
              <w:pStyle w:val="TableText"/>
              <w:rPr>
                <w:rFonts w:cs="Arial"/>
              </w:rPr>
            </w:pPr>
            <w:r w:rsidRPr="005B6EFD">
              <w:rPr>
                <w:rFonts w:cs="Arial"/>
              </w:rPr>
              <w:t>-</w:t>
            </w:r>
          </w:p>
        </w:tc>
        <w:tc>
          <w:tcPr>
            <w:tcW w:w="1010" w:type="dxa"/>
          </w:tcPr>
          <w:p w14:paraId="02B37DA4" w14:textId="50D05774" w:rsidR="00B70572" w:rsidRPr="005B6EFD" w:rsidRDefault="00B70572" w:rsidP="00B70572">
            <w:pPr>
              <w:pStyle w:val="TableText"/>
              <w:rPr>
                <w:rFonts w:cs="Arial"/>
              </w:rPr>
            </w:pPr>
            <w:r w:rsidRPr="005B6EFD">
              <w:rPr>
                <w:rFonts w:cs="Arial"/>
              </w:rPr>
              <w:t>-</w:t>
            </w:r>
          </w:p>
        </w:tc>
        <w:tc>
          <w:tcPr>
            <w:tcW w:w="1010" w:type="dxa"/>
          </w:tcPr>
          <w:p w14:paraId="3AE7B094" w14:textId="228384B6" w:rsidR="00B70572" w:rsidRPr="005B6EFD" w:rsidRDefault="00A84BD0" w:rsidP="00B70572">
            <w:pPr>
              <w:pStyle w:val="TableText"/>
              <w:rPr>
                <w:rFonts w:cs="Arial"/>
              </w:rPr>
            </w:pPr>
            <w:r w:rsidRPr="005B6EFD">
              <w:rPr>
                <w:rFonts w:cs="Arial"/>
              </w:rPr>
              <w:t>-</w:t>
            </w:r>
          </w:p>
        </w:tc>
      </w:tr>
    </w:tbl>
    <w:p w14:paraId="2BC06CA9" w14:textId="77777777" w:rsidR="00C916D3" w:rsidRPr="005B6EFD" w:rsidRDefault="00C916D3" w:rsidP="00C916D3">
      <w:pPr>
        <w:pStyle w:val="TableFigureFooter"/>
      </w:pPr>
      <w:r w:rsidRPr="005B6EFD">
        <w:t>Source: Study reports</w:t>
      </w:r>
    </w:p>
    <w:p w14:paraId="208AB9BE" w14:textId="20F84D4C" w:rsidR="00C916D3" w:rsidRPr="005B6EFD" w:rsidRDefault="00C916D3" w:rsidP="00C916D3">
      <w:pPr>
        <w:pStyle w:val="TableFigureFooter"/>
      </w:pPr>
      <w:r w:rsidRPr="005B6EFD">
        <w:t xml:space="preserve">Notes: </w:t>
      </w:r>
      <w:r w:rsidR="00EB5FC6" w:rsidRPr="005B6EFD">
        <w:t>*Transgender women not specified in included sample.</w:t>
      </w:r>
    </w:p>
    <w:p w14:paraId="6ACAAE7A" w14:textId="40CBBD8E" w:rsidR="00C916D3" w:rsidRPr="005B6EFD" w:rsidRDefault="00C916D3" w:rsidP="00C916D3">
      <w:pPr>
        <w:pStyle w:val="TableFigureFooter"/>
      </w:pPr>
      <w:r w:rsidRPr="005B6EFD">
        <w:t>†Including people aged 35 years</w:t>
      </w:r>
      <w:r w:rsidR="00A40A92" w:rsidRPr="005B6EFD">
        <w:t xml:space="preserve"> or older</w:t>
      </w:r>
      <w:r w:rsidRPr="005B6EFD">
        <w:t xml:space="preserve">, therefore not in direct alignment to the PICO </w:t>
      </w:r>
      <w:r w:rsidR="0023699C" w:rsidRPr="005B6EFD">
        <w:t>subpopulation</w:t>
      </w:r>
      <w:r w:rsidRPr="005B6EFD">
        <w:t xml:space="preserve"> of MSM and TW living without HIV age ≥45 years. </w:t>
      </w:r>
    </w:p>
    <w:p w14:paraId="453CF575" w14:textId="4D11A195" w:rsidR="00B73DB4" w:rsidRPr="005B6EFD" w:rsidRDefault="00B73DB4" w:rsidP="00C916D3">
      <w:pPr>
        <w:pStyle w:val="TableFigureFooter"/>
      </w:pPr>
      <w:r w:rsidRPr="005B6EFD">
        <w:t xml:space="preserve">‡An ongoing </w:t>
      </w:r>
      <w:r w:rsidR="001A0D61" w:rsidRPr="005B6EFD">
        <w:t xml:space="preserve">Belgian </w:t>
      </w:r>
      <w:r w:rsidRPr="005B6EFD">
        <w:t>study (NCT07029152</w:t>
      </w:r>
      <w:bookmarkStart w:id="86" w:name="_Ref203468609"/>
      <w:r w:rsidR="001A0D61" w:rsidRPr="005B6EFD">
        <w:rPr>
          <w:rStyle w:val="FootnoteReference"/>
        </w:rPr>
        <w:footnoteReference w:id="38"/>
      </w:r>
      <w:bookmarkEnd w:id="86"/>
      <w:r w:rsidRPr="005B6EFD">
        <w:t>; estimated completion date December 2026) will provide additional evidence on the accuracy of anal HPV genotyping, anal cytology and methylation, together or as separate tests in the prediction of HSIL for MSM not LWH (using PrEP) aged ≥35 years.</w:t>
      </w:r>
      <w:r w:rsidR="001A0D61" w:rsidRPr="005B6EFD">
        <w:t xml:space="preserve"> Given existing data from an Australian cohort (Jin 2025), and cross-sectional accuracy reported in this population for an additional 9 HPV and 7 cytology studies, this new evidence is unlikely to materially impact current findings related to the performance of these tests within the PICO. However, the specification of PrEP usage may be a moderator of results. PrEP coverage is not 100% in MSM, and there is evidence that people using PrEP may engage in higher-risk sexual behaviours, such as condomless anal sex, which can increase exposure to HPV, the primary cause of anal cancer.</w:t>
      </w:r>
    </w:p>
    <w:p w14:paraId="63ED72DD" w14:textId="1F0968D7" w:rsidR="00A601DE" w:rsidRPr="005B6EFD" w:rsidRDefault="00C916D3" w:rsidP="00C916D3">
      <w:pPr>
        <w:pStyle w:val="TableFigureFooter"/>
      </w:pPr>
      <w:r w:rsidRPr="005B6EFD">
        <w:t>Abbreviations:</w:t>
      </w:r>
      <w:r w:rsidR="006D782A" w:rsidRPr="005B6EFD">
        <w:t xml:space="preserve"> </w:t>
      </w:r>
      <w:r w:rsidR="00B30DA3" w:rsidRPr="005B6EFD">
        <w:t xml:space="preserve">HIV = human immunodeficiency virus, </w:t>
      </w:r>
      <w:r w:rsidR="006D782A" w:rsidRPr="005B6EFD">
        <w:t xml:space="preserve">HPV = human papillomavirus, HSIL = high-grade squamous intraepithelial lesions, IRC = infrared coagulation, MSM = men who have sex with men, </w:t>
      </w:r>
      <w:r w:rsidR="00436C77" w:rsidRPr="005B6EFD">
        <w:t xml:space="preserve">MSW = men who have sex with women, </w:t>
      </w:r>
      <w:r w:rsidR="006D782A" w:rsidRPr="005B6EFD">
        <w:t xml:space="preserve">PLWH = people living with HIV, </w:t>
      </w:r>
      <w:r w:rsidR="001A0D61" w:rsidRPr="005B6EFD">
        <w:t xml:space="preserve">PrEP = Pre-Exposure Prophylaxis, </w:t>
      </w:r>
      <w:r w:rsidR="006D782A" w:rsidRPr="005B6EFD">
        <w:t>SCC = squamous cell carcinoma, SOTR = solid organ transplant recipients; STD = sexually transmitted disease, TNM = tumour, nodal, and metastatic stage</w:t>
      </w:r>
      <w:bookmarkStart w:id="87" w:name="_Ref69725659"/>
    </w:p>
    <w:p w14:paraId="502A9C4D" w14:textId="44A27C02" w:rsidR="0078048C" w:rsidRPr="005B6EFD" w:rsidRDefault="0078048C" w:rsidP="0078048C">
      <w:r w:rsidRPr="005B6EFD">
        <w:t>Most test accuracy studies had a low risk of bias across most QUADAS-2 domains</w:t>
      </w:r>
      <w:r w:rsidRPr="005B6EFD">
        <w:rPr>
          <w:rStyle w:val="FootnoteReference"/>
        </w:rPr>
        <w:footnoteReference w:id="39"/>
      </w:r>
      <w:r w:rsidRPr="005B6EFD">
        <w:t xml:space="preserve"> (</w:t>
      </w:r>
      <w:r w:rsidR="00675DCB" w:rsidRPr="005B6EFD">
        <w:t xml:space="preserve">the </w:t>
      </w:r>
      <w:r w:rsidRPr="005B6EFD">
        <w:t xml:space="preserve">tool used to assess risk of bias of diagnostic accuracy studies). </w:t>
      </w:r>
    </w:p>
    <w:p w14:paraId="2E2FB645" w14:textId="3B6042C9" w:rsidR="0078048C" w:rsidRPr="005B6EFD" w:rsidRDefault="00675DCB" w:rsidP="00756316">
      <w:r w:rsidRPr="005B6EFD">
        <w:lastRenderedPageBreak/>
        <w:t>Inverse variance r</w:t>
      </w:r>
      <w:r w:rsidR="0078048C" w:rsidRPr="005B6EFD">
        <w:t xml:space="preserve">andom effects meta-analyses were conducted for each PICO-specified subpopulation. Results were stratified by partial (HPV16, HPV18, HPV16/18) and </w:t>
      </w:r>
      <w:r w:rsidR="00F5187A">
        <w:t>expanded</w:t>
      </w:r>
      <w:r w:rsidR="0078048C" w:rsidRPr="005B6EFD">
        <w:t xml:space="preserve"> (any hrHPV) genotyping for HPV testing, and by ASC-H+ and HSIL+ HRA referral thresholds for cytology testing (aligning with the PICO-specified testing strategy). Only studies which had data extracted (or calculated by the </w:t>
      </w:r>
      <w:r w:rsidRPr="005B6EFD">
        <w:t xml:space="preserve">DCAR </w:t>
      </w:r>
      <w:r w:rsidR="0078048C" w:rsidRPr="005B6EFD">
        <w:t>assessment group based on information provided in study reports) to complete a 2x2 contingency table were included in meta-analyses. Sensitivity analyses including only studies assessed as “low risk of bias” (defined as no “high” risk of bias, 0-2 “unclear” risk of bias across all QUADAS-2 domains) was also completed.</w:t>
      </w:r>
    </w:p>
    <w:p w14:paraId="529B0BE1" w14:textId="4CD823D6" w:rsidR="00B11CCF" w:rsidRPr="005B6EFD" w:rsidRDefault="00B11CCF" w:rsidP="00B11CCF">
      <w:pPr>
        <w:pStyle w:val="Heading5"/>
      </w:pPr>
      <w:r w:rsidRPr="005B6EFD">
        <w:t>Triaged testing</w:t>
      </w:r>
    </w:p>
    <w:p w14:paraId="55F928B2" w14:textId="237D1E0A" w:rsidR="00B11CCF" w:rsidRPr="005B6EFD" w:rsidRDefault="00B11CCF" w:rsidP="00B11CCF">
      <w:r w:rsidRPr="005B6EFD">
        <w:t xml:space="preserve">Jin </w:t>
      </w:r>
      <w:r w:rsidR="008F74CF" w:rsidRPr="005B6EFD">
        <w:t>et al. 202</w:t>
      </w:r>
      <w:r w:rsidR="001A4F2A" w:rsidRPr="005B6EFD">
        <w:t>5</w:t>
      </w:r>
      <w:r w:rsidR="006901FE" w:rsidRPr="005B6EFD">
        <w:rPr>
          <w:vertAlign w:val="superscript"/>
        </w:rPr>
        <w:fldChar w:fldCharType="begin"/>
      </w:r>
      <w:r w:rsidR="006901FE" w:rsidRPr="005B6EFD">
        <w:rPr>
          <w:vertAlign w:val="superscript"/>
        </w:rPr>
        <w:instrText xml:space="preserve"> NOTEREF _Ref212202720 \h  \* MERGEFORMAT </w:instrText>
      </w:r>
      <w:r w:rsidR="006901FE" w:rsidRPr="005B6EFD">
        <w:rPr>
          <w:vertAlign w:val="superscript"/>
        </w:rPr>
      </w:r>
      <w:r w:rsidR="006901FE" w:rsidRPr="005B6EFD">
        <w:rPr>
          <w:vertAlign w:val="superscript"/>
        </w:rPr>
        <w:fldChar w:fldCharType="separate"/>
      </w:r>
      <w:r w:rsidR="00FC322E">
        <w:rPr>
          <w:vertAlign w:val="superscript"/>
        </w:rPr>
        <w:t>13</w:t>
      </w:r>
      <w:r w:rsidR="006901FE" w:rsidRPr="005B6EFD">
        <w:rPr>
          <w:vertAlign w:val="superscript"/>
        </w:rPr>
        <w:fldChar w:fldCharType="end"/>
      </w:r>
      <w:r w:rsidRPr="005B6EFD">
        <w:t xml:space="preserve"> published </w:t>
      </w:r>
      <w:r w:rsidR="00675DCB" w:rsidRPr="005B6EFD">
        <w:t>analysis based on results</w:t>
      </w:r>
      <w:r w:rsidRPr="005B6EFD">
        <w:t xml:space="preserve"> of the </w:t>
      </w:r>
      <w:r w:rsidR="0078048C" w:rsidRPr="005B6EFD">
        <w:t>SPANC study</w:t>
      </w:r>
      <w:r w:rsidRPr="005B6EFD">
        <w:t xml:space="preserve"> examining the use of anal cytology as a triage test (based on HPV testing results</w:t>
      </w:r>
      <w:r w:rsidR="004261A4" w:rsidRPr="005B6EFD">
        <w:t xml:space="preserve"> using </w:t>
      </w:r>
      <w:r w:rsidR="00CD0EF8" w:rsidRPr="005B6EFD">
        <w:t>expanded</w:t>
      </w:r>
      <w:r w:rsidR="00CD0EF8" w:rsidRPr="005B6EFD" w:rsidDel="00CD0EF8">
        <w:t xml:space="preserve"> </w:t>
      </w:r>
      <w:r w:rsidR="004261A4" w:rsidRPr="005B6EFD">
        <w:t>genotyping</w:t>
      </w:r>
      <w:r w:rsidRPr="005B6EFD">
        <w:t xml:space="preserve">; 5 theoretical algorithms were presented). These results were compared with </w:t>
      </w:r>
      <w:r w:rsidR="00675DCB" w:rsidRPr="005B6EFD">
        <w:t xml:space="preserve">anal </w:t>
      </w:r>
      <w:r w:rsidRPr="005B6EFD">
        <w:t xml:space="preserve">cytology testing and </w:t>
      </w:r>
      <w:r w:rsidR="00675DCB" w:rsidRPr="005B6EFD">
        <w:t xml:space="preserve">anal </w:t>
      </w:r>
      <w:r w:rsidRPr="005B6EFD">
        <w:t>HPV testing alone in a three</w:t>
      </w:r>
      <w:r w:rsidRPr="005B6EFD">
        <w:rPr>
          <w:rFonts w:ascii="Cambria Math" w:hAnsi="Cambria Math" w:cs="Cambria Math"/>
        </w:rPr>
        <w:t>‐</w:t>
      </w:r>
      <w:r w:rsidRPr="005B6EFD">
        <w:t xml:space="preserve">year cohort of MSM in Sydney, Australia. </w:t>
      </w:r>
      <w:r w:rsidR="00675DCB" w:rsidRPr="005B6EFD">
        <w:t>The</w:t>
      </w:r>
      <w:r w:rsidRPr="005B6EFD">
        <w:t xml:space="preserve"> study was assessed as having a low risk of bias and was conducted in Australia recently with two of seven PICO </w:t>
      </w:r>
      <w:r w:rsidR="0023699C" w:rsidRPr="005B6EFD">
        <w:t>subpopulation</w:t>
      </w:r>
      <w:r w:rsidRPr="005B6EFD">
        <w:t xml:space="preserve">s (approximately </w:t>
      </w:r>
      <w:r w:rsidR="00DB3020" w:rsidRPr="005B6EFD">
        <w:t>7</w:t>
      </w:r>
      <w:r w:rsidR="00675DCB" w:rsidRPr="005B6EFD">
        <w:t>4</w:t>
      </w:r>
      <w:r w:rsidRPr="005B6EFD">
        <w:t>% of the total PICO population)</w:t>
      </w:r>
      <w:r w:rsidRPr="005B6EFD">
        <w:rPr>
          <w:rStyle w:val="FootnoteReference"/>
        </w:rPr>
        <w:footnoteReference w:id="40"/>
      </w:r>
      <w:r w:rsidRPr="005B6EFD">
        <w:t>, representing excellent applicability</w:t>
      </w:r>
      <w:r w:rsidR="00E74C14" w:rsidRPr="005B6EFD">
        <w:t xml:space="preserve"> to the PICO context</w:t>
      </w:r>
      <w:r w:rsidRPr="005B6EFD">
        <w:t xml:space="preserve">. </w:t>
      </w:r>
      <w:r w:rsidR="001A4F2A" w:rsidRPr="005B6EFD">
        <w:t>I</w:t>
      </w:r>
      <w:r w:rsidR="00B46A9C" w:rsidRPr="005B6EFD">
        <w:t>t was not specified whether</w:t>
      </w:r>
      <w:r w:rsidRPr="005B6EFD">
        <w:t xml:space="preserve"> transgender women were included</w:t>
      </w:r>
      <w:r w:rsidR="00B46A9C" w:rsidRPr="005B6EFD">
        <w:t xml:space="preserve"> or excluded in the study</w:t>
      </w:r>
      <w:r w:rsidRPr="005B6EFD">
        <w:t xml:space="preserve">; it is estimated that transgender women would account for </w:t>
      </w:r>
      <w:r w:rsidR="0078048C" w:rsidRPr="005B6EFD">
        <w:t xml:space="preserve">a small portion </w:t>
      </w:r>
      <w:r w:rsidRPr="005B6EFD">
        <w:t>of the</w:t>
      </w:r>
      <w:r w:rsidR="0078048C" w:rsidRPr="005B6EFD">
        <w:t xml:space="preserve"> </w:t>
      </w:r>
      <w:r w:rsidRPr="005B6EFD">
        <w:t xml:space="preserve">two </w:t>
      </w:r>
      <w:r w:rsidR="0023699C" w:rsidRPr="005B6EFD">
        <w:t>subpopulation</w:t>
      </w:r>
      <w:r w:rsidRPr="005B6EFD">
        <w:t xml:space="preserve">s </w:t>
      </w:r>
      <w:r w:rsidR="19FC09E0" w:rsidRPr="005B6EFD">
        <w:t>(</w:t>
      </w:r>
      <w:r w:rsidRPr="005B6EFD">
        <w:t>including MSM and TW)</w:t>
      </w:r>
      <w:r w:rsidR="001D26E0" w:rsidRPr="005B6EFD">
        <w:t>.</w:t>
      </w:r>
      <w:r w:rsidRPr="005B6EFD">
        <w:rPr>
          <w:rStyle w:val="FootnoteReference"/>
        </w:rPr>
        <w:footnoteReference w:id="41"/>
      </w:r>
      <w:r w:rsidRPr="005B6EFD">
        <w:t xml:space="preserve"> Additionally, MSM living without HIV were aged 35 and older (rather than 45 and older as in the PICO </w:t>
      </w:r>
      <w:r w:rsidR="0023699C" w:rsidRPr="005B6EFD">
        <w:t>subpopulation</w:t>
      </w:r>
      <w:r w:rsidRPr="005B6EFD">
        <w:t>).</w:t>
      </w:r>
    </w:p>
    <w:p w14:paraId="019A9483" w14:textId="1D1622EB" w:rsidR="00B11CCF" w:rsidRPr="005B6EFD" w:rsidRDefault="00F67083" w:rsidP="00F67083">
      <w:pPr>
        <w:pStyle w:val="Caption"/>
      </w:pPr>
      <w:r>
        <w:t xml:space="preserve">Table </w:t>
      </w:r>
      <w:r>
        <w:fldChar w:fldCharType="begin"/>
      </w:r>
      <w:r>
        <w:instrText xml:space="preserve"> SEQ Table \* ARABIC </w:instrText>
      </w:r>
      <w:r>
        <w:fldChar w:fldCharType="separate"/>
      </w:r>
      <w:r w:rsidR="00FC322E">
        <w:rPr>
          <w:noProof/>
        </w:rPr>
        <w:t>19</w:t>
      </w:r>
      <w:r>
        <w:fldChar w:fldCharType="end"/>
      </w:r>
      <w:r>
        <w:t xml:space="preserve"> </w:t>
      </w:r>
      <w:r w:rsidRPr="00E109E1">
        <w:t>Key features of the included test accuracy studies for the triaged testing strategy (k=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88"/>
        <w:gridCol w:w="567"/>
        <w:gridCol w:w="1417"/>
        <w:gridCol w:w="2460"/>
        <w:gridCol w:w="2344"/>
        <w:gridCol w:w="1240"/>
      </w:tblGrid>
      <w:tr w:rsidR="00805F3B" w:rsidRPr="005B6EFD" w14:paraId="53F0AE25" w14:textId="57DA1966" w:rsidTr="00756316">
        <w:trPr>
          <w:trHeight w:val="11"/>
        </w:trPr>
        <w:tc>
          <w:tcPr>
            <w:tcW w:w="988" w:type="dxa"/>
            <w:shd w:val="clear" w:color="auto" w:fill="D9D9D9" w:themeFill="background1" w:themeFillShade="D9"/>
            <w:noWrap/>
            <w:tcMar>
              <w:top w:w="15" w:type="dxa"/>
              <w:left w:w="15" w:type="dxa"/>
              <w:bottom w:w="0" w:type="dxa"/>
              <w:right w:w="15" w:type="dxa"/>
            </w:tcMar>
            <w:hideMark/>
          </w:tcPr>
          <w:p w14:paraId="22401672" w14:textId="77777777" w:rsidR="00805F3B" w:rsidRPr="005B6EFD" w:rsidRDefault="00805F3B" w:rsidP="008D4A61">
            <w:pPr>
              <w:pStyle w:val="TableFigureHeading"/>
            </w:pPr>
            <w:r w:rsidRPr="005B6EFD">
              <w:t>Study ID</w:t>
            </w:r>
          </w:p>
        </w:tc>
        <w:tc>
          <w:tcPr>
            <w:tcW w:w="567" w:type="dxa"/>
            <w:shd w:val="clear" w:color="auto" w:fill="D9D9D9" w:themeFill="background1" w:themeFillShade="D9"/>
            <w:noWrap/>
            <w:tcMar>
              <w:top w:w="15" w:type="dxa"/>
              <w:left w:w="15" w:type="dxa"/>
              <w:bottom w:w="0" w:type="dxa"/>
              <w:right w:w="15" w:type="dxa"/>
            </w:tcMar>
            <w:hideMark/>
          </w:tcPr>
          <w:p w14:paraId="0FA9D761" w14:textId="77777777" w:rsidR="00805F3B" w:rsidRPr="005B6EFD" w:rsidRDefault="00805F3B" w:rsidP="008D4A61">
            <w:pPr>
              <w:pStyle w:val="TableFigureHeading"/>
            </w:pPr>
            <w:r w:rsidRPr="005B6EFD">
              <w:t>N</w:t>
            </w:r>
          </w:p>
        </w:tc>
        <w:tc>
          <w:tcPr>
            <w:tcW w:w="1417" w:type="dxa"/>
            <w:shd w:val="clear" w:color="auto" w:fill="D9D9D9" w:themeFill="background1" w:themeFillShade="D9"/>
            <w:noWrap/>
            <w:tcMar>
              <w:top w:w="15" w:type="dxa"/>
              <w:left w:w="15" w:type="dxa"/>
              <w:bottom w:w="0" w:type="dxa"/>
              <w:right w:w="15" w:type="dxa"/>
            </w:tcMar>
            <w:hideMark/>
          </w:tcPr>
          <w:p w14:paraId="01B8598E" w14:textId="77777777" w:rsidR="00805F3B" w:rsidRPr="005B6EFD" w:rsidRDefault="00805F3B" w:rsidP="008D4A61">
            <w:pPr>
              <w:pStyle w:val="TableFigureHeading"/>
            </w:pPr>
            <w:r w:rsidRPr="005B6EFD">
              <w:t>Population</w:t>
            </w:r>
          </w:p>
        </w:tc>
        <w:tc>
          <w:tcPr>
            <w:tcW w:w="2460" w:type="dxa"/>
            <w:shd w:val="clear" w:color="auto" w:fill="D9D9D9" w:themeFill="background1" w:themeFillShade="D9"/>
            <w:noWrap/>
            <w:tcMar>
              <w:top w:w="15" w:type="dxa"/>
              <w:left w:w="15" w:type="dxa"/>
              <w:bottom w:w="0" w:type="dxa"/>
              <w:right w:w="15" w:type="dxa"/>
            </w:tcMar>
            <w:hideMark/>
          </w:tcPr>
          <w:p w14:paraId="185045FD" w14:textId="40314948" w:rsidR="00805F3B" w:rsidRPr="005B6EFD" w:rsidRDefault="00805F3B" w:rsidP="008D4A61">
            <w:pPr>
              <w:pStyle w:val="TableFigureHeading"/>
            </w:pPr>
            <w:r w:rsidRPr="005B6EFD">
              <w:t>Intervention</w:t>
            </w:r>
          </w:p>
        </w:tc>
        <w:tc>
          <w:tcPr>
            <w:tcW w:w="2344" w:type="dxa"/>
            <w:shd w:val="clear" w:color="auto" w:fill="D9D9D9" w:themeFill="background1" w:themeFillShade="D9"/>
          </w:tcPr>
          <w:p w14:paraId="5A99A8E1" w14:textId="77777777" w:rsidR="00805F3B" w:rsidRPr="005B6EFD" w:rsidRDefault="00805F3B" w:rsidP="008D4A61">
            <w:pPr>
              <w:pStyle w:val="TableFigureHeading"/>
            </w:pPr>
            <w:r w:rsidRPr="005B6EFD">
              <w:t>Comparator</w:t>
            </w:r>
          </w:p>
        </w:tc>
        <w:tc>
          <w:tcPr>
            <w:tcW w:w="1240" w:type="dxa"/>
            <w:shd w:val="clear" w:color="auto" w:fill="D9D9D9" w:themeFill="background1" w:themeFillShade="D9"/>
          </w:tcPr>
          <w:p w14:paraId="650D454E" w14:textId="2A866B65" w:rsidR="00805F3B" w:rsidRPr="005B6EFD" w:rsidRDefault="00805F3B" w:rsidP="008D4A61">
            <w:pPr>
              <w:pStyle w:val="TableFigureHeading"/>
            </w:pPr>
            <w:r w:rsidRPr="005B6EFD">
              <w:t>Outcome</w:t>
            </w:r>
          </w:p>
        </w:tc>
      </w:tr>
      <w:tr w:rsidR="00805F3B" w:rsidRPr="005B6EFD" w14:paraId="73EABE03" w14:textId="3F354F5E" w:rsidTr="002B5AA5">
        <w:trPr>
          <w:trHeight w:val="47"/>
        </w:trPr>
        <w:tc>
          <w:tcPr>
            <w:tcW w:w="988" w:type="dxa"/>
            <w:noWrap/>
            <w:tcMar>
              <w:top w:w="15" w:type="dxa"/>
              <w:left w:w="15" w:type="dxa"/>
              <w:bottom w:w="0" w:type="dxa"/>
              <w:right w:w="15" w:type="dxa"/>
            </w:tcMar>
          </w:tcPr>
          <w:p w14:paraId="5355A0F9" w14:textId="21244859" w:rsidR="00805F3B" w:rsidRPr="005B6EFD" w:rsidRDefault="00D9671D" w:rsidP="008D4A61">
            <w:pPr>
              <w:pStyle w:val="TableText"/>
            </w:pPr>
            <w:r w:rsidRPr="005B6EFD">
              <w:t>Jin 2025</w:t>
            </w:r>
          </w:p>
          <w:p w14:paraId="170D6101" w14:textId="77777777" w:rsidR="00805F3B" w:rsidRPr="005B6EFD" w:rsidRDefault="00805F3B" w:rsidP="008D4A61">
            <w:pPr>
              <w:pStyle w:val="TableText"/>
            </w:pPr>
            <w:r w:rsidRPr="005B6EFD">
              <w:t>Australia</w:t>
            </w:r>
          </w:p>
        </w:tc>
        <w:tc>
          <w:tcPr>
            <w:tcW w:w="567" w:type="dxa"/>
            <w:noWrap/>
            <w:tcMar>
              <w:top w:w="15" w:type="dxa"/>
              <w:left w:w="15" w:type="dxa"/>
              <w:bottom w:w="0" w:type="dxa"/>
              <w:right w:w="15" w:type="dxa"/>
            </w:tcMar>
          </w:tcPr>
          <w:p w14:paraId="774F1018" w14:textId="77777777" w:rsidR="00805F3B" w:rsidRPr="005B6EFD" w:rsidRDefault="00805F3B" w:rsidP="008D4A61">
            <w:pPr>
              <w:pStyle w:val="TableText"/>
            </w:pPr>
            <w:r w:rsidRPr="005B6EFD">
              <w:t>475</w:t>
            </w:r>
          </w:p>
        </w:tc>
        <w:tc>
          <w:tcPr>
            <w:tcW w:w="1417" w:type="dxa"/>
            <w:noWrap/>
            <w:tcMar>
              <w:top w:w="15" w:type="dxa"/>
              <w:left w:w="15" w:type="dxa"/>
              <w:bottom w:w="0" w:type="dxa"/>
              <w:right w:w="15" w:type="dxa"/>
            </w:tcMar>
          </w:tcPr>
          <w:p w14:paraId="2F29536B" w14:textId="77777777" w:rsidR="00805F3B" w:rsidRPr="005B6EFD" w:rsidRDefault="00805F3B" w:rsidP="008D4A61">
            <w:pPr>
              <w:pStyle w:val="TableText"/>
            </w:pPr>
            <w:r w:rsidRPr="005B6EFD">
              <w:t>MSM ≥35 years*</w:t>
            </w:r>
          </w:p>
        </w:tc>
        <w:tc>
          <w:tcPr>
            <w:tcW w:w="2460" w:type="dxa"/>
            <w:noWrap/>
            <w:tcMar>
              <w:top w:w="15" w:type="dxa"/>
              <w:left w:w="15" w:type="dxa"/>
              <w:bottom w:w="0" w:type="dxa"/>
              <w:right w:w="15" w:type="dxa"/>
            </w:tcMar>
          </w:tcPr>
          <w:p w14:paraId="5F71FC85" w14:textId="4FE22A2A" w:rsidR="00805F3B" w:rsidRPr="005B6EFD" w:rsidRDefault="00805F3B" w:rsidP="008D4A61">
            <w:pPr>
              <w:pStyle w:val="TableText"/>
            </w:pPr>
            <w:r w:rsidRPr="005B6EFD">
              <w:t>Diagnostic HRA and cytology testing triaged by hrHPV testing</w:t>
            </w:r>
          </w:p>
        </w:tc>
        <w:tc>
          <w:tcPr>
            <w:tcW w:w="2344" w:type="dxa"/>
          </w:tcPr>
          <w:p w14:paraId="32F1738D" w14:textId="3EA9F7B9" w:rsidR="00805F3B" w:rsidRPr="005B6EFD" w:rsidRDefault="00805F3B" w:rsidP="008D4A61">
            <w:pPr>
              <w:pStyle w:val="TableText"/>
            </w:pPr>
            <w:r w:rsidRPr="005B6EFD">
              <w:t>Anal HPV testing alone; anal cytology testing alone</w:t>
            </w:r>
          </w:p>
        </w:tc>
        <w:tc>
          <w:tcPr>
            <w:tcW w:w="1240" w:type="dxa"/>
          </w:tcPr>
          <w:p w14:paraId="7B32AAB4" w14:textId="3F68CAF4" w:rsidR="00805F3B" w:rsidRPr="005B6EFD" w:rsidRDefault="00805F3B" w:rsidP="008D4A61">
            <w:pPr>
              <w:pStyle w:val="TableText"/>
            </w:pPr>
            <w:r w:rsidRPr="005B6EFD">
              <w:t>Predictive test accuracy</w:t>
            </w:r>
          </w:p>
        </w:tc>
      </w:tr>
    </w:tbl>
    <w:p w14:paraId="0F887879" w14:textId="5A58DC05" w:rsidR="00B11CCF" w:rsidRPr="005B6EFD" w:rsidRDefault="00B11CCF" w:rsidP="00B11CCF">
      <w:pPr>
        <w:pStyle w:val="TableFigureFooter"/>
      </w:pPr>
      <w:r w:rsidRPr="005B6EFD">
        <w:t xml:space="preserve">Source: </w:t>
      </w:r>
      <w:r w:rsidR="00B43A39" w:rsidRPr="005B6EFD">
        <w:t>Jin 2025</w:t>
      </w:r>
    </w:p>
    <w:p w14:paraId="01826558" w14:textId="32785E1B" w:rsidR="00B11CCF" w:rsidRPr="005B6EFD" w:rsidRDefault="00B11CCF" w:rsidP="00B11CCF">
      <w:pPr>
        <w:pStyle w:val="TableFigureFooter"/>
      </w:pPr>
      <w:r w:rsidRPr="005B6EFD">
        <w:t xml:space="preserve">Notes: *Results presented as both aggregate for MSM, and disaggregated by HIV status, aligning with PICO </w:t>
      </w:r>
      <w:r w:rsidR="0023699C" w:rsidRPr="005B6EFD">
        <w:t>subpopulation</w:t>
      </w:r>
      <w:r w:rsidRPr="005B6EFD">
        <w:t>s of (1) MSM and TW living with HIV age ≥35 years (direct alignment), and (2) MSM and TW living without HIV age ≥45 years (including people aged 35-45 years where not specified in the PICO population).</w:t>
      </w:r>
    </w:p>
    <w:p w14:paraId="456A2BEF" w14:textId="6968F803" w:rsidR="006D782A" w:rsidRPr="005B6EFD" w:rsidRDefault="006D782A" w:rsidP="006D782A">
      <w:pPr>
        <w:pStyle w:val="TableFigureFooter"/>
      </w:pPr>
      <w:r w:rsidRPr="005B6EFD">
        <w:t xml:space="preserve">Abbreviations: HPV = human papillomavirus, </w:t>
      </w:r>
      <w:r w:rsidR="00436C77" w:rsidRPr="005B6EFD">
        <w:t xml:space="preserve">hrHPV = high risk HPV variants, </w:t>
      </w:r>
      <w:r w:rsidRPr="005B6EFD">
        <w:t>MSM = men who have sex with men</w:t>
      </w:r>
    </w:p>
    <w:p w14:paraId="2A762ADB" w14:textId="4C965DE1" w:rsidR="00B11CCF" w:rsidRPr="005B6EFD" w:rsidRDefault="00B11CCF" w:rsidP="00B11CCF">
      <w:pPr>
        <w:pStyle w:val="Heading5"/>
      </w:pPr>
      <w:r w:rsidRPr="005B6EFD">
        <w:t>Individual testing</w:t>
      </w:r>
    </w:p>
    <w:p w14:paraId="3E257AE4" w14:textId="670F5288" w:rsidR="00D84B4D" w:rsidRDefault="00B11CCF" w:rsidP="00D84B4D">
      <w:pPr>
        <w:rPr>
          <w:noProof/>
        </w:rPr>
      </w:pPr>
      <w:r w:rsidRPr="005B6EFD">
        <w:t xml:space="preserve">A total of </w:t>
      </w:r>
      <w:r w:rsidR="00805F3B" w:rsidRPr="005B6EFD">
        <w:t>30</w:t>
      </w:r>
      <w:r w:rsidRPr="005B6EFD">
        <w:t xml:space="preserve"> studies were included for assessing the test accuracy of anal HPV testing</w:t>
      </w:r>
      <w:r w:rsidR="00805F3B" w:rsidRPr="005B6EFD">
        <w:t xml:space="preserve"> (29 assessing cross-sectional test accuracy; 1 assessing test predictive accuracy)</w:t>
      </w:r>
      <w:r w:rsidR="001A4F2A" w:rsidRPr="005B6EFD">
        <w:t>,</w:t>
      </w:r>
      <w:r w:rsidRPr="005B6EFD">
        <w:t xml:space="preserve"> 3</w:t>
      </w:r>
      <w:r w:rsidR="00805F3B" w:rsidRPr="005B6EFD">
        <w:t>3</w:t>
      </w:r>
      <w:r w:rsidRPr="005B6EFD">
        <w:t xml:space="preserve"> studies were included for assessing the test accuracy of anal cytology testing</w:t>
      </w:r>
      <w:r w:rsidR="00805F3B" w:rsidRPr="005B6EFD">
        <w:t xml:space="preserve"> (32 assessing cross-sectional test accuracy; 1 assessing test predictive accuracy)</w:t>
      </w:r>
      <w:r w:rsidR="001A4F2A" w:rsidRPr="005B6EFD">
        <w:t xml:space="preserve">, and 3 studies were included for assessing the </w:t>
      </w:r>
      <w:r w:rsidR="00805F3B" w:rsidRPr="005B6EFD">
        <w:t xml:space="preserve">cross-sectional </w:t>
      </w:r>
      <w:r w:rsidR="001A4F2A" w:rsidRPr="005B6EFD">
        <w:t xml:space="preserve">test accuracy of diagnostic HRA. </w:t>
      </w:r>
      <w:r w:rsidRPr="005B6EFD">
        <w:t xml:space="preserve">A summary of the key features of the studies </w:t>
      </w:r>
      <w:r w:rsidR="001D26E0" w:rsidRPr="005B6EFD">
        <w:t>for</w:t>
      </w:r>
      <w:r w:rsidRPr="005B6EFD">
        <w:t xml:space="preserve"> test accuracy is </w:t>
      </w:r>
      <w:r w:rsidR="001D26E0" w:rsidRPr="005B6EFD">
        <w:t>presented</w:t>
      </w:r>
      <w:r w:rsidRPr="005B6EFD">
        <w:t xml:space="preserve"> in </w:t>
      </w:r>
      <w:bookmarkStart w:id="88" w:name="_Ref196232828"/>
      <w:r w:rsidR="00B879F2">
        <w:fldChar w:fldCharType="begin"/>
      </w:r>
      <w:r w:rsidR="00B879F2">
        <w:instrText xml:space="preserve"> REF _Ref223013558 \h </w:instrText>
      </w:r>
      <w:r w:rsidR="00B879F2">
        <w:fldChar w:fldCharType="separate"/>
      </w:r>
      <w:r w:rsidR="00FC322E">
        <w:t xml:space="preserve">Table </w:t>
      </w:r>
      <w:r w:rsidR="00FC322E">
        <w:rPr>
          <w:noProof/>
        </w:rPr>
        <w:t>20</w:t>
      </w:r>
      <w:r w:rsidR="00B879F2">
        <w:fldChar w:fldCharType="end"/>
      </w:r>
      <w:r w:rsidR="00B879F2">
        <w:t>.</w:t>
      </w:r>
    </w:p>
    <w:p w14:paraId="041C5E98" w14:textId="77777777" w:rsidR="00D84B4D" w:rsidRDefault="00D84B4D">
      <w:pPr>
        <w:tabs>
          <w:tab w:val="clear" w:pos="263"/>
        </w:tabs>
        <w:spacing w:before="0" w:after="160" w:line="259" w:lineRule="auto"/>
        <w:rPr>
          <w:noProof/>
        </w:rPr>
      </w:pPr>
      <w:r>
        <w:rPr>
          <w:noProof/>
        </w:rPr>
        <w:br w:type="page"/>
      </w:r>
    </w:p>
    <w:p w14:paraId="2E4A59A9" w14:textId="357D06DD" w:rsidR="00B11CCF" w:rsidRPr="005B6EFD" w:rsidRDefault="00F67083" w:rsidP="00F67083">
      <w:pPr>
        <w:pStyle w:val="Caption"/>
      </w:pPr>
      <w:bookmarkStart w:id="89" w:name="_Ref223013558"/>
      <w:r>
        <w:lastRenderedPageBreak/>
        <w:t xml:space="preserve">Table </w:t>
      </w:r>
      <w:r>
        <w:fldChar w:fldCharType="begin"/>
      </w:r>
      <w:r>
        <w:instrText xml:space="preserve"> SEQ Table \* ARABIC </w:instrText>
      </w:r>
      <w:r>
        <w:fldChar w:fldCharType="separate"/>
      </w:r>
      <w:r w:rsidR="00FC322E">
        <w:rPr>
          <w:noProof/>
        </w:rPr>
        <w:t>20</w:t>
      </w:r>
      <w:r>
        <w:fldChar w:fldCharType="end"/>
      </w:r>
      <w:bookmarkEnd w:id="89"/>
      <w:r>
        <w:t xml:space="preserve"> </w:t>
      </w:r>
      <w:r w:rsidRPr="00F620D1">
        <w:t>Key features of the included test accuracy primary studies for anal HPV testing, anal cytology testing and diagnostic HRA (k=48)</w:t>
      </w:r>
      <w:bookmarkEnd w:id="8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271"/>
        <w:gridCol w:w="567"/>
        <w:gridCol w:w="992"/>
        <w:gridCol w:w="1276"/>
        <w:gridCol w:w="868"/>
        <w:gridCol w:w="975"/>
        <w:gridCol w:w="850"/>
        <w:gridCol w:w="1560"/>
        <w:gridCol w:w="657"/>
      </w:tblGrid>
      <w:tr w:rsidR="00100282" w:rsidRPr="005B6EFD" w14:paraId="7409F8FA" w14:textId="77777777" w:rsidTr="00805F3B">
        <w:trPr>
          <w:trHeight w:val="286"/>
        </w:trPr>
        <w:tc>
          <w:tcPr>
            <w:tcW w:w="1271" w:type="dxa"/>
            <w:vMerge w:val="restart"/>
            <w:shd w:val="clear" w:color="auto" w:fill="D9D9D9" w:themeFill="background1" w:themeFillShade="D9"/>
            <w:noWrap/>
            <w:tcMar>
              <w:top w:w="15" w:type="dxa"/>
              <w:left w:w="15" w:type="dxa"/>
              <w:bottom w:w="0" w:type="dxa"/>
              <w:right w:w="15" w:type="dxa"/>
            </w:tcMar>
            <w:hideMark/>
          </w:tcPr>
          <w:p w14:paraId="30CF94DC" w14:textId="77777777" w:rsidR="001A4F2A" w:rsidRPr="005B6EFD" w:rsidRDefault="001A4F2A">
            <w:pPr>
              <w:pStyle w:val="TableFigureHeading"/>
            </w:pPr>
            <w:r w:rsidRPr="005B6EFD">
              <w:t>Study ID</w:t>
            </w:r>
          </w:p>
        </w:tc>
        <w:tc>
          <w:tcPr>
            <w:tcW w:w="567" w:type="dxa"/>
            <w:vMerge w:val="restart"/>
            <w:shd w:val="clear" w:color="auto" w:fill="D9D9D9" w:themeFill="background1" w:themeFillShade="D9"/>
            <w:noWrap/>
            <w:tcMar>
              <w:top w:w="15" w:type="dxa"/>
              <w:left w:w="15" w:type="dxa"/>
              <w:bottom w:w="0" w:type="dxa"/>
              <w:right w:w="15" w:type="dxa"/>
            </w:tcMar>
            <w:hideMark/>
          </w:tcPr>
          <w:p w14:paraId="268E7F22" w14:textId="77777777" w:rsidR="001A4F2A" w:rsidRPr="005B6EFD" w:rsidRDefault="001A4F2A">
            <w:pPr>
              <w:pStyle w:val="TableFigureHeading"/>
            </w:pPr>
            <w:r w:rsidRPr="005B6EFD">
              <w:t>N</w:t>
            </w:r>
          </w:p>
        </w:tc>
        <w:tc>
          <w:tcPr>
            <w:tcW w:w="992" w:type="dxa"/>
            <w:vMerge w:val="restart"/>
            <w:shd w:val="clear" w:color="auto" w:fill="D9D9D9" w:themeFill="background1" w:themeFillShade="D9"/>
          </w:tcPr>
          <w:p w14:paraId="43B01291" w14:textId="77777777" w:rsidR="001A4F2A" w:rsidRPr="005B6EFD" w:rsidRDefault="001A4F2A">
            <w:pPr>
              <w:pStyle w:val="TableFigureHeading"/>
            </w:pPr>
            <w:r w:rsidRPr="005B6EFD">
              <w:t>Identified from*</w:t>
            </w:r>
          </w:p>
        </w:tc>
        <w:tc>
          <w:tcPr>
            <w:tcW w:w="1276" w:type="dxa"/>
            <w:vMerge w:val="restart"/>
            <w:shd w:val="clear" w:color="auto" w:fill="D9D9D9" w:themeFill="background1" w:themeFillShade="D9"/>
            <w:noWrap/>
            <w:tcMar>
              <w:top w:w="15" w:type="dxa"/>
              <w:left w:w="15" w:type="dxa"/>
              <w:bottom w:w="0" w:type="dxa"/>
              <w:right w:w="15" w:type="dxa"/>
            </w:tcMar>
            <w:hideMark/>
          </w:tcPr>
          <w:p w14:paraId="54C52F00" w14:textId="77777777" w:rsidR="001A4F2A" w:rsidRPr="005B6EFD" w:rsidRDefault="001A4F2A">
            <w:pPr>
              <w:pStyle w:val="TableFigureHeading"/>
            </w:pPr>
            <w:r w:rsidRPr="005B6EFD">
              <w:t>Population</w:t>
            </w:r>
          </w:p>
        </w:tc>
        <w:tc>
          <w:tcPr>
            <w:tcW w:w="4910" w:type="dxa"/>
            <w:gridSpan w:val="5"/>
            <w:shd w:val="clear" w:color="auto" w:fill="D9D9D9" w:themeFill="background1" w:themeFillShade="D9"/>
          </w:tcPr>
          <w:p w14:paraId="2BA8E32D" w14:textId="7562DB6B" w:rsidR="001A4F2A" w:rsidRPr="005B6EFD" w:rsidRDefault="001A4F2A">
            <w:pPr>
              <w:pStyle w:val="TableFigureHeading"/>
            </w:pPr>
            <w:r w:rsidRPr="005B6EFD">
              <w:t>Intervention†</w:t>
            </w:r>
          </w:p>
        </w:tc>
      </w:tr>
      <w:tr w:rsidR="00A54AED" w:rsidRPr="005B6EFD" w14:paraId="22D4E338" w14:textId="77777777" w:rsidTr="00927CC9">
        <w:trPr>
          <w:trHeight w:val="286"/>
        </w:trPr>
        <w:tc>
          <w:tcPr>
            <w:tcW w:w="1271" w:type="dxa"/>
            <w:vMerge/>
            <w:shd w:val="clear" w:color="auto" w:fill="D9D9D9" w:themeFill="background1" w:themeFillShade="D9"/>
            <w:noWrap/>
            <w:tcMar>
              <w:top w:w="15" w:type="dxa"/>
              <w:left w:w="15" w:type="dxa"/>
              <w:bottom w:w="0" w:type="dxa"/>
              <w:right w:w="15" w:type="dxa"/>
            </w:tcMar>
            <w:hideMark/>
          </w:tcPr>
          <w:p w14:paraId="2A3EE0CA" w14:textId="77777777" w:rsidR="001A4F2A" w:rsidRPr="005B6EFD" w:rsidRDefault="001A4F2A">
            <w:pPr>
              <w:pStyle w:val="TableHeading0"/>
            </w:pPr>
          </w:p>
        </w:tc>
        <w:tc>
          <w:tcPr>
            <w:tcW w:w="567" w:type="dxa"/>
            <w:vMerge/>
            <w:shd w:val="clear" w:color="auto" w:fill="D9D9D9" w:themeFill="background1" w:themeFillShade="D9"/>
            <w:noWrap/>
            <w:tcMar>
              <w:top w:w="15" w:type="dxa"/>
              <w:left w:w="15" w:type="dxa"/>
              <w:bottom w:w="0" w:type="dxa"/>
              <w:right w:w="15" w:type="dxa"/>
            </w:tcMar>
            <w:hideMark/>
          </w:tcPr>
          <w:p w14:paraId="494269A4" w14:textId="77777777" w:rsidR="001A4F2A" w:rsidRPr="005B6EFD" w:rsidRDefault="001A4F2A">
            <w:pPr>
              <w:pStyle w:val="TableHeading0"/>
            </w:pPr>
          </w:p>
        </w:tc>
        <w:tc>
          <w:tcPr>
            <w:tcW w:w="992" w:type="dxa"/>
            <w:vMerge/>
            <w:shd w:val="clear" w:color="auto" w:fill="D9D9D9" w:themeFill="background1" w:themeFillShade="D9"/>
          </w:tcPr>
          <w:p w14:paraId="13DBA4A1" w14:textId="77777777" w:rsidR="001A4F2A" w:rsidRPr="005B6EFD" w:rsidRDefault="001A4F2A">
            <w:pPr>
              <w:pStyle w:val="TableHeading0"/>
            </w:pPr>
          </w:p>
        </w:tc>
        <w:tc>
          <w:tcPr>
            <w:tcW w:w="1276" w:type="dxa"/>
            <w:vMerge/>
            <w:shd w:val="clear" w:color="auto" w:fill="D9D9D9" w:themeFill="background1" w:themeFillShade="D9"/>
            <w:noWrap/>
            <w:tcMar>
              <w:top w:w="15" w:type="dxa"/>
              <w:left w:w="15" w:type="dxa"/>
              <w:bottom w:w="0" w:type="dxa"/>
              <w:right w:w="15" w:type="dxa"/>
            </w:tcMar>
            <w:hideMark/>
          </w:tcPr>
          <w:p w14:paraId="6C47651D" w14:textId="77777777" w:rsidR="001A4F2A" w:rsidRPr="005B6EFD" w:rsidRDefault="001A4F2A">
            <w:pPr>
              <w:pStyle w:val="TableHeading0"/>
            </w:pPr>
          </w:p>
        </w:tc>
        <w:tc>
          <w:tcPr>
            <w:tcW w:w="868" w:type="dxa"/>
            <w:shd w:val="clear" w:color="auto" w:fill="D9D9D9" w:themeFill="background1" w:themeFillShade="D9"/>
            <w:noWrap/>
            <w:tcMar>
              <w:top w:w="15" w:type="dxa"/>
              <w:left w:w="15" w:type="dxa"/>
              <w:bottom w:w="0" w:type="dxa"/>
              <w:right w:w="15" w:type="dxa"/>
            </w:tcMar>
            <w:hideMark/>
          </w:tcPr>
          <w:p w14:paraId="09FF0552" w14:textId="77777777" w:rsidR="001A4F2A" w:rsidRPr="005B6EFD" w:rsidRDefault="001A4F2A">
            <w:pPr>
              <w:pStyle w:val="TableFigureHeading"/>
              <w:rPr>
                <w:sz w:val="24"/>
              </w:rPr>
            </w:pPr>
            <w:r w:rsidRPr="005B6EFD">
              <w:t>Cytology testing</w:t>
            </w:r>
          </w:p>
        </w:tc>
        <w:tc>
          <w:tcPr>
            <w:tcW w:w="975" w:type="dxa"/>
            <w:shd w:val="clear" w:color="auto" w:fill="D9D9D9" w:themeFill="background1" w:themeFillShade="D9"/>
          </w:tcPr>
          <w:p w14:paraId="177BD0F7" w14:textId="6333E682" w:rsidR="001A4F2A" w:rsidRPr="005B6EFD" w:rsidRDefault="00DA20B1">
            <w:pPr>
              <w:pStyle w:val="TableFigureHeading"/>
            </w:pPr>
            <w:r w:rsidRPr="005B6EFD">
              <w:t>Cytological r</w:t>
            </w:r>
            <w:r w:rsidR="0078048C" w:rsidRPr="005B6EFD">
              <w:t>eporting threshold</w:t>
            </w:r>
          </w:p>
        </w:tc>
        <w:tc>
          <w:tcPr>
            <w:tcW w:w="850" w:type="dxa"/>
            <w:shd w:val="clear" w:color="auto" w:fill="D9D9D9" w:themeFill="background1" w:themeFillShade="D9"/>
            <w:noWrap/>
            <w:tcMar>
              <w:top w:w="15" w:type="dxa"/>
              <w:left w:w="15" w:type="dxa"/>
              <w:bottom w:w="0" w:type="dxa"/>
              <w:right w:w="15" w:type="dxa"/>
            </w:tcMar>
            <w:hideMark/>
          </w:tcPr>
          <w:p w14:paraId="040C53B9" w14:textId="77777777" w:rsidR="001A4F2A" w:rsidRPr="005B6EFD" w:rsidRDefault="001A4F2A">
            <w:pPr>
              <w:pStyle w:val="TableFigureHeading"/>
            </w:pPr>
            <w:r w:rsidRPr="005B6EFD">
              <w:t>HPV assay</w:t>
            </w:r>
          </w:p>
        </w:tc>
        <w:tc>
          <w:tcPr>
            <w:tcW w:w="1560" w:type="dxa"/>
            <w:shd w:val="clear" w:color="auto" w:fill="D9D9D9" w:themeFill="background1" w:themeFillShade="D9"/>
            <w:noWrap/>
            <w:tcMar>
              <w:top w:w="15" w:type="dxa"/>
              <w:left w:w="15" w:type="dxa"/>
              <w:bottom w:w="0" w:type="dxa"/>
              <w:right w:w="15" w:type="dxa"/>
            </w:tcMar>
            <w:hideMark/>
          </w:tcPr>
          <w:p w14:paraId="67F49854" w14:textId="234279FB" w:rsidR="001A4F2A" w:rsidRPr="005B6EFD" w:rsidRDefault="0078048C">
            <w:pPr>
              <w:pStyle w:val="TableFigureHeading"/>
            </w:pPr>
            <w:r w:rsidRPr="005B6EFD">
              <w:t>Genotypes</w:t>
            </w:r>
          </w:p>
        </w:tc>
        <w:tc>
          <w:tcPr>
            <w:tcW w:w="657" w:type="dxa"/>
            <w:shd w:val="clear" w:color="auto" w:fill="D9D9D9" w:themeFill="background1" w:themeFillShade="D9"/>
          </w:tcPr>
          <w:p w14:paraId="2D84AA3B" w14:textId="77777777" w:rsidR="001A4F2A" w:rsidRPr="005B6EFD" w:rsidRDefault="001A4F2A">
            <w:pPr>
              <w:pStyle w:val="TableFigureHeading"/>
            </w:pPr>
            <w:r w:rsidRPr="005B6EFD">
              <w:t>HRA</w:t>
            </w:r>
          </w:p>
        </w:tc>
      </w:tr>
      <w:tr w:rsidR="00805F3B" w:rsidRPr="005B6EFD" w14:paraId="3695C841" w14:textId="77777777" w:rsidTr="00756316">
        <w:trPr>
          <w:trHeight w:val="84"/>
        </w:trPr>
        <w:tc>
          <w:tcPr>
            <w:tcW w:w="9016" w:type="dxa"/>
            <w:gridSpan w:val="9"/>
            <w:shd w:val="clear" w:color="auto" w:fill="F2F2F2" w:themeFill="background1" w:themeFillShade="F2"/>
            <w:noWrap/>
            <w:tcMar>
              <w:top w:w="15" w:type="dxa"/>
              <w:left w:w="15" w:type="dxa"/>
              <w:bottom w:w="0" w:type="dxa"/>
              <w:right w:w="15" w:type="dxa"/>
            </w:tcMar>
          </w:tcPr>
          <w:p w14:paraId="36AD6F5B" w14:textId="47A67224" w:rsidR="00805F3B" w:rsidRPr="005B6EFD" w:rsidRDefault="00805F3B" w:rsidP="00756316">
            <w:pPr>
              <w:pStyle w:val="TableFigureHeading"/>
            </w:pPr>
            <w:r w:rsidRPr="005B6EFD">
              <w:t>Predictive test accuracy</w:t>
            </w:r>
          </w:p>
        </w:tc>
      </w:tr>
      <w:tr w:rsidR="00805F3B" w:rsidRPr="005B6EFD" w14:paraId="2C59AFAD" w14:textId="77777777" w:rsidTr="00927CC9">
        <w:trPr>
          <w:trHeight w:val="84"/>
        </w:trPr>
        <w:tc>
          <w:tcPr>
            <w:tcW w:w="1271" w:type="dxa"/>
            <w:noWrap/>
            <w:tcMar>
              <w:top w:w="15" w:type="dxa"/>
              <w:left w:w="15" w:type="dxa"/>
              <w:bottom w:w="0" w:type="dxa"/>
              <w:right w:w="15" w:type="dxa"/>
            </w:tcMar>
          </w:tcPr>
          <w:p w14:paraId="194E90F7" w14:textId="77777777" w:rsidR="00805F3B" w:rsidRPr="005B6EFD" w:rsidRDefault="00805F3B" w:rsidP="00805F3B">
            <w:pPr>
              <w:pStyle w:val="TableText"/>
            </w:pPr>
            <w:r w:rsidRPr="005B6EFD">
              <w:t>Jin 2025</w:t>
            </w:r>
          </w:p>
          <w:p w14:paraId="2598FE6F" w14:textId="6EDB961D" w:rsidR="00805F3B" w:rsidRPr="005B6EFD" w:rsidRDefault="00805F3B" w:rsidP="00805F3B">
            <w:pPr>
              <w:pStyle w:val="TableText"/>
            </w:pPr>
            <w:r w:rsidRPr="005B6EFD">
              <w:t>Australia</w:t>
            </w:r>
          </w:p>
        </w:tc>
        <w:tc>
          <w:tcPr>
            <w:tcW w:w="567" w:type="dxa"/>
            <w:noWrap/>
            <w:tcMar>
              <w:top w:w="15" w:type="dxa"/>
              <w:left w:w="15" w:type="dxa"/>
              <w:bottom w:w="0" w:type="dxa"/>
              <w:right w:w="15" w:type="dxa"/>
            </w:tcMar>
          </w:tcPr>
          <w:p w14:paraId="7965B19A" w14:textId="0217260A" w:rsidR="00805F3B" w:rsidRPr="005B6EFD" w:rsidRDefault="00805F3B" w:rsidP="00805F3B">
            <w:pPr>
              <w:pStyle w:val="TableText"/>
            </w:pPr>
            <w:r w:rsidRPr="005B6EFD">
              <w:t>475</w:t>
            </w:r>
          </w:p>
        </w:tc>
        <w:tc>
          <w:tcPr>
            <w:tcW w:w="992" w:type="dxa"/>
          </w:tcPr>
          <w:p w14:paraId="4D5B5383" w14:textId="42254554" w:rsidR="00805F3B" w:rsidRPr="005B6EFD" w:rsidRDefault="00805F3B" w:rsidP="00805F3B">
            <w:pPr>
              <w:pStyle w:val="TableText"/>
            </w:pPr>
            <w:r w:rsidRPr="005B6EFD">
              <w:t>SR</w:t>
            </w:r>
          </w:p>
        </w:tc>
        <w:tc>
          <w:tcPr>
            <w:tcW w:w="1276" w:type="dxa"/>
            <w:noWrap/>
            <w:tcMar>
              <w:top w:w="15" w:type="dxa"/>
              <w:left w:w="15" w:type="dxa"/>
              <w:bottom w:w="0" w:type="dxa"/>
              <w:right w:w="15" w:type="dxa"/>
            </w:tcMar>
          </w:tcPr>
          <w:p w14:paraId="439F9817" w14:textId="53F18603" w:rsidR="00805F3B" w:rsidRPr="005B6EFD" w:rsidRDefault="00805F3B" w:rsidP="00805F3B">
            <w:pPr>
              <w:pStyle w:val="TableText"/>
            </w:pPr>
            <w:r w:rsidRPr="005B6EFD">
              <w:t>MSM ≥35 years</w:t>
            </w:r>
          </w:p>
        </w:tc>
        <w:tc>
          <w:tcPr>
            <w:tcW w:w="868" w:type="dxa"/>
            <w:noWrap/>
            <w:tcMar>
              <w:top w:w="15" w:type="dxa"/>
              <w:left w:w="15" w:type="dxa"/>
              <w:bottom w:w="0" w:type="dxa"/>
              <w:right w:w="15" w:type="dxa"/>
            </w:tcMar>
          </w:tcPr>
          <w:p w14:paraId="5C9A797A" w14:textId="403B914E" w:rsidR="00805F3B" w:rsidRPr="005B6EFD" w:rsidRDefault="00805F3B" w:rsidP="00805F3B">
            <w:pPr>
              <w:pStyle w:val="TableText"/>
            </w:pPr>
            <w:r w:rsidRPr="005B6EFD">
              <w:t>LBC</w:t>
            </w:r>
          </w:p>
        </w:tc>
        <w:tc>
          <w:tcPr>
            <w:tcW w:w="975" w:type="dxa"/>
          </w:tcPr>
          <w:p w14:paraId="2D333655" w14:textId="6B12C6FD" w:rsidR="00805F3B" w:rsidRPr="005B6EFD" w:rsidRDefault="00805F3B" w:rsidP="00805F3B">
            <w:pPr>
              <w:pStyle w:val="TableText"/>
            </w:pPr>
            <w:r w:rsidRPr="005B6EFD">
              <w:t>ASC-US+; ASC-H+</w:t>
            </w:r>
          </w:p>
        </w:tc>
        <w:tc>
          <w:tcPr>
            <w:tcW w:w="850" w:type="dxa"/>
          </w:tcPr>
          <w:p w14:paraId="20B81BC5" w14:textId="668771B1" w:rsidR="00805F3B" w:rsidRPr="005B6EFD" w:rsidRDefault="00805F3B" w:rsidP="00805F3B">
            <w:pPr>
              <w:pStyle w:val="TableText"/>
            </w:pPr>
            <w:r w:rsidRPr="005B6EFD">
              <w:t>Linear Array</w:t>
            </w:r>
          </w:p>
        </w:tc>
        <w:tc>
          <w:tcPr>
            <w:tcW w:w="1560" w:type="dxa"/>
            <w:noWrap/>
            <w:tcMar>
              <w:top w:w="15" w:type="dxa"/>
              <w:left w:w="15" w:type="dxa"/>
              <w:bottom w:w="0" w:type="dxa"/>
              <w:right w:w="15" w:type="dxa"/>
            </w:tcMar>
          </w:tcPr>
          <w:p w14:paraId="7B47B01D" w14:textId="4D715504" w:rsidR="00805F3B" w:rsidRPr="005B6EFD" w:rsidRDefault="005437D6" w:rsidP="00805F3B">
            <w:pPr>
              <w:pStyle w:val="TableText"/>
            </w:pPr>
            <w:r w:rsidRPr="005B6EFD">
              <w:t>Ex</w:t>
            </w:r>
            <w:r w:rsidR="00482DF3" w:rsidRPr="005B6EFD">
              <w:t>pan</w:t>
            </w:r>
            <w:r w:rsidRPr="005B6EFD">
              <w:t xml:space="preserve">ded </w:t>
            </w:r>
            <w:r w:rsidR="00805F3B" w:rsidRPr="005B6EFD">
              <w:t>– 13 genotypes</w:t>
            </w:r>
          </w:p>
          <w:p w14:paraId="520E1395" w14:textId="741CBD26" w:rsidR="00602629" w:rsidRPr="005B6EFD" w:rsidRDefault="00602629" w:rsidP="00805F3B">
            <w:pPr>
              <w:pStyle w:val="TableText"/>
            </w:pPr>
            <w:r w:rsidRPr="005B6EFD">
              <w:t>Partial – HPV16</w:t>
            </w:r>
          </w:p>
        </w:tc>
        <w:tc>
          <w:tcPr>
            <w:tcW w:w="657" w:type="dxa"/>
          </w:tcPr>
          <w:p w14:paraId="01120BC2" w14:textId="3A37ACD7" w:rsidR="00805F3B" w:rsidRPr="005B6EFD" w:rsidRDefault="002E5AD7" w:rsidP="00805F3B">
            <w:pPr>
              <w:pStyle w:val="TableText"/>
            </w:pPr>
            <w:r w:rsidRPr="005B6EFD">
              <w:t>-</w:t>
            </w:r>
          </w:p>
        </w:tc>
      </w:tr>
      <w:tr w:rsidR="00805F3B" w:rsidRPr="005B6EFD" w14:paraId="593A3776" w14:textId="77777777" w:rsidTr="00756316">
        <w:trPr>
          <w:trHeight w:val="84"/>
        </w:trPr>
        <w:tc>
          <w:tcPr>
            <w:tcW w:w="9016" w:type="dxa"/>
            <w:gridSpan w:val="9"/>
            <w:shd w:val="clear" w:color="auto" w:fill="F2F2F2" w:themeFill="background1" w:themeFillShade="F2"/>
            <w:noWrap/>
            <w:tcMar>
              <w:top w:w="15" w:type="dxa"/>
              <w:left w:w="15" w:type="dxa"/>
              <w:bottom w:w="0" w:type="dxa"/>
              <w:right w:w="15" w:type="dxa"/>
            </w:tcMar>
          </w:tcPr>
          <w:p w14:paraId="2DA2CA5E" w14:textId="0827657B" w:rsidR="00805F3B" w:rsidRPr="005B6EFD" w:rsidRDefault="00805F3B" w:rsidP="00756316">
            <w:pPr>
              <w:pStyle w:val="TableFigureHeading"/>
            </w:pPr>
            <w:r w:rsidRPr="005B6EFD">
              <w:t>Cross-sectional test accuracy</w:t>
            </w:r>
          </w:p>
        </w:tc>
      </w:tr>
      <w:tr w:rsidR="00805F3B" w:rsidRPr="005B6EFD" w14:paraId="26C50954" w14:textId="77777777" w:rsidTr="00927CC9">
        <w:trPr>
          <w:trHeight w:val="84"/>
        </w:trPr>
        <w:tc>
          <w:tcPr>
            <w:tcW w:w="1271" w:type="dxa"/>
            <w:noWrap/>
            <w:tcMar>
              <w:top w:w="15" w:type="dxa"/>
              <w:left w:w="15" w:type="dxa"/>
              <w:bottom w:w="0" w:type="dxa"/>
              <w:right w:w="15" w:type="dxa"/>
            </w:tcMar>
          </w:tcPr>
          <w:p w14:paraId="2B0D4297" w14:textId="78FB167B" w:rsidR="00805F3B" w:rsidRPr="005B6EFD" w:rsidRDefault="00805F3B" w:rsidP="00805F3B">
            <w:pPr>
              <w:pStyle w:val="TableText"/>
            </w:pPr>
            <w:r w:rsidRPr="005B6EFD">
              <w:t xml:space="preserve">Albuquerque 2018 </w:t>
            </w:r>
          </w:p>
          <w:p w14:paraId="36C07273" w14:textId="77777777" w:rsidR="00805F3B" w:rsidRPr="005B6EFD" w:rsidRDefault="00805F3B" w:rsidP="00805F3B">
            <w:pPr>
              <w:pStyle w:val="TableText"/>
            </w:pPr>
            <w:r w:rsidRPr="005B6EFD">
              <w:t>UK</w:t>
            </w:r>
          </w:p>
        </w:tc>
        <w:tc>
          <w:tcPr>
            <w:tcW w:w="567" w:type="dxa"/>
            <w:noWrap/>
            <w:tcMar>
              <w:top w:w="15" w:type="dxa"/>
              <w:left w:w="15" w:type="dxa"/>
              <w:bottom w:w="0" w:type="dxa"/>
              <w:right w:w="15" w:type="dxa"/>
            </w:tcMar>
          </w:tcPr>
          <w:p w14:paraId="0FF36638" w14:textId="77777777" w:rsidR="00805F3B" w:rsidRPr="005B6EFD" w:rsidRDefault="00805F3B" w:rsidP="00805F3B">
            <w:pPr>
              <w:pStyle w:val="TableText"/>
            </w:pPr>
            <w:r w:rsidRPr="005B6EFD">
              <w:t>323</w:t>
            </w:r>
          </w:p>
        </w:tc>
        <w:tc>
          <w:tcPr>
            <w:tcW w:w="992" w:type="dxa"/>
          </w:tcPr>
          <w:p w14:paraId="07A52DEA" w14:textId="77777777" w:rsidR="00805F3B" w:rsidRPr="005B6EFD" w:rsidRDefault="00805F3B" w:rsidP="00805F3B">
            <w:pPr>
              <w:pStyle w:val="TableText"/>
            </w:pPr>
            <w:r w:rsidRPr="005B6EFD">
              <w:t>SR</w:t>
            </w:r>
          </w:p>
        </w:tc>
        <w:tc>
          <w:tcPr>
            <w:tcW w:w="1276" w:type="dxa"/>
            <w:noWrap/>
            <w:tcMar>
              <w:top w:w="15" w:type="dxa"/>
              <w:left w:w="15" w:type="dxa"/>
              <w:bottom w:w="0" w:type="dxa"/>
              <w:right w:w="15" w:type="dxa"/>
            </w:tcMar>
          </w:tcPr>
          <w:p w14:paraId="66DF2CFE" w14:textId="77777777" w:rsidR="00805F3B" w:rsidRPr="005B6EFD" w:rsidRDefault="00805F3B" w:rsidP="00805F3B">
            <w:pPr>
              <w:pStyle w:val="TableText"/>
            </w:pPr>
            <w:r w:rsidRPr="005B6EFD">
              <w:t>Women with a previous history of anogenital neoplasia</w:t>
            </w:r>
          </w:p>
        </w:tc>
        <w:tc>
          <w:tcPr>
            <w:tcW w:w="868" w:type="dxa"/>
            <w:noWrap/>
            <w:tcMar>
              <w:top w:w="15" w:type="dxa"/>
              <w:left w:w="15" w:type="dxa"/>
              <w:bottom w:w="0" w:type="dxa"/>
              <w:right w:w="15" w:type="dxa"/>
            </w:tcMar>
          </w:tcPr>
          <w:p w14:paraId="1ACDF4F3" w14:textId="77777777" w:rsidR="00805F3B" w:rsidRPr="005B6EFD" w:rsidRDefault="00805F3B" w:rsidP="00805F3B">
            <w:pPr>
              <w:pStyle w:val="TableText"/>
            </w:pPr>
            <w:r w:rsidRPr="005B6EFD">
              <w:t>LBC</w:t>
            </w:r>
          </w:p>
        </w:tc>
        <w:tc>
          <w:tcPr>
            <w:tcW w:w="975" w:type="dxa"/>
          </w:tcPr>
          <w:p w14:paraId="6A3ADE99" w14:textId="77777777" w:rsidR="00805F3B" w:rsidRPr="005B6EFD" w:rsidRDefault="00805F3B" w:rsidP="00805F3B">
            <w:pPr>
              <w:pStyle w:val="TableText"/>
            </w:pPr>
            <w:r w:rsidRPr="005B6EFD">
              <w:t>HSIL+</w:t>
            </w:r>
          </w:p>
        </w:tc>
        <w:tc>
          <w:tcPr>
            <w:tcW w:w="850" w:type="dxa"/>
          </w:tcPr>
          <w:p w14:paraId="6F7A88FE"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tcPr>
          <w:p w14:paraId="4AE66A50" w14:textId="77777777" w:rsidR="00805F3B" w:rsidRPr="005B6EFD" w:rsidRDefault="00805F3B" w:rsidP="00805F3B">
            <w:pPr>
              <w:pStyle w:val="TableText"/>
            </w:pPr>
            <w:r w:rsidRPr="005B6EFD">
              <w:t>-</w:t>
            </w:r>
          </w:p>
        </w:tc>
        <w:tc>
          <w:tcPr>
            <w:tcW w:w="657" w:type="dxa"/>
          </w:tcPr>
          <w:p w14:paraId="04896A70" w14:textId="77777777" w:rsidR="00805F3B" w:rsidRPr="005B6EFD" w:rsidRDefault="00805F3B" w:rsidP="00805F3B">
            <w:pPr>
              <w:pStyle w:val="TableText"/>
            </w:pPr>
            <w:r w:rsidRPr="005B6EFD">
              <w:t>-</w:t>
            </w:r>
          </w:p>
        </w:tc>
      </w:tr>
      <w:tr w:rsidR="00805F3B" w:rsidRPr="005B6EFD" w14:paraId="6B17A1B1" w14:textId="77777777" w:rsidTr="00927CC9">
        <w:trPr>
          <w:trHeight w:val="286"/>
        </w:trPr>
        <w:tc>
          <w:tcPr>
            <w:tcW w:w="1271" w:type="dxa"/>
            <w:noWrap/>
            <w:tcMar>
              <w:top w:w="15" w:type="dxa"/>
              <w:left w:w="15" w:type="dxa"/>
              <w:bottom w:w="0" w:type="dxa"/>
              <w:right w:w="15" w:type="dxa"/>
            </w:tcMar>
          </w:tcPr>
          <w:p w14:paraId="7003AFA8" w14:textId="1B0DC637" w:rsidR="00805F3B" w:rsidRPr="005B6EFD" w:rsidRDefault="00805F3B" w:rsidP="00805F3B">
            <w:pPr>
              <w:pStyle w:val="TableText"/>
            </w:pPr>
            <w:r w:rsidRPr="005B6EFD">
              <w:t>Bean 2010</w:t>
            </w:r>
          </w:p>
          <w:p w14:paraId="5876BF8F"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tcPr>
          <w:p w14:paraId="5E9FB0A2" w14:textId="77777777" w:rsidR="00805F3B" w:rsidRPr="005B6EFD" w:rsidRDefault="00805F3B" w:rsidP="00805F3B">
            <w:pPr>
              <w:pStyle w:val="TableText"/>
            </w:pPr>
            <w:r w:rsidRPr="005B6EFD">
              <w:t>42</w:t>
            </w:r>
          </w:p>
        </w:tc>
        <w:tc>
          <w:tcPr>
            <w:tcW w:w="992" w:type="dxa"/>
          </w:tcPr>
          <w:p w14:paraId="2F480EF8" w14:textId="77777777" w:rsidR="00805F3B" w:rsidRPr="005B6EFD" w:rsidRDefault="00805F3B" w:rsidP="00805F3B">
            <w:pPr>
              <w:pStyle w:val="TableText"/>
            </w:pPr>
            <w:r w:rsidRPr="005B6EFD">
              <w:t>Dias Gonçalves Lima 2019</w:t>
            </w:r>
          </w:p>
        </w:tc>
        <w:tc>
          <w:tcPr>
            <w:tcW w:w="1276" w:type="dxa"/>
            <w:noWrap/>
            <w:tcMar>
              <w:top w:w="15" w:type="dxa"/>
              <w:left w:w="15" w:type="dxa"/>
              <w:bottom w:w="0" w:type="dxa"/>
              <w:right w:w="15" w:type="dxa"/>
            </w:tcMar>
          </w:tcPr>
          <w:p w14:paraId="7A730AF2" w14:textId="77777777" w:rsidR="00805F3B" w:rsidRPr="005B6EFD" w:rsidRDefault="00805F3B" w:rsidP="00805F3B">
            <w:pPr>
              <w:pStyle w:val="TableText"/>
            </w:pPr>
            <w:r w:rsidRPr="005B6EFD">
              <w:t>PLWH</w:t>
            </w:r>
          </w:p>
        </w:tc>
        <w:tc>
          <w:tcPr>
            <w:tcW w:w="868" w:type="dxa"/>
            <w:noWrap/>
            <w:tcMar>
              <w:top w:w="15" w:type="dxa"/>
              <w:left w:w="15" w:type="dxa"/>
              <w:bottom w:w="0" w:type="dxa"/>
              <w:right w:w="15" w:type="dxa"/>
            </w:tcMar>
          </w:tcPr>
          <w:p w14:paraId="2A77D15D" w14:textId="77777777" w:rsidR="00805F3B" w:rsidRPr="005B6EFD" w:rsidRDefault="00805F3B" w:rsidP="00805F3B">
            <w:pPr>
              <w:pStyle w:val="TableText"/>
            </w:pPr>
            <w:r w:rsidRPr="005B6EFD">
              <w:t>LBC</w:t>
            </w:r>
          </w:p>
        </w:tc>
        <w:tc>
          <w:tcPr>
            <w:tcW w:w="975" w:type="dxa"/>
          </w:tcPr>
          <w:p w14:paraId="51A7A265" w14:textId="77777777" w:rsidR="00805F3B" w:rsidRPr="005B6EFD" w:rsidRDefault="00805F3B" w:rsidP="00805F3B">
            <w:pPr>
              <w:pStyle w:val="TableText"/>
            </w:pPr>
            <w:r w:rsidRPr="005B6EFD">
              <w:t>HSIL+</w:t>
            </w:r>
          </w:p>
        </w:tc>
        <w:tc>
          <w:tcPr>
            <w:tcW w:w="850" w:type="dxa"/>
          </w:tcPr>
          <w:p w14:paraId="270DCCB7"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tcPr>
          <w:p w14:paraId="57736205" w14:textId="77777777" w:rsidR="00805F3B" w:rsidRPr="005B6EFD" w:rsidRDefault="00805F3B" w:rsidP="00805F3B">
            <w:pPr>
              <w:pStyle w:val="TableText"/>
            </w:pPr>
            <w:r w:rsidRPr="005B6EFD">
              <w:t>-</w:t>
            </w:r>
          </w:p>
        </w:tc>
        <w:tc>
          <w:tcPr>
            <w:tcW w:w="657" w:type="dxa"/>
          </w:tcPr>
          <w:p w14:paraId="008435FB" w14:textId="77777777" w:rsidR="00805F3B" w:rsidRPr="005B6EFD" w:rsidRDefault="00805F3B" w:rsidP="00805F3B">
            <w:pPr>
              <w:pStyle w:val="TableText"/>
            </w:pPr>
            <w:r w:rsidRPr="005B6EFD">
              <w:t>-</w:t>
            </w:r>
          </w:p>
        </w:tc>
      </w:tr>
      <w:tr w:rsidR="00805F3B" w:rsidRPr="005B6EFD" w14:paraId="7C703359" w14:textId="77777777" w:rsidTr="00927CC9">
        <w:trPr>
          <w:trHeight w:val="286"/>
        </w:trPr>
        <w:tc>
          <w:tcPr>
            <w:tcW w:w="1271" w:type="dxa"/>
            <w:noWrap/>
            <w:tcMar>
              <w:top w:w="15" w:type="dxa"/>
              <w:left w:w="15" w:type="dxa"/>
              <w:bottom w:w="0" w:type="dxa"/>
              <w:right w:w="15" w:type="dxa"/>
            </w:tcMar>
          </w:tcPr>
          <w:p w14:paraId="04A2F665" w14:textId="6A3A8AF8" w:rsidR="00805F3B" w:rsidRPr="005B6EFD" w:rsidRDefault="00805F3B" w:rsidP="00805F3B">
            <w:pPr>
              <w:pStyle w:val="TableText"/>
            </w:pPr>
            <w:r w:rsidRPr="005B6EFD">
              <w:t xml:space="preserve">Berry 2009 </w:t>
            </w:r>
            <w:r w:rsidRPr="005B6EFD">
              <w:fldChar w:fldCharType="begin"/>
            </w:r>
            <w:r w:rsidR="00877611" w:rsidRPr="005B6EFD">
              <w:instrText xml:space="preserve"> ADDIN EN.CITE &lt;EndNote&gt;&lt;Cite&gt;&lt;Author&gt;Berry&lt;/Author&gt;&lt;Year&gt;2009&lt;/Year&gt;&lt;RecNum&gt;153&lt;/RecNum&gt;&lt;DisplayText&gt;(Berry et al., 2009)&lt;/DisplayText&gt;&lt;record&gt;&lt;rec-number&gt;153&lt;/rec-number&gt;&lt;foreign-keys&gt;&lt;key app="EN" db-id="9v9drdeptwav2qeedz6xra5cdaa2rdsrfz0e" timestamp="1742351228"&gt;153&lt;/key&gt;&lt;/foreign-keys&gt;&lt;ref-type name="Journal Article"&gt;17&lt;/ref-type&gt;&lt;contributors&gt;&lt;authors&gt;&lt;author&gt;Berry, J. M.&lt;/author&gt;&lt;author&gt;Palefsky, J. M.&lt;/author&gt;&lt;author&gt;Jay, N.&lt;/author&gt;&lt;author&gt;Cheng, S. C.&lt;/author&gt;&lt;author&gt;Darragh, T. M.&lt;/author&gt;&lt;author&gt;Chin-Hong, P. V.&lt;/author&gt;&lt;/authors&gt;&lt;/contributors&gt;&lt;titles&gt;&lt;title&gt;Performance characteristics of anal cytology and human papillomavirus testing in patients with high-resolution anoscopy-guided biopsy of high-grade anal intraepithelial neoplasia&lt;/title&gt;&lt;secondary-title&gt;Diseases of the Colon and Rectum&lt;/secondary-title&gt;&lt;/titles&gt;&lt;periodical&gt;&lt;full-title&gt;Diseases of the Colon and Rectum&lt;/full-title&gt;&lt;/periodical&gt;&lt;pages&gt;239-247&lt;/pages&gt;&lt;volume&gt;52&lt;/volume&gt;&lt;number&gt;2&lt;/number&gt;&lt;dates&gt;&lt;year&gt;2009&lt;/year&gt;&lt;/dates&gt;&lt;urls&gt;&lt;related-urls&gt;&lt;url&gt;https://www.embase.com/search/results?subaction=viewrecord&amp;amp;id=L354761672&amp;amp;from=export&lt;/url&gt;&lt;/related-urls&gt;&lt;/urls&gt;&lt;electronic-resource-num&gt;10.1007/DCR.0b013e31819793d9&lt;/electronic-resource-num&gt;&lt;/record&gt;&lt;/Cite&gt;&lt;/EndNote&gt;</w:instrText>
            </w:r>
            <w:r w:rsidRPr="005B6EFD">
              <w:fldChar w:fldCharType="separate"/>
            </w:r>
            <w:r w:rsidRPr="005B6EFD">
              <w:fldChar w:fldCharType="end"/>
            </w:r>
            <w:r w:rsidRPr="005B6EFD">
              <w:t xml:space="preserve"> </w:t>
            </w:r>
          </w:p>
          <w:p w14:paraId="7AD33FB4"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tcPr>
          <w:p w14:paraId="153FD361" w14:textId="77777777" w:rsidR="00805F3B" w:rsidRPr="005B6EFD" w:rsidRDefault="00805F3B" w:rsidP="00805F3B">
            <w:pPr>
              <w:pStyle w:val="TableText"/>
            </w:pPr>
            <w:r w:rsidRPr="005B6EFD">
              <w:t>125</w:t>
            </w:r>
          </w:p>
        </w:tc>
        <w:tc>
          <w:tcPr>
            <w:tcW w:w="992" w:type="dxa"/>
          </w:tcPr>
          <w:p w14:paraId="33183C7C" w14:textId="77777777" w:rsidR="00BC018D" w:rsidRPr="005B6EFD" w:rsidRDefault="00BC018D" w:rsidP="00805F3B">
            <w:pPr>
              <w:pStyle w:val="TableText"/>
            </w:pPr>
          </w:p>
          <w:p w14:paraId="64BFB977" w14:textId="77777777" w:rsidR="00BC018D" w:rsidRPr="005B6EFD" w:rsidRDefault="00BC018D" w:rsidP="00805F3B">
            <w:pPr>
              <w:pStyle w:val="TableText"/>
            </w:pPr>
          </w:p>
          <w:p w14:paraId="4C9CF4CC" w14:textId="43D530D8" w:rsidR="00805F3B" w:rsidRPr="005B6EFD" w:rsidRDefault="00805F3B" w:rsidP="00805F3B">
            <w:pPr>
              <w:pStyle w:val="TableText"/>
            </w:pPr>
            <w:r w:rsidRPr="005B6EFD">
              <w:t xml:space="preserve"> 2022</w:t>
            </w:r>
          </w:p>
        </w:tc>
        <w:tc>
          <w:tcPr>
            <w:tcW w:w="1276" w:type="dxa"/>
            <w:noWrap/>
            <w:tcMar>
              <w:top w:w="15" w:type="dxa"/>
              <w:left w:w="15" w:type="dxa"/>
              <w:bottom w:w="0" w:type="dxa"/>
              <w:right w:w="15" w:type="dxa"/>
            </w:tcMar>
          </w:tcPr>
          <w:p w14:paraId="3C6817AB" w14:textId="77777777" w:rsidR="00805F3B" w:rsidRPr="005B6EFD" w:rsidRDefault="00805F3B" w:rsidP="00805F3B">
            <w:pPr>
              <w:pStyle w:val="TableText"/>
            </w:pPr>
            <w:r w:rsidRPr="005B6EFD">
              <w:t>MSM LWH; MSM not LWH</w:t>
            </w:r>
          </w:p>
        </w:tc>
        <w:tc>
          <w:tcPr>
            <w:tcW w:w="868" w:type="dxa"/>
            <w:noWrap/>
            <w:tcMar>
              <w:top w:w="15" w:type="dxa"/>
              <w:left w:w="15" w:type="dxa"/>
              <w:bottom w:w="0" w:type="dxa"/>
              <w:right w:w="15" w:type="dxa"/>
            </w:tcMar>
          </w:tcPr>
          <w:p w14:paraId="0060C1A2" w14:textId="77777777" w:rsidR="00805F3B" w:rsidRPr="005B6EFD" w:rsidRDefault="00805F3B" w:rsidP="00805F3B">
            <w:pPr>
              <w:pStyle w:val="TableText"/>
            </w:pPr>
            <w:r w:rsidRPr="005B6EFD">
              <w:t>LBC</w:t>
            </w:r>
          </w:p>
        </w:tc>
        <w:tc>
          <w:tcPr>
            <w:tcW w:w="975" w:type="dxa"/>
          </w:tcPr>
          <w:p w14:paraId="1AF11468" w14:textId="77777777" w:rsidR="00805F3B" w:rsidRPr="005B6EFD" w:rsidRDefault="00805F3B" w:rsidP="00805F3B">
            <w:pPr>
              <w:pStyle w:val="TableText"/>
            </w:pPr>
            <w:r w:rsidRPr="005B6EFD">
              <w:t>ASC-H+; HSIL+</w:t>
            </w:r>
          </w:p>
        </w:tc>
        <w:tc>
          <w:tcPr>
            <w:tcW w:w="850" w:type="dxa"/>
          </w:tcPr>
          <w:p w14:paraId="2DA8A83C" w14:textId="77777777" w:rsidR="00805F3B" w:rsidRPr="005B6EFD" w:rsidRDefault="00805F3B" w:rsidP="00805F3B">
            <w:pPr>
              <w:pStyle w:val="TableText"/>
            </w:pPr>
            <w:r w:rsidRPr="005B6EFD">
              <w:t>PCR</w:t>
            </w:r>
          </w:p>
        </w:tc>
        <w:tc>
          <w:tcPr>
            <w:tcW w:w="1560" w:type="dxa"/>
            <w:noWrap/>
            <w:tcMar>
              <w:top w:w="15" w:type="dxa"/>
              <w:left w:w="15" w:type="dxa"/>
              <w:bottom w:w="0" w:type="dxa"/>
              <w:right w:w="15" w:type="dxa"/>
            </w:tcMar>
          </w:tcPr>
          <w:p w14:paraId="3A4ACE7A" w14:textId="0FD768FA" w:rsidR="00805F3B" w:rsidRPr="005B6EFD" w:rsidRDefault="00FC56C1" w:rsidP="00805F3B">
            <w:pPr>
              <w:pStyle w:val="TableText"/>
            </w:pPr>
            <w:r w:rsidRPr="005B6EFD">
              <w:t>Ex</w:t>
            </w:r>
            <w:r w:rsidR="00482DF3" w:rsidRPr="005B6EFD">
              <w:t>pand</w:t>
            </w:r>
            <w:r w:rsidRPr="005B6EFD">
              <w:t>ed</w:t>
            </w:r>
            <w:r w:rsidR="00805F3B" w:rsidRPr="005B6EFD">
              <w:t xml:space="preserve"> – 39, 13 genotypes</w:t>
            </w:r>
          </w:p>
          <w:p w14:paraId="62DFFF80" w14:textId="77777777" w:rsidR="00805F3B" w:rsidRPr="005B6EFD" w:rsidRDefault="00805F3B" w:rsidP="00805F3B">
            <w:pPr>
              <w:pStyle w:val="TableText"/>
            </w:pPr>
            <w:r w:rsidRPr="005B6EFD">
              <w:t>Partial – HPV16</w:t>
            </w:r>
          </w:p>
        </w:tc>
        <w:tc>
          <w:tcPr>
            <w:tcW w:w="657" w:type="dxa"/>
          </w:tcPr>
          <w:p w14:paraId="4659C1E4" w14:textId="77777777" w:rsidR="00805F3B" w:rsidRPr="005B6EFD" w:rsidRDefault="00805F3B" w:rsidP="00805F3B">
            <w:pPr>
              <w:pStyle w:val="TableText"/>
            </w:pPr>
            <w:r w:rsidRPr="005B6EFD">
              <w:t>-</w:t>
            </w:r>
          </w:p>
        </w:tc>
      </w:tr>
      <w:tr w:rsidR="00805F3B" w:rsidRPr="005B6EFD" w14:paraId="3562AC45" w14:textId="77777777" w:rsidTr="00927CC9">
        <w:trPr>
          <w:trHeight w:val="286"/>
        </w:trPr>
        <w:tc>
          <w:tcPr>
            <w:tcW w:w="1271" w:type="dxa"/>
            <w:noWrap/>
            <w:tcMar>
              <w:top w:w="15" w:type="dxa"/>
              <w:left w:w="15" w:type="dxa"/>
              <w:bottom w:w="0" w:type="dxa"/>
              <w:right w:w="15" w:type="dxa"/>
            </w:tcMar>
          </w:tcPr>
          <w:p w14:paraId="776ED045" w14:textId="2D5DE47B" w:rsidR="00805F3B" w:rsidRPr="005B6EFD" w:rsidRDefault="00805F3B" w:rsidP="00805F3B">
            <w:pPr>
              <w:pStyle w:val="TableText"/>
            </w:pPr>
            <w:r w:rsidRPr="005B6EFD">
              <w:t>Burgos 2017</w:t>
            </w:r>
          </w:p>
          <w:p w14:paraId="7138D954" w14:textId="77777777" w:rsidR="00805F3B" w:rsidRPr="005B6EFD" w:rsidRDefault="00805F3B" w:rsidP="00805F3B">
            <w:pPr>
              <w:pStyle w:val="TableText"/>
            </w:pPr>
            <w:r w:rsidRPr="005B6EFD">
              <w:t>Spain</w:t>
            </w:r>
          </w:p>
        </w:tc>
        <w:tc>
          <w:tcPr>
            <w:tcW w:w="567" w:type="dxa"/>
            <w:noWrap/>
            <w:tcMar>
              <w:top w:w="15" w:type="dxa"/>
              <w:left w:w="15" w:type="dxa"/>
              <w:bottom w:w="0" w:type="dxa"/>
              <w:right w:w="15" w:type="dxa"/>
            </w:tcMar>
          </w:tcPr>
          <w:p w14:paraId="2CF66BDF" w14:textId="77777777" w:rsidR="00805F3B" w:rsidRPr="005B6EFD" w:rsidRDefault="00805F3B" w:rsidP="00805F3B">
            <w:pPr>
              <w:pStyle w:val="TableText"/>
            </w:pPr>
            <w:r w:rsidRPr="005B6EFD">
              <w:t>692</w:t>
            </w:r>
          </w:p>
        </w:tc>
        <w:tc>
          <w:tcPr>
            <w:tcW w:w="992" w:type="dxa"/>
          </w:tcPr>
          <w:p w14:paraId="04950356"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63ADABFE" w14:textId="77777777" w:rsidR="00805F3B" w:rsidRPr="005B6EFD" w:rsidRDefault="00805F3B" w:rsidP="00805F3B">
            <w:pPr>
              <w:pStyle w:val="TableText"/>
            </w:pPr>
            <w:r w:rsidRPr="005B6EFD">
              <w:t>MSM LWH</w:t>
            </w:r>
          </w:p>
        </w:tc>
        <w:tc>
          <w:tcPr>
            <w:tcW w:w="868" w:type="dxa"/>
            <w:noWrap/>
            <w:tcMar>
              <w:top w:w="15" w:type="dxa"/>
              <w:left w:w="15" w:type="dxa"/>
              <w:bottom w:w="0" w:type="dxa"/>
              <w:right w:w="15" w:type="dxa"/>
            </w:tcMar>
          </w:tcPr>
          <w:p w14:paraId="18AC207E" w14:textId="77777777" w:rsidR="00805F3B" w:rsidRPr="005B6EFD" w:rsidRDefault="00805F3B" w:rsidP="00805F3B">
            <w:pPr>
              <w:pStyle w:val="TableText"/>
            </w:pPr>
            <w:r w:rsidRPr="005B6EFD">
              <w:t>LBC</w:t>
            </w:r>
          </w:p>
        </w:tc>
        <w:tc>
          <w:tcPr>
            <w:tcW w:w="975" w:type="dxa"/>
          </w:tcPr>
          <w:p w14:paraId="1E6746DC" w14:textId="77777777" w:rsidR="00805F3B" w:rsidRPr="005B6EFD" w:rsidRDefault="00805F3B" w:rsidP="00805F3B">
            <w:pPr>
              <w:pStyle w:val="TableText"/>
            </w:pPr>
            <w:r w:rsidRPr="005B6EFD">
              <w:t>-†</w:t>
            </w:r>
          </w:p>
        </w:tc>
        <w:tc>
          <w:tcPr>
            <w:tcW w:w="850" w:type="dxa"/>
          </w:tcPr>
          <w:p w14:paraId="7B162B87" w14:textId="77777777" w:rsidR="00805F3B" w:rsidRPr="005B6EFD" w:rsidRDefault="00805F3B" w:rsidP="00805F3B">
            <w:pPr>
              <w:pStyle w:val="TableText"/>
            </w:pPr>
            <w:r w:rsidRPr="005B6EFD">
              <w:t>CLART Genomica HPV2</w:t>
            </w:r>
          </w:p>
        </w:tc>
        <w:tc>
          <w:tcPr>
            <w:tcW w:w="1560" w:type="dxa"/>
            <w:noWrap/>
            <w:tcMar>
              <w:top w:w="15" w:type="dxa"/>
              <w:left w:w="15" w:type="dxa"/>
              <w:bottom w:w="0" w:type="dxa"/>
              <w:right w:w="15" w:type="dxa"/>
            </w:tcMar>
          </w:tcPr>
          <w:p w14:paraId="1C90D06F" w14:textId="55E2EF39" w:rsidR="00805F3B" w:rsidRPr="005B6EFD" w:rsidRDefault="00A70D7C" w:rsidP="00805F3B">
            <w:pPr>
              <w:pStyle w:val="TableText"/>
            </w:pPr>
            <w:r w:rsidRPr="005B6EFD">
              <w:t>Ex</w:t>
            </w:r>
            <w:r w:rsidR="00482DF3" w:rsidRPr="005B6EFD">
              <w:t>pan</w:t>
            </w:r>
            <w:r w:rsidRPr="005B6EFD">
              <w:t xml:space="preserve">ded </w:t>
            </w:r>
            <w:r w:rsidR="00805F3B" w:rsidRPr="005B6EFD">
              <w:t xml:space="preserve">– 35 genotypes </w:t>
            </w:r>
          </w:p>
          <w:p w14:paraId="7A98E57F" w14:textId="77777777" w:rsidR="00805F3B" w:rsidRPr="005B6EFD" w:rsidRDefault="00805F3B" w:rsidP="00805F3B">
            <w:pPr>
              <w:pStyle w:val="TableText"/>
            </w:pPr>
            <w:r w:rsidRPr="005B6EFD">
              <w:t>Partial – HPV16/18</w:t>
            </w:r>
          </w:p>
        </w:tc>
        <w:tc>
          <w:tcPr>
            <w:tcW w:w="657" w:type="dxa"/>
          </w:tcPr>
          <w:p w14:paraId="56A93BA9" w14:textId="77777777" w:rsidR="00805F3B" w:rsidRPr="005B6EFD" w:rsidRDefault="00805F3B" w:rsidP="00805F3B">
            <w:pPr>
              <w:pStyle w:val="TableText"/>
            </w:pPr>
            <w:r w:rsidRPr="005B6EFD">
              <w:t>-</w:t>
            </w:r>
          </w:p>
        </w:tc>
      </w:tr>
      <w:tr w:rsidR="00805F3B" w:rsidRPr="005B6EFD" w14:paraId="7EA7325B" w14:textId="77777777" w:rsidTr="00927CC9">
        <w:trPr>
          <w:trHeight w:val="286"/>
        </w:trPr>
        <w:tc>
          <w:tcPr>
            <w:tcW w:w="1271" w:type="dxa"/>
            <w:noWrap/>
            <w:tcMar>
              <w:top w:w="15" w:type="dxa"/>
              <w:left w:w="15" w:type="dxa"/>
              <w:bottom w:w="0" w:type="dxa"/>
              <w:right w:w="15" w:type="dxa"/>
            </w:tcMar>
          </w:tcPr>
          <w:p w14:paraId="25779FCC" w14:textId="7CF4CD53" w:rsidR="00805F3B" w:rsidRPr="005B6EFD" w:rsidRDefault="00805F3B" w:rsidP="00805F3B">
            <w:pPr>
              <w:pStyle w:val="TableText"/>
            </w:pPr>
            <w:r w:rsidRPr="005B6EFD">
              <w:t>Cheng 2015</w:t>
            </w:r>
          </w:p>
          <w:p w14:paraId="793A0895" w14:textId="77777777" w:rsidR="00805F3B" w:rsidRPr="005B6EFD" w:rsidRDefault="00805F3B" w:rsidP="00805F3B">
            <w:pPr>
              <w:pStyle w:val="TableText"/>
            </w:pPr>
            <w:r w:rsidRPr="005B6EFD">
              <w:t>Taiwan</w:t>
            </w:r>
          </w:p>
        </w:tc>
        <w:tc>
          <w:tcPr>
            <w:tcW w:w="567" w:type="dxa"/>
            <w:noWrap/>
            <w:tcMar>
              <w:top w:w="15" w:type="dxa"/>
              <w:left w:w="15" w:type="dxa"/>
              <w:bottom w:w="0" w:type="dxa"/>
              <w:right w:w="15" w:type="dxa"/>
            </w:tcMar>
          </w:tcPr>
          <w:p w14:paraId="4268342A" w14:textId="77777777" w:rsidR="00805F3B" w:rsidRPr="005B6EFD" w:rsidRDefault="00805F3B" w:rsidP="00805F3B">
            <w:pPr>
              <w:pStyle w:val="TableText"/>
            </w:pPr>
            <w:r w:rsidRPr="005B6EFD">
              <w:t>196</w:t>
            </w:r>
          </w:p>
        </w:tc>
        <w:tc>
          <w:tcPr>
            <w:tcW w:w="992" w:type="dxa"/>
          </w:tcPr>
          <w:p w14:paraId="32A608A6"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26A69688" w14:textId="77777777" w:rsidR="00805F3B" w:rsidRPr="005B6EFD" w:rsidRDefault="00805F3B" w:rsidP="00805F3B">
            <w:pPr>
              <w:pStyle w:val="TableText"/>
            </w:pPr>
            <w:r w:rsidRPr="005B6EFD">
              <w:t>MSM LWH</w:t>
            </w:r>
          </w:p>
        </w:tc>
        <w:tc>
          <w:tcPr>
            <w:tcW w:w="868" w:type="dxa"/>
            <w:noWrap/>
            <w:tcMar>
              <w:top w:w="15" w:type="dxa"/>
              <w:left w:w="15" w:type="dxa"/>
              <w:bottom w:w="0" w:type="dxa"/>
              <w:right w:w="15" w:type="dxa"/>
            </w:tcMar>
          </w:tcPr>
          <w:p w14:paraId="5FE9AB28" w14:textId="77777777" w:rsidR="00805F3B" w:rsidRPr="005B6EFD" w:rsidRDefault="00805F3B" w:rsidP="00805F3B">
            <w:pPr>
              <w:pStyle w:val="TableText"/>
            </w:pPr>
            <w:r w:rsidRPr="005B6EFD">
              <w:t>LBC</w:t>
            </w:r>
          </w:p>
        </w:tc>
        <w:tc>
          <w:tcPr>
            <w:tcW w:w="975" w:type="dxa"/>
          </w:tcPr>
          <w:p w14:paraId="22580FE0" w14:textId="77777777" w:rsidR="00805F3B" w:rsidRPr="005B6EFD" w:rsidRDefault="00805F3B" w:rsidP="00805F3B">
            <w:pPr>
              <w:pStyle w:val="TableText"/>
            </w:pPr>
            <w:r w:rsidRPr="005B6EFD">
              <w:t>HSIL+</w:t>
            </w:r>
          </w:p>
        </w:tc>
        <w:tc>
          <w:tcPr>
            <w:tcW w:w="850" w:type="dxa"/>
          </w:tcPr>
          <w:p w14:paraId="2765BEE5" w14:textId="77777777" w:rsidR="00805F3B" w:rsidRPr="005B6EFD" w:rsidRDefault="00805F3B" w:rsidP="00805F3B">
            <w:pPr>
              <w:pStyle w:val="TableText"/>
            </w:pPr>
            <w:r w:rsidRPr="005B6EFD">
              <w:t>Linear Array</w:t>
            </w:r>
          </w:p>
        </w:tc>
        <w:tc>
          <w:tcPr>
            <w:tcW w:w="1560" w:type="dxa"/>
            <w:noWrap/>
            <w:tcMar>
              <w:top w:w="15" w:type="dxa"/>
              <w:left w:w="15" w:type="dxa"/>
              <w:bottom w:w="0" w:type="dxa"/>
              <w:right w:w="15" w:type="dxa"/>
            </w:tcMar>
          </w:tcPr>
          <w:p w14:paraId="05592BB7" w14:textId="7E004495" w:rsidR="00805F3B" w:rsidRPr="005B6EFD" w:rsidRDefault="00EA0182" w:rsidP="00805F3B">
            <w:pPr>
              <w:pStyle w:val="TableText"/>
            </w:pPr>
            <w:r w:rsidRPr="005B6EFD">
              <w:t>Ex</w:t>
            </w:r>
            <w:r w:rsidR="00482DF3" w:rsidRPr="005B6EFD">
              <w:t>pan</w:t>
            </w:r>
            <w:r w:rsidRPr="005B6EFD">
              <w:t>ded</w:t>
            </w:r>
            <w:r w:rsidR="00805F3B" w:rsidRPr="005B6EFD">
              <w:t xml:space="preserve"> – 13, 7, 4 genotypes</w:t>
            </w:r>
          </w:p>
          <w:p w14:paraId="48EEBAC3" w14:textId="77777777" w:rsidR="00805F3B" w:rsidRPr="005B6EFD" w:rsidRDefault="00805F3B" w:rsidP="00805F3B">
            <w:pPr>
              <w:pStyle w:val="TableText"/>
            </w:pPr>
            <w:r w:rsidRPr="005B6EFD">
              <w:t>Partial – HPV16/18</w:t>
            </w:r>
          </w:p>
        </w:tc>
        <w:tc>
          <w:tcPr>
            <w:tcW w:w="657" w:type="dxa"/>
          </w:tcPr>
          <w:p w14:paraId="097F95EC" w14:textId="77777777" w:rsidR="00805F3B" w:rsidRPr="005B6EFD" w:rsidRDefault="00805F3B" w:rsidP="00805F3B">
            <w:pPr>
              <w:pStyle w:val="TableText"/>
            </w:pPr>
            <w:r w:rsidRPr="005B6EFD">
              <w:t>-</w:t>
            </w:r>
          </w:p>
        </w:tc>
      </w:tr>
      <w:tr w:rsidR="00805F3B" w:rsidRPr="005B6EFD" w14:paraId="6366A04E" w14:textId="77777777" w:rsidTr="00927CC9">
        <w:trPr>
          <w:trHeight w:val="286"/>
        </w:trPr>
        <w:tc>
          <w:tcPr>
            <w:tcW w:w="1271" w:type="dxa"/>
            <w:noWrap/>
            <w:tcMar>
              <w:top w:w="15" w:type="dxa"/>
              <w:left w:w="15" w:type="dxa"/>
              <w:bottom w:w="0" w:type="dxa"/>
              <w:right w:w="15" w:type="dxa"/>
            </w:tcMar>
          </w:tcPr>
          <w:p w14:paraId="6F43D307" w14:textId="65E22C5F" w:rsidR="00805F3B" w:rsidRPr="005B6EFD" w:rsidRDefault="00805F3B" w:rsidP="00805F3B">
            <w:pPr>
              <w:pStyle w:val="TableText"/>
            </w:pPr>
            <w:r w:rsidRPr="005B6EFD">
              <w:t>Chiao 2020</w:t>
            </w:r>
          </w:p>
          <w:p w14:paraId="1803AB0E"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tcPr>
          <w:p w14:paraId="5FC60722" w14:textId="77777777" w:rsidR="00805F3B" w:rsidRPr="005B6EFD" w:rsidRDefault="00805F3B" w:rsidP="00805F3B">
            <w:pPr>
              <w:pStyle w:val="TableText"/>
            </w:pPr>
            <w:r w:rsidRPr="005B6EFD">
              <w:t>256</w:t>
            </w:r>
          </w:p>
        </w:tc>
        <w:tc>
          <w:tcPr>
            <w:tcW w:w="992" w:type="dxa"/>
          </w:tcPr>
          <w:p w14:paraId="4B0C9564"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3CCC08B3" w14:textId="77777777" w:rsidR="00805F3B" w:rsidRPr="005B6EFD" w:rsidRDefault="00805F3B" w:rsidP="00805F3B">
            <w:pPr>
              <w:pStyle w:val="TableText"/>
            </w:pPr>
            <w:r w:rsidRPr="005B6EFD">
              <w:t>Women LWH</w:t>
            </w:r>
          </w:p>
        </w:tc>
        <w:tc>
          <w:tcPr>
            <w:tcW w:w="868" w:type="dxa"/>
            <w:noWrap/>
            <w:tcMar>
              <w:top w:w="15" w:type="dxa"/>
              <w:left w:w="15" w:type="dxa"/>
              <w:bottom w:w="0" w:type="dxa"/>
              <w:right w:w="15" w:type="dxa"/>
            </w:tcMar>
          </w:tcPr>
          <w:p w14:paraId="7A76A007" w14:textId="2D179F1B" w:rsidR="00805F3B" w:rsidRPr="005B6EFD" w:rsidRDefault="00805F3B" w:rsidP="00805F3B">
            <w:pPr>
              <w:pStyle w:val="TableText"/>
            </w:pPr>
            <w:hyperlink r:id="rId50" w:anchor="TFN4" w:history="1">
              <w:r w:rsidRPr="005B6EFD">
                <w:t>LBC4</w:t>
              </w:r>
            </w:hyperlink>
          </w:p>
        </w:tc>
        <w:tc>
          <w:tcPr>
            <w:tcW w:w="975" w:type="dxa"/>
          </w:tcPr>
          <w:p w14:paraId="33E6270D" w14:textId="77777777" w:rsidR="00805F3B" w:rsidRPr="005B6EFD" w:rsidRDefault="00805F3B" w:rsidP="00805F3B">
            <w:pPr>
              <w:pStyle w:val="TableText"/>
            </w:pPr>
            <w:r w:rsidRPr="005B6EFD">
              <w:t>ASC-H+</w:t>
            </w:r>
          </w:p>
        </w:tc>
        <w:tc>
          <w:tcPr>
            <w:tcW w:w="850" w:type="dxa"/>
          </w:tcPr>
          <w:p w14:paraId="1F74F6F7" w14:textId="77777777" w:rsidR="00805F3B" w:rsidRPr="005B6EFD" w:rsidRDefault="00805F3B" w:rsidP="00805F3B">
            <w:pPr>
              <w:pStyle w:val="TableText"/>
            </w:pPr>
            <w:r w:rsidRPr="005B6EFD">
              <w:t xml:space="preserve">HC2 </w:t>
            </w:r>
          </w:p>
        </w:tc>
        <w:tc>
          <w:tcPr>
            <w:tcW w:w="1560" w:type="dxa"/>
            <w:noWrap/>
            <w:tcMar>
              <w:top w:w="15" w:type="dxa"/>
              <w:left w:w="15" w:type="dxa"/>
              <w:bottom w:w="0" w:type="dxa"/>
              <w:right w:w="15" w:type="dxa"/>
            </w:tcMar>
          </w:tcPr>
          <w:p w14:paraId="65332204" w14:textId="6B53F107" w:rsidR="00805F3B" w:rsidRPr="005B6EFD" w:rsidRDefault="0019001E" w:rsidP="00805F3B">
            <w:pPr>
              <w:pStyle w:val="TableText"/>
            </w:pPr>
            <w:r w:rsidRPr="005B6EFD">
              <w:t>Ex</w:t>
            </w:r>
            <w:r w:rsidR="00482DF3" w:rsidRPr="005B6EFD">
              <w:t>pan</w:t>
            </w:r>
            <w:r w:rsidRPr="005B6EFD">
              <w:t xml:space="preserve">ded </w:t>
            </w:r>
            <w:r w:rsidR="00805F3B" w:rsidRPr="005B6EFD">
              <w:t>– 13 genotypes</w:t>
            </w:r>
          </w:p>
          <w:p w14:paraId="75ACEDCF" w14:textId="77777777" w:rsidR="00805F3B" w:rsidRPr="005B6EFD" w:rsidRDefault="00805F3B" w:rsidP="00805F3B">
            <w:pPr>
              <w:pStyle w:val="TableText"/>
            </w:pPr>
          </w:p>
        </w:tc>
        <w:tc>
          <w:tcPr>
            <w:tcW w:w="657" w:type="dxa"/>
          </w:tcPr>
          <w:p w14:paraId="062C0FCB" w14:textId="77777777" w:rsidR="00805F3B" w:rsidRPr="005B6EFD" w:rsidRDefault="00805F3B" w:rsidP="00805F3B">
            <w:pPr>
              <w:pStyle w:val="TableText"/>
            </w:pPr>
            <w:r w:rsidRPr="005B6EFD">
              <w:t>-</w:t>
            </w:r>
          </w:p>
        </w:tc>
      </w:tr>
      <w:tr w:rsidR="00805F3B" w:rsidRPr="005B6EFD" w14:paraId="27AAE2D1" w14:textId="77777777" w:rsidTr="00927CC9">
        <w:trPr>
          <w:trHeight w:val="286"/>
        </w:trPr>
        <w:tc>
          <w:tcPr>
            <w:tcW w:w="1271" w:type="dxa"/>
            <w:noWrap/>
            <w:tcMar>
              <w:top w:w="15" w:type="dxa"/>
              <w:left w:w="15" w:type="dxa"/>
              <w:bottom w:w="0" w:type="dxa"/>
              <w:right w:w="15" w:type="dxa"/>
            </w:tcMar>
          </w:tcPr>
          <w:p w14:paraId="7320CE10" w14:textId="1FD869AF" w:rsidR="00805F3B" w:rsidRPr="005B6EFD" w:rsidRDefault="00805F3B" w:rsidP="00805F3B">
            <w:pPr>
              <w:pStyle w:val="TableText"/>
            </w:pPr>
            <w:r w:rsidRPr="005B6EFD">
              <w:t>Chowdhury 2023</w:t>
            </w:r>
          </w:p>
          <w:p w14:paraId="4C8E3412"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tcPr>
          <w:p w14:paraId="067084EA" w14:textId="77777777" w:rsidR="00805F3B" w:rsidRPr="005B6EFD" w:rsidRDefault="00805F3B" w:rsidP="00805F3B">
            <w:pPr>
              <w:pStyle w:val="TableText"/>
            </w:pPr>
            <w:r w:rsidRPr="005B6EFD">
              <w:t>115</w:t>
            </w:r>
          </w:p>
        </w:tc>
        <w:tc>
          <w:tcPr>
            <w:tcW w:w="992" w:type="dxa"/>
          </w:tcPr>
          <w:p w14:paraId="25A7A77A" w14:textId="77777777" w:rsidR="00805F3B" w:rsidRPr="005B6EFD" w:rsidRDefault="00805F3B" w:rsidP="00805F3B">
            <w:pPr>
              <w:pStyle w:val="TableText"/>
            </w:pPr>
            <w:r w:rsidRPr="005B6EFD">
              <w:t>SR</w:t>
            </w:r>
          </w:p>
        </w:tc>
        <w:tc>
          <w:tcPr>
            <w:tcW w:w="1276" w:type="dxa"/>
            <w:noWrap/>
            <w:tcMar>
              <w:top w:w="15" w:type="dxa"/>
              <w:left w:w="15" w:type="dxa"/>
              <w:bottom w:w="0" w:type="dxa"/>
              <w:right w:w="15" w:type="dxa"/>
            </w:tcMar>
          </w:tcPr>
          <w:p w14:paraId="2BD0BC14" w14:textId="77777777" w:rsidR="00805F3B" w:rsidRPr="005B6EFD" w:rsidRDefault="00805F3B" w:rsidP="00805F3B">
            <w:pPr>
              <w:pStyle w:val="TableText"/>
            </w:pPr>
            <w:r w:rsidRPr="005B6EFD">
              <w:t>PLWH</w:t>
            </w:r>
          </w:p>
        </w:tc>
        <w:tc>
          <w:tcPr>
            <w:tcW w:w="868" w:type="dxa"/>
            <w:noWrap/>
            <w:tcMar>
              <w:top w:w="15" w:type="dxa"/>
              <w:left w:w="15" w:type="dxa"/>
              <w:bottom w:w="0" w:type="dxa"/>
              <w:right w:w="15" w:type="dxa"/>
            </w:tcMar>
          </w:tcPr>
          <w:p w14:paraId="01CC0D0F" w14:textId="77777777" w:rsidR="00805F3B" w:rsidRPr="005B6EFD" w:rsidRDefault="00805F3B" w:rsidP="00805F3B">
            <w:pPr>
              <w:pStyle w:val="TableText"/>
            </w:pPr>
            <w:r w:rsidRPr="005B6EFD">
              <w:t>-</w:t>
            </w:r>
          </w:p>
        </w:tc>
        <w:tc>
          <w:tcPr>
            <w:tcW w:w="975" w:type="dxa"/>
          </w:tcPr>
          <w:p w14:paraId="0C1D97FF" w14:textId="77777777" w:rsidR="00805F3B" w:rsidRPr="005B6EFD" w:rsidRDefault="00805F3B" w:rsidP="00805F3B">
            <w:pPr>
              <w:pStyle w:val="TableText"/>
            </w:pPr>
            <w:r w:rsidRPr="005B6EFD">
              <w:t>-</w:t>
            </w:r>
          </w:p>
        </w:tc>
        <w:tc>
          <w:tcPr>
            <w:tcW w:w="850" w:type="dxa"/>
          </w:tcPr>
          <w:p w14:paraId="665CD72C" w14:textId="77777777" w:rsidR="00805F3B" w:rsidRPr="005B6EFD" w:rsidRDefault="00805F3B" w:rsidP="00805F3B">
            <w:pPr>
              <w:pStyle w:val="TableText"/>
            </w:pPr>
            <w:r w:rsidRPr="005B6EFD">
              <w:t>PCR</w:t>
            </w:r>
          </w:p>
        </w:tc>
        <w:tc>
          <w:tcPr>
            <w:tcW w:w="1560" w:type="dxa"/>
            <w:noWrap/>
            <w:tcMar>
              <w:top w:w="15" w:type="dxa"/>
              <w:left w:w="15" w:type="dxa"/>
              <w:bottom w:w="0" w:type="dxa"/>
              <w:right w:w="15" w:type="dxa"/>
            </w:tcMar>
          </w:tcPr>
          <w:p w14:paraId="12B79309" w14:textId="0E527EC6" w:rsidR="00805F3B" w:rsidRPr="005B6EFD" w:rsidRDefault="00482DF3" w:rsidP="00805F3B">
            <w:pPr>
              <w:pStyle w:val="TableText"/>
            </w:pPr>
            <w:r w:rsidRPr="005B6EFD">
              <w:t>Expanded</w:t>
            </w:r>
            <w:r w:rsidR="00805F3B" w:rsidRPr="005B6EFD">
              <w:t xml:space="preserve"> – 39 genotypes</w:t>
            </w:r>
          </w:p>
          <w:p w14:paraId="27908594" w14:textId="77777777" w:rsidR="00805F3B" w:rsidRPr="005B6EFD" w:rsidRDefault="00805F3B" w:rsidP="00805F3B">
            <w:pPr>
              <w:pStyle w:val="TableText"/>
            </w:pPr>
            <w:r w:rsidRPr="005B6EFD">
              <w:t>Partial – HPV16</w:t>
            </w:r>
          </w:p>
        </w:tc>
        <w:tc>
          <w:tcPr>
            <w:tcW w:w="657" w:type="dxa"/>
          </w:tcPr>
          <w:p w14:paraId="6E615947" w14:textId="77777777" w:rsidR="00805F3B" w:rsidRPr="005B6EFD" w:rsidRDefault="00805F3B" w:rsidP="00805F3B">
            <w:pPr>
              <w:pStyle w:val="TableText"/>
            </w:pPr>
            <w:r w:rsidRPr="005B6EFD">
              <w:t>-</w:t>
            </w:r>
          </w:p>
        </w:tc>
      </w:tr>
      <w:tr w:rsidR="00805F3B" w:rsidRPr="005B6EFD" w14:paraId="658A6E93" w14:textId="77777777" w:rsidTr="00927CC9">
        <w:trPr>
          <w:trHeight w:val="286"/>
        </w:trPr>
        <w:tc>
          <w:tcPr>
            <w:tcW w:w="1271" w:type="dxa"/>
            <w:noWrap/>
            <w:tcMar>
              <w:top w:w="15" w:type="dxa"/>
              <w:left w:w="15" w:type="dxa"/>
              <w:bottom w:w="0" w:type="dxa"/>
              <w:right w:w="15" w:type="dxa"/>
            </w:tcMar>
          </w:tcPr>
          <w:p w14:paraId="61CC46AA" w14:textId="0CCE959E" w:rsidR="00805F3B" w:rsidRPr="005B6EFD" w:rsidRDefault="00805F3B" w:rsidP="00805F3B">
            <w:pPr>
              <w:pStyle w:val="TableText"/>
            </w:pPr>
            <w:r w:rsidRPr="005B6EFD">
              <w:t>Clifford 2018</w:t>
            </w:r>
          </w:p>
          <w:p w14:paraId="74BFC052" w14:textId="77777777" w:rsidR="00805F3B" w:rsidRPr="005B6EFD" w:rsidRDefault="00805F3B" w:rsidP="00805F3B">
            <w:pPr>
              <w:pStyle w:val="TableText"/>
            </w:pPr>
            <w:r w:rsidRPr="005B6EFD">
              <w:t>France</w:t>
            </w:r>
          </w:p>
        </w:tc>
        <w:tc>
          <w:tcPr>
            <w:tcW w:w="567" w:type="dxa"/>
            <w:noWrap/>
            <w:tcMar>
              <w:top w:w="15" w:type="dxa"/>
              <w:left w:w="15" w:type="dxa"/>
              <w:bottom w:w="0" w:type="dxa"/>
              <w:right w:w="15" w:type="dxa"/>
            </w:tcMar>
          </w:tcPr>
          <w:p w14:paraId="7B41FE73" w14:textId="77777777" w:rsidR="00805F3B" w:rsidRPr="005B6EFD" w:rsidRDefault="00805F3B" w:rsidP="00805F3B">
            <w:pPr>
              <w:pStyle w:val="TableText"/>
            </w:pPr>
            <w:r w:rsidRPr="005B6EFD">
              <w:t>513</w:t>
            </w:r>
          </w:p>
        </w:tc>
        <w:tc>
          <w:tcPr>
            <w:tcW w:w="992" w:type="dxa"/>
          </w:tcPr>
          <w:p w14:paraId="2DCB7AF0"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72381816" w14:textId="77777777" w:rsidR="00805F3B" w:rsidRPr="005B6EFD" w:rsidRDefault="00805F3B" w:rsidP="00805F3B">
            <w:pPr>
              <w:pStyle w:val="TableText"/>
            </w:pPr>
            <w:r w:rsidRPr="005B6EFD">
              <w:t>MSM LWH</w:t>
            </w:r>
          </w:p>
        </w:tc>
        <w:tc>
          <w:tcPr>
            <w:tcW w:w="868" w:type="dxa"/>
            <w:noWrap/>
            <w:tcMar>
              <w:top w:w="15" w:type="dxa"/>
              <w:left w:w="15" w:type="dxa"/>
              <w:bottom w:w="0" w:type="dxa"/>
              <w:right w:w="15" w:type="dxa"/>
            </w:tcMar>
          </w:tcPr>
          <w:p w14:paraId="6D00E818" w14:textId="77777777" w:rsidR="00805F3B" w:rsidRPr="005B6EFD" w:rsidRDefault="00805F3B" w:rsidP="00805F3B">
            <w:pPr>
              <w:pStyle w:val="TableText"/>
            </w:pPr>
            <w:r w:rsidRPr="005B6EFD">
              <w:t>LBC</w:t>
            </w:r>
          </w:p>
        </w:tc>
        <w:tc>
          <w:tcPr>
            <w:tcW w:w="975" w:type="dxa"/>
          </w:tcPr>
          <w:p w14:paraId="56D4D455" w14:textId="77777777" w:rsidR="00805F3B" w:rsidRPr="005B6EFD" w:rsidRDefault="00805F3B" w:rsidP="00805F3B">
            <w:pPr>
              <w:pStyle w:val="TableText"/>
            </w:pPr>
            <w:r w:rsidRPr="005B6EFD">
              <w:t>ASC-H+</w:t>
            </w:r>
          </w:p>
        </w:tc>
        <w:tc>
          <w:tcPr>
            <w:tcW w:w="850" w:type="dxa"/>
          </w:tcPr>
          <w:p w14:paraId="3DE2A535" w14:textId="77777777" w:rsidR="00805F3B" w:rsidRPr="005B6EFD" w:rsidRDefault="00805F3B" w:rsidP="00805F3B">
            <w:pPr>
              <w:pStyle w:val="TableText"/>
            </w:pPr>
            <w:r w:rsidRPr="005B6EFD">
              <w:t>Cobas 4800</w:t>
            </w:r>
          </w:p>
        </w:tc>
        <w:tc>
          <w:tcPr>
            <w:tcW w:w="1560" w:type="dxa"/>
            <w:noWrap/>
            <w:tcMar>
              <w:top w:w="15" w:type="dxa"/>
              <w:left w:w="15" w:type="dxa"/>
              <w:bottom w:w="0" w:type="dxa"/>
              <w:right w:w="15" w:type="dxa"/>
            </w:tcMar>
          </w:tcPr>
          <w:p w14:paraId="3AE8C469" w14:textId="0DD634B2" w:rsidR="00805F3B" w:rsidRPr="005B6EFD" w:rsidRDefault="00482DF3" w:rsidP="00805F3B">
            <w:pPr>
              <w:pStyle w:val="TableText"/>
            </w:pPr>
            <w:r w:rsidRPr="005B6EFD">
              <w:t>Expanded</w:t>
            </w:r>
            <w:r w:rsidR="00805F3B" w:rsidRPr="005B6EFD">
              <w:t xml:space="preserve"> – 14 genotypes, 13 genotypes (</w:t>
            </w:r>
            <w:r w:rsidR="00641CE5" w:rsidRPr="005B6EFD">
              <w:t>hrHPV</w:t>
            </w:r>
            <w:r w:rsidR="00805F3B" w:rsidRPr="005B6EFD">
              <w:t xml:space="preserve"> NOT including HPV16)</w:t>
            </w:r>
          </w:p>
          <w:p w14:paraId="0EC3C80A" w14:textId="77777777" w:rsidR="00805F3B" w:rsidRPr="005B6EFD" w:rsidRDefault="00805F3B" w:rsidP="00805F3B">
            <w:pPr>
              <w:pStyle w:val="TableText"/>
            </w:pPr>
            <w:r w:rsidRPr="005B6EFD">
              <w:t>Partial – HPV16</w:t>
            </w:r>
          </w:p>
        </w:tc>
        <w:tc>
          <w:tcPr>
            <w:tcW w:w="657" w:type="dxa"/>
          </w:tcPr>
          <w:p w14:paraId="07DDDD96" w14:textId="77777777" w:rsidR="00805F3B" w:rsidRPr="005B6EFD" w:rsidRDefault="00805F3B" w:rsidP="00805F3B">
            <w:pPr>
              <w:pStyle w:val="TableText"/>
            </w:pPr>
            <w:r w:rsidRPr="005B6EFD">
              <w:t>-</w:t>
            </w:r>
          </w:p>
        </w:tc>
      </w:tr>
      <w:tr w:rsidR="00805F3B" w:rsidRPr="005B6EFD" w14:paraId="336359A9" w14:textId="77777777" w:rsidTr="00927CC9">
        <w:trPr>
          <w:trHeight w:val="286"/>
        </w:trPr>
        <w:tc>
          <w:tcPr>
            <w:tcW w:w="1271" w:type="dxa"/>
            <w:noWrap/>
            <w:tcMar>
              <w:top w:w="15" w:type="dxa"/>
              <w:left w:w="15" w:type="dxa"/>
              <w:bottom w:w="0" w:type="dxa"/>
              <w:right w:w="15" w:type="dxa"/>
            </w:tcMar>
          </w:tcPr>
          <w:p w14:paraId="0AC0E841" w14:textId="5C908BF0" w:rsidR="00805F3B" w:rsidRPr="005B6EFD" w:rsidRDefault="00805F3B" w:rsidP="00805F3B">
            <w:pPr>
              <w:pStyle w:val="TableText"/>
            </w:pPr>
            <w:r w:rsidRPr="005B6EFD">
              <w:t>Combes 2018</w:t>
            </w:r>
          </w:p>
          <w:p w14:paraId="259AB9D7" w14:textId="77777777" w:rsidR="00805F3B" w:rsidRPr="005B6EFD" w:rsidRDefault="00805F3B" w:rsidP="00805F3B">
            <w:pPr>
              <w:pStyle w:val="TableText"/>
            </w:pPr>
            <w:r w:rsidRPr="005B6EFD">
              <w:t>France</w:t>
            </w:r>
          </w:p>
        </w:tc>
        <w:tc>
          <w:tcPr>
            <w:tcW w:w="567" w:type="dxa"/>
            <w:noWrap/>
            <w:tcMar>
              <w:top w:w="15" w:type="dxa"/>
              <w:left w:w="15" w:type="dxa"/>
              <w:bottom w:w="0" w:type="dxa"/>
              <w:right w:w="15" w:type="dxa"/>
            </w:tcMar>
          </w:tcPr>
          <w:p w14:paraId="3BD837BC" w14:textId="77777777" w:rsidR="00805F3B" w:rsidRPr="005B6EFD" w:rsidRDefault="00805F3B" w:rsidP="00805F3B">
            <w:pPr>
              <w:pStyle w:val="TableText"/>
            </w:pPr>
            <w:r w:rsidRPr="005B6EFD">
              <w:t>490</w:t>
            </w:r>
          </w:p>
        </w:tc>
        <w:tc>
          <w:tcPr>
            <w:tcW w:w="992" w:type="dxa"/>
          </w:tcPr>
          <w:p w14:paraId="70DEFDD6" w14:textId="77777777" w:rsidR="00805F3B" w:rsidRPr="005B6EFD" w:rsidRDefault="00805F3B" w:rsidP="00805F3B">
            <w:pPr>
              <w:pStyle w:val="TableText"/>
            </w:pPr>
            <w:r w:rsidRPr="005B6EFD">
              <w:t>Dias Gonçalves Lima 2019</w:t>
            </w:r>
          </w:p>
        </w:tc>
        <w:tc>
          <w:tcPr>
            <w:tcW w:w="1276" w:type="dxa"/>
            <w:noWrap/>
            <w:tcMar>
              <w:top w:w="15" w:type="dxa"/>
              <w:left w:w="15" w:type="dxa"/>
              <w:bottom w:w="0" w:type="dxa"/>
              <w:right w:w="15" w:type="dxa"/>
            </w:tcMar>
          </w:tcPr>
          <w:p w14:paraId="35BCF314" w14:textId="77777777" w:rsidR="00805F3B" w:rsidRPr="005B6EFD" w:rsidRDefault="00805F3B" w:rsidP="00805F3B">
            <w:pPr>
              <w:pStyle w:val="TableText"/>
            </w:pPr>
            <w:r w:rsidRPr="005B6EFD">
              <w:t>MSM LWH</w:t>
            </w:r>
          </w:p>
        </w:tc>
        <w:tc>
          <w:tcPr>
            <w:tcW w:w="868" w:type="dxa"/>
            <w:noWrap/>
            <w:tcMar>
              <w:top w:w="15" w:type="dxa"/>
              <w:left w:w="15" w:type="dxa"/>
              <w:bottom w:w="0" w:type="dxa"/>
              <w:right w:w="15" w:type="dxa"/>
            </w:tcMar>
          </w:tcPr>
          <w:p w14:paraId="2CC6152B" w14:textId="77777777" w:rsidR="00805F3B" w:rsidRPr="005B6EFD" w:rsidRDefault="00805F3B" w:rsidP="00805F3B">
            <w:pPr>
              <w:pStyle w:val="TableText"/>
            </w:pPr>
            <w:r w:rsidRPr="005B6EFD">
              <w:t>LBC</w:t>
            </w:r>
          </w:p>
        </w:tc>
        <w:tc>
          <w:tcPr>
            <w:tcW w:w="975" w:type="dxa"/>
          </w:tcPr>
          <w:p w14:paraId="4626D05D" w14:textId="77777777" w:rsidR="00805F3B" w:rsidRPr="005B6EFD" w:rsidRDefault="00805F3B" w:rsidP="00805F3B">
            <w:pPr>
              <w:pStyle w:val="TableText"/>
            </w:pPr>
            <w:r w:rsidRPr="005B6EFD">
              <w:t>ASC-H+</w:t>
            </w:r>
          </w:p>
        </w:tc>
        <w:tc>
          <w:tcPr>
            <w:tcW w:w="850" w:type="dxa"/>
          </w:tcPr>
          <w:p w14:paraId="5A144D09" w14:textId="77777777" w:rsidR="00805F3B" w:rsidRPr="005B6EFD" w:rsidRDefault="00805F3B" w:rsidP="00805F3B">
            <w:pPr>
              <w:pStyle w:val="TableText"/>
            </w:pPr>
            <w:r w:rsidRPr="005B6EFD">
              <w:t>Cobas 4800</w:t>
            </w:r>
          </w:p>
        </w:tc>
        <w:tc>
          <w:tcPr>
            <w:tcW w:w="1560" w:type="dxa"/>
            <w:noWrap/>
            <w:tcMar>
              <w:top w:w="15" w:type="dxa"/>
              <w:left w:w="15" w:type="dxa"/>
              <w:bottom w:w="0" w:type="dxa"/>
              <w:right w:w="15" w:type="dxa"/>
            </w:tcMar>
          </w:tcPr>
          <w:p w14:paraId="57DC3686" w14:textId="77777777" w:rsidR="00805F3B" w:rsidRPr="005B6EFD" w:rsidRDefault="00805F3B" w:rsidP="00805F3B">
            <w:pPr>
              <w:pStyle w:val="TableText"/>
            </w:pPr>
            <w:r w:rsidRPr="005B6EFD">
              <w:t>-‡</w:t>
            </w:r>
          </w:p>
        </w:tc>
        <w:tc>
          <w:tcPr>
            <w:tcW w:w="657" w:type="dxa"/>
          </w:tcPr>
          <w:p w14:paraId="36248DDE" w14:textId="77777777" w:rsidR="00805F3B" w:rsidRPr="005B6EFD" w:rsidRDefault="00805F3B" w:rsidP="00805F3B">
            <w:pPr>
              <w:pStyle w:val="TableText"/>
            </w:pPr>
            <w:r w:rsidRPr="005B6EFD">
              <w:t>-</w:t>
            </w:r>
          </w:p>
        </w:tc>
      </w:tr>
      <w:tr w:rsidR="00805F3B" w:rsidRPr="005B6EFD" w14:paraId="3EE0659E" w14:textId="77777777" w:rsidTr="00927CC9">
        <w:trPr>
          <w:trHeight w:val="286"/>
        </w:trPr>
        <w:tc>
          <w:tcPr>
            <w:tcW w:w="1271" w:type="dxa"/>
            <w:noWrap/>
            <w:tcMar>
              <w:top w:w="15" w:type="dxa"/>
              <w:left w:w="15" w:type="dxa"/>
              <w:bottom w:w="0" w:type="dxa"/>
              <w:right w:w="15" w:type="dxa"/>
            </w:tcMar>
          </w:tcPr>
          <w:p w14:paraId="05738456" w14:textId="67FB033F" w:rsidR="00805F3B" w:rsidRPr="005B6EFD" w:rsidRDefault="00805F3B" w:rsidP="00805F3B">
            <w:pPr>
              <w:pStyle w:val="TableText"/>
            </w:pPr>
            <w:r w:rsidRPr="005B6EFD">
              <w:t>Cuen 2013</w:t>
            </w:r>
          </w:p>
          <w:p w14:paraId="3BA885D9" w14:textId="77777777" w:rsidR="00805F3B" w:rsidRPr="005B6EFD" w:rsidRDefault="00805F3B" w:rsidP="00805F3B">
            <w:pPr>
              <w:pStyle w:val="TableText"/>
            </w:pPr>
            <w:r w:rsidRPr="005B6EFD">
              <w:t>France</w:t>
            </w:r>
          </w:p>
        </w:tc>
        <w:tc>
          <w:tcPr>
            <w:tcW w:w="567" w:type="dxa"/>
            <w:noWrap/>
            <w:tcMar>
              <w:top w:w="15" w:type="dxa"/>
              <w:left w:w="15" w:type="dxa"/>
              <w:bottom w:w="0" w:type="dxa"/>
              <w:right w:w="15" w:type="dxa"/>
            </w:tcMar>
          </w:tcPr>
          <w:p w14:paraId="4B23AEEC" w14:textId="77777777" w:rsidR="00805F3B" w:rsidRPr="005B6EFD" w:rsidRDefault="00805F3B" w:rsidP="00805F3B">
            <w:pPr>
              <w:pStyle w:val="TableText"/>
            </w:pPr>
            <w:r w:rsidRPr="005B6EFD">
              <w:t>107</w:t>
            </w:r>
          </w:p>
        </w:tc>
        <w:tc>
          <w:tcPr>
            <w:tcW w:w="992" w:type="dxa"/>
          </w:tcPr>
          <w:p w14:paraId="32FA6C73" w14:textId="77777777" w:rsidR="00805F3B" w:rsidRPr="005B6EFD" w:rsidRDefault="00805F3B" w:rsidP="00805F3B">
            <w:pPr>
              <w:pStyle w:val="TableText"/>
            </w:pPr>
            <w:r w:rsidRPr="005B6EFD">
              <w:t>SR</w:t>
            </w:r>
          </w:p>
        </w:tc>
        <w:tc>
          <w:tcPr>
            <w:tcW w:w="1276" w:type="dxa"/>
            <w:noWrap/>
            <w:tcMar>
              <w:top w:w="15" w:type="dxa"/>
              <w:left w:w="15" w:type="dxa"/>
              <w:bottom w:w="0" w:type="dxa"/>
              <w:right w:w="15" w:type="dxa"/>
            </w:tcMar>
          </w:tcPr>
          <w:p w14:paraId="4C1F5403" w14:textId="77777777" w:rsidR="00805F3B" w:rsidRPr="005B6EFD" w:rsidRDefault="00805F3B" w:rsidP="00805F3B">
            <w:pPr>
              <w:pStyle w:val="TableText"/>
            </w:pPr>
            <w:r w:rsidRPr="005B6EFD">
              <w:t>PLWH</w:t>
            </w:r>
          </w:p>
        </w:tc>
        <w:tc>
          <w:tcPr>
            <w:tcW w:w="868" w:type="dxa"/>
            <w:noWrap/>
            <w:tcMar>
              <w:top w:w="15" w:type="dxa"/>
              <w:left w:w="15" w:type="dxa"/>
              <w:bottom w:w="0" w:type="dxa"/>
              <w:right w:w="15" w:type="dxa"/>
            </w:tcMar>
          </w:tcPr>
          <w:p w14:paraId="68E6E7EE" w14:textId="77777777" w:rsidR="00805F3B" w:rsidRPr="005B6EFD" w:rsidRDefault="00805F3B" w:rsidP="00805F3B">
            <w:pPr>
              <w:pStyle w:val="TableText"/>
            </w:pPr>
            <w:r w:rsidRPr="005B6EFD">
              <w:t>-</w:t>
            </w:r>
          </w:p>
        </w:tc>
        <w:tc>
          <w:tcPr>
            <w:tcW w:w="975" w:type="dxa"/>
          </w:tcPr>
          <w:p w14:paraId="7D5C846D" w14:textId="77777777" w:rsidR="00805F3B" w:rsidRPr="005B6EFD" w:rsidRDefault="00805F3B" w:rsidP="00805F3B">
            <w:pPr>
              <w:pStyle w:val="TableText"/>
            </w:pPr>
            <w:r w:rsidRPr="005B6EFD">
              <w:t>-</w:t>
            </w:r>
          </w:p>
        </w:tc>
        <w:tc>
          <w:tcPr>
            <w:tcW w:w="850" w:type="dxa"/>
          </w:tcPr>
          <w:p w14:paraId="61514A2C"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tcPr>
          <w:p w14:paraId="06976E80" w14:textId="77777777" w:rsidR="00805F3B" w:rsidRPr="005B6EFD" w:rsidRDefault="00805F3B" w:rsidP="00805F3B">
            <w:pPr>
              <w:pStyle w:val="TableText"/>
            </w:pPr>
            <w:r w:rsidRPr="005B6EFD">
              <w:t>-</w:t>
            </w:r>
          </w:p>
        </w:tc>
        <w:tc>
          <w:tcPr>
            <w:tcW w:w="657" w:type="dxa"/>
          </w:tcPr>
          <w:p w14:paraId="7A76E948" w14:textId="77777777" w:rsidR="00805F3B" w:rsidRPr="005B6EFD" w:rsidRDefault="00805F3B" w:rsidP="00805F3B">
            <w:pPr>
              <w:pStyle w:val="TableText"/>
            </w:pPr>
            <w:r w:rsidRPr="005B6EFD">
              <w:t>HRA</w:t>
            </w:r>
          </w:p>
        </w:tc>
      </w:tr>
      <w:tr w:rsidR="00805F3B" w:rsidRPr="005B6EFD" w14:paraId="4BE08D69" w14:textId="77777777" w:rsidTr="00927CC9">
        <w:trPr>
          <w:trHeight w:val="286"/>
        </w:trPr>
        <w:tc>
          <w:tcPr>
            <w:tcW w:w="1271" w:type="dxa"/>
            <w:noWrap/>
            <w:tcMar>
              <w:top w:w="15" w:type="dxa"/>
              <w:left w:w="15" w:type="dxa"/>
              <w:bottom w:w="0" w:type="dxa"/>
              <w:right w:w="15" w:type="dxa"/>
            </w:tcMar>
          </w:tcPr>
          <w:p w14:paraId="41A73EFB" w14:textId="791BC4C6" w:rsidR="00805F3B" w:rsidRPr="005B6EFD" w:rsidRDefault="00805F3B" w:rsidP="00805F3B">
            <w:pPr>
              <w:pStyle w:val="TableText"/>
            </w:pPr>
            <w:r w:rsidRPr="005B6EFD">
              <w:lastRenderedPageBreak/>
              <w:t>Dietrich 2015</w:t>
            </w:r>
          </w:p>
          <w:p w14:paraId="48280231" w14:textId="77777777" w:rsidR="00805F3B" w:rsidRPr="005B6EFD" w:rsidRDefault="00805F3B" w:rsidP="00805F3B">
            <w:pPr>
              <w:pStyle w:val="TableText"/>
            </w:pPr>
            <w:r w:rsidRPr="005B6EFD">
              <w:t>Germany</w:t>
            </w:r>
          </w:p>
        </w:tc>
        <w:tc>
          <w:tcPr>
            <w:tcW w:w="567" w:type="dxa"/>
            <w:noWrap/>
            <w:tcMar>
              <w:top w:w="15" w:type="dxa"/>
              <w:left w:w="15" w:type="dxa"/>
              <w:bottom w:w="0" w:type="dxa"/>
              <w:right w:w="15" w:type="dxa"/>
            </w:tcMar>
          </w:tcPr>
          <w:p w14:paraId="41E8F7EE" w14:textId="77777777" w:rsidR="00805F3B" w:rsidRPr="005B6EFD" w:rsidRDefault="00805F3B" w:rsidP="00805F3B">
            <w:pPr>
              <w:pStyle w:val="TableText"/>
            </w:pPr>
            <w:r w:rsidRPr="005B6EFD">
              <w:t>123</w:t>
            </w:r>
          </w:p>
        </w:tc>
        <w:tc>
          <w:tcPr>
            <w:tcW w:w="992" w:type="dxa"/>
          </w:tcPr>
          <w:p w14:paraId="217C2F0B" w14:textId="77777777" w:rsidR="00805F3B" w:rsidRPr="005B6EFD" w:rsidRDefault="00805F3B" w:rsidP="00805F3B">
            <w:pPr>
              <w:pStyle w:val="TableText"/>
            </w:pPr>
            <w:r w:rsidRPr="005B6EFD">
              <w:t>Dias Gonçalves Lima 2019</w:t>
            </w:r>
          </w:p>
        </w:tc>
        <w:tc>
          <w:tcPr>
            <w:tcW w:w="1276" w:type="dxa"/>
            <w:noWrap/>
            <w:tcMar>
              <w:top w:w="15" w:type="dxa"/>
              <w:left w:w="15" w:type="dxa"/>
              <w:bottom w:w="0" w:type="dxa"/>
              <w:right w:w="15" w:type="dxa"/>
            </w:tcMar>
          </w:tcPr>
          <w:p w14:paraId="34257AB6" w14:textId="77777777" w:rsidR="00805F3B" w:rsidRPr="005B6EFD" w:rsidRDefault="00805F3B" w:rsidP="00805F3B">
            <w:pPr>
              <w:pStyle w:val="TableText"/>
            </w:pPr>
            <w:r w:rsidRPr="005B6EFD">
              <w:t>MSM LWH</w:t>
            </w:r>
          </w:p>
        </w:tc>
        <w:tc>
          <w:tcPr>
            <w:tcW w:w="868" w:type="dxa"/>
            <w:noWrap/>
            <w:tcMar>
              <w:top w:w="15" w:type="dxa"/>
              <w:left w:w="15" w:type="dxa"/>
              <w:bottom w:w="0" w:type="dxa"/>
              <w:right w:w="15" w:type="dxa"/>
            </w:tcMar>
          </w:tcPr>
          <w:p w14:paraId="1CE1570F" w14:textId="77777777" w:rsidR="00805F3B" w:rsidRPr="005B6EFD" w:rsidRDefault="00805F3B" w:rsidP="00805F3B">
            <w:pPr>
              <w:pStyle w:val="TableText"/>
            </w:pPr>
            <w:r w:rsidRPr="005B6EFD">
              <w:t>LBC</w:t>
            </w:r>
          </w:p>
        </w:tc>
        <w:tc>
          <w:tcPr>
            <w:tcW w:w="975" w:type="dxa"/>
          </w:tcPr>
          <w:p w14:paraId="0BD5A41B" w14:textId="77777777" w:rsidR="00805F3B" w:rsidRPr="005B6EFD" w:rsidRDefault="00805F3B" w:rsidP="00805F3B">
            <w:pPr>
              <w:pStyle w:val="TableText"/>
            </w:pPr>
            <w:r w:rsidRPr="005B6EFD">
              <w:t>HSIL+</w:t>
            </w:r>
          </w:p>
        </w:tc>
        <w:tc>
          <w:tcPr>
            <w:tcW w:w="850" w:type="dxa"/>
          </w:tcPr>
          <w:p w14:paraId="1E05687E"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tcPr>
          <w:p w14:paraId="50866497" w14:textId="77777777" w:rsidR="00805F3B" w:rsidRPr="005B6EFD" w:rsidRDefault="00805F3B" w:rsidP="00805F3B">
            <w:pPr>
              <w:pStyle w:val="TableText"/>
            </w:pPr>
            <w:r w:rsidRPr="005B6EFD">
              <w:t>-</w:t>
            </w:r>
          </w:p>
        </w:tc>
        <w:tc>
          <w:tcPr>
            <w:tcW w:w="657" w:type="dxa"/>
          </w:tcPr>
          <w:p w14:paraId="4ECDE53F" w14:textId="77777777" w:rsidR="00805F3B" w:rsidRPr="005B6EFD" w:rsidRDefault="00805F3B" w:rsidP="00805F3B">
            <w:pPr>
              <w:pStyle w:val="TableText"/>
            </w:pPr>
            <w:r w:rsidRPr="005B6EFD">
              <w:t>-</w:t>
            </w:r>
          </w:p>
        </w:tc>
      </w:tr>
      <w:tr w:rsidR="00805F3B" w:rsidRPr="005B6EFD" w14:paraId="1D428FB0" w14:textId="77777777" w:rsidTr="00927CC9">
        <w:trPr>
          <w:trHeight w:val="286"/>
        </w:trPr>
        <w:tc>
          <w:tcPr>
            <w:tcW w:w="1271" w:type="dxa"/>
            <w:noWrap/>
            <w:tcMar>
              <w:top w:w="15" w:type="dxa"/>
              <w:left w:w="15" w:type="dxa"/>
              <w:bottom w:w="0" w:type="dxa"/>
              <w:right w:w="15" w:type="dxa"/>
            </w:tcMar>
          </w:tcPr>
          <w:p w14:paraId="009DC1BA" w14:textId="00760EC1" w:rsidR="00805F3B" w:rsidRPr="005B6EFD" w:rsidRDefault="00805F3B" w:rsidP="00805F3B">
            <w:pPr>
              <w:pStyle w:val="TableText"/>
            </w:pPr>
            <w:r w:rsidRPr="005B6EFD">
              <w:t>Díez-Martínez 2023</w:t>
            </w:r>
          </w:p>
          <w:p w14:paraId="3F1DA21C" w14:textId="77777777" w:rsidR="00805F3B" w:rsidRPr="005B6EFD" w:rsidRDefault="00805F3B" w:rsidP="00805F3B">
            <w:pPr>
              <w:pStyle w:val="TableText"/>
            </w:pPr>
            <w:r w:rsidRPr="005B6EFD">
              <w:t>Spain</w:t>
            </w:r>
          </w:p>
        </w:tc>
        <w:tc>
          <w:tcPr>
            <w:tcW w:w="567" w:type="dxa"/>
            <w:noWrap/>
            <w:tcMar>
              <w:top w:w="15" w:type="dxa"/>
              <w:left w:w="15" w:type="dxa"/>
              <w:bottom w:w="0" w:type="dxa"/>
              <w:right w:w="15" w:type="dxa"/>
            </w:tcMar>
          </w:tcPr>
          <w:p w14:paraId="6EE0E616" w14:textId="77777777" w:rsidR="00805F3B" w:rsidRPr="005B6EFD" w:rsidRDefault="00805F3B" w:rsidP="00805F3B">
            <w:pPr>
              <w:pStyle w:val="TableText"/>
            </w:pPr>
            <w:r w:rsidRPr="005B6EFD">
              <w:t>93</w:t>
            </w:r>
          </w:p>
        </w:tc>
        <w:tc>
          <w:tcPr>
            <w:tcW w:w="992" w:type="dxa"/>
          </w:tcPr>
          <w:p w14:paraId="44E7BE19" w14:textId="77777777" w:rsidR="00805F3B" w:rsidRPr="005B6EFD" w:rsidRDefault="00805F3B" w:rsidP="00805F3B">
            <w:pPr>
              <w:pStyle w:val="TableText"/>
            </w:pPr>
            <w:r w:rsidRPr="005B6EFD">
              <w:t>SR</w:t>
            </w:r>
          </w:p>
        </w:tc>
        <w:tc>
          <w:tcPr>
            <w:tcW w:w="1276" w:type="dxa"/>
            <w:noWrap/>
            <w:tcMar>
              <w:top w:w="15" w:type="dxa"/>
              <w:left w:w="15" w:type="dxa"/>
              <w:bottom w:w="0" w:type="dxa"/>
              <w:right w:w="15" w:type="dxa"/>
            </w:tcMar>
          </w:tcPr>
          <w:p w14:paraId="09749256" w14:textId="77777777" w:rsidR="00805F3B" w:rsidRPr="005B6EFD" w:rsidRDefault="00805F3B" w:rsidP="00805F3B">
            <w:pPr>
              <w:pStyle w:val="TableText"/>
            </w:pPr>
            <w:r w:rsidRPr="005B6EFD">
              <w:t>MSM LWH</w:t>
            </w:r>
          </w:p>
        </w:tc>
        <w:tc>
          <w:tcPr>
            <w:tcW w:w="868" w:type="dxa"/>
            <w:noWrap/>
            <w:tcMar>
              <w:top w:w="15" w:type="dxa"/>
              <w:left w:w="15" w:type="dxa"/>
              <w:bottom w:w="0" w:type="dxa"/>
              <w:right w:w="15" w:type="dxa"/>
            </w:tcMar>
          </w:tcPr>
          <w:p w14:paraId="581EAB22" w14:textId="77777777" w:rsidR="00805F3B" w:rsidRPr="005B6EFD" w:rsidRDefault="00805F3B" w:rsidP="00805F3B">
            <w:pPr>
              <w:pStyle w:val="TableText"/>
            </w:pPr>
            <w:r w:rsidRPr="005B6EFD">
              <w:t>LBC</w:t>
            </w:r>
          </w:p>
        </w:tc>
        <w:tc>
          <w:tcPr>
            <w:tcW w:w="975" w:type="dxa"/>
          </w:tcPr>
          <w:p w14:paraId="2B98128A" w14:textId="77777777" w:rsidR="00805F3B" w:rsidRPr="005B6EFD" w:rsidRDefault="00805F3B" w:rsidP="00805F3B">
            <w:pPr>
              <w:pStyle w:val="TableText"/>
            </w:pPr>
            <w:r w:rsidRPr="005B6EFD">
              <w:t>HSIL+</w:t>
            </w:r>
          </w:p>
        </w:tc>
        <w:tc>
          <w:tcPr>
            <w:tcW w:w="850" w:type="dxa"/>
          </w:tcPr>
          <w:p w14:paraId="040C1426" w14:textId="77777777" w:rsidR="00805F3B" w:rsidRPr="005B6EFD" w:rsidRDefault="00805F3B" w:rsidP="00805F3B">
            <w:pPr>
              <w:pStyle w:val="TableText"/>
            </w:pPr>
            <w:r w:rsidRPr="005B6EFD">
              <w:t>Cobas 4800</w:t>
            </w:r>
          </w:p>
        </w:tc>
        <w:tc>
          <w:tcPr>
            <w:tcW w:w="1560" w:type="dxa"/>
            <w:noWrap/>
            <w:tcMar>
              <w:top w:w="15" w:type="dxa"/>
              <w:left w:w="15" w:type="dxa"/>
              <w:bottom w:w="0" w:type="dxa"/>
              <w:right w:w="15" w:type="dxa"/>
            </w:tcMar>
          </w:tcPr>
          <w:p w14:paraId="5E6DAB60" w14:textId="6DB03E11" w:rsidR="00805F3B" w:rsidRPr="005B6EFD" w:rsidRDefault="00482DF3" w:rsidP="00805F3B">
            <w:pPr>
              <w:pStyle w:val="TableText"/>
            </w:pPr>
            <w:r w:rsidRPr="005B6EFD">
              <w:t xml:space="preserve">Expanded </w:t>
            </w:r>
            <w:r w:rsidR="00805F3B" w:rsidRPr="005B6EFD">
              <w:t>– 12 genotypes (</w:t>
            </w:r>
            <w:r w:rsidR="00641CE5" w:rsidRPr="005B6EFD">
              <w:t>hrHPV</w:t>
            </w:r>
            <w:r w:rsidR="00805F3B" w:rsidRPr="005B6EFD">
              <w:t xml:space="preserve"> NOT including HPV16)</w:t>
            </w:r>
          </w:p>
          <w:p w14:paraId="30547D35" w14:textId="77777777" w:rsidR="00805F3B" w:rsidRPr="005B6EFD" w:rsidRDefault="00805F3B" w:rsidP="00805F3B">
            <w:pPr>
              <w:pStyle w:val="TableText"/>
            </w:pPr>
            <w:r w:rsidRPr="005B6EFD">
              <w:t>Partial – HPV16, HPV18</w:t>
            </w:r>
          </w:p>
        </w:tc>
        <w:tc>
          <w:tcPr>
            <w:tcW w:w="657" w:type="dxa"/>
          </w:tcPr>
          <w:p w14:paraId="34543358" w14:textId="77777777" w:rsidR="00805F3B" w:rsidRPr="005B6EFD" w:rsidRDefault="00805F3B" w:rsidP="00805F3B">
            <w:pPr>
              <w:pStyle w:val="TableText"/>
            </w:pPr>
            <w:r w:rsidRPr="005B6EFD">
              <w:t>-</w:t>
            </w:r>
          </w:p>
        </w:tc>
      </w:tr>
      <w:tr w:rsidR="00805F3B" w:rsidRPr="005B6EFD" w14:paraId="3AC18A62" w14:textId="77777777" w:rsidTr="00927CC9">
        <w:trPr>
          <w:trHeight w:val="286"/>
        </w:trPr>
        <w:tc>
          <w:tcPr>
            <w:tcW w:w="1271" w:type="dxa"/>
            <w:noWrap/>
            <w:tcMar>
              <w:top w:w="15" w:type="dxa"/>
              <w:left w:w="15" w:type="dxa"/>
              <w:bottom w:w="0" w:type="dxa"/>
              <w:right w:w="15" w:type="dxa"/>
            </w:tcMar>
          </w:tcPr>
          <w:p w14:paraId="1D8F08D0" w14:textId="73F51D87" w:rsidR="00805F3B" w:rsidRPr="005B6EFD" w:rsidRDefault="00805F3B" w:rsidP="00805F3B">
            <w:pPr>
              <w:pStyle w:val="TableText"/>
            </w:pPr>
            <w:r w:rsidRPr="005B6EFD">
              <w:t>Frank 2018</w:t>
            </w:r>
          </w:p>
          <w:p w14:paraId="1351DE0B"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tcPr>
          <w:p w14:paraId="46C0149A" w14:textId="77777777" w:rsidR="00805F3B" w:rsidRPr="005B6EFD" w:rsidRDefault="00805F3B" w:rsidP="00805F3B">
            <w:pPr>
              <w:pStyle w:val="TableText"/>
            </w:pPr>
            <w:r w:rsidRPr="005B6EFD">
              <w:t>147</w:t>
            </w:r>
          </w:p>
        </w:tc>
        <w:tc>
          <w:tcPr>
            <w:tcW w:w="992" w:type="dxa"/>
          </w:tcPr>
          <w:p w14:paraId="51E33229" w14:textId="77777777" w:rsidR="00805F3B" w:rsidRPr="005B6EFD" w:rsidRDefault="00805F3B" w:rsidP="00805F3B">
            <w:pPr>
              <w:pStyle w:val="TableText"/>
            </w:pPr>
            <w:r w:rsidRPr="005B6EFD">
              <w:t>Dias Gonçalves Lima 2019</w:t>
            </w:r>
          </w:p>
        </w:tc>
        <w:tc>
          <w:tcPr>
            <w:tcW w:w="1276" w:type="dxa"/>
            <w:noWrap/>
            <w:tcMar>
              <w:top w:w="15" w:type="dxa"/>
              <w:left w:w="15" w:type="dxa"/>
              <w:bottom w:w="0" w:type="dxa"/>
              <w:right w:w="15" w:type="dxa"/>
            </w:tcMar>
          </w:tcPr>
          <w:p w14:paraId="14081D0C" w14:textId="77777777" w:rsidR="00805F3B" w:rsidRPr="005B6EFD" w:rsidRDefault="00805F3B" w:rsidP="00805F3B">
            <w:pPr>
              <w:pStyle w:val="TableText"/>
            </w:pPr>
            <w:r w:rsidRPr="005B6EFD">
              <w:t>MSM LWH</w:t>
            </w:r>
          </w:p>
        </w:tc>
        <w:tc>
          <w:tcPr>
            <w:tcW w:w="868" w:type="dxa"/>
            <w:noWrap/>
            <w:tcMar>
              <w:top w:w="15" w:type="dxa"/>
              <w:left w:w="15" w:type="dxa"/>
              <w:bottom w:w="0" w:type="dxa"/>
              <w:right w:w="15" w:type="dxa"/>
            </w:tcMar>
          </w:tcPr>
          <w:p w14:paraId="164F1A25" w14:textId="77777777" w:rsidR="00805F3B" w:rsidRPr="005B6EFD" w:rsidRDefault="00805F3B" w:rsidP="00805F3B">
            <w:pPr>
              <w:pStyle w:val="TableText"/>
            </w:pPr>
            <w:r w:rsidRPr="005B6EFD">
              <w:t>LBC</w:t>
            </w:r>
          </w:p>
        </w:tc>
        <w:tc>
          <w:tcPr>
            <w:tcW w:w="975" w:type="dxa"/>
          </w:tcPr>
          <w:p w14:paraId="73AACD89" w14:textId="77777777" w:rsidR="00805F3B" w:rsidRPr="005B6EFD" w:rsidRDefault="00805F3B" w:rsidP="00805F3B">
            <w:pPr>
              <w:pStyle w:val="TableText"/>
            </w:pPr>
            <w:r w:rsidRPr="005B6EFD">
              <w:t>HSIL+</w:t>
            </w:r>
          </w:p>
        </w:tc>
        <w:tc>
          <w:tcPr>
            <w:tcW w:w="850" w:type="dxa"/>
          </w:tcPr>
          <w:p w14:paraId="7A9C07A3"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tcPr>
          <w:p w14:paraId="4EDDF69E" w14:textId="77777777" w:rsidR="00805F3B" w:rsidRPr="005B6EFD" w:rsidRDefault="00805F3B" w:rsidP="00805F3B">
            <w:pPr>
              <w:pStyle w:val="TableText"/>
            </w:pPr>
            <w:r w:rsidRPr="005B6EFD">
              <w:t>-</w:t>
            </w:r>
          </w:p>
        </w:tc>
        <w:tc>
          <w:tcPr>
            <w:tcW w:w="657" w:type="dxa"/>
          </w:tcPr>
          <w:p w14:paraId="344AF5B9" w14:textId="77777777" w:rsidR="00805F3B" w:rsidRPr="005B6EFD" w:rsidRDefault="00805F3B" w:rsidP="00805F3B">
            <w:pPr>
              <w:pStyle w:val="TableText"/>
            </w:pPr>
            <w:r w:rsidRPr="005B6EFD">
              <w:t>-</w:t>
            </w:r>
          </w:p>
        </w:tc>
      </w:tr>
      <w:tr w:rsidR="00805F3B" w:rsidRPr="005B6EFD" w14:paraId="5A392AC2" w14:textId="77777777" w:rsidTr="00927CC9">
        <w:trPr>
          <w:trHeight w:val="286"/>
        </w:trPr>
        <w:tc>
          <w:tcPr>
            <w:tcW w:w="1271" w:type="dxa"/>
            <w:noWrap/>
            <w:tcMar>
              <w:top w:w="15" w:type="dxa"/>
              <w:left w:w="15" w:type="dxa"/>
              <w:bottom w:w="0" w:type="dxa"/>
              <w:right w:w="15" w:type="dxa"/>
            </w:tcMar>
          </w:tcPr>
          <w:p w14:paraId="2DE692B7" w14:textId="76657636" w:rsidR="00805F3B" w:rsidRPr="005B6EFD" w:rsidRDefault="00805F3B" w:rsidP="00805F3B">
            <w:pPr>
              <w:pStyle w:val="TableText"/>
            </w:pPr>
            <w:r w:rsidRPr="005B6EFD">
              <w:t>Gaisa 2021</w:t>
            </w:r>
          </w:p>
          <w:p w14:paraId="01974A67"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tcPr>
          <w:p w14:paraId="240E15AE" w14:textId="77777777" w:rsidR="00805F3B" w:rsidRPr="005B6EFD" w:rsidRDefault="00805F3B" w:rsidP="00805F3B">
            <w:pPr>
              <w:pStyle w:val="TableText"/>
            </w:pPr>
            <w:r w:rsidRPr="005B6EFD">
              <w:t>1837</w:t>
            </w:r>
          </w:p>
        </w:tc>
        <w:tc>
          <w:tcPr>
            <w:tcW w:w="992" w:type="dxa"/>
          </w:tcPr>
          <w:p w14:paraId="4B6279E5"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1BEB28B0" w14:textId="77777777" w:rsidR="00805F3B" w:rsidRPr="005B6EFD" w:rsidRDefault="00805F3B" w:rsidP="00805F3B">
            <w:pPr>
              <w:pStyle w:val="TableText"/>
            </w:pPr>
            <w:r w:rsidRPr="005B6EFD">
              <w:t>MSM LWH; MSM, not LWH; Women LWH</w:t>
            </w:r>
          </w:p>
        </w:tc>
        <w:tc>
          <w:tcPr>
            <w:tcW w:w="868" w:type="dxa"/>
            <w:noWrap/>
            <w:tcMar>
              <w:top w:w="15" w:type="dxa"/>
              <w:left w:w="15" w:type="dxa"/>
              <w:bottom w:w="0" w:type="dxa"/>
              <w:right w:w="15" w:type="dxa"/>
            </w:tcMar>
          </w:tcPr>
          <w:p w14:paraId="2784A5AE" w14:textId="77777777" w:rsidR="00805F3B" w:rsidRPr="005B6EFD" w:rsidRDefault="00805F3B" w:rsidP="00805F3B">
            <w:pPr>
              <w:pStyle w:val="TableText"/>
            </w:pPr>
            <w:r w:rsidRPr="005B6EFD">
              <w:t>LBC</w:t>
            </w:r>
          </w:p>
        </w:tc>
        <w:tc>
          <w:tcPr>
            <w:tcW w:w="975" w:type="dxa"/>
          </w:tcPr>
          <w:p w14:paraId="26D4D177" w14:textId="77777777" w:rsidR="00805F3B" w:rsidRPr="005B6EFD" w:rsidRDefault="00805F3B" w:rsidP="00805F3B">
            <w:pPr>
              <w:pStyle w:val="TableText"/>
            </w:pPr>
            <w:r w:rsidRPr="005B6EFD">
              <w:t>ASC-H+; HSIL+</w:t>
            </w:r>
          </w:p>
        </w:tc>
        <w:tc>
          <w:tcPr>
            <w:tcW w:w="850" w:type="dxa"/>
          </w:tcPr>
          <w:p w14:paraId="4D74801F" w14:textId="77777777" w:rsidR="00805F3B" w:rsidRPr="005B6EFD" w:rsidRDefault="00805F3B" w:rsidP="00805F3B">
            <w:pPr>
              <w:pStyle w:val="TableText"/>
            </w:pPr>
            <w:r w:rsidRPr="005B6EFD">
              <w:t>Cobas 4800</w:t>
            </w:r>
          </w:p>
        </w:tc>
        <w:tc>
          <w:tcPr>
            <w:tcW w:w="1560" w:type="dxa"/>
            <w:noWrap/>
            <w:tcMar>
              <w:top w:w="15" w:type="dxa"/>
              <w:left w:w="15" w:type="dxa"/>
              <w:bottom w:w="0" w:type="dxa"/>
              <w:right w:w="15" w:type="dxa"/>
            </w:tcMar>
          </w:tcPr>
          <w:p w14:paraId="09640074" w14:textId="1D4A153A" w:rsidR="00805F3B" w:rsidRPr="005B6EFD" w:rsidRDefault="00482DF3" w:rsidP="00805F3B">
            <w:pPr>
              <w:pStyle w:val="TableText"/>
            </w:pPr>
            <w:r w:rsidRPr="005B6EFD">
              <w:t>Expanded</w:t>
            </w:r>
            <w:r w:rsidR="00805F3B" w:rsidRPr="005B6EFD">
              <w:t xml:space="preserve"> – 14 genotypes</w:t>
            </w:r>
          </w:p>
          <w:p w14:paraId="5C7217CA" w14:textId="77777777" w:rsidR="00805F3B" w:rsidRPr="005B6EFD" w:rsidRDefault="00805F3B" w:rsidP="00805F3B">
            <w:pPr>
              <w:pStyle w:val="TableText"/>
            </w:pPr>
            <w:r w:rsidRPr="005B6EFD">
              <w:t>Partial – HPV16/18</w:t>
            </w:r>
          </w:p>
        </w:tc>
        <w:tc>
          <w:tcPr>
            <w:tcW w:w="657" w:type="dxa"/>
          </w:tcPr>
          <w:p w14:paraId="20077C52" w14:textId="77777777" w:rsidR="00805F3B" w:rsidRPr="005B6EFD" w:rsidRDefault="00805F3B" w:rsidP="00805F3B">
            <w:pPr>
              <w:pStyle w:val="TableText"/>
            </w:pPr>
            <w:r w:rsidRPr="005B6EFD">
              <w:t>-</w:t>
            </w:r>
          </w:p>
        </w:tc>
      </w:tr>
      <w:tr w:rsidR="00805F3B" w:rsidRPr="005B6EFD" w14:paraId="1BAA5FCC" w14:textId="77777777" w:rsidTr="00927CC9">
        <w:trPr>
          <w:trHeight w:val="286"/>
        </w:trPr>
        <w:tc>
          <w:tcPr>
            <w:tcW w:w="1271" w:type="dxa"/>
            <w:noWrap/>
            <w:tcMar>
              <w:top w:w="15" w:type="dxa"/>
              <w:left w:w="15" w:type="dxa"/>
              <w:bottom w:w="0" w:type="dxa"/>
              <w:right w:w="15" w:type="dxa"/>
            </w:tcMar>
          </w:tcPr>
          <w:p w14:paraId="5E2A2D91" w14:textId="2A16D114" w:rsidR="00805F3B" w:rsidRPr="005B6EFD" w:rsidRDefault="00805F3B" w:rsidP="00805F3B">
            <w:pPr>
              <w:pStyle w:val="TableText"/>
            </w:pPr>
            <w:r w:rsidRPr="005B6EFD">
              <w:t xml:space="preserve">Gimenez 2011 </w:t>
            </w:r>
          </w:p>
          <w:p w14:paraId="1322EC65" w14:textId="77777777" w:rsidR="00805F3B" w:rsidRPr="005B6EFD" w:rsidRDefault="00805F3B" w:rsidP="00805F3B">
            <w:pPr>
              <w:pStyle w:val="TableText"/>
            </w:pPr>
            <w:r w:rsidRPr="005B6EFD">
              <w:t>Brazil</w:t>
            </w:r>
          </w:p>
        </w:tc>
        <w:tc>
          <w:tcPr>
            <w:tcW w:w="567" w:type="dxa"/>
            <w:noWrap/>
            <w:tcMar>
              <w:top w:w="15" w:type="dxa"/>
              <w:left w:w="15" w:type="dxa"/>
              <w:bottom w:w="0" w:type="dxa"/>
              <w:right w:w="15" w:type="dxa"/>
            </w:tcMar>
          </w:tcPr>
          <w:p w14:paraId="3DD39491" w14:textId="77777777" w:rsidR="00805F3B" w:rsidRPr="005B6EFD" w:rsidRDefault="00805F3B" w:rsidP="00805F3B">
            <w:pPr>
              <w:pStyle w:val="TableText"/>
            </w:pPr>
            <w:r w:rsidRPr="005B6EFD">
              <w:t>128</w:t>
            </w:r>
          </w:p>
        </w:tc>
        <w:tc>
          <w:tcPr>
            <w:tcW w:w="992" w:type="dxa"/>
          </w:tcPr>
          <w:p w14:paraId="78F74927" w14:textId="77777777" w:rsidR="00805F3B" w:rsidRPr="005B6EFD" w:rsidRDefault="00805F3B" w:rsidP="00805F3B">
            <w:pPr>
              <w:pStyle w:val="TableText"/>
            </w:pPr>
            <w:r w:rsidRPr="005B6EFD">
              <w:t>SR</w:t>
            </w:r>
          </w:p>
        </w:tc>
        <w:tc>
          <w:tcPr>
            <w:tcW w:w="1276" w:type="dxa"/>
            <w:noWrap/>
            <w:tcMar>
              <w:top w:w="15" w:type="dxa"/>
              <w:left w:w="15" w:type="dxa"/>
              <w:bottom w:w="0" w:type="dxa"/>
              <w:right w:w="15" w:type="dxa"/>
            </w:tcMar>
          </w:tcPr>
          <w:p w14:paraId="41BE4C23" w14:textId="77777777" w:rsidR="00805F3B" w:rsidRPr="005B6EFD" w:rsidRDefault="00805F3B" w:rsidP="00805F3B">
            <w:pPr>
              <w:pStyle w:val="TableText"/>
            </w:pPr>
            <w:r w:rsidRPr="005B6EFD">
              <w:t>PLWH</w:t>
            </w:r>
          </w:p>
        </w:tc>
        <w:tc>
          <w:tcPr>
            <w:tcW w:w="868" w:type="dxa"/>
            <w:noWrap/>
            <w:tcMar>
              <w:top w:w="15" w:type="dxa"/>
              <w:left w:w="15" w:type="dxa"/>
              <w:bottom w:w="0" w:type="dxa"/>
              <w:right w:w="15" w:type="dxa"/>
            </w:tcMar>
          </w:tcPr>
          <w:p w14:paraId="3C7BB501" w14:textId="77777777" w:rsidR="00805F3B" w:rsidRPr="005B6EFD" w:rsidRDefault="00805F3B" w:rsidP="00805F3B">
            <w:pPr>
              <w:pStyle w:val="TableText"/>
            </w:pPr>
            <w:r w:rsidRPr="005B6EFD">
              <w:t>-</w:t>
            </w:r>
          </w:p>
        </w:tc>
        <w:tc>
          <w:tcPr>
            <w:tcW w:w="975" w:type="dxa"/>
          </w:tcPr>
          <w:p w14:paraId="70DBBC7B" w14:textId="77777777" w:rsidR="00805F3B" w:rsidRPr="005B6EFD" w:rsidRDefault="00805F3B" w:rsidP="00805F3B">
            <w:pPr>
              <w:pStyle w:val="TableText"/>
            </w:pPr>
            <w:r w:rsidRPr="005B6EFD">
              <w:t>-</w:t>
            </w:r>
          </w:p>
        </w:tc>
        <w:tc>
          <w:tcPr>
            <w:tcW w:w="850" w:type="dxa"/>
          </w:tcPr>
          <w:p w14:paraId="38DAA1B6"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tcPr>
          <w:p w14:paraId="367A93AA" w14:textId="77777777" w:rsidR="00805F3B" w:rsidRPr="005B6EFD" w:rsidRDefault="00805F3B" w:rsidP="00805F3B">
            <w:pPr>
              <w:pStyle w:val="TableText"/>
            </w:pPr>
            <w:r w:rsidRPr="005B6EFD">
              <w:t>-</w:t>
            </w:r>
          </w:p>
        </w:tc>
        <w:tc>
          <w:tcPr>
            <w:tcW w:w="657" w:type="dxa"/>
          </w:tcPr>
          <w:p w14:paraId="177FC4B7" w14:textId="77777777" w:rsidR="00805F3B" w:rsidRPr="005B6EFD" w:rsidRDefault="00805F3B" w:rsidP="00805F3B">
            <w:pPr>
              <w:pStyle w:val="TableText"/>
            </w:pPr>
            <w:r w:rsidRPr="005B6EFD">
              <w:t>HRA</w:t>
            </w:r>
          </w:p>
        </w:tc>
      </w:tr>
      <w:tr w:rsidR="00805F3B" w:rsidRPr="005B6EFD" w14:paraId="3088B782" w14:textId="77777777" w:rsidTr="00927CC9">
        <w:trPr>
          <w:trHeight w:val="286"/>
        </w:trPr>
        <w:tc>
          <w:tcPr>
            <w:tcW w:w="1271" w:type="dxa"/>
            <w:noWrap/>
            <w:tcMar>
              <w:top w:w="15" w:type="dxa"/>
              <w:left w:w="15" w:type="dxa"/>
              <w:bottom w:w="0" w:type="dxa"/>
              <w:right w:w="15" w:type="dxa"/>
            </w:tcMar>
          </w:tcPr>
          <w:p w14:paraId="7229DB3D" w14:textId="5E3BAA67" w:rsidR="00805F3B" w:rsidRPr="005B6EFD" w:rsidRDefault="00805F3B" w:rsidP="00805F3B">
            <w:pPr>
              <w:pStyle w:val="TableText"/>
            </w:pPr>
            <w:r w:rsidRPr="005B6EFD">
              <w:t>Goldstone 2012</w:t>
            </w:r>
          </w:p>
          <w:p w14:paraId="4ACCB3F6"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tcPr>
          <w:p w14:paraId="2A20C780" w14:textId="77777777" w:rsidR="00805F3B" w:rsidRPr="005B6EFD" w:rsidRDefault="00805F3B" w:rsidP="00805F3B">
            <w:pPr>
              <w:pStyle w:val="TableText"/>
            </w:pPr>
            <w:r w:rsidRPr="005B6EFD">
              <w:t>298</w:t>
            </w:r>
          </w:p>
        </w:tc>
        <w:tc>
          <w:tcPr>
            <w:tcW w:w="992" w:type="dxa"/>
          </w:tcPr>
          <w:p w14:paraId="469238E4"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729D4FED" w14:textId="77777777" w:rsidR="00805F3B" w:rsidRPr="005B6EFD" w:rsidRDefault="00805F3B" w:rsidP="00805F3B">
            <w:pPr>
              <w:pStyle w:val="TableText"/>
            </w:pPr>
            <w:r w:rsidRPr="005B6EFD">
              <w:t>PLWH (Men (97%), 45% LWH)</w:t>
            </w:r>
          </w:p>
        </w:tc>
        <w:tc>
          <w:tcPr>
            <w:tcW w:w="868" w:type="dxa"/>
            <w:noWrap/>
            <w:tcMar>
              <w:top w:w="15" w:type="dxa"/>
              <w:left w:w="15" w:type="dxa"/>
              <w:bottom w:w="0" w:type="dxa"/>
              <w:right w:w="15" w:type="dxa"/>
            </w:tcMar>
          </w:tcPr>
          <w:p w14:paraId="181033C8" w14:textId="77777777" w:rsidR="00805F3B" w:rsidRPr="005B6EFD" w:rsidRDefault="00805F3B" w:rsidP="00805F3B">
            <w:pPr>
              <w:pStyle w:val="TableText"/>
            </w:pPr>
            <w:r w:rsidRPr="005B6EFD">
              <w:t>LBC</w:t>
            </w:r>
          </w:p>
        </w:tc>
        <w:tc>
          <w:tcPr>
            <w:tcW w:w="975" w:type="dxa"/>
          </w:tcPr>
          <w:p w14:paraId="409F3CB9" w14:textId="77777777" w:rsidR="00805F3B" w:rsidRPr="005B6EFD" w:rsidRDefault="00805F3B" w:rsidP="00805F3B">
            <w:pPr>
              <w:pStyle w:val="TableText"/>
            </w:pPr>
            <w:r w:rsidRPr="005B6EFD">
              <w:t>ASC-H+; HSIL+</w:t>
            </w:r>
          </w:p>
        </w:tc>
        <w:tc>
          <w:tcPr>
            <w:tcW w:w="850" w:type="dxa"/>
          </w:tcPr>
          <w:p w14:paraId="37E96078" w14:textId="77777777" w:rsidR="00805F3B" w:rsidRPr="005B6EFD" w:rsidRDefault="00805F3B" w:rsidP="00805F3B">
            <w:pPr>
              <w:pStyle w:val="TableText"/>
            </w:pPr>
            <w:r w:rsidRPr="005B6EFD">
              <w:t>HC2</w:t>
            </w:r>
          </w:p>
        </w:tc>
        <w:tc>
          <w:tcPr>
            <w:tcW w:w="1560" w:type="dxa"/>
            <w:noWrap/>
            <w:tcMar>
              <w:top w:w="15" w:type="dxa"/>
              <w:left w:w="15" w:type="dxa"/>
              <w:bottom w:w="0" w:type="dxa"/>
              <w:right w:w="15" w:type="dxa"/>
            </w:tcMar>
          </w:tcPr>
          <w:p w14:paraId="0F26BE94" w14:textId="3E1D2012" w:rsidR="00805F3B" w:rsidRPr="005B6EFD" w:rsidRDefault="00482DF3" w:rsidP="00805F3B">
            <w:pPr>
              <w:pStyle w:val="TableText"/>
            </w:pPr>
            <w:r w:rsidRPr="005B6EFD">
              <w:t>Expanded</w:t>
            </w:r>
            <w:r w:rsidR="00805F3B" w:rsidRPr="005B6EFD">
              <w:t xml:space="preserve"> –13 genotypes</w:t>
            </w:r>
          </w:p>
          <w:p w14:paraId="5C69E538" w14:textId="77777777" w:rsidR="00805F3B" w:rsidRPr="005B6EFD" w:rsidRDefault="00805F3B" w:rsidP="00805F3B">
            <w:pPr>
              <w:pStyle w:val="TableText"/>
            </w:pPr>
          </w:p>
        </w:tc>
        <w:tc>
          <w:tcPr>
            <w:tcW w:w="657" w:type="dxa"/>
          </w:tcPr>
          <w:p w14:paraId="658B6AAF" w14:textId="77777777" w:rsidR="00805F3B" w:rsidRPr="005B6EFD" w:rsidRDefault="00805F3B" w:rsidP="00805F3B">
            <w:pPr>
              <w:pStyle w:val="TableText"/>
            </w:pPr>
            <w:r w:rsidRPr="005B6EFD">
              <w:t>-</w:t>
            </w:r>
          </w:p>
        </w:tc>
      </w:tr>
      <w:tr w:rsidR="00805F3B" w:rsidRPr="005B6EFD" w14:paraId="43207ACD" w14:textId="77777777" w:rsidTr="00927CC9">
        <w:trPr>
          <w:trHeight w:val="286"/>
        </w:trPr>
        <w:tc>
          <w:tcPr>
            <w:tcW w:w="1271" w:type="dxa"/>
            <w:noWrap/>
            <w:tcMar>
              <w:top w:w="15" w:type="dxa"/>
              <w:left w:w="15" w:type="dxa"/>
              <w:bottom w:w="0" w:type="dxa"/>
              <w:right w:w="15" w:type="dxa"/>
            </w:tcMar>
          </w:tcPr>
          <w:p w14:paraId="07F4BA57" w14:textId="43B3AAB4" w:rsidR="00805F3B" w:rsidRPr="005B6EFD" w:rsidRDefault="00805F3B" w:rsidP="00805F3B">
            <w:pPr>
              <w:pStyle w:val="TableText"/>
            </w:pPr>
            <w:r w:rsidRPr="005B6EFD">
              <w:t>Hernandez 2024</w:t>
            </w:r>
          </w:p>
          <w:p w14:paraId="529D535A"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tcPr>
          <w:p w14:paraId="789382ED" w14:textId="77777777" w:rsidR="00805F3B" w:rsidRPr="005B6EFD" w:rsidRDefault="00805F3B" w:rsidP="00805F3B">
            <w:pPr>
              <w:pStyle w:val="TableText"/>
            </w:pPr>
            <w:r w:rsidRPr="005B6EFD">
              <w:t>238</w:t>
            </w:r>
          </w:p>
        </w:tc>
        <w:tc>
          <w:tcPr>
            <w:tcW w:w="992" w:type="dxa"/>
          </w:tcPr>
          <w:p w14:paraId="4E12B921" w14:textId="77777777" w:rsidR="00805F3B" w:rsidRPr="005B6EFD" w:rsidRDefault="00805F3B" w:rsidP="00805F3B">
            <w:pPr>
              <w:pStyle w:val="TableText"/>
            </w:pPr>
            <w:r w:rsidRPr="005B6EFD">
              <w:t>SR</w:t>
            </w:r>
          </w:p>
        </w:tc>
        <w:tc>
          <w:tcPr>
            <w:tcW w:w="1276" w:type="dxa"/>
            <w:noWrap/>
            <w:tcMar>
              <w:top w:w="15" w:type="dxa"/>
              <w:left w:w="15" w:type="dxa"/>
              <w:bottom w:w="0" w:type="dxa"/>
              <w:right w:w="15" w:type="dxa"/>
            </w:tcMar>
          </w:tcPr>
          <w:p w14:paraId="3F550A91" w14:textId="77777777" w:rsidR="00805F3B" w:rsidRPr="005B6EFD" w:rsidRDefault="00805F3B" w:rsidP="00805F3B">
            <w:pPr>
              <w:pStyle w:val="TableText"/>
            </w:pPr>
            <w:r w:rsidRPr="005B6EFD">
              <w:t>MSM – 54.2% LWH</w:t>
            </w:r>
          </w:p>
        </w:tc>
        <w:tc>
          <w:tcPr>
            <w:tcW w:w="868" w:type="dxa"/>
            <w:noWrap/>
            <w:tcMar>
              <w:top w:w="15" w:type="dxa"/>
              <w:left w:w="15" w:type="dxa"/>
              <w:bottom w:w="0" w:type="dxa"/>
              <w:right w:w="15" w:type="dxa"/>
            </w:tcMar>
          </w:tcPr>
          <w:p w14:paraId="3C8345E0" w14:textId="77777777" w:rsidR="00805F3B" w:rsidRPr="005B6EFD" w:rsidRDefault="00805F3B" w:rsidP="00805F3B">
            <w:pPr>
              <w:pStyle w:val="TableText"/>
            </w:pPr>
            <w:r w:rsidRPr="005B6EFD">
              <w:t>-</w:t>
            </w:r>
          </w:p>
        </w:tc>
        <w:tc>
          <w:tcPr>
            <w:tcW w:w="975" w:type="dxa"/>
          </w:tcPr>
          <w:p w14:paraId="131C7D1E" w14:textId="77777777" w:rsidR="00805F3B" w:rsidRPr="005B6EFD" w:rsidRDefault="00805F3B" w:rsidP="00805F3B">
            <w:pPr>
              <w:pStyle w:val="TableText"/>
            </w:pPr>
            <w:r w:rsidRPr="005B6EFD">
              <w:t>-</w:t>
            </w:r>
          </w:p>
        </w:tc>
        <w:tc>
          <w:tcPr>
            <w:tcW w:w="850" w:type="dxa"/>
          </w:tcPr>
          <w:p w14:paraId="46F89A1A" w14:textId="77777777" w:rsidR="00805F3B" w:rsidRPr="005B6EFD" w:rsidRDefault="00805F3B" w:rsidP="00805F3B">
            <w:pPr>
              <w:pStyle w:val="TableText"/>
              <w:rPr>
                <w:rFonts w:eastAsiaTheme="minorHAnsi"/>
              </w:rPr>
            </w:pPr>
            <w:r w:rsidRPr="005B6EFD">
              <w:rPr>
                <w:rFonts w:eastAsiaTheme="minorHAnsi"/>
              </w:rPr>
              <w:t>Atila Biosystems</w:t>
            </w:r>
          </w:p>
        </w:tc>
        <w:tc>
          <w:tcPr>
            <w:tcW w:w="1560" w:type="dxa"/>
            <w:noWrap/>
            <w:tcMar>
              <w:top w:w="15" w:type="dxa"/>
              <w:left w:w="15" w:type="dxa"/>
              <w:bottom w:w="0" w:type="dxa"/>
              <w:right w:w="15" w:type="dxa"/>
            </w:tcMar>
          </w:tcPr>
          <w:p w14:paraId="4A3CA5BF" w14:textId="7E642FBF" w:rsidR="00805F3B" w:rsidRPr="005B6EFD" w:rsidRDefault="00482DF3" w:rsidP="00805F3B">
            <w:pPr>
              <w:pStyle w:val="TableText"/>
            </w:pPr>
            <w:r w:rsidRPr="005B6EFD">
              <w:t>Expanded</w:t>
            </w:r>
            <w:r w:rsidR="00805F3B" w:rsidRPr="005B6EFD">
              <w:t xml:space="preserve"> – 15 genotypes</w:t>
            </w:r>
          </w:p>
          <w:p w14:paraId="13AF631C" w14:textId="77777777" w:rsidR="00805F3B" w:rsidRPr="005B6EFD" w:rsidRDefault="00805F3B" w:rsidP="00805F3B">
            <w:pPr>
              <w:pStyle w:val="TableText"/>
            </w:pPr>
            <w:r w:rsidRPr="005B6EFD">
              <w:t>Partial – HPV16</w:t>
            </w:r>
          </w:p>
        </w:tc>
        <w:tc>
          <w:tcPr>
            <w:tcW w:w="657" w:type="dxa"/>
          </w:tcPr>
          <w:p w14:paraId="4A79F107" w14:textId="77777777" w:rsidR="00805F3B" w:rsidRPr="005B6EFD" w:rsidRDefault="00805F3B" w:rsidP="00805F3B">
            <w:pPr>
              <w:pStyle w:val="TableText"/>
            </w:pPr>
            <w:r w:rsidRPr="005B6EFD">
              <w:t>-</w:t>
            </w:r>
          </w:p>
        </w:tc>
      </w:tr>
      <w:tr w:rsidR="00805F3B" w:rsidRPr="005B6EFD" w14:paraId="0DCD315F" w14:textId="77777777" w:rsidTr="00927CC9">
        <w:trPr>
          <w:trHeight w:val="286"/>
        </w:trPr>
        <w:tc>
          <w:tcPr>
            <w:tcW w:w="1271" w:type="dxa"/>
            <w:noWrap/>
            <w:tcMar>
              <w:top w:w="15" w:type="dxa"/>
              <w:left w:w="15" w:type="dxa"/>
              <w:bottom w:w="0" w:type="dxa"/>
              <w:right w:w="15" w:type="dxa"/>
            </w:tcMar>
          </w:tcPr>
          <w:p w14:paraId="5013DB78" w14:textId="5561AE1A" w:rsidR="00805F3B" w:rsidRPr="005B6EFD" w:rsidRDefault="00805F3B" w:rsidP="00805F3B">
            <w:pPr>
              <w:pStyle w:val="TableText"/>
            </w:pPr>
            <w:r w:rsidRPr="005B6EFD">
              <w:t xml:space="preserve">Hidalgo-Tenorio 2017 </w:t>
            </w:r>
          </w:p>
          <w:p w14:paraId="24D771FF" w14:textId="77777777" w:rsidR="00805F3B" w:rsidRPr="005B6EFD" w:rsidRDefault="00805F3B" w:rsidP="00805F3B">
            <w:pPr>
              <w:pStyle w:val="TableText"/>
            </w:pPr>
            <w:r w:rsidRPr="005B6EFD">
              <w:t>Spain</w:t>
            </w:r>
          </w:p>
        </w:tc>
        <w:tc>
          <w:tcPr>
            <w:tcW w:w="567" w:type="dxa"/>
            <w:noWrap/>
            <w:tcMar>
              <w:top w:w="15" w:type="dxa"/>
              <w:left w:w="15" w:type="dxa"/>
              <w:bottom w:w="0" w:type="dxa"/>
              <w:right w:w="15" w:type="dxa"/>
            </w:tcMar>
          </w:tcPr>
          <w:p w14:paraId="783D1096" w14:textId="77777777" w:rsidR="00805F3B" w:rsidRPr="005B6EFD" w:rsidRDefault="00805F3B" w:rsidP="00805F3B">
            <w:pPr>
              <w:pStyle w:val="TableText"/>
            </w:pPr>
            <w:r w:rsidRPr="005B6EFD">
              <w:t>319</w:t>
            </w:r>
          </w:p>
        </w:tc>
        <w:tc>
          <w:tcPr>
            <w:tcW w:w="992" w:type="dxa"/>
          </w:tcPr>
          <w:p w14:paraId="59B2393C"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254A9E79" w14:textId="77777777" w:rsidR="00805F3B" w:rsidRPr="005B6EFD" w:rsidRDefault="00805F3B" w:rsidP="00805F3B">
            <w:pPr>
              <w:pStyle w:val="TableText"/>
            </w:pPr>
            <w:r w:rsidRPr="005B6EFD">
              <w:t>MSM LWH</w:t>
            </w:r>
          </w:p>
        </w:tc>
        <w:tc>
          <w:tcPr>
            <w:tcW w:w="868" w:type="dxa"/>
            <w:noWrap/>
            <w:tcMar>
              <w:top w:w="15" w:type="dxa"/>
              <w:left w:w="15" w:type="dxa"/>
              <w:bottom w:w="0" w:type="dxa"/>
              <w:right w:w="15" w:type="dxa"/>
            </w:tcMar>
          </w:tcPr>
          <w:p w14:paraId="3AAE3C1C" w14:textId="77777777" w:rsidR="00805F3B" w:rsidRPr="005B6EFD" w:rsidRDefault="00805F3B" w:rsidP="00805F3B">
            <w:pPr>
              <w:pStyle w:val="TableText"/>
            </w:pPr>
            <w:r w:rsidRPr="005B6EFD">
              <w:t>LBC</w:t>
            </w:r>
          </w:p>
        </w:tc>
        <w:tc>
          <w:tcPr>
            <w:tcW w:w="975" w:type="dxa"/>
          </w:tcPr>
          <w:p w14:paraId="4944C1D5" w14:textId="77777777" w:rsidR="00805F3B" w:rsidRPr="005B6EFD" w:rsidRDefault="00805F3B" w:rsidP="00805F3B">
            <w:pPr>
              <w:pStyle w:val="TableText"/>
            </w:pPr>
            <w:r w:rsidRPr="005B6EFD">
              <w:t>HSIL+</w:t>
            </w:r>
          </w:p>
        </w:tc>
        <w:tc>
          <w:tcPr>
            <w:tcW w:w="850" w:type="dxa"/>
          </w:tcPr>
          <w:p w14:paraId="6DCCE30A" w14:textId="77777777" w:rsidR="00805F3B" w:rsidRPr="005B6EFD" w:rsidRDefault="00805F3B" w:rsidP="00805F3B">
            <w:pPr>
              <w:pStyle w:val="TableText"/>
            </w:pPr>
            <w:r w:rsidRPr="005B6EFD">
              <w:t>Linear Array</w:t>
            </w:r>
          </w:p>
        </w:tc>
        <w:tc>
          <w:tcPr>
            <w:tcW w:w="1560" w:type="dxa"/>
            <w:noWrap/>
            <w:tcMar>
              <w:top w:w="15" w:type="dxa"/>
              <w:left w:w="15" w:type="dxa"/>
              <w:bottom w:w="0" w:type="dxa"/>
              <w:right w:w="15" w:type="dxa"/>
            </w:tcMar>
          </w:tcPr>
          <w:p w14:paraId="682EEE97" w14:textId="6488B117" w:rsidR="00805F3B" w:rsidRPr="005B6EFD" w:rsidRDefault="00482DF3" w:rsidP="00805F3B">
            <w:pPr>
              <w:pStyle w:val="TableText"/>
            </w:pPr>
            <w:r w:rsidRPr="005B6EFD">
              <w:t>Expanded</w:t>
            </w:r>
            <w:r w:rsidR="00805F3B" w:rsidRPr="005B6EFD">
              <w:t xml:space="preserve"> – 18 genotypes </w:t>
            </w:r>
          </w:p>
          <w:p w14:paraId="6B840FB6" w14:textId="77777777" w:rsidR="00805F3B" w:rsidRPr="005B6EFD" w:rsidRDefault="00805F3B" w:rsidP="00805F3B">
            <w:pPr>
              <w:pStyle w:val="TableText"/>
            </w:pPr>
          </w:p>
        </w:tc>
        <w:tc>
          <w:tcPr>
            <w:tcW w:w="657" w:type="dxa"/>
          </w:tcPr>
          <w:p w14:paraId="445BB8CC" w14:textId="77777777" w:rsidR="00805F3B" w:rsidRPr="005B6EFD" w:rsidRDefault="00805F3B" w:rsidP="00805F3B">
            <w:pPr>
              <w:pStyle w:val="TableText"/>
            </w:pPr>
            <w:r w:rsidRPr="005B6EFD">
              <w:t>-</w:t>
            </w:r>
          </w:p>
        </w:tc>
      </w:tr>
      <w:tr w:rsidR="00805F3B" w:rsidRPr="005B6EFD" w14:paraId="1C0A2DA6" w14:textId="77777777" w:rsidTr="00927CC9">
        <w:trPr>
          <w:trHeight w:val="286"/>
        </w:trPr>
        <w:tc>
          <w:tcPr>
            <w:tcW w:w="1271" w:type="dxa"/>
            <w:noWrap/>
            <w:tcMar>
              <w:top w:w="15" w:type="dxa"/>
              <w:left w:w="15" w:type="dxa"/>
              <w:bottom w:w="0" w:type="dxa"/>
              <w:right w:w="15" w:type="dxa"/>
            </w:tcMar>
          </w:tcPr>
          <w:p w14:paraId="13EBB306" w14:textId="317E8E52" w:rsidR="00805F3B" w:rsidRPr="005B6EFD" w:rsidRDefault="00805F3B" w:rsidP="00805F3B">
            <w:pPr>
              <w:pStyle w:val="TableText"/>
            </w:pPr>
            <w:r w:rsidRPr="005B6EFD">
              <w:t xml:space="preserve">Jin 2016 </w:t>
            </w:r>
          </w:p>
          <w:p w14:paraId="543FB8C8" w14:textId="77777777" w:rsidR="00805F3B" w:rsidRPr="005B6EFD" w:rsidRDefault="00805F3B" w:rsidP="00805F3B">
            <w:pPr>
              <w:pStyle w:val="TableText"/>
            </w:pPr>
            <w:r w:rsidRPr="005B6EFD">
              <w:t>Australia</w:t>
            </w:r>
          </w:p>
        </w:tc>
        <w:tc>
          <w:tcPr>
            <w:tcW w:w="567" w:type="dxa"/>
            <w:noWrap/>
            <w:tcMar>
              <w:top w:w="15" w:type="dxa"/>
              <w:left w:w="15" w:type="dxa"/>
              <w:bottom w:w="0" w:type="dxa"/>
              <w:right w:w="15" w:type="dxa"/>
            </w:tcMar>
          </w:tcPr>
          <w:p w14:paraId="2BA0B510" w14:textId="77777777" w:rsidR="00805F3B" w:rsidRPr="005B6EFD" w:rsidRDefault="00805F3B" w:rsidP="00805F3B">
            <w:pPr>
              <w:pStyle w:val="TableText"/>
            </w:pPr>
            <w:r w:rsidRPr="005B6EFD">
              <w:t>617</w:t>
            </w:r>
          </w:p>
        </w:tc>
        <w:tc>
          <w:tcPr>
            <w:tcW w:w="992" w:type="dxa"/>
          </w:tcPr>
          <w:p w14:paraId="4F4EE993"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2163802D" w14:textId="77777777" w:rsidR="00805F3B" w:rsidRPr="005B6EFD" w:rsidRDefault="00805F3B" w:rsidP="00805F3B">
            <w:pPr>
              <w:pStyle w:val="TableText"/>
            </w:pPr>
            <w:r w:rsidRPr="005B6EFD">
              <w:t>MSM – 35.7% LWH</w:t>
            </w:r>
          </w:p>
        </w:tc>
        <w:tc>
          <w:tcPr>
            <w:tcW w:w="868" w:type="dxa"/>
            <w:noWrap/>
            <w:tcMar>
              <w:top w:w="15" w:type="dxa"/>
              <w:left w:w="15" w:type="dxa"/>
              <w:bottom w:w="0" w:type="dxa"/>
              <w:right w:w="15" w:type="dxa"/>
            </w:tcMar>
          </w:tcPr>
          <w:p w14:paraId="0138F4AD" w14:textId="77777777" w:rsidR="00805F3B" w:rsidRPr="005B6EFD" w:rsidRDefault="00805F3B" w:rsidP="00805F3B">
            <w:pPr>
              <w:pStyle w:val="TableText"/>
            </w:pPr>
            <w:r w:rsidRPr="005B6EFD">
              <w:t>LBC</w:t>
            </w:r>
          </w:p>
        </w:tc>
        <w:tc>
          <w:tcPr>
            <w:tcW w:w="975" w:type="dxa"/>
          </w:tcPr>
          <w:p w14:paraId="010F386A" w14:textId="77777777" w:rsidR="00805F3B" w:rsidRPr="005B6EFD" w:rsidRDefault="00805F3B" w:rsidP="00805F3B">
            <w:pPr>
              <w:pStyle w:val="TableText"/>
            </w:pPr>
            <w:r w:rsidRPr="005B6EFD">
              <w:t>HSIL+</w:t>
            </w:r>
          </w:p>
        </w:tc>
        <w:tc>
          <w:tcPr>
            <w:tcW w:w="850" w:type="dxa"/>
          </w:tcPr>
          <w:p w14:paraId="3FF3EA63"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tcPr>
          <w:p w14:paraId="0B73BFEE" w14:textId="77777777" w:rsidR="00805F3B" w:rsidRPr="005B6EFD" w:rsidRDefault="00805F3B" w:rsidP="00805F3B">
            <w:pPr>
              <w:pStyle w:val="TableText"/>
            </w:pPr>
            <w:r w:rsidRPr="005B6EFD">
              <w:t>-</w:t>
            </w:r>
          </w:p>
        </w:tc>
        <w:tc>
          <w:tcPr>
            <w:tcW w:w="657" w:type="dxa"/>
          </w:tcPr>
          <w:p w14:paraId="7296BE29" w14:textId="77777777" w:rsidR="00805F3B" w:rsidRPr="005B6EFD" w:rsidRDefault="00805F3B" w:rsidP="00805F3B">
            <w:pPr>
              <w:pStyle w:val="TableText"/>
            </w:pPr>
            <w:r w:rsidRPr="005B6EFD">
              <w:t>-</w:t>
            </w:r>
          </w:p>
        </w:tc>
      </w:tr>
      <w:tr w:rsidR="00805F3B" w:rsidRPr="005B6EFD" w14:paraId="1118438D" w14:textId="77777777" w:rsidTr="00927CC9">
        <w:trPr>
          <w:trHeight w:val="286"/>
        </w:trPr>
        <w:tc>
          <w:tcPr>
            <w:tcW w:w="1271" w:type="dxa"/>
            <w:noWrap/>
            <w:tcMar>
              <w:top w:w="15" w:type="dxa"/>
              <w:left w:w="15" w:type="dxa"/>
              <w:bottom w:w="0" w:type="dxa"/>
              <w:right w:w="15" w:type="dxa"/>
            </w:tcMar>
          </w:tcPr>
          <w:p w14:paraId="4D85EB6E" w14:textId="31BB1B43" w:rsidR="00805F3B" w:rsidRPr="005B6EFD" w:rsidRDefault="00805F3B" w:rsidP="00805F3B">
            <w:pPr>
              <w:pStyle w:val="TableText"/>
            </w:pPr>
            <w:r w:rsidRPr="005B6EFD">
              <w:t xml:space="preserve">Jin 2017 </w:t>
            </w:r>
          </w:p>
          <w:p w14:paraId="25A5C8A8" w14:textId="77777777" w:rsidR="00805F3B" w:rsidRPr="005B6EFD" w:rsidRDefault="00805F3B" w:rsidP="00805F3B">
            <w:pPr>
              <w:pStyle w:val="TableText"/>
            </w:pPr>
            <w:r w:rsidRPr="005B6EFD">
              <w:t>Australia</w:t>
            </w:r>
          </w:p>
        </w:tc>
        <w:tc>
          <w:tcPr>
            <w:tcW w:w="567" w:type="dxa"/>
            <w:noWrap/>
            <w:tcMar>
              <w:top w:w="15" w:type="dxa"/>
              <w:left w:w="15" w:type="dxa"/>
              <w:bottom w:w="0" w:type="dxa"/>
              <w:right w:w="15" w:type="dxa"/>
            </w:tcMar>
          </w:tcPr>
          <w:p w14:paraId="640FABDF" w14:textId="77777777" w:rsidR="00805F3B" w:rsidRPr="005B6EFD" w:rsidRDefault="00805F3B" w:rsidP="00805F3B">
            <w:pPr>
              <w:pStyle w:val="TableText"/>
            </w:pPr>
            <w:r w:rsidRPr="005B6EFD">
              <w:t>617</w:t>
            </w:r>
          </w:p>
        </w:tc>
        <w:tc>
          <w:tcPr>
            <w:tcW w:w="992" w:type="dxa"/>
          </w:tcPr>
          <w:p w14:paraId="484177DB"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129FF157" w14:textId="77777777" w:rsidR="00805F3B" w:rsidRPr="005B6EFD" w:rsidRDefault="00805F3B" w:rsidP="00805F3B">
            <w:pPr>
              <w:pStyle w:val="TableText"/>
            </w:pPr>
            <w:r w:rsidRPr="005B6EFD">
              <w:t>MSM – 35.7% LWH</w:t>
            </w:r>
          </w:p>
        </w:tc>
        <w:tc>
          <w:tcPr>
            <w:tcW w:w="868" w:type="dxa"/>
            <w:noWrap/>
            <w:tcMar>
              <w:top w:w="15" w:type="dxa"/>
              <w:left w:w="15" w:type="dxa"/>
              <w:bottom w:w="0" w:type="dxa"/>
              <w:right w:w="15" w:type="dxa"/>
            </w:tcMar>
          </w:tcPr>
          <w:p w14:paraId="1CFA55D9" w14:textId="77777777" w:rsidR="00805F3B" w:rsidRPr="005B6EFD" w:rsidRDefault="00805F3B" w:rsidP="00805F3B">
            <w:pPr>
              <w:pStyle w:val="TableText"/>
            </w:pPr>
            <w:r w:rsidRPr="005B6EFD">
              <w:t>-</w:t>
            </w:r>
          </w:p>
        </w:tc>
        <w:tc>
          <w:tcPr>
            <w:tcW w:w="975" w:type="dxa"/>
          </w:tcPr>
          <w:p w14:paraId="4ABC24FF" w14:textId="77777777" w:rsidR="00805F3B" w:rsidRPr="005B6EFD" w:rsidRDefault="00805F3B" w:rsidP="00805F3B">
            <w:pPr>
              <w:pStyle w:val="TableText"/>
            </w:pPr>
            <w:r w:rsidRPr="005B6EFD">
              <w:t>-</w:t>
            </w:r>
          </w:p>
        </w:tc>
        <w:tc>
          <w:tcPr>
            <w:tcW w:w="850" w:type="dxa"/>
          </w:tcPr>
          <w:p w14:paraId="2EE42933" w14:textId="77777777" w:rsidR="00805F3B" w:rsidRPr="005B6EFD" w:rsidRDefault="00805F3B" w:rsidP="00805F3B">
            <w:pPr>
              <w:pStyle w:val="TableText"/>
            </w:pPr>
            <w:r w:rsidRPr="005B6EFD">
              <w:t>Cobas 4800 and Linear Array</w:t>
            </w:r>
          </w:p>
        </w:tc>
        <w:tc>
          <w:tcPr>
            <w:tcW w:w="1560" w:type="dxa"/>
            <w:noWrap/>
            <w:tcMar>
              <w:top w:w="15" w:type="dxa"/>
              <w:left w:w="15" w:type="dxa"/>
              <w:bottom w:w="0" w:type="dxa"/>
              <w:right w:w="15" w:type="dxa"/>
            </w:tcMar>
          </w:tcPr>
          <w:p w14:paraId="020D45D9" w14:textId="6AFE9F30" w:rsidR="00805F3B" w:rsidRPr="005B6EFD" w:rsidRDefault="00482DF3" w:rsidP="00805F3B">
            <w:pPr>
              <w:pStyle w:val="TableText"/>
            </w:pPr>
            <w:r w:rsidRPr="005B6EFD">
              <w:t>Expanded</w:t>
            </w:r>
            <w:r w:rsidR="00805F3B" w:rsidRPr="005B6EFD">
              <w:t xml:space="preserve"> – 14, 13 genotypes </w:t>
            </w:r>
          </w:p>
          <w:p w14:paraId="523D51C6" w14:textId="77777777" w:rsidR="00805F3B" w:rsidRPr="005B6EFD" w:rsidRDefault="00805F3B" w:rsidP="00805F3B">
            <w:pPr>
              <w:pStyle w:val="TableText"/>
            </w:pPr>
            <w:r w:rsidRPr="005B6EFD">
              <w:t>Partial – HPV16/18</w:t>
            </w:r>
          </w:p>
        </w:tc>
        <w:tc>
          <w:tcPr>
            <w:tcW w:w="657" w:type="dxa"/>
          </w:tcPr>
          <w:p w14:paraId="1576FEC3" w14:textId="77777777" w:rsidR="00805F3B" w:rsidRPr="005B6EFD" w:rsidRDefault="00805F3B" w:rsidP="00805F3B">
            <w:pPr>
              <w:pStyle w:val="TableText"/>
            </w:pPr>
            <w:r w:rsidRPr="005B6EFD">
              <w:t>-</w:t>
            </w:r>
          </w:p>
        </w:tc>
      </w:tr>
      <w:tr w:rsidR="00805F3B" w:rsidRPr="005B6EFD" w14:paraId="0A5080D5" w14:textId="77777777" w:rsidTr="00927CC9">
        <w:trPr>
          <w:trHeight w:val="286"/>
        </w:trPr>
        <w:tc>
          <w:tcPr>
            <w:tcW w:w="1271" w:type="dxa"/>
            <w:noWrap/>
            <w:tcMar>
              <w:top w:w="15" w:type="dxa"/>
              <w:left w:w="15" w:type="dxa"/>
              <w:bottom w:w="0" w:type="dxa"/>
              <w:right w:w="15" w:type="dxa"/>
            </w:tcMar>
          </w:tcPr>
          <w:p w14:paraId="6AE4415A" w14:textId="40349B62" w:rsidR="00805F3B" w:rsidRPr="005B6EFD" w:rsidRDefault="00805F3B" w:rsidP="00805F3B">
            <w:pPr>
              <w:pStyle w:val="TableText"/>
            </w:pPr>
            <w:r w:rsidRPr="005B6EFD">
              <w:t xml:space="preserve">Kimura 2021 </w:t>
            </w:r>
          </w:p>
          <w:p w14:paraId="51ABFE53" w14:textId="77777777" w:rsidR="00805F3B" w:rsidRPr="005B6EFD" w:rsidRDefault="00805F3B" w:rsidP="00805F3B">
            <w:pPr>
              <w:pStyle w:val="TableText"/>
            </w:pPr>
            <w:r w:rsidRPr="005B6EFD">
              <w:t>Brazil</w:t>
            </w:r>
          </w:p>
        </w:tc>
        <w:tc>
          <w:tcPr>
            <w:tcW w:w="567" w:type="dxa"/>
            <w:noWrap/>
            <w:tcMar>
              <w:top w:w="15" w:type="dxa"/>
              <w:left w:w="15" w:type="dxa"/>
              <w:bottom w:w="0" w:type="dxa"/>
              <w:right w:w="15" w:type="dxa"/>
            </w:tcMar>
          </w:tcPr>
          <w:p w14:paraId="4E488DE5" w14:textId="77777777" w:rsidR="00805F3B" w:rsidRPr="005B6EFD" w:rsidRDefault="00805F3B" w:rsidP="00805F3B">
            <w:pPr>
              <w:pStyle w:val="TableText"/>
            </w:pPr>
            <w:r w:rsidRPr="005B6EFD">
              <w:t>366</w:t>
            </w:r>
          </w:p>
        </w:tc>
        <w:tc>
          <w:tcPr>
            <w:tcW w:w="992" w:type="dxa"/>
          </w:tcPr>
          <w:p w14:paraId="50785891"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33EA8C5E" w14:textId="77777777" w:rsidR="00805F3B" w:rsidRPr="005B6EFD" w:rsidRDefault="00805F3B" w:rsidP="00805F3B">
            <w:pPr>
              <w:pStyle w:val="TableText"/>
            </w:pPr>
            <w:r w:rsidRPr="005B6EFD">
              <w:t>72% Men, 82% LWH</w:t>
            </w:r>
          </w:p>
        </w:tc>
        <w:tc>
          <w:tcPr>
            <w:tcW w:w="868" w:type="dxa"/>
            <w:noWrap/>
            <w:tcMar>
              <w:top w:w="15" w:type="dxa"/>
              <w:left w:w="15" w:type="dxa"/>
              <w:bottom w:w="0" w:type="dxa"/>
              <w:right w:w="15" w:type="dxa"/>
            </w:tcMar>
          </w:tcPr>
          <w:p w14:paraId="4817B5E2" w14:textId="77777777" w:rsidR="00805F3B" w:rsidRPr="005B6EFD" w:rsidRDefault="00805F3B" w:rsidP="00805F3B">
            <w:pPr>
              <w:pStyle w:val="TableText"/>
            </w:pPr>
            <w:r w:rsidRPr="005B6EFD">
              <w:t>LBC</w:t>
            </w:r>
          </w:p>
        </w:tc>
        <w:tc>
          <w:tcPr>
            <w:tcW w:w="975" w:type="dxa"/>
          </w:tcPr>
          <w:p w14:paraId="50A980BC" w14:textId="77777777" w:rsidR="00805F3B" w:rsidRPr="005B6EFD" w:rsidRDefault="00805F3B" w:rsidP="00805F3B">
            <w:pPr>
              <w:pStyle w:val="TableText"/>
            </w:pPr>
            <w:r w:rsidRPr="005B6EFD">
              <w:t>HSIL+</w:t>
            </w:r>
          </w:p>
        </w:tc>
        <w:tc>
          <w:tcPr>
            <w:tcW w:w="850" w:type="dxa"/>
          </w:tcPr>
          <w:p w14:paraId="11BC79C7" w14:textId="77777777" w:rsidR="00805F3B" w:rsidRPr="005B6EFD" w:rsidRDefault="00805F3B" w:rsidP="00805F3B">
            <w:pPr>
              <w:pStyle w:val="TableText"/>
            </w:pPr>
            <w:r w:rsidRPr="005B6EFD">
              <w:t>Abbott RealTime High-Risk HPV assay</w:t>
            </w:r>
          </w:p>
        </w:tc>
        <w:tc>
          <w:tcPr>
            <w:tcW w:w="1560" w:type="dxa"/>
            <w:noWrap/>
            <w:tcMar>
              <w:top w:w="15" w:type="dxa"/>
              <w:left w:w="15" w:type="dxa"/>
              <w:bottom w:w="0" w:type="dxa"/>
              <w:right w:w="15" w:type="dxa"/>
            </w:tcMar>
          </w:tcPr>
          <w:p w14:paraId="069873BB" w14:textId="452DDA7D" w:rsidR="00805F3B" w:rsidRPr="005B6EFD" w:rsidRDefault="00482DF3" w:rsidP="00805F3B">
            <w:pPr>
              <w:pStyle w:val="TableText"/>
            </w:pPr>
            <w:r w:rsidRPr="005B6EFD">
              <w:t>Expanded</w:t>
            </w:r>
            <w:r w:rsidR="00805F3B" w:rsidRPr="005B6EFD">
              <w:t xml:space="preserve"> – 14 genotypes</w:t>
            </w:r>
          </w:p>
        </w:tc>
        <w:tc>
          <w:tcPr>
            <w:tcW w:w="657" w:type="dxa"/>
          </w:tcPr>
          <w:p w14:paraId="219C7566" w14:textId="77777777" w:rsidR="00805F3B" w:rsidRPr="005B6EFD" w:rsidRDefault="00805F3B" w:rsidP="00805F3B">
            <w:pPr>
              <w:pStyle w:val="TableText"/>
            </w:pPr>
            <w:r w:rsidRPr="005B6EFD">
              <w:t>-</w:t>
            </w:r>
          </w:p>
        </w:tc>
      </w:tr>
      <w:tr w:rsidR="00805F3B" w:rsidRPr="005B6EFD" w14:paraId="2D18056E" w14:textId="77777777" w:rsidTr="00927CC9">
        <w:trPr>
          <w:trHeight w:val="286"/>
        </w:trPr>
        <w:tc>
          <w:tcPr>
            <w:tcW w:w="1271" w:type="dxa"/>
            <w:noWrap/>
            <w:tcMar>
              <w:top w:w="15" w:type="dxa"/>
              <w:left w:w="15" w:type="dxa"/>
              <w:bottom w:w="0" w:type="dxa"/>
              <w:right w:w="15" w:type="dxa"/>
            </w:tcMar>
          </w:tcPr>
          <w:p w14:paraId="4D6B1663" w14:textId="592DD251" w:rsidR="00805F3B" w:rsidRPr="005B6EFD" w:rsidRDefault="00805F3B" w:rsidP="00805F3B">
            <w:pPr>
              <w:pStyle w:val="TableText"/>
            </w:pPr>
            <w:r w:rsidRPr="005B6EFD">
              <w:t xml:space="preserve">Larsen 2021 </w:t>
            </w:r>
          </w:p>
          <w:p w14:paraId="2046B7D9" w14:textId="77777777" w:rsidR="00805F3B" w:rsidRPr="005B6EFD" w:rsidRDefault="00805F3B" w:rsidP="00805F3B">
            <w:pPr>
              <w:pStyle w:val="TableText"/>
            </w:pPr>
            <w:r w:rsidRPr="005B6EFD">
              <w:t>Denmark</w:t>
            </w:r>
          </w:p>
        </w:tc>
        <w:tc>
          <w:tcPr>
            <w:tcW w:w="567" w:type="dxa"/>
            <w:noWrap/>
            <w:tcMar>
              <w:top w:w="15" w:type="dxa"/>
              <w:left w:w="15" w:type="dxa"/>
              <w:bottom w:w="0" w:type="dxa"/>
              <w:right w:w="15" w:type="dxa"/>
            </w:tcMar>
          </w:tcPr>
          <w:p w14:paraId="5407B82D" w14:textId="77777777" w:rsidR="00805F3B" w:rsidRPr="005B6EFD" w:rsidRDefault="00805F3B" w:rsidP="00805F3B">
            <w:pPr>
              <w:pStyle w:val="TableText"/>
            </w:pPr>
            <w:r w:rsidRPr="005B6EFD">
              <w:t>250</w:t>
            </w:r>
          </w:p>
        </w:tc>
        <w:tc>
          <w:tcPr>
            <w:tcW w:w="992" w:type="dxa"/>
          </w:tcPr>
          <w:p w14:paraId="473186F7"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52138BCB" w14:textId="77777777" w:rsidR="00805F3B" w:rsidRPr="005B6EFD" w:rsidRDefault="00805F3B" w:rsidP="00805F3B">
            <w:pPr>
              <w:pStyle w:val="TableText"/>
            </w:pPr>
            <w:r w:rsidRPr="005B6EFD">
              <w:t>SOTR (renal)</w:t>
            </w:r>
          </w:p>
        </w:tc>
        <w:tc>
          <w:tcPr>
            <w:tcW w:w="868" w:type="dxa"/>
            <w:noWrap/>
            <w:tcMar>
              <w:top w:w="15" w:type="dxa"/>
              <w:left w:w="15" w:type="dxa"/>
              <w:bottom w:w="0" w:type="dxa"/>
              <w:right w:w="15" w:type="dxa"/>
            </w:tcMar>
          </w:tcPr>
          <w:p w14:paraId="52E6D152" w14:textId="77777777" w:rsidR="00805F3B" w:rsidRPr="005B6EFD" w:rsidRDefault="00805F3B" w:rsidP="00805F3B">
            <w:pPr>
              <w:pStyle w:val="TableText"/>
            </w:pPr>
            <w:r w:rsidRPr="005B6EFD">
              <w:t>-</w:t>
            </w:r>
          </w:p>
        </w:tc>
        <w:tc>
          <w:tcPr>
            <w:tcW w:w="975" w:type="dxa"/>
          </w:tcPr>
          <w:p w14:paraId="7BF92A2D" w14:textId="77777777" w:rsidR="00805F3B" w:rsidRPr="005B6EFD" w:rsidRDefault="00805F3B" w:rsidP="00805F3B">
            <w:pPr>
              <w:pStyle w:val="TableText"/>
            </w:pPr>
            <w:r w:rsidRPr="005B6EFD">
              <w:t>-</w:t>
            </w:r>
          </w:p>
        </w:tc>
        <w:tc>
          <w:tcPr>
            <w:tcW w:w="850" w:type="dxa"/>
          </w:tcPr>
          <w:p w14:paraId="20D3F610" w14:textId="77777777" w:rsidR="00805F3B" w:rsidRPr="005B6EFD" w:rsidRDefault="00805F3B" w:rsidP="00805F3B">
            <w:pPr>
              <w:pStyle w:val="TableText"/>
            </w:pPr>
            <w:r w:rsidRPr="005B6EFD">
              <w:t>INNO-LiPA HPV Genotyping Extra II assay</w:t>
            </w:r>
          </w:p>
        </w:tc>
        <w:tc>
          <w:tcPr>
            <w:tcW w:w="1560" w:type="dxa"/>
            <w:noWrap/>
            <w:tcMar>
              <w:top w:w="15" w:type="dxa"/>
              <w:left w:w="15" w:type="dxa"/>
              <w:bottom w:w="0" w:type="dxa"/>
              <w:right w:w="15" w:type="dxa"/>
            </w:tcMar>
          </w:tcPr>
          <w:p w14:paraId="7E938512" w14:textId="0B23D68A" w:rsidR="00805F3B" w:rsidRPr="005B6EFD" w:rsidRDefault="00482DF3" w:rsidP="00805F3B">
            <w:pPr>
              <w:pStyle w:val="TableText"/>
            </w:pPr>
            <w:r w:rsidRPr="005B6EFD">
              <w:t>Expanded</w:t>
            </w:r>
            <w:r w:rsidR="00805F3B" w:rsidRPr="005B6EFD">
              <w:t xml:space="preserve"> – 13 genotypes</w:t>
            </w:r>
          </w:p>
          <w:p w14:paraId="7C650BC1" w14:textId="77777777" w:rsidR="00805F3B" w:rsidRPr="005B6EFD" w:rsidRDefault="00805F3B" w:rsidP="00805F3B">
            <w:pPr>
              <w:pStyle w:val="TableText"/>
            </w:pPr>
            <w:r w:rsidRPr="005B6EFD">
              <w:t>Partial – HPV16</w:t>
            </w:r>
          </w:p>
        </w:tc>
        <w:tc>
          <w:tcPr>
            <w:tcW w:w="657" w:type="dxa"/>
          </w:tcPr>
          <w:p w14:paraId="4B80F3DB" w14:textId="77777777" w:rsidR="00805F3B" w:rsidRPr="005B6EFD" w:rsidRDefault="00805F3B" w:rsidP="00805F3B">
            <w:pPr>
              <w:pStyle w:val="TableText"/>
            </w:pPr>
            <w:r w:rsidRPr="005B6EFD">
              <w:t>-</w:t>
            </w:r>
          </w:p>
        </w:tc>
      </w:tr>
      <w:tr w:rsidR="00805F3B" w:rsidRPr="005B6EFD" w14:paraId="0CD0A693" w14:textId="77777777" w:rsidTr="00927CC9">
        <w:trPr>
          <w:trHeight w:val="286"/>
        </w:trPr>
        <w:tc>
          <w:tcPr>
            <w:tcW w:w="1271" w:type="dxa"/>
            <w:noWrap/>
            <w:tcMar>
              <w:top w:w="15" w:type="dxa"/>
              <w:left w:w="15" w:type="dxa"/>
              <w:bottom w:w="0" w:type="dxa"/>
              <w:right w:w="15" w:type="dxa"/>
            </w:tcMar>
          </w:tcPr>
          <w:p w14:paraId="0D9523E2" w14:textId="4A39D0CA" w:rsidR="00805F3B" w:rsidRPr="005B6EFD" w:rsidRDefault="00805F3B" w:rsidP="00805F3B">
            <w:pPr>
              <w:pStyle w:val="TableText"/>
            </w:pPr>
            <w:r w:rsidRPr="005B6EFD">
              <w:t xml:space="preserve">Maia 2014 </w:t>
            </w:r>
          </w:p>
          <w:p w14:paraId="2D8E3D31" w14:textId="77777777" w:rsidR="00805F3B" w:rsidRPr="005B6EFD" w:rsidRDefault="00805F3B" w:rsidP="00805F3B">
            <w:pPr>
              <w:pStyle w:val="TableText"/>
            </w:pPr>
            <w:r w:rsidRPr="005B6EFD">
              <w:t>Brazil</w:t>
            </w:r>
          </w:p>
        </w:tc>
        <w:tc>
          <w:tcPr>
            <w:tcW w:w="567" w:type="dxa"/>
            <w:noWrap/>
            <w:tcMar>
              <w:top w:w="15" w:type="dxa"/>
              <w:left w:w="15" w:type="dxa"/>
              <w:bottom w:w="0" w:type="dxa"/>
              <w:right w:w="15" w:type="dxa"/>
            </w:tcMar>
          </w:tcPr>
          <w:p w14:paraId="44CE3B18" w14:textId="77777777" w:rsidR="00805F3B" w:rsidRPr="005B6EFD" w:rsidRDefault="00805F3B" w:rsidP="00805F3B">
            <w:pPr>
              <w:pStyle w:val="TableText"/>
            </w:pPr>
            <w:r w:rsidRPr="005B6EFD">
              <w:t>33</w:t>
            </w:r>
          </w:p>
        </w:tc>
        <w:tc>
          <w:tcPr>
            <w:tcW w:w="992" w:type="dxa"/>
          </w:tcPr>
          <w:p w14:paraId="36BDEDB2" w14:textId="77777777" w:rsidR="00805F3B" w:rsidRPr="005B6EFD" w:rsidRDefault="00805F3B" w:rsidP="00805F3B">
            <w:pPr>
              <w:pStyle w:val="TableText"/>
            </w:pPr>
            <w:r w:rsidRPr="005B6EFD">
              <w:t>Dias Gonçalves Lima 2019</w:t>
            </w:r>
          </w:p>
        </w:tc>
        <w:tc>
          <w:tcPr>
            <w:tcW w:w="1276" w:type="dxa"/>
            <w:noWrap/>
            <w:tcMar>
              <w:top w:w="15" w:type="dxa"/>
              <w:left w:w="15" w:type="dxa"/>
              <w:bottom w:w="0" w:type="dxa"/>
              <w:right w:w="15" w:type="dxa"/>
            </w:tcMar>
          </w:tcPr>
          <w:p w14:paraId="2F54A7AC" w14:textId="77777777" w:rsidR="00805F3B" w:rsidRPr="005B6EFD" w:rsidRDefault="00805F3B" w:rsidP="00805F3B">
            <w:pPr>
              <w:pStyle w:val="TableText"/>
            </w:pPr>
            <w:r w:rsidRPr="005B6EFD">
              <w:t>PLWH</w:t>
            </w:r>
          </w:p>
        </w:tc>
        <w:tc>
          <w:tcPr>
            <w:tcW w:w="868" w:type="dxa"/>
            <w:noWrap/>
            <w:tcMar>
              <w:top w:w="15" w:type="dxa"/>
              <w:left w:w="15" w:type="dxa"/>
              <w:bottom w:w="0" w:type="dxa"/>
              <w:right w:w="15" w:type="dxa"/>
            </w:tcMar>
          </w:tcPr>
          <w:p w14:paraId="5DB13B70" w14:textId="77777777" w:rsidR="00805F3B" w:rsidRPr="005B6EFD" w:rsidRDefault="00805F3B" w:rsidP="00805F3B">
            <w:pPr>
              <w:pStyle w:val="TableText"/>
            </w:pPr>
            <w:r w:rsidRPr="005B6EFD">
              <w:t>LBC</w:t>
            </w:r>
          </w:p>
        </w:tc>
        <w:tc>
          <w:tcPr>
            <w:tcW w:w="975" w:type="dxa"/>
          </w:tcPr>
          <w:p w14:paraId="73421C3D" w14:textId="77777777" w:rsidR="00805F3B" w:rsidRPr="005B6EFD" w:rsidRDefault="00805F3B" w:rsidP="00805F3B">
            <w:pPr>
              <w:pStyle w:val="TableText"/>
            </w:pPr>
            <w:r w:rsidRPr="005B6EFD">
              <w:t>ASC-H+; HSIL+</w:t>
            </w:r>
          </w:p>
        </w:tc>
        <w:tc>
          <w:tcPr>
            <w:tcW w:w="850" w:type="dxa"/>
          </w:tcPr>
          <w:p w14:paraId="4A424739"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tcPr>
          <w:p w14:paraId="6BB3214F" w14:textId="77777777" w:rsidR="00805F3B" w:rsidRPr="005B6EFD" w:rsidRDefault="00805F3B" w:rsidP="00805F3B">
            <w:pPr>
              <w:pStyle w:val="TableText"/>
            </w:pPr>
            <w:r w:rsidRPr="005B6EFD">
              <w:t>-</w:t>
            </w:r>
          </w:p>
        </w:tc>
        <w:tc>
          <w:tcPr>
            <w:tcW w:w="657" w:type="dxa"/>
          </w:tcPr>
          <w:p w14:paraId="5211B81A" w14:textId="77777777" w:rsidR="00805F3B" w:rsidRPr="005B6EFD" w:rsidRDefault="00805F3B" w:rsidP="00805F3B">
            <w:pPr>
              <w:pStyle w:val="TableText"/>
            </w:pPr>
            <w:r w:rsidRPr="005B6EFD">
              <w:t>-</w:t>
            </w:r>
          </w:p>
        </w:tc>
      </w:tr>
      <w:tr w:rsidR="00805F3B" w:rsidRPr="005B6EFD" w14:paraId="19593000" w14:textId="77777777" w:rsidTr="00927CC9">
        <w:trPr>
          <w:trHeight w:val="286"/>
        </w:trPr>
        <w:tc>
          <w:tcPr>
            <w:tcW w:w="1271" w:type="dxa"/>
            <w:noWrap/>
            <w:tcMar>
              <w:top w:w="15" w:type="dxa"/>
              <w:left w:w="15" w:type="dxa"/>
              <w:bottom w:w="0" w:type="dxa"/>
              <w:right w:w="15" w:type="dxa"/>
            </w:tcMar>
          </w:tcPr>
          <w:p w14:paraId="3B9302CF" w14:textId="7CBD96C8" w:rsidR="00805F3B" w:rsidRPr="005B6EFD" w:rsidRDefault="00805F3B" w:rsidP="00805F3B">
            <w:pPr>
              <w:pStyle w:val="TableText"/>
            </w:pPr>
            <w:r w:rsidRPr="005B6EFD">
              <w:t xml:space="preserve">Mallari 2012 </w:t>
            </w:r>
          </w:p>
          <w:p w14:paraId="11DF9BE3"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tcPr>
          <w:p w14:paraId="4A6C2164" w14:textId="77777777" w:rsidR="00805F3B" w:rsidRPr="005B6EFD" w:rsidRDefault="00805F3B" w:rsidP="00805F3B">
            <w:pPr>
              <w:pStyle w:val="TableText"/>
            </w:pPr>
            <w:r w:rsidRPr="005B6EFD">
              <w:t>329</w:t>
            </w:r>
          </w:p>
        </w:tc>
        <w:tc>
          <w:tcPr>
            <w:tcW w:w="992" w:type="dxa"/>
          </w:tcPr>
          <w:p w14:paraId="3149CF92"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77ACF07F" w14:textId="77777777" w:rsidR="00805F3B" w:rsidRPr="005B6EFD" w:rsidRDefault="00805F3B" w:rsidP="00805F3B">
            <w:pPr>
              <w:pStyle w:val="TableText"/>
            </w:pPr>
            <w:r w:rsidRPr="005B6EFD">
              <w:t>PLWH (87% MSM)</w:t>
            </w:r>
          </w:p>
        </w:tc>
        <w:tc>
          <w:tcPr>
            <w:tcW w:w="868" w:type="dxa"/>
            <w:noWrap/>
            <w:tcMar>
              <w:top w:w="15" w:type="dxa"/>
              <w:left w:w="15" w:type="dxa"/>
              <w:bottom w:w="0" w:type="dxa"/>
              <w:right w:w="15" w:type="dxa"/>
            </w:tcMar>
          </w:tcPr>
          <w:p w14:paraId="40933DE2" w14:textId="77777777" w:rsidR="00805F3B" w:rsidRPr="005B6EFD" w:rsidRDefault="00805F3B" w:rsidP="00805F3B">
            <w:pPr>
              <w:pStyle w:val="TableText"/>
            </w:pPr>
            <w:r w:rsidRPr="005B6EFD">
              <w:t>LBC</w:t>
            </w:r>
          </w:p>
        </w:tc>
        <w:tc>
          <w:tcPr>
            <w:tcW w:w="975" w:type="dxa"/>
          </w:tcPr>
          <w:p w14:paraId="6BB9E9C8" w14:textId="77777777" w:rsidR="00805F3B" w:rsidRPr="005B6EFD" w:rsidRDefault="00805F3B" w:rsidP="00805F3B">
            <w:pPr>
              <w:pStyle w:val="TableText"/>
            </w:pPr>
            <w:r w:rsidRPr="005B6EFD">
              <w:t>HSIL+</w:t>
            </w:r>
          </w:p>
        </w:tc>
        <w:tc>
          <w:tcPr>
            <w:tcW w:w="850" w:type="dxa"/>
          </w:tcPr>
          <w:p w14:paraId="564A7FF6"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tcPr>
          <w:p w14:paraId="031BE633" w14:textId="77777777" w:rsidR="00805F3B" w:rsidRPr="005B6EFD" w:rsidRDefault="00805F3B" w:rsidP="00805F3B">
            <w:pPr>
              <w:pStyle w:val="TableText"/>
            </w:pPr>
            <w:r w:rsidRPr="005B6EFD">
              <w:t>-</w:t>
            </w:r>
          </w:p>
        </w:tc>
        <w:tc>
          <w:tcPr>
            <w:tcW w:w="657" w:type="dxa"/>
          </w:tcPr>
          <w:p w14:paraId="605AE03B" w14:textId="77777777" w:rsidR="00805F3B" w:rsidRPr="005B6EFD" w:rsidRDefault="00805F3B" w:rsidP="00805F3B">
            <w:pPr>
              <w:pStyle w:val="TableText"/>
            </w:pPr>
            <w:r w:rsidRPr="005B6EFD">
              <w:t>-</w:t>
            </w:r>
          </w:p>
        </w:tc>
      </w:tr>
      <w:tr w:rsidR="00805F3B" w:rsidRPr="005B6EFD" w14:paraId="58A89D6F" w14:textId="77777777" w:rsidTr="00927CC9">
        <w:trPr>
          <w:trHeight w:val="286"/>
        </w:trPr>
        <w:tc>
          <w:tcPr>
            <w:tcW w:w="1271" w:type="dxa"/>
            <w:noWrap/>
            <w:tcMar>
              <w:top w:w="15" w:type="dxa"/>
              <w:left w:w="15" w:type="dxa"/>
              <w:bottom w:w="0" w:type="dxa"/>
              <w:right w:w="15" w:type="dxa"/>
            </w:tcMar>
          </w:tcPr>
          <w:p w14:paraId="0D931E16" w14:textId="7AA28CD1" w:rsidR="00805F3B" w:rsidRPr="005B6EFD" w:rsidRDefault="00805F3B" w:rsidP="00805F3B">
            <w:pPr>
              <w:pStyle w:val="TableText"/>
              <w:rPr>
                <w:noProof/>
              </w:rPr>
            </w:pPr>
            <w:r w:rsidRPr="005B6EFD">
              <w:rPr>
                <w:noProof/>
              </w:rPr>
              <w:t xml:space="preserve">Matolka 2022 </w:t>
            </w:r>
          </w:p>
          <w:p w14:paraId="5FF5DA4D" w14:textId="77777777" w:rsidR="00805F3B" w:rsidRPr="005B6EFD" w:rsidRDefault="00805F3B" w:rsidP="00805F3B">
            <w:pPr>
              <w:pStyle w:val="TableText"/>
              <w:rPr>
                <w:noProof/>
              </w:rPr>
            </w:pPr>
            <w:r w:rsidRPr="005B6EFD">
              <w:rPr>
                <w:noProof/>
              </w:rPr>
              <w:t>USA</w:t>
            </w:r>
          </w:p>
        </w:tc>
        <w:tc>
          <w:tcPr>
            <w:tcW w:w="567" w:type="dxa"/>
            <w:noWrap/>
            <w:tcMar>
              <w:top w:w="15" w:type="dxa"/>
              <w:left w:w="15" w:type="dxa"/>
              <w:bottom w:w="0" w:type="dxa"/>
              <w:right w:w="15" w:type="dxa"/>
            </w:tcMar>
          </w:tcPr>
          <w:p w14:paraId="75C4B188" w14:textId="77777777" w:rsidR="00805F3B" w:rsidRPr="005B6EFD" w:rsidRDefault="00805F3B" w:rsidP="00805F3B">
            <w:pPr>
              <w:pStyle w:val="TableText"/>
              <w:rPr>
                <w:noProof/>
              </w:rPr>
            </w:pPr>
            <w:r w:rsidRPr="005B6EFD">
              <w:rPr>
                <w:noProof/>
              </w:rPr>
              <w:t>625</w:t>
            </w:r>
          </w:p>
        </w:tc>
        <w:tc>
          <w:tcPr>
            <w:tcW w:w="992" w:type="dxa"/>
          </w:tcPr>
          <w:p w14:paraId="15DBAE63" w14:textId="77777777" w:rsidR="00805F3B" w:rsidRPr="005B6EFD" w:rsidRDefault="00805F3B" w:rsidP="00805F3B">
            <w:pPr>
              <w:pStyle w:val="TableText"/>
              <w:rPr>
                <w:noProof/>
              </w:rPr>
            </w:pPr>
            <w:r w:rsidRPr="005B6EFD">
              <w:rPr>
                <w:noProof/>
              </w:rPr>
              <w:t>SR</w:t>
            </w:r>
          </w:p>
        </w:tc>
        <w:tc>
          <w:tcPr>
            <w:tcW w:w="1276" w:type="dxa"/>
            <w:noWrap/>
            <w:tcMar>
              <w:top w:w="15" w:type="dxa"/>
              <w:left w:w="15" w:type="dxa"/>
              <w:bottom w:w="0" w:type="dxa"/>
              <w:right w:w="15" w:type="dxa"/>
            </w:tcMar>
          </w:tcPr>
          <w:p w14:paraId="27BDC8BC" w14:textId="77777777" w:rsidR="00805F3B" w:rsidRPr="005B6EFD" w:rsidRDefault="00805F3B" w:rsidP="00805F3B">
            <w:pPr>
              <w:pStyle w:val="TableText"/>
            </w:pPr>
            <w:r w:rsidRPr="005B6EFD">
              <w:t>PLWH</w:t>
            </w:r>
          </w:p>
        </w:tc>
        <w:tc>
          <w:tcPr>
            <w:tcW w:w="868" w:type="dxa"/>
            <w:noWrap/>
            <w:tcMar>
              <w:top w:w="15" w:type="dxa"/>
              <w:left w:w="15" w:type="dxa"/>
              <w:bottom w:w="0" w:type="dxa"/>
              <w:right w:w="15" w:type="dxa"/>
            </w:tcMar>
          </w:tcPr>
          <w:p w14:paraId="36CA93B0" w14:textId="77777777" w:rsidR="00805F3B" w:rsidRPr="005B6EFD" w:rsidRDefault="00805F3B" w:rsidP="00805F3B">
            <w:pPr>
              <w:pStyle w:val="TableText"/>
            </w:pPr>
            <w:r w:rsidRPr="005B6EFD">
              <w:t>-</w:t>
            </w:r>
          </w:p>
        </w:tc>
        <w:tc>
          <w:tcPr>
            <w:tcW w:w="975" w:type="dxa"/>
          </w:tcPr>
          <w:p w14:paraId="1490940B" w14:textId="77777777" w:rsidR="00805F3B" w:rsidRPr="005B6EFD" w:rsidRDefault="00805F3B" w:rsidP="00805F3B">
            <w:pPr>
              <w:pStyle w:val="TableText"/>
            </w:pPr>
            <w:r w:rsidRPr="005B6EFD">
              <w:t>-</w:t>
            </w:r>
          </w:p>
        </w:tc>
        <w:tc>
          <w:tcPr>
            <w:tcW w:w="850" w:type="dxa"/>
          </w:tcPr>
          <w:p w14:paraId="098C19F4" w14:textId="77777777" w:rsidR="00805F3B" w:rsidRPr="005B6EFD" w:rsidRDefault="00805F3B" w:rsidP="00805F3B">
            <w:pPr>
              <w:pStyle w:val="TableText"/>
            </w:pPr>
            <w:r w:rsidRPr="005B6EFD">
              <w:t>Cobas 4800</w:t>
            </w:r>
          </w:p>
        </w:tc>
        <w:tc>
          <w:tcPr>
            <w:tcW w:w="1560" w:type="dxa"/>
            <w:noWrap/>
            <w:tcMar>
              <w:top w:w="15" w:type="dxa"/>
              <w:left w:w="15" w:type="dxa"/>
              <w:bottom w:w="0" w:type="dxa"/>
              <w:right w:w="15" w:type="dxa"/>
            </w:tcMar>
          </w:tcPr>
          <w:p w14:paraId="5ECC62B5" w14:textId="78EA1989" w:rsidR="00805F3B" w:rsidRPr="005B6EFD" w:rsidRDefault="00482DF3" w:rsidP="00805F3B">
            <w:pPr>
              <w:pStyle w:val="TableText"/>
            </w:pPr>
            <w:r w:rsidRPr="005B6EFD">
              <w:t>Expanded</w:t>
            </w:r>
            <w:r w:rsidR="00805F3B" w:rsidRPr="005B6EFD">
              <w:t xml:space="preserve"> – 14 genotypes</w:t>
            </w:r>
          </w:p>
        </w:tc>
        <w:tc>
          <w:tcPr>
            <w:tcW w:w="657" w:type="dxa"/>
          </w:tcPr>
          <w:p w14:paraId="61F39504" w14:textId="77777777" w:rsidR="00805F3B" w:rsidRPr="005B6EFD" w:rsidRDefault="00805F3B" w:rsidP="00805F3B">
            <w:pPr>
              <w:pStyle w:val="TableText"/>
            </w:pPr>
            <w:r w:rsidRPr="005B6EFD">
              <w:t>-</w:t>
            </w:r>
          </w:p>
        </w:tc>
      </w:tr>
      <w:tr w:rsidR="00805F3B" w:rsidRPr="005B6EFD" w14:paraId="095263FA" w14:textId="77777777" w:rsidTr="00927CC9">
        <w:trPr>
          <w:trHeight w:val="286"/>
        </w:trPr>
        <w:tc>
          <w:tcPr>
            <w:tcW w:w="1271" w:type="dxa"/>
            <w:noWrap/>
            <w:tcMar>
              <w:top w:w="15" w:type="dxa"/>
              <w:left w:w="15" w:type="dxa"/>
              <w:bottom w:w="0" w:type="dxa"/>
              <w:right w:w="15" w:type="dxa"/>
            </w:tcMar>
          </w:tcPr>
          <w:p w14:paraId="57AC8324" w14:textId="5F2F03D9" w:rsidR="00805F3B" w:rsidRPr="005B6EFD" w:rsidRDefault="00805F3B" w:rsidP="00805F3B">
            <w:pPr>
              <w:pStyle w:val="TableText"/>
            </w:pPr>
            <w:r w:rsidRPr="005B6EFD">
              <w:lastRenderedPageBreak/>
              <w:t xml:space="preserve">Mudrinich 2024 </w:t>
            </w:r>
          </w:p>
          <w:p w14:paraId="102FD16D" w14:textId="77777777" w:rsidR="00805F3B" w:rsidRPr="005B6EFD" w:rsidRDefault="00805F3B" w:rsidP="00805F3B">
            <w:pPr>
              <w:pStyle w:val="TableText"/>
              <w:rPr>
                <w:noProof/>
              </w:rPr>
            </w:pPr>
            <w:r w:rsidRPr="005B6EFD">
              <w:t>USA</w:t>
            </w:r>
          </w:p>
        </w:tc>
        <w:tc>
          <w:tcPr>
            <w:tcW w:w="567" w:type="dxa"/>
            <w:noWrap/>
            <w:tcMar>
              <w:top w:w="15" w:type="dxa"/>
              <w:left w:w="15" w:type="dxa"/>
              <w:bottom w:w="0" w:type="dxa"/>
              <w:right w:w="15" w:type="dxa"/>
            </w:tcMar>
          </w:tcPr>
          <w:p w14:paraId="1581F1CE" w14:textId="77777777" w:rsidR="00805F3B" w:rsidRPr="005B6EFD" w:rsidRDefault="00805F3B" w:rsidP="00805F3B">
            <w:pPr>
              <w:pStyle w:val="TableText"/>
              <w:rPr>
                <w:noProof/>
              </w:rPr>
            </w:pPr>
            <w:r w:rsidRPr="005B6EFD">
              <w:rPr>
                <w:noProof/>
              </w:rPr>
              <w:t>199</w:t>
            </w:r>
          </w:p>
        </w:tc>
        <w:tc>
          <w:tcPr>
            <w:tcW w:w="992" w:type="dxa"/>
          </w:tcPr>
          <w:p w14:paraId="35262FF2" w14:textId="77777777" w:rsidR="00805F3B" w:rsidRPr="005B6EFD" w:rsidRDefault="00805F3B" w:rsidP="00805F3B">
            <w:pPr>
              <w:pStyle w:val="TableText"/>
              <w:rPr>
                <w:noProof/>
              </w:rPr>
            </w:pPr>
            <w:r w:rsidRPr="005B6EFD">
              <w:rPr>
                <w:noProof/>
              </w:rPr>
              <w:t>SR</w:t>
            </w:r>
          </w:p>
        </w:tc>
        <w:tc>
          <w:tcPr>
            <w:tcW w:w="1276" w:type="dxa"/>
            <w:noWrap/>
            <w:tcMar>
              <w:top w:w="15" w:type="dxa"/>
              <w:left w:w="15" w:type="dxa"/>
              <w:bottom w:w="0" w:type="dxa"/>
              <w:right w:w="15" w:type="dxa"/>
            </w:tcMar>
          </w:tcPr>
          <w:p w14:paraId="150A3507" w14:textId="77777777" w:rsidR="00805F3B" w:rsidRPr="005B6EFD" w:rsidRDefault="00805F3B" w:rsidP="00805F3B">
            <w:pPr>
              <w:pStyle w:val="TableText"/>
            </w:pPr>
            <w:r w:rsidRPr="005B6EFD">
              <w:t>Men and TW LWH (91% MSM)</w:t>
            </w:r>
          </w:p>
        </w:tc>
        <w:tc>
          <w:tcPr>
            <w:tcW w:w="868" w:type="dxa"/>
            <w:noWrap/>
            <w:tcMar>
              <w:top w:w="15" w:type="dxa"/>
              <w:left w:w="15" w:type="dxa"/>
              <w:bottom w:w="0" w:type="dxa"/>
              <w:right w:w="15" w:type="dxa"/>
            </w:tcMar>
          </w:tcPr>
          <w:p w14:paraId="43A1066A" w14:textId="77777777" w:rsidR="00805F3B" w:rsidRPr="005B6EFD" w:rsidRDefault="00805F3B" w:rsidP="00805F3B">
            <w:pPr>
              <w:pStyle w:val="TableText"/>
            </w:pPr>
            <w:r w:rsidRPr="005B6EFD">
              <w:t>LBC</w:t>
            </w:r>
          </w:p>
        </w:tc>
        <w:tc>
          <w:tcPr>
            <w:tcW w:w="975" w:type="dxa"/>
          </w:tcPr>
          <w:p w14:paraId="137FE52E" w14:textId="77777777" w:rsidR="00805F3B" w:rsidRPr="005B6EFD" w:rsidRDefault="00805F3B" w:rsidP="00805F3B">
            <w:pPr>
              <w:pStyle w:val="TableText"/>
            </w:pPr>
            <w:r w:rsidRPr="005B6EFD">
              <w:t>ASC-H+; HSIL+</w:t>
            </w:r>
          </w:p>
        </w:tc>
        <w:tc>
          <w:tcPr>
            <w:tcW w:w="850" w:type="dxa"/>
          </w:tcPr>
          <w:p w14:paraId="2C87D2EE"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tcPr>
          <w:p w14:paraId="71B3B74B" w14:textId="77777777" w:rsidR="00805F3B" w:rsidRPr="005B6EFD" w:rsidRDefault="00805F3B" w:rsidP="00805F3B">
            <w:pPr>
              <w:pStyle w:val="TableText"/>
            </w:pPr>
            <w:r w:rsidRPr="005B6EFD">
              <w:t>-</w:t>
            </w:r>
          </w:p>
        </w:tc>
        <w:tc>
          <w:tcPr>
            <w:tcW w:w="657" w:type="dxa"/>
          </w:tcPr>
          <w:p w14:paraId="168BB95A" w14:textId="77777777" w:rsidR="00805F3B" w:rsidRPr="005B6EFD" w:rsidRDefault="00805F3B" w:rsidP="00805F3B">
            <w:pPr>
              <w:pStyle w:val="TableText"/>
            </w:pPr>
            <w:r w:rsidRPr="005B6EFD">
              <w:t>-</w:t>
            </w:r>
          </w:p>
        </w:tc>
      </w:tr>
      <w:tr w:rsidR="00805F3B" w:rsidRPr="005B6EFD" w14:paraId="50984B86" w14:textId="77777777" w:rsidTr="00927CC9">
        <w:trPr>
          <w:trHeight w:val="286"/>
        </w:trPr>
        <w:tc>
          <w:tcPr>
            <w:tcW w:w="1271" w:type="dxa"/>
            <w:noWrap/>
            <w:tcMar>
              <w:top w:w="15" w:type="dxa"/>
              <w:left w:w="15" w:type="dxa"/>
              <w:bottom w:w="0" w:type="dxa"/>
              <w:right w:w="15" w:type="dxa"/>
            </w:tcMar>
          </w:tcPr>
          <w:p w14:paraId="38D21CBA" w14:textId="6BF72917" w:rsidR="00805F3B" w:rsidRPr="005B6EFD" w:rsidRDefault="00805F3B" w:rsidP="00805F3B">
            <w:pPr>
              <w:pStyle w:val="TableText"/>
            </w:pPr>
            <w:r w:rsidRPr="005B6EFD">
              <w:t xml:space="preserve">Nahas 2009 </w:t>
            </w:r>
          </w:p>
          <w:p w14:paraId="6FA4DA2B" w14:textId="77777777" w:rsidR="00805F3B" w:rsidRPr="005B6EFD" w:rsidRDefault="00805F3B" w:rsidP="00805F3B">
            <w:pPr>
              <w:pStyle w:val="TableText"/>
            </w:pPr>
            <w:r w:rsidRPr="005B6EFD">
              <w:t>Brazil</w:t>
            </w:r>
          </w:p>
        </w:tc>
        <w:tc>
          <w:tcPr>
            <w:tcW w:w="567" w:type="dxa"/>
            <w:noWrap/>
            <w:tcMar>
              <w:top w:w="15" w:type="dxa"/>
              <w:left w:w="15" w:type="dxa"/>
              <w:bottom w:w="0" w:type="dxa"/>
              <w:right w:w="15" w:type="dxa"/>
            </w:tcMar>
          </w:tcPr>
          <w:p w14:paraId="22529238" w14:textId="77777777" w:rsidR="00805F3B" w:rsidRPr="005B6EFD" w:rsidRDefault="00805F3B" w:rsidP="00805F3B">
            <w:pPr>
              <w:pStyle w:val="TableText"/>
            </w:pPr>
            <w:r w:rsidRPr="005B6EFD">
              <w:t>222</w:t>
            </w:r>
          </w:p>
        </w:tc>
        <w:tc>
          <w:tcPr>
            <w:tcW w:w="992" w:type="dxa"/>
          </w:tcPr>
          <w:p w14:paraId="54C025B7" w14:textId="77777777" w:rsidR="00805F3B" w:rsidRPr="005B6EFD" w:rsidRDefault="00805F3B" w:rsidP="00805F3B">
            <w:pPr>
              <w:pStyle w:val="TableText"/>
            </w:pPr>
            <w:r w:rsidRPr="005B6EFD">
              <w:t>Dias Gonçalves Lima 2019</w:t>
            </w:r>
          </w:p>
        </w:tc>
        <w:tc>
          <w:tcPr>
            <w:tcW w:w="1276" w:type="dxa"/>
            <w:noWrap/>
            <w:tcMar>
              <w:top w:w="15" w:type="dxa"/>
              <w:left w:w="15" w:type="dxa"/>
              <w:bottom w:w="0" w:type="dxa"/>
              <w:right w:w="15" w:type="dxa"/>
            </w:tcMar>
          </w:tcPr>
          <w:p w14:paraId="6A73C03C" w14:textId="77777777" w:rsidR="00805F3B" w:rsidRPr="005B6EFD" w:rsidRDefault="00805F3B" w:rsidP="00805F3B">
            <w:pPr>
              <w:pStyle w:val="TableText"/>
            </w:pPr>
            <w:r w:rsidRPr="005B6EFD">
              <w:t>PLWH</w:t>
            </w:r>
          </w:p>
        </w:tc>
        <w:tc>
          <w:tcPr>
            <w:tcW w:w="868" w:type="dxa"/>
            <w:noWrap/>
            <w:tcMar>
              <w:top w:w="15" w:type="dxa"/>
              <w:left w:w="15" w:type="dxa"/>
              <w:bottom w:w="0" w:type="dxa"/>
              <w:right w:w="15" w:type="dxa"/>
            </w:tcMar>
          </w:tcPr>
          <w:p w14:paraId="75A2A711" w14:textId="77777777" w:rsidR="00805F3B" w:rsidRPr="005B6EFD" w:rsidRDefault="00805F3B" w:rsidP="00805F3B">
            <w:pPr>
              <w:pStyle w:val="TableText"/>
            </w:pPr>
            <w:r w:rsidRPr="005B6EFD">
              <w:t>Conventional</w:t>
            </w:r>
          </w:p>
        </w:tc>
        <w:tc>
          <w:tcPr>
            <w:tcW w:w="975" w:type="dxa"/>
          </w:tcPr>
          <w:p w14:paraId="7BF03F3E" w14:textId="77777777" w:rsidR="00805F3B" w:rsidRPr="005B6EFD" w:rsidRDefault="00805F3B" w:rsidP="00805F3B">
            <w:pPr>
              <w:pStyle w:val="TableText"/>
            </w:pPr>
            <w:r w:rsidRPr="005B6EFD">
              <w:t>HSIL+</w:t>
            </w:r>
          </w:p>
        </w:tc>
        <w:tc>
          <w:tcPr>
            <w:tcW w:w="850" w:type="dxa"/>
          </w:tcPr>
          <w:p w14:paraId="4AB72855"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tcPr>
          <w:p w14:paraId="6F9313A0" w14:textId="77777777" w:rsidR="00805F3B" w:rsidRPr="005B6EFD" w:rsidRDefault="00805F3B" w:rsidP="00805F3B">
            <w:pPr>
              <w:pStyle w:val="TableText"/>
            </w:pPr>
            <w:r w:rsidRPr="005B6EFD">
              <w:t>-</w:t>
            </w:r>
          </w:p>
        </w:tc>
        <w:tc>
          <w:tcPr>
            <w:tcW w:w="657" w:type="dxa"/>
          </w:tcPr>
          <w:p w14:paraId="7864DDA7" w14:textId="77777777" w:rsidR="00805F3B" w:rsidRPr="005B6EFD" w:rsidRDefault="00805F3B" w:rsidP="00805F3B">
            <w:pPr>
              <w:pStyle w:val="TableText"/>
            </w:pPr>
            <w:r w:rsidRPr="005B6EFD">
              <w:t>-</w:t>
            </w:r>
          </w:p>
        </w:tc>
      </w:tr>
      <w:tr w:rsidR="00805F3B" w:rsidRPr="005B6EFD" w14:paraId="6E7C682F" w14:textId="77777777" w:rsidTr="00927CC9">
        <w:trPr>
          <w:trHeight w:val="286"/>
        </w:trPr>
        <w:tc>
          <w:tcPr>
            <w:tcW w:w="1271" w:type="dxa"/>
            <w:noWrap/>
            <w:tcMar>
              <w:top w:w="15" w:type="dxa"/>
              <w:left w:w="15" w:type="dxa"/>
              <w:bottom w:w="0" w:type="dxa"/>
              <w:right w:w="15" w:type="dxa"/>
            </w:tcMar>
            <w:hideMark/>
          </w:tcPr>
          <w:p w14:paraId="7D963742" w14:textId="651D384C" w:rsidR="00805F3B" w:rsidRPr="005B6EFD" w:rsidRDefault="00805F3B" w:rsidP="00805F3B">
            <w:pPr>
              <w:pStyle w:val="TableText"/>
            </w:pPr>
            <w:r w:rsidRPr="005B6EFD">
              <w:t xml:space="preserve">Palefsky 1997 </w:t>
            </w:r>
          </w:p>
          <w:p w14:paraId="06D2C82E" w14:textId="77777777" w:rsidR="00805F3B" w:rsidRPr="005B6EFD" w:rsidRDefault="00805F3B" w:rsidP="00805F3B">
            <w:pPr>
              <w:pStyle w:val="TableText"/>
              <w:rPr>
                <w:sz w:val="24"/>
              </w:rPr>
            </w:pPr>
            <w:r w:rsidRPr="005B6EFD">
              <w:t>USA</w:t>
            </w:r>
          </w:p>
        </w:tc>
        <w:tc>
          <w:tcPr>
            <w:tcW w:w="567" w:type="dxa"/>
            <w:noWrap/>
            <w:tcMar>
              <w:top w:w="15" w:type="dxa"/>
              <w:left w:w="15" w:type="dxa"/>
              <w:bottom w:w="0" w:type="dxa"/>
              <w:right w:w="15" w:type="dxa"/>
            </w:tcMar>
            <w:hideMark/>
          </w:tcPr>
          <w:p w14:paraId="5F564116" w14:textId="77777777" w:rsidR="00805F3B" w:rsidRPr="005B6EFD" w:rsidRDefault="00805F3B" w:rsidP="00805F3B">
            <w:pPr>
              <w:pStyle w:val="TableText"/>
            </w:pPr>
            <w:r w:rsidRPr="005B6EFD">
              <w:t>658</w:t>
            </w:r>
          </w:p>
        </w:tc>
        <w:tc>
          <w:tcPr>
            <w:tcW w:w="992" w:type="dxa"/>
          </w:tcPr>
          <w:p w14:paraId="0B0BC190"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hideMark/>
          </w:tcPr>
          <w:p w14:paraId="5D0D593F" w14:textId="77777777" w:rsidR="00805F3B" w:rsidRPr="005B6EFD" w:rsidRDefault="00805F3B" w:rsidP="00805F3B">
            <w:pPr>
              <w:pStyle w:val="TableText"/>
            </w:pPr>
            <w:r w:rsidRPr="005B6EFD">
              <w:t>MSM LWH; MSM not LWH</w:t>
            </w:r>
          </w:p>
        </w:tc>
        <w:tc>
          <w:tcPr>
            <w:tcW w:w="868" w:type="dxa"/>
            <w:noWrap/>
            <w:tcMar>
              <w:top w:w="15" w:type="dxa"/>
              <w:left w:w="15" w:type="dxa"/>
              <w:bottom w:w="0" w:type="dxa"/>
              <w:right w:w="15" w:type="dxa"/>
            </w:tcMar>
            <w:hideMark/>
          </w:tcPr>
          <w:p w14:paraId="6425BEF8" w14:textId="77777777" w:rsidR="00805F3B" w:rsidRPr="005B6EFD" w:rsidRDefault="00805F3B" w:rsidP="00805F3B">
            <w:pPr>
              <w:pStyle w:val="TableText"/>
            </w:pPr>
            <w:r w:rsidRPr="005B6EFD">
              <w:t>Conventional</w:t>
            </w:r>
          </w:p>
        </w:tc>
        <w:tc>
          <w:tcPr>
            <w:tcW w:w="975" w:type="dxa"/>
          </w:tcPr>
          <w:p w14:paraId="171C1E51" w14:textId="77777777" w:rsidR="00805F3B" w:rsidRPr="005B6EFD" w:rsidRDefault="00805F3B" w:rsidP="00805F3B">
            <w:pPr>
              <w:pStyle w:val="TableText"/>
            </w:pPr>
            <w:r w:rsidRPr="005B6EFD">
              <w:t>HSIL+</w:t>
            </w:r>
          </w:p>
        </w:tc>
        <w:tc>
          <w:tcPr>
            <w:tcW w:w="850" w:type="dxa"/>
          </w:tcPr>
          <w:p w14:paraId="2CC3C452"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hideMark/>
          </w:tcPr>
          <w:p w14:paraId="6D4F4EC9" w14:textId="77777777" w:rsidR="00805F3B" w:rsidRPr="005B6EFD" w:rsidRDefault="00805F3B" w:rsidP="00805F3B">
            <w:pPr>
              <w:pStyle w:val="TableText"/>
            </w:pPr>
            <w:r w:rsidRPr="005B6EFD">
              <w:t>-</w:t>
            </w:r>
          </w:p>
        </w:tc>
        <w:tc>
          <w:tcPr>
            <w:tcW w:w="657" w:type="dxa"/>
          </w:tcPr>
          <w:p w14:paraId="168E5C6C" w14:textId="77777777" w:rsidR="00805F3B" w:rsidRPr="005B6EFD" w:rsidRDefault="00805F3B" w:rsidP="00805F3B">
            <w:pPr>
              <w:pStyle w:val="TableText"/>
            </w:pPr>
            <w:r w:rsidRPr="005B6EFD">
              <w:t>-</w:t>
            </w:r>
          </w:p>
        </w:tc>
      </w:tr>
      <w:tr w:rsidR="00805F3B" w:rsidRPr="005B6EFD" w14:paraId="6F75BF6A" w14:textId="77777777" w:rsidTr="00927CC9">
        <w:trPr>
          <w:trHeight w:val="286"/>
        </w:trPr>
        <w:tc>
          <w:tcPr>
            <w:tcW w:w="1271" w:type="dxa"/>
            <w:noWrap/>
            <w:tcMar>
              <w:top w:w="15" w:type="dxa"/>
              <w:left w:w="15" w:type="dxa"/>
              <w:bottom w:w="0" w:type="dxa"/>
              <w:right w:w="15" w:type="dxa"/>
            </w:tcMar>
          </w:tcPr>
          <w:p w14:paraId="35B5C1D2" w14:textId="1B86DB07" w:rsidR="00805F3B" w:rsidRPr="005B6EFD" w:rsidRDefault="00805F3B" w:rsidP="00805F3B">
            <w:pPr>
              <w:pStyle w:val="TableText"/>
            </w:pPr>
            <w:r w:rsidRPr="005B6EFD">
              <w:t xml:space="preserve">Palefsky 2005 </w:t>
            </w:r>
          </w:p>
          <w:p w14:paraId="18D95A9A"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tcPr>
          <w:p w14:paraId="65757A18" w14:textId="77777777" w:rsidR="00805F3B" w:rsidRPr="005B6EFD" w:rsidRDefault="00805F3B" w:rsidP="00805F3B">
            <w:pPr>
              <w:pStyle w:val="TableText"/>
            </w:pPr>
            <w:r w:rsidRPr="005B6EFD">
              <w:t>357</w:t>
            </w:r>
          </w:p>
        </w:tc>
        <w:tc>
          <w:tcPr>
            <w:tcW w:w="992" w:type="dxa"/>
          </w:tcPr>
          <w:p w14:paraId="66D9D4BE"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4DC357B0" w14:textId="77777777" w:rsidR="00805F3B" w:rsidRPr="005B6EFD" w:rsidRDefault="00805F3B" w:rsidP="00805F3B">
            <w:pPr>
              <w:pStyle w:val="TableText"/>
            </w:pPr>
            <w:r w:rsidRPr="005B6EFD">
              <w:t>MSM LWH, no age restriction</w:t>
            </w:r>
          </w:p>
        </w:tc>
        <w:tc>
          <w:tcPr>
            <w:tcW w:w="868" w:type="dxa"/>
            <w:noWrap/>
            <w:tcMar>
              <w:top w:w="15" w:type="dxa"/>
              <w:left w:w="15" w:type="dxa"/>
              <w:bottom w:w="0" w:type="dxa"/>
              <w:right w:w="15" w:type="dxa"/>
            </w:tcMar>
          </w:tcPr>
          <w:p w14:paraId="5A07CC88" w14:textId="77777777" w:rsidR="00805F3B" w:rsidRPr="005B6EFD" w:rsidRDefault="00805F3B" w:rsidP="00805F3B">
            <w:pPr>
              <w:pStyle w:val="TableText"/>
            </w:pPr>
            <w:r w:rsidRPr="005B6EFD">
              <w:t>-</w:t>
            </w:r>
          </w:p>
        </w:tc>
        <w:tc>
          <w:tcPr>
            <w:tcW w:w="975" w:type="dxa"/>
          </w:tcPr>
          <w:p w14:paraId="783E7630" w14:textId="77777777" w:rsidR="00805F3B" w:rsidRPr="005B6EFD" w:rsidRDefault="00805F3B" w:rsidP="00805F3B">
            <w:pPr>
              <w:pStyle w:val="TableText"/>
            </w:pPr>
            <w:r w:rsidRPr="005B6EFD">
              <w:t>-</w:t>
            </w:r>
          </w:p>
        </w:tc>
        <w:tc>
          <w:tcPr>
            <w:tcW w:w="850" w:type="dxa"/>
          </w:tcPr>
          <w:p w14:paraId="0F490826" w14:textId="77777777" w:rsidR="00805F3B" w:rsidRPr="005B6EFD" w:rsidRDefault="00805F3B" w:rsidP="00805F3B">
            <w:pPr>
              <w:pStyle w:val="TableText"/>
            </w:pPr>
            <w:r w:rsidRPr="005B6EFD">
              <w:t>PCR</w:t>
            </w:r>
          </w:p>
        </w:tc>
        <w:tc>
          <w:tcPr>
            <w:tcW w:w="1560" w:type="dxa"/>
            <w:noWrap/>
            <w:tcMar>
              <w:top w:w="15" w:type="dxa"/>
              <w:left w:w="15" w:type="dxa"/>
              <w:bottom w:w="0" w:type="dxa"/>
              <w:right w:w="15" w:type="dxa"/>
            </w:tcMar>
          </w:tcPr>
          <w:p w14:paraId="7FCA6541" w14:textId="47E29FD2" w:rsidR="00805F3B" w:rsidRPr="005B6EFD" w:rsidRDefault="00482DF3" w:rsidP="00805F3B">
            <w:pPr>
              <w:pStyle w:val="TableText"/>
            </w:pPr>
            <w:r w:rsidRPr="005B6EFD">
              <w:t>Expanded</w:t>
            </w:r>
            <w:r w:rsidR="00805F3B" w:rsidRPr="005B6EFD">
              <w:t xml:space="preserve"> – 39 genotypes</w:t>
            </w:r>
          </w:p>
        </w:tc>
        <w:tc>
          <w:tcPr>
            <w:tcW w:w="657" w:type="dxa"/>
          </w:tcPr>
          <w:p w14:paraId="129B6B72" w14:textId="77777777" w:rsidR="00805F3B" w:rsidRPr="005B6EFD" w:rsidRDefault="00805F3B" w:rsidP="00805F3B">
            <w:pPr>
              <w:pStyle w:val="TableText"/>
            </w:pPr>
            <w:r w:rsidRPr="005B6EFD">
              <w:t>-</w:t>
            </w:r>
          </w:p>
        </w:tc>
      </w:tr>
      <w:tr w:rsidR="00805F3B" w:rsidRPr="005B6EFD" w14:paraId="78F060C8" w14:textId="77777777" w:rsidTr="00927CC9">
        <w:trPr>
          <w:trHeight w:val="286"/>
        </w:trPr>
        <w:tc>
          <w:tcPr>
            <w:tcW w:w="1271" w:type="dxa"/>
            <w:noWrap/>
            <w:tcMar>
              <w:top w:w="15" w:type="dxa"/>
              <w:left w:w="15" w:type="dxa"/>
              <w:bottom w:w="0" w:type="dxa"/>
              <w:right w:w="15" w:type="dxa"/>
            </w:tcMar>
          </w:tcPr>
          <w:p w14:paraId="133D3EE5" w14:textId="53C238DE" w:rsidR="00805F3B" w:rsidRPr="005B6EFD" w:rsidRDefault="00805F3B" w:rsidP="00805F3B">
            <w:pPr>
              <w:pStyle w:val="TableText"/>
            </w:pPr>
            <w:r w:rsidRPr="005B6EFD">
              <w:t xml:space="preserve">Pankam 2017 </w:t>
            </w:r>
          </w:p>
          <w:p w14:paraId="2FA2948F" w14:textId="77777777" w:rsidR="00805F3B" w:rsidRPr="005B6EFD" w:rsidRDefault="00805F3B" w:rsidP="00805F3B">
            <w:pPr>
              <w:pStyle w:val="TableText"/>
            </w:pPr>
            <w:r w:rsidRPr="005B6EFD">
              <w:t>Thailand</w:t>
            </w:r>
          </w:p>
        </w:tc>
        <w:tc>
          <w:tcPr>
            <w:tcW w:w="567" w:type="dxa"/>
            <w:noWrap/>
            <w:tcMar>
              <w:top w:w="15" w:type="dxa"/>
              <w:left w:w="15" w:type="dxa"/>
              <w:bottom w:w="0" w:type="dxa"/>
              <w:right w:w="15" w:type="dxa"/>
            </w:tcMar>
          </w:tcPr>
          <w:p w14:paraId="0B2A02BA" w14:textId="77777777" w:rsidR="00805F3B" w:rsidRPr="005B6EFD" w:rsidRDefault="00805F3B" w:rsidP="00805F3B">
            <w:pPr>
              <w:pStyle w:val="TableText"/>
            </w:pPr>
            <w:r w:rsidRPr="005B6EFD">
              <w:t>95</w:t>
            </w:r>
          </w:p>
        </w:tc>
        <w:tc>
          <w:tcPr>
            <w:tcW w:w="992" w:type="dxa"/>
          </w:tcPr>
          <w:p w14:paraId="65B745B3"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42F9E3B5" w14:textId="77777777" w:rsidR="00805F3B" w:rsidRPr="005B6EFD" w:rsidRDefault="00805F3B" w:rsidP="00805F3B">
            <w:pPr>
              <w:pStyle w:val="TableText"/>
            </w:pPr>
            <w:r w:rsidRPr="005B6EFD">
              <w:t>MSM LWH; MSM, no HIV</w:t>
            </w:r>
          </w:p>
        </w:tc>
        <w:tc>
          <w:tcPr>
            <w:tcW w:w="868" w:type="dxa"/>
            <w:noWrap/>
            <w:tcMar>
              <w:top w:w="15" w:type="dxa"/>
              <w:left w:w="15" w:type="dxa"/>
              <w:bottom w:w="0" w:type="dxa"/>
              <w:right w:w="15" w:type="dxa"/>
            </w:tcMar>
          </w:tcPr>
          <w:p w14:paraId="07A15E04" w14:textId="77777777" w:rsidR="00805F3B" w:rsidRPr="005B6EFD" w:rsidRDefault="00805F3B" w:rsidP="00805F3B">
            <w:pPr>
              <w:pStyle w:val="TableText"/>
            </w:pPr>
            <w:r w:rsidRPr="005B6EFD">
              <w:t>-</w:t>
            </w:r>
          </w:p>
        </w:tc>
        <w:tc>
          <w:tcPr>
            <w:tcW w:w="975" w:type="dxa"/>
          </w:tcPr>
          <w:p w14:paraId="54A068F6" w14:textId="77777777" w:rsidR="00805F3B" w:rsidRPr="005B6EFD" w:rsidRDefault="00805F3B" w:rsidP="00805F3B">
            <w:pPr>
              <w:pStyle w:val="TableText"/>
            </w:pPr>
            <w:r w:rsidRPr="005B6EFD">
              <w:t>-</w:t>
            </w:r>
          </w:p>
        </w:tc>
        <w:tc>
          <w:tcPr>
            <w:tcW w:w="850" w:type="dxa"/>
          </w:tcPr>
          <w:p w14:paraId="28E79756" w14:textId="77777777" w:rsidR="00805F3B" w:rsidRPr="005B6EFD" w:rsidRDefault="00805F3B" w:rsidP="00805F3B">
            <w:pPr>
              <w:pStyle w:val="TableText"/>
            </w:pPr>
            <w:r w:rsidRPr="005B6EFD">
              <w:t>ELISA SPF10-LiPA25</w:t>
            </w:r>
          </w:p>
        </w:tc>
        <w:tc>
          <w:tcPr>
            <w:tcW w:w="1560" w:type="dxa"/>
            <w:noWrap/>
            <w:tcMar>
              <w:top w:w="15" w:type="dxa"/>
              <w:left w:w="15" w:type="dxa"/>
              <w:bottom w:w="0" w:type="dxa"/>
              <w:right w:w="15" w:type="dxa"/>
            </w:tcMar>
          </w:tcPr>
          <w:p w14:paraId="57A57C48" w14:textId="5C1A094A" w:rsidR="00805F3B" w:rsidRPr="005B6EFD" w:rsidRDefault="00482DF3" w:rsidP="00805F3B">
            <w:pPr>
              <w:pStyle w:val="TableText"/>
            </w:pPr>
            <w:r w:rsidRPr="005B6EFD">
              <w:t>Expanded</w:t>
            </w:r>
            <w:r w:rsidR="00805F3B" w:rsidRPr="005B6EFD">
              <w:t xml:space="preserve"> – 37, 13, genotypes </w:t>
            </w:r>
          </w:p>
          <w:p w14:paraId="029DBF49" w14:textId="77777777" w:rsidR="00805F3B" w:rsidRPr="005B6EFD" w:rsidRDefault="00805F3B" w:rsidP="00805F3B">
            <w:pPr>
              <w:pStyle w:val="TableText"/>
            </w:pPr>
            <w:r w:rsidRPr="005B6EFD">
              <w:t>Partial – HPV16, HPV18</w:t>
            </w:r>
          </w:p>
        </w:tc>
        <w:tc>
          <w:tcPr>
            <w:tcW w:w="657" w:type="dxa"/>
          </w:tcPr>
          <w:p w14:paraId="78C000EC" w14:textId="77777777" w:rsidR="00805F3B" w:rsidRPr="005B6EFD" w:rsidRDefault="00805F3B" w:rsidP="00805F3B">
            <w:pPr>
              <w:pStyle w:val="TableText"/>
            </w:pPr>
            <w:r w:rsidRPr="005B6EFD">
              <w:t>-</w:t>
            </w:r>
          </w:p>
        </w:tc>
      </w:tr>
      <w:tr w:rsidR="00805F3B" w:rsidRPr="005B6EFD" w14:paraId="2B855275" w14:textId="77777777" w:rsidTr="00927CC9">
        <w:trPr>
          <w:trHeight w:val="286"/>
        </w:trPr>
        <w:tc>
          <w:tcPr>
            <w:tcW w:w="1271" w:type="dxa"/>
            <w:noWrap/>
            <w:tcMar>
              <w:top w:w="15" w:type="dxa"/>
              <w:left w:w="15" w:type="dxa"/>
              <w:bottom w:w="0" w:type="dxa"/>
              <w:right w:w="15" w:type="dxa"/>
            </w:tcMar>
            <w:hideMark/>
          </w:tcPr>
          <w:p w14:paraId="38BDE3F3" w14:textId="262FB0D6" w:rsidR="00805F3B" w:rsidRPr="005B6EFD" w:rsidRDefault="00805F3B" w:rsidP="00805F3B">
            <w:pPr>
              <w:pStyle w:val="TableText"/>
            </w:pPr>
            <w:r w:rsidRPr="005B6EFD">
              <w:t xml:space="preserve">Panther 2004 </w:t>
            </w:r>
          </w:p>
          <w:p w14:paraId="67DEAE87"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hideMark/>
          </w:tcPr>
          <w:p w14:paraId="64DA554C" w14:textId="77777777" w:rsidR="00805F3B" w:rsidRPr="005B6EFD" w:rsidRDefault="00805F3B" w:rsidP="00805F3B">
            <w:pPr>
              <w:pStyle w:val="TableText"/>
            </w:pPr>
            <w:r w:rsidRPr="005B6EFD">
              <w:t>153</w:t>
            </w:r>
          </w:p>
        </w:tc>
        <w:tc>
          <w:tcPr>
            <w:tcW w:w="992" w:type="dxa"/>
          </w:tcPr>
          <w:p w14:paraId="27071FCD"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hideMark/>
          </w:tcPr>
          <w:p w14:paraId="575BB11F" w14:textId="77777777" w:rsidR="00805F3B" w:rsidRPr="005B6EFD" w:rsidRDefault="00805F3B" w:rsidP="00805F3B">
            <w:pPr>
              <w:pStyle w:val="TableText"/>
            </w:pPr>
            <w:r w:rsidRPr="005B6EFD">
              <w:t>MSM (65% LWH)</w:t>
            </w:r>
          </w:p>
        </w:tc>
        <w:tc>
          <w:tcPr>
            <w:tcW w:w="868" w:type="dxa"/>
            <w:noWrap/>
            <w:tcMar>
              <w:top w:w="15" w:type="dxa"/>
              <w:left w:w="15" w:type="dxa"/>
              <w:bottom w:w="0" w:type="dxa"/>
              <w:right w:w="15" w:type="dxa"/>
            </w:tcMar>
            <w:hideMark/>
          </w:tcPr>
          <w:p w14:paraId="73A6CE32" w14:textId="77777777" w:rsidR="00805F3B" w:rsidRPr="005B6EFD" w:rsidRDefault="00805F3B" w:rsidP="00805F3B">
            <w:pPr>
              <w:pStyle w:val="TableText"/>
            </w:pPr>
            <w:r w:rsidRPr="005B6EFD">
              <w:t>Conventional</w:t>
            </w:r>
          </w:p>
        </w:tc>
        <w:tc>
          <w:tcPr>
            <w:tcW w:w="975" w:type="dxa"/>
          </w:tcPr>
          <w:p w14:paraId="61414F7F" w14:textId="77777777" w:rsidR="00805F3B" w:rsidRPr="005B6EFD" w:rsidRDefault="00805F3B" w:rsidP="00805F3B">
            <w:pPr>
              <w:pStyle w:val="TableText"/>
            </w:pPr>
            <w:r w:rsidRPr="005B6EFD">
              <w:t>HSIL+</w:t>
            </w:r>
          </w:p>
        </w:tc>
        <w:tc>
          <w:tcPr>
            <w:tcW w:w="850" w:type="dxa"/>
          </w:tcPr>
          <w:p w14:paraId="2193943B"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hideMark/>
          </w:tcPr>
          <w:p w14:paraId="35AA4DC9" w14:textId="77777777" w:rsidR="00805F3B" w:rsidRPr="005B6EFD" w:rsidRDefault="00805F3B" w:rsidP="00805F3B">
            <w:pPr>
              <w:pStyle w:val="TableText"/>
            </w:pPr>
            <w:r w:rsidRPr="005B6EFD">
              <w:t>-</w:t>
            </w:r>
          </w:p>
        </w:tc>
        <w:tc>
          <w:tcPr>
            <w:tcW w:w="657" w:type="dxa"/>
          </w:tcPr>
          <w:p w14:paraId="6176F441" w14:textId="77777777" w:rsidR="00805F3B" w:rsidRPr="005B6EFD" w:rsidRDefault="00805F3B" w:rsidP="00805F3B">
            <w:pPr>
              <w:pStyle w:val="TableText"/>
            </w:pPr>
            <w:r w:rsidRPr="005B6EFD">
              <w:t>-</w:t>
            </w:r>
          </w:p>
        </w:tc>
      </w:tr>
      <w:tr w:rsidR="00805F3B" w:rsidRPr="005B6EFD" w14:paraId="3FE2CC1A" w14:textId="77777777" w:rsidTr="00927CC9">
        <w:trPr>
          <w:trHeight w:val="286"/>
        </w:trPr>
        <w:tc>
          <w:tcPr>
            <w:tcW w:w="1271" w:type="dxa"/>
            <w:noWrap/>
            <w:tcMar>
              <w:top w:w="15" w:type="dxa"/>
              <w:left w:w="15" w:type="dxa"/>
              <w:bottom w:w="0" w:type="dxa"/>
              <w:right w:w="15" w:type="dxa"/>
            </w:tcMar>
          </w:tcPr>
          <w:p w14:paraId="34B91B1C" w14:textId="41A1569C" w:rsidR="00805F3B" w:rsidRPr="005B6EFD" w:rsidRDefault="00805F3B" w:rsidP="00805F3B">
            <w:pPr>
              <w:pStyle w:val="TableText"/>
            </w:pPr>
            <w:r w:rsidRPr="005B6EFD">
              <w:t xml:space="preserve">Phanuphak 2013 </w:t>
            </w:r>
          </w:p>
          <w:p w14:paraId="3C51DB63" w14:textId="77777777" w:rsidR="00805F3B" w:rsidRPr="005B6EFD" w:rsidRDefault="00805F3B" w:rsidP="00805F3B">
            <w:pPr>
              <w:pStyle w:val="TableText"/>
            </w:pPr>
            <w:r w:rsidRPr="005B6EFD">
              <w:t>Thailand</w:t>
            </w:r>
          </w:p>
        </w:tc>
        <w:tc>
          <w:tcPr>
            <w:tcW w:w="567" w:type="dxa"/>
            <w:noWrap/>
            <w:tcMar>
              <w:top w:w="15" w:type="dxa"/>
              <w:left w:w="15" w:type="dxa"/>
              <w:bottom w:w="0" w:type="dxa"/>
              <w:right w:w="15" w:type="dxa"/>
            </w:tcMar>
          </w:tcPr>
          <w:p w14:paraId="2B5A331E" w14:textId="77777777" w:rsidR="00805F3B" w:rsidRPr="005B6EFD" w:rsidRDefault="00805F3B" w:rsidP="00805F3B">
            <w:pPr>
              <w:pStyle w:val="TableText"/>
            </w:pPr>
            <w:r w:rsidRPr="005B6EFD">
              <w:t>246</w:t>
            </w:r>
          </w:p>
        </w:tc>
        <w:tc>
          <w:tcPr>
            <w:tcW w:w="992" w:type="dxa"/>
          </w:tcPr>
          <w:p w14:paraId="3E67CAAF"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2ED76BAD" w14:textId="77777777" w:rsidR="00805F3B" w:rsidRPr="005B6EFD" w:rsidRDefault="00805F3B" w:rsidP="00805F3B">
            <w:pPr>
              <w:pStyle w:val="TableText"/>
            </w:pPr>
            <w:r w:rsidRPr="005B6EFD">
              <w:t>MSM LWH; MSM not LWH</w:t>
            </w:r>
          </w:p>
        </w:tc>
        <w:tc>
          <w:tcPr>
            <w:tcW w:w="868" w:type="dxa"/>
            <w:noWrap/>
            <w:tcMar>
              <w:top w:w="15" w:type="dxa"/>
              <w:left w:w="15" w:type="dxa"/>
              <w:bottom w:w="0" w:type="dxa"/>
              <w:right w:w="15" w:type="dxa"/>
            </w:tcMar>
          </w:tcPr>
          <w:p w14:paraId="194A85FF" w14:textId="77777777" w:rsidR="00805F3B" w:rsidRPr="005B6EFD" w:rsidRDefault="00805F3B" w:rsidP="00805F3B">
            <w:pPr>
              <w:pStyle w:val="TableText"/>
            </w:pPr>
            <w:r w:rsidRPr="005B6EFD">
              <w:t>LBC</w:t>
            </w:r>
          </w:p>
        </w:tc>
        <w:tc>
          <w:tcPr>
            <w:tcW w:w="975" w:type="dxa"/>
          </w:tcPr>
          <w:p w14:paraId="5B033950" w14:textId="77777777" w:rsidR="00805F3B" w:rsidRPr="005B6EFD" w:rsidRDefault="00805F3B" w:rsidP="00805F3B">
            <w:pPr>
              <w:pStyle w:val="TableText"/>
            </w:pPr>
            <w:r w:rsidRPr="005B6EFD">
              <w:t>HSIL+</w:t>
            </w:r>
          </w:p>
        </w:tc>
        <w:tc>
          <w:tcPr>
            <w:tcW w:w="850" w:type="dxa"/>
            <w:noWrap/>
            <w:tcMar>
              <w:top w:w="15" w:type="dxa"/>
              <w:left w:w="15" w:type="dxa"/>
              <w:bottom w:w="0" w:type="dxa"/>
              <w:right w:w="15" w:type="dxa"/>
            </w:tcMar>
          </w:tcPr>
          <w:p w14:paraId="25BA9C50" w14:textId="77777777" w:rsidR="00805F3B" w:rsidRPr="005B6EFD" w:rsidRDefault="00805F3B" w:rsidP="00805F3B">
            <w:pPr>
              <w:pStyle w:val="TableText"/>
            </w:pPr>
            <w:r w:rsidRPr="005B6EFD">
              <w:t>Linear Array</w:t>
            </w:r>
          </w:p>
        </w:tc>
        <w:tc>
          <w:tcPr>
            <w:tcW w:w="1560" w:type="dxa"/>
            <w:noWrap/>
            <w:tcMar>
              <w:top w:w="15" w:type="dxa"/>
              <w:left w:w="15" w:type="dxa"/>
              <w:bottom w:w="0" w:type="dxa"/>
              <w:right w:w="15" w:type="dxa"/>
            </w:tcMar>
          </w:tcPr>
          <w:p w14:paraId="030B7246" w14:textId="6DE33917" w:rsidR="00805F3B" w:rsidRPr="005B6EFD" w:rsidRDefault="00482DF3" w:rsidP="00805F3B">
            <w:pPr>
              <w:pStyle w:val="TableText"/>
            </w:pPr>
            <w:r w:rsidRPr="005B6EFD">
              <w:t>Expanded</w:t>
            </w:r>
            <w:r w:rsidR="00805F3B" w:rsidRPr="005B6EFD">
              <w:t xml:space="preserve"> – 13 genotypes</w:t>
            </w:r>
          </w:p>
          <w:p w14:paraId="692B864C" w14:textId="77777777" w:rsidR="00805F3B" w:rsidRPr="005B6EFD" w:rsidRDefault="00805F3B" w:rsidP="00805F3B">
            <w:pPr>
              <w:pStyle w:val="TableText"/>
            </w:pPr>
            <w:r w:rsidRPr="005B6EFD">
              <w:t>Partial – HPV16/18</w:t>
            </w:r>
          </w:p>
        </w:tc>
        <w:tc>
          <w:tcPr>
            <w:tcW w:w="657" w:type="dxa"/>
          </w:tcPr>
          <w:p w14:paraId="45CC0B85" w14:textId="77777777" w:rsidR="00805F3B" w:rsidRPr="005B6EFD" w:rsidRDefault="00805F3B" w:rsidP="00805F3B">
            <w:pPr>
              <w:pStyle w:val="TableText"/>
            </w:pPr>
            <w:r w:rsidRPr="005B6EFD">
              <w:t>-</w:t>
            </w:r>
          </w:p>
        </w:tc>
      </w:tr>
      <w:tr w:rsidR="00805F3B" w:rsidRPr="005B6EFD" w14:paraId="6CCEF53F" w14:textId="77777777" w:rsidTr="00927CC9">
        <w:trPr>
          <w:trHeight w:val="286"/>
        </w:trPr>
        <w:tc>
          <w:tcPr>
            <w:tcW w:w="1271" w:type="dxa"/>
            <w:noWrap/>
            <w:tcMar>
              <w:top w:w="15" w:type="dxa"/>
              <w:left w:w="15" w:type="dxa"/>
              <w:bottom w:w="0" w:type="dxa"/>
              <w:right w:w="15" w:type="dxa"/>
            </w:tcMar>
          </w:tcPr>
          <w:p w14:paraId="7ABCD2AA" w14:textId="3F940CA3" w:rsidR="00805F3B" w:rsidRPr="005B6EFD" w:rsidRDefault="00805F3B" w:rsidP="00805F3B">
            <w:pPr>
              <w:pStyle w:val="TableText"/>
            </w:pPr>
            <w:r w:rsidRPr="005B6EFD">
              <w:t xml:space="preserve">Ramos-Cartagena 2020 </w:t>
            </w:r>
          </w:p>
          <w:p w14:paraId="38EAC011" w14:textId="77777777" w:rsidR="00805F3B" w:rsidRPr="005B6EFD" w:rsidRDefault="00805F3B" w:rsidP="00805F3B">
            <w:pPr>
              <w:pStyle w:val="TableText"/>
            </w:pPr>
            <w:r w:rsidRPr="005B6EFD">
              <w:t>Puerto Rico</w:t>
            </w:r>
          </w:p>
        </w:tc>
        <w:tc>
          <w:tcPr>
            <w:tcW w:w="567" w:type="dxa"/>
            <w:noWrap/>
            <w:tcMar>
              <w:top w:w="15" w:type="dxa"/>
              <w:left w:w="15" w:type="dxa"/>
              <w:bottom w:w="0" w:type="dxa"/>
              <w:right w:w="15" w:type="dxa"/>
            </w:tcMar>
          </w:tcPr>
          <w:p w14:paraId="20D70CD7" w14:textId="77777777" w:rsidR="00805F3B" w:rsidRPr="005B6EFD" w:rsidRDefault="00805F3B" w:rsidP="00805F3B">
            <w:pPr>
              <w:pStyle w:val="TableText"/>
            </w:pPr>
            <w:r w:rsidRPr="005B6EFD">
              <w:t>128</w:t>
            </w:r>
          </w:p>
        </w:tc>
        <w:tc>
          <w:tcPr>
            <w:tcW w:w="992" w:type="dxa"/>
          </w:tcPr>
          <w:p w14:paraId="75146493"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2A635EC1" w14:textId="77777777" w:rsidR="00805F3B" w:rsidRPr="005B6EFD" w:rsidRDefault="00805F3B" w:rsidP="00805F3B">
            <w:pPr>
              <w:pStyle w:val="TableText"/>
            </w:pPr>
            <w:r w:rsidRPr="005B6EFD">
              <w:t>Women LWH; Women not LWH</w:t>
            </w:r>
          </w:p>
        </w:tc>
        <w:tc>
          <w:tcPr>
            <w:tcW w:w="868" w:type="dxa"/>
            <w:noWrap/>
            <w:tcMar>
              <w:top w:w="15" w:type="dxa"/>
              <w:left w:w="15" w:type="dxa"/>
              <w:bottom w:w="0" w:type="dxa"/>
              <w:right w:w="15" w:type="dxa"/>
            </w:tcMar>
          </w:tcPr>
          <w:p w14:paraId="4136D5A0" w14:textId="77777777" w:rsidR="00805F3B" w:rsidRPr="005B6EFD" w:rsidRDefault="00805F3B" w:rsidP="00805F3B">
            <w:pPr>
              <w:pStyle w:val="TableText"/>
            </w:pPr>
            <w:r w:rsidRPr="005B6EFD">
              <w:t>LBC</w:t>
            </w:r>
          </w:p>
        </w:tc>
        <w:tc>
          <w:tcPr>
            <w:tcW w:w="975" w:type="dxa"/>
          </w:tcPr>
          <w:p w14:paraId="6FAE27D9" w14:textId="77777777" w:rsidR="00805F3B" w:rsidRPr="005B6EFD" w:rsidRDefault="00805F3B" w:rsidP="00805F3B">
            <w:pPr>
              <w:pStyle w:val="TableText"/>
            </w:pPr>
            <w:r w:rsidRPr="005B6EFD">
              <w:t>ASC-H+</w:t>
            </w:r>
          </w:p>
        </w:tc>
        <w:tc>
          <w:tcPr>
            <w:tcW w:w="850" w:type="dxa"/>
            <w:noWrap/>
            <w:tcMar>
              <w:top w:w="15" w:type="dxa"/>
              <w:left w:w="15" w:type="dxa"/>
              <w:bottom w:w="0" w:type="dxa"/>
              <w:right w:w="15" w:type="dxa"/>
            </w:tcMar>
          </w:tcPr>
          <w:p w14:paraId="073BB00A" w14:textId="77777777" w:rsidR="00805F3B" w:rsidRPr="005B6EFD" w:rsidRDefault="00805F3B" w:rsidP="00805F3B">
            <w:pPr>
              <w:pStyle w:val="TableText"/>
            </w:pPr>
            <w:r w:rsidRPr="005B6EFD">
              <w:t>Cobas 4800</w:t>
            </w:r>
          </w:p>
        </w:tc>
        <w:tc>
          <w:tcPr>
            <w:tcW w:w="1560" w:type="dxa"/>
            <w:noWrap/>
            <w:tcMar>
              <w:top w:w="15" w:type="dxa"/>
              <w:left w:w="15" w:type="dxa"/>
              <w:bottom w:w="0" w:type="dxa"/>
              <w:right w:w="15" w:type="dxa"/>
            </w:tcMar>
          </w:tcPr>
          <w:p w14:paraId="17DD1B05" w14:textId="4112260F" w:rsidR="00805F3B" w:rsidRPr="005B6EFD" w:rsidRDefault="00482DF3" w:rsidP="00805F3B">
            <w:pPr>
              <w:pStyle w:val="TableText"/>
            </w:pPr>
            <w:r w:rsidRPr="005B6EFD">
              <w:t>Expanded</w:t>
            </w:r>
            <w:r w:rsidR="00805F3B" w:rsidRPr="005B6EFD">
              <w:t xml:space="preserve"> – 14 genotypes</w:t>
            </w:r>
          </w:p>
          <w:p w14:paraId="186248D0" w14:textId="77777777" w:rsidR="00805F3B" w:rsidRPr="005B6EFD" w:rsidRDefault="00805F3B" w:rsidP="00805F3B">
            <w:pPr>
              <w:pStyle w:val="TableText"/>
            </w:pPr>
            <w:r w:rsidRPr="005B6EFD">
              <w:t>Partial – HPV16, HPV18</w:t>
            </w:r>
          </w:p>
        </w:tc>
        <w:tc>
          <w:tcPr>
            <w:tcW w:w="657" w:type="dxa"/>
          </w:tcPr>
          <w:p w14:paraId="0D901DAC" w14:textId="77777777" w:rsidR="00805F3B" w:rsidRPr="005B6EFD" w:rsidRDefault="00805F3B" w:rsidP="00805F3B">
            <w:pPr>
              <w:pStyle w:val="TableText"/>
            </w:pPr>
            <w:r w:rsidRPr="005B6EFD">
              <w:t>-</w:t>
            </w:r>
          </w:p>
        </w:tc>
      </w:tr>
      <w:tr w:rsidR="00805F3B" w:rsidRPr="005B6EFD" w14:paraId="7FD64893" w14:textId="77777777" w:rsidTr="00927CC9">
        <w:trPr>
          <w:trHeight w:val="286"/>
        </w:trPr>
        <w:tc>
          <w:tcPr>
            <w:tcW w:w="1271" w:type="dxa"/>
            <w:noWrap/>
            <w:tcMar>
              <w:top w:w="15" w:type="dxa"/>
              <w:left w:w="15" w:type="dxa"/>
              <w:bottom w:w="0" w:type="dxa"/>
              <w:right w:w="15" w:type="dxa"/>
            </w:tcMar>
          </w:tcPr>
          <w:p w14:paraId="5AA360B4" w14:textId="15B1270C" w:rsidR="00805F3B" w:rsidRPr="005B6EFD" w:rsidRDefault="00805F3B" w:rsidP="00805F3B">
            <w:pPr>
              <w:pStyle w:val="TableText"/>
              <w:rPr>
                <w:noProof/>
              </w:rPr>
            </w:pPr>
            <w:r w:rsidRPr="005B6EFD">
              <w:rPr>
                <w:noProof/>
              </w:rPr>
              <w:t>Ramos</w:t>
            </w:r>
            <w:r w:rsidRPr="005B6EFD">
              <w:rPr>
                <w:rFonts w:ascii="Cambria Math" w:hAnsi="Cambria Math" w:cs="Cambria Math"/>
                <w:noProof/>
              </w:rPr>
              <w:t>‐</w:t>
            </w:r>
            <w:r w:rsidRPr="005B6EFD">
              <w:rPr>
                <w:noProof/>
              </w:rPr>
              <w:t xml:space="preserve">Cartagena 2022 </w:t>
            </w:r>
          </w:p>
          <w:p w14:paraId="48C1CC1B" w14:textId="77777777" w:rsidR="00805F3B" w:rsidRPr="005B6EFD" w:rsidRDefault="00805F3B" w:rsidP="00805F3B">
            <w:pPr>
              <w:pStyle w:val="TableText"/>
              <w:rPr>
                <w:noProof/>
              </w:rPr>
            </w:pPr>
            <w:r w:rsidRPr="005B6EFD">
              <w:t>Puerto Rico</w:t>
            </w:r>
          </w:p>
        </w:tc>
        <w:tc>
          <w:tcPr>
            <w:tcW w:w="567" w:type="dxa"/>
            <w:noWrap/>
            <w:tcMar>
              <w:top w:w="15" w:type="dxa"/>
              <w:left w:w="15" w:type="dxa"/>
              <w:bottom w:w="0" w:type="dxa"/>
              <w:right w:w="15" w:type="dxa"/>
            </w:tcMar>
          </w:tcPr>
          <w:p w14:paraId="4DC0052B" w14:textId="77777777" w:rsidR="00805F3B" w:rsidRPr="005B6EFD" w:rsidRDefault="00805F3B" w:rsidP="00805F3B">
            <w:pPr>
              <w:pStyle w:val="TableText"/>
              <w:rPr>
                <w:noProof/>
              </w:rPr>
            </w:pPr>
            <w:r w:rsidRPr="005B6EFD">
              <w:rPr>
                <w:noProof/>
              </w:rPr>
              <w:t>345</w:t>
            </w:r>
          </w:p>
        </w:tc>
        <w:tc>
          <w:tcPr>
            <w:tcW w:w="992" w:type="dxa"/>
          </w:tcPr>
          <w:p w14:paraId="5A9328E6" w14:textId="77777777" w:rsidR="00805F3B" w:rsidRPr="005B6EFD" w:rsidRDefault="00805F3B" w:rsidP="00805F3B">
            <w:pPr>
              <w:pStyle w:val="TableText"/>
              <w:rPr>
                <w:noProof/>
              </w:rPr>
            </w:pPr>
            <w:r w:rsidRPr="005B6EFD">
              <w:rPr>
                <w:noProof/>
              </w:rPr>
              <w:t>SR</w:t>
            </w:r>
          </w:p>
        </w:tc>
        <w:tc>
          <w:tcPr>
            <w:tcW w:w="1276" w:type="dxa"/>
            <w:noWrap/>
            <w:tcMar>
              <w:top w:w="15" w:type="dxa"/>
              <w:left w:w="15" w:type="dxa"/>
              <w:bottom w:w="0" w:type="dxa"/>
              <w:right w:w="15" w:type="dxa"/>
            </w:tcMar>
          </w:tcPr>
          <w:p w14:paraId="5A94D712" w14:textId="77777777" w:rsidR="00805F3B" w:rsidRPr="005B6EFD" w:rsidRDefault="00805F3B" w:rsidP="00805F3B">
            <w:pPr>
              <w:pStyle w:val="TableText"/>
              <w:rPr>
                <w:noProof/>
              </w:rPr>
            </w:pPr>
            <w:r w:rsidRPr="005B6EFD">
              <w:t>PLWH</w:t>
            </w:r>
          </w:p>
        </w:tc>
        <w:tc>
          <w:tcPr>
            <w:tcW w:w="868" w:type="dxa"/>
            <w:noWrap/>
            <w:tcMar>
              <w:top w:w="15" w:type="dxa"/>
              <w:left w:w="15" w:type="dxa"/>
              <w:bottom w:w="0" w:type="dxa"/>
              <w:right w:w="15" w:type="dxa"/>
            </w:tcMar>
          </w:tcPr>
          <w:p w14:paraId="1B0BAD60" w14:textId="77777777" w:rsidR="00805F3B" w:rsidRPr="005B6EFD" w:rsidRDefault="00805F3B" w:rsidP="00805F3B">
            <w:pPr>
              <w:pStyle w:val="TableText"/>
            </w:pPr>
            <w:r w:rsidRPr="005B6EFD">
              <w:t>LBC</w:t>
            </w:r>
          </w:p>
        </w:tc>
        <w:tc>
          <w:tcPr>
            <w:tcW w:w="975" w:type="dxa"/>
          </w:tcPr>
          <w:p w14:paraId="2A06FB91" w14:textId="77777777" w:rsidR="00805F3B" w:rsidRPr="005B6EFD" w:rsidRDefault="00805F3B" w:rsidP="00805F3B">
            <w:pPr>
              <w:pStyle w:val="TableText"/>
            </w:pPr>
            <w:r w:rsidRPr="005B6EFD">
              <w:t>ASC-H+</w:t>
            </w:r>
          </w:p>
        </w:tc>
        <w:tc>
          <w:tcPr>
            <w:tcW w:w="850" w:type="dxa"/>
            <w:noWrap/>
            <w:tcMar>
              <w:top w:w="15" w:type="dxa"/>
              <w:left w:w="15" w:type="dxa"/>
              <w:bottom w:w="0" w:type="dxa"/>
              <w:right w:w="15" w:type="dxa"/>
            </w:tcMar>
          </w:tcPr>
          <w:p w14:paraId="68EDAC49" w14:textId="77777777" w:rsidR="00805F3B" w:rsidRPr="005B6EFD" w:rsidRDefault="00805F3B" w:rsidP="00805F3B">
            <w:pPr>
              <w:pStyle w:val="TableText"/>
            </w:pPr>
            <w:r w:rsidRPr="005B6EFD">
              <w:t>Cobas 4800</w:t>
            </w:r>
          </w:p>
        </w:tc>
        <w:tc>
          <w:tcPr>
            <w:tcW w:w="1560" w:type="dxa"/>
            <w:noWrap/>
            <w:tcMar>
              <w:top w:w="15" w:type="dxa"/>
              <w:left w:w="15" w:type="dxa"/>
              <w:bottom w:w="0" w:type="dxa"/>
              <w:right w:w="15" w:type="dxa"/>
            </w:tcMar>
          </w:tcPr>
          <w:p w14:paraId="00F758B8" w14:textId="2E326002" w:rsidR="00805F3B" w:rsidRPr="005B6EFD" w:rsidRDefault="00482DF3" w:rsidP="00805F3B">
            <w:pPr>
              <w:pStyle w:val="TableText"/>
            </w:pPr>
            <w:r w:rsidRPr="005B6EFD">
              <w:t xml:space="preserve">Expanded </w:t>
            </w:r>
            <w:r w:rsidR="00805F3B" w:rsidRPr="005B6EFD">
              <w:t>– 14 genotypes</w:t>
            </w:r>
          </w:p>
          <w:p w14:paraId="2C134969" w14:textId="77777777" w:rsidR="00805F3B" w:rsidRPr="005B6EFD" w:rsidRDefault="00805F3B" w:rsidP="00805F3B">
            <w:pPr>
              <w:pStyle w:val="TableText"/>
            </w:pPr>
            <w:r w:rsidRPr="005B6EFD">
              <w:t>Partial – HPV16, HPV18</w:t>
            </w:r>
          </w:p>
        </w:tc>
        <w:tc>
          <w:tcPr>
            <w:tcW w:w="657" w:type="dxa"/>
          </w:tcPr>
          <w:p w14:paraId="7AF40E52" w14:textId="77777777" w:rsidR="00805F3B" w:rsidRPr="005B6EFD" w:rsidRDefault="00805F3B" w:rsidP="00805F3B">
            <w:pPr>
              <w:pStyle w:val="TableText"/>
            </w:pPr>
            <w:r w:rsidRPr="005B6EFD">
              <w:t>-</w:t>
            </w:r>
          </w:p>
        </w:tc>
      </w:tr>
      <w:tr w:rsidR="00805F3B" w:rsidRPr="005B6EFD" w14:paraId="5B98D869" w14:textId="77777777" w:rsidTr="00927CC9">
        <w:trPr>
          <w:trHeight w:val="286"/>
        </w:trPr>
        <w:tc>
          <w:tcPr>
            <w:tcW w:w="1271" w:type="dxa"/>
            <w:noWrap/>
            <w:tcMar>
              <w:top w:w="15" w:type="dxa"/>
              <w:left w:w="15" w:type="dxa"/>
              <w:bottom w:w="0" w:type="dxa"/>
              <w:right w:w="15" w:type="dxa"/>
            </w:tcMar>
          </w:tcPr>
          <w:p w14:paraId="5AAB1D52" w14:textId="67B6D253" w:rsidR="00805F3B" w:rsidRPr="005B6EFD" w:rsidRDefault="00805F3B" w:rsidP="00805F3B">
            <w:pPr>
              <w:pStyle w:val="TableText"/>
              <w:rPr>
                <w:noProof/>
              </w:rPr>
            </w:pPr>
            <w:r w:rsidRPr="005B6EFD">
              <w:rPr>
                <w:noProof/>
              </w:rPr>
              <w:t xml:space="preserve">Salit 2010 </w:t>
            </w:r>
          </w:p>
          <w:p w14:paraId="7190BE9C" w14:textId="77777777" w:rsidR="00805F3B" w:rsidRPr="005B6EFD" w:rsidRDefault="00805F3B" w:rsidP="00805F3B">
            <w:pPr>
              <w:pStyle w:val="TableText"/>
              <w:rPr>
                <w:noProof/>
              </w:rPr>
            </w:pPr>
            <w:r w:rsidRPr="005B6EFD">
              <w:rPr>
                <w:noProof/>
              </w:rPr>
              <w:t>Canada</w:t>
            </w:r>
          </w:p>
        </w:tc>
        <w:tc>
          <w:tcPr>
            <w:tcW w:w="567" w:type="dxa"/>
            <w:noWrap/>
            <w:tcMar>
              <w:top w:w="15" w:type="dxa"/>
              <w:left w:w="15" w:type="dxa"/>
              <w:bottom w:w="0" w:type="dxa"/>
              <w:right w:w="15" w:type="dxa"/>
            </w:tcMar>
          </w:tcPr>
          <w:p w14:paraId="58ED4F1F" w14:textId="77777777" w:rsidR="00805F3B" w:rsidRPr="005B6EFD" w:rsidRDefault="00805F3B" w:rsidP="00805F3B">
            <w:pPr>
              <w:pStyle w:val="TableText"/>
              <w:rPr>
                <w:noProof/>
              </w:rPr>
            </w:pPr>
            <w:r w:rsidRPr="005B6EFD">
              <w:rPr>
                <w:noProof/>
              </w:rPr>
              <w:t>401</w:t>
            </w:r>
          </w:p>
        </w:tc>
        <w:tc>
          <w:tcPr>
            <w:tcW w:w="992" w:type="dxa"/>
          </w:tcPr>
          <w:p w14:paraId="23013A0C" w14:textId="77777777" w:rsidR="00805F3B" w:rsidRPr="005B6EFD" w:rsidRDefault="00805F3B" w:rsidP="00805F3B">
            <w:pPr>
              <w:pStyle w:val="TableText"/>
              <w:rPr>
                <w:noProof/>
              </w:rPr>
            </w:pPr>
            <w:r w:rsidRPr="005B6EFD">
              <w:rPr>
                <w:noProof/>
              </w:rPr>
              <w:t>Clarke 2022</w:t>
            </w:r>
          </w:p>
        </w:tc>
        <w:tc>
          <w:tcPr>
            <w:tcW w:w="1276" w:type="dxa"/>
            <w:noWrap/>
            <w:tcMar>
              <w:top w:w="15" w:type="dxa"/>
              <w:left w:w="15" w:type="dxa"/>
              <w:bottom w:w="0" w:type="dxa"/>
              <w:right w:w="15" w:type="dxa"/>
            </w:tcMar>
          </w:tcPr>
          <w:p w14:paraId="011C936A" w14:textId="77777777" w:rsidR="00805F3B" w:rsidRPr="005B6EFD" w:rsidRDefault="00805F3B" w:rsidP="00805F3B">
            <w:pPr>
              <w:pStyle w:val="TableText"/>
              <w:rPr>
                <w:noProof/>
              </w:rPr>
            </w:pPr>
            <w:r w:rsidRPr="005B6EFD">
              <w:rPr>
                <w:noProof/>
              </w:rPr>
              <w:t>MSM LWH ≥18 years</w:t>
            </w:r>
          </w:p>
        </w:tc>
        <w:tc>
          <w:tcPr>
            <w:tcW w:w="868" w:type="dxa"/>
            <w:noWrap/>
            <w:tcMar>
              <w:top w:w="15" w:type="dxa"/>
              <w:left w:w="15" w:type="dxa"/>
              <w:bottom w:w="0" w:type="dxa"/>
              <w:right w:w="15" w:type="dxa"/>
            </w:tcMar>
          </w:tcPr>
          <w:p w14:paraId="404FEDB3" w14:textId="77777777" w:rsidR="00805F3B" w:rsidRPr="005B6EFD" w:rsidRDefault="00805F3B" w:rsidP="00805F3B">
            <w:pPr>
              <w:pStyle w:val="TableText"/>
            </w:pPr>
            <w:r w:rsidRPr="005B6EFD">
              <w:t>LBC</w:t>
            </w:r>
          </w:p>
        </w:tc>
        <w:tc>
          <w:tcPr>
            <w:tcW w:w="975" w:type="dxa"/>
          </w:tcPr>
          <w:p w14:paraId="555EBB9A" w14:textId="77777777" w:rsidR="00805F3B" w:rsidRPr="005B6EFD" w:rsidRDefault="00805F3B" w:rsidP="00805F3B">
            <w:pPr>
              <w:pStyle w:val="TableText"/>
            </w:pPr>
            <w:r w:rsidRPr="005B6EFD">
              <w:t>HSIL+</w:t>
            </w:r>
          </w:p>
        </w:tc>
        <w:tc>
          <w:tcPr>
            <w:tcW w:w="850" w:type="dxa"/>
            <w:noWrap/>
            <w:tcMar>
              <w:top w:w="15" w:type="dxa"/>
              <w:left w:w="15" w:type="dxa"/>
              <w:bottom w:w="0" w:type="dxa"/>
              <w:right w:w="15" w:type="dxa"/>
            </w:tcMar>
          </w:tcPr>
          <w:p w14:paraId="2E4FE481" w14:textId="77777777" w:rsidR="00805F3B" w:rsidRPr="005B6EFD" w:rsidRDefault="00805F3B" w:rsidP="00805F3B">
            <w:pPr>
              <w:pStyle w:val="TableText"/>
            </w:pPr>
            <w:r w:rsidRPr="005B6EFD">
              <w:t>HC2</w:t>
            </w:r>
          </w:p>
        </w:tc>
        <w:tc>
          <w:tcPr>
            <w:tcW w:w="1560" w:type="dxa"/>
            <w:noWrap/>
            <w:tcMar>
              <w:top w:w="15" w:type="dxa"/>
              <w:left w:w="15" w:type="dxa"/>
              <w:bottom w:w="0" w:type="dxa"/>
              <w:right w:w="15" w:type="dxa"/>
            </w:tcMar>
          </w:tcPr>
          <w:p w14:paraId="49FDEF5F" w14:textId="057DC936" w:rsidR="00805F3B" w:rsidRPr="005B6EFD" w:rsidRDefault="00805F3B" w:rsidP="00805F3B">
            <w:pPr>
              <w:pStyle w:val="TableText"/>
            </w:pPr>
            <w:r w:rsidRPr="005B6EFD">
              <w:t>NR</w:t>
            </w:r>
          </w:p>
        </w:tc>
        <w:tc>
          <w:tcPr>
            <w:tcW w:w="657" w:type="dxa"/>
          </w:tcPr>
          <w:p w14:paraId="2DD4E66E" w14:textId="77777777" w:rsidR="00805F3B" w:rsidRPr="005B6EFD" w:rsidRDefault="00805F3B" w:rsidP="00805F3B">
            <w:pPr>
              <w:pStyle w:val="TableText"/>
            </w:pPr>
            <w:r w:rsidRPr="005B6EFD">
              <w:t>-</w:t>
            </w:r>
          </w:p>
        </w:tc>
      </w:tr>
      <w:tr w:rsidR="00805F3B" w:rsidRPr="005B6EFD" w14:paraId="1D30F8F0" w14:textId="77777777" w:rsidTr="00927CC9">
        <w:trPr>
          <w:trHeight w:val="286"/>
        </w:trPr>
        <w:tc>
          <w:tcPr>
            <w:tcW w:w="1271" w:type="dxa"/>
            <w:noWrap/>
            <w:tcMar>
              <w:top w:w="15" w:type="dxa"/>
              <w:left w:w="15" w:type="dxa"/>
              <w:bottom w:w="0" w:type="dxa"/>
              <w:right w:w="15" w:type="dxa"/>
            </w:tcMar>
          </w:tcPr>
          <w:p w14:paraId="11B314CE" w14:textId="666ECDA3" w:rsidR="00805F3B" w:rsidRPr="005B6EFD" w:rsidRDefault="00805F3B" w:rsidP="00805F3B">
            <w:pPr>
              <w:pStyle w:val="TableText"/>
            </w:pPr>
            <w:r w:rsidRPr="005B6EFD">
              <w:t xml:space="preserve">Sambursky 2018 </w:t>
            </w:r>
          </w:p>
          <w:p w14:paraId="1E31E274"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tcPr>
          <w:p w14:paraId="7AC937C8" w14:textId="77777777" w:rsidR="00805F3B" w:rsidRPr="005B6EFD" w:rsidRDefault="00805F3B" w:rsidP="00805F3B">
            <w:pPr>
              <w:pStyle w:val="TableText"/>
            </w:pPr>
            <w:r w:rsidRPr="005B6EFD">
              <w:t>894</w:t>
            </w:r>
          </w:p>
        </w:tc>
        <w:tc>
          <w:tcPr>
            <w:tcW w:w="992" w:type="dxa"/>
          </w:tcPr>
          <w:p w14:paraId="146DE3FA"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56CFAC16" w14:textId="77777777" w:rsidR="00805F3B" w:rsidRPr="005B6EFD" w:rsidRDefault="00805F3B" w:rsidP="00805F3B">
            <w:pPr>
              <w:pStyle w:val="TableText"/>
            </w:pPr>
            <w:r w:rsidRPr="005B6EFD">
              <w:t>MSM (92%) – 44% LWH</w:t>
            </w:r>
          </w:p>
        </w:tc>
        <w:tc>
          <w:tcPr>
            <w:tcW w:w="868" w:type="dxa"/>
            <w:noWrap/>
            <w:tcMar>
              <w:top w:w="15" w:type="dxa"/>
              <w:left w:w="15" w:type="dxa"/>
              <w:bottom w:w="0" w:type="dxa"/>
              <w:right w:w="15" w:type="dxa"/>
            </w:tcMar>
          </w:tcPr>
          <w:p w14:paraId="78099FA8" w14:textId="77777777" w:rsidR="00805F3B" w:rsidRPr="005B6EFD" w:rsidRDefault="00805F3B" w:rsidP="00805F3B">
            <w:pPr>
              <w:pStyle w:val="TableText"/>
            </w:pPr>
            <w:r w:rsidRPr="005B6EFD">
              <w:t>LBC</w:t>
            </w:r>
          </w:p>
        </w:tc>
        <w:tc>
          <w:tcPr>
            <w:tcW w:w="975" w:type="dxa"/>
          </w:tcPr>
          <w:p w14:paraId="243EDDCE" w14:textId="77777777" w:rsidR="00805F3B" w:rsidRPr="005B6EFD" w:rsidRDefault="00805F3B" w:rsidP="00805F3B">
            <w:pPr>
              <w:pStyle w:val="TableText"/>
            </w:pPr>
            <w:r w:rsidRPr="005B6EFD">
              <w:t>ASC-H+; HSIL+</w:t>
            </w:r>
          </w:p>
        </w:tc>
        <w:tc>
          <w:tcPr>
            <w:tcW w:w="850" w:type="dxa"/>
            <w:noWrap/>
            <w:tcMar>
              <w:top w:w="15" w:type="dxa"/>
              <w:left w:w="15" w:type="dxa"/>
              <w:bottom w:w="0" w:type="dxa"/>
              <w:right w:w="15" w:type="dxa"/>
            </w:tcMar>
          </w:tcPr>
          <w:p w14:paraId="1ACFDF5C" w14:textId="77777777" w:rsidR="00805F3B" w:rsidRPr="005B6EFD" w:rsidRDefault="00805F3B" w:rsidP="00805F3B">
            <w:pPr>
              <w:pStyle w:val="TableText"/>
            </w:pPr>
            <w:r w:rsidRPr="005B6EFD">
              <w:t>Cobas 4800</w:t>
            </w:r>
          </w:p>
        </w:tc>
        <w:tc>
          <w:tcPr>
            <w:tcW w:w="1560" w:type="dxa"/>
            <w:noWrap/>
            <w:tcMar>
              <w:top w:w="15" w:type="dxa"/>
              <w:left w:w="15" w:type="dxa"/>
              <w:bottom w:w="0" w:type="dxa"/>
              <w:right w:w="15" w:type="dxa"/>
            </w:tcMar>
          </w:tcPr>
          <w:p w14:paraId="33B896C0" w14:textId="459CDF61" w:rsidR="00805F3B" w:rsidRPr="005B6EFD" w:rsidRDefault="001D58BA" w:rsidP="00805F3B">
            <w:pPr>
              <w:pStyle w:val="TableText"/>
            </w:pPr>
            <w:r w:rsidRPr="005B6EFD">
              <w:t xml:space="preserve">Expanded </w:t>
            </w:r>
            <w:r w:rsidR="00805F3B" w:rsidRPr="005B6EFD">
              <w:t>– 13 genotypes</w:t>
            </w:r>
          </w:p>
          <w:p w14:paraId="4B7C24C8" w14:textId="77777777" w:rsidR="00805F3B" w:rsidRPr="005B6EFD" w:rsidRDefault="00805F3B" w:rsidP="00805F3B">
            <w:pPr>
              <w:pStyle w:val="TableText"/>
            </w:pPr>
            <w:r w:rsidRPr="005B6EFD">
              <w:t>Partial – HPV16/18</w:t>
            </w:r>
          </w:p>
        </w:tc>
        <w:tc>
          <w:tcPr>
            <w:tcW w:w="657" w:type="dxa"/>
          </w:tcPr>
          <w:p w14:paraId="749BEF1C" w14:textId="77777777" w:rsidR="00805F3B" w:rsidRPr="005B6EFD" w:rsidRDefault="00805F3B" w:rsidP="00805F3B">
            <w:pPr>
              <w:pStyle w:val="TableText"/>
            </w:pPr>
            <w:r w:rsidRPr="005B6EFD">
              <w:t>-</w:t>
            </w:r>
          </w:p>
        </w:tc>
      </w:tr>
      <w:tr w:rsidR="00805F3B" w:rsidRPr="005B6EFD" w14:paraId="36E7D891" w14:textId="77777777" w:rsidTr="00927CC9">
        <w:trPr>
          <w:trHeight w:val="286"/>
        </w:trPr>
        <w:tc>
          <w:tcPr>
            <w:tcW w:w="1271" w:type="dxa"/>
            <w:noWrap/>
            <w:tcMar>
              <w:top w:w="15" w:type="dxa"/>
              <w:left w:w="15" w:type="dxa"/>
              <w:bottom w:w="0" w:type="dxa"/>
              <w:right w:w="15" w:type="dxa"/>
            </w:tcMar>
            <w:hideMark/>
          </w:tcPr>
          <w:p w14:paraId="7ACADB16" w14:textId="0B1F0638" w:rsidR="00805F3B" w:rsidRPr="005B6EFD" w:rsidRDefault="00805F3B" w:rsidP="00805F3B">
            <w:pPr>
              <w:pStyle w:val="TableText"/>
            </w:pPr>
            <w:r w:rsidRPr="005B6EFD">
              <w:t xml:space="preserve">Santoso 2010 </w:t>
            </w:r>
          </w:p>
          <w:p w14:paraId="5343DB45"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hideMark/>
          </w:tcPr>
          <w:p w14:paraId="6D3FBEB4" w14:textId="77777777" w:rsidR="00805F3B" w:rsidRPr="005B6EFD" w:rsidRDefault="00805F3B" w:rsidP="00805F3B">
            <w:pPr>
              <w:pStyle w:val="TableText"/>
            </w:pPr>
            <w:r w:rsidRPr="005B6EFD">
              <w:t>205</w:t>
            </w:r>
          </w:p>
        </w:tc>
        <w:tc>
          <w:tcPr>
            <w:tcW w:w="992" w:type="dxa"/>
          </w:tcPr>
          <w:p w14:paraId="4183FB06"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hideMark/>
          </w:tcPr>
          <w:p w14:paraId="7F41E3C7" w14:textId="77777777" w:rsidR="00805F3B" w:rsidRPr="005B6EFD" w:rsidRDefault="00805F3B" w:rsidP="00805F3B">
            <w:pPr>
              <w:pStyle w:val="TableText"/>
            </w:pPr>
            <w:r w:rsidRPr="005B6EFD">
              <w:t>Women with intraepithelial neoplasia on the cervix, vagina, or vulva</w:t>
            </w:r>
          </w:p>
        </w:tc>
        <w:tc>
          <w:tcPr>
            <w:tcW w:w="868" w:type="dxa"/>
            <w:noWrap/>
            <w:tcMar>
              <w:top w:w="15" w:type="dxa"/>
              <w:left w:w="15" w:type="dxa"/>
              <w:bottom w:w="0" w:type="dxa"/>
              <w:right w:w="15" w:type="dxa"/>
            </w:tcMar>
            <w:hideMark/>
          </w:tcPr>
          <w:p w14:paraId="1DCC37E4" w14:textId="77777777" w:rsidR="00805F3B" w:rsidRPr="005B6EFD" w:rsidRDefault="00805F3B" w:rsidP="00805F3B">
            <w:pPr>
              <w:pStyle w:val="TableText"/>
            </w:pPr>
            <w:r w:rsidRPr="005B6EFD">
              <w:t>LBC</w:t>
            </w:r>
          </w:p>
        </w:tc>
        <w:tc>
          <w:tcPr>
            <w:tcW w:w="975" w:type="dxa"/>
          </w:tcPr>
          <w:p w14:paraId="3E88DD33" w14:textId="77777777" w:rsidR="00805F3B" w:rsidRPr="005B6EFD" w:rsidRDefault="00805F3B" w:rsidP="00805F3B">
            <w:pPr>
              <w:pStyle w:val="TableText"/>
            </w:pPr>
            <w:r w:rsidRPr="005B6EFD">
              <w:t>HSIL+</w:t>
            </w:r>
          </w:p>
        </w:tc>
        <w:tc>
          <w:tcPr>
            <w:tcW w:w="850" w:type="dxa"/>
            <w:noWrap/>
            <w:tcMar>
              <w:top w:w="15" w:type="dxa"/>
              <w:left w:w="15" w:type="dxa"/>
              <w:bottom w:w="0" w:type="dxa"/>
              <w:right w:w="15" w:type="dxa"/>
            </w:tcMar>
            <w:hideMark/>
          </w:tcPr>
          <w:p w14:paraId="239AD049"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hideMark/>
          </w:tcPr>
          <w:p w14:paraId="0535436F" w14:textId="77777777" w:rsidR="00805F3B" w:rsidRPr="005B6EFD" w:rsidRDefault="00805F3B" w:rsidP="00805F3B">
            <w:pPr>
              <w:pStyle w:val="TableText"/>
            </w:pPr>
            <w:r w:rsidRPr="005B6EFD">
              <w:t>-</w:t>
            </w:r>
          </w:p>
        </w:tc>
        <w:tc>
          <w:tcPr>
            <w:tcW w:w="657" w:type="dxa"/>
          </w:tcPr>
          <w:p w14:paraId="6768B4AA" w14:textId="77777777" w:rsidR="00805F3B" w:rsidRPr="005B6EFD" w:rsidRDefault="00805F3B" w:rsidP="00805F3B">
            <w:pPr>
              <w:pStyle w:val="TableText"/>
            </w:pPr>
            <w:r w:rsidRPr="005B6EFD">
              <w:t>-</w:t>
            </w:r>
          </w:p>
        </w:tc>
      </w:tr>
      <w:tr w:rsidR="00805F3B" w:rsidRPr="005B6EFD" w14:paraId="5732D085" w14:textId="77777777" w:rsidTr="00927CC9">
        <w:trPr>
          <w:trHeight w:val="286"/>
        </w:trPr>
        <w:tc>
          <w:tcPr>
            <w:tcW w:w="1271" w:type="dxa"/>
            <w:noWrap/>
            <w:tcMar>
              <w:top w:w="15" w:type="dxa"/>
              <w:left w:w="15" w:type="dxa"/>
              <w:bottom w:w="0" w:type="dxa"/>
              <w:right w:w="15" w:type="dxa"/>
            </w:tcMar>
          </w:tcPr>
          <w:p w14:paraId="776C0159" w14:textId="4F23BED8" w:rsidR="00805F3B" w:rsidRPr="005B6EFD" w:rsidRDefault="00805F3B" w:rsidP="00805F3B">
            <w:pPr>
              <w:pStyle w:val="TableText"/>
            </w:pPr>
            <w:r w:rsidRPr="005B6EFD">
              <w:t xml:space="preserve">Sendagorta 2015 </w:t>
            </w:r>
          </w:p>
          <w:p w14:paraId="057CA8E6" w14:textId="77777777" w:rsidR="00805F3B" w:rsidRPr="005B6EFD" w:rsidRDefault="00805F3B" w:rsidP="00805F3B">
            <w:pPr>
              <w:pStyle w:val="TableText"/>
            </w:pPr>
            <w:r w:rsidRPr="005B6EFD">
              <w:t>Spain</w:t>
            </w:r>
          </w:p>
        </w:tc>
        <w:tc>
          <w:tcPr>
            <w:tcW w:w="567" w:type="dxa"/>
            <w:noWrap/>
            <w:tcMar>
              <w:top w:w="15" w:type="dxa"/>
              <w:left w:w="15" w:type="dxa"/>
              <w:bottom w:w="0" w:type="dxa"/>
              <w:right w:w="15" w:type="dxa"/>
            </w:tcMar>
          </w:tcPr>
          <w:p w14:paraId="1A6832E2" w14:textId="77777777" w:rsidR="00805F3B" w:rsidRPr="005B6EFD" w:rsidRDefault="00805F3B" w:rsidP="00805F3B">
            <w:pPr>
              <w:pStyle w:val="TableText"/>
            </w:pPr>
            <w:r w:rsidRPr="005B6EFD">
              <w:t>101</w:t>
            </w:r>
          </w:p>
        </w:tc>
        <w:tc>
          <w:tcPr>
            <w:tcW w:w="992" w:type="dxa"/>
          </w:tcPr>
          <w:p w14:paraId="2A74CBD7"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5DBCB25F" w14:textId="77777777" w:rsidR="00805F3B" w:rsidRPr="005B6EFD" w:rsidRDefault="00805F3B" w:rsidP="00805F3B">
            <w:pPr>
              <w:pStyle w:val="TableText"/>
            </w:pPr>
            <w:r w:rsidRPr="005B6EFD">
              <w:t>MSM LWH</w:t>
            </w:r>
          </w:p>
        </w:tc>
        <w:tc>
          <w:tcPr>
            <w:tcW w:w="868" w:type="dxa"/>
            <w:noWrap/>
            <w:tcMar>
              <w:top w:w="15" w:type="dxa"/>
              <w:left w:w="15" w:type="dxa"/>
              <w:bottom w:w="0" w:type="dxa"/>
              <w:right w:w="15" w:type="dxa"/>
            </w:tcMar>
          </w:tcPr>
          <w:p w14:paraId="2B13DA5A" w14:textId="77777777" w:rsidR="00805F3B" w:rsidRPr="005B6EFD" w:rsidRDefault="00805F3B" w:rsidP="00805F3B">
            <w:pPr>
              <w:pStyle w:val="TableText"/>
            </w:pPr>
            <w:r w:rsidRPr="005B6EFD">
              <w:t>LBC</w:t>
            </w:r>
          </w:p>
        </w:tc>
        <w:tc>
          <w:tcPr>
            <w:tcW w:w="975" w:type="dxa"/>
          </w:tcPr>
          <w:p w14:paraId="33AC817E" w14:textId="77777777" w:rsidR="00805F3B" w:rsidRPr="005B6EFD" w:rsidRDefault="00805F3B" w:rsidP="00805F3B">
            <w:pPr>
              <w:pStyle w:val="TableText"/>
            </w:pPr>
            <w:r w:rsidRPr="005B6EFD">
              <w:t>HSIL+</w:t>
            </w:r>
          </w:p>
        </w:tc>
        <w:tc>
          <w:tcPr>
            <w:tcW w:w="850" w:type="dxa"/>
            <w:noWrap/>
            <w:tcMar>
              <w:top w:w="15" w:type="dxa"/>
              <w:left w:w="15" w:type="dxa"/>
              <w:bottom w:w="0" w:type="dxa"/>
              <w:right w:w="15" w:type="dxa"/>
            </w:tcMar>
          </w:tcPr>
          <w:p w14:paraId="7BF08D98" w14:textId="77777777" w:rsidR="00805F3B" w:rsidRPr="005B6EFD" w:rsidRDefault="00805F3B" w:rsidP="00805F3B">
            <w:pPr>
              <w:pStyle w:val="TableText"/>
            </w:pPr>
            <w:r w:rsidRPr="005B6EFD">
              <w:t>CLART Genomica HPV2</w:t>
            </w:r>
          </w:p>
        </w:tc>
        <w:tc>
          <w:tcPr>
            <w:tcW w:w="1560" w:type="dxa"/>
            <w:noWrap/>
            <w:tcMar>
              <w:top w:w="15" w:type="dxa"/>
              <w:left w:w="15" w:type="dxa"/>
              <w:bottom w:w="0" w:type="dxa"/>
              <w:right w:w="15" w:type="dxa"/>
            </w:tcMar>
          </w:tcPr>
          <w:p w14:paraId="567503B8" w14:textId="5D9A0969" w:rsidR="00805F3B" w:rsidRPr="005B6EFD" w:rsidRDefault="001D58BA" w:rsidP="00805F3B">
            <w:pPr>
              <w:pStyle w:val="TableText"/>
            </w:pPr>
            <w:r w:rsidRPr="005B6EFD">
              <w:t xml:space="preserve">Expanded </w:t>
            </w:r>
            <w:r w:rsidR="00805F3B" w:rsidRPr="005B6EFD">
              <w:t>– 20 genotypes</w:t>
            </w:r>
          </w:p>
          <w:p w14:paraId="621C7B4A" w14:textId="77777777" w:rsidR="00805F3B" w:rsidRPr="005B6EFD" w:rsidRDefault="00805F3B" w:rsidP="00805F3B">
            <w:pPr>
              <w:pStyle w:val="TableText"/>
            </w:pPr>
          </w:p>
        </w:tc>
        <w:tc>
          <w:tcPr>
            <w:tcW w:w="657" w:type="dxa"/>
          </w:tcPr>
          <w:p w14:paraId="79B2B0BA" w14:textId="77777777" w:rsidR="00805F3B" w:rsidRPr="005B6EFD" w:rsidRDefault="00805F3B" w:rsidP="00805F3B">
            <w:pPr>
              <w:pStyle w:val="TableText"/>
            </w:pPr>
            <w:r w:rsidRPr="005B6EFD">
              <w:t>-</w:t>
            </w:r>
          </w:p>
        </w:tc>
      </w:tr>
      <w:tr w:rsidR="00805F3B" w:rsidRPr="005B6EFD" w14:paraId="65300AC7" w14:textId="77777777" w:rsidTr="00927CC9">
        <w:trPr>
          <w:trHeight w:val="286"/>
        </w:trPr>
        <w:tc>
          <w:tcPr>
            <w:tcW w:w="1271" w:type="dxa"/>
            <w:noWrap/>
            <w:tcMar>
              <w:top w:w="15" w:type="dxa"/>
              <w:left w:w="15" w:type="dxa"/>
              <w:bottom w:w="0" w:type="dxa"/>
              <w:right w:w="15" w:type="dxa"/>
            </w:tcMar>
          </w:tcPr>
          <w:p w14:paraId="53766F62" w14:textId="3DF42AB8" w:rsidR="00805F3B" w:rsidRPr="005B6EFD" w:rsidRDefault="00805F3B" w:rsidP="00805F3B">
            <w:pPr>
              <w:pStyle w:val="TableText"/>
            </w:pPr>
            <w:r w:rsidRPr="005B6EFD">
              <w:t xml:space="preserve">Silva-Klug 2021 </w:t>
            </w:r>
          </w:p>
          <w:p w14:paraId="019BE01E" w14:textId="77777777" w:rsidR="00805F3B" w:rsidRPr="005B6EFD" w:rsidRDefault="00805F3B" w:rsidP="00805F3B">
            <w:pPr>
              <w:pStyle w:val="TableText"/>
            </w:pPr>
            <w:r w:rsidRPr="005B6EFD">
              <w:t>Spain</w:t>
            </w:r>
          </w:p>
        </w:tc>
        <w:tc>
          <w:tcPr>
            <w:tcW w:w="567" w:type="dxa"/>
            <w:noWrap/>
            <w:tcMar>
              <w:top w:w="15" w:type="dxa"/>
              <w:left w:w="15" w:type="dxa"/>
              <w:bottom w:w="0" w:type="dxa"/>
              <w:right w:w="15" w:type="dxa"/>
            </w:tcMar>
          </w:tcPr>
          <w:p w14:paraId="53F18662" w14:textId="77777777" w:rsidR="00805F3B" w:rsidRPr="005B6EFD" w:rsidRDefault="00805F3B" w:rsidP="00805F3B">
            <w:pPr>
              <w:pStyle w:val="TableText"/>
            </w:pPr>
            <w:r w:rsidRPr="005B6EFD">
              <w:t>239</w:t>
            </w:r>
          </w:p>
        </w:tc>
        <w:tc>
          <w:tcPr>
            <w:tcW w:w="992" w:type="dxa"/>
          </w:tcPr>
          <w:p w14:paraId="73BD533D"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412F3735" w14:textId="77777777" w:rsidR="00805F3B" w:rsidRPr="005B6EFD" w:rsidRDefault="00805F3B" w:rsidP="00805F3B">
            <w:pPr>
              <w:pStyle w:val="TableText"/>
            </w:pPr>
            <w:r w:rsidRPr="005B6EFD">
              <w:t>MSM LWH</w:t>
            </w:r>
          </w:p>
        </w:tc>
        <w:tc>
          <w:tcPr>
            <w:tcW w:w="868" w:type="dxa"/>
            <w:noWrap/>
            <w:tcMar>
              <w:top w:w="15" w:type="dxa"/>
              <w:left w:w="15" w:type="dxa"/>
              <w:bottom w:w="0" w:type="dxa"/>
              <w:right w:w="15" w:type="dxa"/>
            </w:tcMar>
          </w:tcPr>
          <w:p w14:paraId="4B65C33F" w14:textId="77777777" w:rsidR="00805F3B" w:rsidRPr="005B6EFD" w:rsidRDefault="00805F3B" w:rsidP="00805F3B">
            <w:pPr>
              <w:pStyle w:val="TableText"/>
            </w:pPr>
            <w:r w:rsidRPr="005B6EFD">
              <w:t>LBC</w:t>
            </w:r>
          </w:p>
        </w:tc>
        <w:tc>
          <w:tcPr>
            <w:tcW w:w="975" w:type="dxa"/>
          </w:tcPr>
          <w:p w14:paraId="1A001D4F" w14:textId="77777777" w:rsidR="00805F3B" w:rsidRPr="005B6EFD" w:rsidRDefault="00805F3B" w:rsidP="00805F3B">
            <w:pPr>
              <w:pStyle w:val="TableText"/>
            </w:pPr>
            <w:r w:rsidRPr="005B6EFD">
              <w:t>HSIL+</w:t>
            </w:r>
          </w:p>
        </w:tc>
        <w:tc>
          <w:tcPr>
            <w:tcW w:w="850" w:type="dxa"/>
            <w:noWrap/>
            <w:tcMar>
              <w:top w:w="15" w:type="dxa"/>
              <w:left w:w="15" w:type="dxa"/>
              <w:bottom w:w="0" w:type="dxa"/>
              <w:right w:w="15" w:type="dxa"/>
            </w:tcMar>
          </w:tcPr>
          <w:p w14:paraId="117115E0"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tcPr>
          <w:p w14:paraId="3A60F25D" w14:textId="77777777" w:rsidR="00805F3B" w:rsidRPr="005B6EFD" w:rsidRDefault="00805F3B" w:rsidP="00805F3B">
            <w:pPr>
              <w:pStyle w:val="TableText"/>
            </w:pPr>
            <w:r w:rsidRPr="005B6EFD">
              <w:t>-</w:t>
            </w:r>
          </w:p>
        </w:tc>
        <w:tc>
          <w:tcPr>
            <w:tcW w:w="657" w:type="dxa"/>
          </w:tcPr>
          <w:p w14:paraId="343EB845" w14:textId="77777777" w:rsidR="00805F3B" w:rsidRPr="005B6EFD" w:rsidRDefault="00805F3B" w:rsidP="00805F3B">
            <w:pPr>
              <w:pStyle w:val="TableText"/>
            </w:pPr>
            <w:r w:rsidRPr="005B6EFD">
              <w:t>-</w:t>
            </w:r>
          </w:p>
        </w:tc>
      </w:tr>
      <w:tr w:rsidR="00805F3B" w:rsidRPr="005B6EFD" w14:paraId="76F6543D" w14:textId="77777777" w:rsidTr="00927CC9">
        <w:trPr>
          <w:trHeight w:val="286"/>
        </w:trPr>
        <w:tc>
          <w:tcPr>
            <w:tcW w:w="1271" w:type="dxa"/>
            <w:noWrap/>
            <w:tcMar>
              <w:top w:w="15" w:type="dxa"/>
              <w:left w:w="15" w:type="dxa"/>
              <w:bottom w:w="0" w:type="dxa"/>
              <w:right w:w="15" w:type="dxa"/>
            </w:tcMar>
          </w:tcPr>
          <w:p w14:paraId="7F1A5AB7" w14:textId="37193F7E" w:rsidR="00805F3B" w:rsidRPr="005B6EFD" w:rsidRDefault="00805F3B" w:rsidP="00805F3B">
            <w:pPr>
              <w:pStyle w:val="TableText"/>
            </w:pPr>
            <w:r w:rsidRPr="005B6EFD">
              <w:t xml:space="preserve">Stier 2019 </w:t>
            </w:r>
          </w:p>
          <w:p w14:paraId="31172A4C"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tcPr>
          <w:p w14:paraId="60BE7D33" w14:textId="77777777" w:rsidR="00805F3B" w:rsidRPr="005B6EFD" w:rsidRDefault="00805F3B" w:rsidP="00805F3B">
            <w:pPr>
              <w:pStyle w:val="TableText"/>
            </w:pPr>
            <w:r w:rsidRPr="005B6EFD">
              <w:t>256</w:t>
            </w:r>
          </w:p>
        </w:tc>
        <w:tc>
          <w:tcPr>
            <w:tcW w:w="992" w:type="dxa"/>
          </w:tcPr>
          <w:p w14:paraId="06D5F455"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590B1C72" w14:textId="77777777" w:rsidR="00805F3B" w:rsidRPr="005B6EFD" w:rsidRDefault="00805F3B" w:rsidP="00805F3B">
            <w:pPr>
              <w:pStyle w:val="TableText"/>
            </w:pPr>
            <w:r w:rsidRPr="005B6EFD">
              <w:t>Women LWH</w:t>
            </w:r>
          </w:p>
        </w:tc>
        <w:tc>
          <w:tcPr>
            <w:tcW w:w="868" w:type="dxa"/>
            <w:noWrap/>
            <w:tcMar>
              <w:top w:w="15" w:type="dxa"/>
              <w:left w:w="15" w:type="dxa"/>
              <w:bottom w:w="0" w:type="dxa"/>
              <w:right w:w="15" w:type="dxa"/>
            </w:tcMar>
          </w:tcPr>
          <w:p w14:paraId="1A4F2AC4" w14:textId="77777777" w:rsidR="00805F3B" w:rsidRPr="005B6EFD" w:rsidRDefault="00805F3B" w:rsidP="00805F3B">
            <w:pPr>
              <w:pStyle w:val="TableText"/>
            </w:pPr>
            <w:r w:rsidRPr="005B6EFD">
              <w:t>LBC</w:t>
            </w:r>
          </w:p>
        </w:tc>
        <w:tc>
          <w:tcPr>
            <w:tcW w:w="975" w:type="dxa"/>
          </w:tcPr>
          <w:p w14:paraId="6A286383" w14:textId="77777777" w:rsidR="00805F3B" w:rsidRPr="005B6EFD" w:rsidRDefault="00805F3B" w:rsidP="00805F3B">
            <w:pPr>
              <w:pStyle w:val="TableText"/>
            </w:pPr>
            <w:r w:rsidRPr="005B6EFD">
              <w:t>ASC-H+</w:t>
            </w:r>
          </w:p>
        </w:tc>
        <w:tc>
          <w:tcPr>
            <w:tcW w:w="850" w:type="dxa"/>
            <w:noWrap/>
            <w:tcMar>
              <w:top w:w="15" w:type="dxa"/>
              <w:left w:w="15" w:type="dxa"/>
              <w:bottom w:w="0" w:type="dxa"/>
              <w:right w:w="15" w:type="dxa"/>
            </w:tcMar>
          </w:tcPr>
          <w:p w14:paraId="2A7E8F47"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tcPr>
          <w:p w14:paraId="544B65D7" w14:textId="77777777" w:rsidR="00805F3B" w:rsidRPr="005B6EFD" w:rsidRDefault="00805F3B" w:rsidP="00805F3B">
            <w:pPr>
              <w:pStyle w:val="TableText"/>
            </w:pPr>
            <w:r w:rsidRPr="005B6EFD">
              <w:t>-</w:t>
            </w:r>
          </w:p>
        </w:tc>
        <w:tc>
          <w:tcPr>
            <w:tcW w:w="657" w:type="dxa"/>
          </w:tcPr>
          <w:p w14:paraId="6B8EDB25" w14:textId="77777777" w:rsidR="00805F3B" w:rsidRPr="005B6EFD" w:rsidRDefault="00805F3B" w:rsidP="00805F3B">
            <w:pPr>
              <w:pStyle w:val="TableText"/>
            </w:pPr>
            <w:r w:rsidRPr="005B6EFD">
              <w:t>-</w:t>
            </w:r>
          </w:p>
        </w:tc>
      </w:tr>
      <w:tr w:rsidR="00805F3B" w:rsidRPr="005B6EFD" w14:paraId="63A9B309" w14:textId="77777777" w:rsidTr="00927CC9">
        <w:trPr>
          <w:trHeight w:val="286"/>
        </w:trPr>
        <w:tc>
          <w:tcPr>
            <w:tcW w:w="1271" w:type="dxa"/>
            <w:noWrap/>
            <w:tcMar>
              <w:top w:w="15" w:type="dxa"/>
              <w:left w:w="15" w:type="dxa"/>
              <w:bottom w:w="0" w:type="dxa"/>
              <w:right w:w="15" w:type="dxa"/>
            </w:tcMar>
          </w:tcPr>
          <w:p w14:paraId="7E3DE1A3" w14:textId="7BBD2D16" w:rsidR="00805F3B" w:rsidRPr="005B6EFD" w:rsidRDefault="00805F3B" w:rsidP="00805F3B">
            <w:pPr>
              <w:pStyle w:val="TableText"/>
            </w:pPr>
            <w:r w:rsidRPr="005B6EFD">
              <w:t xml:space="preserve">Stier 2023 </w:t>
            </w:r>
          </w:p>
          <w:p w14:paraId="27062BB1"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tcPr>
          <w:p w14:paraId="32C6FA58" w14:textId="77777777" w:rsidR="00805F3B" w:rsidRPr="005B6EFD" w:rsidRDefault="00805F3B" w:rsidP="00805F3B">
            <w:pPr>
              <w:pStyle w:val="TableText"/>
            </w:pPr>
            <w:r w:rsidRPr="005B6EFD">
              <w:t>229</w:t>
            </w:r>
          </w:p>
        </w:tc>
        <w:tc>
          <w:tcPr>
            <w:tcW w:w="992" w:type="dxa"/>
          </w:tcPr>
          <w:p w14:paraId="167EE208" w14:textId="77777777" w:rsidR="00805F3B" w:rsidRPr="005B6EFD" w:rsidRDefault="00805F3B" w:rsidP="00805F3B">
            <w:pPr>
              <w:pStyle w:val="TableText"/>
            </w:pPr>
            <w:r w:rsidRPr="005B6EFD">
              <w:t>SR</w:t>
            </w:r>
          </w:p>
        </w:tc>
        <w:tc>
          <w:tcPr>
            <w:tcW w:w="1276" w:type="dxa"/>
            <w:noWrap/>
            <w:tcMar>
              <w:top w:w="15" w:type="dxa"/>
              <w:left w:w="15" w:type="dxa"/>
              <w:bottom w:w="0" w:type="dxa"/>
              <w:right w:w="15" w:type="dxa"/>
            </w:tcMar>
          </w:tcPr>
          <w:p w14:paraId="1CB1FB24" w14:textId="77777777" w:rsidR="00805F3B" w:rsidRPr="005B6EFD" w:rsidRDefault="00805F3B" w:rsidP="00805F3B">
            <w:pPr>
              <w:pStyle w:val="TableText"/>
            </w:pPr>
            <w:r w:rsidRPr="005B6EFD">
              <w:t>Women LWH</w:t>
            </w:r>
          </w:p>
        </w:tc>
        <w:tc>
          <w:tcPr>
            <w:tcW w:w="868" w:type="dxa"/>
            <w:noWrap/>
            <w:tcMar>
              <w:top w:w="15" w:type="dxa"/>
              <w:left w:w="15" w:type="dxa"/>
              <w:bottom w:w="0" w:type="dxa"/>
              <w:right w:w="15" w:type="dxa"/>
            </w:tcMar>
          </w:tcPr>
          <w:p w14:paraId="72FC4A53" w14:textId="77777777" w:rsidR="00805F3B" w:rsidRPr="005B6EFD" w:rsidRDefault="00805F3B" w:rsidP="00805F3B">
            <w:pPr>
              <w:pStyle w:val="TableText"/>
            </w:pPr>
            <w:r w:rsidRPr="005B6EFD">
              <w:t>-</w:t>
            </w:r>
          </w:p>
        </w:tc>
        <w:tc>
          <w:tcPr>
            <w:tcW w:w="975" w:type="dxa"/>
          </w:tcPr>
          <w:p w14:paraId="53BC3F79" w14:textId="77777777" w:rsidR="00805F3B" w:rsidRPr="005B6EFD" w:rsidRDefault="00805F3B" w:rsidP="00805F3B">
            <w:pPr>
              <w:pStyle w:val="TableText"/>
            </w:pPr>
            <w:r w:rsidRPr="005B6EFD">
              <w:t>-</w:t>
            </w:r>
          </w:p>
        </w:tc>
        <w:tc>
          <w:tcPr>
            <w:tcW w:w="850" w:type="dxa"/>
            <w:noWrap/>
            <w:tcMar>
              <w:top w:w="15" w:type="dxa"/>
              <w:left w:w="15" w:type="dxa"/>
              <w:bottom w:w="0" w:type="dxa"/>
              <w:right w:w="15" w:type="dxa"/>
            </w:tcMar>
          </w:tcPr>
          <w:p w14:paraId="77DBDF64" w14:textId="77777777" w:rsidR="00805F3B" w:rsidRPr="005B6EFD" w:rsidRDefault="00805F3B" w:rsidP="00805F3B">
            <w:pPr>
              <w:pStyle w:val="TableText"/>
            </w:pPr>
            <w:r w:rsidRPr="005B6EFD">
              <w:t>HC2</w:t>
            </w:r>
          </w:p>
        </w:tc>
        <w:tc>
          <w:tcPr>
            <w:tcW w:w="1560" w:type="dxa"/>
            <w:noWrap/>
            <w:tcMar>
              <w:top w:w="15" w:type="dxa"/>
              <w:left w:w="15" w:type="dxa"/>
              <w:bottom w:w="0" w:type="dxa"/>
              <w:right w:w="15" w:type="dxa"/>
            </w:tcMar>
          </w:tcPr>
          <w:p w14:paraId="491608BF" w14:textId="7967F56E" w:rsidR="00805F3B" w:rsidRPr="005B6EFD" w:rsidRDefault="001D58BA" w:rsidP="00805F3B">
            <w:pPr>
              <w:pStyle w:val="TableText"/>
            </w:pPr>
            <w:r w:rsidRPr="005B6EFD">
              <w:t xml:space="preserve">Expanded </w:t>
            </w:r>
            <w:r w:rsidR="00805F3B" w:rsidRPr="005B6EFD">
              <w:t>– 13 genotypes</w:t>
            </w:r>
          </w:p>
          <w:p w14:paraId="6D5A662B" w14:textId="77777777" w:rsidR="00805F3B" w:rsidRPr="005B6EFD" w:rsidRDefault="00805F3B" w:rsidP="00805F3B">
            <w:pPr>
              <w:pStyle w:val="TableText"/>
            </w:pPr>
          </w:p>
        </w:tc>
        <w:tc>
          <w:tcPr>
            <w:tcW w:w="657" w:type="dxa"/>
          </w:tcPr>
          <w:p w14:paraId="400E7735" w14:textId="77777777" w:rsidR="00805F3B" w:rsidRPr="005B6EFD" w:rsidRDefault="00805F3B" w:rsidP="00805F3B">
            <w:pPr>
              <w:pStyle w:val="TableText"/>
            </w:pPr>
            <w:r w:rsidRPr="005B6EFD">
              <w:t>-</w:t>
            </w:r>
          </w:p>
        </w:tc>
      </w:tr>
      <w:tr w:rsidR="00805F3B" w:rsidRPr="005B6EFD" w14:paraId="5F590E63" w14:textId="77777777" w:rsidTr="00927CC9">
        <w:trPr>
          <w:trHeight w:val="286"/>
        </w:trPr>
        <w:tc>
          <w:tcPr>
            <w:tcW w:w="1271" w:type="dxa"/>
            <w:noWrap/>
            <w:tcMar>
              <w:top w:w="15" w:type="dxa"/>
              <w:left w:w="15" w:type="dxa"/>
              <w:bottom w:w="0" w:type="dxa"/>
              <w:right w:w="15" w:type="dxa"/>
            </w:tcMar>
          </w:tcPr>
          <w:p w14:paraId="49611F1E" w14:textId="3BC55582" w:rsidR="00805F3B" w:rsidRPr="005B6EFD" w:rsidRDefault="00805F3B" w:rsidP="00805F3B">
            <w:pPr>
              <w:pStyle w:val="TableText"/>
            </w:pPr>
            <w:r w:rsidRPr="005B6EFD">
              <w:lastRenderedPageBreak/>
              <w:t xml:space="preserve">Sun 2023 </w:t>
            </w:r>
          </w:p>
          <w:p w14:paraId="2DF38B68"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tcPr>
          <w:p w14:paraId="7337CF86" w14:textId="77777777" w:rsidR="00805F3B" w:rsidRPr="005B6EFD" w:rsidRDefault="00805F3B" w:rsidP="00805F3B">
            <w:pPr>
              <w:pStyle w:val="TableText"/>
            </w:pPr>
            <w:r w:rsidRPr="005B6EFD">
              <w:t>428</w:t>
            </w:r>
          </w:p>
        </w:tc>
        <w:tc>
          <w:tcPr>
            <w:tcW w:w="992" w:type="dxa"/>
          </w:tcPr>
          <w:p w14:paraId="3F21311B" w14:textId="77777777" w:rsidR="00805F3B" w:rsidRPr="005B6EFD" w:rsidRDefault="00805F3B" w:rsidP="00805F3B">
            <w:pPr>
              <w:pStyle w:val="TableText"/>
            </w:pPr>
            <w:r w:rsidRPr="005B6EFD">
              <w:t>SR</w:t>
            </w:r>
          </w:p>
        </w:tc>
        <w:tc>
          <w:tcPr>
            <w:tcW w:w="1276" w:type="dxa"/>
            <w:noWrap/>
            <w:tcMar>
              <w:top w:w="15" w:type="dxa"/>
              <w:left w:w="15" w:type="dxa"/>
              <w:bottom w:w="0" w:type="dxa"/>
              <w:right w:w="15" w:type="dxa"/>
            </w:tcMar>
          </w:tcPr>
          <w:p w14:paraId="7765A229" w14:textId="77777777" w:rsidR="00805F3B" w:rsidRPr="005B6EFD" w:rsidRDefault="00805F3B" w:rsidP="00805F3B">
            <w:pPr>
              <w:pStyle w:val="TableText"/>
            </w:pPr>
            <w:r w:rsidRPr="005B6EFD">
              <w:t>MSM LWH; MSM not LWH</w:t>
            </w:r>
          </w:p>
        </w:tc>
        <w:tc>
          <w:tcPr>
            <w:tcW w:w="868" w:type="dxa"/>
            <w:noWrap/>
            <w:tcMar>
              <w:top w:w="15" w:type="dxa"/>
              <w:left w:w="15" w:type="dxa"/>
              <w:bottom w:w="0" w:type="dxa"/>
              <w:right w:w="15" w:type="dxa"/>
            </w:tcMar>
          </w:tcPr>
          <w:p w14:paraId="110AF86E" w14:textId="77777777" w:rsidR="00805F3B" w:rsidRPr="005B6EFD" w:rsidRDefault="00805F3B" w:rsidP="00805F3B">
            <w:pPr>
              <w:pStyle w:val="TableText"/>
            </w:pPr>
            <w:r w:rsidRPr="005B6EFD">
              <w:t>-</w:t>
            </w:r>
          </w:p>
        </w:tc>
        <w:tc>
          <w:tcPr>
            <w:tcW w:w="975" w:type="dxa"/>
          </w:tcPr>
          <w:p w14:paraId="6CE95F43" w14:textId="77777777" w:rsidR="00805F3B" w:rsidRPr="005B6EFD" w:rsidRDefault="00805F3B" w:rsidP="00805F3B">
            <w:pPr>
              <w:pStyle w:val="TableText"/>
            </w:pPr>
            <w:r w:rsidRPr="005B6EFD">
              <w:t>-†</w:t>
            </w:r>
          </w:p>
        </w:tc>
        <w:tc>
          <w:tcPr>
            <w:tcW w:w="850" w:type="dxa"/>
            <w:noWrap/>
            <w:tcMar>
              <w:top w:w="15" w:type="dxa"/>
              <w:left w:w="15" w:type="dxa"/>
              <w:bottom w:w="0" w:type="dxa"/>
              <w:right w:w="15" w:type="dxa"/>
            </w:tcMar>
          </w:tcPr>
          <w:p w14:paraId="4FF87C3C" w14:textId="77777777" w:rsidR="00805F3B" w:rsidRPr="005B6EFD" w:rsidRDefault="00805F3B" w:rsidP="00805F3B">
            <w:pPr>
              <w:pStyle w:val="TableText"/>
            </w:pPr>
            <w:r w:rsidRPr="005B6EFD">
              <w:t>Linear Array</w:t>
            </w:r>
          </w:p>
        </w:tc>
        <w:tc>
          <w:tcPr>
            <w:tcW w:w="1560" w:type="dxa"/>
            <w:noWrap/>
            <w:tcMar>
              <w:top w:w="15" w:type="dxa"/>
              <w:left w:w="15" w:type="dxa"/>
              <w:bottom w:w="0" w:type="dxa"/>
              <w:right w:w="15" w:type="dxa"/>
            </w:tcMar>
          </w:tcPr>
          <w:p w14:paraId="0AC2DD0C" w14:textId="243F7992" w:rsidR="00805F3B" w:rsidRPr="005B6EFD" w:rsidRDefault="001D58BA" w:rsidP="00805F3B">
            <w:pPr>
              <w:pStyle w:val="TableText"/>
            </w:pPr>
            <w:r w:rsidRPr="005B6EFD">
              <w:t xml:space="preserve">Expanded </w:t>
            </w:r>
            <w:r w:rsidR="00805F3B" w:rsidRPr="005B6EFD">
              <w:t>– 13 genotypes</w:t>
            </w:r>
          </w:p>
          <w:p w14:paraId="70A6C144" w14:textId="77777777" w:rsidR="00805F3B" w:rsidRPr="005B6EFD" w:rsidRDefault="00805F3B" w:rsidP="00805F3B">
            <w:pPr>
              <w:pStyle w:val="TableText"/>
            </w:pPr>
          </w:p>
        </w:tc>
        <w:tc>
          <w:tcPr>
            <w:tcW w:w="657" w:type="dxa"/>
          </w:tcPr>
          <w:p w14:paraId="4851387A" w14:textId="77777777" w:rsidR="00805F3B" w:rsidRPr="005B6EFD" w:rsidRDefault="00805F3B" w:rsidP="00805F3B">
            <w:pPr>
              <w:pStyle w:val="TableText"/>
            </w:pPr>
            <w:r w:rsidRPr="005B6EFD">
              <w:t>-</w:t>
            </w:r>
          </w:p>
        </w:tc>
      </w:tr>
      <w:tr w:rsidR="00805F3B" w:rsidRPr="005B6EFD" w14:paraId="4B73DA9A" w14:textId="77777777" w:rsidTr="00927CC9">
        <w:trPr>
          <w:trHeight w:val="286"/>
        </w:trPr>
        <w:tc>
          <w:tcPr>
            <w:tcW w:w="1271" w:type="dxa"/>
            <w:noWrap/>
            <w:tcMar>
              <w:top w:w="15" w:type="dxa"/>
              <w:left w:w="15" w:type="dxa"/>
              <w:bottom w:w="0" w:type="dxa"/>
              <w:right w:w="15" w:type="dxa"/>
            </w:tcMar>
          </w:tcPr>
          <w:p w14:paraId="199F932C" w14:textId="2ED3A036" w:rsidR="00805F3B" w:rsidRPr="005B6EFD" w:rsidRDefault="00805F3B" w:rsidP="00805F3B">
            <w:pPr>
              <w:pStyle w:val="TableText"/>
            </w:pPr>
            <w:r w:rsidRPr="005B6EFD">
              <w:t xml:space="preserve">Torres 2023 </w:t>
            </w:r>
          </w:p>
          <w:p w14:paraId="19DDD109" w14:textId="77777777" w:rsidR="00805F3B" w:rsidRPr="005B6EFD" w:rsidRDefault="00805F3B" w:rsidP="00805F3B">
            <w:pPr>
              <w:pStyle w:val="TableText"/>
            </w:pPr>
            <w:r w:rsidRPr="005B6EFD">
              <w:t>Spain</w:t>
            </w:r>
          </w:p>
        </w:tc>
        <w:tc>
          <w:tcPr>
            <w:tcW w:w="567" w:type="dxa"/>
            <w:noWrap/>
            <w:tcMar>
              <w:top w:w="15" w:type="dxa"/>
              <w:left w:w="15" w:type="dxa"/>
              <w:bottom w:w="0" w:type="dxa"/>
              <w:right w:w="15" w:type="dxa"/>
            </w:tcMar>
          </w:tcPr>
          <w:p w14:paraId="6DA8F5C6" w14:textId="77777777" w:rsidR="00805F3B" w:rsidRPr="005B6EFD" w:rsidRDefault="00805F3B" w:rsidP="00805F3B">
            <w:pPr>
              <w:pStyle w:val="TableText"/>
            </w:pPr>
            <w:r w:rsidRPr="005B6EFD">
              <w:t>274</w:t>
            </w:r>
          </w:p>
        </w:tc>
        <w:tc>
          <w:tcPr>
            <w:tcW w:w="992" w:type="dxa"/>
          </w:tcPr>
          <w:p w14:paraId="05E98CEB" w14:textId="77777777" w:rsidR="00805F3B" w:rsidRPr="005B6EFD" w:rsidRDefault="00805F3B" w:rsidP="00805F3B">
            <w:pPr>
              <w:pStyle w:val="TableText"/>
            </w:pPr>
            <w:r w:rsidRPr="005B6EFD">
              <w:t>SR</w:t>
            </w:r>
          </w:p>
        </w:tc>
        <w:tc>
          <w:tcPr>
            <w:tcW w:w="1276" w:type="dxa"/>
            <w:noWrap/>
            <w:tcMar>
              <w:top w:w="15" w:type="dxa"/>
              <w:left w:w="15" w:type="dxa"/>
              <w:bottom w:w="0" w:type="dxa"/>
              <w:right w:w="15" w:type="dxa"/>
            </w:tcMar>
          </w:tcPr>
          <w:p w14:paraId="6BCFBAB5" w14:textId="77777777" w:rsidR="00805F3B" w:rsidRPr="005B6EFD" w:rsidRDefault="00805F3B" w:rsidP="00805F3B">
            <w:pPr>
              <w:pStyle w:val="TableText"/>
            </w:pPr>
            <w:r w:rsidRPr="005B6EFD">
              <w:t>MSM LWH</w:t>
            </w:r>
          </w:p>
        </w:tc>
        <w:tc>
          <w:tcPr>
            <w:tcW w:w="868" w:type="dxa"/>
            <w:noWrap/>
            <w:tcMar>
              <w:top w:w="15" w:type="dxa"/>
              <w:left w:w="15" w:type="dxa"/>
              <w:bottom w:w="0" w:type="dxa"/>
              <w:right w:w="15" w:type="dxa"/>
            </w:tcMar>
          </w:tcPr>
          <w:p w14:paraId="1B3A9975" w14:textId="77777777" w:rsidR="00805F3B" w:rsidRPr="005B6EFD" w:rsidRDefault="00805F3B" w:rsidP="00805F3B">
            <w:pPr>
              <w:pStyle w:val="TableText"/>
            </w:pPr>
            <w:r w:rsidRPr="005B6EFD">
              <w:t>LBC</w:t>
            </w:r>
          </w:p>
        </w:tc>
        <w:tc>
          <w:tcPr>
            <w:tcW w:w="975" w:type="dxa"/>
          </w:tcPr>
          <w:p w14:paraId="321DDFF7" w14:textId="77777777" w:rsidR="00805F3B" w:rsidRPr="005B6EFD" w:rsidRDefault="00805F3B" w:rsidP="00805F3B">
            <w:pPr>
              <w:pStyle w:val="TableText"/>
            </w:pPr>
            <w:r w:rsidRPr="005B6EFD">
              <w:t>ASC-H+; HSIL+</w:t>
            </w:r>
          </w:p>
        </w:tc>
        <w:tc>
          <w:tcPr>
            <w:tcW w:w="850" w:type="dxa"/>
            <w:noWrap/>
            <w:tcMar>
              <w:top w:w="15" w:type="dxa"/>
              <w:left w:w="15" w:type="dxa"/>
              <w:bottom w:w="0" w:type="dxa"/>
              <w:right w:w="15" w:type="dxa"/>
            </w:tcMar>
          </w:tcPr>
          <w:p w14:paraId="3F25E4FE" w14:textId="77777777" w:rsidR="00805F3B" w:rsidRPr="005B6EFD" w:rsidRDefault="00805F3B" w:rsidP="00805F3B">
            <w:pPr>
              <w:pStyle w:val="TableText"/>
            </w:pPr>
            <w:r w:rsidRPr="005B6EFD">
              <w:t>Linear Array and HC2</w:t>
            </w:r>
          </w:p>
        </w:tc>
        <w:tc>
          <w:tcPr>
            <w:tcW w:w="1560" w:type="dxa"/>
            <w:noWrap/>
            <w:tcMar>
              <w:top w:w="15" w:type="dxa"/>
              <w:left w:w="15" w:type="dxa"/>
              <w:bottom w:w="0" w:type="dxa"/>
              <w:right w:w="15" w:type="dxa"/>
            </w:tcMar>
          </w:tcPr>
          <w:p w14:paraId="2BCEAB15" w14:textId="32278C37" w:rsidR="00805F3B" w:rsidRPr="005B6EFD" w:rsidRDefault="001D58BA" w:rsidP="00805F3B">
            <w:pPr>
              <w:pStyle w:val="TableText"/>
            </w:pPr>
            <w:r w:rsidRPr="005B6EFD">
              <w:t xml:space="preserve">Expanded </w:t>
            </w:r>
            <w:r w:rsidR="00805F3B" w:rsidRPr="005B6EFD">
              <w:t>– 13 genotypes</w:t>
            </w:r>
          </w:p>
          <w:p w14:paraId="3286110F" w14:textId="77777777" w:rsidR="00805F3B" w:rsidRPr="005B6EFD" w:rsidRDefault="00805F3B" w:rsidP="00805F3B">
            <w:pPr>
              <w:pStyle w:val="TableText"/>
            </w:pPr>
            <w:r w:rsidRPr="005B6EFD">
              <w:t>Partial – HPV16, HPV18, HPV16//18</w:t>
            </w:r>
          </w:p>
        </w:tc>
        <w:tc>
          <w:tcPr>
            <w:tcW w:w="657" w:type="dxa"/>
          </w:tcPr>
          <w:p w14:paraId="5C492A6A" w14:textId="77777777" w:rsidR="00805F3B" w:rsidRPr="005B6EFD" w:rsidRDefault="00805F3B" w:rsidP="00805F3B">
            <w:pPr>
              <w:pStyle w:val="TableText"/>
            </w:pPr>
            <w:r w:rsidRPr="005B6EFD">
              <w:t>-</w:t>
            </w:r>
          </w:p>
        </w:tc>
      </w:tr>
      <w:tr w:rsidR="00805F3B" w:rsidRPr="005B6EFD" w14:paraId="112A6AB1" w14:textId="77777777" w:rsidTr="00927CC9">
        <w:trPr>
          <w:trHeight w:val="286"/>
        </w:trPr>
        <w:tc>
          <w:tcPr>
            <w:tcW w:w="1271" w:type="dxa"/>
            <w:noWrap/>
            <w:tcMar>
              <w:top w:w="15" w:type="dxa"/>
              <w:left w:w="15" w:type="dxa"/>
              <w:bottom w:w="0" w:type="dxa"/>
              <w:right w:w="15" w:type="dxa"/>
            </w:tcMar>
          </w:tcPr>
          <w:p w14:paraId="09257FA7" w14:textId="72BC6FAE" w:rsidR="00805F3B" w:rsidRPr="005B6EFD" w:rsidRDefault="00805F3B" w:rsidP="00805F3B">
            <w:pPr>
              <w:pStyle w:val="TableText"/>
              <w:rPr>
                <w:lang w:val="de-CH"/>
              </w:rPr>
            </w:pPr>
            <w:r w:rsidRPr="005B6EFD">
              <w:rPr>
                <w:lang w:val="de-CH"/>
              </w:rPr>
              <w:t xml:space="preserve">Tramujas da Costa e Silva 2008 </w:t>
            </w:r>
          </w:p>
          <w:p w14:paraId="7E9EDFB0" w14:textId="77777777" w:rsidR="00805F3B" w:rsidRPr="005B6EFD" w:rsidRDefault="00805F3B" w:rsidP="00805F3B">
            <w:pPr>
              <w:pStyle w:val="TableText"/>
            </w:pPr>
            <w:r w:rsidRPr="005B6EFD">
              <w:t>Brazil</w:t>
            </w:r>
          </w:p>
        </w:tc>
        <w:tc>
          <w:tcPr>
            <w:tcW w:w="567" w:type="dxa"/>
            <w:noWrap/>
            <w:tcMar>
              <w:top w:w="15" w:type="dxa"/>
              <w:left w:w="15" w:type="dxa"/>
              <w:bottom w:w="0" w:type="dxa"/>
              <w:right w:w="15" w:type="dxa"/>
            </w:tcMar>
          </w:tcPr>
          <w:p w14:paraId="2FF861B8" w14:textId="77777777" w:rsidR="00805F3B" w:rsidRPr="005B6EFD" w:rsidRDefault="00805F3B" w:rsidP="00805F3B">
            <w:pPr>
              <w:pStyle w:val="TableText"/>
            </w:pPr>
            <w:r w:rsidRPr="005B6EFD">
              <w:t>42</w:t>
            </w:r>
          </w:p>
        </w:tc>
        <w:tc>
          <w:tcPr>
            <w:tcW w:w="992" w:type="dxa"/>
          </w:tcPr>
          <w:p w14:paraId="66C99035" w14:textId="77777777" w:rsidR="00805F3B" w:rsidRPr="005B6EFD" w:rsidRDefault="00805F3B" w:rsidP="00805F3B">
            <w:pPr>
              <w:pStyle w:val="TableText"/>
            </w:pPr>
            <w:r w:rsidRPr="005B6EFD">
              <w:t>SR</w:t>
            </w:r>
          </w:p>
        </w:tc>
        <w:tc>
          <w:tcPr>
            <w:tcW w:w="1276" w:type="dxa"/>
            <w:noWrap/>
            <w:tcMar>
              <w:top w:w="15" w:type="dxa"/>
              <w:left w:w="15" w:type="dxa"/>
              <w:bottom w:w="0" w:type="dxa"/>
              <w:right w:w="15" w:type="dxa"/>
            </w:tcMar>
          </w:tcPr>
          <w:p w14:paraId="5DAE1C37" w14:textId="77777777" w:rsidR="00805F3B" w:rsidRPr="005B6EFD" w:rsidRDefault="00805F3B" w:rsidP="00805F3B">
            <w:pPr>
              <w:pStyle w:val="TableText"/>
            </w:pPr>
            <w:r w:rsidRPr="005B6EFD">
              <w:t>Renal graft recipients</w:t>
            </w:r>
          </w:p>
        </w:tc>
        <w:tc>
          <w:tcPr>
            <w:tcW w:w="868" w:type="dxa"/>
            <w:noWrap/>
            <w:tcMar>
              <w:top w:w="15" w:type="dxa"/>
              <w:left w:w="15" w:type="dxa"/>
              <w:bottom w:w="0" w:type="dxa"/>
              <w:right w:w="15" w:type="dxa"/>
            </w:tcMar>
          </w:tcPr>
          <w:p w14:paraId="7B7D5773" w14:textId="77777777" w:rsidR="00805F3B" w:rsidRPr="005B6EFD" w:rsidRDefault="00805F3B" w:rsidP="00805F3B">
            <w:pPr>
              <w:pStyle w:val="TableText"/>
            </w:pPr>
            <w:r w:rsidRPr="005B6EFD">
              <w:t>-</w:t>
            </w:r>
          </w:p>
        </w:tc>
        <w:tc>
          <w:tcPr>
            <w:tcW w:w="975" w:type="dxa"/>
          </w:tcPr>
          <w:p w14:paraId="1290BF15" w14:textId="77777777" w:rsidR="00805F3B" w:rsidRPr="005B6EFD" w:rsidRDefault="00805F3B" w:rsidP="00805F3B">
            <w:pPr>
              <w:pStyle w:val="TableText"/>
            </w:pPr>
            <w:r w:rsidRPr="005B6EFD">
              <w:t>-</w:t>
            </w:r>
          </w:p>
        </w:tc>
        <w:tc>
          <w:tcPr>
            <w:tcW w:w="850" w:type="dxa"/>
            <w:noWrap/>
            <w:tcMar>
              <w:top w:w="15" w:type="dxa"/>
              <w:left w:w="15" w:type="dxa"/>
              <w:bottom w:w="0" w:type="dxa"/>
              <w:right w:w="15" w:type="dxa"/>
            </w:tcMar>
          </w:tcPr>
          <w:p w14:paraId="55FF361C" w14:textId="77777777" w:rsidR="00805F3B" w:rsidRPr="005B6EFD" w:rsidRDefault="00805F3B" w:rsidP="00805F3B">
            <w:pPr>
              <w:pStyle w:val="TableText"/>
            </w:pPr>
            <w:r w:rsidRPr="005B6EFD">
              <w:t>-</w:t>
            </w:r>
          </w:p>
        </w:tc>
        <w:tc>
          <w:tcPr>
            <w:tcW w:w="1560" w:type="dxa"/>
            <w:noWrap/>
            <w:tcMar>
              <w:top w:w="15" w:type="dxa"/>
              <w:left w:w="15" w:type="dxa"/>
              <w:bottom w:w="0" w:type="dxa"/>
              <w:right w:w="15" w:type="dxa"/>
            </w:tcMar>
          </w:tcPr>
          <w:p w14:paraId="3ACBB3D4" w14:textId="77777777" w:rsidR="00805F3B" w:rsidRPr="005B6EFD" w:rsidRDefault="00805F3B" w:rsidP="00805F3B">
            <w:pPr>
              <w:pStyle w:val="TableText"/>
            </w:pPr>
            <w:r w:rsidRPr="005B6EFD">
              <w:t>-</w:t>
            </w:r>
          </w:p>
        </w:tc>
        <w:tc>
          <w:tcPr>
            <w:tcW w:w="657" w:type="dxa"/>
          </w:tcPr>
          <w:p w14:paraId="33BE95D2" w14:textId="77777777" w:rsidR="00805F3B" w:rsidRPr="005B6EFD" w:rsidRDefault="00805F3B" w:rsidP="00805F3B">
            <w:pPr>
              <w:pStyle w:val="TableText"/>
            </w:pPr>
            <w:r w:rsidRPr="005B6EFD">
              <w:t>HRA</w:t>
            </w:r>
          </w:p>
        </w:tc>
      </w:tr>
      <w:tr w:rsidR="00805F3B" w:rsidRPr="005B6EFD" w14:paraId="0FA4D202" w14:textId="77777777" w:rsidTr="00927CC9">
        <w:trPr>
          <w:trHeight w:val="286"/>
        </w:trPr>
        <w:tc>
          <w:tcPr>
            <w:tcW w:w="1271" w:type="dxa"/>
            <w:noWrap/>
            <w:tcMar>
              <w:top w:w="15" w:type="dxa"/>
              <w:left w:w="15" w:type="dxa"/>
              <w:bottom w:w="0" w:type="dxa"/>
              <w:right w:w="15" w:type="dxa"/>
            </w:tcMar>
          </w:tcPr>
          <w:p w14:paraId="0D7FF039" w14:textId="186B9DD9" w:rsidR="00805F3B" w:rsidRPr="005B6EFD" w:rsidRDefault="00805F3B" w:rsidP="00805F3B">
            <w:pPr>
              <w:pStyle w:val="TableText"/>
            </w:pPr>
            <w:r w:rsidRPr="005B6EFD">
              <w:t xml:space="preserve">Virgilio 2024 </w:t>
            </w:r>
          </w:p>
          <w:p w14:paraId="002F857D" w14:textId="77777777" w:rsidR="00805F3B" w:rsidRPr="005B6EFD" w:rsidRDefault="00805F3B" w:rsidP="00805F3B">
            <w:pPr>
              <w:pStyle w:val="TableText"/>
            </w:pPr>
            <w:r w:rsidRPr="005B6EFD">
              <w:t>Italy</w:t>
            </w:r>
          </w:p>
        </w:tc>
        <w:tc>
          <w:tcPr>
            <w:tcW w:w="567" w:type="dxa"/>
            <w:noWrap/>
            <w:tcMar>
              <w:top w:w="15" w:type="dxa"/>
              <w:left w:w="15" w:type="dxa"/>
              <w:bottom w:w="0" w:type="dxa"/>
              <w:right w:w="15" w:type="dxa"/>
            </w:tcMar>
          </w:tcPr>
          <w:p w14:paraId="3A20CA87" w14:textId="77777777" w:rsidR="00805F3B" w:rsidRPr="005B6EFD" w:rsidRDefault="00805F3B" w:rsidP="00805F3B">
            <w:pPr>
              <w:pStyle w:val="TableText"/>
            </w:pPr>
            <w:r w:rsidRPr="005B6EFD">
              <w:t>50</w:t>
            </w:r>
          </w:p>
        </w:tc>
        <w:tc>
          <w:tcPr>
            <w:tcW w:w="992" w:type="dxa"/>
          </w:tcPr>
          <w:p w14:paraId="170666C7" w14:textId="77777777" w:rsidR="00805F3B" w:rsidRPr="005B6EFD" w:rsidRDefault="00805F3B" w:rsidP="00805F3B">
            <w:pPr>
              <w:pStyle w:val="TableText"/>
            </w:pPr>
            <w:r w:rsidRPr="005B6EFD">
              <w:t>SR</w:t>
            </w:r>
          </w:p>
        </w:tc>
        <w:tc>
          <w:tcPr>
            <w:tcW w:w="1276" w:type="dxa"/>
            <w:noWrap/>
            <w:tcMar>
              <w:top w:w="15" w:type="dxa"/>
              <w:left w:w="15" w:type="dxa"/>
              <w:bottom w:w="0" w:type="dxa"/>
              <w:right w:w="15" w:type="dxa"/>
            </w:tcMar>
          </w:tcPr>
          <w:p w14:paraId="6BA197F6" w14:textId="77777777" w:rsidR="00805F3B" w:rsidRPr="005B6EFD" w:rsidRDefault="00805F3B" w:rsidP="00805F3B">
            <w:pPr>
              <w:pStyle w:val="TableText"/>
            </w:pPr>
            <w:r w:rsidRPr="005B6EFD">
              <w:t>MSM not LWH§</w:t>
            </w:r>
          </w:p>
        </w:tc>
        <w:tc>
          <w:tcPr>
            <w:tcW w:w="868" w:type="dxa"/>
            <w:noWrap/>
            <w:tcMar>
              <w:top w:w="15" w:type="dxa"/>
              <w:left w:w="15" w:type="dxa"/>
              <w:bottom w:w="0" w:type="dxa"/>
              <w:right w:w="15" w:type="dxa"/>
            </w:tcMar>
          </w:tcPr>
          <w:p w14:paraId="314FB6FF" w14:textId="77777777" w:rsidR="00805F3B" w:rsidRPr="005B6EFD" w:rsidRDefault="00805F3B" w:rsidP="00805F3B">
            <w:pPr>
              <w:pStyle w:val="TableText"/>
            </w:pPr>
            <w:r w:rsidRPr="005B6EFD">
              <w:t>LBC</w:t>
            </w:r>
          </w:p>
        </w:tc>
        <w:tc>
          <w:tcPr>
            <w:tcW w:w="975" w:type="dxa"/>
          </w:tcPr>
          <w:p w14:paraId="5A2C2D6D" w14:textId="77777777" w:rsidR="00805F3B" w:rsidRPr="005B6EFD" w:rsidRDefault="00805F3B" w:rsidP="00805F3B">
            <w:pPr>
              <w:pStyle w:val="TableText"/>
            </w:pPr>
            <w:r w:rsidRPr="005B6EFD">
              <w:t>-†</w:t>
            </w:r>
          </w:p>
        </w:tc>
        <w:tc>
          <w:tcPr>
            <w:tcW w:w="850" w:type="dxa"/>
            <w:noWrap/>
            <w:tcMar>
              <w:top w:w="15" w:type="dxa"/>
              <w:left w:w="15" w:type="dxa"/>
              <w:bottom w:w="0" w:type="dxa"/>
              <w:right w:w="15" w:type="dxa"/>
            </w:tcMar>
          </w:tcPr>
          <w:p w14:paraId="6BD791CD" w14:textId="77777777" w:rsidR="00805F3B" w:rsidRPr="005B6EFD" w:rsidRDefault="00805F3B" w:rsidP="00805F3B">
            <w:pPr>
              <w:pStyle w:val="TableText"/>
            </w:pPr>
            <w:r w:rsidRPr="005B6EFD">
              <w:t>Cepheid Xpert®HPV</w:t>
            </w:r>
          </w:p>
        </w:tc>
        <w:tc>
          <w:tcPr>
            <w:tcW w:w="1560" w:type="dxa"/>
            <w:noWrap/>
            <w:tcMar>
              <w:top w:w="15" w:type="dxa"/>
              <w:left w:w="15" w:type="dxa"/>
              <w:bottom w:w="0" w:type="dxa"/>
              <w:right w:w="15" w:type="dxa"/>
            </w:tcMar>
          </w:tcPr>
          <w:p w14:paraId="48015232" w14:textId="323AD9F8" w:rsidR="00805F3B" w:rsidRPr="005B6EFD" w:rsidRDefault="001D58BA" w:rsidP="00805F3B">
            <w:pPr>
              <w:pStyle w:val="TableText"/>
            </w:pPr>
            <w:r w:rsidRPr="005B6EFD">
              <w:t xml:space="preserve">Expanded </w:t>
            </w:r>
            <w:r w:rsidR="00805F3B" w:rsidRPr="005B6EFD">
              <w:t>– 14 genotypes</w:t>
            </w:r>
          </w:p>
        </w:tc>
        <w:tc>
          <w:tcPr>
            <w:tcW w:w="657" w:type="dxa"/>
          </w:tcPr>
          <w:p w14:paraId="75BB1137" w14:textId="77777777" w:rsidR="00805F3B" w:rsidRPr="005B6EFD" w:rsidRDefault="00805F3B" w:rsidP="00805F3B">
            <w:pPr>
              <w:pStyle w:val="TableText"/>
            </w:pPr>
            <w:r w:rsidRPr="005B6EFD">
              <w:t>-</w:t>
            </w:r>
          </w:p>
        </w:tc>
      </w:tr>
      <w:tr w:rsidR="00805F3B" w:rsidRPr="005B6EFD" w14:paraId="271E6BE7" w14:textId="77777777" w:rsidTr="00927CC9">
        <w:trPr>
          <w:trHeight w:val="286"/>
        </w:trPr>
        <w:tc>
          <w:tcPr>
            <w:tcW w:w="1271" w:type="dxa"/>
            <w:noWrap/>
            <w:tcMar>
              <w:top w:w="15" w:type="dxa"/>
              <w:left w:w="15" w:type="dxa"/>
              <w:bottom w:w="0" w:type="dxa"/>
              <w:right w:w="15" w:type="dxa"/>
            </w:tcMar>
            <w:hideMark/>
          </w:tcPr>
          <w:p w14:paraId="53FF5526" w14:textId="53C171F6" w:rsidR="00805F3B" w:rsidRPr="005B6EFD" w:rsidRDefault="00805F3B" w:rsidP="00805F3B">
            <w:pPr>
              <w:pStyle w:val="TableText"/>
            </w:pPr>
            <w:r w:rsidRPr="005B6EFD">
              <w:t xml:space="preserve">Wentzensen 2012 </w:t>
            </w:r>
          </w:p>
          <w:p w14:paraId="05728034"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hideMark/>
          </w:tcPr>
          <w:p w14:paraId="14AD05DD" w14:textId="77777777" w:rsidR="00805F3B" w:rsidRPr="005B6EFD" w:rsidRDefault="00805F3B" w:rsidP="00805F3B">
            <w:pPr>
              <w:pStyle w:val="TableText"/>
            </w:pPr>
            <w:r w:rsidRPr="005B6EFD">
              <w:t>363</w:t>
            </w:r>
          </w:p>
        </w:tc>
        <w:tc>
          <w:tcPr>
            <w:tcW w:w="992" w:type="dxa"/>
          </w:tcPr>
          <w:p w14:paraId="4CC6A0E3"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hideMark/>
          </w:tcPr>
          <w:p w14:paraId="7B1707BE" w14:textId="77777777" w:rsidR="00805F3B" w:rsidRPr="005B6EFD" w:rsidRDefault="00805F3B" w:rsidP="00805F3B">
            <w:pPr>
              <w:pStyle w:val="TableText"/>
            </w:pPr>
            <w:r w:rsidRPr="005B6EFD">
              <w:t>MSM LWH</w:t>
            </w:r>
          </w:p>
        </w:tc>
        <w:tc>
          <w:tcPr>
            <w:tcW w:w="868" w:type="dxa"/>
            <w:noWrap/>
            <w:tcMar>
              <w:top w:w="15" w:type="dxa"/>
              <w:left w:w="15" w:type="dxa"/>
              <w:bottom w:w="0" w:type="dxa"/>
              <w:right w:w="15" w:type="dxa"/>
            </w:tcMar>
            <w:hideMark/>
          </w:tcPr>
          <w:p w14:paraId="3D90F7B7" w14:textId="77777777" w:rsidR="00805F3B" w:rsidRPr="005B6EFD" w:rsidRDefault="00805F3B" w:rsidP="00805F3B">
            <w:pPr>
              <w:pStyle w:val="TableText"/>
            </w:pPr>
            <w:r w:rsidRPr="005B6EFD">
              <w:t>LBC</w:t>
            </w:r>
          </w:p>
        </w:tc>
        <w:tc>
          <w:tcPr>
            <w:tcW w:w="975" w:type="dxa"/>
          </w:tcPr>
          <w:p w14:paraId="7D7BEC56" w14:textId="77777777" w:rsidR="00805F3B" w:rsidRPr="005B6EFD" w:rsidRDefault="00805F3B" w:rsidP="00805F3B">
            <w:pPr>
              <w:pStyle w:val="TableText"/>
            </w:pPr>
            <w:r w:rsidRPr="005B6EFD">
              <w:t>ASC-H+; HSIL+</w:t>
            </w:r>
          </w:p>
        </w:tc>
        <w:tc>
          <w:tcPr>
            <w:tcW w:w="850" w:type="dxa"/>
            <w:noWrap/>
            <w:tcMar>
              <w:top w:w="15" w:type="dxa"/>
              <w:left w:w="15" w:type="dxa"/>
              <w:bottom w:w="0" w:type="dxa"/>
              <w:right w:w="15" w:type="dxa"/>
            </w:tcMar>
            <w:hideMark/>
          </w:tcPr>
          <w:p w14:paraId="16269CAD" w14:textId="77777777" w:rsidR="00805F3B" w:rsidRPr="005B6EFD" w:rsidRDefault="00805F3B" w:rsidP="00805F3B">
            <w:pPr>
              <w:pStyle w:val="TableText"/>
            </w:pPr>
            <w:r w:rsidRPr="005B6EFD">
              <w:t>Cobas 4800 and Linear Array</w:t>
            </w:r>
          </w:p>
        </w:tc>
        <w:tc>
          <w:tcPr>
            <w:tcW w:w="1560" w:type="dxa"/>
            <w:noWrap/>
            <w:tcMar>
              <w:top w:w="15" w:type="dxa"/>
              <w:left w:w="15" w:type="dxa"/>
              <w:bottom w:w="0" w:type="dxa"/>
              <w:right w:w="15" w:type="dxa"/>
            </w:tcMar>
            <w:hideMark/>
          </w:tcPr>
          <w:p w14:paraId="62554EDF" w14:textId="16C8DD95" w:rsidR="00805F3B" w:rsidRPr="005B6EFD" w:rsidRDefault="00CD3BCF" w:rsidP="00805F3B">
            <w:pPr>
              <w:pStyle w:val="TableText"/>
            </w:pPr>
            <w:r w:rsidRPr="005B6EFD">
              <w:t>Exapnded</w:t>
            </w:r>
            <w:r w:rsidR="00805F3B" w:rsidRPr="005B6EFD">
              <w:t xml:space="preserve"> – 14 genotypes</w:t>
            </w:r>
          </w:p>
          <w:p w14:paraId="7DBF996C" w14:textId="77777777" w:rsidR="00805F3B" w:rsidRPr="005B6EFD" w:rsidRDefault="00805F3B" w:rsidP="00805F3B">
            <w:pPr>
              <w:pStyle w:val="TableText"/>
            </w:pPr>
            <w:r w:rsidRPr="005B6EFD">
              <w:t>Partial – HPV16/18</w:t>
            </w:r>
          </w:p>
        </w:tc>
        <w:tc>
          <w:tcPr>
            <w:tcW w:w="657" w:type="dxa"/>
          </w:tcPr>
          <w:p w14:paraId="3A6DD153" w14:textId="77777777" w:rsidR="00805F3B" w:rsidRPr="005B6EFD" w:rsidRDefault="00805F3B" w:rsidP="00805F3B">
            <w:pPr>
              <w:pStyle w:val="TableText"/>
            </w:pPr>
            <w:r w:rsidRPr="005B6EFD">
              <w:t>-</w:t>
            </w:r>
          </w:p>
        </w:tc>
      </w:tr>
      <w:tr w:rsidR="00805F3B" w:rsidRPr="005B6EFD" w14:paraId="1E32CD5F" w14:textId="77777777" w:rsidTr="00927CC9">
        <w:trPr>
          <w:trHeight w:val="286"/>
        </w:trPr>
        <w:tc>
          <w:tcPr>
            <w:tcW w:w="1271" w:type="dxa"/>
            <w:noWrap/>
            <w:tcMar>
              <w:top w:w="15" w:type="dxa"/>
              <w:left w:w="15" w:type="dxa"/>
              <w:bottom w:w="0" w:type="dxa"/>
              <w:right w:w="15" w:type="dxa"/>
            </w:tcMar>
          </w:tcPr>
          <w:p w14:paraId="16EC7DE1" w14:textId="6D1E2064" w:rsidR="00805F3B" w:rsidRPr="005B6EFD" w:rsidRDefault="00805F3B" w:rsidP="00805F3B">
            <w:pPr>
              <w:pStyle w:val="TableText"/>
            </w:pPr>
            <w:r w:rsidRPr="005B6EFD">
              <w:t xml:space="preserve">Wilkin 2013 </w:t>
            </w:r>
          </w:p>
          <w:p w14:paraId="09A5DE8F" w14:textId="77777777" w:rsidR="00805F3B" w:rsidRPr="005B6EFD" w:rsidRDefault="00805F3B" w:rsidP="00805F3B">
            <w:pPr>
              <w:pStyle w:val="TableText"/>
            </w:pPr>
            <w:r w:rsidRPr="005B6EFD">
              <w:t>USA</w:t>
            </w:r>
          </w:p>
        </w:tc>
        <w:tc>
          <w:tcPr>
            <w:tcW w:w="567" w:type="dxa"/>
            <w:noWrap/>
            <w:tcMar>
              <w:top w:w="15" w:type="dxa"/>
              <w:left w:w="15" w:type="dxa"/>
              <w:bottom w:w="0" w:type="dxa"/>
              <w:right w:w="15" w:type="dxa"/>
            </w:tcMar>
          </w:tcPr>
          <w:p w14:paraId="3B57C1CE" w14:textId="77777777" w:rsidR="00805F3B" w:rsidRPr="005B6EFD" w:rsidRDefault="00805F3B" w:rsidP="00805F3B">
            <w:pPr>
              <w:pStyle w:val="TableText"/>
            </w:pPr>
            <w:r w:rsidRPr="005B6EFD">
              <w:t>235</w:t>
            </w:r>
          </w:p>
        </w:tc>
        <w:tc>
          <w:tcPr>
            <w:tcW w:w="992" w:type="dxa"/>
          </w:tcPr>
          <w:p w14:paraId="30B2DBF8" w14:textId="77777777" w:rsidR="00805F3B" w:rsidRPr="005B6EFD" w:rsidRDefault="00805F3B" w:rsidP="00805F3B">
            <w:pPr>
              <w:pStyle w:val="TableText"/>
            </w:pPr>
            <w:r w:rsidRPr="005B6EFD">
              <w:t>Clarke 2022</w:t>
            </w:r>
          </w:p>
        </w:tc>
        <w:tc>
          <w:tcPr>
            <w:tcW w:w="1276" w:type="dxa"/>
            <w:noWrap/>
            <w:tcMar>
              <w:top w:w="15" w:type="dxa"/>
              <w:left w:w="15" w:type="dxa"/>
              <w:bottom w:w="0" w:type="dxa"/>
              <w:right w:w="15" w:type="dxa"/>
            </w:tcMar>
          </w:tcPr>
          <w:p w14:paraId="58AD94A8" w14:textId="77777777" w:rsidR="00805F3B" w:rsidRPr="005B6EFD" w:rsidRDefault="00805F3B" w:rsidP="00805F3B">
            <w:pPr>
              <w:pStyle w:val="TableText"/>
            </w:pPr>
            <w:r w:rsidRPr="005B6EFD">
              <w:t>PLWH</w:t>
            </w:r>
          </w:p>
        </w:tc>
        <w:tc>
          <w:tcPr>
            <w:tcW w:w="868" w:type="dxa"/>
            <w:noWrap/>
            <w:tcMar>
              <w:top w:w="15" w:type="dxa"/>
              <w:left w:w="15" w:type="dxa"/>
              <w:bottom w:w="0" w:type="dxa"/>
              <w:right w:w="15" w:type="dxa"/>
            </w:tcMar>
          </w:tcPr>
          <w:p w14:paraId="162CC986" w14:textId="77777777" w:rsidR="00805F3B" w:rsidRPr="005B6EFD" w:rsidRDefault="00805F3B" w:rsidP="00805F3B">
            <w:pPr>
              <w:pStyle w:val="TableText"/>
            </w:pPr>
            <w:r w:rsidRPr="005B6EFD">
              <w:t>LBC</w:t>
            </w:r>
          </w:p>
        </w:tc>
        <w:tc>
          <w:tcPr>
            <w:tcW w:w="975" w:type="dxa"/>
          </w:tcPr>
          <w:p w14:paraId="4F3BE103" w14:textId="77777777" w:rsidR="00805F3B" w:rsidRPr="005B6EFD" w:rsidRDefault="00805F3B" w:rsidP="00805F3B">
            <w:pPr>
              <w:pStyle w:val="TableText"/>
            </w:pPr>
            <w:r w:rsidRPr="005B6EFD">
              <w:t>-†</w:t>
            </w:r>
          </w:p>
        </w:tc>
        <w:tc>
          <w:tcPr>
            <w:tcW w:w="850" w:type="dxa"/>
            <w:noWrap/>
            <w:tcMar>
              <w:top w:w="15" w:type="dxa"/>
              <w:left w:w="15" w:type="dxa"/>
              <w:bottom w:w="0" w:type="dxa"/>
              <w:right w:w="15" w:type="dxa"/>
            </w:tcMar>
          </w:tcPr>
          <w:p w14:paraId="473406EE" w14:textId="77777777" w:rsidR="00805F3B" w:rsidRPr="005B6EFD" w:rsidRDefault="00805F3B" w:rsidP="00805F3B">
            <w:pPr>
              <w:pStyle w:val="TableText"/>
            </w:pPr>
            <w:r w:rsidRPr="005B6EFD">
              <w:t>PCR¶</w:t>
            </w:r>
          </w:p>
        </w:tc>
        <w:tc>
          <w:tcPr>
            <w:tcW w:w="1560" w:type="dxa"/>
            <w:noWrap/>
            <w:tcMar>
              <w:top w:w="15" w:type="dxa"/>
              <w:left w:w="15" w:type="dxa"/>
              <w:bottom w:w="0" w:type="dxa"/>
              <w:right w:w="15" w:type="dxa"/>
            </w:tcMar>
          </w:tcPr>
          <w:p w14:paraId="31FAC64F" w14:textId="77777777" w:rsidR="00805F3B" w:rsidRPr="005B6EFD" w:rsidRDefault="00805F3B" w:rsidP="00805F3B">
            <w:pPr>
              <w:pStyle w:val="TableText"/>
            </w:pPr>
            <w:r w:rsidRPr="005B6EFD">
              <w:t>HPV16</w:t>
            </w:r>
          </w:p>
        </w:tc>
        <w:tc>
          <w:tcPr>
            <w:tcW w:w="657" w:type="dxa"/>
          </w:tcPr>
          <w:p w14:paraId="7C96831C" w14:textId="77777777" w:rsidR="00805F3B" w:rsidRPr="005B6EFD" w:rsidRDefault="00805F3B" w:rsidP="00805F3B">
            <w:pPr>
              <w:pStyle w:val="TableText"/>
            </w:pPr>
            <w:r w:rsidRPr="005B6EFD">
              <w:t>-</w:t>
            </w:r>
          </w:p>
        </w:tc>
      </w:tr>
    </w:tbl>
    <w:p w14:paraId="4F4550F0" w14:textId="60B01290" w:rsidR="00B11CCF" w:rsidRPr="005B6EFD" w:rsidRDefault="00B11CCF" w:rsidP="00B11CCF">
      <w:pPr>
        <w:pStyle w:val="TableFigureFooter"/>
      </w:pPr>
      <w:r w:rsidRPr="005B6EFD">
        <w:t>Source: Study reports; Clarke 2022; Dias Gonçalves Lima 2019</w:t>
      </w:r>
      <w:bookmarkStart w:id="90" w:name="_Ref212204635"/>
      <w:r w:rsidR="00FA321A" w:rsidRPr="005B6EFD">
        <w:rPr>
          <w:rStyle w:val="FootnoteReference"/>
        </w:rPr>
        <w:footnoteReference w:id="42"/>
      </w:r>
      <w:bookmarkEnd w:id="90"/>
    </w:p>
    <w:p w14:paraId="313ED62A" w14:textId="77777777" w:rsidR="00B11CCF" w:rsidRPr="005B6EFD" w:rsidRDefault="00B11CCF" w:rsidP="00B11CCF">
      <w:pPr>
        <w:pStyle w:val="TableFigureFooter"/>
      </w:pPr>
      <w:r w:rsidRPr="005B6EFD">
        <w:t>Notes: (a) Swanson 2021 was included in Clarke’s 2022 review, however only presented aggregated results for the sample which included a cohort of 31% Men, 23% Receptive anal sex, 16% PLWH, 11% SOTR; this was not deemed to have enough crossover with PICO-specified subpopulations of interest.</w:t>
      </w:r>
    </w:p>
    <w:p w14:paraId="52AACDF7" w14:textId="77777777" w:rsidR="00B11CCF" w:rsidRPr="005B6EFD" w:rsidRDefault="00B11CCF" w:rsidP="00B11CCF">
      <w:pPr>
        <w:pStyle w:val="TableFigureFooter"/>
      </w:pPr>
      <w:r w:rsidRPr="005B6EFD">
        <w:t xml:space="preserve">*Any eligible studies identified in the supplemental search were extracted per systematic review processes (post September 2021 publish date of Clarke et al. 2022). Study information from studies from Clarke 2022 and Dias Gonçalves Lima 2019 was inputted directly from the original studies where possible. </w:t>
      </w:r>
    </w:p>
    <w:p w14:paraId="7DAC6C38" w14:textId="4D5110F6" w:rsidR="00B11CCF" w:rsidRPr="005B6EFD" w:rsidRDefault="00B11CCF" w:rsidP="00B11CCF">
      <w:pPr>
        <w:pStyle w:val="TableFigureFooter"/>
      </w:pPr>
      <w:r w:rsidRPr="005B6EFD">
        <w:t xml:space="preserve">†Only presented results for “abnormal” cytology, which included </w:t>
      </w:r>
      <w:r w:rsidR="0083083B" w:rsidRPr="005B6EFD">
        <w:t>ASC-US</w:t>
      </w:r>
      <w:r w:rsidRPr="005B6EFD">
        <w:t>. Raw data not provided.</w:t>
      </w:r>
    </w:p>
    <w:p w14:paraId="5AC0AB56" w14:textId="77777777" w:rsidR="00B11CCF" w:rsidRPr="005B6EFD" w:rsidRDefault="00B11CCF" w:rsidP="00B11CCF">
      <w:pPr>
        <w:pStyle w:val="TableFigureFooter"/>
      </w:pPr>
      <w:r w:rsidRPr="005B6EFD">
        <w:t>‡Results not extractable</w:t>
      </w:r>
    </w:p>
    <w:p w14:paraId="2C79D9FC" w14:textId="77777777" w:rsidR="00B11CCF" w:rsidRPr="005B6EFD" w:rsidRDefault="00B11CCF" w:rsidP="00B11CCF">
      <w:pPr>
        <w:pStyle w:val="TableFigureFooter"/>
      </w:pPr>
      <w:r w:rsidRPr="005B6EFD">
        <w:t>§Presented results for a sample of 80% MSM, 87% not LWH; therefore, included in subpopulation MSM and TW not living with HIV age ≥45 years</w:t>
      </w:r>
    </w:p>
    <w:p w14:paraId="59AC66EC" w14:textId="77777777" w:rsidR="00B11CCF" w:rsidRPr="005B6EFD" w:rsidRDefault="00B11CCF" w:rsidP="00B11CCF">
      <w:pPr>
        <w:pStyle w:val="TableFigureFooter"/>
      </w:pPr>
      <w:r w:rsidRPr="005B6EFD">
        <w:t>¶Not included in Clarke 2022; identified when rechecking results.</w:t>
      </w:r>
    </w:p>
    <w:p w14:paraId="37B2691C" w14:textId="0654A9C3" w:rsidR="00B11CCF" w:rsidRPr="005B6EFD" w:rsidRDefault="00B11CCF" w:rsidP="00B11CCF">
      <w:pPr>
        <w:pStyle w:val="TableFigureFooter"/>
      </w:pPr>
      <w:r w:rsidRPr="005B6EFD">
        <w:t xml:space="preserve">Abbreviations: </w:t>
      </w:r>
      <w:r w:rsidR="006D782A" w:rsidRPr="005B6EFD">
        <w:t xml:space="preserve">ASC-H = atypical squamous cells, cannot exclude high-grade squamous intraepithelial lesion; </w:t>
      </w:r>
      <w:r w:rsidRPr="005B6EFD">
        <w:t xml:space="preserve">GBM = gay and bisexual men; </w:t>
      </w:r>
      <w:r w:rsidR="006D782A" w:rsidRPr="005B6EFD">
        <w:t xml:space="preserve">HC2 = HC2 HPV DNA Test; </w:t>
      </w:r>
      <w:r w:rsidRPr="005B6EFD">
        <w:t>HIV = human immunodeficiency virus</w:t>
      </w:r>
      <w:r w:rsidR="006D782A" w:rsidRPr="005B6EFD">
        <w:t>;</w:t>
      </w:r>
      <w:r w:rsidRPr="005B6EFD">
        <w:t xml:space="preserve"> HPV = human papillomavirus</w:t>
      </w:r>
      <w:r w:rsidR="006D782A" w:rsidRPr="005B6EFD">
        <w:t>; HSIL = high-grade squamous intraepithelial lesion;</w:t>
      </w:r>
      <w:r w:rsidRPr="005B6EFD">
        <w:t xml:space="preserve"> LBC = liquid-based cytology, LGTD = lower genital tract dysplasia, LWH = living with HIV, MSM = men who have sex with men, </w:t>
      </w:r>
      <w:r w:rsidR="0039269E" w:rsidRPr="005B6EFD">
        <w:t xml:space="preserve">PCR = polymerase chain reaction, </w:t>
      </w:r>
      <w:r w:rsidRPr="005B6EFD">
        <w:t xml:space="preserve">PLWH = people living with HIV, SR = systematic review conducted as part of </w:t>
      </w:r>
      <w:r w:rsidR="006D782A" w:rsidRPr="005B6EFD">
        <w:t>evaluation.</w:t>
      </w:r>
    </w:p>
    <w:p w14:paraId="667B276B" w14:textId="77777777" w:rsidR="00805F3B" w:rsidRPr="005B6EFD" w:rsidRDefault="00805F3B" w:rsidP="00805F3B">
      <w:pPr>
        <w:pStyle w:val="Heading5"/>
      </w:pPr>
      <w:r w:rsidRPr="005B6EFD">
        <w:t>Relevant ongoing trials</w:t>
      </w:r>
    </w:p>
    <w:p w14:paraId="1DA41A60" w14:textId="0F2400C5" w:rsidR="00805F3B" w:rsidRPr="005B6EFD" w:rsidRDefault="00B43A39" w:rsidP="00805F3B">
      <w:r w:rsidRPr="005B6EFD">
        <w:t>T</w:t>
      </w:r>
      <w:r w:rsidR="00805F3B" w:rsidRPr="005B6EFD">
        <w:t>here are two ongoing trials evaluating testing for anal cancer precursors (anal HPV and cytology testing) in women with a history of lower genital tract HSIL and cancer (NCT05217940</w:t>
      </w:r>
      <w:bookmarkStart w:id="91" w:name="_Ref203393687"/>
      <w:r w:rsidR="00805F3B" w:rsidRPr="005B6EFD">
        <w:rPr>
          <w:rStyle w:val="FootnoteReference"/>
        </w:rPr>
        <w:footnoteReference w:id="43"/>
      </w:r>
      <w:bookmarkEnd w:id="91"/>
      <w:r w:rsidR="00805F3B" w:rsidRPr="005B6EFD">
        <w:t>: estimated completion January 2027; NCT05566106</w:t>
      </w:r>
      <w:r w:rsidR="00805F3B" w:rsidRPr="005B6EFD">
        <w:rPr>
          <w:rStyle w:val="FootnoteReference"/>
        </w:rPr>
        <w:footnoteReference w:id="44"/>
      </w:r>
      <w:r w:rsidR="00805F3B" w:rsidRPr="005B6EFD">
        <w:t xml:space="preserve">; estimated completion date December 2032). This would provide evidence for both (1) people with previous vulval SCC/HSIL (HPV associated), testing commencing within 1 year of diagnosis, and (2) people with </w:t>
      </w:r>
      <w:r w:rsidR="006F6373" w:rsidRPr="005B6EFD">
        <w:t xml:space="preserve">history of </w:t>
      </w:r>
      <w:r w:rsidR="00805F3B" w:rsidRPr="005B6EFD">
        <w:t>cervical/vaginal cancer or precursor lesions (population added by PASC)</w:t>
      </w:r>
      <w:r w:rsidR="0078048C" w:rsidRPr="005B6EFD">
        <w:t xml:space="preserve"> – </w:t>
      </w:r>
      <w:r w:rsidR="00DC4C6A" w:rsidRPr="005B6EFD">
        <w:t>approximately</w:t>
      </w:r>
      <w:r w:rsidR="0078048C" w:rsidRPr="005B6EFD">
        <w:t xml:space="preserve"> </w:t>
      </w:r>
      <w:r w:rsidRPr="005B6EFD">
        <w:t>9</w:t>
      </w:r>
      <w:r w:rsidR="0078048C" w:rsidRPr="005B6EFD">
        <w:t>% of the total PICO population</w:t>
      </w:r>
      <w:r w:rsidR="00805F3B" w:rsidRPr="005B6EFD">
        <w:t>. There is currently no evidence on the test accuracy of the triaged testing algorithm or HPV testing alone for these subpopulations.</w:t>
      </w:r>
    </w:p>
    <w:p w14:paraId="3B949AEF" w14:textId="72852F46" w:rsidR="00805F3B" w:rsidRPr="005B6EFD" w:rsidRDefault="00805F3B" w:rsidP="00805F3B">
      <w:r w:rsidRPr="005B6EFD">
        <w:lastRenderedPageBreak/>
        <w:t>An additional ongoing study (NCT05074264</w:t>
      </w:r>
      <w:r w:rsidRPr="005B6EFD">
        <w:rPr>
          <w:rStyle w:val="FootnoteReference"/>
        </w:rPr>
        <w:footnoteReference w:id="45"/>
      </w:r>
      <w:r w:rsidRPr="005B6EFD">
        <w:t xml:space="preserve">; estimated completion date December 2027) of MSM, MSW and women LWH (age ≥21 years) in Mexico and Puerto Rico </w:t>
      </w:r>
      <w:r w:rsidR="002E5AD7" w:rsidRPr="005B6EFD">
        <w:t xml:space="preserve">may examine the </w:t>
      </w:r>
      <w:r w:rsidRPr="005B6EFD">
        <w:t>triaged testing strategy. This is part of evaluation of the optimal combination of hrHPV testing, ex</w:t>
      </w:r>
      <w:r w:rsidR="00737C2C" w:rsidRPr="005B6EFD">
        <w:t>pan</w:t>
      </w:r>
      <w:r w:rsidRPr="005B6EFD">
        <w:t xml:space="preserve">ded hrHPV genotyping, cytology, </w:t>
      </w:r>
      <w:r w:rsidR="00594159" w:rsidRPr="005B6EFD">
        <w:t xml:space="preserve">and </w:t>
      </w:r>
      <w:r w:rsidRPr="005B6EFD">
        <w:t>progression markers protein E6 and S5 methylation score, to identify anal HSIL or cancer.</w:t>
      </w:r>
    </w:p>
    <w:p w14:paraId="177AA26D" w14:textId="528F591A" w:rsidR="00805F3B" w:rsidRPr="005B6EFD" w:rsidRDefault="00805F3B" w:rsidP="00805F3B">
      <w:r w:rsidRPr="005B6EFD">
        <w:t xml:space="preserve">A Multiphase Optimization Strategy Trial (MOST) is also underway in Thailand to evaluate optimal anal HSIL screening methods in HIV-positive MSM/TW aged ≥30 </w:t>
      </w:r>
      <w:r w:rsidR="0078048C" w:rsidRPr="005B6EFD">
        <w:t xml:space="preserve">years </w:t>
      </w:r>
      <w:r w:rsidRPr="005B6EFD">
        <w:t>and HIV-negative MSM/TW aged ≥40</w:t>
      </w:r>
      <w:r w:rsidR="0078048C" w:rsidRPr="005B6EFD">
        <w:t xml:space="preserve"> years</w:t>
      </w:r>
      <w:r w:rsidRPr="005B6EFD">
        <w:t xml:space="preserve"> (NCT05531799</w:t>
      </w:r>
      <w:r w:rsidRPr="005B6EFD">
        <w:rPr>
          <w:rStyle w:val="FootnoteReference"/>
        </w:rPr>
        <w:footnoteReference w:id="46"/>
      </w:r>
      <w:r w:rsidRPr="005B6EFD">
        <w:t>; estimated completion December 2029). However, this evidence is expected to be superseded by Jin 2025</w:t>
      </w:r>
      <w:r w:rsidR="008A5D8D" w:rsidRPr="005B6EFD">
        <w:rPr>
          <w:vertAlign w:val="superscript"/>
        </w:rPr>
        <w:fldChar w:fldCharType="begin"/>
      </w:r>
      <w:r w:rsidR="008A5D8D" w:rsidRPr="005B6EFD">
        <w:rPr>
          <w:vertAlign w:val="superscript"/>
        </w:rPr>
        <w:instrText xml:space="preserve"> NOTEREF _Ref212202720 \h  \* MERGEFORMAT </w:instrText>
      </w:r>
      <w:r w:rsidR="008A5D8D" w:rsidRPr="005B6EFD">
        <w:rPr>
          <w:vertAlign w:val="superscript"/>
        </w:rPr>
      </w:r>
      <w:r w:rsidR="008A5D8D" w:rsidRPr="005B6EFD">
        <w:rPr>
          <w:vertAlign w:val="superscript"/>
        </w:rPr>
        <w:fldChar w:fldCharType="separate"/>
      </w:r>
      <w:r w:rsidR="00FC322E">
        <w:rPr>
          <w:vertAlign w:val="superscript"/>
        </w:rPr>
        <w:t>13</w:t>
      </w:r>
      <w:r w:rsidR="008A5D8D" w:rsidRPr="005B6EFD">
        <w:rPr>
          <w:vertAlign w:val="superscript"/>
        </w:rPr>
        <w:fldChar w:fldCharType="end"/>
      </w:r>
      <w:r w:rsidRPr="005B6EFD">
        <w:t>, which focuses on the comparable Australian population and employs the triaged testing algorithm which is not used in the Thai trial.</w:t>
      </w:r>
    </w:p>
    <w:p w14:paraId="3044E5F4" w14:textId="65D49AA7" w:rsidR="00B43A39" w:rsidRPr="005B6EFD" w:rsidRDefault="00B43A39" w:rsidP="00805F3B">
      <w:r w:rsidRPr="005B6EFD">
        <w:t>For all ongoing studies, it is unclear if the exact PICO-specified testing algorithm will be used (i.e., with the same thresholds for triage to cytology or diagnostic HRA).</w:t>
      </w:r>
    </w:p>
    <w:p w14:paraId="489093B6" w14:textId="426C5649" w:rsidR="00040E56" w:rsidRPr="005B6EFD" w:rsidRDefault="00040E56" w:rsidP="00756316">
      <w:pPr>
        <w:pStyle w:val="Heading5"/>
      </w:pPr>
      <w:r w:rsidRPr="005B6EFD">
        <w:t>Testing intervals</w:t>
      </w:r>
    </w:p>
    <w:p w14:paraId="48842D01" w14:textId="4138C7B5" w:rsidR="00AB52E9" w:rsidRPr="005B6EFD" w:rsidRDefault="00510B48" w:rsidP="00AB52E9">
      <w:r w:rsidRPr="005B6EFD">
        <w:t xml:space="preserve">There was no evidence </w:t>
      </w:r>
      <w:r w:rsidR="0078048C" w:rsidRPr="005B6EFD">
        <w:t>evaluating</w:t>
      </w:r>
      <w:r w:rsidRPr="005B6EFD">
        <w:t xml:space="preserve"> the proposed </w:t>
      </w:r>
      <w:r w:rsidR="0078048C" w:rsidRPr="005B6EFD">
        <w:t xml:space="preserve">testing and follow-up </w:t>
      </w:r>
      <w:r w:rsidRPr="005B6EFD">
        <w:t xml:space="preserve">intervals </w:t>
      </w:r>
      <w:r w:rsidR="0078048C" w:rsidRPr="005B6EFD">
        <w:t>in the triaged testing strategy</w:t>
      </w:r>
      <w:r w:rsidRPr="005B6EFD">
        <w:t xml:space="preserve">. The application </w:t>
      </w:r>
      <w:r w:rsidR="0078048C" w:rsidRPr="005B6EFD">
        <w:t>suggested</w:t>
      </w:r>
      <w:r w:rsidRPr="005B6EFD">
        <w:t xml:space="preserve"> </w:t>
      </w:r>
      <w:r w:rsidR="0078048C" w:rsidRPr="005B6EFD">
        <w:t>varying</w:t>
      </w:r>
      <w:r w:rsidRPr="005B6EFD">
        <w:t xml:space="preserve"> intervals for HPV testing based on </w:t>
      </w:r>
      <w:r w:rsidR="0078048C" w:rsidRPr="005B6EFD">
        <w:t xml:space="preserve">(1) </w:t>
      </w:r>
      <w:r w:rsidRPr="005B6EFD">
        <w:t xml:space="preserve">the population-specific risks of anal cancer and </w:t>
      </w:r>
      <w:r w:rsidR="0078048C" w:rsidRPr="005B6EFD">
        <w:t xml:space="preserve">(2) </w:t>
      </w:r>
      <w:r w:rsidRPr="005B6EFD">
        <w:t xml:space="preserve">comparable screening intervals for cervical cancer. </w:t>
      </w:r>
      <w:r w:rsidR="00ED5F9E" w:rsidRPr="005B6EFD">
        <w:t xml:space="preserve">Testing frequencies for all PICO-specified subpopulations are displayed above in </w:t>
      </w:r>
      <w:r w:rsidR="00F820C3">
        <w:fldChar w:fldCharType="begin"/>
      </w:r>
      <w:r w:rsidR="00F820C3">
        <w:instrText xml:space="preserve"> REF _Ref223014424 \h </w:instrText>
      </w:r>
      <w:r w:rsidR="00F820C3">
        <w:fldChar w:fldCharType="separate"/>
      </w:r>
      <w:r w:rsidR="00FC322E">
        <w:t xml:space="preserve">Table </w:t>
      </w:r>
      <w:r w:rsidR="00FC322E">
        <w:rPr>
          <w:noProof/>
        </w:rPr>
        <w:t>13</w:t>
      </w:r>
      <w:r w:rsidR="00F820C3">
        <w:fldChar w:fldCharType="end"/>
      </w:r>
      <w:r w:rsidR="00F820C3">
        <w:t>.</w:t>
      </w:r>
    </w:p>
    <w:p w14:paraId="229A5F60" w14:textId="3FFDD29E" w:rsidR="0048399D" w:rsidRPr="005B6EFD" w:rsidRDefault="0048399D" w:rsidP="0048399D">
      <w:pPr>
        <w:pStyle w:val="Heading5"/>
      </w:pPr>
      <w:r w:rsidRPr="005B6EFD">
        <w:t>Safety of the test</w:t>
      </w:r>
    </w:p>
    <w:p w14:paraId="362EA295" w14:textId="7794D871" w:rsidR="0048399D" w:rsidRPr="005B6EFD" w:rsidRDefault="0048399D" w:rsidP="0048399D">
      <w:r w:rsidRPr="005B6EFD">
        <w:t>Evidence on safety related to testing procedures of anal HPV testing, anal cytology testing and diagnostic HRA are reported as physical and psychosocial adverse events, impact of false-positive</w:t>
      </w:r>
      <w:r w:rsidR="00B43A39" w:rsidRPr="005B6EFD">
        <w:t xml:space="preserve"> </w:t>
      </w:r>
      <w:r w:rsidRPr="005B6EFD">
        <w:t xml:space="preserve">and false-negative results, </w:t>
      </w:r>
      <w:r w:rsidR="00B43A39" w:rsidRPr="005B6EFD">
        <w:t xml:space="preserve">harms associated with the absence of testing, </w:t>
      </w:r>
      <w:r w:rsidRPr="005B6EFD">
        <w:t>and the value of knowing/</w:t>
      </w:r>
      <w:r w:rsidR="00FC120A" w:rsidRPr="005B6EFD">
        <w:t>adverse events (</w:t>
      </w:r>
      <w:r w:rsidRPr="005B6EFD">
        <w:t>AEs</w:t>
      </w:r>
      <w:r w:rsidR="00FC120A" w:rsidRPr="005B6EFD">
        <w:t>)</w:t>
      </w:r>
      <w:r w:rsidRPr="005B6EFD">
        <w:t xml:space="preserve"> from knowing test results (relating to assessment questions </w:t>
      </w:r>
      <w:r w:rsidR="001E67D6" w:rsidRPr="005B6EFD">
        <w:t xml:space="preserve">5, 6, 8 and 9 </w:t>
      </w:r>
      <w:r w:rsidRPr="005B6EFD">
        <w:t>from the ratified PICO). Only studies reporting experienced outcomes were included</w:t>
      </w:r>
      <w:r w:rsidR="00B70D5D" w:rsidRPr="005B6EFD">
        <w:t xml:space="preserve"> whereas</w:t>
      </w:r>
      <w:r w:rsidRPr="005B6EFD">
        <w:t xml:space="preserve"> studies reporting anticipated outcomes (such as barriers to testing) were not included.</w:t>
      </w:r>
    </w:p>
    <w:p w14:paraId="361FFF0D" w14:textId="69E6E766" w:rsidR="0048399D" w:rsidRPr="005B6EFD" w:rsidRDefault="0048399D" w:rsidP="0048399D">
      <w:r w:rsidRPr="005B6EFD">
        <w:t>For physical AE outcomes, additional studies were sought and included given there was limited evidence for the PICO</w:t>
      </w:r>
      <w:r w:rsidR="00B43A39" w:rsidRPr="005B6EFD">
        <w:t>-specified</w:t>
      </w:r>
      <w:r w:rsidRPr="005B6EFD">
        <w:t xml:space="preserve"> subpopulations. Physical AEs of the tests may differ based on scar tissue from previous treatments, tissue sensitivity and fragility or changes in anatomy, however this is not expected to be prevalent in most of the PICO population. Studies including non-PICO-specified populations are termed “supporting studies” henceforth.</w:t>
      </w:r>
    </w:p>
    <w:p w14:paraId="04887629" w14:textId="6442A3A9" w:rsidR="0048399D" w:rsidRPr="005B6EFD" w:rsidRDefault="0048399D" w:rsidP="0048399D">
      <w:r w:rsidRPr="005B6EFD">
        <w:t xml:space="preserve">A total of </w:t>
      </w:r>
      <w:r w:rsidR="0092258D" w:rsidRPr="005B6EFD">
        <w:t xml:space="preserve">10 </w:t>
      </w:r>
      <w:r w:rsidRPr="005B6EFD">
        <w:t xml:space="preserve">studies </w:t>
      </w:r>
      <w:r w:rsidR="00B43A39" w:rsidRPr="005B6EFD">
        <w:t xml:space="preserve">(including 2 supporting studies) </w:t>
      </w:r>
      <w:r w:rsidRPr="005B6EFD">
        <w:t>were included for evidence of health outcomes of HPV testing, anal cytology testing and diagnostic HRA compared to no testing. A summary of the applicability of the linked health outcome evidence to the PICO-specified subpopulations and investigative interventions is summarised in</w:t>
      </w:r>
      <w:r w:rsidR="00F820C3">
        <w:t xml:space="preserve"> </w:t>
      </w:r>
      <w:r w:rsidR="00F820C3">
        <w:fldChar w:fldCharType="begin"/>
      </w:r>
      <w:r w:rsidR="00F820C3">
        <w:instrText xml:space="preserve"> REF _Ref223014492 \h </w:instrText>
      </w:r>
      <w:r w:rsidR="00F820C3">
        <w:fldChar w:fldCharType="separate"/>
      </w:r>
      <w:r w:rsidR="00FC322E">
        <w:t xml:space="preserve">Table </w:t>
      </w:r>
      <w:r w:rsidR="00FC322E">
        <w:rPr>
          <w:noProof/>
        </w:rPr>
        <w:t>21</w:t>
      </w:r>
      <w:r w:rsidR="00F820C3">
        <w:fldChar w:fldCharType="end"/>
      </w:r>
      <w:r w:rsidRPr="005B6EFD">
        <w:t xml:space="preserve">. Most studies were conducted with PLWH, no evidence for any outcomes was identified for: </w:t>
      </w:r>
    </w:p>
    <w:p w14:paraId="0229AD9C" w14:textId="77777777" w:rsidR="0048399D" w:rsidRPr="005B6EFD" w:rsidRDefault="0048399D" w:rsidP="00F456AE">
      <w:pPr>
        <w:pStyle w:val="ListParagraph"/>
        <w:numPr>
          <w:ilvl w:val="0"/>
          <w:numId w:val="27"/>
        </w:numPr>
      </w:pPr>
      <w:r w:rsidRPr="005B6EFD">
        <w:t>SOTR, commencing 10 years post-transplant</w:t>
      </w:r>
    </w:p>
    <w:p w14:paraId="13F5DB51" w14:textId="77777777" w:rsidR="0048399D" w:rsidRPr="005B6EFD" w:rsidRDefault="0048399D" w:rsidP="00F456AE">
      <w:pPr>
        <w:pStyle w:val="ListParagraph"/>
        <w:numPr>
          <w:ilvl w:val="0"/>
          <w:numId w:val="27"/>
        </w:numPr>
      </w:pPr>
      <w:r w:rsidRPr="005B6EFD">
        <w:t>Patients being followed up after treatment for anal cancer</w:t>
      </w:r>
    </w:p>
    <w:p w14:paraId="59EB7B42" w14:textId="77777777" w:rsidR="0048399D" w:rsidRPr="005B6EFD" w:rsidRDefault="0048399D" w:rsidP="00F456AE">
      <w:pPr>
        <w:pStyle w:val="ListParagraph"/>
        <w:numPr>
          <w:ilvl w:val="0"/>
          <w:numId w:val="27"/>
        </w:numPr>
      </w:pPr>
      <w:r w:rsidRPr="005B6EFD">
        <w:t>Patients outside these above groups with incidental anal HSIL and patients presenting with symptoms suggestive of anal cancer</w:t>
      </w:r>
    </w:p>
    <w:p w14:paraId="39E472BC" w14:textId="77777777" w:rsidR="0048399D" w:rsidRPr="005B6EFD" w:rsidRDefault="0048399D" w:rsidP="00F456AE">
      <w:pPr>
        <w:pStyle w:val="ListParagraph"/>
        <w:numPr>
          <w:ilvl w:val="0"/>
          <w:numId w:val="27"/>
        </w:numPr>
      </w:pPr>
      <w:r w:rsidRPr="005B6EFD">
        <w:rPr>
          <w:i/>
          <w:iCs/>
        </w:rPr>
        <w:t>People with a possible history of cervical/vaginal cancer or precursor lesions (added by PASC)</w:t>
      </w:r>
    </w:p>
    <w:p w14:paraId="0C127562" w14:textId="7B4A48F3" w:rsidR="0048399D" w:rsidRPr="005B6EFD" w:rsidRDefault="006F4B38" w:rsidP="0048399D">
      <w:r w:rsidRPr="005B6EFD">
        <w:lastRenderedPageBreak/>
        <w:t xml:space="preserve">Six </w:t>
      </w:r>
      <w:r w:rsidR="0048399D" w:rsidRPr="005B6EFD">
        <w:t>studies reported both physical and psychosocial AEs of anal cancer screening. There was no evidence identified in any PICO-specified subpopulation for the following outcomes:</w:t>
      </w:r>
    </w:p>
    <w:p w14:paraId="3B2DF756" w14:textId="77777777" w:rsidR="0048399D" w:rsidRPr="005B6EFD" w:rsidRDefault="0048399D" w:rsidP="00F456AE">
      <w:pPr>
        <w:pStyle w:val="ListParagraph"/>
        <w:numPr>
          <w:ilvl w:val="0"/>
          <w:numId w:val="25"/>
        </w:numPr>
      </w:pPr>
      <w:r w:rsidRPr="005B6EFD">
        <w:t>Impacts of false positives and false negatives of the triaged testing strategy.</w:t>
      </w:r>
    </w:p>
    <w:p w14:paraId="4E577CB0" w14:textId="1DD9BDD4" w:rsidR="00763EC2" w:rsidRPr="005B6EFD" w:rsidRDefault="00763EC2" w:rsidP="00F456AE">
      <w:pPr>
        <w:pStyle w:val="ListParagraph"/>
        <w:numPr>
          <w:ilvl w:val="0"/>
          <w:numId w:val="25"/>
        </w:numPr>
      </w:pPr>
      <w:r w:rsidRPr="005B6EFD">
        <w:t>Harms associated with the absence of testing</w:t>
      </w:r>
    </w:p>
    <w:p w14:paraId="6D7663B3" w14:textId="77777777" w:rsidR="0048399D" w:rsidRPr="005B6EFD" w:rsidRDefault="0048399D" w:rsidP="00F456AE">
      <w:pPr>
        <w:pStyle w:val="ListParagraph"/>
        <w:numPr>
          <w:ilvl w:val="0"/>
          <w:numId w:val="25"/>
        </w:numPr>
      </w:pPr>
      <w:r w:rsidRPr="005B6EFD">
        <w:t>Value of knowing (knowledge of pLSIL or LSIL diagnosis).</w:t>
      </w:r>
    </w:p>
    <w:p w14:paraId="71DBB27A" w14:textId="77777777" w:rsidR="0048399D" w:rsidRPr="005B6EFD" w:rsidRDefault="0048399D" w:rsidP="00F456AE">
      <w:pPr>
        <w:pStyle w:val="ListParagraph"/>
        <w:numPr>
          <w:ilvl w:val="0"/>
          <w:numId w:val="25"/>
        </w:numPr>
      </w:pPr>
      <w:r w:rsidRPr="005B6EFD">
        <w:t>AEs from knowing test results (knowledge of pLSIL or LSIL diagnosis).</w:t>
      </w:r>
    </w:p>
    <w:p w14:paraId="145AD41B" w14:textId="77777777" w:rsidR="0048399D" w:rsidRPr="005B6EFD" w:rsidRDefault="0048399D" w:rsidP="0048399D">
      <w:r w:rsidRPr="005B6EFD">
        <w:t>However, potential impacts and implications are discussed in results.</w:t>
      </w:r>
    </w:p>
    <w:p w14:paraId="7B87C4EE" w14:textId="20B8A605" w:rsidR="0048399D" w:rsidRPr="005B6EFD" w:rsidRDefault="00F820C3" w:rsidP="00F820C3">
      <w:pPr>
        <w:pStyle w:val="Caption"/>
      </w:pPr>
      <w:bookmarkStart w:id="92" w:name="_Ref223014492"/>
      <w:bookmarkStart w:id="93" w:name="_Ref203476277"/>
      <w:bookmarkStart w:id="94" w:name="_Ref196232857"/>
      <w:r>
        <w:t xml:space="preserve">Table </w:t>
      </w:r>
      <w:r>
        <w:fldChar w:fldCharType="begin"/>
      </w:r>
      <w:r>
        <w:instrText xml:space="preserve"> SEQ Table \* ARABIC </w:instrText>
      </w:r>
      <w:r>
        <w:fldChar w:fldCharType="separate"/>
      </w:r>
      <w:r w:rsidR="00FC322E">
        <w:rPr>
          <w:noProof/>
        </w:rPr>
        <w:t>21</w:t>
      </w:r>
      <w:r>
        <w:fldChar w:fldCharType="end"/>
      </w:r>
      <w:bookmarkEnd w:id="92"/>
      <w:r>
        <w:t xml:space="preserve"> </w:t>
      </w:r>
      <w:r w:rsidRPr="00E06688">
        <w:t>Summary of applicability of linked evidence of safety of the test to the PICO</w:t>
      </w:r>
      <w:bookmarkEnd w:id="93"/>
    </w:p>
    <w:tbl>
      <w:tblPr>
        <w:tblStyle w:val="TableGrid"/>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4815"/>
        <w:gridCol w:w="1559"/>
        <w:gridCol w:w="2552"/>
      </w:tblGrid>
      <w:tr w:rsidR="0048399D" w:rsidRPr="005B6EFD" w14:paraId="3F78CDA5" w14:textId="77777777" w:rsidTr="00966827">
        <w:trPr>
          <w:trHeight w:val="141"/>
        </w:trPr>
        <w:tc>
          <w:tcPr>
            <w:tcW w:w="4815" w:type="dxa"/>
            <w:shd w:val="clear" w:color="auto" w:fill="D9D9D9" w:themeFill="background1" w:themeFillShade="D9"/>
          </w:tcPr>
          <w:p w14:paraId="229AD659" w14:textId="77777777" w:rsidR="0048399D" w:rsidRPr="005B6EFD" w:rsidRDefault="0048399D" w:rsidP="00A54AED">
            <w:pPr>
              <w:pStyle w:val="TableFigureHeading"/>
            </w:pPr>
            <w:r w:rsidRPr="005B6EFD">
              <w:t>PICO component</w:t>
            </w:r>
          </w:p>
        </w:tc>
        <w:tc>
          <w:tcPr>
            <w:tcW w:w="1559" w:type="dxa"/>
            <w:shd w:val="clear" w:color="auto" w:fill="D9D9D9" w:themeFill="background1" w:themeFillShade="D9"/>
          </w:tcPr>
          <w:p w14:paraId="291DDFC9" w14:textId="77777777" w:rsidR="0048399D" w:rsidRPr="005B6EFD" w:rsidRDefault="0048399D" w:rsidP="00A54AED">
            <w:pPr>
              <w:pStyle w:val="TableFigureHeading"/>
            </w:pPr>
            <w:r w:rsidRPr="005B6EFD">
              <w:t xml:space="preserve">Psychosocial AEs </w:t>
            </w:r>
          </w:p>
          <w:p w14:paraId="7A1EF87C" w14:textId="6BDD9746" w:rsidR="0048399D" w:rsidRPr="005B6EFD" w:rsidRDefault="0048399D" w:rsidP="00A54AED">
            <w:pPr>
              <w:pStyle w:val="TableFigureHeading"/>
            </w:pPr>
            <w:r w:rsidRPr="005B6EFD">
              <w:t>(</w:t>
            </w:r>
            <w:r w:rsidR="008B3988" w:rsidRPr="005B6EFD">
              <w:t>k</w:t>
            </w:r>
            <w:r w:rsidRPr="005B6EFD">
              <w:t>=</w:t>
            </w:r>
            <w:r w:rsidR="006F4B38" w:rsidRPr="005B6EFD">
              <w:t>6</w:t>
            </w:r>
            <w:r w:rsidRPr="005B6EFD">
              <w:t>)</w:t>
            </w:r>
          </w:p>
        </w:tc>
        <w:tc>
          <w:tcPr>
            <w:tcW w:w="2552" w:type="dxa"/>
            <w:shd w:val="clear" w:color="auto" w:fill="D9D9D9" w:themeFill="background1" w:themeFillShade="D9"/>
          </w:tcPr>
          <w:p w14:paraId="112F9E6B" w14:textId="77777777" w:rsidR="0048399D" w:rsidRPr="005B6EFD" w:rsidRDefault="0048399D" w:rsidP="00A54AED">
            <w:pPr>
              <w:pStyle w:val="TableFigureHeading"/>
            </w:pPr>
            <w:r w:rsidRPr="005B6EFD">
              <w:t>Physical AEs</w:t>
            </w:r>
          </w:p>
          <w:p w14:paraId="6ADD1B9A" w14:textId="2F014228" w:rsidR="0048399D" w:rsidRPr="005B6EFD" w:rsidRDefault="0048399D" w:rsidP="00A54AED">
            <w:pPr>
              <w:pStyle w:val="In-tableHeading"/>
            </w:pPr>
            <w:r w:rsidRPr="005B6EFD">
              <w:rPr>
                <w:lang w:val="en-AU"/>
              </w:rPr>
              <w:t>(</w:t>
            </w:r>
            <w:r w:rsidR="008B3988" w:rsidRPr="005B6EFD">
              <w:rPr>
                <w:lang w:val="en-AU"/>
              </w:rPr>
              <w:t>k</w:t>
            </w:r>
            <w:r w:rsidRPr="005B6EFD">
              <w:rPr>
                <w:lang w:val="en-AU"/>
              </w:rPr>
              <w:t>=</w:t>
            </w:r>
            <w:r w:rsidR="006F4B38" w:rsidRPr="005B6EFD">
              <w:rPr>
                <w:lang w:val="en-AU"/>
              </w:rPr>
              <w:t>6</w:t>
            </w:r>
            <w:r w:rsidRPr="005B6EFD">
              <w:rPr>
                <w:lang w:val="en-AU"/>
              </w:rPr>
              <w:t>)</w:t>
            </w:r>
          </w:p>
        </w:tc>
      </w:tr>
      <w:tr w:rsidR="0048399D" w:rsidRPr="005B6EFD" w14:paraId="46453C0A" w14:textId="77777777" w:rsidTr="00966827">
        <w:trPr>
          <w:trHeight w:val="324"/>
        </w:trPr>
        <w:tc>
          <w:tcPr>
            <w:tcW w:w="4815" w:type="dxa"/>
            <w:shd w:val="clear" w:color="auto" w:fill="F2F2F2" w:themeFill="background1" w:themeFillShade="F2"/>
          </w:tcPr>
          <w:p w14:paraId="01DB3D18" w14:textId="77777777" w:rsidR="0048399D" w:rsidRPr="005B6EFD" w:rsidRDefault="0048399D" w:rsidP="00A54AED">
            <w:pPr>
              <w:pStyle w:val="TableText"/>
              <w:rPr>
                <w:rFonts w:cs="Arial"/>
                <w:b/>
                <w:bCs/>
              </w:rPr>
            </w:pPr>
            <w:r w:rsidRPr="005B6EFD">
              <w:rPr>
                <w:b/>
                <w:bCs/>
              </w:rPr>
              <w:t>Population</w:t>
            </w:r>
          </w:p>
        </w:tc>
        <w:tc>
          <w:tcPr>
            <w:tcW w:w="1559" w:type="dxa"/>
            <w:shd w:val="clear" w:color="auto" w:fill="F2F2F2" w:themeFill="background1" w:themeFillShade="F2"/>
          </w:tcPr>
          <w:p w14:paraId="52C37126" w14:textId="77777777" w:rsidR="0048399D" w:rsidRPr="005B6EFD" w:rsidRDefault="0048399D" w:rsidP="00A54AED">
            <w:pPr>
              <w:pStyle w:val="TableText"/>
              <w:rPr>
                <w:b/>
                <w:bCs/>
              </w:rPr>
            </w:pPr>
          </w:p>
        </w:tc>
        <w:tc>
          <w:tcPr>
            <w:tcW w:w="2552" w:type="dxa"/>
            <w:shd w:val="clear" w:color="auto" w:fill="F2F2F2" w:themeFill="background1" w:themeFillShade="F2"/>
          </w:tcPr>
          <w:p w14:paraId="2ED897D3" w14:textId="77777777" w:rsidR="0048399D" w:rsidRPr="005B6EFD" w:rsidRDefault="0048399D" w:rsidP="00A54AED">
            <w:pPr>
              <w:pStyle w:val="TableText"/>
              <w:rPr>
                <w:b/>
                <w:bCs/>
              </w:rPr>
            </w:pPr>
            <w:r w:rsidRPr="005B6EFD">
              <w:t>2 supporting studies*</w:t>
            </w:r>
          </w:p>
        </w:tc>
      </w:tr>
      <w:tr w:rsidR="0048399D" w:rsidRPr="005B6EFD" w14:paraId="479DD812" w14:textId="77777777" w:rsidTr="00966827">
        <w:trPr>
          <w:trHeight w:val="67"/>
        </w:trPr>
        <w:tc>
          <w:tcPr>
            <w:tcW w:w="4815" w:type="dxa"/>
          </w:tcPr>
          <w:p w14:paraId="691D22EC" w14:textId="77777777" w:rsidR="0048399D" w:rsidRPr="005B6EFD" w:rsidRDefault="0048399D" w:rsidP="00A54AED">
            <w:pPr>
              <w:pStyle w:val="TableText"/>
              <w:rPr>
                <w:rFonts w:cs="Arial"/>
              </w:rPr>
            </w:pPr>
            <w:r w:rsidRPr="005B6EFD">
              <w:rPr>
                <w:rFonts w:cs="Arial"/>
              </w:rPr>
              <w:t>MSM and TW living with HIV age ≥35 years</w:t>
            </w:r>
          </w:p>
        </w:tc>
        <w:tc>
          <w:tcPr>
            <w:tcW w:w="1559" w:type="dxa"/>
          </w:tcPr>
          <w:p w14:paraId="1DD1A907" w14:textId="77777777" w:rsidR="0048399D" w:rsidRPr="005B6EFD" w:rsidRDefault="0048399D" w:rsidP="00A54AED">
            <w:pPr>
              <w:pStyle w:val="TableText"/>
              <w:rPr>
                <w:rFonts w:cs="Arial"/>
              </w:rPr>
            </w:pPr>
            <w:r w:rsidRPr="005B6EFD">
              <w:rPr>
                <w:rFonts w:cs="Arial"/>
              </w:rPr>
              <w:t>5</w:t>
            </w:r>
          </w:p>
        </w:tc>
        <w:tc>
          <w:tcPr>
            <w:tcW w:w="2552" w:type="dxa"/>
          </w:tcPr>
          <w:p w14:paraId="0F4E3D99" w14:textId="77777777" w:rsidR="0048399D" w:rsidRPr="005B6EFD" w:rsidRDefault="0048399D" w:rsidP="00A54AED">
            <w:pPr>
              <w:pStyle w:val="TableText"/>
              <w:rPr>
                <w:rFonts w:cs="Arial"/>
              </w:rPr>
            </w:pPr>
            <w:r w:rsidRPr="005B6EFD">
              <w:rPr>
                <w:rFonts w:cs="Arial"/>
              </w:rPr>
              <w:t>3</w:t>
            </w:r>
          </w:p>
        </w:tc>
      </w:tr>
      <w:tr w:rsidR="0048399D" w:rsidRPr="005B6EFD" w14:paraId="1D4F9FF3" w14:textId="77777777" w:rsidTr="00966827">
        <w:trPr>
          <w:trHeight w:val="67"/>
        </w:trPr>
        <w:tc>
          <w:tcPr>
            <w:tcW w:w="4815" w:type="dxa"/>
          </w:tcPr>
          <w:p w14:paraId="0D76FAF1" w14:textId="77777777" w:rsidR="0048399D" w:rsidRPr="005B6EFD" w:rsidRDefault="0048399D" w:rsidP="00A54AED">
            <w:pPr>
              <w:pStyle w:val="TableText"/>
              <w:rPr>
                <w:rFonts w:cs="Arial"/>
              </w:rPr>
            </w:pPr>
            <w:r w:rsidRPr="005B6EFD">
              <w:rPr>
                <w:rFonts w:cs="Arial"/>
              </w:rPr>
              <w:t xml:space="preserve">MSM and TW living without HIV age ≥45 years </w:t>
            </w:r>
          </w:p>
        </w:tc>
        <w:tc>
          <w:tcPr>
            <w:tcW w:w="1559" w:type="dxa"/>
          </w:tcPr>
          <w:p w14:paraId="28859F35" w14:textId="77777777" w:rsidR="0048399D" w:rsidRPr="005B6EFD" w:rsidRDefault="0048399D" w:rsidP="00A54AED">
            <w:pPr>
              <w:pStyle w:val="TableText"/>
              <w:rPr>
                <w:rFonts w:cs="Arial"/>
              </w:rPr>
            </w:pPr>
            <w:r w:rsidRPr="005B6EFD">
              <w:rPr>
                <w:rFonts w:cs="Arial"/>
              </w:rPr>
              <w:t>2#</w:t>
            </w:r>
          </w:p>
        </w:tc>
        <w:tc>
          <w:tcPr>
            <w:tcW w:w="2552" w:type="dxa"/>
          </w:tcPr>
          <w:p w14:paraId="29397BD0" w14:textId="77777777" w:rsidR="0048399D" w:rsidRPr="005B6EFD" w:rsidRDefault="0048399D" w:rsidP="00A54AED">
            <w:pPr>
              <w:pStyle w:val="TableText"/>
              <w:rPr>
                <w:rFonts w:cs="Arial"/>
              </w:rPr>
            </w:pPr>
            <w:r w:rsidRPr="005B6EFD">
              <w:rPr>
                <w:rFonts w:cs="Arial"/>
              </w:rPr>
              <w:t>2#</w:t>
            </w:r>
          </w:p>
        </w:tc>
      </w:tr>
      <w:tr w:rsidR="0048399D" w:rsidRPr="005B6EFD" w14:paraId="76D65C0C" w14:textId="77777777" w:rsidTr="00966827">
        <w:trPr>
          <w:trHeight w:val="67"/>
        </w:trPr>
        <w:tc>
          <w:tcPr>
            <w:tcW w:w="4815" w:type="dxa"/>
          </w:tcPr>
          <w:p w14:paraId="12B7E866" w14:textId="77777777" w:rsidR="0048399D" w:rsidRPr="005B6EFD" w:rsidRDefault="0048399D" w:rsidP="00A54AED">
            <w:pPr>
              <w:pStyle w:val="TableText"/>
              <w:rPr>
                <w:rFonts w:cs="Arial"/>
              </w:rPr>
            </w:pPr>
            <w:r w:rsidRPr="005B6EFD">
              <w:rPr>
                <w:rFonts w:cs="Arial"/>
              </w:rPr>
              <w:t>Women and MSW living with HIV age ≥45 years</w:t>
            </w:r>
          </w:p>
        </w:tc>
        <w:tc>
          <w:tcPr>
            <w:tcW w:w="1559" w:type="dxa"/>
          </w:tcPr>
          <w:p w14:paraId="345B5098" w14:textId="77777777" w:rsidR="0048399D" w:rsidRPr="005B6EFD" w:rsidRDefault="0048399D" w:rsidP="00A54AED">
            <w:pPr>
              <w:pStyle w:val="TableText"/>
              <w:rPr>
                <w:rFonts w:cs="Arial"/>
              </w:rPr>
            </w:pPr>
            <w:r w:rsidRPr="005B6EFD">
              <w:rPr>
                <w:rFonts w:cs="Arial"/>
              </w:rPr>
              <w:t>2</w:t>
            </w:r>
          </w:p>
        </w:tc>
        <w:tc>
          <w:tcPr>
            <w:tcW w:w="2552" w:type="dxa"/>
          </w:tcPr>
          <w:p w14:paraId="2E2FB242" w14:textId="77777777" w:rsidR="0048399D" w:rsidRPr="005B6EFD" w:rsidRDefault="0048399D" w:rsidP="00A54AED">
            <w:pPr>
              <w:pStyle w:val="TableText"/>
              <w:rPr>
                <w:rFonts w:cs="Arial"/>
              </w:rPr>
            </w:pPr>
            <w:r w:rsidRPr="005B6EFD">
              <w:rPr>
                <w:rFonts w:cs="Arial"/>
              </w:rPr>
              <w:t>2</w:t>
            </w:r>
          </w:p>
        </w:tc>
      </w:tr>
      <w:tr w:rsidR="0048399D" w:rsidRPr="005B6EFD" w14:paraId="41667C49" w14:textId="77777777" w:rsidTr="00966827">
        <w:trPr>
          <w:trHeight w:val="67"/>
        </w:trPr>
        <w:tc>
          <w:tcPr>
            <w:tcW w:w="4815" w:type="dxa"/>
          </w:tcPr>
          <w:p w14:paraId="189642E8" w14:textId="77777777" w:rsidR="0048399D" w:rsidRPr="005B6EFD" w:rsidRDefault="0048399D" w:rsidP="00A54AED">
            <w:pPr>
              <w:pStyle w:val="TableText"/>
              <w:rPr>
                <w:rFonts w:cs="Arial"/>
              </w:rPr>
            </w:pPr>
            <w:r w:rsidRPr="005B6EFD">
              <w:rPr>
                <w:rFonts w:cs="Arial"/>
              </w:rPr>
              <w:t>People with previous vulval SCC/HSIL (HPV associated), testing commencing within 1 year of diagnosis</w:t>
            </w:r>
          </w:p>
        </w:tc>
        <w:tc>
          <w:tcPr>
            <w:tcW w:w="1559" w:type="dxa"/>
          </w:tcPr>
          <w:p w14:paraId="57916C36" w14:textId="77777777" w:rsidR="0048399D" w:rsidRPr="005B6EFD" w:rsidRDefault="0048399D" w:rsidP="00A54AED">
            <w:pPr>
              <w:pStyle w:val="TableText"/>
              <w:rPr>
                <w:rFonts w:cs="Arial"/>
              </w:rPr>
            </w:pPr>
            <w:r w:rsidRPr="005B6EFD">
              <w:rPr>
                <w:rFonts w:cs="Arial"/>
              </w:rPr>
              <w:t>1</w:t>
            </w:r>
          </w:p>
        </w:tc>
        <w:tc>
          <w:tcPr>
            <w:tcW w:w="2552" w:type="dxa"/>
          </w:tcPr>
          <w:p w14:paraId="00F13AB9" w14:textId="77777777" w:rsidR="0048399D" w:rsidRPr="005B6EFD" w:rsidRDefault="0048399D" w:rsidP="00A54AED">
            <w:pPr>
              <w:pStyle w:val="TableText"/>
              <w:rPr>
                <w:rFonts w:cs="Arial"/>
              </w:rPr>
            </w:pPr>
            <w:r w:rsidRPr="005B6EFD">
              <w:rPr>
                <w:rFonts w:cs="Arial"/>
              </w:rPr>
              <w:t>1</w:t>
            </w:r>
          </w:p>
        </w:tc>
      </w:tr>
      <w:tr w:rsidR="0048399D" w:rsidRPr="005B6EFD" w14:paraId="6B548208" w14:textId="77777777" w:rsidTr="00966827">
        <w:trPr>
          <w:trHeight w:val="67"/>
        </w:trPr>
        <w:tc>
          <w:tcPr>
            <w:tcW w:w="4815" w:type="dxa"/>
          </w:tcPr>
          <w:p w14:paraId="13BAD564" w14:textId="77777777" w:rsidR="0048399D" w:rsidRPr="005B6EFD" w:rsidRDefault="0048399D" w:rsidP="00A54AED">
            <w:pPr>
              <w:pStyle w:val="TableText"/>
              <w:rPr>
                <w:rFonts w:cs="Arial"/>
              </w:rPr>
            </w:pPr>
            <w:r w:rsidRPr="005B6EFD">
              <w:rPr>
                <w:rFonts w:cs="Arial"/>
              </w:rPr>
              <w:t>SOTR, commencing 10 years post-transplant</w:t>
            </w:r>
          </w:p>
        </w:tc>
        <w:tc>
          <w:tcPr>
            <w:tcW w:w="1559" w:type="dxa"/>
          </w:tcPr>
          <w:p w14:paraId="0199063E" w14:textId="77777777" w:rsidR="0048399D" w:rsidRPr="005B6EFD" w:rsidRDefault="0048399D" w:rsidP="00A54AED">
            <w:pPr>
              <w:pStyle w:val="TableText"/>
              <w:rPr>
                <w:rFonts w:cs="Arial"/>
              </w:rPr>
            </w:pPr>
            <w:r w:rsidRPr="005B6EFD">
              <w:rPr>
                <w:rFonts w:cs="Arial"/>
              </w:rPr>
              <w:t>-</w:t>
            </w:r>
          </w:p>
        </w:tc>
        <w:tc>
          <w:tcPr>
            <w:tcW w:w="2552" w:type="dxa"/>
          </w:tcPr>
          <w:p w14:paraId="669132BE" w14:textId="77777777" w:rsidR="0048399D" w:rsidRPr="005B6EFD" w:rsidRDefault="0048399D" w:rsidP="00A54AED">
            <w:pPr>
              <w:pStyle w:val="TableText"/>
              <w:rPr>
                <w:rFonts w:cs="Arial"/>
              </w:rPr>
            </w:pPr>
            <w:r w:rsidRPr="005B6EFD">
              <w:rPr>
                <w:rFonts w:cs="Arial"/>
              </w:rPr>
              <w:t>-</w:t>
            </w:r>
          </w:p>
        </w:tc>
      </w:tr>
      <w:tr w:rsidR="0048399D" w:rsidRPr="005B6EFD" w14:paraId="42A1259C" w14:textId="77777777" w:rsidTr="00966827">
        <w:trPr>
          <w:trHeight w:val="64"/>
        </w:trPr>
        <w:tc>
          <w:tcPr>
            <w:tcW w:w="4815" w:type="dxa"/>
          </w:tcPr>
          <w:p w14:paraId="240D5E80" w14:textId="77777777" w:rsidR="0048399D" w:rsidRPr="005B6EFD" w:rsidRDefault="0048399D" w:rsidP="00A54AED">
            <w:pPr>
              <w:pStyle w:val="TableText"/>
              <w:rPr>
                <w:rFonts w:cs="Arial"/>
              </w:rPr>
            </w:pPr>
            <w:r w:rsidRPr="005B6EFD">
              <w:rPr>
                <w:rFonts w:cs="Arial"/>
              </w:rPr>
              <w:t>Patients being followed up after treatment for anal cancer</w:t>
            </w:r>
          </w:p>
        </w:tc>
        <w:tc>
          <w:tcPr>
            <w:tcW w:w="1559" w:type="dxa"/>
          </w:tcPr>
          <w:p w14:paraId="2FEF1610" w14:textId="77777777" w:rsidR="0048399D" w:rsidRPr="005B6EFD" w:rsidRDefault="0048399D" w:rsidP="00A54AED">
            <w:pPr>
              <w:pStyle w:val="TableText"/>
              <w:rPr>
                <w:rFonts w:cs="Arial"/>
              </w:rPr>
            </w:pPr>
            <w:r w:rsidRPr="005B6EFD">
              <w:rPr>
                <w:rFonts w:cs="Arial"/>
              </w:rPr>
              <w:t>-</w:t>
            </w:r>
          </w:p>
        </w:tc>
        <w:tc>
          <w:tcPr>
            <w:tcW w:w="2552" w:type="dxa"/>
          </w:tcPr>
          <w:p w14:paraId="022E3B2F" w14:textId="77777777" w:rsidR="0048399D" w:rsidRPr="005B6EFD" w:rsidRDefault="0048399D" w:rsidP="00A54AED">
            <w:pPr>
              <w:pStyle w:val="TableText"/>
              <w:rPr>
                <w:rFonts w:cs="Arial"/>
              </w:rPr>
            </w:pPr>
            <w:r w:rsidRPr="005B6EFD">
              <w:rPr>
                <w:rFonts w:cs="Arial"/>
              </w:rPr>
              <w:t>-</w:t>
            </w:r>
          </w:p>
        </w:tc>
      </w:tr>
      <w:tr w:rsidR="0048399D" w:rsidRPr="005B6EFD" w14:paraId="0F360922" w14:textId="77777777" w:rsidTr="00966827">
        <w:trPr>
          <w:trHeight w:val="64"/>
        </w:trPr>
        <w:tc>
          <w:tcPr>
            <w:tcW w:w="4815" w:type="dxa"/>
          </w:tcPr>
          <w:p w14:paraId="3B2C999B" w14:textId="77777777" w:rsidR="0048399D" w:rsidRPr="005B6EFD" w:rsidRDefault="0048399D" w:rsidP="00A54AED">
            <w:pPr>
              <w:pStyle w:val="TableText"/>
              <w:rPr>
                <w:rFonts w:cs="Arial"/>
              </w:rPr>
            </w:pPr>
            <w:r w:rsidRPr="005B6EFD">
              <w:rPr>
                <w:rFonts w:cs="Arial"/>
              </w:rPr>
              <w:t>Patients outside these above groups with incidental anal HSIL and patients presenting with symptoms suggestive of anal cancer</w:t>
            </w:r>
          </w:p>
        </w:tc>
        <w:tc>
          <w:tcPr>
            <w:tcW w:w="1559" w:type="dxa"/>
          </w:tcPr>
          <w:p w14:paraId="390DA82D" w14:textId="77777777" w:rsidR="0048399D" w:rsidRPr="005B6EFD" w:rsidRDefault="0048399D" w:rsidP="00A54AED">
            <w:pPr>
              <w:pStyle w:val="TableText"/>
              <w:rPr>
                <w:rFonts w:cs="Arial"/>
              </w:rPr>
            </w:pPr>
            <w:r w:rsidRPr="005B6EFD">
              <w:rPr>
                <w:rFonts w:cs="Arial"/>
              </w:rPr>
              <w:t>-</w:t>
            </w:r>
          </w:p>
        </w:tc>
        <w:tc>
          <w:tcPr>
            <w:tcW w:w="2552" w:type="dxa"/>
          </w:tcPr>
          <w:p w14:paraId="5BF98A28" w14:textId="77777777" w:rsidR="0048399D" w:rsidRPr="005B6EFD" w:rsidRDefault="0048399D" w:rsidP="00A54AED">
            <w:pPr>
              <w:pStyle w:val="TableText"/>
              <w:rPr>
                <w:rFonts w:cs="Arial"/>
              </w:rPr>
            </w:pPr>
            <w:r w:rsidRPr="005B6EFD">
              <w:rPr>
                <w:rFonts w:cs="Arial"/>
              </w:rPr>
              <w:t>-</w:t>
            </w:r>
          </w:p>
        </w:tc>
      </w:tr>
      <w:tr w:rsidR="0048399D" w:rsidRPr="005B6EFD" w14:paraId="4047AAF3" w14:textId="77777777" w:rsidTr="00966827">
        <w:trPr>
          <w:trHeight w:val="64"/>
        </w:trPr>
        <w:tc>
          <w:tcPr>
            <w:tcW w:w="4815" w:type="dxa"/>
          </w:tcPr>
          <w:p w14:paraId="270926B5" w14:textId="77777777" w:rsidR="0048399D" w:rsidRPr="005B6EFD" w:rsidRDefault="0048399D" w:rsidP="00A54AED">
            <w:pPr>
              <w:pStyle w:val="TableText"/>
              <w:rPr>
                <w:rFonts w:cs="Arial"/>
                <w:i/>
                <w:iCs/>
              </w:rPr>
            </w:pPr>
            <w:r w:rsidRPr="005B6EFD">
              <w:rPr>
                <w:i/>
                <w:iCs/>
              </w:rPr>
              <w:t>People with a possible history of cervical/vaginal cancer or precursor lesions</w:t>
            </w:r>
          </w:p>
        </w:tc>
        <w:tc>
          <w:tcPr>
            <w:tcW w:w="1559" w:type="dxa"/>
          </w:tcPr>
          <w:p w14:paraId="251EC0ED" w14:textId="77777777" w:rsidR="0048399D" w:rsidRPr="005B6EFD" w:rsidRDefault="0048399D" w:rsidP="00A54AED">
            <w:pPr>
              <w:pStyle w:val="TableText"/>
              <w:rPr>
                <w:rFonts w:cs="Arial"/>
              </w:rPr>
            </w:pPr>
            <w:r w:rsidRPr="005B6EFD">
              <w:rPr>
                <w:rFonts w:cs="Arial"/>
              </w:rPr>
              <w:t>-</w:t>
            </w:r>
          </w:p>
        </w:tc>
        <w:tc>
          <w:tcPr>
            <w:tcW w:w="2552" w:type="dxa"/>
          </w:tcPr>
          <w:p w14:paraId="27DC0F67" w14:textId="77777777" w:rsidR="0048399D" w:rsidRPr="005B6EFD" w:rsidRDefault="0048399D" w:rsidP="00A54AED">
            <w:pPr>
              <w:pStyle w:val="TableText"/>
              <w:rPr>
                <w:rFonts w:cs="Arial"/>
              </w:rPr>
            </w:pPr>
            <w:r w:rsidRPr="005B6EFD">
              <w:rPr>
                <w:rFonts w:cs="Arial"/>
              </w:rPr>
              <w:t>-</w:t>
            </w:r>
          </w:p>
        </w:tc>
      </w:tr>
      <w:tr w:rsidR="0048399D" w:rsidRPr="005B6EFD" w14:paraId="55C13858" w14:textId="77777777" w:rsidTr="00966827">
        <w:trPr>
          <w:trHeight w:val="338"/>
        </w:trPr>
        <w:tc>
          <w:tcPr>
            <w:tcW w:w="4815" w:type="dxa"/>
            <w:shd w:val="clear" w:color="auto" w:fill="F2F2F2" w:themeFill="background1" w:themeFillShade="F2"/>
          </w:tcPr>
          <w:p w14:paraId="1875FF87" w14:textId="77777777" w:rsidR="0048399D" w:rsidRPr="005B6EFD" w:rsidRDefault="0048399D" w:rsidP="00A54AED">
            <w:pPr>
              <w:pStyle w:val="TableText"/>
              <w:jc w:val="both"/>
              <w:rPr>
                <w:rFonts w:cstheme="minorBidi"/>
              </w:rPr>
            </w:pPr>
            <w:r w:rsidRPr="005B6EFD">
              <w:rPr>
                <w:b/>
                <w:bCs/>
              </w:rPr>
              <w:t>Testing</w:t>
            </w:r>
          </w:p>
        </w:tc>
        <w:tc>
          <w:tcPr>
            <w:tcW w:w="1559" w:type="dxa"/>
            <w:shd w:val="clear" w:color="auto" w:fill="F2F2F2" w:themeFill="background1" w:themeFillShade="F2"/>
          </w:tcPr>
          <w:p w14:paraId="01D889F4" w14:textId="77777777" w:rsidR="0048399D" w:rsidRPr="005B6EFD" w:rsidRDefault="0048399D" w:rsidP="00A54AED">
            <w:pPr>
              <w:pStyle w:val="TableText"/>
              <w:jc w:val="both"/>
              <w:rPr>
                <w:b/>
                <w:bCs/>
              </w:rPr>
            </w:pPr>
          </w:p>
        </w:tc>
        <w:tc>
          <w:tcPr>
            <w:tcW w:w="2552" w:type="dxa"/>
            <w:shd w:val="clear" w:color="auto" w:fill="F2F2F2" w:themeFill="background1" w:themeFillShade="F2"/>
          </w:tcPr>
          <w:p w14:paraId="6B311A0C" w14:textId="77777777" w:rsidR="0048399D" w:rsidRPr="005B6EFD" w:rsidRDefault="0048399D" w:rsidP="00A54AED">
            <w:pPr>
              <w:pStyle w:val="TableText"/>
              <w:jc w:val="both"/>
              <w:rPr>
                <w:b/>
                <w:bCs/>
              </w:rPr>
            </w:pPr>
          </w:p>
        </w:tc>
      </w:tr>
      <w:tr w:rsidR="0048399D" w:rsidRPr="005B6EFD" w14:paraId="48565CAE" w14:textId="77777777" w:rsidTr="00966827">
        <w:trPr>
          <w:trHeight w:val="324"/>
        </w:trPr>
        <w:tc>
          <w:tcPr>
            <w:tcW w:w="4815" w:type="dxa"/>
          </w:tcPr>
          <w:p w14:paraId="709B6DA5" w14:textId="77777777" w:rsidR="0048399D" w:rsidRPr="005B6EFD" w:rsidRDefault="0048399D" w:rsidP="00A54AED">
            <w:pPr>
              <w:pStyle w:val="TableText"/>
              <w:jc w:val="both"/>
              <w:rPr>
                <w:b/>
                <w:bCs/>
              </w:rPr>
            </w:pPr>
            <w:r w:rsidRPr="005B6EFD">
              <w:t>Anal sampling (HPV testing and/or cytology testing)</w:t>
            </w:r>
          </w:p>
        </w:tc>
        <w:tc>
          <w:tcPr>
            <w:tcW w:w="1559" w:type="dxa"/>
          </w:tcPr>
          <w:p w14:paraId="15CA3F71" w14:textId="77777777" w:rsidR="0048399D" w:rsidRPr="005B6EFD" w:rsidRDefault="0048399D" w:rsidP="00A54AED">
            <w:pPr>
              <w:pStyle w:val="TableText"/>
              <w:tabs>
                <w:tab w:val="clear" w:pos="263"/>
                <w:tab w:val="center" w:pos="787"/>
              </w:tabs>
              <w:jc w:val="both"/>
            </w:pPr>
            <w:r w:rsidRPr="005B6EFD">
              <w:t>6</w:t>
            </w:r>
            <w:r w:rsidRPr="005B6EFD">
              <w:tab/>
            </w:r>
          </w:p>
        </w:tc>
        <w:tc>
          <w:tcPr>
            <w:tcW w:w="2552" w:type="dxa"/>
          </w:tcPr>
          <w:p w14:paraId="0AF08621" w14:textId="77777777" w:rsidR="0048399D" w:rsidRPr="005B6EFD" w:rsidRDefault="0048399D" w:rsidP="00A54AED">
            <w:pPr>
              <w:pStyle w:val="TableText"/>
              <w:jc w:val="both"/>
            </w:pPr>
            <w:r w:rsidRPr="005B6EFD">
              <w:t>5 (including 1 supporting study)*</w:t>
            </w:r>
          </w:p>
        </w:tc>
      </w:tr>
      <w:tr w:rsidR="0048399D" w:rsidRPr="005B6EFD" w14:paraId="6C0ACE4F" w14:textId="77777777" w:rsidTr="00966827">
        <w:trPr>
          <w:trHeight w:val="67"/>
        </w:trPr>
        <w:tc>
          <w:tcPr>
            <w:tcW w:w="4815" w:type="dxa"/>
          </w:tcPr>
          <w:p w14:paraId="342E5DFF" w14:textId="77777777" w:rsidR="0048399D" w:rsidRPr="005B6EFD" w:rsidRDefault="0048399D" w:rsidP="00A54AED">
            <w:pPr>
              <w:pStyle w:val="TableText"/>
              <w:jc w:val="both"/>
            </w:pPr>
            <w:r w:rsidRPr="005B6EFD">
              <w:t>HRA-guided biopsy and diagnosis of HSIL</w:t>
            </w:r>
          </w:p>
        </w:tc>
        <w:tc>
          <w:tcPr>
            <w:tcW w:w="1559" w:type="dxa"/>
          </w:tcPr>
          <w:p w14:paraId="71D8D0DB" w14:textId="77777777" w:rsidR="0048399D" w:rsidRPr="005B6EFD" w:rsidRDefault="0048399D" w:rsidP="00A54AED">
            <w:pPr>
              <w:pStyle w:val="TableText"/>
              <w:jc w:val="both"/>
            </w:pPr>
            <w:r w:rsidRPr="005B6EFD">
              <w:t>5</w:t>
            </w:r>
          </w:p>
        </w:tc>
        <w:tc>
          <w:tcPr>
            <w:tcW w:w="2552" w:type="dxa"/>
          </w:tcPr>
          <w:p w14:paraId="25D15DDE" w14:textId="77777777" w:rsidR="0048399D" w:rsidRPr="005B6EFD" w:rsidRDefault="0048399D" w:rsidP="00A54AED">
            <w:pPr>
              <w:pStyle w:val="TableText"/>
              <w:jc w:val="both"/>
            </w:pPr>
            <w:r w:rsidRPr="005B6EFD">
              <w:t>5 (including 2 supporting studies)*</w:t>
            </w:r>
          </w:p>
        </w:tc>
      </w:tr>
    </w:tbl>
    <w:p w14:paraId="7599A388" w14:textId="77777777" w:rsidR="0048399D" w:rsidRPr="005B6EFD" w:rsidRDefault="0048399D" w:rsidP="0048399D">
      <w:pPr>
        <w:pStyle w:val="TableFigureFooter"/>
      </w:pPr>
      <w:r w:rsidRPr="005B6EFD">
        <w:t>Source: Study reports</w:t>
      </w:r>
    </w:p>
    <w:p w14:paraId="22239BC2" w14:textId="77777777" w:rsidR="0048399D" w:rsidRPr="005B6EFD" w:rsidRDefault="0048399D" w:rsidP="0048399D">
      <w:pPr>
        <w:pStyle w:val="TableFigureFooter"/>
      </w:pPr>
      <w:r w:rsidRPr="005B6EFD">
        <w:t>Notes: *For physical AE outcomes, supporting studies were sought for any population given the paucity of evidence for physical AEs in the PICO-specified populations.</w:t>
      </w:r>
    </w:p>
    <w:p w14:paraId="4B1B24FD" w14:textId="2CF184F3" w:rsidR="0048399D" w:rsidRPr="005B6EFD" w:rsidRDefault="0048399D" w:rsidP="0048399D">
      <w:pPr>
        <w:pStyle w:val="TableFigureFooter"/>
      </w:pPr>
      <w:r w:rsidRPr="005B6EFD">
        <w:t>#An ongoing Belgian study (NCT07029152</w:t>
      </w:r>
      <w:fldSimple w:instr="NOTEREF _Ref203468609  \* MERGEFORMAT">
        <w:r w:rsidR="00FC322E">
          <w:t>37</w:t>
        </w:r>
      </w:fldSimple>
      <w:r w:rsidRPr="005B6EFD">
        <w:t>; estimated completion date December 2026) will provide additional evidence on the impact of anal HPV genotyping, anal cytology and HRA on quality of life in MSM not LWH (using PrEP) aged ≥35 years.</w:t>
      </w:r>
    </w:p>
    <w:p w14:paraId="6B66CAA2" w14:textId="77777777" w:rsidR="0048399D" w:rsidRPr="005B6EFD" w:rsidRDefault="0048399D" w:rsidP="0048399D">
      <w:pPr>
        <w:pStyle w:val="TableFigureFooter"/>
      </w:pPr>
      <w:r w:rsidRPr="005B6EFD">
        <w:t>Abbreviations: AE = adverse event; HPV = human papillomavirus; HRA = High-Resolution Anoscopy; HIV = human immunodeficiency virus, HSIL= High-Grade Squamous Intraepithelial Lesion; LWH = living with HIV; MSM = men who have sex with men; MSW = men who have sex with women; SCC = squamous cell carcinoma; SOTR = solid organ transplant recipients; TW = transgender women.</w:t>
      </w:r>
    </w:p>
    <w:p w14:paraId="2D3BC462" w14:textId="37613441" w:rsidR="00647FAC" w:rsidRPr="005B6EFD" w:rsidRDefault="0048399D" w:rsidP="00647FAC">
      <w:bookmarkStart w:id="95" w:name="_Ref203476283"/>
      <w:r w:rsidRPr="005B6EFD">
        <w:t xml:space="preserve">A summary of the key features of the studies providing linked </w:t>
      </w:r>
      <w:r w:rsidR="00B43A39" w:rsidRPr="005B6EFD">
        <w:t>test safety</w:t>
      </w:r>
      <w:r w:rsidRPr="005B6EFD">
        <w:t xml:space="preserve"> evidence is provided in</w:t>
      </w:r>
      <w:r w:rsidR="00A80D15">
        <w:t xml:space="preserve"> </w:t>
      </w:r>
      <w:r w:rsidR="00A80D15">
        <w:fldChar w:fldCharType="begin"/>
      </w:r>
      <w:r w:rsidR="00A80D15">
        <w:instrText xml:space="preserve"> REF _Ref223014555 \h </w:instrText>
      </w:r>
      <w:r w:rsidR="00A80D15">
        <w:fldChar w:fldCharType="separate"/>
      </w:r>
      <w:r w:rsidR="00FC322E">
        <w:t xml:space="preserve">Table </w:t>
      </w:r>
      <w:r w:rsidR="00FC322E">
        <w:rPr>
          <w:noProof/>
        </w:rPr>
        <w:t>22</w:t>
      </w:r>
      <w:r w:rsidR="00A80D15">
        <w:fldChar w:fldCharType="end"/>
      </w:r>
      <w:r w:rsidRPr="005B6EFD">
        <w:t>. All studies were at moderate or high risk of bias, primarily due to concerns about non-response bias (and lack of characterisation of non-responders), use of non-validated measures and small/unjustified sample sizes.</w:t>
      </w:r>
      <w:r w:rsidR="00647FAC" w:rsidRPr="005B6EFD">
        <w:br w:type="page"/>
      </w:r>
    </w:p>
    <w:p w14:paraId="6CFA4FD5" w14:textId="66841EE0" w:rsidR="0048399D" w:rsidRPr="005B6EFD" w:rsidRDefault="00F820C3" w:rsidP="00F820C3">
      <w:pPr>
        <w:pStyle w:val="Caption"/>
      </w:pPr>
      <w:bookmarkStart w:id="96" w:name="_Ref223014555"/>
      <w:bookmarkStart w:id="97" w:name="_Ref203572280"/>
      <w:r>
        <w:lastRenderedPageBreak/>
        <w:t xml:space="preserve">Table </w:t>
      </w:r>
      <w:r>
        <w:fldChar w:fldCharType="begin"/>
      </w:r>
      <w:r>
        <w:instrText xml:space="preserve"> SEQ Table \* ARABIC </w:instrText>
      </w:r>
      <w:r>
        <w:fldChar w:fldCharType="separate"/>
      </w:r>
      <w:r w:rsidR="00FC322E">
        <w:rPr>
          <w:noProof/>
        </w:rPr>
        <w:t>22</w:t>
      </w:r>
      <w:r>
        <w:fldChar w:fldCharType="end"/>
      </w:r>
      <w:bookmarkEnd w:id="96"/>
      <w:r>
        <w:t xml:space="preserve"> </w:t>
      </w:r>
      <w:r w:rsidRPr="00F65748">
        <w:t>Key features of the included test safety evidence comparing anal HPV testing, anal cytology testing and diagnostic HRA with no testing (k=10)</w:t>
      </w:r>
      <w:bookmarkEnd w:id="95"/>
      <w:bookmarkEnd w:id="97"/>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080"/>
        <w:gridCol w:w="1042"/>
        <w:gridCol w:w="708"/>
        <w:gridCol w:w="851"/>
        <w:gridCol w:w="1843"/>
        <w:gridCol w:w="657"/>
        <w:gridCol w:w="902"/>
        <w:gridCol w:w="1933"/>
      </w:tblGrid>
      <w:tr w:rsidR="0048399D" w:rsidRPr="005B6EFD" w14:paraId="4A221595" w14:textId="77777777" w:rsidTr="00A54AED">
        <w:trPr>
          <w:trHeight w:val="174"/>
        </w:trPr>
        <w:tc>
          <w:tcPr>
            <w:tcW w:w="1080" w:type="dxa"/>
            <w:shd w:val="clear" w:color="auto" w:fill="D9D9D9" w:themeFill="background1" w:themeFillShade="D9"/>
          </w:tcPr>
          <w:p w14:paraId="59D57EBC" w14:textId="77777777" w:rsidR="0048399D" w:rsidRPr="005B6EFD" w:rsidRDefault="0048399D" w:rsidP="00647FAC">
            <w:pPr>
              <w:pStyle w:val="TableFigureHeading"/>
              <w:spacing w:before="0" w:after="0"/>
            </w:pPr>
            <w:r w:rsidRPr="005B6EFD">
              <w:t>Trial/Study</w:t>
            </w:r>
          </w:p>
        </w:tc>
        <w:tc>
          <w:tcPr>
            <w:tcW w:w="1042" w:type="dxa"/>
            <w:shd w:val="clear" w:color="auto" w:fill="D9D9D9" w:themeFill="background1" w:themeFillShade="D9"/>
          </w:tcPr>
          <w:p w14:paraId="6E6BE2C3" w14:textId="77777777" w:rsidR="0048399D" w:rsidRPr="005B6EFD" w:rsidRDefault="0048399D" w:rsidP="00647FAC">
            <w:pPr>
              <w:pStyle w:val="TableFigureHeading"/>
              <w:spacing w:before="0" w:after="0"/>
            </w:pPr>
            <w:r w:rsidRPr="005B6EFD">
              <w:t>Study design</w:t>
            </w:r>
          </w:p>
          <w:p w14:paraId="3BE74555" w14:textId="77777777" w:rsidR="0048399D" w:rsidRPr="005B6EFD" w:rsidRDefault="0048399D" w:rsidP="00647FAC">
            <w:pPr>
              <w:pStyle w:val="TableFigureHeading"/>
              <w:spacing w:before="0" w:after="0"/>
            </w:pPr>
            <w:r w:rsidRPr="005B6EFD">
              <w:t>Risk of bias</w:t>
            </w:r>
          </w:p>
        </w:tc>
        <w:tc>
          <w:tcPr>
            <w:tcW w:w="708" w:type="dxa"/>
            <w:shd w:val="clear" w:color="auto" w:fill="D9D9D9" w:themeFill="background1" w:themeFillShade="D9"/>
          </w:tcPr>
          <w:p w14:paraId="325B9656" w14:textId="77777777" w:rsidR="0048399D" w:rsidRPr="005B6EFD" w:rsidRDefault="0048399D" w:rsidP="00647FAC">
            <w:pPr>
              <w:pStyle w:val="TableFigureHeading"/>
              <w:spacing w:before="0" w:after="0"/>
            </w:pPr>
            <w:r w:rsidRPr="005B6EFD">
              <w:t>N</w:t>
            </w:r>
          </w:p>
        </w:tc>
        <w:tc>
          <w:tcPr>
            <w:tcW w:w="851" w:type="dxa"/>
            <w:shd w:val="clear" w:color="auto" w:fill="D9D9D9" w:themeFill="background1" w:themeFillShade="D9"/>
          </w:tcPr>
          <w:p w14:paraId="7EA32D84" w14:textId="77777777" w:rsidR="0048399D" w:rsidRPr="005B6EFD" w:rsidRDefault="0048399D" w:rsidP="00647FAC">
            <w:pPr>
              <w:pStyle w:val="TableFigureHeading"/>
              <w:spacing w:before="0" w:after="0"/>
            </w:pPr>
            <w:r w:rsidRPr="005B6EFD">
              <w:t>Population</w:t>
            </w:r>
          </w:p>
        </w:tc>
        <w:tc>
          <w:tcPr>
            <w:tcW w:w="1843" w:type="dxa"/>
            <w:shd w:val="clear" w:color="auto" w:fill="D9D9D9" w:themeFill="background1" w:themeFillShade="D9"/>
          </w:tcPr>
          <w:p w14:paraId="55161DB5" w14:textId="1027D218" w:rsidR="0048399D" w:rsidRPr="005B6EFD" w:rsidRDefault="0048399D" w:rsidP="00647FAC">
            <w:pPr>
              <w:pStyle w:val="TableFigureHeading"/>
              <w:spacing w:before="0" w:after="0"/>
            </w:pPr>
            <w:r w:rsidRPr="005B6EFD">
              <w:t>I</w:t>
            </w:r>
            <w:r w:rsidR="00912DDA" w:rsidRPr="005B6EFD">
              <w:t>nvestigative i</w:t>
            </w:r>
            <w:r w:rsidRPr="005B6EFD">
              <w:t>ntervention</w:t>
            </w:r>
          </w:p>
        </w:tc>
        <w:tc>
          <w:tcPr>
            <w:tcW w:w="657" w:type="dxa"/>
            <w:shd w:val="clear" w:color="auto" w:fill="D9D9D9" w:themeFill="background1" w:themeFillShade="D9"/>
          </w:tcPr>
          <w:p w14:paraId="4C7E933A" w14:textId="77777777" w:rsidR="0048399D" w:rsidRPr="005B6EFD" w:rsidRDefault="0048399D" w:rsidP="00647FAC">
            <w:pPr>
              <w:pStyle w:val="TableFigureHeading"/>
              <w:spacing w:before="0" w:after="0"/>
            </w:pPr>
            <w:r w:rsidRPr="005B6EFD">
              <w:t>Comparator</w:t>
            </w:r>
          </w:p>
        </w:tc>
        <w:tc>
          <w:tcPr>
            <w:tcW w:w="902" w:type="dxa"/>
            <w:shd w:val="clear" w:color="auto" w:fill="D9D9D9" w:themeFill="background1" w:themeFillShade="D9"/>
          </w:tcPr>
          <w:p w14:paraId="2EE2F62E" w14:textId="77777777" w:rsidR="0048399D" w:rsidRPr="005B6EFD" w:rsidRDefault="0048399D" w:rsidP="00647FAC">
            <w:pPr>
              <w:pStyle w:val="TableFigureHeading"/>
              <w:spacing w:before="0" w:after="0"/>
            </w:pPr>
            <w:r w:rsidRPr="005B6EFD">
              <w:t>Outcome domain</w:t>
            </w:r>
          </w:p>
        </w:tc>
        <w:tc>
          <w:tcPr>
            <w:tcW w:w="1933" w:type="dxa"/>
            <w:shd w:val="clear" w:color="auto" w:fill="D9D9D9" w:themeFill="background1" w:themeFillShade="D9"/>
          </w:tcPr>
          <w:p w14:paraId="540B21F2" w14:textId="77777777" w:rsidR="0048399D" w:rsidRPr="005B6EFD" w:rsidRDefault="0048399D" w:rsidP="00647FAC">
            <w:pPr>
              <w:pStyle w:val="TableFigureHeading"/>
              <w:spacing w:before="0" w:after="0"/>
            </w:pPr>
            <w:r w:rsidRPr="005B6EFD">
              <w:t>Outcome measures</w:t>
            </w:r>
          </w:p>
        </w:tc>
      </w:tr>
      <w:tr w:rsidR="0048399D" w:rsidRPr="005B6EFD" w14:paraId="7859B232" w14:textId="77777777" w:rsidTr="00A54AED">
        <w:trPr>
          <w:trHeight w:val="93"/>
        </w:trPr>
        <w:tc>
          <w:tcPr>
            <w:tcW w:w="1080" w:type="dxa"/>
          </w:tcPr>
          <w:p w14:paraId="18A2D8B6" w14:textId="00DBCCB7" w:rsidR="0048399D" w:rsidRPr="005B6EFD" w:rsidRDefault="0048399D" w:rsidP="00647FAC">
            <w:pPr>
              <w:pStyle w:val="TableText"/>
              <w:spacing w:before="0" w:after="0"/>
            </w:pPr>
            <w:r w:rsidRPr="005B6EFD">
              <w:t>Cvejic 2020</w:t>
            </w:r>
          </w:p>
          <w:p w14:paraId="3A6080F4" w14:textId="77777777" w:rsidR="0048399D" w:rsidRPr="005B6EFD" w:rsidRDefault="0048399D" w:rsidP="00647FAC">
            <w:pPr>
              <w:pStyle w:val="TableText"/>
              <w:spacing w:before="0" w:after="0"/>
            </w:pPr>
            <w:r w:rsidRPr="005B6EFD">
              <w:t>(SPANC study)</w:t>
            </w:r>
          </w:p>
          <w:p w14:paraId="233FEB62" w14:textId="77777777" w:rsidR="0048399D" w:rsidRPr="005B6EFD" w:rsidDel="00541F39" w:rsidRDefault="0048399D" w:rsidP="00647FAC">
            <w:pPr>
              <w:pStyle w:val="TableText"/>
              <w:spacing w:before="0" w:after="0"/>
            </w:pPr>
            <w:r w:rsidRPr="005B6EFD">
              <w:t>Australia</w:t>
            </w:r>
          </w:p>
        </w:tc>
        <w:tc>
          <w:tcPr>
            <w:tcW w:w="1042" w:type="dxa"/>
          </w:tcPr>
          <w:p w14:paraId="6635C0CD" w14:textId="77777777" w:rsidR="0048399D" w:rsidRPr="005B6EFD" w:rsidRDefault="0048399D" w:rsidP="00647FAC">
            <w:pPr>
              <w:pStyle w:val="TableText"/>
              <w:spacing w:before="0" w:after="0"/>
            </w:pPr>
            <w:r w:rsidRPr="005B6EFD">
              <w:t>Pre-post study (questionnaire)</w:t>
            </w:r>
          </w:p>
          <w:p w14:paraId="37326D23" w14:textId="77777777" w:rsidR="0048399D" w:rsidRPr="005B6EFD" w:rsidDel="00541F39" w:rsidRDefault="0048399D" w:rsidP="00647FAC">
            <w:pPr>
              <w:pStyle w:val="TableText"/>
              <w:spacing w:before="0" w:after="0"/>
            </w:pPr>
            <w:r w:rsidRPr="005B6EFD">
              <w:t>Moderate risk of bias</w:t>
            </w:r>
          </w:p>
        </w:tc>
        <w:tc>
          <w:tcPr>
            <w:tcW w:w="708" w:type="dxa"/>
          </w:tcPr>
          <w:p w14:paraId="2491AA70" w14:textId="77777777" w:rsidR="0048399D" w:rsidRPr="005B6EFD" w:rsidDel="00541F39" w:rsidRDefault="0048399D" w:rsidP="00647FAC">
            <w:pPr>
              <w:pStyle w:val="TableText"/>
              <w:spacing w:before="0" w:after="0"/>
            </w:pPr>
            <w:r w:rsidRPr="005B6EFD">
              <w:t>500</w:t>
            </w:r>
          </w:p>
        </w:tc>
        <w:tc>
          <w:tcPr>
            <w:tcW w:w="851" w:type="dxa"/>
          </w:tcPr>
          <w:p w14:paraId="0344528C" w14:textId="77777777" w:rsidR="0048399D" w:rsidRPr="005B6EFD" w:rsidDel="00C34836" w:rsidRDefault="0048399D" w:rsidP="00647FAC">
            <w:pPr>
              <w:pStyle w:val="TableText"/>
              <w:spacing w:before="0" w:after="0"/>
            </w:pPr>
            <w:r w:rsidRPr="005B6EFD">
              <w:t>MSM ≥35 years</w:t>
            </w:r>
          </w:p>
        </w:tc>
        <w:tc>
          <w:tcPr>
            <w:tcW w:w="1843" w:type="dxa"/>
          </w:tcPr>
          <w:p w14:paraId="6F1F7FC0" w14:textId="77777777" w:rsidR="0048399D" w:rsidRPr="005B6EFD" w:rsidRDefault="0048399D" w:rsidP="00647FAC">
            <w:pPr>
              <w:pStyle w:val="Tablebullets"/>
              <w:numPr>
                <w:ilvl w:val="0"/>
                <w:numId w:val="0"/>
              </w:numPr>
              <w:spacing w:before="0" w:after="0"/>
            </w:pPr>
            <w:r w:rsidRPr="005B6EFD">
              <w:t>Anal swab for cytology and HPV DNA Testing</w:t>
            </w:r>
          </w:p>
          <w:p w14:paraId="2674E01D" w14:textId="77777777" w:rsidR="0048399D" w:rsidRPr="005B6EFD" w:rsidRDefault="0048399D" w:rsidP="00647FAC">
            <w:pPr>
              <w:pStyle w:val="Tablebullets"/>
              <w:numPr>
                <w:ilvl w:val="0"/>
                <w:numId w:val="0"/>
              </w:numPr>
              <w:spacing w:before="0" w:after="0"/>
            </w:pPr>
            <w:r w:rsidRPr="005B6EFD">
              <w:t>Digital Anorectal Examination to check for any palpable lesions.</w:t>
            </w:r>
          </w:p>
          <w:p w14:paraId="6CC69093" w14:textId="77777777" w:rsidR="0048399D" w:rsidRPr="005B6EFD" w:rsidRDefault="0048399D" w:rsidP="00647FAC">
            <w:pPr>
              <w:pStyle w:val="Tablebullets"/>
              <w:numPr>
                <w:ilvl w:val="0"/>
                <w:numId w:val="0"/>
              </w:numPr>
              <w:spacing w:before="0" w:after="0"/>
            </w:pPr>
            <w:r w:rsidRPr="005B6EFD">
              <w:t>HRA performed on all participants; biopsies of visual abnormalities suspicious of HPV-related lesions taken</w:t>
            </w:r>
          </w:p>
        </w:tc>
        <w:tc>
          <w:tcPr>
            <w:tcW w:w="657" w:type="dxa"/>
          </w:tcPr>
          <w:p w14:paraId="18A541A7" w14:textId="77777777" w:rsidR="0048399D" w:rsidRPr="005B6EFD" w:rsidRDefault="0048399D" w:rsidP="00647FAC">
            <w:pPr>
              <w:pStyle w:val="Tablebullets"/>
              <w:numPr>
                <w:ilvl w:val="0"/>
                <w:numId w:val="0"/>
              </w:numPr>
              <w:spacing w:before="0" w:after="0"/>
            </w:pPr>
            <w:r w:rsidRPr="005B6EFD">
              <w:t>None</w:t>
            </w:r>
          </w:p>
        </w:tc>
        <w:tc>
          <w:tcPr>
            <w:tcW w:w="902" w:type="dxa"/>
          </w:tcPr>
          <w:p w14:paraId="16D46CE0" w14:textId="77777777" w:rsidR="0048399D" w:rsidRPr="005B6EFD" w:rsidRDefault="0048399D" w:rsidP="00647FAC">
            <w:pPr>
              <w:pStyle w:val="Tablebullets"/>
              <w:numPr>
                <w:ilvl w:val="0"/>
                <w:numId w:val="0"/>
              </w:numPr>
              <w:spacing w:before="0" w:after="0"/>
            </w:pPr>
            <w:r w:rsidRPr="005B6EFD">
              <w:t>Psychosocial AEs</w:t>
            </w:r>
          </w:p>
        </w:tc>
        <w:tc>
          <w:tcPr>
            <w:tcW w:w="1933" w:type="dxa"/>
          </w:tcPr>
          <w:p w14:paraId="6E61929B" w14:textId="77777777" w:rsidR="0048399D" w:rsidRPr="005B6EFD" w:rsidRDefault="0048399D" w:rsidP="00647FAC">
            <w:pPr>
              <w:pStyle w:val="Tablebullets"/>
              <w:numPr>
                <w:ilvl w:val="0"/>
                <w:numId w:val="28"/>
              </w:numPr>
              <w:spacing w:before="0" w:after="0"/>
              <w:ind w:left="256" w:hanging="256"/>
            </w:pPr>
            <w:r w:rsidRPr="005B6EFD">
              <w:t>SF-36v2</w:t>
            </w:r>
          </w:p>
          <w:p w14:paraId="30423E38" w14:textId="77777777" w:rsidR="0048399D" w:rsidRPr="005B6EFD" w:rsidRDefault="0048399D" w:rsidP="00647FAC">
            <w:pPr>
              <w:pStyle w:val="Tablebullets"/>
              <w:numPr>
                <w:ilvl w:val="0"/>
                <w:numId w:val="28"/>
              </w:numPr>
              <w:spacing w:before="0" w:after="0"/>
              <w:ind w:left="256" w:hanging="256"/>
            </w:pPr>
            <w:r w:rsidRPr="005B6EFD">
              <w:t>Screening-specific distress measures: modified Cervical Screening Questionnaire, perceived anal cancer risk, cancer-related worry, and intrusive thoughts about abnormal results (adapted from the Impact of Events Scale).</w:t>
            </w:r>
            <w:r w:rsidRPr="005B6EFD" w:rsidDel="00C34836">
              <w:t xml:space="preserve"> </w:t>
            </w:r>
          </w:p>
        </w:tc>
      </w:tr>
      <w:tr w:rsidR="0048399D" w:rsidRPr="005B6EFD" w14:paraId="1E98EE6C" w14:textId="77777777" w:rsidTr="00A54AED">
        <w:trPr>
          <w:trHeight w:val="93"/>
        </w:trPr>
        <w:tc>
          <w:tcPr>
            <w:tcW w:w="1080" w:type="dxa"/>
          </w:tcPr>
          <w:p w14:paraId="24162FC9" w14:textId="77777777" w:rsidR="0048399D" w:rsidRPr="005B6EFD" w:rsidRDefault="0048399D" w:rsidP="00647FAC">
            <w:pPr>
              <w:pStyle w:val="TableText"/>
              <w:spacing w:before="0" w:after="0"/>
            </w:pPr>
            <w:r w:rsidRPr="005B6EFD">
              <w:t xml:space="preserve">Kaufman 2020 </w:t>
            </w:r>
          </w:p>
          <w:p w14:paraId="02340305" w14:textId="77777777" w:rsidR="0048399D" w:rsidRPr="005B6EFD" w:rsidRDefault="0048399D" w:rsidP="00647FAC">
            <w:pPr>
              <w:pStyle w:val="TableText"/>
              <w:spacing w:before="0" w:after="0"/>
            </w:pPr>
            <w:r w:rsidRPr="005B6EFD">
              <w:t>Canada</w:t>
            </w:r>
          </w:p>
        </w:tc>
        <w:tc>
          <w:tcPr>
            <w:tcW w:w="1042" w:type="dxa"/>
          </w:tcPr>
          <w:p w14:paraId="206497DB" w14:textId="77777777" w:rsidR="0048399D" w:rsidRPr="005B6EFD" w:rsidRDefault="0048399D" w:rsidP="00647FAC">
            <w:pPr>
              <w:pStyle w:val="TableText"/>
              <w:spacing w:before="0" w:after="0"/>
            </w:pPr>
            <w:r w:rsidRPr="005B6EFD">
              <w:t>Cross-sectional</w:t>
            </w:r>
          </w:p>
          <w:p w14:paraId="4E227983" w14:textId="77777777" w:rsidR="0048399D" w:rsidRPr="005B6EFD" w:rsidRDefault="0048399D" w:rsidP="00647FAC">
            <w:pPr>
              <w:pStyle w:val="TableText"/>
              <w:spacing w:before="0" w:after="0"/>
            </w:pPr>
            <w:r w:rsidRPr="005B6EFD">
              <w:t>Moderate risk of bias</w:t>
            </w:r>
          </w:p>
        </w:tc>
        <w:tc>
          <w:tcPr>
            <w:tcW w:w="708" w:type="dxa"/>
          </w:tcPr>
          <w:p w14:paraId="1B9C75FA" w14:textId="77777777" w:rsidR="0048399D" w:rsidRPr="005B6EFD" w:rsidRDefault="0048399D" w:rsidP="00647FAC">
            <w:pPr>
              <w:pStyle w:val="TableText"/>
              <w:spacing w:before="0" w:after="0"/>
            </w:pPr>
            <w:r w:rsidRPr="005B6EFD">
              <w:t>124</w:t>
            </w:r>
          </w:p>
        </w:tc>
        <w:tc>
          <w:tcPr>
            <w:tcW w:w="851" w:type="dxa"/>
          </w:tcPr>
          <w:p w14:paraId="5C66B410" w14:textId="77777777" w:rsidR="0048399D" w:rsidRPr="005B6EFD" w:rsidRDefault="0048399D" w:rsidP="00647FAC">
            <w:pPr>
              <w:pStyle w:val="TableText"/>
              <w:spacing w:before="0" w:after="0"/>
            </w:pPr>
            <w:r w:rsidRPr="005B6EFD">
              <w:t>Women LWH</w:t>
            </w:r>
          </w:p>
        </w:tc>
        <w:tc>
          <w:tcPr>
            <w:tcW w:w="1843" w:type="dxa"/>
          </w:tcPr>
          <w:p w14:paraId="6B16A526" w14:textId="77777777" w:rsidR="0048399D" w:rsidRPr="005B6EFD" w:rsidRDefault="0048399D" w:rsidP="00647FAC">
            <w:pPr>
              <w:pStyle w:val="Tablebullets"/>
              <w:numPr>
                <w:ilvl w:val="0"/>
                <w:numId w:val="0"/>
              </w:numPr>
              <w:spacing w:before="0" w:after="0"/>
            </w:pPr>
            <w:r w:rsidRPr="005B6EFD">
              <w:t>Study visits were completed every 6 months over a 2-year period. Each visit involved anal cytology and HPV testing. All participants underwent HRA with DARE and biopsies at baseline and 24 months. If HSIL detected, HRA repeated in 12 months. If HSIL was persistent, treatment offered.</w:t>
            </w:r>
          </w:p>
        </w:tc>
        <w:tc>
          <w:tcPr>
            <w:tcW w:w="657" w:type="dxa"/>
          </w:tcPr>
          <w:p w14:paraId="5ECA8CC0" w14:textId="77777777" w:rsidR="0048399D" w:rsidRPr="005B6EFD" w:rsidRDefault="0048399D" w:rsidP="00647FAC">
            <w:pPr>
              <w:pStyle w:val="Tablebullets"/>
              <w:numPr>
                <w:ilvl w:val="0"/>
                <w:numId w:val="0"/>
              </w:numPr>
              <w:spacing w:before="0" w:after="0"/>
            </w:pPr>
            <w:r w:rsidRPr="005B6EFD">
              <w:t>None</w:t>
            </w:r>
          </w:p>
        </w:tc>
        <w:tc>
          <w:tcPr>
            <w:tcW w:w="902" w:type="dxa"/>
          </w:tcPr>
          <w:p w14:paraId="1B869BD0" w14:textId="77777777" w:rsidR="0048399D" w:rsidRPr="005B6EFD" w:rsidRDefault="0048399D" w:rsidP="00647FAC">
            <w:pPr>
              <w:pStyle w:val="Tablebullets"/>
              <w:numPr>
                <w:ilvl w:val="0"/>
                <w:numId w:val="0"/>
              </w:numPr>
              <w:spacing w:before="0" w:after="0"/>
            </w:pPr>
            <w:r w:rsidRPr="005B6EFD">
              <w:t>Physical AEs</w:t>
            </w:r>
          </w:p>
        </w:tc>
        <w:tc>
          <w:tcPr>
            <w:tcW w:w="1933" w:type="dxa"/>
          </w:tcPr>
          <w:p w14:paraId="161429EC" w14:textId="77777777" w:rsidR="0048399D" w:rsidRPr="005B6EFD" w:rsidRDefault="0048399D" w:rsidP="00647FAC">
            <w:pPr>
              <w:pStyle w:val="Tablebullets"/>
              <w:numPr>
                <w:ilvl w:val="0"/>
                <w:numId w:val="28"/>
              </w:numPr>
              <w:spacing w:before="0" w:after="0"/>
              <w:ind w:left="256" w:hanging="256"/>
            </w:pPr>
            <w:r w:rsidRPr="005B6EFD">
              <w:t>Pain score (scale of 0 to 10)</w:t>
            </w:r>
          </w:p>
        </w:tc>
      </w:tr>
      <w:tr w:rsidR="0048399D" w:rsidRPr="005B6EFD" w14:paraId="4C97BD82" w14:textId="77777777" w:rsidTr="00A54AED">
        <w:trPr>
          <w:trHeight w:val="47"/>
        </w:trPr>
        <w:tc>
          <w:tcPr>
            <w:tcW w:w="1080" w:type="dxa"/>
          </w:tcPr>
          <w:p w14:paraId="6BFF54BD" w14:textId="77777777" w:rsidR="0048399D" w:rsidRPr="005B6EFD" w:rsidRDefault="0048399D" w:rsidP="00647FAC">
            <w:pPr>
              <w:pStyle w:val="TableText"/>
              <w:spacing w:before="0" w:after="0"/>
            </w:pPr>
            <w:r w:rsidRPr="005B6EFD">
              <w:t>Lam 2018</w:t>
            </w:r>
          </w:p>
          <w:p w14:paraId="3D62B6A5" w14:textId="77777777" w:rsidR="0048399D" w:rsidRPr="005B6EFD" w:rsidRDefault="0048399D" w:rsidP="00647FAC">
            <w:pPr>
              <w:pStyle w:val="TableText"/>
              <w:spacing w:before="0" w:after="0"/>
            </w:pPr>
            <w:r w:rsidRPr="005B6EFD">
              <w:t>USA</w:t>
            </w:r>
          </w:p>
        </w:tc>
        <w:tc>
          <w:tcPr>
            <w:tcW w:w="1042" w:type="dxa"/>
          </w:tcPr>
          <w:p w14:paraId="0F05A5A5" w14:textId="77777777" w:rsidR="0048399D" w:rsidRPr="005B6EFD" w:rsidRDefault="0048399D" w:rsidP="00647FAC">
            <w:pPr>
              <w:pStyle w:val="TableText"/>
              <w:spacing w:before="0" w:after="0"/>
            </w:pPr>
            <w:r w:rsidRPr="005B6EFD">
              <w:t>Cross-sectional</w:t>
            </w:r>
          </w:p>
          <w:p w14:paraId="66B06C47" w14:textId="77777777" w:rsidR="0048399D" w:rsidRPr="005B6EFD" w:rsidRDefault="0048399D" w:rsidP="00647FAC">
            <w:pPr>
              <w:pStyle w:val="TableText"/>
              <w:spacing w:before="0" w:after="0"/>
            </w:pPr>
            <w:r w:rsidRPr="005B6EFD">
              <w:t>High risk of bias</w:t>
            </w:r>
          </w:p>
        </w:tc>
        <w:tc>
          <w:tcPr>
            <w:tcW w:w="708" w:type="dxa"/>
          </w:tcPr>
          <w:p w14:paraId="1936C89F" w14:textId="77777777" w:rsidR="0048399D" w:rsidRPr="005B6EFD" w:rsidRDefault="0048399D" w:rsidP="00647FAC">
            <w:pPr>
              <w:pStyle w:val="TableText"/>
              <w:spacing w:before="0" w:after="0"/>
            </w:pPr>
            <w:r w:rsidRPr="005B6EFD">
              <w:t>1857 (48 completed patient experience survey)</w:t>
            </w:r>
          </w:p>
        </w:tc>
        <w:tc>
          <w:tcPr>
            <w:tcW w:w="851" w:type="dxa"/>
          </w:tcPr>
          <w:p w14:paraId="65BB33A8" w14:textId="77777777" w:rsidR="0048399D" w:rsidRPr="005B6EFD" w:rsidRDefault="0048399D" w:rsidP="00647FAC">
            <w:pPr>
              <w:pStyle w:val="TableText"/>
              <w:spacing w:before="0" w:after="0"/>
            </w:pPr>
            <w:r w:rsidRPr="005B6EFD">
              <w:t>PLWH</w:t>
            </w:r>
          </w:p>
        </w:tc>
        <w:tc>
          <w:tcPr>
            <w:tcW w:w="1843" w:type="dxa"/>
          </w:tcPr>
          <w:p w14:paraId="59B9A133" w14:textId="77777777" w:rsidR="0048399D" w:rsidRPr="005B6EFD" w:rsidRDefault="0048399D" w:rsidP="00647FAC">
            <w:pPr>
              <w:pStyle w:val="Tablebullets"/>
              <w:numPr>
                <w:ilvl w:val="0"/>
                <w:numId w:val="0"/>
              </w:numPr>
              <w:spacing w:before="0" w:after="0"/>
            </w:pPr>
            <w:r w:rsidRPr="005B6EFD">
              <w:t>HRA (first time)</w:t>
            </w:r>
          </w:p>
        </w:tc>
        <w:tc>
          <w:tcPr>
            <w:tcW w:w="657" w:type="dxa"/>
          </w:tcPr>
          <w:p w14:paraId="416A1451" w14:textId="77777777" w:rsidR="0048399D" w:rsidRPr="005B6EFD" w:rsidRDefault="0048399D" w:rsidP="00647FAC">
            <w:pPr>
              <w:pStyle w:val="Tablebullets"/>
              <w:numPr>
                <w:ilvl w:val="0"/>
                <w:numId w:val="0"/>
              </w:numPr>
              <w:spacing w:before="0" w:after="0"/>
            </w:pPr>
            <w:r w:rsidRPr="005B6EFD">
              <w:t>None</w:t>
            </w:r>
          </w:p>
        </w:tc>
        <w:tc>
          <w:tcPr>
            <w:tcW w:w="902" w:type="dxa"/>
          </w:tcPr>
          <w:p w14:paraId="1D9A4BC2" w14:textId="77777777" w:rsidR="0048399D" w:rsidRPr="005B6EFD" w:rsidRDefault="0048399D" w:rsidP="00647FAC">
            <w:pPr>
              <w:pStyle w:val="Tablebullets"/>
              <w:numPr>
                <w:ilvl w:val="0"/>
                <w:numId w:val="0"/>
              </w:numPr>
              <w:spacing w:before="0" w:after="0"/>
            </w:pPr>
            <w:r w:rsidRPr="005B6EFD">
              <w:t>Physical AEs</w:t>
            </w:r>
          </w:p>
          <w:p w14:paraId="43590D45" w14:textId="77777777" w:rsidR="0048399D" w:rsidRPr="005B6EFD" w:rsidRDefault="0048399D" w:rsidP="00647FAC">
            <w:pPr>
              <w:pStyle w:val="Tablebullets"/>
              <w:numPr>
                <w:ilvl w:val="0"/>
                <w:numId w:val="0"/>
              </w:numPr>
              <w:spacing w:before="0" w:after="0"/>
            </w:pPr>
            <w:r w:rsidRPr="005B6EFD">
              <w:t>Psychosocial AEs</w:t>
            </w:r>
          </w:p>
        </w:tc>
        <w:tc>
          <w:tcPr>
            <w:tcW w:w="1933" w:type="dxa"/>
          </w:tcPr>
          <w:p w14:paraId="4A5EE7F5" w14:textId="77777777" w:rsidR="0048399D" w:rsidRPr="005B6EFD" w:rsidRDefault="0048399D" w:rsidP="00647FAC">
            <w:pPr>
              <w:pStyle w:val="Tablebullets"/>
              <w:numPr>
                <w:ilvl w:val="0"/>
                <w:numId w:val="28"/>
              </w:numPr>
              <w:spacing w:before="0" w:after="0"/>
              <w:ind w:left="256" w:hanging="256"/>
            </w:pPr>
            <w:r w:rsidRPr="005B6EFD">
              <w:t>Tolerance of HRA measured by if HRA with sedation, opioid prescription, or ED/urgent care visit within 1-week post-procedure was documented in patient file</w:t>
            </w:r>
          </w:p>
          <w:p w14:paraId="35F57E51" w14:textId="77777777" w:rsidR="0048399D" w:rsidRPr="005B6EFD" w:rsidRDefault="0048399D" w:rsidP="00647FAC">
            <w:pPr>
              <w:pStyle w:val="Tablebullets"/>
              <w:numPr>
                <w:ilvl w:val="0"/>
                <w:numId w:val="28"/>
              </w:numPr>
              <w:spacing w:before="0" w:after="0"/>
              <w:ind w:left="256" w:hanging="256"/>
            </w:pPr>
            <w:r w:rsidRPr="005B6EFD">
              <w:t>Pain score (scale of 0 to 10)</w:t>
            </w:r>
          </w:p>
          <w:p w14:paraId="25FBBAE0" w14:textId="77777777" w:rsidR="0048399D" w:rsidRPr="005B6EFD" w:rsidRDefault="0048399D" w:rsidP="00647FAC">
            <w:pPr>
              <w:pStyle w:val="Tablebullets"/>
              <w:numPr>
                <w:ilvl w:val="0"/>
                <w:numId w:val="28"/>
              </w:numPr>
              <w:spacing w:before="0" w:after="0"/>
              <w:ind w:left="256" w:hanging="256"/>
            </w:pPr>
            <w:r w:rsidRPr="005B6EFD">
              <w:t>Pain and bleeding (greater, equal to or less than expected)</w:t>
            </w:r>
          </w:p>
          <w:p w14:paraId="453CE7DC" w14:textId="77777777" w:rsidR="0048399D" w:rsidRPr="005B6EFD" w:rsidRDefault="0048399D" w:rsidP="00647FAC">
            <w:pPr>
              <w:pStyle w:val="Tablebullets"/>
              <w:numPr>
                <w:ilvl w:val="0"/>
                <w:numId w:val="28"/>
              </w:numPr>
              <w:spacing w:before="0" w:after="0"/>
              <w:ind w:left="256" w:hanging="256"/>
            </w:pPr>
            <w:r w:rsidRPr="005B6EFD">
              <w:t>Impact of AEs on lifestyle/normal activities</w:t>
            </w:r>
          </w:p>
        </w:tc>
      </w:tr>
      <w:tr w:rsidR="0048399D" w:rsidRPr="005B6EFD" w14:paraId="631B29E9" w14:textId="77777777" w:rsidTr="00A54AED">
        <w:trPr>
          <w:trHeight w:val="1122"/>
        </w:trPr>
        <w:tc>
          <w:tcPr>
            <w:tcW w:w="1080" w:type="dxa"/>
          </w:tcPr>
          <w:p w14:paraId="744E1537" w14:textId="77777777" w:rsidR="0048399D" w:rsidRPr="005B6EFD" w:rsidRDefault="0048399D" w:rsidP="00647FAC">
            <w:pPr>
              <w:pStyle w:val="TableText"/>
              <w:spacing w:before="0" w:after="0"/>
            </w:pPr>
            <w:r w:rsidRPr="005B6EFD">
              <w:t xml:space="preserve">Landstra 2013 </w:t>
            </w:r>
          </w:p>
          <w:p w14:paraId="7290DBE2" w14:textId="77777777" w:rsidR="0048399D" w:rsidRPr="005B6EFD" w:rsidRDefault="0048399D" w:rsidP="00647FAC">
            <w:pPr>
              <w:pStyle w:val="TableText"/>
              <w:spacing w:before="0" w:after="0"/>
            </w:pPr>
            <w:r w:rsidRPr="005B6EFD">
              <w:t>Australia</w:t>
            </w:r>
          </w:p>
        </w:tc>
        <w:tc>
          <w:tcPr>
            <w:tcW w:w="1042" w:type="dxa"/>
          </w:tcPr>
          <w:p w14:paraId="3A506583" w14:textId="77777777" w:rsidR="0048399D" w:rsidRPr="005B6EFD" w:rsidRDefault="0048399D" w:rsidP="00647FAC">
            <w:pPr>
              <w:pStyle w:val="TableText"/>
              <w:spacing w:before="0" w:after="0"/>
            </w:pPr>
            <w:r w:rsidRPr="005B6EFD">
              <w:t>Prospective cohort study</w:t>
            </w:r>
          </w:p>
          <w:p w14:paraId="39532889" w14:textId="77777777" w:rsidR="0048399D" w:rsidRPr="005B6EFD" w:rsidRDefault="0048399D" w:rsidP="00647FAC">
            <w:pPr>
              <w:pStyle w:val="TableText"/>
              <w:spacing w:before="0" w:after="0"/>
            </w:pPr>
            <w:r w:rsidRPr="005B6EFD">
              <w:t>High risk of bias</w:t>
            </w:r>
          </w:p>
        </w:tc>
        <w:tc>
          <w:tcPr>
            <w:tcW w:w="708" w:type="dxa"/>
          </w:tcPr>
          <w:p w14:paraId="4646D05C" w14:textId="77777777" w:rsidR="0048399D" w:rsidRPr="005B6EFD" w:rsidRDefault="0048399D" w:rsidP="00647FAC">
            <w:pPr>
              <w:pStyle w:val="TableText"/>
              <w:spacing w:before="0" w:after="0"/>
            </w:pPr>
            <w:r w:rsidRPr="005B6EFD">
              <w:t>291</w:t>
            </w:r>
          </w:p>
        </w:tc>
        <w:tc>
          <w:tcPr>
            <w:tcW w:w="851" w:type="dxa"/>
          </w:tcPr>
          <w:p w14:paraId="25B422EE" w14:textId="77777777" w:rsidR="0048399D" w:rsidRPr="005B6EFD" w:rsidRDefault="0048399D" w:rsidP="00647FAC">
            <w:pPr>
              <w:pStyle w:val="TableText"/>
              <w:spacing w:before="0" w:after="0"/>
            </w:pPr>
            <w:r w:rsidRPr="005B6EFD">
              <w:t>Men LWH</w:t>
            </w:r>
          </w:p>
        </w:tc>
        <w:tc>
          <w:tcPr>
            <w:tcW w:w="1843" w:type="dxa"/>
          </w:tcPr>
          <w:p w14:paraId="0AACBF35" w14:textId="77777777" w:rsidR="0048399D" w:rsidRPr="005B6EFD" w:rsidRDefault="0048399D" w:rsidP="00647FAC">
            <w:pPr>
              <w:pStyle w:val="Tablebullets"/>
              <w:numPr>
                <w:ilvl w:val="0"/>
                <w:numId w:val="0"/>
              </w:numPr>
              <w:spacing w:before="0" w:after="0"/>
            </w:pPr>
            <w:r w:rsidRPr="005B6EFD">
              <w:t xml:space="preserve">Self-collected anal cytology swabs: those with negative or LSIL results formed the control group, while individuals with HSIL, ASC-H, or ASC-US cytology were offered </w:t>
            </w:r>
            <w:r w:rsidRPr="005B6EFD">
              <w:lastRenderedPageBreak/>
              <w:t>further evaluation via HRA.</w:t>
            </w:r>
          </w:p>
        </w:tc>
        <w:tc>
          <w:tcPr>
            <w:tcW w:w="657" w:type="dxa"/>
          </w:tcPr>
          <w:p w14:paraId="20301751" w14:textId="77777777" w:rsidR="0048399D" w:rsidRPr="005B6EFD" w:rsidRDefault="0048399D" w:rsidP="00647FAC">
            <w:pPr>
              <w:pStyle w:val="Tablebullets"/>
              <w:numPr>
                <w:ilvl w:val="0"/>
                <w:numId w:val="0"/>
              </w:numPr>
              <w:spacing w:before="0" w:after="0"/>
            </w:pPr>
            <w:r w:rsidRPr="005B6EFD">
              <w:lastRenderedPageBreak/>
              <w:t>None</w:t>
            </w:r>
          </w:p>
        </w:tc>
        <w:tc>
          <w:tcPr>
            <w:tcW w:w="902" w:type="dxa"/>
          </w:tcPr>
          <w:p w14:paraId="6FFB47B4" w14:textId="77777777" w:rsidR="0048399D" w:rsidRPr="005B6EFD" w:rsidRDefault="0048399D" w:rsidP="00647FAC">
            <w:pPr>
              <w:pStyle w:val="Tablebullets"/>
              <w:numPr>
                <w:ilvl w:val="0"/>
                <w:numId w:val="0"/>
              </w:numPr>
              <w:spacing w:before="0" w:after="0"/>
            </w:pPr>
            <w:r w:rsidRPr="005B6EFD">
              <w:t>Psychosocial AEs</w:t>
            </w:r>
          </w:p>
        </w:tc>
        <w:tc>
          <w:tcPr>
            <w:tcW w:w="1933" w:type="dxa"/>
          </w:tcPr>
          <w:p w14:paraId="15FAB6F5" w14:textId="77777777" w:rsidR="0048399D" w:rsidRPr="005B6EFD" w:rsidRDefault="0048399D" w:rsidP="00647FAC">
            <w:pPr>
              <w:pStyle w:val="Tablebullets"/>
              <w:numPr>
                <w:ilvl w:val="0"/>
                <w:numId w:val="28"/>
              </w:numPr>
              <w:spacing w:before="0" w:after="0"/>
              <w:ind w:left="256" w:hanging="256"/>
            </w:pPr>
            <w:r w:rsidRPr="005B6EFD">
              <w:t>Anal Screening Questionnaire</w:t>
            </w:r>
          </w:p>
          <w:p w14:paraId="4E49A481" w14:textId="77777777" w:rsidR="0048399D" w:rsidRPr="005B6EFD" w:rsidRDefault="0048399D" w:rsidP="00647FAC">
            <w:pPr>
              <w:pStyle w:val="Tablebullets"/>
              <w:numPr>
                <w:ilvl w:val="0"/>
                <w:numId w:val="28"/>
              </w:numPr>
              <w:spacing w:before="0" w:after="0"/>
              <w:ind w:left="256" w:hanging="256"/>
            </w:pPr>
            <w:r w:rsidRPr="005B6EFD">
              <w:t>Distress Thermometer</w:t>
            </w:r>
          </w:p>
          <w:p w14:paraId="7A38B7FC" w14:textId="77777777" w:rsidR="0048399D" w:rsidRPr="005B6EFD" w:rsidRDefault="0048399D" w:rsidP="00647FAC">
            <w:pPr>
              <w:pStyle w:val="Tablebullets"/>
              <w:numPr>
                <w:ilvl w:val="0"/>
                <w:numId w:val="28"/>
              </w:numPr>
              <w:spacing w:before="0" w:after="0"/>
              <w:ind w:left="256" w:hanging="256"/>
            </w:pPr>
            <w:r w:rsidRPr="005B6EFD">
              <w:t>SF-12</w:t>
            </w:r>
          </w:p>
          <w:p w14:paraId="6CF7378E" w14:textId="77777777" w:rsidR="0048399D" w:rsidRPr="005B6EFD" w:rsidRDefault="0048399D" w:rsidP="00647FAC">
            <w:pPr>
              <w:pStyle w:val="Tablebullets"/>
              <w:numPr>
                <w:ilvl w:val="0"/>
                <w:numId w:val="28"/>
              </w:numPr>
              <w:spacing w:before="0" w:after="0"/>
              <w:ind w:left="256" w:hanging="256"/>
            </w:pPr>
            <w:r w:rsidRPr="005B6EFD">
              <w:t>Depression Anxiety Stress Scale</w:t>
            </w:r>
          </w:p>
        </w:tc>
      </w:tr>
      <w:tr w:rsidR="0048399D" w:rsidRPr="005B6EFD" w14:paraId="5A7B8CF4" w14:textId="77777777" w:rsidTr="00A54AED">
        <w:trPr>
          <w:trHeight w:val="357"/>
        </w:trPr>
        <w:tc>
          <w:tcPr>
            <w:tcW w:w="1080" w:type="dxa"/>
          </w:tcPr>
          <w:p w14:paraId="2423BC11" w14:textId="77777777" w:rsidR="0048399D" w:rsidRPr="005B6EFD" w:rsidRDefault="0048399D" w:rsidP="00647FAC">
            <w:pPr>
              <w:pStyle w:val="TableText"/>
              <w:spacing w:before="0" w:after="0"/>
            </w:pPr>
            <w:r w:rsidRPr="005B6EFD">
              <w:t xml:space="preserve">Nitkowski 2024 </w:t>
            </w:r>
          </w:p>
          <w:p w14:paraId="09F2ABA6" w14:textId="77777777" w:rsidR="0048399D" w:rsidRPr="005B6EFD" w:rsidRDefault="0048399D" w:rsidP="00647FAC">
            <w:pPr>
              <w:pStyle w:val="TableText"/>
              <w:spacing w:before="0" w:after="0"/>
            </w:pPr>
            <w:r w:rsidRPr="005B6EFD">
              <w:t>USA</w:t>
            </w:r>
          </w:p>
          <w:p w14:paraId="3DAFC01E" w14:textId="77777777" w:rsidR="0048399D" w:rsidRPr="005B6EFD" w:rsidRDefault="0048399D" w:rsidP="00647FAC">
            <w:pPr>
              <w:pStyle w:val="TableText"/>
              <w:spacing w:before="0" w:after="0"/>
            </w:pPr>
          </w:p>
        </w:tc>
        <w:tc>
          <w:tcPr>
            <w:tcW w:w="1042" w:type="dxa"/>
          </w:tcPr>
          <w:p w14:paraId="1A6A1D50" w14:textId="77777777" w:rsidR="0048399D" w:rsidRPr="005B6EFD" w:rsidRDefault="0048399D" w:rsidP="00647FAC">
            <w:pPr>
              <w:pStyle w:val="TableText"/>
              <w:spacing w:before="0" w:after="0"/>
            </w:pPr>
            <w:r w:rsidRPr="005B6EFD">
              <w:t>Cross-sectional (for outcome of interest)</w:t>
            </w:r>
          </w:p>
          <w:p w14:paraId="73F33471" w14:textId="77777777" w:rsidR="0048399D" w:rsidRPr="005B6EFD" w:rsidRDefault="0048399D" w:rsidP="00647FAC">
            <w:pPr>
              <w:pStyle w:val="TableText"/>
              <w:spacing w:before="0" w:after="0"/>
            </w:pPr>
            <w:r w:rsidRPr="005B6EFD">
              <w:t>Moderate risk of bias</w:t>
            </w:r>
          </w:p>
        </w:tc>
        <w:tc>
          <w:tcPr>
            <w:tcW w:w="708" w:type="dxa"/>
          </w:tcPr>
          <w:p w14:paraId="542FBD99" w14:textId="77777777" w:rsidR="0048399D" w:rsidRPr="005B6EFD" w:rsidRDefault="0048399D" w:rsidP="00647FAC">
            <w:pPr>
              <w:pStyle w:val="TableText"/>
              <w:spacing w:before="0" w:after="0"/>
            </w:pPr>
            <w:r w:rsidRPr="005B6EFD">
              <w:t>240</w:t>
            </w:r>
          </w:p>
        </w:tc>
        <w:tc>
          <w:tcPr>
            <w:tcW w:w="851" w:type="dxa"/>
          </w:tcPr>
          <w:p w14:paraId="46897BA9" w14:textId="77777777" w:rsidR="0048399D" w:rsidRPr="005B6EFD" w:rsidRDefault="0048399D" w:rsidP="00647FAC">
            <w:pPr>
              <w:pStyle w:val="TableText"/>
              <w:spacing w:before="0" w:after="0"/>
            </w:pPr>
            <w:r w:rsidRPr="005B6EFD">
              <w:t>MSM and trans persons aged 25 years or older</w:t>
            </w:r>
          </w:p>
        </w:tc>
        <w:tc>
          <w:tcPr>
            <w:tcW w:w="1843" w:type="dxa"/>
          </w:tcPr>
          <w:p w14:paraId="2359DD82" w14:textId="77777777" w:rsidR="0048399D" w:rsidRPr="005B6EFD" w:rsidRDefault="0048399D" w:rsidP="00647FAC">
            <w:pPr>
              <w:pStyle w:val="Tablebullets"/>
              <w:numPr>
                <w:ilvl w:val="0"/>
                <w:numId w:val="0"/>
              </w:numPr>
              <w:spacing w:before="0" w:after="0"/>
            </w:pPr>
            <w:r w:rsidRPr="005B6EFD">
              <w:t>Anal cancer screening involving either home (self-administered) or clinic-based (clinician administered) anal HPV swab, followed by HRA 1 year later (HPV results were not provided to participants)</w:t>
            </w:r>
          </w:p>
        </w:tc>
        <w:tc>
          <w:tcPr>
            <w:tcW w:w="657" w:type="dxa"/>
          </w:tcPr>
          <w:p w14:paraId="49939945" w14:textId="77777777" w:rsidR="0048399D" w:rsidRPr="005B6EFD" w:rsidRDefault="0048399D" w:rsidP="00647FAC">
            <w:pPr>
              <w:pStyle w:val="Tablebullets"/>
              <w:numPr>
                <w:ilvl w:val="0"/>
                <w:numId w:val="0"/>
              </w:numPr>
              <w:spacing w:before="0" w:after="0"/>
            </w:pPr>
            <w:r w:rsidRPr="005B6EFD">
              <w:t>None</w:t>
            </w:r>
          </w:p>
        </w:tc>
        <w:tc>
          <w:tcPr>
            <w:tcW w:w="902" w:type="dxa"/>
          </w:tcPr>
          <w:p w14:paraId="3E6BCC20" w14:textId="77777777" w:rsidR="0048399D" w:rsidRPr="005B6EFD" w:rsidRDefault="0048399D" w:rsidP="00647FAC">
            <w:pPr>
              <w:pStyle w:val="Tablebullets"/>
              <w:numPr>
                <w:ilvl w:val="0"/>
                <w:numId w:val="0"/>
              </w:numPr>
              <w:spacing w:before="0" w:after="0"/>
            </w:pPr>
            <w:r w:rsidRPr="005B6EFD">
              <w:t>Physical AEs†</w:t>
            </w:r>
          </w:p>
        </w:tc>
        <w:tc>
          <w:tcPr>
            <w:tcW w:w="1933" w:type="dxa"/>
          </w:tcPr>
          <w:p w14:paraId="4882BC38" w14:textId="77777777" w:rsidR="0048399D" w:rsidRPr="005B6EFD" w:rsidRDefault="0048399D" w:rsidP="00647FAC">
            <w:pPr>
              <w:pStyle w:val="Tablebullets"/>
              <w:numPr>
                <w:ilvl w:val="0"/>
                <w:numId w:val="28"/>
              </w:numPr>
              <w:spacing w:before="0" w:after="0"/>
              <w:ind w:left="256" w:hanging="256"/>
            </w:pPr>
            <w:r w:rsidRPr="005B6EFD">
              <w:t>Pain immediately following HRA (single item, 4-point Likert scale)</w:t>
            </w:r>
          </w:p>
        </w:tc>
      </w:tr>
      <w:tr w:rsidR="0048399D" w:rsidRPr="005B6EFD" w14:paraId="1833460C" w14:textId="77777777" w:rsidTr="00A54AED">
        <w:trPr>
          <w:trHeight w:val="1122"/>
        </w:trPr>
        <w:tc>
          <w:tcPr>
            <w:tcW w:w="1080" w:type="dxa"/>
          </w:tcPr>
          <w:p w14:paraId="50DB59F6" w14:textId="77777777" w:rsidR="0048399D" w:rsidRPr="005B6EFD" w:rsidRDefault="0048399D" w:rsidP="00647FAC">
            <w:pPr>
              <w:pStyle w:val="TableText"/>
              <w:spacing w:before="0" w:after="0"/>
            </w:pPr>
            <w:r w:rsidRPr="005B6EFD">
              <w:t xml:space="preserve">Proctor 2019 </w:t>
            </w:r>
          </w:p>
          <w:p w14:paraId="0A170CBC" w14:textId="77777777" w:rsidR="0048399D" w:rsidRPr="005B6EFD" w:rsidRDefault="0048399D" w:rsidP="00647FAC">
            <w:pPr>
              <w:pStyle w:val="TableText"/>
              <w:spacing w:before="0" w:after="0"/>
            </w:pPr>
            <w:r w:rsidRPr="005B6EFD">
              <w:t>USA</w:t>
            </w:r>
          </w:p>
        </w:tc>
        <w:tc>
          <w:tcPr>
            <w:tcW w:w="1042" w:type="dxa"/>
          </w:tcPr>
          <w:p w14:paraId="31503E06" w14:textId="77777777" w:rsidR="0048399D" w:rsidRPr="005B6EFD" w:rsidRDefault="0048399D" w:rsidP="00647FAC">
            <w:pPr>
              <w:pStyle w:val="TableText"/>
              <w:spacing w:before="0" w:after="0"/>
            </w:pPr>
            <w:r w:rsidRPr="005B6EFD">
              <w:t>Cross-sectional</w:t>
            </w:r>
          </w:p>
          <w:p w14:paraId="6E6828B8" w14:textId="77777777" w:rsidR="0048399D" w:rsidRPr="005B6EFD" w:rsidRDefault="0048399D" w:rsidP="00647FAC">
            <w:pPr>
              <w:pStyle w:val="TableText"/>
              <w:spacing w:before="0" w:after="0"/>
            </w:pPr>
            <w:r w:rsidRPr="005B6EFD">
              <w:t>High risk of bias</w:t>
            </w:r>
          </w:p>
        </w:tc>
        <w:tc>
          <w:tcPr>
            <w:tcW w:w="708" w:type="dxa"/>
          </w:tcPr>
          <w:p w14:paraId="2CEF120E" w14:textId="77777777" w:rsidR="0048399D" w:rsidRPr="005B6EFD" w:rsidRDefault="0048399D" w:rsidP="00647FAC">
            <w:pPr>
              <w:pStyle w:val="TableText"/>
              <w:spacing w:before="0" w:after="0"/>
            </w:pPr>
            <w:r w:rsidRPr="005B6EFD">
              <w:t>57</w:t>
            </w:r>
          </w:p>
        </w:tc>
        <w:tc>
          <w:tcPr>
            <w:tcW w:w="851" w:type="dxa"/>
          </w:tcPr>
          <w:p w14:paraId="6A947C9F" w14:textId="77777777" w:rsidR="0048399D" w:rsidRPr="005B6EFD" w:rsidRDefault="0048399D" w:rsidP="00647FAC">
            <w:pPr>
              <w:pStyle w:val="TableText"/>
              <w:spacing w:before="0" w:after="0"/>
            </w:pPr>
            <w:r w:rsidRPr="005B6EFD">
              <w:t>Women with a history of biopsy-proven vulvar HSIL</w:t>
            </w:r>
          </w:p>
          <w:p w14:paraId="5D7DE249" w14:textId="77777777" w:rsidR="0048399D" w:rsidRPr="005B6EFD" w:rsidRDefault="0048399D" w:rsidP="00647FAC">
            <w:pPr>
              <w:pStyle w:val="TableText"/>
              <w:spacing w:before="0" w:after="0"/>
            </w:pPr>
            <w:r w:rsidRPr="005B6EFD">
              <w:t>Aged 30–80 years</w:t>
            </w:r>
          </w:p>
        </w:tc>
        <w:tc>
          <w:tcPr>
            <w:tcW w:w="1843" w:type="dxa"/>
          </w:tcPr>
          <w:p w14:paraId="415EF465" w14:textId="77777777" w:rsidR="0048399D" w:rsidRPr="005B6EFD" w:rsidRDefault="0048399D" w:rsidP="00647FAC">
            <w:pPr>
              <w:pStyle w:val="Tablebullets"/>
              <w:numPr>
                <w:ilvl w:val="0"/>
                <w:numId w:val="0"/>
              </w:numPr>
              <w:spacing w:before="0" w:after="0"/>
            </w:pPr>
            <w:r w:rsidRPr="005B6EFD">
              <w:t>Anal cytology, anal HPV, and DARE</w:t>
            </w:r>
          </w:p>
        </w:tc>
        <w:tc>
          <w:tcPr>
            <w:tcW w:w="657" w:type="dxa"/>
          </w:tcPr>
          <w:p w14:paraId="72D2936A" w14:textId="77777777" w:rsidR="0048399D" w:rsidRPr="005B6EFD" w:rsidRDefault="0048399D" w:rsidP="00647FAC">
            <w:pPr>
              <w:pStyle w:val="Tablebullets"/>
              <w:numPr>
                <w:ilvl w:val="0"/>
                <w:numId w:val="0"/>
              </w:numPr>
              <w:spacing w:before="0" w:after="0"/>
            </w:pPr>
            <w:r w:rsidRPr="005B6EFD">
              <w:t>None</w:t>
            </w:r>
          </w:p>
        </w:tc>
        <w:tc>
          <w:tcPr>
            <w:tcW w:w="902" w:type="dxa"/>
          </w:tcPr>
          <w:p w14:paraId="136E49B7" w14:textId="77777777" w:rsidR="0048399D" w:rsidRPr="005B6EFD" w:rsidRDefault="0048399D" w:rsidP="00647FAC">
            <w:pPr>
              <w:pStyle w:val="Tablebullets"/>
              <w:numPr>
                <w:ilvl w:val="0"/>
                <w:numId w:val="0"/>
              </w:numPr>
              <w:spacing w:before="0" w:after="0"/>
            </w:pPr>
            <w:r w:rsidRPr="005B6EFD">
              <w:t>Physical AEs</w:t>
            </w:r>
          </w:p>
          <w:p w14:paraId="090E9CDE" w14:textId="77777777" w:rsidR="0048399D" w:rsidRPr="005B6EFD" w:rsidRDefault="0048399D" w:rsidP="00647FAC">
            <w:pPr>
              <w:pStyle w:val="Tablebullets"/>
              <w:numPr>
                <w:ilvl w:val="0"/>
                <w:numId w:val="0"/>
              </w:numPr>
              <w:spacing w:before="0" w:after="0"/>
            </w:pPr>
            <w:r w:rsidRPr="005B6EFD">
              <w:t>Psychosocial AEs</w:t>
            </w:r>
          </w:p>
        </w:tc>
        <w:tc>
          <w:tcPr>
            <w:tcW w:w="1933" w:type="dxa"/>
          </w:tcPr>
          <w:p w14:paraId="10A4AAA5" w14:textId="77777777" w:rsidR="0048399D" w:rsidRPr="005B6EFD" w:rsidRDefault="0048399D" w:rsidP="00647FAC">
            <w:pPr>
              <w:pStyle w:val="Tablebullets"/>
              <w:numPr>
                <w:ilvl w:val="0"/>
                <w:numId w:val="28"/>
              </w:numPr>
              <w:spacing w:before="0" w:after="0"/>
              <w:ind w:left="256" w:hanging="256"/>
            </w:pPr>
            <w:r w:rsidRPr="005B6EFD">
              <w:t>Multiple questions on 5-point Likert scale related to discomfort, pain and emotional responses</w:t>
            </w:r>
          </w:p>
        </w:tc>
      </w:tr>
      <w:tr w:rsidR="0048399D" w:rsidRPr="005B6EFD" w14:paraId="3395FA95" w14:textId="77777777" w:rsidTr="00A54AED">
        <w:trPr>
          <w:trHeight w:val="67"/>
        </w:trPr>
        <w:tc>
          <w:tcPr>
            <w:tcW w:w="1080" w:type="dxa"/>
          </w:tcPr>
          <w:p w14:paraId="0213067E" w14:textId="77777777" w:rsidR="0048399D" w:rsidRPr="005B6EFD" w:rsidRDefault="0048399D" w:rsidP="00647FAC">
            <w:pPr>
              <w:pStyle w:val="TableText"/>
              <w:spacing w:before="0" w:after="0"/>
            </w:pPr>
            <w:r w:rsidRPr="005B6EFD">
              <w:t xml:space="preserve">Russo 2018 </w:t>
            </w:r>
          </w:p>
          <w:p w14:paraId="2EECB1DE" w14:textId="77777777" w:rsidR="0048399D" w:rsidRPr="005B6EFD" w:rsidRDefault="0048399D" w:rsidP="00647FAC">
            <w:pPr>
              <w:pStyle w:val="TableText"/>
              <w:spacing w:before="0" w:after="0"/>
            </w:pPr>
            <w:r w:rsidRPr="005B6EFD">
              <w:t>(SPANC study)</w:t>
            </w:r>
          </w:p>
          <w:p w14:paraId="49705DED" w14:textId="77777777" w:rsidR="0048399D" w:rsidRPr="005B6EFD" w:rsidRDefault="0048399D" w:rsidP="00647FAC">
            <w:pPr>
              <w:pStyle w:val="TableText"/>
              <w:spacing w:before="0" w:after="0"/>
            </w:pPr>
            <w:r w:rsidRPr="005B6EFD">
              <w:t>Australia</w:t>
            </w:r>
          </w:p>
        </w:tc>
        <w:tc>
          <w:tcPr>
            <w:tcW w:w="1042" w:type="dxa"/>
          </w:tcPr>
          <w:p w14:paraId="76D03A7D" w14:textId="77777777" w:rsidR="0048399D" w:rsidRPr="005B6EFD" w:rsidRDefault="0048399D" w:rsidP="00647FAC">
            <w:pPr>
              <w:pStyle w:val="TableText"/>
              <w:spacing w:before="0" w:after="0"/>
            </w:pPr>
            <w:r w:rsidRPr="005B6EFD">
              <w:t>Qualitative study (interviews)</w:t>
            </w:r>
          </w:p>
          <w:p w14:paraId="2D60D51B" w14:textId="77777777" w:rsidR="0048399D" w:rsidRPr="005B6EFD" w:rsidRDefault="0048399D" w:rsidP="00647FAC">
            <w:pPr>
              <w:pStyle w:val="TableText"/>
              <w:spacing w:before="0" w:after="0"/>
            </w:pPr>
            <w:r w:rsidRPr="005B6EFD">
              <w:t>Moderate risk of bias</w:t>
            </w:r>
          </w:p>
        </w:tc>
        <w:tc>
          <w:tcPr>
            <w:tcW w:w="708" w:type="dxa"/>
          </w:tcPr>
          <w:p w14:paraId="76DC44D9" w14:textId="77777777" w:rsidR="0048399D" w:rsidRPr="005B6EFD" w:rsidRDefault="0048399D" w:rsidP="00647FAC">
            <w:pPr>
              <w:pStyle w:val="TableText"/>
              <w:spacing w:before="0" w:after="0"/>
            </w:pPr>
            <w:r w:rsidRPr="005B6EFD">
              <w:t>21</w:t>
            </w:r>
          </w:p>
        </w:tc>
        <w:tc>
          <w:tcPr>
            <w:tcW w:w="851" w:type="dxa"/>
          </w:tcPr>
          <w:p w14:paraId="7B4A2314" w14:textId="77777777" w:rsidR="0048399D" w:rsidRPr="005B6EFD" w:rsidRDefault="0048399D" w:rsidP="00647FAC">
            <w:pPr>
              <w:pStyle w:val="TableText"/>
              <w:spacing w:before="0" w:after="0"/>
            </w:pPr>
            <w:r w:rsidRPr="005B6EFD">
              <w:t>MSM ≥35 years</w:t>
            </w:r>
          </w:p>
        </w:tc>
        <w:tc>
          <w:tcPr>
            <w:tcW w:w="1843" w:type="dxa"/>
          </w:tcPr>
          <w:p w14:paraId="6630A5D5" w14:textId="77777777" w:rsidR="0048399D" w:rsidRPr="005B6EFD" w:rsidRDefault="0048399D" w:rsidP="00647FAC">
            <w:pPr>
              <w:pStyle w:val="Tablebullets"/>
              <w:numPr>
                <w:ilvl w:val="0"/>
                <w:numId w:val="0"/>
              </w:numPr>
              <w:spacing w:before="0" w:after="0"/>
            </w:pPr>
            <w:r w:rsidRPr="005B6EFD">
              <w:t>Anal swab for cytology and HPV DNA Testing</w:t>
            </w:r>
          </w:p>
          <w:p w14:paraId="7356C80C" w14:textId="77777777" w:rsidR="0048399D" w:rsidRPr="005B6EFD" w:rsidRDefault="0048399D" w:rsidP="00647FAC">
            <w:pPr>
              <w:pStyle w:val="Tablebullets"/>
              <w:numPr>
                <w:ilvl w:val="0"/>
                <w:numId w:val="0"/>
              </w:numPr>
              <w:spacing w:before="0" w:after="0"/>
            </w:pPr>
            <w:r w:rsidRPr="005B6EFD">
              <w:t>Digital Anorectal Examination to check for any palpable lesions.</w:t>
            </w:r>
          </w:p>
          <w:p w14:paraId="6345753C" w14:textId="77777777" w:rsidR="0048399D" w:rsidRPr="005B6EFD" w:rsidRDefault="0048399D" w:rsidP="00647FAC">
            <w:pPr>
              <w:pStyle w:val="Tablebullets"/>
              <w:numPr>
                <w:ilvl w:val="0"/>
                <w:numId w:val="0"/>
              </w:numPr>
              <w:spacing w:before="0" w:after="0"/>
            </w:pPr>
            <w:r w:rsidRPr="005B6EFD">
              <w:t>HRA performed on all participants; biopsies of visual abnormalities suspicious of HPV-related lesions taken</w:t>
            </w:r>
          </w:p>
        </w:tc>
        <w:tc>
          <w:tcPr>
            <w:tcW w:w="657" w:type="dxa"/>
          </w:tcPr>
          <w:p w14:paraId="7AAF68D1" w14:textId="77777777" w:rsidR="0048399D" w:rsidRPr="005B6EFD" w:rsidRDefault="0048399D" w:rsidP="00647FAC">
            <w:pPr>
              <w:pStyle w:val="Tablebullets"/>
              <w:numPr>
                <w:ilvl w:val="0"/>
                <w:numId w:val="0"/>
              </w:numPr>
              <w:spacing w:before="0" w:after="0"/>
            </w:pPr>
            <w:r w:rsidRPr="005B6EFD">
              <w:t>None</w:t>
            </w:r>
          </w:p>
        </w:tc>
        <w:tc>
          <w:tcPr>
            <w:tcW w:w="902" w:type="dxa"/>
          </w:tcPr>
          <w:p w14:paraId="36551AF4" w14:textId="77777777" w:rsidR="0048399D" w:rsidRPr="005B6EFD" w:rsidRDefault="0048399D" w:rsidP="00647FAC">
            <w:pPr>
              <w:pStyle w:val="Tablebullets"/>
              <w:numPr>
                <w:ilvl w:val="0"/>
                <w:numId w:val="0"/>
              </w:numPr>
              <w:spacing w:before="0" w:after="0"/>
            </w:pPr>
            <w:r w:rsidRPr="005B6EFD">
              <w:t>Psychosocial AEs</w:t>
            </w:r>
          </w:p>
        </w:tc>
        <w:tc>
          <w:tcPr>
            <w:tcW w:w="1933" w:type="dxa"/>
          </w:tcPr>
          <w:p w14:paraId="79F7D43C" w14:textId="77777777" w:rsidR="0048399D" w:rsidRPr="005B6EFD" w:rsidRDefault="0048399D" w:rsidP="00647FAC">
            <w:pPr>
              <w:pStyle w:val="Tablebullets"/>
              <w:numPr>
                <w:ilvl w:val="0"/>
                <w:numId w:val="28"/>
              </w:numPr>
              <w:spacing w:before="0" w:after="0"/>
              <w:ind w:left="256" w:hanging="256"/>
            </w:pPr>
            <w:r w:rsidRPr="005B6EFD">
              <w:t>Psychological AEs of anal sampling, HRA and biopsy</w:t>
            </w:r>
          </w:p>
        </w:tc>
      </w:tr>
      <w:tr w:rsidR="0048399D" w:rsidRPr="005B6EFD" w14:paraId="6C753E5A" w14:textId="77777777" w:rsidTr="00A54AED">
        <w:trPr>
          <w:trHeight w:val="67"/>
        </w:trPr>
        <w:tc>
          <w:tcPr>
            <w:tcW w:w="1080" w:type="dxa"/>
          </w:tcPr>
          <w:p w14:paraId="1BBAF87A" w14:textId="77777777" w:rsidR="0048399D" w:rsidRPr="005B6EFD" w:rsidRDefault="0048399D" w:rsidP="00647FAC">
            <w:pPr>
              <w:pStyle w:val="TableText"/>
              <w:spacing w:before="0" w:after="0"/>
            </w:pPr>
            <w:r w:rsidRPr="005B6EFD">
              <w:t xml:space="preserve">Tinmouth 2011 </w:t>
            </w:r>
          </w:p>
          <w:p w14:paraId="6EDB2BB2" w14:textId="77777777" w:rsidR="0048399D" w:rsidRPr="005B6EFD" w:rsidRDefault="0048399D" w:rsidP="00647FAC">
            <w:pPr>
              <w:pStyle w:val="TableText"/>
              <w:spacing w:before="0" w:after="0"/>
            </w:pPr>
            <w:r w:rsidRPr="005B6EFD">
              <w:t>Canada</w:t>
            </w:r>
          </w:p>
        </w:tc>
        <w:tc>
          <w:tcPr>
            <w:tcW w:w="1042" w:type="dxa"/>
          </w:tcPr>
          <w:p w14:paraId="69284186" w14:textId="77777777" w:rsidR="0048399D" w:rsidRPr="005B6EFD" w:rsidRDefault="0048399D" w:rsidP="00647FAC">
            <w:pPr>
              <w:pStyle w:val="TableText"/>
              <w:spacing w:before="0" w:after="0"/>
            </w:pPr>
            <w:r w:rsidRPr="005B6EFD">
              <w:t>Prospective cohort study</w:t>
            </w:r>
          </w:p>
          <w:p w14:paraId="4866A73E" w14:textId="77777777" w:rsidR="0048399D" w:rsidRPr="005B6EFD" w:rsidRDefault="0048399D" w:rsidP="00647FAC">
            <w:pPr>
              <w:pStyle w:val="TableText"/>
              <w:spacing w:before="0" w:after="0"/>
            </w:pPr>
            <w:r w:rsidRPr="005B6EFD">
              <w:t>Moderate risk of bias</w:t>
            </w:r>
          </w:p>
        </w:tc>
        <w:tc>
          <w:tcPr>
            <w:tcW w:w="708" w:type="dxa"/>
          </w:tcPr>
          <w:p w14:paraId="252ACF24" w14:textId="77777777" w:rsidR="0048399D" w:rsidRPr="005B6EFD" w:rsidRDefault="0048399D" w:rsidP="00647FAC">
            <w:pPr>
              <w:pStyle w:val="TableText"/>
              <w:spacing w:before="0" w:after="0"/>
            </w:pPr>
            <w:r w:rsidRPr="005B6EFD">
              <w:t>104</w:t>
            </w:r>
          </w:p>
        </w:tc>
        <w:tc>
          <w:tcPr>
            <w:tcW w:w="851" w:type="dxa"/>
          </w:tcPr>
          <w:p w14:paraId="765954D8" w14:textId="77777777" w:rsidR="0048399D" w:rsidRPr="005B6EFD" w:rsidRDefault="0048399D" w:rsidP="00647FAC">
            <w:pPr>
              <w:pStyle w:val="TableText"/>
              <w:spacing w:before="0" w:after="0"/>
            </w:pPr>
            <w:r w:rsidRPr="005B6EFD">
              <w:t>MSM LWH</w:t>
            </w:r>
          </w:p>
        </w:tc>
        <w:tc>
          <w:tcPr>
            <w:tcW w:w="1843" w:type="dxa"/>
          </w:tcPr>
          <w:p w14:paraId="5C18C838" w14:textId="77777777" w:rsidR="0048399D" w:rsidRPr="005B6EFD" w:rsidRDefault="0048399D" w:rsidP="00647FAC">
            <w:pPr>
              <w:pStyle w:val="Tablebullets"/>
              <w:numPr>
                <w:ilvl w:val="0"/>
                <w:numId w:val="0"/>
              </w:numPr>
              <w:spacing w:before="0" w:after="0"/>
            </w:pPr>
            <w:r w:rsidRPr="005B6EFD">
              <w:t>Anal cytology, HPV testing, and HRA with biopsy of abnormal areas were conducted at baseline and at a planned 6-month follow-up</w:t>
            </w:r>
          </w:p>
        </w:tc>
        <w:tc>
          <w:tcPr>
            <w:tcW w:w="657" w:type="dxa"/>
          </w:tcPr>
          <w:p w14:paraId="3DC5FFCF" w14:textId="77777777" w:rsidR="0048399D" w:rsidRPr="005B6EFD" w:rsidRDefault="0048399D" w:rsidP="00647FAC">
            <w:pPr>
              <w:pStyle w:val="Tablebullets"/>
              <w:numPr>
                <w:ilvl w:val="0"/>
                <w:numId w:val="0"/>
              </w:numPr>
              <w:spacing w:before="0" w:after="0"/>
            </w:pPr>
            <w:r w:rsidRPr="005B6EFD">
              <w:t>NA</w:t>
            </w:r>
          </w:p>
        </w:tc>
        <w:tc>
          <w:tcPr>
            <w:tcW w:w="902" w:type="dxa"/>
          </w:tcPr>
          <w:p w14:paraId="6FF37E84" w14:textId="77777777" w:rsidR="0048399D" w:rsidRPr="005B6EFD" w:rsidRDefault="0048399D" w:rsidP="00647FAC">
            <w:pPr>
              <w:pStyle w:val="Tablebullets"/>
              <w:numPr>
                <w:ilvl w:val="0"/>
                <w:numId w:val="0"/>
              </w:numPr>
              <w:spacing w:before="0" w:after="0"/>
            </w:pPr>
            <w:r w:rsidRPr="005B6EFD">
              <w:t>Psychosocial AEs</w:t>
            </w:r>
          </w:p>
        </w:tc>
        <w:tc>
          <w:tcPr>
            <w:tcW w:w="1933" w:type="dxa"/>
          </w:tcPr>
          <w:p w14:paraId="6B497161" w14:textId="77777777" w:rsidR="0048399D" w:rsidRPr="005B6EFD" w:rsidRDefault="0048399D" w:rsidP="00647FAC">
            <w:pPr>
              <w:pStyle w:val="Tablebullets"/>
              <w:numPr>
                <w:ilvl w:val="0"/>
                <w:numId w:val="28"/>
              </w:numPr>
              <w:spacing w:before="0" w:after="0"/>
              <w:ind w:left="256" w:hanging="256"/>
            </w:pPr>
            <w:r w:rsidRPr="005B6EFD">
              <w:t>Impact of Events Scale</w:t>
            </w:r>
          </w:p>
          <w:p w14:paraId="7B8F97F0" w14:textId="77777777" w:rsidR="0048399D" w:rsidRPr="005B6EFD" w:rsidRDefault="0048399D" w:rsidP="00647FAC">
            <w:pPr>
              <w:pStyle w:val="Tablebullets"/>
              <w:numPr>
                <w:ilvl w:val="0"/>
                <w:numId w:val="28"/>
              </w:numPr>
              <w:spacing w:before="0" w:after="0"/>
              <w:ind w:left="256" w:hanging="256"/>
            </w:pPr>
            <w:r w:rsidRPr="005B6EFD">
              <w:t>Illness Intrusiveness Ratings Scale</w:t>
            </w:r>
          </w:p>
          <w:p w14:paraId="4EC4BC36" w14:textId="77777777" w:rsidR="0048399D" w:rsidRPr="005B6EFD" w:rsidRDefault="0048399D" w:rsidP="00647FAC">
            <w:pPr>
              <w:pStyle w:val="Tablebullets"/>
              <w:numPr>
                <w:ilvl w:val="0"/>
                <w:numId w:val="28"/>
              </w:numPr>
              <w:spacing w:before="0" w:after="0"/>
              <w:ind w:left="256" w:hanging="256"/>
            </w:pPr>
            <w:r w:rsidRPr="005B6EFD">
              <w:t>Psychological Consequences Questionnaire</w:t>
            </w:r>
          </w:p>
        </w:tc>
      </w:tr>
      <w:tr w:rsidR="0048399D" w:rsidRPr="005B6EFD" w14:paraId="552B6666" w14:textId="77777777" w:rsidTr="00A54AED">
        <w:trPr>
          <w:trHeight w:val="67"/>
        </w:trPr>
        <w:tc>
          <w:tcPr>
            <w:tcW w:w="9016" w:type="dxa"/>
            <w:gridSpan w:val="8"/>
            <w:shd w:val="clear" w:color="auto" w:fill="F2F2F2" w:themeFill="background1" w:themeFillShade="F2"/>
          </w:tcPr>
          <w:p w14:paraId="44E66131" w14:textId="77777777" w:rsidR="0048399D" w:rsidRPr="005B6EFD" w:rsidRDefault="0048399D" w:rsidP="00647FAC">
            <w:pPr>
              <w:pStyle w:val="Tablebullets"/>
              <w:numPr>
                <w:ilvl w:val="0"/>
                <w:numId w:val="0"/>
              </w:numPr>
              <w:spacing w:before="0" w:after="0"/>
            </w:pPr>
            <w:r w:rsidRPr="005B6EFD">
              <w:rPr>
                <w:b/>
                <w:bCs/>
              </w:rPr>
              <w:t>Supporting studies</w:t>
            </w:r>
          </w:p>
        </w:tc>
      </w:tr>
      <w:tr w:rsidR="0048399D" w:rsidRPr="005B6EFD" w14:paraId="483E31F4" w14:textId="77777777" w:rsidTr="00A54AED">
        <w:trPr>
          <w:trHeight w:val="1122"/>
        </w:trPr>
        <w:tc>
          <w:tcPr>
            <w:tcW w:w="1080" w:type="dxa"/>
          </w:tcPr>
          <w:p w14:paraId="7D042979" w14:textId="77777777" w:rsidR="0048399D" w:rsidRPr="005B6EFD" w:rsidRDefault="0048399D" w:rsidP="00647FAC">
            <w:pPr>
              <w:pStyle w:val="TableText"/>
              <w:spacing w:before="0" w:after="0"/>
            </w:pPr>
            <w:r w:rsidRPr="005B6EFD">
              <w:t xml:space="preserve">Davis 2013 </w:t>
            </w:r>
          </w:p>
          <w:p w14:paraId="23B7FFAB" w14:textId="77777777" w:rsidR="0048399D" w:rsidRPr="005B6EFD" w:rsidRDefault="0048399D" w:rsidP="00647FAC">
            <w:pPr>
              <w:pStyle w:val="TableText"/>
              <w:spacing w:before="0" w:after="0"/>
            </w:pPr>
            <w:r w:rsidRPr="005B6EFD">
              <w:t>USA</w:t>
            </w:r>
          </w:p>
        </w:tc>
        <w:tc>
          <w:tcPr>
            <w:tcW w:w="1042" w:type="dxa"/>
          </w:tcPr>
          <w:p w14:paraId="64D80E92" w14:textId="77777777" w:rsidR="0048399D" w:rsidRPr="005B6EFD" w:rsidRDefault="0048399D" w:rsidP="00647FAC">
            <w:pPr>
              <w:pStyle w:val="TableText"/>
              <w:spacing w:before="0" w:after="0"/>
            </w:pPr>
            <w:r w:rsidRPr="005B6EFD">
              <w:t>Cross-sectional</w:t>
            </w:r>
          </w:p>
          <w:p w14:paraId="4FB3F3DE" w14:textId="77777777" w:rsidR="0048399D" w:rsidRPr="005B6EFD" w:rsidRDefault="0048399D" w:rsidP="00647FAC">
            <w:pPr>
              <w:pStyle w:val="TableText"/>
              <w:spacing w:before="0" w:after="0"/>
            </w:pPr>
            <w:r w:rsidRPr="005B6EFD">
              <w:t>High risk of bias</w:t>
            </w:r>
          </w:p>
        </w:tc>
        <w:tc>
          <w:tcPr>
            <w:tcW w:w="708" w:type="dxa"/>
          </w:tcPr>
          <w:p w14:paraId="459F7D04" w14:textId="77777777" w:rsidR="0048399D" w:rsidRPr="005B6EFD" w:rsidRDefault="0048399D" w:rsidP="00647FAC">
            <w:pPr>
              <w:pStyle w:val="TableText"/>
              <w:spacing w:before="0" w:after="0"/>
            </w:pPr>
            <w:r w:rsidRPr="005B6EFD">
              <w:t>296</w:t>
            </w:r>
          </w:p>
        </w:tc>
        <w:tc>
          <w:tcPr>
            <w:tcW w:w="851" w:type="dxa"/>
          </w:tcPr>
          <w:p w14:paraId="128BD57A" w14:textId="77777777" w:rsidR="0048399D" w:rsidRPr="005B6EFD" w:rsidRDefault="0048399D" w:rsidP="00647FAC">
            <w:pPr>
              <w:pStyle w:val="TableText"/>
              <w:spacing w:before="0" w:after="0"/>
            </w:pPr>
            <w:r w:rsidRPr="005B6EFD">
              <w:t>97% male, 45% LWH</w:t>
            </w:r>
          </w:p>
        </w:tc>
        <w:tc>
          <w:tcPr>
            <w:tcW w:w="1843" w:type="dxa"/>
          </w:tcPr>
          <w:p w14:paraId="198966B0" w14:textId="77777777" w:rsidR="0048399D" w:rsidRPr="005B6EFD" w:rsidRDefault="0048399D" w:rsidP="00647FAC">
            <w:pPr>
              <w:pStyle w:val="Tablebullets"/>
              <w:numPr>
                <w:ilvl w:val="0"/>
                <w:numId w:val="0"/>
              </w:numPr>
              <w:spacing w:before="0" w:after="0"/>
            </w:pPr>
            <w:r w:rsidRPr="005B6EFD">
              <w:t>HPV brush, HPV swab, Cytology swab, HRA, Biopsy</w:t>
            </w:r>
          </w:p>
        </w:tc>
        <w:tc>
          <w:tcPr>
            <w:tcW w:w="657" w:type="dxa"/>
          </w:tcPr>
          <w:p w14:paraId="47353EB6" w14:textId="77777777" w:rsidR="0048399D" w:rsidRPr="005B6EFD" w:rsidRDefault="0048399D" w:rsidP="00647FAC">
            <w:pPr>
              <w:pStyle w:val="Tablebullets"/>
              <w:numPr>
                <w:ilvl w:val="0"/>
                <w:numId w:val="0"/>
              </w:numPr>
              <w:spacing w:before="0" w:after="0"/>
            </w:pPr>
            <w:r w:rsidRPr="005B6EFD">
              <w:t>None</w:t>
            </w:r>
          </w:p>
        </w:tc>
        <w:tc>
          <w:tcPr>
            <w:tcW w:w="902" w:type="dxa"/>
          </w:tcPr>
          <w:p w14:paraId="60B39E9D" w14:textId="77777777" w:rsidR="0048399D" w:rsidRPr="005B6EFD" w:rsidRDefault="0048399D" w:rsidP="00647FAC">
            <w:pPr>
              <w:pStyle w:val="Tablebullets"/>
              <w:numPr>
                <w:ilvl w:val="0"/>
                <w:numId w:val="0"/>
              </w:numPr>
              <w:spacing w:before="0" w:after="0"/>
            </w:pPr>
            <w:r w:rsidRPr="005B6EFD">
              <w:t>Physical AEs</w:t>
            </w:r>
          </w:p>
        </w:tc>
        <w:tc>
          <w:tcPr>
            <w:tcW w:w="1933" w:type="dxa"/>
          </w:tcPr>
          <w:p w14:paraId="65D8C659" w14:textId="77777777" w:rsidR="0048399D" w:rsidRPr="005B6EFD" w:rsidRDefault="0048399D" w:rsidP="00647FAC">
            <w:pPr>
              <w:pStyle w:val="Tablebullets"/>
              <w:numPr>
                <w:ilvl w:val="0"/>
                <w:numId w:val="28"/>
              </w:numPr>
              <w:spacing w:before="0" w:after="0"/>
              <w:ind w:left="256" w:hanging="256"/>
            </w:pPr>
            <w:r w:rsidRPr="005B6EFD">
              <w:t>Discomfort score (scale of 0 to 5)</w:t>
            </w:r>
          </w:p>
        </w:tc>
      </w:tr>
      <w:tr w:rsidR="0048399D" w:rsidRPr="005B6EFD" w14:paraId="128A2954" w14:textId="77777777" w:rsidTr="00A54AED">
        <w:trPr>
          <w:trHeight w:val="1122"/>
        </w:trPr>
        <w:tc>
          <w:tcPr>
            <w:tcW w:w="1080" w:type="dxa"/>
          </w:tcPr>
          <w:p w14:paraId="150F2D84" w14:textId="77777777" w:rsidR="0048399D" w:rsidRPr="005B6EFD" w:rsidRDefault="0048399D" w:rsidP="00647FAC">
            <w:pPr>
              <w:pStyle w:val="TableText"/>
              <w:spacing w:before="0" w:after="0"/>
            </w:pPr>
            <w:r w:rsidRPr="005B6EFD">
              <w:t xml:space="preserve">De-Masi 2018 </w:t>
            </w:r>
          </w:p>
          <w:p w14:paraId="0251EC8F" w14:textId="77777777" w:rsidR="0048399D" w:rsidRPr="005B6EFD" w:rsidRDefault="0048399D" w:rsidP="00647FAC">
            <w:pPr>
              <w:pStyle w:val="TableText"/>
              <w:spacing w:before="0" w:after="0"/>
            </w:pPr>
            <w:r w:rsidRPr="005B6EFD">
              <w:t>UK</w:t>
            </w:r>
          </w:p>
        </w:tc>
        <w:tc>
          <w:tcPr>
            <w:tcW w:w="1042" w:type="dxa"/>
          </w:tcPr>
          <w:p w14:paraId="1BECE7FE" w14:textId="77777777" w:rsidR="0048399D" w:rsidRPr="005B6EFD" w:rsidRDefault="0048399D" w:rsidP="00647FAC">
            <w:pPr>
              <w:pStyle w:val="TableText"/>
              <w:spacing w:before="0" w:after="0"/>
            </w:pPr>
            <w:r w:rsidRPr="005B6EFD">
              <w:t>Cross-sectional</w:t>
            </w:r>
          </w:p>
          <w:p w14:paraId="6A8CBE09" w14:textId="77777777" w:rsidR="0048399D" w:rsidRPr="005B6EFD" w:rsidRDefault="0048399D" w:rsidP="00647FAC">
            <w:pPr>
              <w:pStyle w:val="TableText"/>
              <w:spacing w:before="0" w:after="0"/>
            </w:pPr>
            <w:r w:rsidRPr="005B6EFD">
              <w:t>Moderate risk of bias</w:t>
            </w:r>
          </w:p>
        </w:tc>
        <w:tc>
          <w:tcPr>
            <w:tcW w:w="708" w:type="dxa"/>
          </w:tcPr>
          <w:p w14:paraId="34634A0B" w14:textId="77777777" w:rsidR="0048399D" w:rsidRPr="005B6EFD" w:rsidRDefault="0048399D" w:rsidP="00647FAC">
            <w:pPr>
              <w:pStyle w:val="TableText"/>
              <w:spacing w:before="0" w:after="0"/>
            </w:pPr>
            <w:r w:rsidRPr="005B6EFD">
              <w:t>404</w:t>
            </w:r>
          </w:p>
          <w:p w14:paraId="601C5B9D" w14:textId="77777777" w:rsidR="0048399D" w:rsidRPr="005B6EFD" w:rsidRDefault="0048399D" w:rsidP="00647FAC">
            <w:pPr>
              <w:pStyle w:val="TableText"/>
              <w:spacing w:before="0" w:after="0"/>
            </w:pPr>
          </w:p>
        </w:tc>
        <w:tc>
          <w:tcPr>
            <w:tcW w:w="851" w:type="dxa"/>
          </w:tcPr>
          <w:p w14:paraId="3AF38B26" w14:textId="77777777" w:rsidR="0048399D" w:rsidRPr="005B6EFD" w:rsidRDefault="0048399D" w:rsidP="00647FAC">
            <w:pPr>
              <w:pStyle w:val="TableText"/>
              <w:spacing w:before="0" w:after="0"/>
            </w:pPr>
            <w:r w:rsidRPr="005B6EFD">
              <w:t>Females (29.4%) Males (64.6%)</w:t>
            </w:r>
          </w:p>
        </w:tc>
        <w:tc>
          <w:tcPr>
            <w:tcW w:w="1843" w:type="dxa"/>
          </w:tcPr>
          <w:p w14:paraId="2C2E06F9" w14:textId="77777777" w:rsidR="0048399D" w:rsidRPr="005B6EFD" w:rsidRDefault="0048399D" w:rsidP="00647FAC">
            <w:pPr>
              <w:pStyle w:val="Tablebullets"/>
              <w:numPr>
                <w:ilvl w:val="0"/>
                <w:numId w:val="0"/>
              </w:numPr>
              <w:spacing w:before="0" w:after="0"/>
            </w:pPr>
            <w:r w:rsidRPr="005B6EFD">
              <w:t>HRA examinations and/or treatment</w:t>
            </w:r>
          </w:p>
        </w:tc>
        <w:tc>
          <w:tcPr>
            <w:tcW w:w="657" w:type="dxa"/>
          </w:tcPr>
          <w:p w14:paraId="7CCE53F2" w14:textId="77777777" w:rsidR="0048399D" w:rsidRPr="005B6EFD" w:rsidRDefault="0048399D" w:rsidP="00647FAC">
            <w:pPr>
              <w:pStyle w:val="Tablebullets"/>
              <w:numPr>
                <w:ilvl w:val="0"/>
                <w:numId w:val="0"/>
              </w:numPr>
              <w:spacing w:before="0" w:after="0"/>
            </w:pPr>
            <w:r w:rsidRPr="005B6EFD">
              <w:t>None</w:t>
            </w:r>
          </w:p>
        </w:tc>
        <w:tc>
          <w:tcPr>
            <w:tcW w:w="902" w:type="dxa"/>
          </w:tcPr>
          <w:p w14:paraId="127774C9" w14:textId="77777777" w:rsidR="0048399D" w:rsidRPr="005B6EFD" w:rsidRDefault="0048399D" w:rsidP="00647FAC">
            <w:pPr>
              <w:pStyle w:val="Tablebullets"/>
              <w:numPr>
                <w:ilvl w:val="0"/>
                <w:numId w:val="0"/>
              </w:numPr>
              <w:spacing w:before="0" w:after="0"/>
            </w:pPr>
            <w:r w:rsidRPr="005B6EFD">
              <w:t>Physical AEs</w:t>
            </w:r>
          </w:p>
        </w:tc>
        <w:tc>
          <w:tcPr>
            <w:tcW w:w="1933" w:type="dxa"/>
          </w:tcPr>
          <w:p w14:paraId="0BC7FEE4" w14:textId="77777777" w:rsidR="0048399D" w:rsidRPr="005B6EFD" w:rsidRDefault="0048399D" w:rsidP="00647FAC">
            <w:pPr>
              <w:pStyle w:val="Tablebullets"/>
              <w:numPr>
                <w:ilvl w:val="0"/>
                <w:numId w:val="28"/>
              </w:numPr>
              <w:spacing w:before="0" w:after="0"/>
              <w:ind w:left="256" w:hanging="256"/>
            </w:pPr>
            <w:r w:rsidRPr="005B6EFD">
              <w:t>Pain score (scale of 0 to 10)</w:t>
            </w:r>
          </w:p>
        </w:tc>
      </w:tr>
    </w:tbl>
    <w:p w14:paraId="59602D57" w14:textId="77777777" w:rsidR="0048399D" w:rsidRPr="005B6EFD" w:rsidRDefault="0048399D" w:rsidP="0048399D">
      <w:pPr>
        <w:pStyle w:val="TableFigureFooter"/>
      </w:pPr>
      <w:r w:rsidRPr="005B6EFD">
        <w:t>Source: Study reports</w:t>
      </w:r>
    </w:p>
    <w:p w14:paraId="59B85ACA" w14:textId="77777777" w:rsidR="0048399D" w:rsidRPr="005B6EFD" w:rsidRDefault="0048399D" w:rsidP="0048399D">
      <w:pPr>
        <w:pStyle w:val="TableFigureFooter"/>
      </w:pPr>
      <w:r w:rsidRPr="005B6EFD">
        <w:t>Notes: *required an HRA and either needed no biopsy or had reassuring histology results such as negative, warts or ‘other inflammation’</w:t>
      </w:r>
    </w:p>
    <w:p w14:paraId="107FDEB6" w14:textId="77777777" w:rsidR="0048399D" w:rsidRPr="005B6EFD" w:rsidRDefault="0048399D" w:rsidP="0048399D">
      <w:pPr>
        <w:pStyle w:val="TableFigureFooter"/>
      </w:pPr>
      <w:r w:rsidRPr="005B6EFD">
        <w:t>#Reuqired HRA</w:t>
      </w:r>
    </w:p>
    <w:p w14:paraId="148FB21A" w14:textId="77777777" w:rsidR="0048399D" w:rsidRPr="005B6EFD" w:rsidRDefault="0048399D" w:rsidP="0048399D">
      <w:pPr>
        <w:pStyle w:val="TableFigureFooter"/>
      </w:pPr>
      <w:r w:rsidRPr="005B6EFD">
        <w:t>†Only reported for HRA, not anal sampling.</w:t>
      </w:r>
    </w:p>
    <w:p w14:paraId="353D8C26" w14:textId="2DDFEB0D" w:rsidR="005E45B6" w:rsidRPr="005B6EFD" w:rsidRDefault="0048399D" w:rsidP="00966827">
      <w:pPr>
        <w:pStyle w:val="TableFigureFooter"/>
      </w:pPr>
      <w:r w:rsidRPr="005B6EFD">
        <w:t>Abbreviations: AE = adverse event, ASC-US = Atypical Squamous Cells of Undetermined Significance, ASC-H = Atypical squamous cells, cannot exclude a high-grade squamous intraepithelial lesion, DARE = digital anorectal exam, HIV = human immunodeficiency virus,  HPV = human papillomavirus, HRA = high-resolution anoscopy, LWH = living with HIV, HGAIN = High grade anal intraepithelial neoplasia, LSIL = low-grade squamous intraepithelial lesions, MSM = men who have sex with men, NA = not applicable, PLWH = people living with HIV, SF-12 = 12-Item Short-Form Health Survey, SF-36 = 36-Item Short-Form Health Survey</w:t>
      </w:r>
      <w:bookmarkStart w:id="98" w:name="_Toc206597199"/>
      <w:bookmarkStart w:id="99" w:name="_Toc206600206"/>
      <w:bookmarkEnd w:id="94"/>
    </w:p>
    <w:p w14:paraId="2CC7ADC9" w14:textId="66786EBF" w:rsidR="00B11CCF" w:rsidRPr="005B6EFD" w:rsidRDefault="00B11CCF" w:rsidP="00647FAC">
      <w:pPr>
        <w:pStyle w:val="Heading3"/>
      </w:pPr>
      <w:r w:rsidRPr="005B6EFD">
        <w:lastRenderedPageBreak/>
        <w:t>Linked evidence of change in management</w:t>
      </w:r>
      <w:bookmarkEnd w:id="98"/>
      <w:bookmarkEnd w:id="99"/>
    </w:p>
    <w:p w14:paraId="3BB8C87E" w14:textId="7A1CDDC0" w:rsidR="008612A2" w:rsidRPr="005B6EFD" w:rsidRDefault="008612A2" w:rsidP="00647FAC">
      <w:pPr>
        <w:keepNext/>
        <w:keepLines/>
      </w:pPr>
      <w:r w:rsidRPr="005B6EFD">
        <w:t>Both clinician referral and patient uptake were considered in evaluating change in management outcomes, as early intervention relies on the active participation of both parties. In the context of patient-centred care and emphasis on shared decision-making, the patient's role in clinical decisions is increasingly recognised as essential.</w:t>
      </w:r>
    </w:p>
    <w:p w14:paraId="0BFEE297" w14:textId="2F9EB117" w:rsidR="008612A2" w:rsidRPr="005B6EFD" w:rsidRDefault="008612A2" w:rsidP="00647FAC">
      <w:pPr>
        <w:keepNext/>
        <w:keepLines/>
      </w:pPr>
      <w:r w:rsidRPr="005B6EFD">
        <w:t xml:space="preserve">Per the assessment framework, key </w:t>
      </w:r>
      <w:r w:rsidR="00012DB4" w:rsidRPr="005B6EFD">
        <w:t xml:space="preserve">patient management </w:t>
      </w:r>
      <w:r w:rsidRPr="005B6EFD">
        <w:t xml:space="preserve">outcomes </w:t>
      </w:r>
      <w:r w:rsidR="00012DB4" w:rsidRPr="005B6EFD">
        <w:t>were</w:t>
      </w:r>
      <w:r w:rsidRPr="005B6EFD">
        <w:t>:</w:t>
      </w:r>
    </w:p>
    <w:p w14:paraId="23CC1090" w14:textId="77777777" w:rsidR="00E330C7" w:rsidRPr="005B6EFD" w:rsidRDefault="00012DB4" w:rsidP="00F456AE">
      <w:pPr>
        <w:pStyle w:val="ListParagraph"/>
        <w:numPr>
          <w:ilvl w:val="0"/>
          <w:numId w:val="22"/>
        </w:numPr>
      </w:pPr>
      <w:r w:rsidRPr="005B6EFD">
        <w:t xml:space="preserve">Change in patient clinical management. </w:t>
      </w:r>
    </w:p>
    <w:p w14:paraId="5CF94447" w14:textId="75FC967E" w:rsidR="008612A2" w:rsidRPr="005B6EFD" w:rsidRDefault="00E330C7" w:rsidP="00F456AE">
      <w:pPr>
        <w:pStyle w:val="ListParagraph"/>
        <w:numPr>
          <w:ilvl w:val="1"/>
          <w:numId w:val="22"/>
        </w:numPr>
      </w:pPr>
      <w:r w:rsidRPr="005B6EFD">
        <w:t>C</w:t>
      </w:r>
      <w:r w:rsidR="008612A2" w:rsidRPr="005B6EFD">
        <w:t xml:space="preserve">linician referral to </w:t>
      </w:r>
      <w:r w:rsidR="008612A2" w:rsidRPr="005B6EFD">
        <w:rPr>
          <w:color w:val="000000" w:themeColor="text1"/>
          <w:szCs w:val="20"/>
        </w:rPr>
        <w:t>HRA-guided anal HSIL ablation (</w:t>
      </w:r>
      <w:r w:rsidR="008612A2" w:rsidRPr="005B6EFD">
        <w:rPr>
          <w:szCs w:val="20"/>
        </w:rPr>
        <w:t xml:space="preserve">led from management decisions informed by </w:t>
      </w:r>
      <w:r w:rsidR="008612A2" w:rsidRPr="005B6EFD">
        <w:rPr>
          <w:color w:val="000000" w:themeColor="text1"/>
          <w:szCs w:val="20"/>
        </w:rPr>
        <w:t>anal HPV testing, cytology testing and diagnostic HRA).</w:t>
      </w:r>
    </w:p>
    <w:p w14:paraId="12A07D80" w14:textId="45CB9BFF" w:rsidR="00E330C7" w:rsidRPr="005B6EFD" w:rsidRDefault="00E330C7" w:rsidP="00F456AE">
      <w:pPr>
        <w:pStyle w:val="ListParagraph"/>
        <w:numPr>
          <w:ilvl w:val="1"/>
          <w:numId w:val="22"/>
        </w:numPr>
      </w:pPr>
      <w:r w:rsidRPr="005B6EFD">
        <w:t>Change in anal HSIL or anal cancer treatment decisions.</w:t>
      </w:r>
    </w:p>
    <w:p w14:paraId="5B7EADB7" w14:textId="7626697D" w:rsidR="00012DB4" w:rsidRPr="005B6EFD" w:rsidRDefault="00012DB4" w:rsidP="00F456AE">
      <w:pPr>
        <w:pStyle w:val="ListParagraph"/>
        <w:numPr>
          <w:ilvl w:val="0"/>
          <w:numId w:val="22"/>
        </w:numPr>
        <w:rPr>
          <w:color w:val="000000" w:themeColor="text1"/>
          <w:szCs w:val="20"/>
        </w:rPr>
      </w:pPr>
      <w:r w:rsidRPr="005B6EFD">
        <w:rPr>
          <w:color w:val="000000" w:themeColor="text1"/>
          <w:szCs w:val="20"/>
        </w:rPr>
        <w:t>Change in follow-up frequency.</w:t>
      </w:r>
    </w:p>
    <w:p w14:paraId="0234B64D" w14:textId="17E12179" w:rsidR="00012DB4" w:rsidRPr="005B6EFD" w:rsidRDefault="00012DB4" w:rsidP="00F456AE">
      <w:pPr>
        <w:pStyle w:val="ListParagraph"/>
        <w:numPr>
          <w:ilvl w:val="0"/>
          <w:numId w:val="22"/>
        </w:numPr>
        <w:rPr>
          <w:color w:val="000000" w:themeColor="text1"/>
          <w:szCs w:val="20"/>
        </w:rPr>
      </w:pPr>
      <w:r w:rsidRPr="005B6EFD">
        <w:rPr>
          <w:color w:val="000000" w:themeColor="text1"/>
          <w:szCs w:val="20"/>
        </w:rPr>
        <w:t>Commencement of treatment. That is, patient uptake of HRA-guided anal HSIL ablation.</w:t>
      </w:r>
    </w:p>
    <w:p w14:paraId="7C27592C" w14:textId="77777777" w:rsidR="008612A2" w:rsidRPr="005B6EFD" w:rsidRDefault="008612A2" w:rsidP="008612A2">
      <w:r w:rsidRPr="005B6EFD">
        <w:t>In addition, we have sought information on:</w:t>
      </w:r>
    </w:p>
    <w:p w14:paraId="0C94E2A0" w14:textId="77777777" w:rsidR="008612A2" w:rsidRPr="005B6EFD" w:rsidRDefault="008612A2" w:rsidP="00F456AE">
      <w:pPr>
        <w:pStyle w:val="ListParagraph"/>
        <w:numPr>
          <w:ilvl w:val="0"/>
          <w:numId w:val="22"/>
        </w:numPr>
      </w:pPr>
      <w:r w:rsidRPr="005B6EFD">
        <w:t>Patient uptake of the PICO-specified triaged testing strategy (anal HPV testing, cytology testing and diagnostic HRA)</w:t>
      </w:r>
    </w:p>
    <w:p w14:paraId="46C6CE58" w14:textId="77777777" w:rsidR="008612A2" w:rsidRPr="005B6EFD" w:rsidRDefault="008612A2" w:rsidP="00F456AE">
      <w:pPr>
        <w:pStyle w:val="ListParagraph"/>
        <w:numPr>
          <w:ilvl w:val="0"/>
          <w:numId w:val="22"/>
        </w:numPr>
      </w:pPr>
      <w:r w:rsidRPr="005B6EFD">
        <w:t>Patient adherence to the PICO-specified triaged testing strategy prior to confirmed HSIL diagnosis or anal cancer (i.e., adherence to follow-up screening, either repeat HPV testing, cytology testing following HPV testing or diagnostic HRA).</w:t>
      </w:r>
    </w:p>
    <w:p w14:paraId="451C8508" w14:textId="519563B9" w:rsidR="00781A84" w:rsidRPr="005B6EFD" w:rsidRDefault="00781A84" w:rsidP="00AA260A">
      <w:r w:rsidRPr="005B6EFD">
        <w:t>No evidence for any additional change in management outcomes relevant to the proposed clinical management algorithm was identified.</w:t>
      </w:r>
    </w:p>
    <w:p w14:paraId="318C6EB6" w14:textId="2A25A914" w:rsidR="008612A2" w:rsidRPr="005B6EFD" w:rsidRDefault="00AA260A" w:rsidP="00B43A39">
      <w:r w:rsidRPr="005B6EFD">
        <w:t>A total of 1</w:t>
      </w:r>
      <w:r w:rsidR="00B43A39" w:rsidRPr="005B6EFD">
        <w:t>6</w:t>
      </w:r>
      <w:r w:rsidR="00E549B1" w:rsidRPr="005B6EFD">
        <w:t xml:space="preserve"> studies</w:t>
      </w:r>
      <w:r w:rsidRPr="005B6EFD">
        <w:t xml:space="preserve"> were included for evidence of change in management of </w:t>
      </w:r>
      <w:r w:rsidR="0078048C" w:rsidRPr="005B6EFD">
        <w:t xml:space="preserve">anal </w:t>
      </w:r>
      <w:r w:rsidRPr="005B6EFD">
        <w:t xml:space="preserve">HPV testing, </w:t>
      </w:r>
      <w:r w:rsidR="0078048C" w:rsidRPr="005B6EFD">
        <w:t xml:space="preserve">anal </w:t>
      </w:r>
      <w:r w:rsidRPr="005B6EFD">
        <w:t xml:space="preserve">cytology testing and diagnostic HRA compared to no testing. </w:t>
      </w:r>
      <w:r w:rsidR="00AD0C3C" w:rsidRPr="005B6EFD">
        <w:t>A summary of applicability of the linked evidence for change in management to the PICO is reported in</w:t>
      </w:r>
      <w:r w:rsidR="00824D6C">
        <w:t xml:space="preserve"> </w:t>
      </w:r>
      <w:r w:rsidR="00824D6C">
        <w:fldChar w:fldCharType="begin"/>
      </w:r>
      <w:r w:rsidR="00824D6C">
        <w:instrText xml:space="preserve"> REF _Ref223014608 \h </w:instrText>
      </w:r>
      <w:r w:rsidR="00824D6C">
        <w:fldChar w:fldCharType="separate"/>
      </w:r>
      <w:r w:rsidR="00FC322E">
        <w:t xml:space="preserve">Table </w:t>
      </w:r>
      <w:r w:rsidR="00FC322E">
        <w:rPr>
          <w:noProof/>
        </w:rPr>
        <w:t>23</w:t>
      </w:r>
      <w:r w:rsidR="00824D6C">
        <w:fldChar w:fldCharType="end"/>
      </w:r>
      <w:r w:rsidR="00824D6C">
        <w:t>.</w:t>
      </w:r>
      <w:r w:rsidR="00AD0C3C" w:rsidRPr="005B6EFD">
        <w:t xml:space="preserve"> </w:t>
      </w:r>
      <w:r w:rsidR="008612A2" w:rsidRPr="005B6EFD">
        <w:t>Most studies were conducted with PLWH</w:t>
      </w:r>
      <w:r w:rsidR="00B43A39" w:rsidRPr="005B6EFD">
        <w:t>.</w:t>
      </w:r>
    </w:p>
    <w:p w14:paraId="7D6FF4FA" w14:textId="2BF20DCA" w:rsidR="00AA260A" w:rsidRPr="005B6EFD" w:rsidRDefault="00824D6C" w:rsidP="00824D6C">
      <w:pPr>
        <w:pStyle w:val="Caption"/>
      </w:pPr>
      <w:bookmarkStart w:id="100" w:name="_Ref223014608"/>
      <w:bookmarkStart w:id="101" w:name="_Ref203475222"/>
      <w:r>
        <w:lastRenderedPageBreak/>
        <w:t xml:space="preserve">Table </w:t>
      </w:r>
      <w:r>
        <w:fldChar w:fldCharType="begin"/>
      </w:r>
      <w:r>
        <w:instrText xml:space="preserve"> SEQ Table \* ARABIC </w:instrText>
      </w:r>
      <w:r>
        <w:fldChar w:fldCharType="separate"/>
      </w:r>
      <w:r w:rsidR="00FC322E">
        <w:rPr>
          <w:noProof/>
        </w:rPr>
        <w:t>23</w:t>
      </w:r>
      <w:r>
        <w:fldChar w:fldCharType="end"/>
      </w:r>
      <w:bookmarkEnd w:id="100"/>
      <w:r>
        <w:t xml:space="preserve"> </w:t>
      </w:r>
      <w:r w:rsidRPr="0006358C">
        <w:t>Summary of applicability of linked evidence for change in management to the PICO (k=16)</w:t>
      </w:r>
      <w:bookmarkEnd w:id="101"/>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892"/>
        <w:gridCol w:w="810"/>
        <w:gridCol w:w="813"/>
        <w:gridCol w:w="840"/>
        <w:gridCol w:w="822"/>
        <w:gridCol w:w="875"/>
        <w:gridCol w:w="972"/>
        <w:gridCol w:w="992"/>
      </w:tblGrid>
      <w:tr w:rsidR="00E330C7" w:rsidRPr="005B6EFD" w14:paraId="4A754E33" w14:textId="77777777" w:rsidTr="00966827">
        <w:trPr>
          <w:trHeight w:val="67"/>
        </w:trPr>
        <w:tc>
          <w:tcPr>
            <w:tcW w:w="1604" w:type="pct"/>
            <w:vMerge w:val="restart"/>
            <w:shd w:val="clear" w:color="auto" w:fill="D9D9D9" w:themeFill="background1" w:themeFillShade="D9"/>
          </w:tcPr>
          <w:p w14:paraId="4B16079E" w14:textId="77777777" w:rsidR="00E330C7" w:rsidRPr="005B6EFD" w:rsidRDefault="00E330C7" w:rsidP="00966827">
            <w:pPr>
              <w:pStyle w:val="TableFigureHeading"/>
              <w:keepLines/>
            </w:pPr>
            <w:r w:rsidRPr="005B6EFD">
              <w:t>PICO component</w:t>
            </w:r>
          </w:p>
        </w:tc>
        <w:tc>
          <w:tcPr>
            <w:tcW w:w="1822" w:type="pct"/>
            <w:gridSpan w:val="4"/>
            <w:shd w:val="clear" w:color="auto" w:fill="D9D9D9" w:themeFill="background1" w:themeFillShade="D9"/>
          </w:tcPr>
          <w:p w14:paraId="272F0859" w14:textId="171EA9E4" w:rsidR="00E330C7" w:rsidRPr="005B6EFD" w:rsidRDefault="00E330C7" w:rsidP="00966827">
            <w:pPr>
              <w:pStyle w:val="TableFigureHeading"/>
              <w:keepLines/>
              <w:rPr>
                <w:color w:val="000000" w:themeColor="text1"/>
                <w:szCs w:val="20"/>
              </w:rPr>
            </w:pPr>
            <w:r w:rsidRPr="005B6EFD">
              <w:t xml:space="preserve">Key outcomes </w:t>
            </w:r>
          </w:p>
        </w:tc>
        <w:tc>
          <w:tcPr>
            <w:tcW w:w="1574" w:type="pct"/>
            <w:gridSpan w:val="3"/>
            <w:shd w:val="clear" w:color="auto" w:fill="D9D9D9" w:themeFill="background1" w:themeFillShade="D9"/>
          </w:tcPr>
          <w:p w14:paraId="526010E7" w14:textId="77777777" w:rsidR="00E330C7" w:rsidRPr="005B6EFD" w:rsidRDefault="00E330C7" w:rsidP="00966827">
            <w:pPr>
              <w:pStyle w:val="TableFigureHeading"/>
              <w:keepLines/>
              <w:rPr>
                <w:color w:val="000000" w:themeColor="text1"/>
                <w:szCs w:val="20"/>
              </w:rPr>
            </w:pPr>
            <w:r w:rsidRPr="005B6EFD">
              <w:rPr>
                <w:color w:val="000000" w:themeColor="text1"/>
                <w:szCs w:val="20"/>
              </w:rPr>
              <w:t>Additional outcomes</w:t>
            </w:r>
          </w:p>
        </w:tc>
      </w:tr>
      <w:tr w:rsidR="00E330C7" w:rsidRPr="005B6EFD" w14:paraId="74573779" w14:textId="77777777" w:rsidTr="00966827">
        <w:trPr>
          <w:trHeight w:val="1044"/>
        </w:trPr>
        <w:tc>
          <w:tcPr>
            <w:tcW w:w="1604" w:type="pct"/>
            <w:vMerge/>
            <w:shd w:val="clear" w:color="auto" w:fill="D9D9D9" w:themeFill="background1" w:themeFillShade="D9"/>
          </w:tcPr>
          <w:p w14:paraId="1145E408" w14:textId="77777777" w:rsidR="00E330C7" w:rsidRPr="005B6EFD" w:rsidRDefault="00E330C7" w:rsidP="00966827">
            <w:pPr>
              <w:pStyle w:val="TableFigureHeading"/>
              <w:keepLines/>
            </w:pPr>
          </w:p>
        </w:tc>
        <w:tc>
          <w:tcPr>
            <w:tcW w:w="449" w:type="pct"/>
            <w:vMerge w:val="restart"/>
            <w:shd w:val="clear" w:color="auto" w:fill="D9D9D9" w:themeFill="background1" w:themeFillShade="D9"/>
          </w:tcPr>
          <w:p w14:paraId="4149B0CB" w14:textId="77777777" w:rsidR="00E330C7" w:rsidRPr="005B6EFD" w:rsidRDefault="00E330C7" w:rsidP="00966827">
            <w:pPr>
              <w:pStyle w:val="TableFigureHeading"/>
              <w:keepLines/>
            </w:pPr>
            <w:r w:rsidRPr="005B6EFD">
              <w:t xml:space="preserve">Clinician referral to </w:t>
            </w:r>
            <w:r w:rsidRPr="005B6EFD">
              <w:rPr>
                <w:color w:val="000000" w:themeColor="text1"/>
                <w:szCs w:val="20"/>
              </w:rPr>
              <w:t>HRA-guided anal HSIL ablation (n=1)</w:t>
            </w:r>
          </w:p>
        </w:tc>
        <w:tc>
          <w:tcPr>
            <w:tcW w:w="451" w:type="pct"/>
            <w:vMerge w:val="restart"/>
            <w:shd w:val="clear" w:color="auto" w:fill="D9D9D9" w:themeFill="background1" w:themeFillShade="D9"/>
          </w:tcPr>
          <w:p w14:paraId="1289233F" w14:textId="5B64EE16" w:rsidR="00E330C7" w:rsidRPr="005B6EFD" w:rsidRDefault="00E330C7" w:rsidP="00966827">
            <w:pPr>
              <w:pStyle w:val="TableFigureHeading"/>
              <w:keepLines/>
              <w:rPr>
                <w:color w:val="000000" w:themeColor="text1"/>
                <w:szCs w:val="20"/>
              </w:rPr>
            </w:pPr>
            <w:r w:rsidRPr="005B6EFD">
              <w:rPr>
                <w:color w:val="000000" w:themeColor="text1"/>
                <w:szCs w:val="20"/>
              </w:rPr>
              <w:t>Change in treatment decisions (n=1)</w:t>
            </w:r>
          </w:p>
        </w:tc>
        <w:tc>
          <w:tcPr>
            <w:tcW w:w="466" w:type="pct"/>
            <w:vMerge w:val="restart"/>
            <w:shd w:val="clear" w:color="auto" w:fill="D9D9D9" w:themeFill="background1" w:themeFillShade="D9"/>
          </w:tcPr>
          <w:p w14:paraId="271759A1" w14:textId="1D1D927A" w:rsidR="00E330C7" w:rsidRPr="005B6EFD" w:rsidRDefault="00E330C7" w:rsidP="00966827">
            <w:pPr>
              <w:pStyle w:val="TableFigureHeading"/>
              <w:keepLines/>
              <w:rPr>
                <w:color w:val="000000" w:themeColor="text1"/>
                <w:szCs w:val="20"/>
              </w:rPr>
            </w:pPr>
            <w:r w:rsidRPr="005B6EFD">
              <w:rPr>
                <w:color w:val="000000" w:themeColor="text1"/>
                <w:szCs w:val="20"/>
              </w:rPr>
              <w:t>Change in follow up frequency (n=0)</w:t>
            </w:r>
          </w:p>
        </w:tc>
        <w:tc>
          <w:tcPr>
            <w:tcW w:w="456" w:type="pct"/>
            <w:vMerge w:val="restart"/>
            <w:shd w:val="clear" w:color="auto" w:fill="D9D9D9" w:themeFill="background1" w:themeFillShade="D9"/>
          </w:tcPr>
          <w:p w14:paraId="431023D4" w14:textId="369FAF5D" w:rsidR="00E330C7" w:rsidRPr="005B6EFD" w:rsidRDefault="00E330C7" w:rsidP="00966827">
            <w:pPr>
              <w:pStyle w:val="TableFigureHeading"/>
              <w:keepLines/>
              <w:rPr>
                <w:color w:val="000000" w:themeColor="text1"/>
                <w:szCs w:val="20"/>
              </w:rPr>
            </w:pPr>
            <w:r w:rsidRPr="005B6EFD">
              <w:rPr>
                <w:color w:val="000000" w:themeColor="text1"/>
                <w:szCs w:val="20"/>
              </w:rPr>
              <w:t>Patient uptake of HRA-guided anal HSIL ablation (n=2)</w:t>
            </w:r>
          </w:p>
        </w:tc>
        <w:tc>
          <w:tcPr>
            <w:tcW w:w="485" w:type="pct"/>
            <w:vMerge w:val="restart"/>
            <w:shd w:val="clear" w:color="auto" w:fill="D9D9D9" w:themeFill="background1" w:themeFillShade="D9"/>
          </w:tcPr>
          <w:p w14:paraId="5D3B4BD0" w14:textId="77777777" w:rsidR="00E330C7" w:rsidRPr="005B6EFD" w:rsidRDefault="00E330C7" w:rsidP="00966827">
            <w:pPr>
              <w:pStyle w:val="TableFigureHeading"/>
              <w:keepLines/>
              <w:rPr>
                <w:color w:val="000000" w:themeColor="text1"/>
                <w:szCs w:val="20"/>
              </w:rPr>
            </w:pPr>
            <w:r w:rsidRPr="005B6EFD">
              <w:rPr>
                <w:color w:val="000000" w:themeColor="text1"/>
                <w:szCs w:val="20"/>
              </w:rPr>
              <w:t>Patient uptake of the PICO-specified triaged testing strategy (n=2)</w:t>
            </w:r>
          </w:p>
        </w:tc>
        <w:tc>
          <w:tcPr>
            <w:tcW w:w="1089" w:type="pct"/>
            <w:gridSpan w:val="2"/>
            <w:shd w:val="clear" w:color="auto" w:fill="D9D9D9" w:themeFill="background1" w:themeFillShade="D9"/>
          </w:tcPr>
          <w:p w14:paraId="46D8558F" w14:textId="77777777" w:rsidR="00E330C7" w:rsidRPr="005B6EFD" w:rsidRDefault="00E330C7" w:rsidP="00966827">
            <w:pPr>
              <w:pStyle w:val="TableFigureHeading"/>
              <w:keepLines/>
              <w:rPr>
                <w:color w:val="000000" w:themeColor="text1"/>
                <w:szCs w:val="20"/>
              </w:rPr>
            </w:pPr>
            <w:r w:rsidRPr="005B6EFD">
              <w:rPr>
                <w:color w:val="000000" w:themeColor="text1"/>
                <w:szCs w:val="20"/>
              </w:rPr>
              <w:t>Patient adherence to the PICO-specified triaged testing strategy prior to confirmed HSIL diagnosis or anal cancer</w:t>
            </w:r>
          </w:p>
        </w:tc>
      </w:tr>
      <w:tr w:rsidR="00E330C7" w:rsidRPr="005B6EFD" w14:paraId="01AD40E9" w14:textId="77777777" w:rsidTr="00966827">
        <w:trPr>
          <w:trHeight w:val="324"/>
        </w:trPr>
        <w:tc>
          <w:tcPr>
            <w:tcW w:w="1604" w:type="pct"/>
            <w:vMerge/>
            <w:shd w:val="clear" w:color="auto" w:fill="F2F2F2" w:themeFill="background1" w:themeFillShade="F2"/>
          </w:tcPr>
          <w:p w14:paraId="50F805B5" w14:textId="77777777" w:rsidR="00E330C7" w:rsidRPr="005B6EFD" w:rsidRDefault="00E330C7" w:rsidP="00966827">
            <w:pPr>
              <w:pStyle w:val="TableText"/>
              <w:keepNext/>
              <w:keepLines/>
              <w:rPr>
                <w:b/>
                <w:bCs/>
              </w:rPr>
            </w:pPr>
          </w:p>
        </w:tc>
        <w:tc>
          <w:tcPr>
            <w:tcW w:w="449" w:type="pct"/>
            <w:vMerge/>
            <w:shd w:val="clear" w:color="auto" w:fill="F2F2F2" w:themeFill="background1" w:themeFillShade="F2"/>
          </w:tcPr>
          <w:p w14:paraId="55FFC80B" w14:textId="77777777" w:rsidR="00E330C7" w:rsidRPr="005B6EFD" w:rsidRDefault="00E330C7" w:rsidP="00966827">
            <w:pPr>
              <w:pStyle w:val="TableText"/>
              <w:keepNext/>
              <w:keepLines/>
              <w:rPr>
                <w:b/>
                <w:bCs/>
              </w:rPr>
            </w:pPr>
          </w:p>
        </w:tc>
        <w:tc>
          <w:tcPr>
            <w:tcW w:w="451" w:type="pct"/>
            <w:vMerge/>
            <w:shd w:val="clear" w:color="auto" w:fill="F2F2F2" w:themeFill="background1" w:themeFillShade="F2"/>
          </w:tcPr>
          <w:p w14:paraId="4FF1BE42" w14:textId="77777777" w:rsidR="00E330C7" w:rsidRPr="005B6EFD" w:rsidRDefault="00E330C7" w:rsidP="00966827">
            <w:pPr>
              <w:pStyle w:val="TableText"/>
              <w:keepNext/>
              <w:keepLines/>
              <w:rPr>
                <w:rFonts w:cs="Arial"/>
              </w:rPr>
            </w:pPr>
          </w:p>
        </w:tc>
        <w:tc>
          <w:tcPr>
            <w:tcW w:w="466" w:type="pct"/>
            <w:vMerge/>
            <w:shd w:val="clear" w:color="auto" w:fill="F2F2F2" w:themeFill="background1" w:themeFillShade="F2"/>
          </w:tcPr>
          <w:p w14:paraId="4B89A690" w14:textId="26ACD846" w:rsidR="00E330C7" w:rsidRPr="005B6EFD" w:rsidRDefault="00E330C7" w:rsidP="00966827">
            <w:pPr>
              <w:pStyle w:val="TableText"/>
              <w:keepNext/>
              <w:keepLines/>
              <w:rPr>
                <w:rFonts w:cs="Arial"/>
              </w:rPr>
            </w:pPr>
          </w:p>
        </w:tc>
        <w:tc>
          <w:tcPr>
            <w:tcW w:w="456" w:type="pct"/>
            <w:vMerge/>
            <w:shd w:val="clear" w:color="auto" w:fill="F2F2F2" w:themeFill="background1" w:themeFillShade="F2"/>
          </w:tcPr>
          <w:p w14:paraId="50AA3F49" w14:textId="2DF2829E" w:rsidR="00E330C7" w:rsidRPr="005B6EFD" w:rsidRDefault="00E330C7" w:rsidP="00966827">
            <w:pPr>
              <w:pStyle w:val="TableText"/>
              <w:keepNext/>
              <w:keepLines/>
              <w:rPr>
                <w:rFonts w:cs="Arial"/>
              </w:rPr>
            </w:pPr>
          </w:p>
        </w:tc>
        <w:tc>
          <w:tcPr>
            <w:tcW w:w="485" w:type="pct"/>
            <w:vMerge/>
            <w:shd w:val="clear" w:color="auto" w:fill="F2F2F2" w:themeFill="background1" w:themeFillShade="F2"/>
          </w:tcPr>
          <w:p w14:paraId="2E4AC5F0" w14:textId="77777777" w:rsidR="00E330C7" w:rsidRPr="005B6EFD" w:rsidRDefault="00E330C7" w:rsidP="00966827">
            <w:pPr>
              <w:pStyle w:val="TableText"/>
              <w:keepNext/>
              <w:keepLines/>
              <w:rPr>
                <w:b/>
                <w:bCs/>
              </w:rPr>
            </w:pPr>
          </w:p>
        </w:tc>
        <w:tc>
          <w:tcPr>
            <w:tcW w:w="539" w:type="pct"/>
            <w:shd w:val="clear" w:color="auto" w:fill="D9D9D9" w:themeFill="background1" w:themeFillShade="D9"/>
          </w:tcPr>
          <w:p w14:paraId="059849AE" w14:textId="77777777" w:rsidR="00E330C7" w:rsidRPr="005B6EFD" w:rsidRDefault="00E330C7" w:rsidP="00966827">
            <w:pPr>
              <w:pStyle w:val="TableText"/>
              <w:keepNext/>
              <w:keepLines/>
              <w:rPr>
                <w:b/>
                <w:bCs/>
              </w:rPr>
            </w:pPr>
            <w:r w:rsidRPr="005B6EFD">
              <w:rPr>
                <w:b/>
                <w:bCs/>
              </w:rPr>
              <w:t xml:space="preserve">Adherence/ compliance </w:t>
            </w:r>
            <w:r w:rsidRPr="005B6EFD">
              <w:rPr>
                <w:b/>
                <w:bCs/>
                <w:color w:val="000000" w:themeColor="text1"/>
                <w:szCs w:val="20"/>
              </w:rPr>
              <w:t>(n=3)</w:t>
            </w:r>
          </w:p>
        </w:tc>
        <w:tc>
          <w:tcPr>
            <w:tcW w:w="550" w:type="pct"/>
            <w:shd w:val="clear" w:color="auto" w:fill="D9D9D9" w:themeFill="background1" w:themeFillShade="D9"/>
          </w:tcPr>
          <w:p w14:paraId="3E4F423F" w14:textId="77777777" w:rsidR="00E330C7" w:rsidRPr="005B6EFD" w:rsidRDefault="00E330C7" w:rsidP="00966827">
            <w:pPr>
              <w:pStyle w:val="TableText"/>
              <w:keepNext/>
              <w:keepLines/>
              <w:rPr>
                <w:b/>
                <w:bCs/>
              </w:rPr>
            </w:pPr>
            <w:r w:rsidRPr="005B6EFD">
              <w:rPr>
                <w:b/>
                <w:bCs/>
              </w:rPr>
              <w:t xml:space="preserve">HRA uptake </w:t>
            </w:r>
            <w:r w:rsidRPr="005B6EFD">
              <w:rPr>
                <w:b/>
                <w:bCs/>
                <w:color w:val="000000" w:themeColor="text1"/>
                <w:szCs w:val="20"/>
              </w:rPr>
              <w:t>(n=13)</w:t>
            </w:r>
          </w:p>
        </w:tc>
      </w:tr>
      <w:tr w:rsidR="00E330C7" w:rsidRPr="005B6EFD" w14:paraId="147E3280" w14:textId="77777777" w:rsidTr="00966827">
        <w:trPr>
          <w:trHeight w:val="324"/>
        </w:trPr>
        <w:tc>
          <w:tcPr>
            <w:tcW w:w="1604" w:type="pct"/>
            <w:shd w:val="clear" w:color="auto" w:fill="F2F2F2" w:themeFill="background1" w:themeFillShade="F2"/>
          </w:tcPr>
          <w:p w14:paraId="6E9FCBD6" w14:textId="77777777" w:rsidR="00E330C7" w:rsidRPr="005B6EFD" w:rsidRDefault="00E330C7" w:rsidP="00966827">
            <w:pPr>
              <w:pStyle w:val="TableText"/>
              <w:keepNext/>
              <w:keepLines/>
              <w:rPr>
                <w:rFonts w:cs="Arial"/>
                <w:b/>
                <w:bCs/>
              </w:rPr>
            </w:pPr>
            <w:r w:rsidRPr="005B6EFD">
              <w:rPr>
                <w:b/>
                <w:bCs/>
              </w:rPr>
              <w:t>Population</w:t>
            </w:r>
          </w:p>
        </w:tc>
        <w:tc>
          <w:tcPr>
            <w:tcW w:w="449" w:type="pct"/>
            <w:shd w:val="clear" w:color="auto" w:fill="F2F2F2" w:themeFill="background1" w:themeFillShade="F2"/>
          </w:tcPr>
          <w:p w14:paraId="035BBC7F" w14:textId="77777777" w:rsidR="00E330C7" w:rsidRPr="005B6EFD" w:rsidRDefault="00E330C7" w:rsidP="00966827">
            <w:pPr>
              <w:pStyle w:val="TableText"/>
              <w:keepNext/>
              <w:keepLines/>
              <w:rPr>
                <w:b/>
                <w:bCs/>
              </w:rPr>
            </w:pPr>
          </w:p>
        </w:tc>
        <w:tc>
          <w:tcPr>
            <w:tcW w:w="451" w:type="pct"/>
            <w:shd w:val="clear" w:color="auto" w:fill="F2F2F2" w:themeFill="background1" w:themeFillShade="F2"/>
          </w:tcPr>
          <w:p w14:paraId="51A45044" w14:textId="77777777" w:rsidR="00E330C7" w:rsidRPr="005B6EFD" w:rsidRDefault="00E330C7" w:rsidP="00966827">
            <w:pPr>
              <w:pStyle w:val="TableText"/>
              <w:keepNext/>
              <w:keepLines/>
              <w:rPr>
                <w:rFonts w:cs="Arial"/>
              </w:rPr>
            </w:pPr>
          </w:p>
        </w:tc>
        <w:tc>
          <w:tcPr>
            <w:tcW w:w="466" w:type="pct"/>
            <w:shd w:val="clear" w:color="auto" w:fill="F2F2F2" w:themeFill="background1" w:themeFillShade="F2"/>
          </w:tcPr>
          <w:p w14:paraId="7F01FD01" w14:textId="750811EB" w:rsidR="00E330C7" w:rsidRPr="005B6EFD" w:rsidRDefault="00E330C7" w:rsidP="00966827">
            <w:pPr>
              <w:pStyle w:val="TableText"/>
              <w:keepNext/>
              <w:keepLines/>
              <w:rPr>
                <w:rFonts w:cs="Arial"/>
              </w:rPr>
            </w:pPr>
          </w:p>
        </w:tc>
        <w:tc>
          <w:tcPr>
            <w:tcW w:w="456" w:type="pct"/>
            <w:shd w:val="clear" w:color="auto" w:fill="F2F2F2" w:themeFill="background1" w:themeFillShade="F2"/>
          </w:tcPr>
          <w:p w14:paraId="715AFFD1" w14:textId="79FD21AE" w:rsidR="00E330C7" w:rsidRPr="005B6EFD" w:rsidRDefault="00E330C7" w:rsidP="00966827">
            <w:pPr>
              <w:pStyle w:val="TableText"/>
              <w:keepNext/>
              <w:keepLines/>
              <w:rPr>
                <w:b/>
                <w:bCs/>
              </w:rPr>
            </w:pPr>
            <w:r w:rsidRPr="005B6EFD">
              <w:rPr>
                <w:rFonts w:cs="Arial"/>
              </w:rPr>
              <w:t>1 supporting study^</w:t>
            </w:r>
          </w:p>
        </w:tc>
        <w:tc>
          <w:tcPr>
            <w:tcW w:w="485" w:type="pct"/>
            <w:shd w:val="clear" w:color="auto" w:fill="F2F2F2" w:themeFill="background1" w:themeFillShade="F2"/>
          </w:tcPr>
          <w:p w14:paraId="4B14F128" w14:textId="77777777" w:rsidR="00E330C7" w:rsidRPr="005B6EFD" w:rsidRDefault="00E330C7" w:rsidP="00966827">
            <w:pPr>
              <w:pStyle w:val="TableText"/>
              <w:keepNext/>
              <w:keepLines/>
              <w:rPr>
                <w:b/>
                <w:bCs/>
              </w:rPr>
            </w:pPr>
          </w:p>
        </w:tc>
        <w:tc>
          <w:tcPr>
            <w:tcW w:w="539" w:type="pct"/>
            <w:shd w:val="clear" w:color="auto" w:fill="F2F2F2" w:themeFill="background1" w:themeFillShade="F2"/>
          </w:tcPr>
          <w:p w14:paraId="7D746B83" w14:textId="77777777" w:rsidR="00E330C7" w:rsidRPr="005B6EFD" w:rsidRDefault="00E330C7" w:rsidP="00966827">
            <w:pPr>
              <w:pStyle w:val="TableText"/>
              <w:keepNext/>
              <w:keepLines/>
              <w:rPr>
                <w:b/>
                <w:bCs/>
              </w:rPr>
            </w:pPr>
          </w:p>
        </w:tc>
        <w:tc>
          <w:tcPr>
            <w:tcW w:w="550" w:type="pct"/>
            <w:shd w:val="clear" w:color="auto" w:fill="F2F2F2" w:themeFill="background1" w:themeFillShade="F2"/>
          </w:tcPr>
          <w:p w14:paraId="764D7493" w14:textId="77777777" w:rsidR="00E330C7" w:rsidRPr="005B6EFD" w:rsidRDefault="00E330C7" w:rsidP="00966827">
            <w:pPr>
              <w:pStyle w:val="TableText"/>
              <w:keepNext/>
              <w:keepLines/>
              <w:rPr>
                <w:b/>
                <w:bCs/>
              </w:rPr>
            </w:pPr>
            <w:r w:rsidRPr="005B6EFD">
              <w:rPr>
                <w:rFonts w:cs="Arial"/>
              </w:rPr>
              <w:t>1 supporting study^</w:t>
            </w:r>
          </w:p>
        </w:tc>
      </w:tr>
      <w:tr w:rsidR="00E330C7" w:rsidRPr="005B6EFD" w14:paraId="0CF57B34" w14:textId="77777777" w:rsidTr="00966827">
        <w:trPr>
          <w:trHeight w:val="67"/>
        </w:trPr>
        <w:tc>
          <w:tcPr>
            <w:tcW w:w="1604" w:type="pct"/>
          </w:tcPr>
          <w:p w14:paraId="48641F28" w14:textId="77777777" w:rsidR="00E330C7" w:rsidRPr="005B6EFD" w:rsidRDefault="00E330C7" w:rsidP="00966827">
            <w:pPr>
              <w:pStyle w:val="TableText"/>
              <w:keepNext/>
              <w:keepLines/>
              <w:rPr>
                <w:rFonts w:cs="Arial"/>
              </w:rPr>
            </w:pPr>
            <w:r w:rsidRPr="005B6EFD">
              <w:rPr>
                <w:rFonts w:cs="Arial"/>
              </w:rPr>
              <w:t>MSM and TW living with HIV age ≥35 years</w:t>
            </w:r>
          </w:p>
        </w:tc>
        <w:tc>
          <w:tcPr>
            <w:tcW w:w="449" w:type="pct"/>
          </w:tcPr>
          <w:p w14:paraId="440C2663" w14:textId="77777777" w:rsidR="00E330C7" w:rsidRPr="005B6EFD" w:rsidRDefault="00E330C7" w:rsidP="00966827">
            <w:pPr>
              <w:pStyle w:val="TableText"/>
              <w:keepNext/>
              <w:keepLines/>
              <w:rPr>
                <w:rFonts w:cs="Arial"/>
              </w:rPr>
            </w:pPr>
            <w:r w:rsidRPr="005B6EFD">
              <w:rPr>
                <w:rFonts w:cs="Arial"/>
              </w:rPr>
              <w:t>1</w:t>
            </w:r>
          </w:p>
        </w:tc>
        <w:tc>
          <w:tcPr>
            <w:tcW w:w="451" w:type="pct"/>
          </w:tcPr>
          <w:p w14:paraId="0B9D92CA" w14:textId="2CDE5A7F" w:rsidR="00E330C7" w:rsidRPr="005B6EFD" w:rsidRDefault="00E330C7" w:rsidP="00966827">
            <w:pPr>
              <w:pStyle w:val="TableText"/>
              <w:keepNext/>
              <w:keepLines/>
              <w:rPr>
                <w:rFonts w:cs="Arial"/>
              </w:rPr>
            </w:pPr>
            <w:r w:rsidRPr="005B6EFD">
              <w:rPr>
                <w:rFonts w:cs="Arial"/>
              </w:rPr>
              <w:t>1‡</w:t>
            </w:r>
          </w:p>
        </w:tc>
        <w:tc>
          <w:tcPr>
            <w:tcW w:w="466" w:type="pct"/>
          </w:tcPr>
          <w:p w14:paraId="116AE090" w14:textId="28562386" w:rsidR="00E330C7" w:rsidRPr="005B6EFD" w:rsidRDefault="00E330C7" w:rsidP="00966827">
            <w:pPr>
              <w:pStyle w:val="TableText"/>
              <w:keepNext/>
              <w:keepLines/>
              <w:rPr>
                <w:rFonts w:cs="Arial"/>
              </w:rPr>
            </w:pPr>
            <w:r w:rsidRPr="005B6EFD">
              <w:rPr>
                <w:rFonts w:cs="Arial"/>
              </w:rPr>
              <w:t>-</w:t>
            </w:r>
          </w:p>
        </w:tc>
        <w:tc>
          <w:tcPr>
            <w:tcW w:w="456" w:type="pct"/>
          </w:tcPr>
          <w:p w14:paraId="21296A2D" w14:textId="17361907" w:rsidR="00E330C7" w:rsidRPr="005B6EFD" w:rsidRDefault="00E330C7" w:rsidP="00966827">
            <w:pPr>
              <w:pStyle w:val="TableText"/>
              <w:keepNext/>
              <w:keepLines/>
              <w:rPr>
                <w:rFonts w:cs="Arial"/>
              </w:rPr>
            </w:pPr>
            <w:r w:rsidRPr="005B6EFD">
              <w:rPr>
                <w:rFonts w:cs="Arial"/>
              </w:rPr>
              <w:t>1</w:t>
            </w:r>
          </w:p>
        </w:tc>
        <w:tc>
          <w:tcPr>
            <w:tcW w:w="485" w:type="pct"/>
          </w:tcPr>
          <w:p w14:paraId="4CDAFB64" w14:textId="77777777" w:rsidR="00E330C7" w:rsidRPr="005B6EFD" w:rsidRDefault="00E330C7" w:rsidP="00966827">
            <w:pPr>
              <w:pStyle w:val="TableText"/>
              <w:keepNext/>
              <w:keepLines/>
              <w:rPr>
                <w:rFonts w:cs="Arial"/>
              </w:rPr>
            </w:pPr>
            <w:r w:rsidRPr="005B6EFD">
              <w:rPr>
                <w:rFonts w:cs="Arial"/>
              </w:rPr>
              <w:t>2*</w:t>
            </w:r>
          </w:p>
        </w:tc>
        <w:tc>
          <w:tcPr>
            <w:tcW w:w="539" w:type="pct"/>
          </w:tcPr>
          <w:p w14:paraId="07EB0A44" w14:textId="77777777" w:rsidR="00E330C7" w:rsidRPr="005B6EFD" w:rsidRDefault="00E330C7" w:rsidP="00966827">
            <w:pPr>
              <w:pStyle w:val="TableText"/>
              <w:keepNext/>
              <w:keepLines/>
              <w:rPr>
                <w:rFonts w:cs="Arial"/>
              </w:rPr>
            </w:pPr>
            <w:r w:rsidRPr="005B6EFD">
              <w:rPr>
                <w:rFonts w:cs="Arial"/>
              </w:rPr>
              <w:t>3</w:t>
            </w:r>
          </w:p>
        </w:tc>
        <w:tc>
          <w:tcPr>
            <w:tcW w:w="550" w:type="pct"/>
          </w:tcPr>
          <w:p w14:paraId="5EF58B7F" w14:textId="77777777" w:rsidR="00E330C7" w:rsidRPr="005B6EFD" w:rsidRDefault="00E330C7" w:rsidP="00966827">
            <w:pPr>
              <w:pStyle w:val="TableText"/>
              <w:keepNext/>
              <w:keepLines/>
              <w:rPr>
                <w:rFonts w:cs="Arial"/>
              </w:rPr>
            </w:pPr>
            <w:r w:rsidRPr="005B6EFD">
              <w:rPr>
                <w:rFonts w:cs="Arial"/>
              </w:rPr>
              <w:t>9</w:t>
            </w:r>
          </w:p>
        </w:tc>
      </w:tr>
      <w:tr w:rsidR="00E330C7" w:rsidRPr="005B6EFD" w14:paraId="37B31CE4" w14:textId="77777777" w:rsidTr="00966827">
        <w:trPr>
          <w:trHeight w:val="67"/>
        </w:trPr>
        <w:tc>
          <w:tcPr>
            <w:tcW w:w="1604" w:type="pct"/>
          </w:tcPr>
          <w:p w14:paraId="40843B3A" w14:textId="77777777" w:rsidR="00E330C7" w:rsidRPr="005B6EFD" w:rsidRDefault="00E330C7" w:rsidP="00966827">
            <w:pPr>
              <w:pStyle w:val="TableText"/>
              <w:keepNext/>
              <w:keepLines/>
              <w:rPr>
                <w:rFonts w:cs="Arial"/>
              </w:rPr>
            </w:pPr>
            <w:r w:rsidRPr="005B6EFD">
              <w:rPr>
                <w:rFonts w:cs="Arial"/>
              </w:rPr>
              <w:t xml:space="preserve">MSM and TW living without HIV age ≥45 years </w:t>
            </w:r>
          </w:p>
        </w:tc>
        <w:tc>
          <w:tcPr>
            <w:tcW w:w="449" w:type="pct"/>
          </w:tcPr>
          <w:p w14:paraId="2BE108E6" w14:textId="73EAC077" w:rsidR="00E330C7" w:rsidRPr="005B6EFD" w:rsidRDefault="00E330C7" w:rsidP="00966827">
            <w:pPr>
              <w:pStyle w:val="TableText"/>
              <w:keepNext/>
              <w:keepLines/>
              <w:rPr>
                <w:rFonts w:cs="Arial"/>
              </w:rPr>
            </w:pPr>
            <w:r w:rsidRPr="005B6EFD">
              <w:rPr>
                <w:rFonts w:cs="Arial"/>
              </w:rPr>
              <w:t>-</w:t>
            </w:r>
          </w:p>
        </w:tc>
        <w:tc>
          <w:tcPr>
            <w:tcW w:w="451" w:type="pct"/>
          </w:tcPr>
          <w:p w14:paraId="7BAEA107" w14:textId="36D2D551" w:rsidR="00E330C7" w:rsidRPr="005B6EFD" w:rsidRDefault="00E330C7" w:rsidP="00966827">
            <w:pPr>
              <w:pStyle w:val="TableText"/>
              <w:keepNext/>
              <w:keepLines/>
              <w:rPr>
                <w:rFonts w:cs="Arial"/>
              </w:rPr>
            </w:pPr>
            <w:r w:rsidRPr="005B6EFD">
              <w:rPr>
                <w:rFonts w:cs="Arial"/>
              </w:rPr>
              <w:t>1‡</w:t>
            </w:r>
          </w:p>
        </w:tc>
        <w:tc>
          <w:tcPr>
            <w:tcW w:w="466" w:type="pct"/>
          </w:tcPr>
          <w:p w14:paraId="6C22C99A" w14:textId="29AA0C82" w:rsidR="00E330C7" w:rsidRPr="005B6EFD" w:rsidRDefault="00E330C7" w:rsidP="00966827">
            <w:pPr>
              <w:pStyle w:val="TableText"/>
              <w:keepNext/>
              <w:keepLines/>
              <w:rPr>
                <w:rFonts w:cs="Arial"/>
              </w:rPr>
            </w:pPr>
            <w:r w:rsidRPr="005B6EFD">
              <w:rPr>
                <w:rFonts w:cs="Arial"/>
              </w:rPr>
              <w:t>-</w:t>
            </w:r>
          </w:p>
        </w:tc>
        <w:tc>
          <w:tcPr>
            <w:tcW w:w="456" w:type="pct"/>
          </w:tcPr>
          <w:p w14:paraId="731F1773" w14:textId="6EB68BEC" w:rsidR="00E330C7" w:rsidRPr="005B6EFD" w:rsidRDefault="00E330C7" w:rsidP="00966827">
            <w:pPr>
              <w:pStyle w:val="TableText"/>
              <w:keepNext/>
              <w:keepLines/>
              <w:rPr>
                <w:rFonts w:cs="Arial"/>
              </w:rPr>
            </w:pPr>
            <w:r w:rsidRPr="005B6EFD">
              <w:rPr>
                <w:rFonts w:cs="Arial"/>
              </w:rPr>
              <w:t>1</w:t>
            </w:r>
          </w:p>
        </w:tc>
        <w:tc>
          <w:tcPr>
            <w:tcW w:w="485" w:type="pct"/>
          </w:tcPr>
          <w:p w14:paraId="0AD383F4" w14:textId="77777777" w:rsidR="00E330C7" w:rsidRPr="005B6EFD" w:rsidRDefault="00E330C7" w:rsidP="00966827">
            <w:pPr>
              <w:pStyle w:val="TableText"/>
              <w:keepNext/>
              <w:keepLines/>
              <w:rPr>
                <w:rFonts w:cs="Arial"/>
              </w:rPr>
            </w:pPr>
            <w:r w:rsidRPr="005B6EFD">
              <w:rPr>
                <w:rFonts w:cs="Arial"/>
              </w:rPr>
              <w:t>2*</w:t>
            </w:r>
          </w:p>
        </w:tc>
        <w:tc>
          <w:tcPr>
            <w:tcW w:w="539" w:type="pct"/>
          </w:tcPr>
          <w:p w14:paraId="6F79CDC7" w14:textId="205DD7EE" w:rsidR="00E330C7" w:rsidRPr="005B6EFD" w:rsidRDefault="00E330C7" w:rsidP="00966827">
            <w:pPr>
              <w:pStyle w:val="TableText"/>
              <w:keepNext/>
              <w:keepLines/>
              <w:rPr>
                <w:rFonts w:cs="Arial"/>
              </w:rPr>
            </w:pPr>
            <w:r w:rsidRPr="005B6EFD">
              <w:rPr>
                <w:rFonts w:cs="Arial"/>
              </w:rPr>
              <w:t>-</w:t>
            </w:r>
          </w:p>
        </w:tc>
        <w:tc>
          <w:tcPr>
            <w:tcW w:w="550" w:type="pct"/>
          </w:tcPr>
          <w:p w14:paraId="2ED83697" w14:textId="77777777" w:rsidR="00E330C7" w:rsidRPr="005B6EFD" w:rsidRDefault="00E330C7" w:rsidP="00966827">
            <w:pPr>
              <w:pStyle w:val="TableText"/>
              <w:keepNext/>
              <w:keepLines/>
              <w:rPr>
                <w:rFonts w:cs="Arial"/>
              </w:rPr>
            </w:pPr>
            <w:r w:rsidRPr="005B6EFD">
              <w:rPr>
                <w:rFonts w:cs="Arial"/>
              </w:rPr>
              <w:t>2</w:t>
            </w:r>
          </w:p>
        </w:tc>
      </w:tr>
      <w:tr w:rsidR="00E330C7" w:rsidRPr="005B6EFD" w14:paraId="7D4ECD11" w14:textId="77777777" w:rsidTr="00966827">
        <w:trPr>
          <w:trHeight w:val="67"/>
        </w:trPr>
        <w:tc>
          <w:tcPr>
            <w:tcW w:w="1604" w:type="pct"/>
          </w:tcPr>
          <w:p w14:paraId="6D682F17" w14:textId="77777777" w:rsidR="00E330C7" w:rsidRPr="005B6EFD" w:rsidRDefault="00E330C7" w:rsidP="00966827">
            <w:pPr>
              <w:pStyle w:val="TableText"/>
              <w:keepNext/>
              <w:keepLines/>
              <w:rPr>
                <w:rFonts w:cs="Arial"/>
              </w:rPr>
            </w:pPr>
            <w:r w:rsidRPr="005B6EFD">
              <w:rPr>
                <w:rFonts w:cs="Arial"/>
              </w:rPr>
              <w:t>Women and MSW living with HIV age ≥45 years</w:t>
            </w:r>
          </w:p>
        </w:tc>
        <w:tc>
          <w:tcPr>
            <w:tcW w:w="449" w:type="pct"/>
          </w:tcPr>
          <w:p w14:paraId="50E38482" w14:textId="77777777" w:rsidR="00E330C7" w:rsidRPr="005B6EFD" w:rsidRDefault="00E330C7" w:rsidP="00966827">
            <w:pPr>
              <w:pStyle w:val="TableText"/>
              <w:keepNext/>
              <w:keepLines/>
              <w:rPr>
                <w:rFonts w:cs="Arial"/>
              </w:rPr>
            </w:pPr>
            <w:r w:rsidRPr="005B6EFD">
              <w:rPr>
                <w:rFonts w:cs="Arial"/>
              </w:rPr>
              <w:t>1</w:t>
            </w:r>
          </w:p>
        </w:tc>
        <w:tc>
          <w:tcPr>
            <w:tcW w:w="451" w:type="pct"/>
          </w:tcPr>
          <w:p w14:paraId="1B5F8B7C" w14:textId="42F3FCD6" w:rsidR="00E330C7" w:rsidRPr="005B6EFD" w:rsidRDefault="00E330C7" w:rsidP="00966827">
            <w:pPr>
              <w:pStyle w:val="TableText"/>
              <w:keepNext/>
              <w:keepLines/>
              <w:rPr>
                <w:rFonts w:cs="Arial"/>
              </w:rPr>
            </w:pPr>
            <w:r w:rsidRPr="005B6EFD">
              <w:rPr>
                <w:rFonts w:cs="Arial"/>
              </w:rPr>
              <w:t>1‡</w:t>
            </w:r>
          </w:p>
        </w:tc>
        <w:tc>
          <w:tcPr>
            <w:tcW w:w="466" w:type="pct"/>
          </w:tcPr>
          <w:p w14:paraId="4928EB87" w14:textId="3623ED9E" w:rsidR="00E330C7" w:rsidRPr="005B6EFD" w:rsidRDefault="00E330C7" w:rsidP="00966827">
            <w:pPr>
              <w:pStyle w:val="TableText"/>
              <w:keepNext/>
              <w:keepLines/>
              <w:rPr>
                <w:rFonts w:cs="Arial"/>
              </w:rPr>
            </w:pPr>
            <w:r w:rsidRPr="005B6EFD">
              <w:rPr>
                <w:rFonts w:cs="Arial"/>
              </w:rPr>
              <w:t>-</w:t>
            </w:r>
          </w:p>
        </w:tc>
        <w:tc>
          <w:tcPr>
            <w:tcW w:w="456" w:type="pct"/>
          </w:tcPr>
          <w:p w14:paraId="435F5282" w14:textId="24A781BD" w:rsidR="00E330C7" w:rsidRPr="005B6EFD" w:rsidRDefault="00E330C7" w:rsidP="00966827">
            <w:pPr>
              <w:pStyle w:val="TableText"/>
              <w:keepNext/>
              <w:keepLines/>
              <w:rPr>
                <w:rFonts w:cs="Arial"/>
              </w:rPr>
            </w:pPr>
            <w:r w:rsidRPr="005B6EFD">
              <w:rPr>
                <w:rFonts w:cs="Arial"/>
              </w:rPr>
              <w:t>1</w:t>
            </w:r>
          </w:p>
        </w:tc>
        <w:tc>
          <w:tcPr>
            <w:tcW w:w="485" w:type="pct"/>
          </w:tcPr>
          <w:p w14:paraId="3AED128E" w14:textId="75071CCC" w:rsidR="00E330C7" w:rsidRPr="005B6EFD" w:rsidRDefault="00E330C7" w:rsidP="00966827">
            <w:pPr>
              <w:pStyle w:val="TableText"/>
              <w:keepNext/>
              <w:keepLines/>
              <w:rPr>
                <w:rFonts w:cs="Arial"/>
              </w:rPr>
            </w:pPr>
            <w:r w:rsidRPr="005B6EFD">
              <w:rPr>
                <w:rFonts w:cs="Arial"/>
              </w:rPr>
              <w:t>-</w:t>
            </w:r>
          </w:p>
        </w:tc>
        <w:tc>
          <w:tcPr>
            <w:tcW w:w="539" w:type="pct"/>
          </w:tcPr>
          <w:p w14:paraId="33ED9672" w14:textId="77777777" w:rsidR="00E330C7" w:rsidRPr="005B6EFD" w:rsidRDefault="00E330C7" w:rsidP="00966827">
            <w:pPr>
              <w:pStyle w:val="TableText"/>
              <w:keepNext/>
              <w:keepLines/>
              <w:rPr>
                <w:rFonts w:cs="Arial"/>
              </w:rPr>
            </w:pPr>
            <w:r w:rsidRPr="005B6EFD">
              <w:rPr>
                <w:rFonts w:cs="Arial"/>
              </w:rPr>
              <w:t>2</w:t>
            </w:r>
          </w:p>
        </w:tc>
        <w:tc>
          <w:tcPr>
            <w:tcW w:w="550" w:type="pct"/>
          </w:tcPr>
          <w:p w14:paraId="3CB16A7B" w14:textId="77777777" w:rsidR="00E330C7" w:rsidRPr="005B6EFD" w:rsidRDefault="00E330C7" w:rsidP="00966827">
            <w:pPr>
              <w:pStyle w:val="TableText"/>
              <w:keepNext/>
              <w:keepLines/>
              <w:rPr>
                <w:rFonts w:cs="Arial"/>
              </w:rPr>
            </w:pPr>
            <w:r w:rsidRPr="005B6EFD">
              <w:rPr>
                <w:rFonts w:cs="Arial"/>
              </w:rPr>
              <w:t>5</w:t>
            </w:r>
          </w:p>
        </w:tc>
      </w:tr>
      <w:tr w:rsidR="00E330C7" w:rsidRPr="005B6EFD" w14:paraId="114185AD" w14:textId="77777777" w:rsidTr="00966827">
        <w:trPr>
          <w:trHeight w:val="67"/>
        </w:trPr>
        <w:tc>
          <w:tcPr>
            <w:tcW w:w="1604" w:type="pct"/>
          </w:tcPr>
          <w:p w14:paraId="531E03F4" w14:textId="77777777" w:rsidR="00E330C7" w:rsidRPr="005B6EFD" w:rsidRDefault="00E330C7" w:rsidP="00966827">
            <w:pPr>
              <w:pStyle w:val="TableText"/>
              <w:keepNext/>
              <w:keepLines/>
              <w:rPr>
                <w:rFonts w:cs="Arial"/>
              </w:rPr>
            </w:pPr>
            <w:r w:rsidRPr="005B6EFD">
              <w:rPr>
                <w:rFonts w:cs="Arial"/>
              </w:rPr>
              <w:t>People with previous vulval SCC/HSIL (HPV associated), testing commencing within 1 year of diagnosis</w:t>
            </w:r>
          </w:p>
        </w:tc>
        <w:tc>
          <w:tcPr>
            <w:tcW w:w="449" w:type="pct"/>
          </w:tcPr>
          <w:p w14:paraId="418A8E5E" w14:textId="220027A1" w:rsidR="00E330C7" w:rsidRPr="005B6EFD" w:rsidRDefault="00E330C7" w:rsidP="00966827">
            <w:pPr>
              <w:pStyle w:val="TableText"/>
              <w:keepNext/>
              <w:keepLines/>
              <w:rPr>
                <w:rFonts w:cs="Arial"/>
              </w:rPr>
            </w:pPr>
            <w:r w:rsidRPr="005B6EFD">
              <w:rPr>
                <w:rFonts w:cs="Arial"/>
              </w:rPr>
              <w:t>-</w:t>
            </w:r>
          </w:p>
        </w:tc>
        <w:tc>
          <w:tcPr>
            <w:tcW w:w="451" w:type="pct"/>
          </w:tcPr>
          <w:p w14:paraId="24F5A24A" w14:textId="5AFC2BEC" w:rsidR="00E330C7" w:rsidRPr="005B6EFD" w:rsidRDefault="00E330C7" w:rsidP="00966827">
            <w:pPr>
              <w:pStyle w:val="TableText"/>
              <w:keepNext/>
              <w:keepLines/>
              <w:rPr>
                <w:rFonts w:cs="Arial"/>
              </w:rPr>
            </w:pPr>
            <w:r w:rsidRPr="005B6EFD">
              <w:rPr>
                <w:rFonts w:cs="Arial"/>
              </w:rPr>
              <w:t>1‡</w:t>
            </w:r>
          </w:p>
        </w:tc>
        <w:tc>
          <w:tcPr>
            <w:tcW w:w="466" w:type="pct"/>
          </w:tcPr>
          <w:p w14:paraId="72570C99" w14:textId="70EF3C9F" w:rsidR="00E330C7" w:rsidRPr="005B6EFD" w:rsidRDefault="00E330C7" w:rsidP="00966827">
            <w:pPr>
              <w:pStyle w:val="TableText"/>
              <w:keepNext/>
              <w:keepLines/>
              <w:rPr>
                <w:rFonts w:cs="Arial"/>
              </w:rPr>
            </w:pPr>
            <w:r w:rsidRPr="005B6EFD">
              <w:rPr>
                <w:rFonts w:cs="Arial"/>
              </w:rPr>
              <w:t>-</w:t>
            </w:r>
          </w:p>
        </w:tc>
        <w:tc>
          <w:tcPr>
            <w:tcW w:w="456" w:type="pct"/>
          </w:tcPr>
          <w:p w14:paraId="7B84871C" w14:textId="00A919FF" w:rsidR="00E330C7" w:rsidRPr="005B6EFD" w:rsidRDefault="00E330C7" w:rsidP="00966827">
            <w:pPr>
              <w:pStyle w:val="TableText"/>
              <w:keepNext/>
              <w:keepLines/>
              <w:rPr>
                <w:rFonts w:cs="Arial"/>
              </w:rPr>
            </w:pPr>
            <w:r w:rsidRPr="005B6EFD">
              <w:rPr>
                <w:rFonts w:cs="Arial"/>
              </w:rPr>
              <w:t>-</w:t>
            </w:r>
          </w:p>
        </w:tc>
        <w:tc>
          <w:tcPr>
            <w:tcW w:w="485" w:type="pct"/>
          </w:tcPr>
          <w:p w14:paraId="26402AA5" w14:textId="1C4DFA44" w:rsidR="00E330C7" w:rsidRPr="005B6EFD" w:rsidRDefault="00E330C7" w:rsidP="00966827">
            <w:pPr>
              <w:pStyle w:val="TableText"/>
              <w:keepNext/>
              <w:keepLines/>
              <w:rPr>
                <w:rFonts w:cs="Arial"/>
              </w:rPr>
            </w:pPr>
            <w:r w:rsidRPr="005B6EFD">
              <w:rPr>
                <w:rFonts w:cs="Arial"/>
              </w:rPr>
              <w:t>-</w:t>
            </w:r>
          </w:p>
        </w:tc>
        <w:tc>
          <w:tcPr>
            <w:tcW w:w="539" w:type="pct"/>
          </w:tcPr>
          <w:p w14:paraId="06B0BDF5" w14:textId="243CE33C" w:rsidR="00E330C7" w:rsidRPr="005B6EFD" w:rsidRDefault="00E330C7" w:rsidP="00966827">
            <w:pPr>
              <w:pStyle w:val="TableText"/>
              <w:keepNext/>
              <w:keepLines/>
              <w:rPr>
                <w:rFonts w:cs="Arial"/>
              </w:rPr>
            </w:pPr>
            <w:r w:rsidRPr="005B6EFD">
              <w:rPr>
                <w:rFonts w:cs="Arial"/>
              </w:rPr>
              <w:t>-</w:t>
            </w:r>
          </w:p>
        </w:tc>
        <w:tc>
          <w:tcPr>
            <w:tcW w:w="550" w:type="pct"/>
          </w:tcPr>
          <w:p w14:paraId="45741474" w14:textId="63575EBC" w:rsidR="00E330C7" w:rsidRPr="005B6EFD" w:rsidRDefault="00E330C7" w:rsidP="00966827">
            <w:pPr>
              <w:pStyle w:val="TableText"/>
              <w:keepNext/>
              <w:keepLines/>
              <w:rPr>
                <w:rFonts w:cs="Arial"/>
              </w:rPr>
            </w:pPr>
            <w:r w:rsidRPr="005B6EFD">
              <w:rPr>
                <w:rFonts w:cs="Arial"/>
              </w:rPr>
              <w:t>-</w:t>
            </w:r>
          </w:p>
        </w:tc>
      </w:tr>
      <w:tr w:rsidR="00E330C7" w:rsidRPr="005B6EFD" w14:paraId="73F57826" w14:textId="77777777" w:rsidTr="00966827">
        <w:trPr>
          <w:trHeight w:val="67"/>
        </w:trPr>
        <w:tc>
          <w:tcPr>
            <w:tcW w:w="1604" w:type="pct"/>
          </w:tcPr>
          <w:p w14:paraId="19B20808" w14:textId="77777777" w:rsidR="00E330C7" w:rsidRPr="005B6EFD" w:rsidRDefault="00E330C7" w:rsidP="00966827">
            <w:pPr>
              <w:pStyle w:val="TableText"/>
              <w:keepNext/>
              <w:keepLines/>
              <w:rPr>
                <w:rFonts w:cs="Arial"/>
              </w:rPr>
            </w:pPr>
            <w:r w:rsidRPr="005B6EFD">
              <w:rPr>
                <w:rFonts w:cs="Arial"/>
              </w:rPr>
              <w:t>SOTR, commencing 10 years post-transplant</w:t>
            </w:r>
          </w:p>
        </w:tc>
        <w:tc>
          <w:tcPr>
            <w:tcW w:w="449" w:type="pct"/>
          </w:tcPr>
          <w:p w14:paraId="5DEAC7A3" w14:textId="7AFD051B" w:rsidR="00E330C7" w:rsidRPr="005B6EFD" w:rsidRDefault="00E330C7" w:rsidP="00966827">
            <w:pPr>
              <w:pStyle w:val="TableText"/>
              <w:keepNext/>
              <w:keepLines/>
              <w:rPr>
                <w:rFonts w:cs="Arial"/>
              </w:rPr>
            </w:pPr>
            <w:r w:rsidRPr="005B6EFD">
              <w:rPr>
                <w:rFonts w:cs="Arial"/>
              </w:rPr>
              <w:t>-</w:t>
            </w:r>
          </w:p>
        </w:tc>
        <w:tc>
          <w:tcPr>
            <w:tcW w:w="451" w:type="pct"/>
          </w:tcPr>
          <w:p w14:paraId="10125CCB" w14:textId="55DB0812" w:rsidR="00E330C7" w:rsidRPr="005B6EFD" w:rsidRDefault="00E330C7" w:rsidP="00966827">
            <w:pPr>
              <w:pStyle w:val="TableText"/>
              <w:keepNext/>
              <w:keepLines/>
              <w:rPr>
                <w:rFonts w:cs="Arial"/>
              </w:rPr>
            </w:pPr>
            <w:r w:rsidRPr="005B6EFD">
              <w:rPr>
                <w:rFonts w:cs="Arial"/>
              </w:rPr>
              <w:t>1‡</w:t>
            </w:r>
          </w:p>
        </w:tc>
        <w:tc>
          <w:tcPr>
            <w:tcW w:w="466" w:type="pct"/>
          </w:tcPr>
          <w:p w14:paraId="239261F5" w14:textId="46C509B6" w:rsidR="00E330C7" w:rsidRPr="005B6EFD" w:rsidRDefault="00E330C7" w:rsidP="00966827">
            <w:pPr>
              <w:pStyle w:val="TableText"/>
              <w:keepNext/>
              <w:keepLines/>
              <w:rPr>
                <w:rFonts w:cs="Arial"/>
              </w:rPr>
            </w:pPr>
            <w:r w:rsidRPr="005B6EFD">
              <w:rPr>
                <w:rFonts w:cs="Arial"/>
              </w:rPr>
              <w:t>-</w:t>
            </w:r>
          </w:p>
        </w:tc>
        <w:tc>
          <w:tcPr>
            <w:tcW w:w="456" w:type="pct"/>
          </w:tcPr>
          <w:p w14:paraId="12F9A2EA" w14:textId="7D78EFBF" w:rsidR="00E330C7" w:rsidRPr="005B6EFD" w:rsidRDefault="00E330C7" w:rsidP="00966827">
            <w:pPr>
              <w:pStyle w:val="TableText"/>
              <w:keepNext/>
              <w:keepLines/>
              <w:rPr>
                <w:rFonts w:cs="Arial"/>
              </w:rPr>
            </w:pPr>
            <w:r w:rsidRPr="005B6EFD">
              <w:rPr>
                <w:rFonts w:cs="Arial"/>
              </w:rPr>
              <w:t>-</w:t>
            </w:r>
          </w:p>
        </w:tc>
        <w:tc>
          <w:tcPr>
            <w:tcW w:w="485" w:type="pct"/>
          </w:tcPr>
          <w:p w14:paraId="0DEBB7AA" w14:textId="7686D5A5" w:rsidR="00E330C7" w:rsidRPr="005B6EFD" w:rsidRDefault="00E330C7" w:rsidP="00966827">
            <w:pPr>
              <w:pStyle w:val="TableText"/>
              <w:keepNext/>
              <w:keepLines/>
              <w:rPr>
                <w:rFonts w:cs="Arial"/>
              </w:rPr>
            </w:pPr>
            <w:r w:rsidRPr="005B6EFD">
              <w:rPr>
                <w:rFonts w:cs="Arial"/>
              </w:rPr>
              <w:t>-</w:t>
            </w:r>
          </w:p>
        </w:tc>
        <w:tc>
          <w:tcPr>
            <w:tcW w:w="539" w:type="pct"/>
          </w:tcPr>
          <w:p w14:paraId="26F1A144" w14:textId="4EE62A4C" w:rsidR="00E330C7" w:rsidRPr="005B6EFD" w:rsidRDefault="00E330C7" w:rsidP="00966827">
            <w:pPr>
              <w:pStyle w:val="TableText"/>
              <w:keepNext/>
              <w:keepLines/>
              <w:rPr>
                <w:rFonts w:cs="Arial"/>
              </w:rPr>
            </w:pPr>
            <w:r w:rsidRPr="005B6EFD">
              <w:rPr>
                <w:rFonts w:cs="Arial"/>
              </w:rPr>
              <w:t>-</w:t>
            </w:r>
          </w:p>
        </w:tc>
        <w:tc>
          <w:tcPr>
            <w:tcW w:w="550" w:type="pct"/>
          </w:tcPr>
          <w:p w14:paraId="1EC48380" w14:textId="29DA2B17" w:rsidR="00E330C7" w:rsidRPr="005B6EFD" w:rsidRDefault="00E330C7" w:rsidP="00966827">
            <w:pPr>
              <w:pStyle w:val="TableText"/>
              <w:keepNext/>
              <w:keepLines/>
              <w:rPr>
                <w:rFonts w:cs="Arial"/>
              </w:rPr>
            </w:pPr>
            <w:r w:rsidRPr="005B6EFD">
              <w:rPr>
                <w:rFonts w:cs="Arial"/>
              </w:rPr>
              <w:t>-</w:t>
            </w:r>
          </w:p>
        </w:tc>
      </w:tr>
      <w:tr w:rsidR="00E330C7" w:rsidRPr="005B6EFD" w14:paraId="332214AB" w14:textId="77777777" w:rsidTr="00966827">
        <w:trPr>
          <w:trHeight w:val="64"/>
        </w:trPr>
        <w:tc>
          <w:tcPr>
            <w:tcW w:w="1604" w:type="pct"/>
          </w:tcPr>
          <w:p w14:paraId="2B0F41EB" w14:textId="77777777" w:rsidR="00E330C7" w:rsidRPr="005B6EFD" w:rsidRDefault="00E330C7" w:rsidP="00966827">
            <w:pPr>
              <w:pStyle w:val="TableText"/>
              <w:keepNext/>
              <w:keepLines/>
              <w:rPr>
                <w:rFonts w:cs="Arial"/>
              </w:rPr>
            </w:pPr>
            <w:r w:rsidRPr="005B6EFD">
              <w:rPr>
                <w:rFonts w:cs="Arial"/>
              </w:rPr>
              <w:t>Patients being followed up after treatment for anal cancer</w:t>
            </w:r>
          </w:p>
        </w:tc>
        <w:tc>
          <w:tcPr>
            <w:tcW w:w="449" w:type="pct"/>
          </w:tcPr>
          <w:p w14:paraId="03608E72" w14:textId="57B9D0CC" w:rsidR="00E330C7" w:rsidRPr="005B6EFD" w:rsidRDefault="00E330C7" w:rsidP="00966827">
            <w:pPr>
              <w:pStyle w:val="TableText"/>
              <w:keepNext/>
              <w:keepLines/>
              <w:rPr>
                <w:rFonts w:cs="Arial"/>
              </w:rPr>
            </w:pPr>
            <w:r w:rsidRPr="005B6EFD">
              <w:rPr>
                <w:rFonts w:cs="Arial"/>
              </w:rPr>
              <w:t>-</w:t>
            </w:r>
          </w:p>
        </w:tc>
        <w:tc>
          <w:tcPr>
            <w:tcW w:w="451" w:type="pct"/>
          </w:tcPr>
          <w:p w14:paraId="649B9A7F" w14:textId="57729BFE" w:rsidR="00E330C7" w:rsidRPr="005B6EFD" w:rsidRDefault="00E330C7" w:rsidP="00966827">
            <w:pPr>
              <w:pStyle w:val="TableText"/>
              <w:keepNext/>
              <w:keepLines/>
              <w:rPr>
                <w:rFonts w:cs="Arial"/>
              </w:rPr>
            </w:pPr>
            <w:r w:rsidRPr="005B6EFD">
              <w:rPr>
                <w:rFonts w:cs="Arial"/>
              </w:rPr>
              <w:t>1‡</w:t>
            </w:r>
          </w:p>
        </w:tc>
        <w:tc>
          <w:tcPr>
            <w:tcW w:w="466" w:type="pct"/>
          </w:tcPr>
          <w:p w14:paraId="21302943" w14:textId="4FD97648" w:rsidR="00E330C7" w:rsidRPr="005B6EFD" w:rsidRDefault="00E330C7" w:rsidP="00966827">
            <w:pPr>
              <w:pStyle w:val="TableText"/>
              <w:keepNext/>
              <w:keepLines/>
              <w:rPr>
                <w:rFonts w:cs="Arial"/>
              </w:rPr>
            </w:pPr>
            <w:r w:rsidRPr="005B6EFD">
              <w:rPr>
                <w:rFonts w:cs="Arial"/>
              </w:rPr>
              <w:t>-</w:t>
            </w:r>
          </w:p>
        </w:tc>
        <w:tc>
          <w:tcPr>
            <w:tcW w:w="456" w:type="pct"/>
          </w:tcPr>
          <w:p w14:paraId="2A455620" w14:textId="0A1D4D6E" w:rsidR="00E330C7" w:rsidRPr="005B6EFD" w:rsidRDefault="00E330C7" w:rsidP="00966827">
            <w:pPr>
              <w:pStyle w:val="TableText"/>
              <w:keepNext/>
              <w:keepLines/>
              <w:rPr>
                <w:rFonts w:cs="Arial"/>
              </w:rPr>
            </w:pPr>
            <w:r w:rsidRPr="005B6EFD">
              <w:rPr>
                <w:rFonts w:cs="Arial"/>
              </w:rPr>
              <w:t>-</w:t>
            </w:r>
          </w:p>
        </w:tc>
        <w:tc>
          <w:tcPr>
            <w:tcW w:w="485" w:type="pct"/>
          </w:tcPr>
          <w:p w14:paraId="4105D1A2" w14:textId="2DBF1E11" w:rsidR="00E330C7" w:rsidRPr="005B6EFD" w:rsidRDefault="00E330C7" w:rsidP="00966827">
            <w:pPr>
              <w:pStyle w:val="TableText"/>
              <w:keepNext/>
              <w:keepLines/>
              <w:rPr>
                <w:rFonts w:cs="Arial"/>
              </w:rPr>
            </w:pPr>
            <w:r w:rsidRPr="005B6EFD">
              <w:rPr>
                <w:rFonts w:cs="Arial"/>
              </w:rPr>
              <w:t>-</w:t>
            </w:r>
          </w:p>
        </w:tc>
        <w:tc>
          <w:tcPr>
            <w:tcW w:w="539" w:type="pct"/>
          </w:tcPr>
          <w:p w14:paraId="1747FCAF" w14:textId="6EF1739B" w:rsidR="00E330C7" w:rsidRPr="005B6EFD" w:rsidRDefault="00E330C7" w:rsidP="00966827">
            <w:pPr>
              <w:pStyle w:val="TableText"/>
              <w:keepNext/>
              <w:keepLines/>
              <w:rPr>
                <w:rFonts w:cs="Arial"/>
              </w:rPr>
            </w:pPr>
            <w:r w:rsidRPr="005B6EFD">
              <w:rPr>
                <w:rFonts w:cs="Arial"/>
              </w:rPr>
              <w:t>-</w:t>
            </w:r>
          </w:p>
        </w:tc>
        <w:tc>
          <w:tcPr>
            <w:tcW w:w="550" w:type="pct"/>
          </w:tcPr>
          <w:p w14:paraId="3FB58E54" w14:textId="31B3CE33" w:rsidR="00E330C7" w:rsidRPr="005B6EFD" w:rsidRDefault="00E330C7" w:rsidP="00966827">
            <w:pPr>
              <w:pStyle w:val="TableText"/>
              <w:keepNext/>
              <w:keepLines/>
              <w:rPr>
                <w:rFonts w:cs="Arial"/>
              </w:rPr>
            </w:pPr>
            <w:r w:rsidRPr="005B6EFD">
              <w:rPr>
                <w:rFonts w:cs="Arial"/>
              </w:rPr>
              <w:t>-</w:t>
            </w:r>
          </w:p>
        </w:tc>
      </w:tr>
      <w:tr w:rsidR="00E330C7" w:rsidRPr="005B6EFD" w14:paraId="4CE2E330" w14:textId="77777777" w:rsidTr="00966827">
        <w:trPr>
          <w:trHeight w:val="64"/>
        </w:trPr>
        <w:tc>
          <w:tcPr>
            <w:tcW w:w="1604" w:type="pct"/>
          </w:tcPr>
          <w:p w14:paraId="3D7FAA08" w14:textId="77777777" w:rsidR="00E330C7" w:rsidRPr="005B6EFD" w:rsidRDefault="00E330C7" w:rsidP="00966827">
            <w:pPr>
              <w:pStyle w:val="TableText"/>
              <w:keepNext/>
              <w:keepLines/>
              <w:rPr>
                <w:rFonts w:cs="Arial"/>
              </w:rPr>
            </w:pPr>
            <w:r w:rsidRPr="005B6EFD">
              <w:rPr>
                <w:rFonts w:cs="Arial"/>
              </w:rPr>
              <w:t>Patients outside these above groups with incidental anal HSIL and patients presenting with symptoms suggestive of anal cancer</w:t>
            </w:r>
          </w:p>
        </w:tc>
        <w:tc>
          <w:tcPr>
            <w:tcW w:w="449" w:type="pct"/>
          </w:tcPr>
          <w:p w14:paraId="65AABA70" w14:textId="0E8C02D8" w:rsidR="00E330C7" w:rsidRPr="005B6EFD" w:rsidRDefault="00E330C7" w:rsidP="00966827">
            <w:pPr>
              <w:pStyle w:val="TableText"/>
              <w:keepNext/>
              <w:keepLines/>
              <w:rPr>
                <w:rFonts w:cs="Arial"/>
              </w:rPr>
            </w:pPr>
            <w:r w:rsidRPr="005B6EFD">
              <w:rPr>
                <w:rFonts w:cs="Arial"/>
              </w:rPr>
              <w:t>-</w:t>
            </w:r>
          </w:p>
        </w:tc>
        <w:tc>
          <w:tcPr>
            <w:tcW w:w="451" w:type="pct"/>
          </w:tcPr>
          <w:p w14:paraId="736A229D" w14:textId="759FE03D" w:rsidR="00E330C7" w:rsidRPr="005B6EFD" w:rsidRDefault="00E330C7" w:rsidP="00966827">
            <w:pPr>
              <w:pStyle w:val="TableText"/>
              <w:keepNext/>
              <w:keepLines/>
              <w:rPr>
                <w:rFonts w:cs="Arial"/>
              </w:rPr>
            </w:pPr>
            <w:r w:rsidRPr="005B6EFD">
              <w:rPr>
                <w:rFonts w:cs="Arial"/>
              </w:rPr>
              <w:t>1‡</w:t>
            </w:r>
          </w:p>
        </w:tc>
        <w:tc>
          <w:tcPr>
            <w:tcW w:w="466" w:type="pct"/>
          </w:tcPr>
          <w:p w14:paraId="27D3A332" w14:textId="1A6D6FE3" w:rsidR="00E330C7" w:rsidRPr="005B6EFD" w:rsidRDefault="00E330C7" w:rsidP="00966827">
            <w:pPr>
              <w:pStyle w:val="TableText"/>
              <w:keepNext/>
              <w:keepLines/>
              <w:rPr>
                <w:rFonts w:cs="Arial"/>
              </w:rPr>
            </w:pPr>
            <w:r w:rsidRPr="005B6EFD">
              <w:rPr>
                <w:rFonts w:cs="Arial"/>
              </w:rPr>
              <w:t>-</w:t>
            </w:r>
          </w:p>
        </w:tc>
        <w:tc>
          <w:tcPr>
            <w:tcW w:w="456" w:type="pct"/>
          </w:tcPr>
          <w:p w14:paraId="61BF4A1B" w14:textId="544CF804" w:rsidR="00E330C7" w:rsidRPr="005B6EFD" w:rsidRDefault="00E330C7" w:rsidP="00966827">
            <w:pPr>
              <w:pStyle w:val="TableText"/>
              <w:keepNext/>
              <w:keepLines/>
              <w:rPr>
                <w:rFonts w:cs="Arial"/>
              </w:rPr>
            </w:pPr>
            <w:r w:rsidRPr="005B6EFD">
              <w:rPr>
                <w:rFonts w:cs="Arial"/>
              </w:rPr>
              <w:t>-</w:t>
            </w:r>
          </w:p>
        </w:tc>
        <w:tc>
          <w:tcPr>
            <w:tcW w:w="485" w:type="pct"/>
          </w:tcPr>
          <w:p w14:paraId="028ACB79" w14:textId="17F14713" w:rsidR="00E330C7" w:rsidRPr="005B6EFD" w:rsidRDefault="00E330C7" w:rsidP="00966827">
            <w:pPr>
              <w:pStyle w:val="TableText"/>
              <w:keepNext/>
              <w:keepLines/>
              <w:rPr>
                <w:rFonts w:cs="Arial"/>
              </w:rPr>
            </w:pPr>
            <w:r w:rsidRPr="005B6EFD">
              <w:rPr>
                <w:rFonts w:cs="Arial"/>
              </w:rPr>
              <w:t>-</w:t>
            </w:r>
          </w:p>
        </w:tc>
        <w:tc>
          <w:tcPr>
            <w:tcW w:w="539" w:type="pct"/>
          </w:tcPr>
          <w:p w14:paraId="21AC9662" w14:textId="3FED04E2" w:rsidR="00E330C7" w:rsidRPr="005B6EFD" w:rsidRDefault="00E330C7" w:rsidP="00966827">
            <w:pPr>
              <w:pStyle w:val="TableText"/>
              <w:keepNext/>
              <w:keepLines/>
              <w:rPr>
                <w:rFonts w:cs="Arial"/>
              </w:rPr>
            </w:pPr>
            <w:r w:rsidRPr="005B6EFD">
              <w:rPr>
                <w:rFonts w:cs="Arial"/>
              </w:rPr>
              <w:t>-</w:t>
            </w:r>
          </w:p>
        </w:tc>
        <w:tc>
          <w:tcPr>
            <w:tcW w:w="550" w:type="pct"/>
          </w:tcPr>
          <w:p w14:paraId="7511F4A2" w14:textId="59FA40E2" w:rsidR="00E330C7" w:rsidRPr="005B6EFD" w:rsidRDefault="00E330C7" w:rsidP="00966827">
            <w:pPr>
              <w:pStyle w:val="TableText"/>
              <w:keepNext/>
              <w:keepLines/>
              <w:rPr>
                <w:rFonts w:cs="Arial"/>
              </w:rPr>
            </w:pPr>
            <w:r w:rsidRPr="005B6EFD">
              <w:rPr>
                <w:rFonts w:cs="Arial"/>
              </w:rPr>
              <w:t>-</w:t>
            </w:r>
          </w:p>
        </w:tc>
      </w:tr>
      <w:tr w:rsidR="00E330C7" w:rsidRPr="005B6EFD" w14:paraId="2AA8DAA1" w14:textId="77777777" w:rsidTr="00966827">
        <w:trPr>
          <w:trHeight w:val="64"/>
        </w:trPr>
        <w:tc>
          <w:tcPr>
            <w:tcW w:w="1604" w:type="pct"/>
          </w:tcPr>
          <w:p w14:paraId="37327756" w14:textId="7E585001" w:rsidR="00E330C7" w:rsidRPr="005B6EFD" w:rsidRDefault="00E330C7" w:rsidP="00966827">
            <w:pPr>
              <w:pStyle w:val="TableText"/>
              <w:keepNext/>
              <w:keepLines/>
              <w:rPr>
                <w:rFonts w:cs="Arial"/>
                <w:i/>
                <w:iCs/>
              </w:rPr>
            </w:pPr>
            <w:r w:rsidRPr="005B6EFD">
              <w:rPr>
                <w:i/>
                <w:iCs/>
              </w:rPr>
              <w:t>People with a possible history of cervical/vaginal cancer or precursor lesions (added by PASC)</w:t>
            </w:r>
          </w:p>
        </w:tc>
        <w:tc>
          <w:tcPr>
            <w:tcW w:w="449" w:type="pct"/>
          </w:tcPr>
          <w:p w14:paraId="26190259" w14:textId="2C55DF0D" w:rsidR="00E330C7" w:rsidRPr="005B6EFD" w:rsidRDefault="00E330C7" w:rsidP="00966827">
            <w:pPr>
              <w:pStyle w:val="TableText"/>
              <w:keepNext/>
              <w:keepLines/>
              <w:rPr>
                <w:rFonts w:cs="Arial"/>
              </w:rPr>
            </w:pPr>
            <w:r w:rsidRPr="005B6EFD">
              <w:rPr>
                <w:rFonts w:cs="Arial"/>
              </w:rPr>
              <w:t>-</w:t>
            </w:r>
          </w:p>
        </w:tc>
        <w:tc>
          <w:tcPr>
            <w:tcW w:w="451" w:type="pct"/>
          </w:tcPr>
          <w:p w14:paraId="21780D0E" w14:textId="3D847F9F" w:rsidR="00E330C7" w:rsidRPr="005B6EFD" w:rsidRDefault="00E330C7" w:rsidP="00966827">
            <w:pPr>
              <w:pStyle w:val="TableText"/>
              <w:keepNext/>
              <w:keepLines/>
              <w:rPr>
                <w:rFonts w:cs="Arial"/>
              </w:rPr>
            </w:pPr>
            <w:r w:rsidRPr="005B6EFD">
              <w:rPr>
                <w:rFonts w:cs="Arial"/>
              </w:rPr>
              <w:t>1‡</w:t>
            </w:r>
          </w:p>
        </w:tc>
        <w:tc>
          <w:tcPr>
            <w:tcW w:w="466" w:type="pct"/>
          </w:tcPr>
          <w:p w14:paraId="1A6092A4" w14:textId="52A1BA61" w:rsidR="00E330C7" w:rsidRPr="005B6EFD" w:rsidRDefault="00E330C7" w:rsidP="00966827">
            <w:pPr>
              <w:pStyle w:val="TableText"/>
              <w:keepNext/>
              <w:keepLines/>
              <w:rPr>
                <w:rFonts w:cs="Arial"/>
              </w:rPr>
            </w:pPr>
            <w:r w:rsidRPr="005B6EFD">
              <w:rPr>
                <w:rFonts w:cs="Arial"/>
              </w:rPr>
              <w:t>-</w:t>
            </w:r>
          </w:p>
        </w:tc>
        <w:tc>
          <w:tcPr>
            <w:tcW w:w="456" w:type="pct"/>
          </w:tcPr>
          <w:p w14:paraId="287BDD96" w14:textId="510A7CBF" w:rsidR="00E330C7" w:rsidRPr="005B6EFD" w:rsidRDefault="00E330C7" w:rsidP="00966827">
            <w:pPr>
              <w:pStyle w:val="TableText"/>
              <w:keepNext/>
              <w:keepLines/>
              <w:rPr>
                <w:rFonts w:cs="Arial"/>
              </w:rPr>
            </w:pPr>
            <w:r w:rsidRPr="005B6EFD">
              <w:rPr>
                <w:rFonts w:cs="Arial"/>
              </w:rPr>
              <w:t>-</w:t>
            </w:r>
          </w:p>
        </w:tc>
        <w:tc>
          <w:tcPr>
            <w:tcW w:w="485" w:type="pct"/>
          </w:tcPr>
          <w:p w14:paraId="32F08162" w14:textId="1E404FAA" w:rsidR="00E330C7" w:rsidRPr="005B6EFD" w:rsidRDefault="00E330C7" w:rsidP="00966827">
            <w:pPr>
              <w:pStyle w:val="TableText"/>
              <w:keepNext/>
              <w:keepLines/>
              <w:rPr>
                <w:rFonts w:cs="Arial"/>
              </w:rPr>
            </w:pPr>
            <w:r w:rsidRPr="005B6EFD">
              <w:rPr>
                <w:rFonts w:cs="Arial"/>
              </w:rPr>
              <w:t>-</w:t>
            </w:r>
          </w:p>
        </w:tc>
        <w:tc>
          <w:tcPr>
            <w:tcW w:w="539" w:type="pct"/>
          </w:tcPr>
          <w:p w14:paraId="4FA067CA" w14:textId="02E12A72" w:rsidR="00E330C7" w:rsidRPr="005B6EFD" w:rsidRDefault="00E330C7" w:rsidP="00966827">
            <w:pPr>
              <w:pStyle w:val="TableText"/>
              <w:keepNext/>
              <w:keepLines/>
              <w:rPr>
                <w:rFonts w:cs="Arial"/>
              </w:rPr>
            </w:pPr>
            <w:r w:rsidRPr="005B6EFD">
              <w:rPr>
                <w:rFonts w:cs="Arial"/>
              </w:rPr>
              <w:t>-</w:t>
            </w:r>
          </w:p>
        </w:tc>
        <w:tc>
          <w:tcPr>
            <w:tcW w:w="550" w:type="pct"/>
          </w:tcPr>
          <w:p w14:paraId="57BA8C65" w14:textId="77777777" w:rsidR="00E330C7" w:rsidRPr="005B6EFD" w:rsidRDefault="00E330C7" w:rsidP="00966827">
            <w:pPr>
              <w:pStyle w:val="TableText"/>
              <w:keepNext/>
              <w:keepLines/>
              <w:rPr>
                <w:rFonts w:cs="Arial"/>
              </w:rPr>
            </w:pPr>
            <w:r w:rsidRPr="005B6EFD">
              <w:rPr>
                <w:rFonts w:cs="Arial"/>
              </w:rPr>
              <w:t>1</w:t>
            </w:r>
          </w:p>
        </w:tc>
      </w:tr>
    </w:tbl>
    <w:p w14:paraId="2AD82775" w14:textId="77777777" w:rsidR="00AA260A" w:rsidRPr="005B6EFD" w:rsidRDefault="00AA260A" w:rsidP="00966827">
      <w:pPr>
        <w:pStyle w:val="TableFigureFooter"/>
        <w:keepNext/>
        <w:keepLines/>
      </w:pPr>
      <w:r w:rsidRPr="005B6EFD">
        <w:t>Source: Study reports</w:t>
      </w:r>
    </w:p>
    <w:p w14:paraId="416E8C98" w14:textId="77777777" w:rsidR="00AA260A" w:rsidRPr="005B6EFD" w:rsidRDefault="00AA260A" w:rsidP="00966827">
      <w:pPr>
        <w:pStyle w:val="TableFigureFooter"/>
        <w:keepNext/>
        <w:keepLines/>
      </w:pPr>
      <w:r w:rsidRPr="005B6EFD">
        <w:t>Notes: ^Including 1 supporting study. The included population was “patients eligible for HSIL screening”. Given population not specified, included as supporting study.</w:t>
      </w:r>
    </w:p>
    <w:p w14:paraId="49147BEF" w14:textId="77777777" w:rsidR="00AA260A" w:rsidRPr="005B6EFD" w:rsidRDefault="00AA260A" w:rsidP="00966827">
      <w:pPr>
        <w:pStyle w:val="TableFigureFooter"/>
        <w:keepNext/>
        <w:keepLines/>
      </w:pPr>
      <w:r w:rsidRPr="005B6EFD">
        <w:t>*Anal cancer screening led by HPV testing (and followed by HRA), not the exact triaged testing strategy. Reported in two studies of 1 trial.</w:t>
      </w:r>
    </w:p>
    <w:p w14:paraId="31E35C10" w14:textId="77777777" w:rsidR="00AA260A" w:rsidRPr="005B6EFD" w:rsidRDefault="00AA260A" w:rsidP="00966827">
      <w:pPr>
        <w:pStyle w:val="TableFigureFooter"/>
        <w:keepNext/>
        <w:keepLines/>
      </w:pPr>
      <w:r w:rsidRPr="005B6EFD">
        <w:t>For physical AE outcomes, supporting studies were sought for any population given the paucity of evidence for physical AEs in the PICO-specified populations.</w:t>
      </w:r>
    </w:p>
    <w:p w14:paraId="4FD12C3C" w14:textId="6B698582" w:rsidR="00E330C7" w:rsidRPr="005B6EFD" w:rsidRDefault="00E330C7" w:rsidP="00966827">
      <w:pPr>
        <w:pStyle w:val="TableFigureFooter"/>
        <w:keepNext/>
        <w:keepLines/>
      </w:pPr>
      <w:r w:rsidRPr="005B6EFD">
        <w:t xml:space="preserve">‡People opportunistically referred for cytology and HRA-based anal cancer screening; 3.9% SOTR, 76.9% LWH, 19.2% prior cancer (possibly anal). </w:t>
      </w:r>
    </w:p>
    <w:p w14:paraId="7A4F9C4A" w14:textId="51237094" w:rsidR="00AA260A" w:rsidRPr="005B6EFD" w:rsidRDefault="00AA260A" w:rsidP="00966827">
      <w:pPr>
        <w:pStyle w:val="TableFigureFooter"/>
        <w:keepNext/>
        <w:keepLines/>
      </w:pPr>
      <w:r w:rsidRPr="005B6EFD">
        <w:t xml:space="preserve">Abbreviations: AE = adverse event; HPV= human papillomavirus; HRA = High-Resolution Anoscopy; HSIL= High-Grade Squamous Intraepithelial Lesion; MSM = men </w:t>
      </w:r>
      <w:r w:rsidR="00436C77" w:rsidRPr="005B6EFD">
        <w:t>who</w:t>
      </w:r>
      <w:r w:rsidRPr="005B6EFD">
        <w:t xml:space="preserve"> have sex with men; MSW = men </w:t>
      </w:r>
      <w:r w:rsidR="00436C77" w:rsidRPr="005B6EFD">
        <w:t>who</w:t>
      </w:r>
      <w:r w:rsidRPr="005B6EFD">
        <w:t xml:space="preserve"> have sex with women; LWH = living with HIV; SCC = squamous cell carcinoma; SOTR = solid organ transplant recipients; TW = transgender women.</w:t>
      </w:r>
    </w:p>
    <w:p w14:paraId="672DA19C" w14:textId="0CEAB3A6" w:rsidR="008612A2" w:rsidRPr="005B6EFD" w:rsidRDefault="008612A2" w:rsidP="008612A2">
      <w:bookmarkStart w:id="102" w:name="_Ref203475537"/>
      <w:r w:rsidRPr="005B6EFD">
        <w:t>A summary of the key features of the studies providing change in management evidence is provided in</w:t>
      </w:r>
      <w:r w:rsidR="008605F5">
        <w:t xml:space="preserve"> </w:t>
      </w:r>
      <w:r w:rsidR="008605F5">
        <w:fldChar w:fldCharType="begin"/>
      </w:r>
      <w:r w:rsidR="008605F5">
        <w:instrText xml:space="preserve"> REF _Ref223014653 \h </w:instrText>
      </w:r>
      <w:r w:rsidR="008605F5">
        <w:fldChar w:fldCharType="separate"/>
      </w:r>
      <w:r w:rsidR="00FC322E">
        <w:t xml:space="preserve">Table </w:t>
      </w:r>
      <w:r w:rsidR="00FC322E">
        <w:rPr>
          <w:noProof/>
        </w:rPr>
        <w:t>24</w:t>
      </w:r>
      <w:r w:rsidR="008605F5">
        <w:fldChar w:fldCharType="end"/>
      </w:r>
      <w:r w:rsidRPr="005B6EFD">
        <w:t>.</w:t>
      </w:r>
    </w:p>
    <w:p w14:paraId="5C9DC226" w14:textId="04D0F3D4" w:rsidR="008612A2" w:rsidRPr="005B6EFD" w:rsidRDefault="008612A2" w:rsidP="008612A2">
      <w:r w:rsidRPr="005B6EFD">
        <w:t>Most studies were at serious or critical risk of bias (</w:t>
      </w:r>
      <w:r w:rsidR="00CB0D1B" w:rsidRPr="005B6EFD">
        <w:t>k</w:t>
      </w:r>
      <w:r w:rsidRPr="005B6EFD">
        <w:t>=</w:t>
      </w:r>
      <w:r w:rsidR="00E330C7" w:rsidRPr="005B6EFD">
        <w:t>9</w:t>
      </w:r>
      <w:r w:rsidR="00554F98" w:rsidRPr="005B6EFD">
        <w:t xml:space="preserve"> out of </w:t>
      </w:r>
      <w:r w:rsidR="00275BE1" w:rsidRPr="005B6EFD">
        <w:t>15</w:t>
      </w:r>
      <w:r w:rsidRPr="005B6EFD">
        <w:t xml:space="preserve">). In many cases, change in management outcomes were secondary and the study designs were not tailored to evaluate </w:t>
      </w:r>
      <w:r w:rsidRPr="005B6EFD">
        <w:lastRenderedPageBreak/>
        <w:t xml:space="preserve">them specifically. Consequently, potentially important confounding factors were not adequately considered in the reporting of these outcomes. Only one study was conducted in Australia. </w:t>
      </w:r>
    </w:p>
    <w:p w14:paraId="20833A3E" w14:textId="6F7ED68C" w:rsidR="00AA260A" w:rsidRPr="005B6EFD" w:rsidRDefault="008605F5" w:rsidP="008605F5">
      <w:pPr>
        <w:pStyle w:val="Caption"/>
      </w:pPr>
      <w:bookmarkStart w:id="103" w:name="_Ref223014653"/>
      <w:bookmarkStart w:id="104" w:name="_Ref203601522"/>
      <w:r>
        <w:t xml:space="preserve">Table </w:t>
      </w:r>
      <w:r>
        <w:fldChar w:fldCharType="begin"/>
      </w:r>
      <w:r>
        <w:instrText xml:space="preserve"> SEQ Table \* ARABIC </w:instrText>
      </w:r>
      <w:r>
        <w:fldChar w:fldCharType="separate"/>
      </w:r>
      <w:r w:rsidR="00FC322E">
        <w:rPr>
          <w:noProof/>
        </w:rPr>
        <w:t>24</w:t>
      </w:r>
      <w:r>
        <w:fldChar w:fldCharType="end"/>
      </w:r>
      <w:bookmarkEnd w:id="103"/>
      <w:r>
        <w:t xml:space="preserve"> </w:t>
      </w:r>
      <w:r w:rsidRPr="00016C86">
        <w:t>Key features of the included change in management evidence comparing HPV testing, cytology testing and diagnostic HRA with no testing (k=15)</w:t>
      </w:r>
      <w:bookmarkEnd w:id="102"/>
      <w:bookmarkEnd w:id="104"/>
    </w:p>
    <w:tbl>
      <w:tblPr>
        <w:tblpPr w:leftFromText="180" w:rightFromText="180" w:vertAnchor="text" w:tblpY="1"/>
        <w:tblOverlap w:val="never"/>
        <w:tblW w:w="542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411"/>
        <w:gridCol w:w="1416"/>
        <w:gridCol w:w="855"/>
        <w:gridCol w:w="990"/>
        <w:gridCol w:w="1561"/>
        <w:gridCol w:w="1131"/>
        <w:gridCol w:w="1004"/>
        <w:gridCol w:w="1414"/>
      </w:tblGrid>
      <w:tr w:rsidR="00383F83" w:rsidRPr="005B6EFD" w14:paraId="78FD4D05" w14:textId="77777777" w:rsidTr="00383F83">
        <w:trPr>
          <w:trHeight w:val="174"/>
        </w:trPr>
        <w:tc>
          <w:tcPr>
            <w:tcW w:w="721" w:type="pct"/>
            <w:shd w:val="clear" w:color="auto" w:fill="D9D9D9" w:themeFill="background1" w:themeFillShade="D9"/>
          </w:tcPr>
          <w:p w14:paraId="1EBDC309" w14:textId="77777777" w:rsidR="00AD0C3C" w:rsidRPr="005B6EFD" w:rsidRDefault="00AD0C3C" w:rsidP="00551209">
            <w:pPr>
              <w:pStyle w:val="TableFigureHeading"/>
            </w:pPr>
            <w:r w:rsidRPr="005B6EFD">
              <w:t>Trial/Study</w:t>
            </w:r>
          </w:p>
        </w:tc>
        <w:tc>
          <w:tcPr>
            <w:tcW w:w="724" w:type="pct"/>
            <w:shd w:val="clear" w:color="auto" w:fill="D9D9D9" w:themeFill="background1" w:themeFillShade="D9"/>
          </w:tcPr>
          <w:p w14:paraId="70EFEFCE" w14:textId="77777777" w:rsidR="00AD0C3C" w:rsidRPr="005B6EFD" w:rsidRDefault="00AD0C3C" w:rsidP="00551209">
            <w:pPr>
              <w:pStyle w:val="TableFigureHeading"/>
            </w:pPr>
            <w:r w:rsidRPr="005B6EFD">
              <w:t>Study design</w:t>
            </w:r>
          </w:p>
          <w:p w14:paraId="3FCFB33D" w14:textId="77777777" w:rsidR="00AD0C3C" w:rsidRPr="005B6EFD" w:rsidRDefault="00AD0C3C" w:rsidP="00551209">
            <w:pPr>
              <w:pStyle w:val="TableFigureHeading"/>
            </w:pPr>
            <w:r w:rsidRPr="005B6EFD">
              <w:t>Risk of bias</w:t>
            </w:r>
          </w:p>
        </w:tc>
        <w:tc>
          <w:tcPr>
            <w:tcW w:w="437" w:type="pct"/>
            <w:shd w:val="clear" w:color="auto" w:fill="D9D9D9" w:themeFill="background1" w:themeFillShade="D9"/>
          </w:tcPr>
          <w:p w14:paraId="1E1BF950" w14:textId="77777777" w:rsidR="00AD0C3C" w:rsidRPr="005B6EFD" w:rsidRDefault="00AD0C3C" w:rsidP="00551209">
            <w:pPr>
              <w:pStyle w:val="TableFigureHeading"/>
            </w:pPr>
            <w:r w:rsidRPr="005B6EFD">
              <w:t>N</w:t>
            </w:r>
          </w:p>
        </w:tc>
        <w:tc>
          <w:tcPr>
            <w:tcW w:w="506" w:type="pct"/>
            <w:shd w:val="clear" w:color="auto" w:fill="D9D9D9" w:themeFill="background1" w:themeFillShade="D9"/>
          </w:tcPr>
          <w:p w14:paraId="323836D9" w14:textId="77777777" w:rsidR="00AD0C3C" w:rsidRPr="005B6EFD" w:rsidRDefault="00AD0C3C" w:rsidP="00551209">
            <w:pPr>
              <w:pStyle w:val="TableFigureHeading"/>
            </w:pPr>
            <w:r w:rsidRPr="005B6EFD">
              <w:t>Population</w:t>
            </w:r>
          </w:p>
        </w:tc>
        <w:tc>
          <w:tcPr>
            <w:tcW w:w="798" w:type="pct"/>
            <w:shd w:val="clear" w:color="auto" w:fill="D9D9D9" w:themeFill="background1" w:themeFillShade="D9"/>
          </w:tcPr>
          <w:p w14:paraId="319CF2EE" w14:textId="78E525F3" w:rsidR="00AD0C3C" w:rsidRPr="005B6EFD" w:rsidRDefault="00AD0C3C" w:rsidP="00551209">
            <w:pPr>
              <w:pStyle w:val="TableFigureHeading"/>
            </w:pPr>
            <w:r w:rsidRPr="005B6EFD">
              <w:t>Screening intervention</w:t>
            </w:r>
          </w:p>
        </w:tc>
        <w:tc>
          <w:tcPr>
            <w:tcW w:w="578" w:type="pct"/>
            <w:shd w:val="clear" w:color="auto" w:fill="D9D9D9" w:themeFill="background1" w:themeFillShade="D9"/>
          </w:tcPr>
          <w:p w14:paraId="6D2074F7" w14:textId="77777777" w:rsidR="00AD0C3C" w:rsidRPr="005B6EFD" w:rsidRDefault="00AD0C3C" w:rsidP="00551209">
            <w:pPr>
              <w:pStyle w:val="TableFigureHeading"/>
            </w:pPr>
            <w:r w:rsidRPr="005B6EFD">
              <w:t>Treatment intervention</w:t>
            </w:r>
          </w:p>
        </w:tc>
        <w:tc>
          <w:tcPr>
            <w:tcW w:w="513" w:type="pct"/>
            <w:shd w:val="clear" w:color="auto" w:fill="D9D9D9" w:themeFill="background1" w:themeFillShade="D9"/>
          </w:tcPr>
          <w:p w14:paraId="11342623" w14:textId="77777777" w:rsidR="00AD0C3C" w:rsidRPr="005B6EFD" w:rsidRDefault="00AD0C3C" w:rsidP="00551209">
            <w:pPr>
              <w:pStyle w:val="TableFigureHeading"/>
            </w:pPr>
            <w:r w:rsidRPr="005B6EFD">
              <w:t>Comparator</w:t>
            </w:r>
          </w:p>
        </w:tc>
        <w:tc>
          <w:tcPr>
            <w:tcW w:w="724" w:type="pct"/>
            <w:shd w:val="clear" w:color="auto" w:fill="D9D9D9" w:themeFill="background1" w:themeFillShade="D9"/>
          </w:tcPr>
          <w:p w14:paraId="18A7D0AD" w14:textId="77777777" w:rsidR="00AD0C3C" w:rsidRPr="005B6EFD" w:rsidRDefault="00AD0C3C" w:rsidP="00551209">
            <w:pPr>
              <w:pStyle w:val="TableFigureHeading"/>
            </w:pPr>
            <w:r w:rsidRPr="005B6EFD">
              <w:t>Outcomes</w:t>
            </w:r>
          </w:p>
        </w:tc>
      </w:tr>
      <w:tr w:rsidR="00AD0C3C" w:rsidRPr="005B6EFD" w14:paraId="6992313D" w14:textId="77777777" w:rsidTr="00383F83">
        <w:trPr>
          <w:trHeight w:val="93"/>
        </w:trPr>
        <w:tc>
          <w:tcPr>
            <w:tcW w:w="5000" w:type="pct"/>
            <w:gridSpan w:val="8"/>
            <w:shd w:val="clear" w:color="auto" w:fill="F2F2F2" w:themeFill="background1" w:themeFillShade="F2"/>
          </w:tcPr>
          <w:p w14:paraId="2880A04B" w14:textId="77777777" w:rsidR="00AD0C3C" w:rsidRPr="005B6EFD" w:rsidRDefault="00AD0C3C" w:rsidP="00551209">
            <w:pPr>
              <w:pStyle w:val="TableFigureHeading"/>
            </w:pPr>
            <w:r w:rsidRPr="005B6EFD">
              <w:t>Key evidence</w:t>
            </w:r>
          </w:p>
        </w:tc>
      </w:tr>
      <w:tr w:rsidR="00383F83" w:rsidRPr="005B6EFD" w14:paraId="33903634" w14:textId="77777777" w:rsidTr="00383F83">
        <w:trPr>
          <w:trHeight w:val="93"/>
        </w:trPr>
        <w:tc>
          <w:tcPr>
            <w:tcW w:w="721" w:type="pct"/>
          </w:tcPr>
          <w:p w14:paraId="2877E2C1" w14:textId="3E5F0D08" w:rsidR="00AD0C3C" w:rsidRPr="005B6EFD" w:rsidRDefault="00AD0C3C" w:rsidP="00551209">
            <w:pPr>
              <w:pStyle w:val="TableText"/>
            </w:pPr>
            <w:r w:rsidRPr="005B6EFD">
              <w:t>Achhra 2024</w:t>
            </w:r>
          </w:p>
          <w:p w14:paraId="1A42C7AE" w14:textId="77777777" w:rsidR="00AD0C3C" w:rsidRPr="005B6EFD" w:rsidRDefault="00AD0C3C" w:rsidP="00551209">
            <w:pPr>
              <w:pStyle w:val="TableText"/>
            </w:pPr>
            <w:r w:rsidRPr="005B6EFD">
              <w:t>USA</w:t>
            </w:r>
          </w:p>
        </w:tc>
        <w:tc>
          <w:tcPr>
            <w:tcW w:w="724" w:type="pct"/>
          </w:tcPr>
          <w:p w14:paraId="0EF30F38" w14:textId="77777777" w:rsidR="00AD0C3C" w:rsidRPr="005B6EFD" w:rsidRDefault="00AD0C3C" w:rsidP="00551209">
            <w:pPr>
              <w:pStyle w:val="TableText"/>
            </w:pPr>
            <w:r w:rsidRPr="005B6EFD">
              <w:t>Retrospective cohort study</w:t>
            </w:r>
          </w:p>
          <w:p w14:paraId="1D9B82E1" w14:textId="77777777" w:rsidR="00AD0C3C" w:rsidRPr="005B6EFD" w:rsidRDefault="00AD0C3C" w:rsidP="00551209">
            <w:pPr>
              <w:pStyle w:val="TableText"/>
            </w:pPr>
            <w:r w:rsidRPr="005B6EFD">
              <w:t>Serious risk of bias</w:t>
            </w:r>
          </w:p>
        </w:tc>
        <w:tc>
          <w:tcPr>
            <w:tcW w:w="437" w:type="pct"/>
          </w:tcPr>
          <w:p w14:paraId="71F8B9AB" w14:textId="77777777" w:rsidR="00AD0C3C" w:rsidRPr="005B6EFD" w:rsidRDefault="00AD0C3C" w:rsidP="00551209">
            <w:pPr>
              <w:pStyle w:val="TableText"/>
            </w:pPr>
            <w:r w:rsidRPr="005B6EFD">
              <w:t>432</w:t>
            </w:r>
          </w:p>
        </w:tc>
        <w:tc>
          <w:tcPr>
            <w:tcW w:w="506" w:type="pct"/>
          </w:tcPr>
          <w:p w14:paraId="6DF7BD58" w14:textId="77777777" w:rsidR="00AD0C3C" w:rsidRPr="005B6EFD" w:rsidRDefault="00AD0C3C" w:rsidP="00551209">
            <w:pPr>
              <w:pStyle w:val="TableText"/>
            </w:pPr>
            <w:r w:rsidRPr="005B6EFD">
              <w:t>MSM LWH aged 35 years or older</w:t>
            </w:r>
          </w:p>
        </w:tc>
        <w:tc>
          <w:tcPr>
            <w:tcW w:w="798" w:type="pct"/>
          </w:tcPr>
          <w:p w14:paraId="5427CC48" w14:textId="77777777" w:rsidR="00AD0C3C" w:rsidRPr="005B6EFD" w:rsidRDefault="00AD0C3C" w:rsidP="00551209">
            <w:pPr>
              <w:pStyle w:val="Tablebullets"/>
              <w:numPr>
                <w:ilvl w:val="0"/>
                <w:numId w:val="0"/>
              </w:numPr>
            </w:pPr>
            <w:r w:rsidRPr="005B6EFD">
              <w:t>Anal cancer screening involving annual anal cytology testing and HRA with biopsy if ASC-US+ detected.</w:t>
            </w:r>
          </w:p>
        </w:tc>
        <w:tc>
          <w:tcPr>
            <w:tcW w:w="578" w:type="pct"/>
          </w:tcPr>
          <w:p w14:paraId="15D4D4FA" w14:textId="7884C2BF" w:rsidR="00AD0C3C" w:rsidRPr="005B6EFD" w:rsidRDefault="00DC4C6A" w:rsidP="00551209">
            <w:pPr>
              <w:pStyle w:val="TableText"/>
            </w:pPr>
            <w:r w:rsidRPr="005B6EFD">
              <w:t>Typically,</w:t>
            </w:r>
            <w:r w:rsidR="00AD0C3C" w:rsidRPr="005B6EFD">
              <w:t xml:space="preserve"> ablation or topical therapy</w:t>
            </w:r>
          </w:p>
        </w:tc>
        <w:tc>
          <w:tcPr>
            <w:tcW w:w="513" w:type="pct"/>
          </w:tcPr>
          <w:p w14:paraId="20FB4719" w14:textId="77777777" w:rsidR="00AD0C3C" w:rsidRPr="005B6EFD" w:rsidRDefault="00AD0C3C" w:rsidP="00551209">
            <w:pPr>
              <w:pStyle w:val="Tablebullets"/>
              <w:numPr>
                <w:ilvl w:val="0"/>
                <w:numId w:val="0"/>
              </w:numPr>
            </w:pPr>
            <w:r w:rsidRPr="005B6EFD">
              <w:t>None</w:t>
            </w:r>
          </w:p>
        </w:tc>
        <w:tc>
          <w:tcPr>
            <w:tcW w:w="724" w:type="pct"/>
          </w:tcPr>
          <w:p w14:paraId="62E36079" w14:textId="77777777" w:rsidR="00AD0C3C" w:rsidRPr="005B6EFD" w:rsidRDefault="00AD0C3C" w:rsidP="00F456AE">
            <w:pPr>
              <w:pStyle w:val="Tablebullets"/>
              <w:numPr>
                <w:ilvl w:val="0"/>
                <w:numId w:val="28"/>
              </w:numPr>
              <w:ind w:left="256" w:hanging="256"/>
            </w:pPr>
            <w:r w:rsidRPr="005B6EFD">
              <w:t>Uptake of HRA following abnormal cytology results</w:t>
            </w:r>
          </w:p>
          <w:p w14:paraId="47F8EC5B" w14:textId="77777777" w:rsidR="00AD0C3C" w:rsidRPr="005B6EFD" w:rsidRDefault="00AD0C3C" w:rsidP="00F456AE">
            <w:pPr>
              <w:pStyle w:val="Tablebullets"/>
              <w:numPr>
                <w:ilvl w:val="0"/>
                <w:numId w:val="28"/>
              </w:numPr>
              <w:ind w:left="256" w:hanging="256"/>
            </w:pPr>
            <w:r w:rsidRPr="005B6EFD">
              <w:t>Follow-up cytology/HRA testing as part of anal cancer screening</w:t>
            </w:r>
          </w:p>
        </w:tc>
      </w:tr>
      <w:tr w:rsidR="00383F83" w:rsidRPr="005B6EFD" w14:paraId="48C14F2C" w14:textId="77777777" w:rsidTr="00383F83">
        <w:trPr>
          <w:trHeight w:val="93"/>
        </w:trPr>
        <w:tc>
          <w:tcPr>
            <w:tcW w:w="721" w:type="pct"/>
          </w:tcPr>
          <w:p w14:paraId="3E7C25E2" w14:textId="443D53D5" w:rsidR="00AD0C3C" w:rsidRPr="005B6EFD" w:rsidRDefault="00AD0C3C" w:rsidP="00551209">
            <w:pPr>
              <w:pStyle w:val="TableText"/>
            </w:pPr>
            <w:r w:rsidRPr="005B6EFD">
              <w:t>Alrefai 2013</w:t>
            </w:r>
          </w:p>
          <w:p w14:paraId="3BC62365" w14:textId="77777777" w:rsidR="00AD0C3C" w:rsidRPr="005B6EFD" w:rsidRDefault="00AD0C3C" w:rsidP="00551209">
            <w:pPr>
              <w:pStyle w:val="TableText"/>
            </w:pPr>
            <w:r w:rsidRPr="005B6EFD">
              <w:t>US</w:t>
            </w:r>
            <w:r w:rsidR="0078048C" w:rsidRPr="005B6EFD">
              <w:t>A</w:t>
            </w:r>
          </w:p>
        </w:tc>
        <w:tc>
          <w:tcPr>
            <w:tcW w:w="724" w:type="pct"/>
          </w:tcPr>
          <w:p w14:paraId="3B48C0CB" w14:textId="77777777" w:rsidR="00AD0C3C" w:rsidRPr="005B6EFD" w:rsidRDefault="00AD0C3C" w:rsidP="00551209">
            <w:pPr>
              <w:pStyle w:val="TableText"/>
            </w:pPr>
            <w:r w:rsidRPr="005B6EFD">
              <w:t>Retrospective cohort study</w:t>
            </w:r>
          </w:p>
          <w:p w14:paraId="7119032F" w14:textId="77777777" w:rsidR="00AD0C3C" w:rsidRPr="005B6EFD" w:rsidRDefault="00AD0C3C" w:rsidP="00551209">
            <w:pPr>
              <w:pStyle w:val="TableText"/>
            </w:pPr>
            <w:r w:rsidRPr="005B6EFD">
              <w:t>Critical risk of bias</w:t>
            </w:r>
          </w:p>
        </w:tc>
        <w:tc>
          <w:tcPr>
            <w:tcW w:w="437" w:type="pct"/>
          </w:tcPr>
          <w:p w14:paraId="679C214D" w14:textId="77777777" w:rsidR="00AD0C3C" w:rsidRPr="005B6EFD" w:rsidRDefault="00AD0C3C" w:rsidP="00551209">
            <w:pPr>
              <w:pStyle w:val="TableText"/>
            </w:pPr>
            <w:r w:rsidRPr="005B6EFD">
              <w:t>153</w:t>
            </w:r>
          </w:p>
        </w:tc>
        <w:tc>
          <w:tcPr>
            <w:tcW w:w="506" w:type="pct"/>
          </w:tcPr>
          <w:p w14:paraId="6BB67125" w14:textId="77777777" w:rsidR="00AD0C3C" w:rsidRPr="005B6EFD" w:rsidRDefault="00AD0C3C" w:rsidP="00551209">
            <w:pPr>
              <w:pStyle w:val="TableText"/>
            </w:pPr>
            <w:r w:rsidRPr="005B6EFD">
              <w:t>80.4% LWH#; 53% MSM</w:t>
            </w:r>
          </w:p>
        </w:tc>
        <w:tc>
          <w:tcPr>
            <w:tcW w:w="798" w:type="pct"/>
          </w:tcPr>
          <w:p w14:paraId="511F810A" w14:textId="77777777" w:rsidR="00AD0C3C" w:rsidRPr="005B6EFD" w:rsidRDefault="00AD0C3C" w:rsidP="00551209">
            <w:pPr>
              <w:pStyle w:val="Tablebullets"/>
              <w:numPr>
                <w:ilvl w:val="0"/>
                <w:numId w:val="0"/>
              </w:numPr>
            </w:pPr>
            <w:r w:rsidRPr="005B6EFD">
              <w:t>Anal cytology testing, followed by continued surveillance with HRA or ablation if indicated</w:t>
            </w:r>
          </w:p>
        </w:tc>
        <w:tc>
          <w:tcPr>
            <w:tcW w:w="578" w:type="pct"/>
          </w:tcPr>
          <w:p w14:paraId="40A64C5A" w14:textId="77777777" w:rsidR="00AD0C3C" w:rsidRPr="005B6EFD" w:rsidRDefault="00AD0C3C" w:rsidP="00551209">
            <w:pPr>
              <w:pStyle w:val="TableText"/>
            </w:pPr>
            <w:r w:rsidRPr="005B6EFD">
              <w:t>Ablation</w:t>
            </w:r>
          </w:p>
        </w:tc>
        <w:tc>
          <w:tcPr>
            <w:tcW w:w="513" w:type="pct"/>
          </w:tcPr>
          <w:p w14:paraId="46CBEBDE" w14:textId="77777777" w:rsidR="00AD0C3C" w:rsidRPr="005B6EFD" w:rsidRDefault="00AD0C3C" w:rsidP="00551209">
            <w:pPr>
              <w:pStyle w:val="TableText"/>
            </w:pPr>
            <w:r w:rsidRPr="005B6EFD">
              <w:t>None</w:t>
            </w:r>
          </w:p>
        </w:tc>
        <w:tc>
          <w:tcPr>
            <w:tcW w:w="724" w:type="pct"/>
          </w:tcPr>
          <w:p w14:paraId="18246EF4" w14:textId="77777777" w:rsidR="00AD0C3C" w:rsidRPr="005B6EFD" w:rsidRDefault="00AD0C3C" w:rsidP="00F456AE">
            <w:pPr>
              <w:pStyle w:val="Tablebullets"/>
              <w:numPr>
                <w:ilvl w:val="0"/>
                <w:numId w:val="28"/>
              </w:numPr>
              <w:ind w:left="256" w:hanging="256"/>
            </w:pPr>
            <w:r w:rsidRPr="005B6EFD">
              <w:t>“Compliance” (defined as continued surveillance or ablation within recommended time intervals)</w:t>
            </w:r>
          </w:p>
        </w:tc>
      </w:tr>
      <w:tr w:rsidR="00383F83" w:rsidRPr="005B6EFD" w14:paraId="1673660B" w14:textId="77777777" w:rsidTr="00383F83">
        <w:trPr>
          <w:trHeight w:val="93"/>
        </w:trPr>
        <w:tc>
          <w:tcPr>
            <w:tcW w:w="721" w:type="pct"/>
          </w:tcPr>
          <w:p w14:paraId="3B071E3B" w14:textId="305BF7B8" w:rsidR="00AD0C3C" w:rsidRPr="005B6EFD" w:rsidRDefault="00AD0C3C" w:rsidP="00551209">
            <w:pPr>
              <w:pStyle w:val="TableText"/>
            </w:pPr>
            <w:r w:rsidRPr="005B6EFD">
              <w:t>Botes 2013</w:t>
            </w:r>
          </w:p>
          <w:p w14:paraId="1B1F8FB5" w14:textId="77777777" w:rsidR="00AD0C3C" w:rsidRPr="005B6EFD" w:rsidRDefault="00AD0C3C" w:rsidP="00551209">
            <w:pPr>
              <w:pStyle w:val="TableText"/>
            </w:pPr>
            <w:r w:rsidRPr="005B6EFD">
              <w:t>Australia</w:t>
            </w:r>
          </w:p>
        </w:tc>
        <w:tc>
          <w:tcPr>
            <w:tcW w:w="724" w:type="pct"/>
          </w:tcPr>
          <w:p w14:paraId="24D8D72A" w14:textId="77777777" w:rsidR="00AD0C3C" w:rsidRPr="005B6EFD" w:rsidRDefault="00AD0C3C" w:rsidP="00551209">
            <w:pPr>
              <w:pStyle w:val="TableText"/>
            </w:pPr>
            <w:r w:rsidRPr="005B6EFD">
              <w:t>Prospective cohort study</w:t>
            </w:r>
          </w:p>
          <w:p w14:paraId="2DC339E1" w14:textId="77777777" w:rsidR="00AD0C3C" w:rsidRPr="005B6EFD" w:rsidRDefault="00AD0C3C" w:rsidP="00551209">
            <w:pPr>
              <w:pStyle w:val="TableText"/>
            </w:pPr>
            <w:r w:rsidRPr="005B6EFD">
              <w:t>Critical risk of bias</w:t>
            </w:r>
          </w:p>
        </w:tc>
        <w:tc>
          <w:tcPr>
            <w:tcW w:w="437" w:type="pct"/>
          </w:tcPr>
          <w:p w14:paraId="35903B7D" w14:textId="77777777" w:rsidR="00AD0C3C" w:rsidRPr="005B6EFD" w:rsidRDefault="00AD0C3C" w:rsidP="00551209">
            <w:pPr>
              <w:pStyle w:val="TableText"/>
            </w:pPr>
            <w:r w:rsidRPr="005B6EFD">
              <w:t>41</w:t>
            </w:r>
          </w:p>
        </w:tc>
        <w:tc>
          <w:tcPr>
            <w:tcW w:w="506" w:type="pct"/>
          </w:tcPr>
          <w:p w14:paraId="79470093" w14:textId="77777777" w:rsidR="00AD0C3C" w:rsidRPr="005B6EFD" w:rsidRDefault="00AD0C3C" w:rsidP="00551209">
            <w:pPr>
              <w:pStyle w:val="TableText"/>
            </w:pPr>
            <w:r w:rsidRPr="005B6EFD">
              <w:t>MSM LWH</w:t>
            </w:r>
          </w:p>
        </w:tc>
        <w:tc>
          <w:tcPr>
            <w:tcW w:w="798" w:type="pct"/>
          </w:tcPr>
          <w:p w14:paraId="33EE0343" w14:textId="77777777" w:rsidR="00AD0C3C" w:rsidRPr="005B6EFD" w:rsidRDefault="00AD0C3C" w:rsidP="00551209">
            <w:pPr>
              <w:pStyle w:val="Tablebullets"/>
              <w:numPr>
                <w:ilvl w:val="0"/>
                <w:numId w:val="0"/>
              </w:numPr>
            </w:pPr>
            <w:r w:rsidRPr="005B6EFD">
              <w:t>Anal cancer screening involving anal cytology testing followed by HRA with biopsy.</w:t>
            </w:r>
          </w:p>
        </w:tc>
        <w:tc>
          <w:tcPr>
            <w:tcW w:w="578" w:type="pct"/>
          </w:tcPr>
          <w:p w14:paraId="4CFFDE8E" w14:textId="77777777" w:rsidR="00AD0C3C" w:rsidRPr="005B6EFD" w:rsidRDefault="00AD0C3C" w:rsidP="00551209">
            <w:pPr>
              <w:pStyle w:val="TableText"/>
            </w:pPr>
            <w:r w:rsidRPr="005B6EFD">
              <w:t>NR</w:t>
            </w:r>
          </w:p>
        </w:tc>
        <w:tc>
          <w:tcPr>
            <w:tcW w:w="513" w:type="pct"/>
          </w:tcPr>
          <w:p w14:paraId="0F09D6CA" w14:textId="77777777" w:rsidR="00AD0C3C" w:rsidRPr="005B6EFD" w:rsidRDefault="00AD0C3C" w:rsidP="00551209">
            <w:pPr>
              <w:pStyle w:val="Tablebullets"/>
              <w:numPr>
                <w:ilvl w:val="0"/>
                <w:numId w:val="0"/>
              </w:numPr>
            </w:pPr>
            <w:r w:rsidRPr="005B6EFD">
              <w:t>None</w:t>
            </w:r>
          </w:p>
        </w:tc>
        <w:tc>
          <w:tcPr>
            <w:tcW w:w="724" w:type="pct"/>
          </w:tcPr>
          <w:p w14:paraId="0781B7C3" w14:textId="77777777" w:rsidR="00AD0C3C" w:rsidRPr="005B6EFD" w:rsidRDefault="00AD0C3C" w:rsidP="00F456AE">
            <w:pPr>
              <w:pStyle w:val="Tablebullets"/>
              <w:numPr>
                <w:ilvl w:val="0"/>
                <w:numId w:val="28"/>
              </w:numPr>
              <w:ind w:left="256" w:hanging="256"/>
            </w:pPr>
            <w:r w:rsidRPr="005B6EFD">
              <w:t>Uptake of HRA following abnormal cytology results</w:t>
            </w:r>
          </w:p>
        </w:tc>
      </w:tr>
      <w:tr w:rsidR="00383F83" w:rsidRPr="005B6EFD" w14:paraId="1A83919D" w14:textId="77777777" w:rsidTr="00383F83">
        <w:trPr>
          <w:trHeight w:val="93"/>
        </w:trPr>
        <w:tc>
          <w:tcPr>
            <w:tcW w:w="721" w:type="pct"/>
          </w:tcPr>
          <w:p w14:paraId="42127F07" w14:textId="77777777" w:rsidR="008612A2" w:rsidRPr="005B6EFD" w:rsidRDefault="008612A2" w:rsidP="008612A2">
            <w:pPr>
              <w:pStyle w:val="TableText"/>
            </w:pPr>
            <w:r w:rsidRPr="005B6EFD">
              <w:t xml:space="preserve">Cardenas 2022 </w:t>
            </w:r>
          </w:p>
          <w:p w14:paraId="5AA00A21" w14:textId="77777777" w:rsidR="008612A2" w:rsidRPr="005B6EFD" w:rsidRDefault="008612A2" w:rsidP="008612A2">
            <w:pPr>
              <w:pStyle w:val="TableText"/>
            </w:pPr>
            <w:r w:rsidRPr="005B6EFD">
              <w:t>USA</w:t>
            </w:r>
          </w:p>
          <w:p w14:paraId="0867CC2B" w14:textId="77777777" w:rsidR="008612A2" w:rsidRPr="005B6EFD" w:rsidRDefault="008612A2" w:rsidP="008612A2">
            <w:pPr>
              <w:pStyle w:val="TableText"/>
            </w:pPr>
          </w:p>
        </w:tc>
        <w:tc>
          <w:tcPr>
            <w:tcW w:w="724" w:type="pct"/>
          </w:tcPr>
          <w:p w14:paraId="48B184FB" w14:textId="77777777" w:rsidR="008612A2" w:rsidRPr="005B6EFD" w:rsidRDefault="008612A2" w:rsidP="008612A2">
            <w:pPr>
              <w:pStyle w:val="TableText"/>
            </w:pPr>
            <w:r w:rsidRPr="005B6EFD">
              <w:t>Retrospective cohort study</w:t>
            </w:r>
          </w:p>
          <w:p w14:paraId="111046CB" w14:textId="5D4767B9" w:rsidR="008612A2" w:rsidRPr="005B6EFD" w:rsidRDefault="008612A2" w:rsidP="008612A2">
            <w:pPr>
              <w:pStyle w:val="TableText"/>
            </w:pPr>
            <w:r w:rsidRPr="005B6EFD">
              <w:t>Low risk of bias</w:t>
            </w:r>
          </w:p>
        </w:tc>
        <w:tc>
          <w:tcPr>
            <w:tcW w:w="437" w:type="pct"/>
          </w:tcPr>
          <w:p w14:paraId="3878A3ED" w14:textId="17631C8B" w:rsidR="008612A2" w:rsidRPr="005B6EFD" w:rsidRDefault="008612A2" w:rsidP="008612A2">
            <w:pPr>
              <w:pStyle w:val="TableText"/>
            </w:pPr>
            <w:r w:rsidRPr="005B6EFD">
              <w:t>821</w:t>
            </w:r>
          </w:p>
        </w:tc>
        <w:tc>
          <w:tcPr>
            <w:tcW w:w="506" w:type="pct"/>
          </w:tcPr>
          <w:p w14:paraId="07358E32" w14:textId="504ACF65" w:rsidR="008612A2" w:rsidRPr="005B6EFD" w:rsidRDefault="008612A2" w:rsidP="008612A2">
            <w:pPr>
              <w:pStyle w:val="TableText"/>
            </w:pPr>
            <w:r w:rsidRPr="005B6EFD">
              <w:t>PLWH; ≥30 years of age or experienced any symptom such as anal pain, itching, bleeding or lesions</w:t>
            </w:r>
          </w:p>
        </w:tc>
        <w:tc>
          <w:tcPr>
            <w:tcW w:w="798" w:type="pct"/>
          </w:tcPr>
          <w:p w14:paraId="610339CB" w14:textId="77777777" w:rsidR="008612A2" w:rsidRPr="005B6EFD" w:rsidRDefault="008612A2" w:rsidP="008612A2">
            <w:pPr>
              <w:pStyle w:val="Tablebullets"/>
              <w:numPr>
                <w:ilvl w:val="0"/>
                <w:numId w:val="0"/>
              </w:numPr>
            </w:pPr>
            <w:r w:rsidRPr="005B6EFD">
              <w:t xml:space="preserve">Anal cancer screening involving anal cytology testing followed by HRA with biopsy. </w:t>
            </w:r>
          </w:p>
          <w:p w14:paraId="53CD145C" w14:textId="77777777" w:rsidR="008612A2" w:rsidRPr="005B6EFD" w:rsidRDefault="008612A2" w:rsidP="008612A2">
            <w:pPr>
              <w:pStyle w:val="Tablebullets"/>
              <w:numPr>
                <w:ilvl w:val="0"/>
                <w:numId w:val="0"/>
              </w:numPr>
              <w:rPr>
                <w:u w:val="single"/>
              </w:rPr>
            </w:pPr>
            <w:r w:rsidRPr="005B6EFD">
              <w:rPr>
                <w:u w:val="single"/>
              </w:rPr>
              <w:t>Algorithm:</w:t>
            </w:r>
          </w:p>
          <w:p w14:paraId="7D92F1AC" w14:textId="77777777" w:rsidR="008612A2" w:rsidRPr="005B6EFD" w:rsidRDefault="008612A2" w:rsidP="008612A2">
            <w:pPr>
              <w:pStyle w:val="TableText"/>
            </w:pPr>
            <w:r w:rsidRPr="005B6EFD">
              <w:t>Normal cytology: Repeat annually.</w:t>
            </w:r>
          </w:p>
          <w:p w14:paraId="094E550A" w14:textId="77777777" w:rsidR="008612A2" w:rsidRPr="005B6EFD" w:rsidRDefault="008612A2" w:rsidP="008612A2">
            <w:pPr>
              <w:pStyle w:val="TableText"/>
            </w:pPr>
            <w:r w:rsidRPr="005B6EFD">
              <w:t>LSIL: HRA in 6–12 months.</w:t>
            </w:r>
          </w:p>
          <w:p w14:paraId="1D21165C" w14:textId="77777777" w:rsidR="008612A2" w:rsidRPr="005B6EFD" w:rsidRDefault="008612A2" w:rsidP="008612A2">
            <w:pPr>
              <w:pStyle w:val="TableText"/>
            </w:pPr>
            <w:r w:rsidRPr="005B6EFD">
              <w:t>ASC-US: HRA in 3–6 months.</w:t>
            </w:r>
          </w:p>
          <w:p w14:paraId="196383F7" w14:textId="3F3FA240" w:rsidR="008612A2" w:rsidRPr="005B6EFD" w:rsidRDefault="008612A2" w:rsidP="008612A2">
            <w:pPr>
              <w:pStyle w:val="TableText"/>
            </w:pPr>
            <w:r w:rsidRPr="005B6EFD">
              <w:t>HSIL: HRA within 3 months.</w:t>
            </w:r>
          </w:p>
          <w:p w14:paraId="19CA6B95" w14:textId="77777777" w:rsidR="008612A2" w:rsidRPr="005B6EFD" w:rsidRDefault="008612A2" w:rsidP="008612A2">
            <w:pPr>
              <w:pStyle w:val="TableText"/>
            </w:pPr>
            <w:r w:rsidRPr="005B6EFD">
              <w:t>Normal Biopsy After HRA:  Repeat cytology in 12 months.</w:t>
            </w:r>
          </w:p>
          <w:p w14:paraId="2C9CD880" w14:textId="058DE63C" w:rsidR="008612A2" w:rsidRPr="005B6EFD" w:rsidRDefault="008612A2" w:rsidP="008612A2">
            <w:pPr>
              <w:pStyle w:val="Tablebullets"/>
              <w:numPr>
                <w:ilvl w:val="0"/>
                <w:numId w:val="0"/>
              </w:numPr>
            </w:pPr>
            <w:r w:rsidRPr="005B6EFD">
              <w:t>AIN 1: Repeat HRA in 12 months; no treatment needed.</w:t>
            </w:r>
          </w:p>
        </w:tc>
        <w:tc>
          <w:tcPr>
            <w:tcW w:w="578" w:type="pct"/>
          </w:tcPr>
          <w:p w14:paraId="2FC63AA1" w14:textId="77777777" w:rsidR="008612A2" w:rsidRPr="005B6EFD" w:rsidRDefault="008612A2" w:rsidP="008612A2">
            <w:pPr>
              <w:pStyle w:val="TableText"/>
            </w:pPr>
            <w:r w:rsidRPr="005B6EFD">
              <w:t>From HRA results:</w:t>
            </w:r>
          </w:p>
          <w:p w14:paraId="62C3FA1E" w14:textId="75406CDB" w:rsidR="008612A2" w:rsidRPr="005B6EFD" w:rsidRDefault="008612A2" w:rsidP="008612A2">
            <w:pPr>
              <w:pStyle w:val="TableText"/>
            </w:pPr>
            <w:r w:rsidRPr="005B6EFD">
              <w:t>AIN 2–3: HRA with hyfrecation in 6 months.</w:t>
            </w:r>
          </w:p>
          <w:p w14:paraId="182A7328" w14:textId="135F439E" w:rsidR="008612A2" w:rsidRPr="005B6EFD" w:rsidRDefault="008612A2" w:rsidP="008612A2">
            <w:pPr>
              <w:pStyle w:val="TableText"/>
            </w:pPr>
            <w:r w:rsidRPr="005B6EFD">
              <w:t>Invasive Cancer: Refer to colorectal surgery.</w:t>
            </w:r>
          </w:p>
        </w:tc>
        <w:tc>
          <w:tcPr>
            <w:tcW w:w="513" w:type="pct"/>
          </w:tcPr>
          <w:p w14:paraId="2F90720A" w14:textId="48B1BB65" w:rsidR="008612A2" w:rsidRPr="005B6EFD" w:rsidRDefault="008612A2" w:rsidP="008612A2">
            <w:pPr>
              <w:pStyle w:val="Tablebullets"/>
              <w:numPr>
                <w:ilvl w:val="0"/>
                <w:numId w:val="0"/>
              </w:numPr>
            </w:pPr>
            <w:r w:rsidRPr="005B6EFD">
              <w:t>None</w:t>
            </w:r>
          </w:p>
        </w:tc>
        <w:tc>
          <w:tcPr>
            <w:tcW w:w="724" w:type="pct"/>
          </w:tcPr>
          <w:p w14:paraId="656EF7F7" w14:textId="77777777" w:rsidR="008612A2" w:rsidRPr="005B6EFD" w:rsidRDefault="008612A2" w:rsidP="00F456AE">
            <w:pPr>
              <w:pStyle w:val="Tablebullets"/>
              <w:numPr>
                <w:ilvl w:val="0"/>
                <w:numId w:val="28"/>
              </w:numPr>
              <w:ind w:left="256" w:hanging="256"/>
            </w:pPr>
            <w:r w:rsidRPr="005B6EFD">
              <w:t>Follow-up cytology/HRA testing as part of anal cancer screening</w:t>
            </w:r>
          </w:p>
          <w:p w14:paraId="5373BF6D" w14:textId="5165FC69" w:rsidR="008612A2" w:rsidRPr="005B6EFD" w:rsidRDefault="008612A2" w:rsidP="00F456AE">
            <w:pPr>
              <w:pStyle w:val="Tablebullets"/>
              <w:numPr>
                <w:ilvl w:val="0"/>
                <w:numId w:val="28"/>
              </w:numPr>
              <w:ind w:left="256" w:hanging="256"/>
            </w:pPr>
            <w:r w:rsidRPr="005B6EFD">
              <w:t>Uptake of HRA following abnormal cytology results</w:t>
            </w:r>
          </w:p>
        </w:tc>
      </w:tr>
      <w:tr w:rsidR="00383F83" w:rsidRPr="005B6EFD" w14:paraId="656D8CBE" w14:textId="77777777" w:rsidTr="00383F83">
        <w:trPr>
          <w:trHeight w:val="93"/>
        </w:trPr>
        <w:tc>
          <w:tcPr>
            <w:tcW w:w="721" w:type="pct"/>
          </w:tcPr>
          <w:p w14:paraId="641E824B" w14:textId="1CC1A94C" w:rsidR="008612A2" w:rsidRPr="005B6EFD" w:rsidRDefault="008612A2" w:rsidP="008612A2">
            <w:pPr>
              <w:pStyle w:val="TableText"/>
            </w:pPr>
            <w:r w:rsidRPr="005B6EFD">
              <w:lastRenderedPageBreak/>
              <w:t>Digaetano 2019</w:t>
            </w:r>
          </w:p>
          <w:p w14:paraId="01797056" w14:textId="77777777" w:rsidR="008612A2" w:rsidRPr="005B6EFD" w:rsidRDefault="008612A2" w:rsidP="008612A2">
            <w:pPr>
              <w:pStyle w:val="TableText"/>
            </w:pPr>
            <w:r w:rsidRPr="005B6EFD">
              <w:t>Italy</w:t>
            </w:r>
          </w:p>
          <w:p w14:paraId="2AD734BD" w14:textId="77777777" w:rsidR="008612A2" w:rsidRPr="005B6EFD" w:rsidRDefault="008612A2" w:rsidP="008612A2">
            <w:pPr>
              <w:pStyle w:val="TableText"/>
            </w:pPr>
          </w:p>
        </w:tc>
        <w:tc>
          <w:tcPr>
            <w:tcW w:w="724" w:type="pct"/>
          </w:tcPr>
          <w:p w14:paraId="1D0EF18F" w14:textId="77777777" w:rsidR="008612A2" w:rsidRPr="005B6EFD" w:rsidRDefault="008612A2" w:rsidP="008612A2">
            <w:pPr>
              <w:pStyle w:val="TableText"/>
            </w:pPr>
            <w:r w:rsidRPr="005B6EFD">
              <w:t>Prospective cohort study</w:t>
            </w:r>
          </w:p>
          <w:p w14:paraId="6155B115" w14:textId="77777777" w:rsidR="008612A2" w:rsidRPr="005B6EFD" w:rsidRDefault="008612A2" w:rsidP="008612A2">
            <w:pPr>
              <w:pStyle w:val="TableText"/>
            </w:pPr>
            <w:r w:rsidRPr="005B6EFD">
              <w:t>Critical risk of bias</w:t>
            </w:r>
          </w:p>
        </w:tc>
        <w:tc>
          <w:tcPr>
            <w:tcW w:w="437" w:type="pct"/>
          </w:tcPr>
          <w:p w14:paraId="2F7768AE" w14:textId="77777777" w:rsidR="008612A2" w:rsidRPr="005B6EFD" w:rsidRDefault="008612A2" w:rsidP="008612A2">
            <w:pPr>
              <w:pStyle w:val="TableText"/>
            </w:pPr>
            <w:r w:rsidRPr="005B6EFD">
              <w:t>86</w:t>
            </w:r>
          </w:p>
        </w:tc>
        <w:tc>
          <w:tcPr>
            <w:tcW w:w="506" w:type="pct"/>
          </w:tcPr>
          <w:p w14:paraId="12F7A89D" w14:textId="77777777" w:rsidR="008612A2" w:rsidRPr="005B6EFD" w:rsidRDefault="008612A2" w:rsidP="008612A2">
            <w:pPr>
              <w:pStyle w:val="TableText"/>
            </w:pPr>
            <w:r w:rsidRPr="005B6EFD">
              <w:t>MSM LWH</w:t>
            </w:r>
          </w:p>
        </w:tc>
        <w:tc>
          <w:tcPr>
            <w:tcW w:w="798" w:type="pct"/>
          </w:tcPr>
          <w:p w14:paraId="420C5ADD" w14:textId="77777777" w:rsidR="008612A2" w:rsidRPr="005B6EFD" w:rsidRDefault="008612A2" w:rsidP="008612A2">
            <w:pPr>
              <w:pStyle w:val="Tablebullets"/>
              <w:numPr>
                <w:ilvl w:val="0"/>
                <w:numId w:val="0"/>
              </w:numPr>
            </w:pPr>
            <w:r w:rsidRPr="005B6EFD">
              <w:t>Anal cancer screening involving anal HPV testing, anal cytology testing followed by HRA with biopsy.</w:t>
            </w:r>
          </w:p>
        </w:tc>
        <w:tc>
          <w:tcPr>
            <w:tcW w:w="578" w:type="pct"/>
          </w:tcPr>
          <w:p w14:paraId="6F06A33A" w14:textId="77777777" w:rsidR="008612A2" w:rsidRPr="005B6EFD" w:rsidRDefault="008612A2" w:rsidP="008612A2">
            <w:pPr>
              <w:pStyle w:val="TableText"/>
            </w:pPr>
            <w:r w:rsidRPr="005B6EFD">
              <w:t>NR</w:t>
            </w:r>
          </w:p>
        </w:tc>
        <w:tc>
          <w:tcPr>
            <w:tcW w:w="513" w:type="pct"/>
          </w:tcPr>
          <w:p w14:paraId="6CB0EB31" w14:textId="77777777" w:rsidR="008612A2" w:rsidRPr="005B6EFD" w:rsidRDefault="008612A2" w:rsidP="008612A2">
            <w:pPr>
              <w:pStyle w:val="Tablebullets"/>
              <w:numPr>
                <w:ilvl w:val="0"/>
                <w:numId w:val="0"/>
              </w:numPr>
            </w:pPr>
            <w:r w:rsidRPr="005B6EFD">
              <w:t>None</w:t>
            </w:r>
          </w:p>
        </w:tc>
        <w:tc>
          <w:tcPr>
            <w:tcW w:w="724" w:type="pct"/>
          </w:tcPr>
          <w:p w14:paraId="3F2ABBA5" w14:textId="0BA0F621" w:rsidR="008612A2" w:rsidRPr="005B6EFD" w:rsidRDefault="008612A2" w:rsidP="00F456AE">
            <w:pPr>
              <w:pStyle w:val="Tablebullets"/>
              <w:numPr>
                <w:ilvl w:val="0"/>
                <w:numId w:val="28"/>
              </w:numPr>
              <w:ind w:left="256" w:hanging="256"/>
            </w:pPr>
            <w:r w:rsidRPr="005B6EFD">
              <w:t>Uptake of HRA following abnormal HPV or cytology results</w:t>
            </w:r>
          </w:p>
        </w:tc>
      </w:tr>
      <w:tr w:rsidR="00383F83" w:rsidRPr="005B6EFD" w14:paraId="43C7B15A" w14:textId="77777777" w:rsidTr="00383F83">
        <w:trPr>
          <w:trHeight w:val="93"/>
        </w:trPr>
        <w:tc>
          <w:tcPr>
            <w:tcW w:w="721" w:type="pct"/>
          </w:tcPr>
          <w:p w14:paraId="7FFF0EEF" w14:textId="52E6E7D3" w:rsidR="008612A2" w:rsidRPr="005B6EFD" w:rsidRDefault="008612A2" w:rsidP="008612A2">
            <w:pPr>
              <w:pStyle w:val="TableText"/>
            </w:pPr>
            <w:r w:rsidRPr="005B6EFD">
              <w:t>Lam 2018</w:t>
            </w:r>
          </w:p>
          <w:p w14:paraId="77A6D8BF" w14:textId="76ECDEC8" w:rsidR="008612A2" w:rsidRPr="005B6EFD" w:rsidRDefault="008612A2" w:rsidP="008612A2">
            <w:pPr>
              <w:pStyle w:val="TableText"/>
            </w:pPr>
            <w:r w:rsidRPr="005B6EFD">
              <w:t>USA</w:t>
            </w:r>
          </w:p>
        </w:tc>
        <w:tc>
          <w:tcPr>
            <w:tcW w:w="724" w:type="pct"/>
          </w:tcPr>
          <w:p w14:paraId="782B9783" w14:textId="77777777" w:rsidR="008612A2" w:rsidRPr="005B6EFD" w:rsidRDefault="008612A2" w:rsidP="008612A2">
            <w:pPr>
              <w:pStyle w:val="TableText"/>
            </w:pPr>
            <w:r w:rsidRPr="005B6EFD">
              <w:t>Cross-sectional</w:t>
            </w:r>
          </w:p>
          <w:p w14:paraId="56D60D2C" w14:textId="3B607C58" w:rsidR="008612A2" w:rsidRPr="005B6EFD" w:rsidRDefault="008612A2" w:rsidP="008612A2">
            <w:pPr>
              <w:pStyle w:val="TableText"/>
            </w:pPr>
            <w:r w:rsidRPr="005B6EFD">
              <w:t>Low risk of bias</w:t>
            </w:r>
          </w:p>
        </w:tc>
        <w:tc>
          <w:tcPr>
            <w:tcW w:w="437" w:type="pct"/>
          </w:tcPr>
          <w:p w14:paraId="6CC43F80" w14:textId="7F8F0A44" w:rsidR="008612A2" w:rsidRPr="005B6EFD" w:rsidRDefault="008612A2" w:rsidP="008612A2">
            <w:pPr>
              <w:pStyle w:val="TableText"/>
            </w:pPr>
            <w:r w:rsidRPr="005B6EFD">
              <w:t>997</w:t>
            </w:r>
          </w:p>
        </w:tc>
        <w:tc>
          <w:tcPr>
            <w:tcW w:w="506" w:type="pct"/>
          </w:tcPr>
          <w:p w14:paraId="3FC50EA1" w14:textId="2D89CBCA" w:rsidR="008612A2" w:rsidRPr="005B6EFD" w:rsidRDefault="008612A2" w:rsidP="008612A2">
            <w:pPr>
              <w:pStyle w:val="TableText"/>
            </w:pPr>
            <w:r w:rsidRPr="005B6EFD">
              <w:t>PLWH</w:t>
            </w:r>
          </w:p>
        </w:tc>
        <w:tc>
          <w:tcPr>
            <w:tcW w:w="798" w:type="pct"/>
          </w:tcPr>
          <w:p w14:paraId="1A5BCC3E" w14:textId="77777777" w:rsidR="008612A2" w:rsidRPr="005B6EFD" w:rsidRDefault="008612A2" w:rsidP="008612A2">
            <w:pPr>
              <w:pStyle w:val="Tablebullets"/>
              <w:numPr>
                <w:ilvl w:val="0"/>
                <w:numId w:val="0"/>
              </w:numPr>
            </w:pPr>
            <w:r w:rsidRPr="005B6EFD">
              <w:t>HRA</w:t>
            </w:r>
          </w:p>
          <w:p w14:paraId="05CF1D5E" w14:textId="4EB7216B" w:rsidR="008612A2" w:rsidRPr="005B6EFD" w:rsidRDefault="008612A2" w:rsidP="008612A2">
            <w:pPr>
              <w:pStyle w:val="Tablebullets"/>
              <w:numPr>
                <w:ilvl w:val="0"/>
                <w:numId w:val="0"/>
              </w:numPr>
            </w:pPr>
            <w:r w:rsidRPr="005B6EFD">
              <w:t>Follow-up HRA was advised in 3, 6, or 12 months, based on disease severity and pathology results.</w:t>
            </w:r>
          </w:p>
        </w:tc>
        <w:tc>
          <w:tcPr>
            <w:tcW w:w="578" w:type="pct"/>
          </w:tcPr>
          <w:p w14:paraId="75A661AF" w14:textId="6289D6DE" w:rsidR="008612A2" w:rsidRPr="005B6EFD" w:rsidRDefault="008612A2" w:rsidP="008612A2">
            <w:pPr>
              <w:pStyle w:val="TableText"/>
            </w:pPr>
            <w:r w:rsidRPr="005B6EFD">
              <w:t>NR</w:t>
            </w:r>
          </w:p>
        </w:tc>
        <w:tc>
          <w:tcPr>
            <w:tcW w:w="513" w:type="pct"/>
          </w:tcPr>
          <w:p w14:paraId="0AFE5BCE" w14:textId="5D04EA0C" w:rsidR="008612A2" w:rsidRPr="005B6EFD" w:rsidRDefault="008612A2" w:rsidP="008612A2">
            <w:pPr>
              <w:pStyle w:val="Tablebullets"/>
              <w:numPr>
                <w:ilvl w:val="0"/>
                <w:numId w:val="0"/>
              </w:numPr>
            </w:pPr>
            <w:r w:rsidRPr="005B6EFD">
              <w:t>None</w:t>
            </w:r>
          </w:p>
        </w:tc>
        <w:tc>
          <w:tcPr>
            <w:tcW w:w="724" w:type="pct"/>
          </w:tcPr>
          <w:p w14:paraId="5B14B099" w14:textId="2093C1AD" w:rsidR="008612A2" w:rsidRPr="005B6EFD" w:rsidRDefault="008612A2" w:rsidP="00F456AE">
            <w:pPr>
              <w:pStyle w:val="Tablebullets"/>
              <w:numPr>
                <w:ilvl w:val="0"/>
                <w:numId w:val="28"/>
              </w:numPr>
              <w:ind w:left="256" w:hanging="256"/>
            </w:pPr>
            <w:r w:rsidRPr="005B6EFD">
              <w:t>Uptake of recommended follow-up HRA</w:t>
            </w:r>
          </w:p>
        </w:tc>
      </w:tr>
      <w:tr w:rsidR="00383F83" w:rsidRPr="005B6EFD" w14:paraId="1E0AABBB" w14:textId="77777777" w:rsidTr="00383F83">
        <w:trPr>
          <w:trHeight w:val="93"/>
        </w:trPr>
        <w:tc>
          <w:tcPr>
            <w:tcW w:w="721" w:type="pct"/>
          </w:tcPr>
          <w:p w14:paraId="36BD5321" w14:textId="5161B0B8" w:rsidR="008612A2" w:rsidRPr="005B6EFD" w:rsidRDefault="008612A2" w:rsidP="008612A2">
            <w:pPr>
              <w:pStyle w:val="TableText"/>
            </w:pPr>
            <w:r w:rsidRPr="005B6EFD">
              <w:t>Maguire 2013</w:t>
            </w:r>
          </w:p>
          <w:p w14:paraId="182AE75E" w14:textId="77777777" w:rsidR="008612A2" w:rsidRPr="005B6EFD" w:rsidRDefault="008612A2" w:rsidP="008612A2">
            <w:pPr>
              <w:pStyle w:val="TableText"/>
            </w:pPr>
            <w:r w:rsidRPr="005B6EFD">
              <w:t>USA</w:t>
            </w:r>
          </w:p>
        </w:tc>
        <w:tc>
          <w:tcPr>
            <w:tcW w:w="724" w:type="pct"/>
          </w:tcPr>
          <w:p w14:paraId="40FAB479" w14:textId="77777777" w:rsidR="008612A2" w:rsidRPr="005B6EFD" w:rsidRDefault="008612A2" w:rsidP="008612A2">
            <w:pPr>
              <w:pStyle w:val="TableText"/>
            </w:pPr>
            <w:r w:rsidRPr="005B6EFD">
              <w:t>Cohort study</w:t>
            </w:r>
          </w:p>
          <w:p w14:paraId="6CEA700E" w14:textId="77777777" w:rsidR="008612A2" w:rsidRPr="005B6EFD" w:rsidRDefault="008612A2" w:rsidP="008612A2">
            <w:pPr>
              <w:pStyle w:val="TableText"/>
            </w:pPr>
            <w:r w:rsidRPr="005B6EFD">
              <w:t>Critical risk of bias</w:t>
            </w:r>
          </w:p>
        </w:tc>
        <w:tc>
          <w:tcPr>
            <w:tcW w:w="437" w:type="pct"/>
          </w:tcPr>
          <w:p w14:paraId="78D9AAB7" w14:textId="77777777" w:rsidR="008612A2" w:rsidRPr="005B6EFD" w:rsidRDefault="008612A2" w:rsidP="008612A2">
            <w:pPr>
              <w:pStyle w:val="TableText"/>
            </w:pPr>
            <w:r w:rsidRPr="005B6EFD">
              <w:t>114</w:t>
            </w:r>
          </w:p>
        </w:tc>
        <w:tc>
          <w:tcPr>
            <w:tcW w:w="506" w:type="pct"/>
          </w:tcPr>
          <w:p w14:paraId="51772265" w14:textId="77777777" w:rsidR="008612A2" w:rsidRPr="005B6EFD" w:rsidRDefault="008612A2" w:rsidP="008612A2">
            <w:pPr>
              <w:pStyle w:val="TableText"/>
            </w:pPr>
            <w:r w:rsidRPr="005B6EFD">
              <w:t>Women LWH</w:t>
            </w:r>
          </w:p>
        </w:tc>
        <w:tc>
          <w:tcPr>
            <w:tcW w:w="798" w:type="pct"/>
          </w:tcPr>
          <w:p w14:paraId="626F5687" w14:textId="77777777" w:rsidR="008612A2" w:rsidRPr="005B6EFD" w:rsidRDefault="008612A2" w:rsidP="008612A2">
            <w:pPr>
              <w:pStyle w:val="Tablebullets"/>
              <w:numPr>
                <w:ilvl w:val="0"/>
                <w:numId w:val="0"/>
              </w:numPr>
            </w:pPr>
            <w:r w:rsidRPr="005B6EFD">
              <w:t>Anal cancer screening involving anal cytology testing followed by HRA with biopsy for abnormal results</w:t>
            </w:r>
          </w:p>
        </w:tc>
        <w:tc>
          <w:tcPr>
            <w:tcW w:w="578" w:type="pct"/>
          </w:tcPr>
          <w:p w14:paraId="64577114" w14:textId="77777777" w:rsidR="008612A2" w:rsidRPr="005B6EFD" w:rsidRDefault="008612A2" w:rsidP="008612A2">
            <w:pPr>
              <w:pStyle w:val="TableText"/>
            </w:pPr>
            <w:r w:rsidRPr="005B6EFD">
              <w:t>NR</w:t>
            </w:r>
          </w:p>
        </w:tc>
        <w:tc>
          <w:tcPr>
            <w:tcW w:w="513" w:type="pct"/>
          </w:tcPr>
          <w:p w14:paraId="0999E5A9" w14:textId="77777777" w:rsidR="008612A2" w:rsidRPr="005B6EFD" w:rsidRDefault="008612A2" w:rsidP="008612A2">
            <w:pPr>
              <w:pStyle w:val="Tablebullets"/>
              <w:numPr>
                <w:ilvl w:val="0"/>
                <w:numId w:val="0"/>
              </w:numPr>
            </w:pPr>
            <w:r w:rsidRPr="005B6EFD">
              <w:t>None</w:t>
            </w:r>
          </w:p>
        </w:tc>
        <w:tc>
          <w:tcPr>
            <w:tcW w:w="724" w:type="pct"/>
          </w:tcPr>
          <w:p w14:paraId="700C2C41" w14:textId="77777777" w:rsidR="008612A2" w:rsidRPr="005B6EFD" w:rsidRDefault="008612A2" w:rsidP="00F456AE">
            <w:pPr>
              <w:pStyle w:val="Tablebullets"/>
              <w:numPr>
                <w:ilvl w:val="0"/>
                <w:numId w:val="28"/>
              </w:numPr>
              <w:ind w:left="256" w:hanging="256"/>
            </w:pPr>
            <w:r w:rsidRPr="005B6EFD">
              <w:t>Uptake of HRA following abnormal cytology results</w:t>
            </w:r>
          </w:p>
        </w:tc>
      </w:tr>
      <w:tr w:rsidR="00383F83" w:rsidRPr="005B6EFD" w14:paraId="317AA361" w14:textId="77777777" w:rsidTr="00383F83">
        <w:trPr>
          <w:trHeight w:val="93"/>
        </w:trPr>
        <w:tc>
          <w:tcPr>
            <w:tcW w:w="721" w:type="pct"/>
          </w:tcPr>
          <w:p w14:paraId="77699173" w14:textId="77777777" w:rsidR="008612A2" w:rsidRPr="005B6EFD" w:rsidRDefault="008612A2" w:rsidP="008612A2">
            <w:pPr>
              <w:pStyle w:val="TableText"/>
            </w:pPr>
            <w:r w:rsidRPr="005B6EFD">
              <w:t xml:space="preserve">McDonald 2015 </w:t>
            </w:r>
          </w:p>
          <w:p w14:paraId="6D37BE4F" w14:textId="27FDD99F" w:rsidR="008612A2" w:rsidRPr="005B6EFD" w:rsidRDefault="008612A2" w:rsidP="008612A2">
            <w:pPr>
              <w:pStyle w:val="TableText"/>
            </w:pPr>
            <w:r w:rsidRPr="005B6EFD">
              <w:t>USA</w:t>
            </w:r>
          </w:p>
        </w:tc>
        <w:tc>
          <w:tcPr>
            <w:tcW w:w="724" w:type="pct"/>
          </w:tcPr>
          <w:p w14:paraId="5092715E" w14:textId="77777777" w:rsidR="008612A2" w:rsidRPr="005B6EFD" w:rsidRDefault="008612A2" w:rsidP="008612A2">
            <w:pPr>
              <w:pStyle w:val="TableText"/>
            </w:pPr>
            <w:r w:rsidRPr="005B6EFD">
              <w:t>Retrospective cohort study</w:t>
            </w:r>
          </w:p>
          <w:p w14:paraId="0E8CD5F0" w14:textId="1D13FD5D" w:rsidR="008612A2" w:rsidRPr="005B6EFD" w:rsidRDefault="008612A2" w:rsidP="008612A2">
            <w:pPr>
              <w:pStyle w:val="TableText"/>
            </w:pPr>
            <w:r w:rsidRPr="005B6EFD">
              <w:t>Critical risk of bias</w:t>
            </w:r>
          </w:p>
        </w:tc>
        <w:tc>
          <w:tcPr>
            <w:tcW w:w="437" w:type="pct"/>
          </w:tcPr>
          <w:p w14:paraId="4BF8079E" w14:textId="22EBA6F0" w:rsidR="008612A2" w:rsidRPr="005B6EFD" w:rsidRDefault="008612A2" w:rsidP="008612A2">
            <w:pPr>
              <w:pStyle w:val="TableText"/>
            </w:pPr>
            <w:r w:rsidRPr="005B6EFD">
              <w:t>1970</w:t>
            </w:r>
          </w:p>
        </w:tc>
        <w:tc>
          <w:tcPr>
            <w:tcW w:w="506" w:type="pct"/>
          </w:tcPr>
          <w:p w14:paraId="457009F9" w14:textId="77777777" w:rsidR="008612A2" w:rsidRPr="005B6EFD" w:rsidRDefault="008612A2" w:rsidP="008612A2">
            <w:pPr>
              <w:pStyle w:val="TableText"/>
            </w:pPr>
            <w:r w:rsidRPr="005B6EFD">
              <w:t>PLWH</w:t>
            </w:r>
          </w:p>
          <w:p w14:paraId="0549116B" w14:textId="77777777" w:rsidR="008612A2" w:rsidRPr="005B6EFD" w:rsidRDefault="008612A2" w:rsidP="008612A2">
            <w:pPr>
              <w:pStyle w:val="TableText"/>
            </w:pPr>
          </w:p>
        </w:tc>
        <w:tc>
          <w:tcPr>
            <w:tcW w:w="798" w:type="pct"/>
          </w:tcPr>
          <w:p w14:paraId="5F2DE141" w14:textId="763B658D" w:rsidR="008612A2" w:rsidRPr="005B6EFD" w:rsidRDefault="008612A2" w:rsidP="008612A2">
            <w:pPr>
              <w:pStyle w:val="Tablebullets"/>
              <w:numPr>
                <w:ilvl w:val="0"/>
                <w:numId w:val="0"/>
              </w:numPr>
            </w:pPr>
            <w:r w:rsidRPr="005B6EFD">
              <w:t>Anal cancer screening involving anal cytology testing followed by HRA with biopsy</w:t>
            </w:r>
          </w:p>
        </w:tc>
        <w:tc>
          <w:tcPr>
            <w:tcW w:w="578" w:type="pct"/>
          </w:tcPr>
          <w:p w14:paraId="7E275AF8" w14:textId="5FB3D918" w:rsidR="008612A2" w:rsidRPr="005B6EFD" w:rsidRDefault="008612A2" w:rsidP="008612A2">
            <w:pPr>
              <w:pStyle w:val="TableText"/>
            </w:pPr>
            <w:r w:rsidRPr="005B6EFD">
              <w:t>Include use of intra-anal imiquimod, trichloroacetic acid, efudex and infrared coagulation. When indicated, patients referred to rectal surgery for excision and fulguration. </w:t>
            </w:r>
          </w:p>
        </w:tc>
        <w:tc>
          <w:tcPr>
            <w:tcW w:w="513" w:type="pct"/>
          </w:tcPr>
          <w:p w14:paraId="46D9CC90" w14:textId="119C45C3" w:rsidR="008612A2" w:rsidRPr="005B6EFD" w:rsidRDefault="008612A2" w:rsidP="008612A2">
            <w:pPr>
              <w:pStyle w:val="Tablebullets"/>
              <w:numPr>
                <w:ilvl w:val="0"/>
                <w:numId w:val="0"/>
              </w:numPr>
            </w:pPr>
            <w:r w:rsidRPr="005B6EFD">
              <w:t>None</w:t>
            </w:r>
          </w:p>
        </w:tc>
        <w:tc>
          <w:tcPr>
            <w:tcW w:w="724" w:type="pct"/>
          </w:tcPr>
          <w:p w14:paraId="332D0DBA" w14:textId="77777777" w:rsidR="008612A2" w:rsidRPr="005B6EFD" w:rsidRDefault="008612A2" w:rsidP="00F456AE">
            <w:pPr>
              <w:pStyle w:val="Tablebullets"/>
              <w:numPr>
                <w:ilvl w:val="0"/>
                <w:numId w:val="28"/>
              </w:numPr>
              <w:ind w:left="256" w:hanging="256"/>
            </w:pPr>
            <w:r w:rsidRPr="005B6EFD">
              <w:t>Clinician referral for HSIL treatment</w:t>
            </w:r>
          </w:p>
          <w:p w14:paraId="2C897C84" w14:textId="77777777" w:rsidR="008612A2" w:rsidRPr="005B6EFD" w:rsidRDefault="008612A2" w:rsidP="00F456AE">
            <w:pPr>
              <w:pStyle w:val="Tablebullets"/>
              <w:numPr>
                <w:ilvl w:val="0"/>
                <w:numId w:val="28"/>
              </w:numPr>
              <w:ind w:left="256" w:hanging="256"/>
            </w:pPr>
          </w:p>
        </w:tc>
      </w:tr>
      <w:tr w:rsidR="00383F83" w:rsidRPr="005B6EFD" w14:paraId="7ED91C5C" w14:textId="77777777" w:rsidTr="00383F83">
        <w:trPr>
          <w:trHeight w:val="93"/>
        </w:trPr>
        <w:tc>
          <w:tcPr>
            <w:tcW w:w="721" w:type="pct"/>
          </w:tcPr>
          <w:p w14:paraId="1A6AF0FD" w14:textId="20A71219" w:rsidR="008612A2" w:rsidRPr="005B6EFD" w:rsidRDefault="008612A2" w:rsidP="008612A2">
            <w:pPr>
              <w:pStyle w:val="TableText"/>
            </w:pPr>
            <w:r w:rsidRPr="005B6EFD">
              <w:t>Nyitray 2023 and Nitkowski 2024</w:t>
            </w:r>
          </w:p>
          <w:p w14:paraId="13ABDB67" w14:textId="77777777" w:rsidR="008612A2" w:rsidRPr="005B6EFD" w:rsidRDefault="008612A2" w:rsidP="008612A2">
            <w:pPr>
              <w:pStyle w:val="TableText"/>
            </w:pPr>
            <w:r w:rsidRPr="005B6EFD">
              <w:t>The Prevent Anal Cancer Self-Swab Study</w:t>
            </w:r>
          </w:p>
          <w:p w14:paraId="430CA874" w14:textId="77777777" w:rsidR="008612A2" w:rsidRPr="005B6EFD" w:rsidRDefault="008612A2" w:rsidP="008612A2">
            <w:pPr>
              <w:pStyle w:val="TableText"/>
            </w:pPr>
            <w:r w:rsidRPr="005B6EFD">
              <w:t>USA</w:t>
            </w:r>
          </w:p>
          <w:p w14:paraId="57A74028" w14:textId="77777777" w:rsidR="008612A2" w:rsidRPr="005B6EFD" w:rsidRDefault="008612A2" w:rsidP="008612A2">
            <w:pPr>
              <w:pStyle w:val="TableText"/>
            </w:pPr>
          </w:p>
        </w:tc>
        <w:tc>
          <w:tcPr>
            <w:tcW w:w="724" w:type="pct"/>
          </w:tcPr>
          <w:p w14:paraId="46552C73" w14:textId="77777777" w:rsidR="008612A2" w:rsidRPr="005B6EFD" w:rsidRDefault="008612A2" w:rsidP="008612A2">
            <w:pPr>
              <w:pStyle w:val="TableText"/>
            </w:pPr>
            <w:r w:rsidRPr="005B6EFD">
              <w:t>Randomised trial</w:t>
            </w:r>
          </w:p>
          <w:p w14:paraId="4C972386" w14:textId="77777777" w:rsidR="008612A2" w:rsidRPr="005B6EFD" w:rsidRDefault="008612A2" w:rsidP="008612A2">
            <w:pPr>
              <w:pStyle w:val="TableText"/>
            </w:pPr>
            <w:r w:rsidRPr="005B6EFD">
              <w:t>Low risk of bias</w:t>
            </w:r>
          </w:p>
        </w:tc>
        <w:tc>
          <w:tcPr>
            <w:tcW w:w="437" w:type="pct"/>
          </w:tcPr>
          <w:p w14:paraId="5D3AAD29" w14:textId="77777777" w:rsidR="008612A2" w:rsidRPr="005B6EFD" w:rsidRDefault="008612A2" w:rsidP="008612A2">
            <w:pPr>
              <w:pStyle w:val="TableText"/>
            </w:pPr>
            <w:r w:rsidRPr="005B6EFD">
              <w:t>240</w:t>
            </w:r>
          </w:p>
        </w:tc>
        <w:tc>
          <w:tcPr>
            <w:tcW w:w="506" w:type="pct"/>
          </w:tcPr>
          <w:p w14:paraId="2F11E3CC" w14:textId="77777777" w:rsidR="008612A2" w:rsidRPr="005B6EFD" w:rsidRDefault="008612A2" w:rsidP="008612A2">
            <w:pPr>
              <w:pStyle w:val="TableText"/>
            </w:pPr>
            <w:r w:rsidRPr="005B6EFD">
              <w:t>MSM and trans persons aged 25 years or older</w:t>
            </w:r>
          </w:p>
        </w:tc>
        <w:tc>
          <w:tcPr>
            <w:tcW w:w="798" w:type="pct"/>
          </w:tcPr>
          <w:p w14:paraId="5C5CE425" w14:textId="77777777" w:rsidR="008612A2" w:rsidRPr="005B6EFD" w:rsidRDefault="008612A2" w:rsidP="008612A2">
            <w:pPr>
              <w:pStyle w:val="Tablebullets"/>
              <w:numPr>
                <w:ilvl w:val="0"/>
                <w:numId w:val="0"/>
              </w:numPr>
            </w:pPr>
            <w:r w:rsidRPr="005B6EFD">
              <w:t>Anal cancer screening involving either home (self-administered) or clinic-based (clinician administered) anal HPV swab, followed by HRA 1 year later (HPV results were not provided to participants)</w:t>
            </w:r>
          </w:p>
        </w:tc>
        <w:tc>
          <w:tcPr>
            <w:tcW w:w="578" w:type="pct"/>
          </w:tcPr>
          <w:p w14:paraId="72A953E1" w14:textId="77777777" w:rsidR="008612A2" w:rsidRPr="005B6EFD" w:rsidRDefault="008612A2" w:rsidP="008612A2">
            <w:pPr>
              <w:pStyle w:val="TableText"/>
            </w:pPr>
            <w:r w:rsidRPr="005B6EFD">
              <w:t>NR</w:t>
            </w:r>
          </w:p>
        </w:tc>
        <w:tc>
          <w:tcPr>
            <w:tcW w:w="513" w:type="pct"/>
          </w:tcPr>
          <w:p w14:paraId="6503C2EA" w14:textId="77777777" w:rsidR="008612A2" w:rsidRPr="005B6EFD" w:rsidRDefault="008612A2" w:rsidP="008612A2">
            <w:pPr>
              <w:pStyle w:val="Tablebullets"/>
              <w:numPr>
                <w:ilvl w:val="0"/>
                <w:numId w:val="0"/>
              </w:numPr>
            </w:pPr>
            <w:r w:rsidRPr="005B6EFD">
              <w:t>None</w:t>
            </w:r>
          </w:p>
        </w:tc>
        <w:tc>
          <w:tcPr>
            <w:tcW w:w="724" w:type="pct"/>
          </w:tcPr>
          <w:p w14:paraId="5C5985AA" w14:textId="77777777" w:rsidR="008612A2" w:rsidRPr="005B6EFD" w:rsidRDefault="008612A2" w:rsidP="00F456AE">
            <w:pPr>
              <w:pStyle w:val="Tablebullets"/>
              <w:numPr>
                <w:ilvl w:val="0"/>
                <w:numId w:val="28"/>
              </w:numPr>
              <w:ind w:left="256" w:hanging="256"/>
            </w:pPr>
            <w:r w:rsidRPr="005B6EFD">
              <w:t>Uptake of HPV testing as part of anal cancer screening (home versus clinic-based)</w:t>
            </w:r>
          </w:p>
          <w:p w14:paraId="7169B1DB" w14:textId="77777777" w:rsidR="008612A2" w:rsidRPr="005B6EFD" w:rsidRDefault="008612A2" w:rsidP="00F456AE">
            <w:pPr>
              <w:pStyle w:val="Tablebullets"/>
              <w:numPr>
                <w:ilvl w:val="0"/>
                <w:numId w:val="28"/>
              </w:numPr>
              <w:ind w:left="256" w:hanging="256"/>
            </w:pPr>
            <w:r w:rsidRPr="005B6EFD">
              <w:t>Uptake of HRA following home or clinic-based HPV testing</w:t>
            </w:r>
          </w:p>
        </w:tc>
      </w:tr>
      <w:tr w:rsidR="00383F83" w:rsidRPr="005B6EFD" w14:paraId="204329E4" w14:textId="77777777" w:rsidTr="00383F83">
        <w:trPr>
          <w:trHeight w:val="93"/>
        </w:trPr>
        <w:tc>
          <w:tcPr>
            <w:tcW w:w="721" w:type="pct"/>
          </w:tcPr>
          <w:p w14:paraId="6A21F4B9" w14:textId="622A8ED3" w:rsidR="008612A2" w:rsidRPr="005B6EFD" w:rsidRDefault="008612A2" w:rsidP="008612A2">
            <w:pPr>
              <w:pStyle w:val="TableText"/>
            </w:pPr>
            <w:r w:rsidRPr="005B6EFD">
              <w:t>Saleh 2023</w:t>
            </w:r>
          </w:p>
          <w:p w14:paraId="33B64E6D" w14:textId="77777777" w:rsidR="008612A2" w:rsidRPr="005B6EFD" w:rsidRDefault="008612A2" w:rsidP="008612A2">
            <w:pPr>
              <w:pStyle w:val="TableText"/>
            </w:pPr>
            <w:r w:rsidRPr="005B6EFD">
              <w:t>USA</w:t>
            </w:r>
          </w:p>
        </w:tc>
        <w:tc>
          <w:tcPr>
            <w:tcW w:w="724" w:type="pct"/>
          </w:tcPr>
          <w:p w14:paraId="73EB70AE" w14:textId="77777777" w:rsidR="008612A2" w:rsidRPr="005B6EFD" w:rsidRDefault="008612A2" w:rsidP="008612A2">
            <w:pPr>
              <w:pStyle w:val="TableText"/>
            </w:pPr>
            <w:r w:rsidRPr="005B6EFD">
              <w:t>Retrospective cohort study</w:t>
            </w:r>
          </w:p>
          <w:p w14:paraId="2A4EAF2F" w14:textId="77777777" w:rsidR="008612A2" w:rsidRPr="005B6EFD" w:rsidRDefault="008612A2" w:rsidP="008612A2">
            <w:pPr>
              <w:pStyle w:val="TableText"/>
            </w:pPr>
            <w:r w:rsidRPr="005B6EFD">
              <w:t>Critical risk of bias</w:t>
            </w:r>
          </w:p>
        </w:tc>
        <w:tc>
          <w:tcPr>
            <w:tcW w:w="437" w:type="pct"/>
          </w:tcPr>
          <w:p w14:paraId="27A36E2D" w14:textId="77777777" w:rsidR="008612A2" w:rsidRPr="005B6EFD" w:rsidRDefault="008612A2" w:rsidP="008612A2">
            <w:pPr>
              <w:pStyle w:val="TableText"/>
            </w:pPr>
            <w:r w:rsidRPr="005B6EFD">
              <w:t>83</w:t>
            </w:r>
          </w:p>
        </w:tc>
        <w:tc>
          <w:tcPr>
            <w:tcW w:w="506" w:type="pct"/>
          </w:tcPr>
          <w:p w14:paraId="43C66E7E" w14:textId="77777777" w:rsidR="008612A2" w:rsidRPr="005B6EFD" w:rsidRDefault="008612A2" w:rsidP="008612A2">
            <w:pPr>
              <w:pStyle w:val="TableText"/>
            </w:pPr>
            <w:r w:rsidRPr="005B6EFD">
              <w:t>Women with cervical cancer diagnoses (6% LWH)</w:t>
            </w:r>
          </w:p>
        </w:tc>
        <w:tc>
          <w:tcPr>
            <w:tcW w:w="798" w:type="pct"/>
          </w:tcPr>
          <w:p w14:paraId="2E89AFD1" w14:textId="77777777" w:rsidR="008612A2" w:rsidRPr="005B6EFD" w:rsidRDefault="008612A2" w:rsidP="008612A2">
            <w:pPr>
              <w:pStyle w:val="Tablebullets"/>
              <w:numPr>
                <w:ilvl w:val="0"/>
                <w:numId w:val="0"/>
              </w:numPr>
            </w:pPr>
            <w:r w:rsidRPr="005B6EFD">
              <w:t>Anal cancer screening involving anal cytology testing followed by HRA with biopsy.</w:t>
            </w:r>
          </w:p>
        </w:tc>
        <w:tc>
          <w:tcPr>
            <w:tcW w:w="578" w:type="pct"/>
          </w:tcPr>
          <w:p w14:paraId="732AA8CF" w14:textId="77777777" w:rsidR="008612A2" w:rsidRPr="005B6EFD" w:rsidRDefault="008612A2" w:rsidP="008612A2">
            <w:pPr>
              <w:pStyle w:val="TableText"/>
            </w:pPr>
            <w:r w:rsidRPr="005B6EFD">
              <w:t>NR</w:t>
            </w:r>
          </w:p>
        </w:tc>
        <w:tc>
          <w:tcPr>
            <w:tcW w:w="513" w:type="pct"/>
          </w:tcPr>
          <w:p w14:paraId="469AFCC4" w14:textId="77777777" w:rsidR="008612A2" w:rsidRPr="005B6EFD" w:rsidRDefault="008612A2" w:rsidP="008612A2">
            <w:pPr>
              <w:pStyle w:val="Tablebullets"/>
              <w:numPr>
                <w:ilvl w:val="0"/>
                <w:numId w:val="0"/>
              </w:numPr>
            </w:pPr>
            <w:r w:rsidRPr="005B6EFD">
              <w:t>None</w:t>
            </w:r>
          </w:p>
        </w:tc>
        <w:tc>
          <w:tcPr>
            <w:tcW w:w="724" w:type="pct"/>
          </w:tcPr>
          <w:p w14:paraId="42DFD6E0" w14:textId="77777777" w:rsidR="008612A2" w:rsidRPr="005B6EFD" w:rsidRDefault="008612A2" w:rsidP="00F456AE">
            <w:pPr>
              <w:pStyle w:val="Tablebullets"/>
              <w:numPr>
                <w:ilvl w:val="0"/>
                <w:numId w:val="28"/>
              </w:numPr>
              <w:ind w:left="256" w:hanging="256"/>
            </w:pPr>
            <w:r w:rsidRPr="005B6EFD">
              <w:t>Uptake of HRA following abnormal cytology results or direct referral for HRA</w:t>
            </w:r>
          </w:p>
        </w:tc>
      </w:tr>
      <w:tr w:rsidR="00383F83" w:rsidRPr="005B6EFD" w14:paraId="37995391" w14:textId="77777777" w:rsidTr="00383F83">
        <w:trPr>
          <w:trHeight w:val="93"/>
        </w:trPr>
        <w:tc>
          <w:tcPr>
            <w:tcW w:w="721" w:type="pct"/>
          </w:tcPr>
          <w:p w14:paraId="4BAAD37D" w14:textId="152F9E76" w:rsidR="008612A2" w:rsidRPr="005B6EFD" w:rsidRDefault="008612A2" w:rsidP="008612A2">
            <w:pPr>
              <w:pStyle w:val="TableText"/>
            </w:pPr>
            <w:r w:rsidRPr="005B6EFD">
              <w:t>Silvera 2021</w:t>
            </w:r>
          </w:p>
          <w:p w14:paraId="73803D12" w14:textId="77777777" w:rsidR="008612A2" w:rsidRPr="005B6EFD" w:rsidRDefault="008612A2" w:rsidP="008612A2">
            <w:pPr>
              <w:pStyle w:val="TableText"/>
            </w:pPr>
            <w:r w:rsidRPr="005B6EFD">
              <w:t>USA</w:t>
            </w:r>
          </w:p>
        </w:tc>
        <w:tc>
          <w:tcPr>
            <w:tcW w:w="724" w:type="pct"/>
          </w:tcPr>
          <w:p w14:paraId="19B3D380" w14:textId="77777777" w:rsidR="008612A2" w:rsidRPr="005B6EFD" w:rsidRDefault="008612A2" w:rsidP="008612A2">
            <w:pPr>
              <w:pStyle w:val="TableText"/>
            </w:pPr>
            <w:r w:rsidRPr="005B6EFD">
              <w:t>Retrospective cohort study</w:t>
            </w:r>
          </w:p>
          <w:p w14:paraId="22C5A800" w14:textId="77777777" w:rsidR="008612A2" w:rsidRPr="005B6EFD" w:rsidRDefault="008612A2" w:rsidP="008612A2">
            <w:pPr>
              <w:pStyle w:val="TableText"/>
            </w:pPr>
            <w:r w:rsidRPr="005B6EFD">
              <w:t>Low risk of bias</w:t>
            </w:r>
          </w:p>
        </w:tc>
        <w:tc>
          <w:tcPr>
            <w:tcW w:w="437" w:type="pct"/>
          </w:tcPr>
          <w:p w14:paraId="13CABAF4" w14:textId="77777777" w:rsidR="008612A2" w:rsidRPr="005B6EFD" w:rsidRDefault="008612A2" w:rsidP="008612A2">
            <w:pPr>
              <w:pStyle w:val="TableText"/>
            </w:pPr>
            <w:r w:rsidRPr="005B6EFD">
              <w:t>1179</w:t>
            </w:r>
          </w:p>
        </w:tc>
        <w:tc>
          <w:tcPr>
            <w:tcW w:w="506" w:type="pct"/>
          </w:tcPr>
          <w:p w14:paraId="6372E9E5" w14:textId="77777777" w:rsidR="008612A2" w:rsidRPr="005B6EFD" w:rsidRDefault="008612A2" w:rsidP="008612A2">
            <w:pPr>
              <w:pStyle w:val="TableText"/>
            </w:pPr>
            <w:r w:rsidRPr="005B6EFD">
              <w:t xml:space="preserve">Patients with an initial </w:t>
            </w:r>
            <w:r w:rsidRPr="005B6EFD">
              <w:lastRenderedPageBreak/>
              <w:t>HSIL diagnosis</w:t>
            </w:r>
          </w:p>
        </w:tc>
        <w:tc>
          <w:tcPr>
            <w:tcW w:w="798" w:type="pct"/>
          </w:tcPr>
          <w:p w14:paraId="4A83EC6E" w14:textId="77777777" w:rsidR="008612A2" w:rsidRPr="005B6EFD" w:rsidRDefault="008612A2" w:rsidP="008612A2">
            <w:pPr>
              <w:pStyle w:val="Tablebullets"/>
              <w:numPr>
                <w:ilvl w:val="0"/>
                <w:numId w:val="0"/>
              </w:numPr>
            </w:pPr>
            <w:r w:rsidRPr="005B6EFD">
              <w:lastRenderedPageBreak/>
              <w:t xml:space="preserve">Anal cancer screening involving anal cytology testing </w:t>
            </w:r>
            <w:r w:rsidRPr="005B6EFD">
              <w:lastRenderedPageBreak/>
              <w:t>followed by HRA with biopsy</w:t>
            </w:r>
          </w:p>
        </w:tc>
        <w:tc>
          <w:tcPr>
            <w:tcW w:w="578" w:type="pct"/>
          </w:tcPr>
          <w:p w14:paraId="42120390" w14:textId="77777777" w:rsidR="008612A2" w:rsidRPr="005B6EFD" w:rsidRDefault="008612A2" w:rsidP="008612A2">
            <w:pPr>
              <w:pStyle w:val="TableText"/>
            </w:pPr>
            <w:r w:rsidRPr="005B6EFD">
              <w:lastRenderedPageBreak/>
              <w:t xml:space="preserve">Ablation or surgical </w:t>
            </w:r>
            <w:r w:rsidRPr="005B6EFD">
              <w:lastRenderedPageBreak/>
              <w:t>subspecialty treatment</w:t>
            </w:r>
          </w:p>
        </w:tc>
        <w:tc>
          <w:tcPr>
            <w:tcW w:w="513" w:type="pct"/>
          </w:tcPr>
          <w:p w14:paraId="481F8FB7" w14:textId="77777777" w:rsidR="008612A2" w:rsidRPr="005B6EFD" w:rsidRDefault="008612A2" w:rsidP="008612A2">
            <w:pPr>
              <w:pStyle w:val="Tablebullets"/>
              <w:numPr>
                <w:ilvl w:val="0"/>
                <w:numId w:val="0"/>
              </w:numPr>
            </w:pPr>
            <w:r w:rsidRPr="005B6EFD">
              <w:lastRenderedPageBreak/>
              <w:t>None</w:t>
            </w:r>
          </w:p>
        </w:tc>
        <w:tc>
          <w:tcPr>
            <w:tcW w:w="724" w:type="pct"/>
          </w:tcPr>
          <w:p w14:paraId="7DD9489A" w14:textId="77777777" w:rsidR="008612A2" w:rsidRPr="005B6EFD" w:rsidRDefault="008612A2" w:rsidP="00F456AE">
            <w:pPr>
              <w:pStyle w:val="Tablebullets"/>
              <w:numPr>
                <w:ilvl w:val="0"/>
                <w:numId w:val="28"/>
              </w:numPr>
              <w:ind w:left="256" w:hanging="256"/>
            </w:pPr>
            <w:r w:rsidRPr="005B6EFD">
              <w:t xml:space="preserve">Uptake of HSIL treatment </w:t>
            </w:r>
          </w:p>
          <w:p w14:paraId="13C33615" w14:textId="77777777" w:rsidR="008612A2" w:rsidRPr="005B6EFD" w:rsidRDefault="008612A2" w:rsidP="00F456AE">
            <w:pPr>
              <w:pStyle w:val="Tablebullets"/>
              <w:numPr>
                <w:ilvl w:val="0"/>
                <w:numId w:val="28"/>
              </w:numPr>
              <w:ind w:left="256" w:hanging="256"/>
            </w:pPr>
            <w:r w:rsidRPr="005B6EFD">
              <w:lastRenderedPageBreak/>
              <w:t>Uptake of follow-up HRA following HSIL diagnosis</w:t>
            </w:r>
          </w:p>
          <w:p w14:paraId="42FE79F4" w14:textId="77777777" w:rsidR="008612A2" w:rsidRPr="005B6EFD" w:rsidRDefault="008612A2" w:rsidP="00F456AE">
            <w:pPr>
              <w:pStyle w:val="Tablebullets"/>
              <w:numPr>
                <w:ilvl w:val="0"/>
                <w:numId w:val="28"/>
              </w:numPr>
              <w:ind w:left="256" w:hanging="256"/>
            </w:pPr>
          </w:p>
        </w:tc>
      </w:tr>
      <w:tr w:rsidR="00383F83" w:rsidRPr="005B6EFD" w14:paraId="0B603E50" w14:textId="77777777" w:rsidTr="00383F83">
        <w:trPr>
          <w:trHeight w:val="93"/>
        </w:trPr>
        <w:tc>
          <w:tcPr>
            <w:tcW w:w="721" w:type="pct"/>
          </w:tcPr>
          <w:p w14:paraId="7D35B2CF" w14:textId="77777777" w:rsidR="008612A2" w:rsidRPr="005B6EFD" w:rsidRDefault="008612A2" w:rsidP="008612A2">
            <w:pPr>
              <w:pStyle w:val="TableText"/>
            </w:pPr>
            <w:r w:rsidRPr="005B6EFD">
              <w:lastRenderedPageBreak/>
              <w:t xml:space="preserve">Thirugnanasambandam 2023 </w:t>
            </w:r>
          </w:p>
          <w:p w14:paraId="4395B363" w14:textId="1019AC1C" w:rsidR="008612A2" w:rsidRPr="005B6EFD" w:rsidRDefault="008612A2" w:rsidP="008612A2">
            <w:pPr>
              <w:pStyle w:val="TableText"/>
            </w:pPr>
            <w:r w:rsidRPr="005B6EFD">
              <w:t>USA</w:t>
            </w:r>
          </w:p>
        </w:tc>
        <w:tc>
          <w:tcPr>
            <w:tcW w:w="724" w:type="pct"/>
          </w:tcPr>
          <w:p w14:paraId="43EC59DB" w14:textId="77777777" w:rsidR="008612A2" w:rsidRPr="005B6EFD" w:rsidRDefault="008612A2" w:rsidP="008612A2">
            <w:pPr>
              <w:pStyle w:val="TableText"/>
            </w:pPr>
            <w:r w:rsidRPr="005B6EFD">
              <w:t>Retrospective cohort study</w:t>
            </w:r>
          </w:p>
          <w:p w14:paraId="610FC663" w14:textId="5D3FFC6D" w:rsidR="008612A2" w:rsidRPr="005B6EFD" w:rsidRDefault="008612A2" w:rsidP="008612A2">
            <w:pPr>
              <w:pStyle w:val="TableText"/>
            </w:pPr>
            <w:r w:rsidRPr="005B6EFD">
              <w:t>Critical risk of bias</w:t>
            </w:r>
          </w:p>
        </w:tc>
        <w:tc>
          <w:tcPr>
            <w:tcW w:w="437" w:type="pct"/>
          </w:tcPr>
          <w:p w14:paraId="353AB39C" w14:textId="7AC3C194" w:rsidR="008612A2" w:rsidRPr="005B6EFD" w:rsidRDefault="008612A2" w:rsidP="008612A2">
            <w:pPr>
              <w:pStyle w:val="TableText"/>
            </w:pPr>
            <w:r w:rsidRPr="005B6EFD">
              <w:t>305</w:t>
            </w:r>
          </w:p>
        </w:tc>
        <w:tc>
          <w:tcPr>
            <w:tcW w:w="506" w:type="pct"/>
          </w:tcPr>
          <w:p w14:paraId="280933E0" w14:textId="42E63EC1" w:rsidR="008612A2" w:rsidRPr="005B6EFD" w:rsidRDefault="008612A2" w:rsidP="008612A2">
            <w:pPr>
              <w:pStyle w:val="TableText"/>
            </w:pPr>
            <w:r w:rsidRPr="005B6EFD">
              <w:t>MSM LWH</w:t>
            </w:r>
          </w:p>
        </w:tc>
        <w:tc>
          <w:tcPr>
            <w:tcW w:w="798" w:type="pct"/>
          </w:tcPr>
          <w:p w14:paraId="0417E7CE" w14:textId="160252D9" w:rsidR="008612A2" w:rsidRPr="005B6EFD" w:rsidRDefault="008612A2" w:rsidP="008612A2">
            <w:pPr>
              <w:pStyle w:val="Tablebullets"/>
              <w:numPr>
                <w:ilvl w:val="0"/>
                <w:numId w:val="0"/>
              </w:numPr>
            </w:pPr>
            <w:r w:rsidRPr="005B6EFD">
              <w:t>Anal cancer screening involving anal cytology testing followed by HRA with biopsy.</w:t>
            </w:r>
          </w:p>
        </w:tc>
        <w:tc>
          <w:tcPr>
            <w:tcW w:w="578" w:type="pct"/>
          </w:tcPr>
          <w:p w14:paraId="24246BA1" w14:textId="72311569" w:rsidR="008612A2" w:rsidRPr="005B6EFD" w:rsidRDefault="008612A2" w:rsidP="008612A2">
            <w:pPr>
              <w:pStyle w:val="TableText"/>
            </w:pPr>
            <w:r w:rsidRPr="005B6EFD">
              <w:t>NR</w:t>
            </w:r>
          </w:p>
        </w:tc>
        <w:tc>
          <w:tcPr>
            <w:tcW w:w="513" w:type="pct"/>
          </w:tcPr>
          <w:p w14:paraId="2441D642" w14:textId="600F6164" w:rsidR="008612A2" w:rsidRPr="005B6EFD" w:rsidRDefault="008612A2" w:rsidP="008612A2">
            <w:pPr>
              <w:pStyle w:val="Tablebullets"/>
              <w:numPr>
                <w:ilvl w:val="0"/>
                <w:numId w:val="0"/>
              </w:numPr>
            </w:pPr>
            <w:r w:rsidRPr="005B6EFD">
              <w:t>None</w:t>
            </w:r>
          </w:p>
        </w:tc>
        <w:tc>
          <w:tcPr>
            <w:tcW w:w="724" w:type="pct"/>
          </w:tcPr>
          <w:p w14:paraId="49182A18" w14:textId="77777777" w:rsidR="008612A2" w:rsidRPr="005B6EFD" w:rsidRDefault="008612A2" w:rsidP="00F456AE">
            <w:pPr>
              <w:pStyle w:val="Tablebullets"/>
              <w:numPr>
                <w:ilvl w:val="0"/>
                <w:numId w:val="28"/>
              </w:numPr>
              <w:ind w:left="256" w:hanging="256"/>
            </w:pPr>
            <w:r w:rsidRPr="005B6EFD">
              <w:t>Clinician referral rate for HRA</w:t>
            </w:r>
          </w:p>
          <w:p w14:paraId="0CC5627E" w14:textId="3F13C2B8" w:rsidR="008612A2" w:rsidRPr="005B6EFD" w:rsidRDefault="008612A2" w:rsidP="00F456AE">
            <w:pPr>
              <w:pStyle w:val="Tablebullets"/>
              <w:numPr>
                <w:ilvl w:val="0"/>
                <w:numId w:val="28"/>
              </w:numPr>
              <w:ind w:left="256" w:hanging="256"/>
            </w:pPr>
            <w:r w:rsidRPr="005B6EFD">
              <w:t>Uptake of HRA following abnormal cytology results</w:t>
            </w:r>
          </w:p>
        </w:tc>
      </w:tr>
      <w:tr w:rsidR="00383F83" w:rsidRPr="005B6EFD" w14:paraId="47C834D7" w14:textId="77777777" w:rsidTr="00383F83">
        <w:trPr>
          <w:trHeight w:val="93"/>
        </w:trPr>
        <w:tc>
          <w:tcPr>
            <w:tcW w:w="721" w:type="pct"/>
          </w:tcPr>
          <w:p w14:paraId="7C47EEFE" w14:textId="77777777" w:rsidR="00E330C7" w:rsidRPr="005B6EFD" w:rsidRDefault="00E330C7" w:rsidP="008612A2">
            <w:pPr>
              <w:pStyle w:val="TableText"/>
            </w:pPr>
            <w:r w:rsidRPr="005B6EFD">
              <w:t>Walker 2024</w:t>
            </w:r>
          </w:p>
          <w:p w14:paraId="7C222701" w14:textId="4AD47C10" w:rsidR="00E330C7" w:rsidRPr="005B6EFD" w:rsidRDefault="00E330C7" w:rsidP="008612A2">
            <w:pPr>
              <w:pStyle w:val="TableText"/>
            </w:pPr>
            <w:r w:rsidRPr="005B6EFD">
              <w:t>Canada</w:t>
            </w:r>
          </w:p>
        </w:tc>
        <w:tc>
          <w:tcPr>
            <w:tcW w:w="724" w:type="pct"/>
          </w:tcPr>
          <w:p w14:paraId="42A79A5C" w14:textId="77777777" w:rsidR="00E330C7" w:rsidRPr="005B6EFD" w:rsidRDefault="00E330C7" w:rsidP="00E330C7">
            <w:pPr>
              <w:pStyle w:val="TableText"/>
            </w:pPr>
            <w:r w:rsidRPr="005B6EFD">
              <w:t>Retrospective comparative cohort</w:t>
            </w:r>
          </w:p>
          <w:p w14:paraId="453F5038" w14:textId="32D98E12" w:rsidR="00E330C7" w:rsidRPr="005B6EFD" w:rsidRDefault="00E330C7" w:rsidP="00E330C7">
            <w:pPr>
              <w:pStyle w:val="TableText"/>
            </w:pPr>
            <w:r w:rsidRPr="005B6EFD">
              <w:t>Serious risk of bias</w:t>
            </w:r>
          </w:p>
        </w:tc>
        <w:tc>
          <w:tcPr>
            <w:tcW w:w="437" w:type="pct"/>
          </w:tcPr>
          <w:p w14:paraId="50EDB004" w14:textId="77777777" w:rsidR="00E330C7" w:rsidRPr="005B6EFD" w:rsidRDefault="00E330C7" w:rsidP="00E330C7">
            <w:pPr>
              <w:pStyle w:val="TableText"/>
            </w:pPr>
            <w:r w:rsidRPr="005B6EFD">
              <w:t>612</w:t>
            </w:r>
          </w:p>
          <w:p w14:paraId="49865AE6" w14:textId="77777777" w:rsidR="00E330C7" w:rsidRPr="005B6EFD" w:rsidRDefault="00E330C7" w:rsidP="00E330C7">
            <w:pPr>
              <w:pStyle w:val="TableText"/>
            </w:pPr>
            <w:r w:rsidRPr="005B6EFD">
              <w:t>Screening: 26</w:t>
            </w:r>
          </w:p>
          <w:p w14:paraId="28F53BC1" w14:textId="425A1467" w:rsidR="00E330C7" w:rsidRPr="005B6EFD" w:rsidRDefault="00E330C7" w:rsidP="00E330C7">
            <w:pPr>
              <w:pStyle w:val="TableText"/>
            </w:pPr>
            <w:r w:rsidRPr="005B6EFD">
              <w:t>Non-screening 586</w:t>
            </w:r>
          </w:p>
        </w:tc>
        <w:tc>
          <w:tcPr>
            <w:tcW w:w="506" w:type="pct"/>
          </w:tcPr>
          <w:p w14:paraId="3865B9D7" w14:textId="086FF5A2" w:rsidR="00E330C7" w:rsidRPr="005B6EFD" w:rsidRDefault="00E330C7" w:rsidP="00E330C7">
            <w:pPr>
              <w:pStyle w:val="TableText"/>
            </w:pPr>
            <w:r w:rsidRPr="005B6EFD">
              <w:t>Adults with invasive anal SCC; differences between screening-detected versus non-screening detected cancers were evaluated.</w:t>
            </w:r>
          </w:p>
          <w:p w14:paraId="6302128F" w14:textId="31972FB8" w:rsidR="00E330C7" w:rsidRPr="005B6EFD" w:rsidRDefault="00E330C7" w:rsidP="00E330C7">
            <w:pPr>
              <w:pStyle w:val="TableText"/>
            </w:pPr>
            <w:r w:rsidRPr="005B6EFD">
              <w:t>PLWH 23% total; 76.9% of those screened; 19.2% prior cancer (possibly anal).</w:t>
            </w:r>
          </w:p>
        </w:tc>
        <w:tc>
          <w:tcPr>
            <w:tcW w:w="798" w:type="pct"/>
          </w:tcPr>
          <w:p w14:paraId="5C1C53D6" w14:textId="77777777" w:rsidR="00E330C7" w:rsidRPr="005B6EFD" w:rsidRDefault="00E330C7" w:rsidP="008612A2">
            <w:pPr>
              <w:pStyle w:val="Tablebullets"/>
              <w:numPr>
                <w:ilvl w:val="0"/>
                <w:numId w:val="0"/>
              </w:numPr>
            </w:pPr>
            <w:r w:rsidRPr="005B6EFD">
              <w:t>Anal cancer screening based.  anal cytology and HRA with targeted biopsies for suspected HSIL.  HPV testing was not routinely performed.</w:t>
            </w:r>
          </w:p>
          <w:p w14:paraId="51034E4E" w14:textId="77777777" w:rsidR="00E330C7" w:rsidRPr="005B6EFD" w:rsidRDefault="00E330C7" w:rsidP="008612A2">
            <w:pPr>
              <w:pStyle w:val="Tablebullets"/>
              <w:numPr>
                <w:ilvl w:val="0"/>
                <w:numId w:val="0"/>
              </w:numPr>
            </w:pPr>
          </w:p>
          <w:p w14:paraId="618EE1AC" w14:textId="5209BFB4" w:rsidR="00E330C7" w:rsidRPr="005B6EFD" w:rsidRDefault="00E330C7" w:rsidP="008612A2">
            <w:pPr>
              <w:pStyle w:val="Tablebullets"/>
              <w:numPr>
                <w:ilvl w:val="0"/>
                <w:numId w:val="0"/>
              </w:numPr>
            </w:pPr>
          </w:p>
        </w:tc>
        <w:tc>
          <w:tcPr>
            <w:tcW w:w="578" w:type="pct"/>
          </w:tcPr>
          <w:p w14:paraId="417468A3" w14:textId="4D1BDD05" w:rsidR="00E330C7" w:rsidRPr="005B6EFD" w:rsidRDefault="00E330C7" w:rsidP="008612A2">
            <w:pPr>
              <w:pStyle w:val="TableText"/>
            </w:pPr>
            <w:r w:rsidRPr="005B6EFD">
              <w:t>Most patients (90%) received treatment outlined in the PICO (electrocautery ablation), with the remaining receiving topical therapies or surveillance.</w:t>
            </w:r>
          </w:p>
        </w:tc>
        <w:tc>
          <w:tcPr>
            <w:tcW w:w="513" w:type="pct"/>
          </w:tcPr>
          <w:p w14:paraId="29DF174C" w14:textId="13D20D1E" w:rsidR="00E330C7" w:rsidRPr="005B6EFD" w:rsidRDefault="00E330C7" w:rsidP="008612A2">
            <w:pPr>
              <w:pStyle w:val="Tablebullets"/>
              <w:numPr>
                <w:ilvl w:val="0"/>
                <w:numId w:val="0"/>
              </w:numPr>
            </w:pPr>
            <w:r w:rsidRPr="005B6EFD">
              <w:t>Screening-detected versus non-screening detected cancers</w:t>
            </w:r>
          </w:p>
        </w:tc>
        <w:tc>
          <w:tcPr>
            <w:tcW w:w="724" w:type="pct"/>
          </w:tcPr>
          <w:p w14:paraId="6E8D8F88" w14:textId="3BE57B36" w:rsidR="00E330C7" w:rsidRPr="005B6EFD" w:rsidRDefault="00E330C7" w:rsidP="00F456AE">
            <w:pPr>
              <w:pStyle w:val="Tablebullets"/>
              <w:numPr>
                <w:ilvl w:val="0"/>
                <w:numId w:val="28"/>
              </w:numPr>
              <w:ind w:left="256" w:hanging="256"/>
            </w:pPr>
            <w:r w:rsidRPr="005B6EFD">
              <w:t>Anal cancer treatments received</w:t>
            </w:r>
          </w:p>
        </w:tc>
      </w:tr>
      <w:tr w:rsidR="00383F83" w:rsidRPr="005B6EFD" w14:paraId="0CACCFB0" w14:textId="77777777" w:rsidTr="00383F83">
        <w:trPr>
          <w:trHeight w:val="93"/>
        </w:trPr>
        <w:tc>
          <w:tcPr>
            <w:tcW w:w="721" w:type="pct"/>
          </w:tcPr>
          <w:p w14:paraId="1027B7EC" w14:textId="00A805B2" w:rsidR="008612A2" w:rsidRPr="005B6EFD" w:rsidRDefault="008612A2" w:rsidP="008612A2">
            <w:pPr>
              <w:pStyle w:val="TableText"/>
            </w:pPr>
            <w:r w:rsidRPr="005B6EFD">
              <w:t xml:space="preserve">Wells 2022 </w:t>
            </w:r>
          </w:p>
          <w:p w14:paraId="5EC78ED5" w14:textId="77777777" w:rsidR="008612A2" w:rsidRPr="005B6EFD" w:rsidRDefault="008612A2" w:rsidP="008612A2">
            <w:pPr>
              <w:pStyle w:val="TableText"/>
            </w:pPr>
            <w:r w:rsidRPr="005B6EFD">
              <w:t>USA</w:t>
            </w:r>
          </w:p>
        </w:tc>
        <w:tc>
          <w:tcPr>
            <w:tcW w:w="724" w:type="pct"/>
          </w:tcPr>
          <w:p w14:paraId="28BF60C4" w14:textId="77777777" w:rsidR="008612A2" w:rsidRPr="005B6EFD" w:rsidRDefault="008612A2" w:rsidP="008612A2">
            <w:pPr>
              <w:pStyle w:val="TableText"/>
            </w:pPr>
            <w:r w:rsidRPr="005B6EFD">
              <w:t>Cross-sectional</w:t>
            </w:r>
          </w:p>
          <w:p w14:paraId="50EFFB72" w14:textId="77777777" w:rsidR="008612A2" w:rsidRPr="005B6EFD" w:rsidRDefault="008612A2" w:rsidP="008612A2">
            <w:pPr>
              <w:pStyle w:val="TableText"/>
            </w:pPr>
            <w:r w:rsidRPr="005B6EFD">
              <w:t>Moderate risk of bias</w:t>
            </w:r>
          </w:p>
        </w:tc>
        <w:tc>
          <w:tcPr>
            <w:tcW w:w="437" w:type="pct"/>
          </w:tcPr>
          <w:p w14:paraId="218E1FC1" w14:textId="77777777" w:rsidR="008612A2" w:rsidRPr="005B6EFD" w:rsidRDefault="008612A2" w:rsidP="008612A2">
            <w:pPr>
              <w:pStyle w:val="TableText"/>
            </w:pPr>
            <w:r w:rsidRPr="005B6EFD">
              <w:t>150</w:t>
            </w:r>
          </w:p>
        </w:tc>
        <w:tc>
          <w:tcPr>
            <w:tcW w:w="506" w:type="pct"/>
          </w:tcPr>
          <w:p w14:paraId="6464F2B2" w14:textId="77777777" w:rsidR="008612A2" w:rsidRPr="005B6EFD" w:rsidRDefault="008612A2" w:rsidP="008612A2">
            <w:pPr>
              <w:pStyle w:val="TableText"/>
            </w:pPr>
            <w:r w:rsidRPr="005B6EFD">
              <w:t>PLWH</w:t>
            </w:r>
          </w:p>
        </w:tc>
        <w:tc>
          <w:tcPr>
            <w:tcW w:w="798" w:type="pct"/>
          </w:tcPr>
          <w:p w14:paraId="0FBF90BA" w14:textId="77777777" w:rsidR="008612A2" w:rsidRPr="005B6EFD" w:rsidRDefault="008612A2" w:rsidP="008612A2">
            <w:pPr>
              <w:pStyle w:val="Tablebullets"/>
              <w:numPr>
                <w:ilvl w:val="0"/>
                <w:numId w:val="0"/>
              </w:numPr>
            </w:pPr>
            <w:r w:rsidRPr="005B6EFD">
              <w:t>Anal cancer screening involving anal cytology testing followed by HRA with biopsy.</w:t>
            </w:r>
          </w:p>
        </w:tc>
        <w:tc>
          <w:tcPr>
            <w:tcW w:w="578" w:type="pct"/>
          </w:tcPr>
          <w:p w14:paraId="431FDEED" w14:textId="77777777" w:rsidR="008612A2" w:rsidRPr="005B6EFD" w:rsidRDefault="008612A2" w:rsidP="008612A2">
            <w:pPr>
              <w:pStyle w:val="TableText"/>
            </w:pPr>
            <w:r w:rsidRPr="005B6EFD">
              <w:t>NR</w:t>
            </w:r>
          </w:p>
        </w:tc>
        <w:tc>
          <w:tcPr>
            <w:tcW w:w="513" w:type="pct"/>
          </w:tcPr>
          <w:p w14:paraId="38B7FC25" w14:textId="77777777" w:rsidR="008612A2" w:rsidRPr="005B6EFD" w:rsidRDefault="008612A2" w:rsidP="008612A2">
            <w:pPr>
              <w:pStyle w:val="Tablebullets"/>
              <w:numPr>
                <w:ilvl w:val="0"/>
                <w:numId w:val="0"/>
              </w:numPr>
            </w:pPr>
            <w:r w:rsidRPr="005B6EFD">
              <w:t>None</w:t>
            </w:r>
          </w:p>
        </w:tc>
        <w:tc>
          <w:tcPr>
            <w:tcW w:w="724" w:type="pct"/>
          </w:tcPr>
          <w:p w14:paraId="0550ED50" w14:textId="77777777" w:rsidR="008612A2" w:rsidRPr="005B6EFD" w:rsidRDefault="008612A2" w:rsidP="00F456AE">
            <w:pPr>
              <w:pStyle w:val="Tablebullets"/>
              <w:numPr>
                <w:ilvl w:val="0"/>
                <w:numId w:val="28"/>
              </w:numPr>
              <w:ind w:left="256" w:hanging="256"/>
            </w:pPr>
            <w:r w:rsidRPr="005B6EFD">
              <w:t>Uptake of HRA following abnormal cytology results</w:t>
            </w:r>
          </w:p>
        </w:tc>
      </w:tr>
      <w:tr w:rsidR="008612A2" w:rsidRPr="005B6EFD" w14:paraId="3F895CB5" w14:textId="77777777" w:rsidTr="00383F83">
        <w:trPr>
          <w:trHeight w:val="93"/>
        </w:trPr>
        <w:tc>
          <w:tcPr>
            <w:tcW w:w="5000" w:type="pct"/>
            <w:gridSpan w:val="8"/>
            <w:shd w:val="clear" w:color="auto" w:fill="F2F2F2" w:themeFill="background1" w:themeFillShade="F2"/>
          </w:tcPr>
          <w:p w14:paraId="50A75C36" w14:textId="77777777" w:rsidR="008612A2" w:rsidRPr="005B6EFD" w:rsidRDefault="008612A2" w:rsidP="008612A2">
            <w:pPr>
              <w:pStyle w:val="Tablebullets"/>
              <w:numPr>
                <w:ilvl w:val="0"/>
                <w:numId w:val="0"/>
              </w:numPr>
              <w:rPr>
                <w:b/>
                <w:bCs/>
              </w:rPr>
            </w:pPr>
            <w:r w:rsidRPr="005B6EFD">
              <w:rPr>
                <w:b/>
                <w:bCs/>
              </w:rPr>
              <w:t>Supporting evidence</w:t>
            </w:r>
          </w:p>
        </w:tc>
      </w:tr>
      <w:tr w:rsidR="00383F83" w:rsidRPr="005B6EFD" w14:paraId="7F597ACC" w14:textId="77777777" w:rsidTr="00383F83">
        <w:trPr>
          <w:trHeight w:val="93"/>
        </w:trPr>
        <w:tc>
          <w:tcPr>
            <w:tcW w:w="721" w:type="pct"/>
          </w:tcPr>
          <w:p w14:paraId="13B66479" w14:textId="53349A51" w:rsidR="008612A2" w:rsidRPr="005B6EFD" w:rsidRDefault="008612A2" w:rsidP="008612A2">
            <w:pPr>
              <w:pStyle w:val="TableText"/>
            </w:pPr>
            <w:r w:rsidRPr="005B6EFD">
              <w:t xml:space="preserve">Krempasky 2020 </w:t>
            </w:r>
          </w:p>
          <w:p w14:paraId="57392BD4" w14:textId="77777777" w:rsidR="008612A2" w:rsidRPr="005B6EFD" w:rsidDel="007A44FC" w:rsidRDefault="008612A2" w:rsidP="008612A2">
            <w:pPr>
              <w:pStyle w:val="TableText"/>
            </w:pPr>
            <w:r w:rsidRPr="005B6EFD">
              <w:t>USA</w:t>
            </w:r>
          </w:p>
        </w:tc>
        <w:tc>
          <w:tcPr>
            <w:tcW w:w="724" w:type="pct"/>
          </w:tcPr>
          <w:p w14:paraId="475354DC" w14:textId="77777777" w:rsidR="008612A2" w:rsidRPr="005B6EFD" w:rsidRDefault="008612A2" w:rsidP="008612A2">
            <w:pPr>
              <w:pStyle w:val="TableText"/>
            </w:pPr>
            <w:r w:rsidRPr="005B6EFD">
              <w:t>Retrospective cohort study</w:t>
            </w:r>
          </w:p>
          <w:p w14:paraId="62EB4487" w14:textId="77777777" w:rsidR="008612A2" w:rsidRPr="005B6EFD" w:rsidRDefault="008612A2" w:rsidP="008612A2">
            <w:pPr>
              <w:pStyle w:val="TableText"/>
            </w:pPr>
            <w:r w:rsidRPr="005B6EFD">
              <w:t>Moderate risk of bias</w:t>
            </w:r>
          </w:p>
        </w:tc>
        <w:tc>
          <w:tcPr>
            <w:tcW w:w="437" w:type="pct"/>
          </w:tcPr>
          <w:p w14:paraId="76B0C941" w14:textId="77777777" w:rsidR="008612A2" w:rsidRPr="005B6EFD" w:rsidRDefault="008612A2" w:rsidP="008612A2">
            <w:pPr>
              <w:pStyle w:val="TableText"/>
            </w:pPr>
            <w:r w:rsidRPr="005B6EFD">
              <w:t>3582</w:t>
            </w:r>
          </w:p>
        </w:tc>
        <w:tc>
          <w:tcPr>
            <w:tcW w:w="506" w:type="pct"/>
          </w:tcPr>
          <w:p w14:paraId="7725B720" w14:textId="05B42936" w:rsidR="008612A2" w:rsidRPr="005B6EFD" w:rsidRDefault="008612A2" w:rsidP="008612A2">
            <w:pPr>
              <w:pStyle w:val="TableText"/>
            </w:pPr>
            <w:r w:rsidRPr="005B6EFD">
              <w:t>Patients eligible for HSIL screening*</w:t>
            </w:r>
          </w:p>
        </w:tc>
        <w:tc>
          <w:tcPr>
            <w:tcW w:w="798" w:type="pct"/>
          </w:tcPr>
          <w:p w14:paraId="7CEF31D8" w14:textId="77777777" w:rsidR="008612A2" w:rsidRPr="005B6EFD" w:rsidRDefault="008612A2" w:rsidP="008612A2">
            <w:pPr>
              <w:pStyle w:val="Tablebullets"/>
              <w:numPr>
                <w:ilvl w:val="0"/>
                <w:numId w:val="0"/>
              </w:numPr>
            </w:pPr>
            <w:r w:rsidRPr="005B6EFD">
              <w:t>Anal cancer screening involving anal cytology testing followed by HRA with biopsy for abnormal results</w:t>
            </w:r>
          </w:p>
        </w:tc>
        <w:tc>
          <w:tcPr>
            <w:tcW w:w="578" w:type="pct"/>
          </w:tcPr>
          <w:p w14:paraId="7F5828F8" w14:textId="77777777" w:rsidR="008612A2" w:rsidRPr="005B6EFD" w:rsidRDefault="008612A2" w:rsidP="008612A2">
            <w:pPr>
              <w:pStyle w:val="TableText"/>
            </w:pPr>
            <w:r w:rsidRPr="005B6EFD">
              <w:t>NR</w:t>
            </w:r>
          </w:p>
        </w:tc>
        <w:tc>
          <w:tcPr>
            <w:tcW w:w="513" w:type="pct"/>
          </w:tcPr>
          <w:p w14:paraId="7428BBE2" w14:textId="77777777" w:rsidR="008612A2" w:rsidRPr="005B6EFD" w:rsidRDefault="008612A2" w:rsidP="008612A2">
            <w:pPr>
              <w:pStyle w:val="TableText"/>
            </w:pPr>
            <w:r w:rsidRPr="005B6EFD">
              <w:t>None</w:t>
            </w:r>
          </w:p>
        </w:tc>
        <w:tc>
          <w:tcPr>
            <w:tcW w:w="724" w:type="pct"/>
          </w:tcPr>
          <w:p w14:paraId="59BCCECD" w14:textId="77777777" w:rsidR="008612A2" w:rsidRPr="005B6EFD" w:rsidRDefault="008612A2" w:rsidP="00F456AE">
            <w:pPr>
              <w:pStyle w:val="Tablebullets"/>
              <w:numPr>
                <w:ilvl w:val="0"/>
                <w:numId w:val="28"/>
              </w:numPr>
              <w:ind w:left="256" w:hanging="256"/>
            </w:pPr>
            <w:r w:rsidRPr="005B6EFD">
              <w:t xml:space="preserve">Uptake of HSIL treatment </w:t>
            </w:r>
          </w:p>
          <w:p w14:paraId="3B56787F" w14:textId="77777777" w:rsidR="008612A2" w:rsidRPr="005B6EFD" w:rsidRDefault="008612A2" w:rsidP="00F456AE">
            <w:pPr>
              <w:pStyle w:val="Tablebullets"/>
              <w:numPr>
                <w:ilvl w:val="0"/>
                <w:numId w:val="28"/>
              </w:numPr>
              <w:ind w:left="256" w:hanging="256"/>
            </w:pPr>
            <w:r w:rsidRPr="005B6EFD">
              <w:t>Uptake of HRA following abnormal cytology results</w:t>
            </w:r>
          </w:p>
        </w:tc>
      </w:tr>
    </w:tbl>
    <w:p w14:paraId="6B63A7BC" w14:textId="0D102E71" w:rsidR="00AA260A" w:rsidRPr="005B6EFD" w:rsidRDefault="00AA260A" w:rsidP="00AA260A">
      <w:pPr>
        <w:pStyle w:val="TableFigureFooter"/>
      </w:pPr>
      <w:r w:rsidRPr="005B6EFD">
        <w:t>Source: Study reports</w:t>
      </w:r>
    </w:p>
    <w:p w14:paraId="154B67C6" w14:textId="4FDBDFA4" w:rsidR="0043175C" w:rsidRPr="005B6EFD" w:rsidRDefault="0043175C" w:rsidP="0043175C">
      <w:pPr>
        <w:pStyle w:val="TableFigureFooter"/>
      </w:pPr>
      <w:r w:rsidRPr="005B6EFD">
        <w:t>Notes: #80.4% of population is PLWH, therefore determined to mostly meet PICO population criteria.</w:t>
      </w:r>
    </w:p>
    <w:p w14:paraId="6FFA3597" w14:textId="0A8897E6" w:rsidR="00AD0C3C" w:rsidRPr="005B6EFD" w:rsidRDefault="00AD0C3C" w:rsidP="0043175C">
      <w:pPr>
        <w:pStyle w:val="TableFigureFooter"/>
      </w:pPr>
      <w:r w:rsidRPr="005B6EFD">
        <w:t>*The included population was “patients eligible for HSIL screening”. Given population not specified, included as supporting study.</w:t>
      </w:r>
    </w:p>
    <w:p w14:paraId="293BC503" w14:textId="7F711226" w:rsidR="0043175C" w:rsidRPr="005B6EFD" w:rsidRDefault="00AA260A" w:rsidP="00756316">
      <w:pPr>
        <w:pStyle w:val="TableFigureFooter"/>
      </w:pPr>
      <w:r w:rsidRPr="005B6EFD">
        <w:t>Abbreviations:</w:t>
      </w:r>
      <w:r w:rsidR="00436C77" w:rsidRPr="005B6EFD">
        <w:t xml:space="preserve"> AIN = anal intraepithelial neoplasia, </w:t>
      </w:r>
      <w:r w:rsidR="0083083B" w:rsidRPr="005B6EFD">
        <w:t>ASC-US</w:t>
      </w:r>
      <w:r w:rsidR="00436C77" w:rsidRPr="005B6EFD">
        <w:t xml:space="preserve"> = Atypical Squamous Cells of Undetermined Significance, HPV = human papillomavirus, HRA = high-resolution anoscopy, HSIL= high-grade squamous intraepithelial lesions, LSIL = low-grade squamous intraepithelial lesions, LWH = living with HIV, MSM = men who have sex with men, NR = not reported, PLWH = people living with HIV</w:t>
      </w:r>
    </w:p>
    <w:p w14:paraId="6E1DBCFB" w14:textId="5B7E3E26" w:rsidR="00B11CCF" w:rsidRPr="005B6EFD" w:rsidRDefault="00B11CCF" w:rsidP="00B11CCF">
      <w:pPr>
        <w:pStyle w:val="Heading3"/>
      </w:pPr>
      <w:bookmarkStart w:id="105" w:name="_Toc206597200"/>
      <w:bookmarkStart w:id="106" w:name="_Toc206600207"/>
      <w:r w:rsidRPr="005B6EFD">
        <w:lastRenderedPageBreak/>
        <w:t>Linked evidence of health outcomes</w:t>
      </w:r>
      <w:bookmarkEnd w:id="105"/>
      <w:bookmarkEnd w:id="106"/>
    </w:p>
    <w:p w14:paraId="0F7FA024" w14:textId="3FC9A699" w:rsidR="0048399D" w:rsidRPr="005B6EFD" w:rsidRDefault="00401247" w:rsidP="00927CC9">
      <w:r w:rsidRPr="005B6EFD">
        <w:t>Linked evidence of health outcomes is directly related to change in management decisions arising from the proposed testing strategy. Given this is a co-dependent application, linked evidence of health outcomes can be derived from the evidence for the therapeutic intervention. As well as use of the proposed therapy itself, health outcome</w:t>
      </w:r>
      <w:r w:rsidR="00AB5510" w:rsidRPr="005B6EFD">
        <w:t>s led by</w:t>
      </w:r>
      <w:r w:rsidRPr="005B6EFD">
        <w:t xml:space="preserve"> change in management decisions also incorporate earlier intervention for HSIL and earlier identification and treatment of </w:t>
      </w:r>
      <w:r w:rsidR="00AB5510" w:rsidRPr="005B6EFD">
        <w:t xml:space="preserve">anal </w:t>
      </w:r>
      <w:r w:rsidRPr="005B6EFD">
        <w:t>cancer. Linked evidence health outcomes also include the potential impacts of false positive and negative test results.</w:t>
      </w:r>
    </w:p>
    <w:p w14:paraId="44B8102D" w14:textId="0ECD5855" w:rsidR="00243E4F" w:rsidRPr="005B6EFD" w:rsidRDefault="00243E4F" w:rsidP="00927CC9">
      <w:pPr>
        <w:pStyle w:val="Heading3"/>
      </w:pPr>
      <w:bookmarkStart w:id="107" w:name="_Toc206597201"/>
      <w:bookmarkStart w:id="108" w:name="_Toc206600208"/>
      <w:r w:rsidRPr="005B6EFD">
        <w:t>Evidence for the therapeutic intervention</w:t>
      </w:r>
      <w:bookmarkEnd w:id="107"/>
      <w:bookmarkEnd w:id="108"/>
    </w:p>
    <w:p w14:paraId="4EC5AB40" w14:textId="7FBD6C7E" w:rsidR="00B11CCF" w:rsidRPr="005B6EFD" w:rsidRDefault="00483969" w:rsidP="00243E4F">
      <w:r w:rsidRPr="005B6EFD">
        <w:t xml:space="preserve">Four </w:t>
      </w:r>
      <w:r w:rsidR="00243E4F" w:rsidRPr="005B6EFD">
        <w:t>studies assessed the effectiveness of anal HSIL ablation compared to no intervention (watchful waiting/active monitoring)</w:t>
      </w:r>
      <w:r w:rsidR="00B93B98" w:rsidRPr="005B6EFD">
        <w:t>. This included</w:t>
      </w:r>
      <w:r w:rsidR="00455DA5" w:rsidRPr="005B6EFD">
        <w:t xml:space="preserve"> results of the </w:t>
      </w:r>
      <w:r w:rsidR="00E458D2" w:rsidRPr="005B6EFD">
        <w:t xml:space="preserve">high-quality, </w:t>
      </w:r>
      <w:r w:rsidRPr="005B6EFD">
        <w:t>large-scale</w:t>
      </w:r>
      <w:r w:rsidR="00E458D2" w:rsidRPr="005B6EFD">
        <w:t xml:space="preserve"> </w:t>
      </w:r>
      <w:r w:rsidR="00455DA5" w:rsidRPr="005B6EFD">
        <w:t xml:space="preserve">ANCHOR </w:t>
      </w:r>
      <w:r w:rsidRPr="005B6EFD">
        <w:t>trial</w:t>
      </w:r>
      <w:r w:rsidR="005254BC" w:rsidRPr="005B6EFD">
        <w:rPr>
          <w:vertAlign w:val="superscript"/>
        </w:rPr>
        <w:fldChar w:fldCharType="begin"/>
      </w:r>
      <w:r w:rsidR="005254BC" w:rsidRPr="005B6EFD">
        <w:rPr>
          <w:vertAlign w:val="superscript"/>
        </w:rPr>
        <w:instrText xml:space="preserve"> NOTEREF _Ref219190297 \h  \* MERGEFORMAT </w:instrText>
      </w:r>
      <w:r w:rsidR="005254BC" w:rsidRPr="005B6EFD">
        <w:rPr>
          <w:vertAlign w:val="superscript"/>
        </w:rPr>
      </w:r>
      <w:r w:rsidR="005254BC" w:rsidRPr="005B6EFD">
        <w:rPr>
          <w:vertAlign w:val="superscript"/>
        </w:rPr>
        <w:fldChar w:fldCharType="separate"/>
      </w:r>
      <w:r w:rsidR="00FC322E">
        <w:rPr>
          <w:vertAlign w:val="superscript"/>
        </w:rPr>
        <w:t>2</w:t>
      </w:r>
      <w:r w:rsidR="005254BC" w:rsidRPr="005B6EFD">
        <w:rPr>
          <w:vertAlign w:val="superscript"/>
        </w:rPr>
        <w:fldChar w:fldCharType="end"/>
      </w:r>
      <w:r w:rsidR="00455DA5" w:rsidRPr="005B6EFD">
        <w:t>.</w:t>
      </w:r>
      <w:r w:rsidR="00243E4F" w:rsidRPr="005B6EFD">
        <w:t xml:space="preserve"> Two additional comparative studies assessed the safety and effectiveness of anal HSIL ablation compared to other types of HSIL treatment. </w:t>
      </w:r>
      <w:r w:rsidR="00B93B98" w:rsidRPr="005B6EFD">
        <w:t>Other</w:t>
      </w:r>
      <w:r w:rsidR="00243E4F" w:rsidRPr="005B6EFD">
        <w:t xml:space="preserve"> non-comparative</w:t>
      </w:r>
      <w:r w:rsidR="00243E4F" w:rsidRPr="005B6EFD" w:rsidDel="00A24D21">
        <w:t xml:space="preserve"> </w:t>
      </w:r>
      <w:r w:rsidR="00243E4F" w:rsidRPr="005B6EFD">
        <w:t>evidence from 2</w:t>
      </w:r>
      <w:r w:rsidRPr="005B6EFD">
        <w:t>3</w:t>
      </w:r>
      <w:r w:rsidR="00243E4F" w:rsidRPr="005B6EFD">
        <w:t xml:space="preserve"> studies </w:t>
      </w:r>
      <w:r w:rsidR="00B93B98" w:rsidRPr="005B6EFD">
        <w:t xml:space="preserve">evaluating the efficacy of ablative treatment for anal HSILs </w:t>
      </w:r>
      <w:r w:rsidR="00243E4F" w:rsidRPr="005B6EFD">
        <w:t>was included to supplement the comparative trial information.</w:t>
      </w:r>
      <w:r w:rsidR="00333293" w:rsidRPr="005B6EFD">
        <w:t xml:space="preserve"> A summary of the applicability of the direct evidence to the PICO is summarised in</w:t>
      </w:r>
      <w:r w:rsidR="00032D6E">
        <w:t xml:space="preserve"> </w:t>
      </w:r>
      <w:r w:rsidR="00032D6E">
        <w:fldChar w:fldCharType="begin"/>
      </w:r>
      <w:r w:rsidR="00032D6E">
        <w:instrText xml:space="preserve"> REF _Ref223014737 \h </w:instrText>
      </w:r>
      <w:r w:rsidR="00032D6E">
        <w:fldChar w:fldCharType="separate"/>
      </w:r>
      <w:r w:rsidR="00FC322E">
        <w:t xml:space="preserve">Table </w:t>
      </w:r>
      <w:r w:rsidR="00FC322E">
        <w:rPr>
          <w:noProof/>
        </w:rPr>
        <w:t>25</w:t>
      </w:r>
      <w:r w:rsidR="00032D6E">
        <w:fldChar w:fldCharType="end"/>
      </w:r>
      <w:r w:rsidR="00333293" w:rsidRPr="005B6EFD">
        <w:t>.</w:t>
      </w:r>
    </w:p>
    <w:p w14:paraId="16F3C812" w14:textId="6BDE9185" w:rsidR="00333293" w:rsidRPr="005B6EFD" w:rsidRDefault="00333293" w:rsidP="00333293">
      <w:r w:rsidRPr="005B6EFD">
        <w:t>PLWH were the</w:t>
      </w:r>
      <w:r w:rsidR="00421E9C" w:rsidRPr="005B6EFD">
        <w:t xml:space="preserve"> population </w:t>
      </w:r>
      <w:r w:rsidRPr="005B6EFD">
        <w:t xml:space="preserve">examined in all comparative evidence studies; two studies only examined MSM LWH. Most studies included one or two of the identified subpopulations, but as with direct and linked evidence for the investigative intervention, were too inclusive or exclusive (e.g., MSM living with HIV aged 18 or older, where the PICO population is MSM living with HIV aged 35 or older). </w:t>
      </w:r>
    </w:p>
    <w:p w14:paraId="76C87FFE" w14:textId="3B9C0AE4" w:rsidR="00333293" w:rsidRPr="005B6EFD" w:rsidRDefault="00333293" w:rsidP="00333293">
      <w:r w:rsidRPr="005B6EFD">
        <w:t xml:space="preserve">There were key differences in treatment protocols; some studies did not directly specify whether treatment was HRA-guided. A key limitation </w:t>
      </w:r>
      <w:r w:rsidR="00720DA0" w:rsidRPr="005B6EFD">
        <w:t xml:space="preserve">identified </w:t>
      </w:r>
      <w:r w:rsidRPr="005B6EFD">
        <w:t xml:space="preserve">by the authors of the ANCHOR trial </w:t>
      </w:r>
      <w:r w:rsidR="00720DA0" w:rsidRPr="005B6EFD">
        <w:t>was that</w:t>
      </w:r>
      <w:r w:rsidR="005A691B" w:rsidRPr="005B6EFD">
        <w:t xml:space="preserve"> trial</w:t>
      </w:r>
      <w:r w:rsidR="00720DA0" w:rsidRPr="005B6EFD">
        <w:t xml:space="preserve"> </w:t>
      </w:r>
      <w:r w:rsidRPr="005B6EFD">
        <w:t xml:space="preserve">results </w:t>
      </w:r>
      <w:r w:rsidR="005A691B" w:rsidRPr="005B6EFD">
        <w:t xml:space="preserve">may </w:t>
      </w:r>
      <w:r w:rsidRPr="005B6EFD">
        <w:t>not be replicable in clinicians with less training or support, given the expertise and experience required for HRA effectiveness. This is a critical consideration for applicability of the results.</w:t>
      </w:r>
    </w:p>
    <w:p w14:paraId="7086065B" w14:textId="76EEDFE6" w:rsidR="00333293" w:rsidRPr="005B6EFD" w:rsidRDefault="008C484D" w:rsidP="00316FD3">
      <w:r w:rsidRPr="005B6EFD">
        <w:t xml:space="preserve">The ANCHOR trial defined </w:t>
      </w:r>
      <w:r w:rsidR="00044F47" w:rsidRPr="005B6EFD">
        <w:t xml:space="preserve">histological </w:t>
      </w:r>
      <w:r w:rsidRPr="005B6EFD">
        <w:t xml:space="preserve">HSIL as AIN3 or p16-positive AIN2. </w:t>
      </w:r>
      <w:r w:rsidR="00044F47" w:rsidRPr="005B6EFD">
        <w:t xml:space="preserve">p16-positivity is a proxy marker for hrHPV infection in AIN lesions. It does not directly identify HPV, but reflects the cellular changes caused by HPV. </w:t>
      </w:r>
      <w:r w:rsidRPr="005B6EFD">
        <w:t>While HSIL is not defined specifically in the PICO clinical management algorithm, the PICO reports that HSIL is categorised as AIN2 or AIN3. Most AIN2 are p16 positive (76%, 95% CI: 61–88%)</w:t>
      </w:r>
      <w:r w:rsidRPr="005B6EFD">
        <w:rPr>
          <w:rStyle w:val="FootnoteReference"/>
        </w:rPr>
        <w:footnoteReference w:id="47"/>
      </w:r>
      <w:r w:rsidRPr="005B6EFD">
        <w:t xml:space="preserve">, though this means that some HSILs </w:t>
      </w:r>
      <w:r w:rsidR="0058480E" w:rsidRPr="005B6EFD">
        <w:t xml:space="preserve">are </w:t>
      </w:r>
      <w:r w:rsidRPr="005B6EFD">
        <w:t>eligible for ablation</w:t>
      </w:r>
      <w:r w:rsidR="0058480E" w:rsidRPr="005B6EFD">
        <w:t>,</w:t>
      </w:r>
      <w:r w:rsidRPr="005B6EFD">
        <w:t xml:space="preserve"> in practice the PICO-specified </w:t>
      </w:r>
      <w:r w:rsidR="00F42479" w:rsidRPr="005B6EFD">
        <w:t xml:space="preserve">testing strategy </w:t>
      </w:r>
      <w:r w:rsidRPr="005B6EFD">
        <w:t>were not included in the ANCHOR trial. Additionally, treatments in the trial included those not specified in the PICO (topical fluorouracil or imiquimod, or excision under anaesthesia), with no presentation of outcomes by treatment type (though only a small proportion of patients were estimated to receive non-relevant therapies – 5.0% to 7.4% as first line treatment). In the first line,</w:t>
      </w:r>
      <w:r w:rsidR="00077015" w:rsidRPr="005B6EFD">
        <w:t xml:space="preserve"> up to</w:t>
      </w:r>
      <w:r w:rsidRPr="005B6EFD">
        <w:t xml:space="preserve"> 2.3% (52/2227) </w:t>
      </w:r>
      <w:r w:rsidR="00117FB2" w:rsidRPr="005B6EFD">
        <w:t xml:space="preserve">of patients </w:t>
      </w:r>
      <w:r w:rsidRPr="005B6EFD">
        <w:t>were treated with surgical excision under anaesthesia</w:t>
      </w:r>
      <w:r w:rsidR="00077015" w:rsidRPr="005B6EFD">
        <w:t xml:space="preserve"> (though this figure included ablation under </w:t>
      </w:r>
      <w:r w:rsidR="00AB5510" w:rsidRPr="005B6EFD">
        <w:t>anaesthesia</w:t>
      </w:r>
      <w:r w:rsidR="00077015" w:rsidRPr="005B6EFD">
        <w:t xml:space="preserve"> as well and a breakdown was not provided)</w:t>
      </w:r>
      <w:r w:rsidRPr="005B6EFD">
        <w:t>. While not included in the PICO, it is noted that</w:t>
      </w:r>
      <w:r w:rsidRPr="005B6EFD" w:rsidDel="00F16B69">
        <w:t xml:space="preserve"> </w:t>
      </w:r>
      <w:r w:rsidRPr="005B6EFD">
        <w:t xml:space="preserve">in the post-PASC phase the Department flagged that </w:t>
      </w:r>
      <w:r w:rsidR="00894B95" w:rsidRPr="005B6EFD">
        <w:t>surgical excision under anaesthesia</w:t>
      </w:r>
      <w:r w:rsidR="00894B95" w:rsidRPr="005B6EFD" w:rsidDel="00894B95">
        <w:t xml:space="preserve"> </w:t>
      </w:r>
      <w:r w:rsidRPr="005B6EFD">
        <w:t>may be a potential treatment option, either in addition to or as an alternative to ablation.</w:t>
      </w:r>
      <w:r w:rsidR="00333293" w:rsidRPr="005B6EFD">
        <w:t xml:space="preserve"> </w:t>
      </w:r>
    </w:p>
    <w:p w14:paraId="01E403A3" w14:textId="00428051" w:rsidR="00327904" w:rsidRPr="005B6EFD" w:rsidRDefault="00327904" w:rsidP="00243E4F">
      <w:r w:rsidRPr="005B6EFD">
        <w:t xml:space="preserve">Of note, no single arm or comparative studies were from Australia. An ongoing non-comparative Australian pilot study (ACTRN12624000154505; the PANTHER study) is exclusively examining the use of electrocautery for anal HSIL treatment for PLWH (aged 18 years or older), to determine if larger studies are required to inform Australian guidelines (date of last data collection August </w:t>
      </w:r>
      <w:r w:rsidRPr="005B6EFD">
        <w:lastRenderedPageBreak/>
        <w:t>2026).</w:t>
      </w:r>
      <w:bookmarkStart w:id="109" w:name="_Ref203576287"/>
      <w:r w:rsidRPr="005B6EFD">
        <w:rPr>
          <w:rStyle w:val="FootnoteReference"/>
        </w:rPr>
        <w:footnoteReference w:id="48"/>
      </w:r>
      <w:bookmarkEnd w:id="109"/>
      <w:r w:rsidRPr="005B6EFD">
        <w:t xml:space="preserve"> Key outcomes will include partial/complete clearance of anal HSIL following treatment and frequency and severity of adverse events.</w:t>
      </w:r>
    </w:p>
    <w:p w14:paraId="6E916F5C" w14:textId="3BA51B53" w:rsidR="00B93B98" w:rsidRPr="005B6EFD" w:rsidRDefault="00032D6E" w:rsidP="00032D6E">
      <w:pPr>
        <w:pStyle w:val="Caption"/>
      </w:pPr>
      <w:bookmarkStart w:id="110" w:name="_Ref223014737"/>
      <w:bookmarkStart w:id="111" w:name="_Ref195939664"/>
      <w:bookmarkStart w:id="112" w:name="_Ref196232899"/>
      <w:r>
        <w:lastRenderedPageBreak/>
        <w:t xml:space="preserve">Table </w:t>
      </w:r>
      <w:r>
        <w:fldChar w:fldCharType="begin"/>
      </w:r>
      <w:r>
        <w:instrText xml:space="preserve"> SEQ Table \* ARABIC </w:instrText>
      </w:r>
      <w:r>
        <w:fldChar w:fldCharType="separate"/>
      </w:r>
      <w:r w:rsidR="00FC322E">
        <w:rPr>
          <w:noProof/>
        </w:rPr>
        <w:t>25</w:t>
      </w:r>
      <w:r>
        <w:fldChar w:fldCharType="end"/>
      </w:r>
      <w:bookmarkEnd w:id="110"/>
      <w:r>
        <w:t xml:space="preserve"> </w:t>
      </w:r>
      <w:r w:rsidRPr="005A158B">
        <w:t>Summary of applicability of the comparative therapeutic evidence to the PICO (k=6)</w:t>
      </w:r>
      <w:bookmarkEnd w:id="111"/>
      <w:bookmarkEnd w:id="112"/>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3822"/>
        <w:gridCol w:w="865"/>
        <w:gridCol w:w="865"/>
        <w:gridCol w:w="866"/>
        <w:gridCol w:w="866"/>
        <w:gridCol w:w="866"/>
        <w:gridCol w:w="866"/>
      </w:tblGrid>
      <w:tr w:rsidR="00483969" w:rsidRPr="005B6EFD" w14:paraId="136ADEC2" w14:textId="77777777" w:rsidTr="00966827">
        <w:trPr>
          <w:trHeight w:val="382"/>
        </w:trPr>
        <w:tc>
          <w:tcPr>
            <w:tcW w:w="2120" w:type="pct"/>
            <w:vMerge w:val="restart"/>
            <w:shd w:val="clear" w:color="auto" w:fill="D9D9D9" w:themeFill="background1" w:themeFillShade="D9"/>
            <w:vAlign w:val="center"/>
          </w:tcPr>
          <w:p w14:paraId="647D5DF0" w14:textId="77777777" w:rsidR="00483969" w:rsidRPr="005B6EFD" w:rsidRDefault="00483969" w:rsidP="00966827">
            <w:pPr>
              <w:pStyle w:val="TableFigureHeading"/>
              <w:keepLines/>
              <w:spacing w:before="0" w:after="0"/>
            </w:pPr>
            <w:bookmarkStart w:id="113" w:name="_Ref195939333"/>
            <w:r w:rsidRPr="005B6EFD">
              <w:t>PICO criteria</w:t>
            </w:r>
          </w:p>
        </w:tc>
        <w:tc>
          <w:tcPr>
            <w:tcW w:w="2880" w:type="pct"/>
            <w:gridSpan w:val="6"/>
            <w:shd w:val="clear" w:color="auto" w:fill="D9D9D9" w:themeFill="background1" w:themeFillShade="D9"/>
          </w:tcPr>
          <w:p w14:paraId="3889A425" w14:textId="77777777" w:rsidR="00483969" w:rsidRPr="005B6EFD" w:rsidRDefault="00483969" w:rsidP="00966827">
            <w:pPr>
              <w:pStyle w:val="TableFigureHeading"/>
              <w:keepLines/>
              <w:spacing w:before="0" w:after="0"/>
            </w:pPr>
            <w:r w:rsidRPr="005B6EFD">
              <w:t>Comparative evidence</w:t>
            </w:r>
          </w:p>
        </w:tc>
      </w:tr>
      <w:tr w:rsidR="00483969" w:rsidRPr="005B6EFD" w14:paraId="183B6626" w14:textId="77777777" w:rsidTr="00966827">
        <w:trPr>
          <w:trHeight w:val="79"/>
        </w:trPr>
        <w:tc>
          <w:tcPr>
            <w:tcW w:w="2120" w:type="pct"/>
            <w:vMerge/>
            <w:shd w:val="clear" w:color="auto" w:fill="D9D9D9" w:themeFill="background1" w:themeFillShade="D9"/>
            <w:vAlign w:val="center"/>
          </w:tcPr>
          <w:p w14:paraId="05F07E9D" w14:textId="77777777" w:rsidR="00483969" w:rsidRPr="005B6EFD" w:rsidRDefault="00483969" w:rsidP="00966827">
            <w:pPr>
              <w:pStyle w:val="TableFigureHeading"/>
              <w:keepLines/>
              <w:spacing w:before="0" w:after="0"/>
            </w:pPr>
          </w:p>
        </w:tc>
        <w:tc>
          <w:tcPr>
            <w:tcW w:w="480" w:type="pct"/>
            <w:shd w:val="clear" w:color="auto" w:fill="D9D9D9" w:themeFill="background1" w:themeFillShade="D9"/>
            <w:vAlign w:val="center"/>
          </w:tcPr>
          <w:p w14:paraId="7636011B" w14:textId="682A426F" w:rsidR="00483969" w:rsidRPr="005B6EFD" w:rsidRDefault="00483969" w:rsidP="00966827">
            <w:pPr>
              <w:pStyle w:val="TableFigureHeading"/>
              <w:keepLines/>
              <w:spacing w:before="0" w:after="0"/>
            </w:pPr>
            <w:r w:rsidRPr="005B6EFD">
              <w:t>Palefsky 2022</w:t>
            </w:r>
            <w:r w:rsidR="00F719CE" w:rsidRPr="00F719CE">
              <w:rPr>
                <w:vertAlign w:val="superscript"/>
              </w:rPr>
              <w:fldChar w:fldCharType="begin"/>
            </w:r>
            <w:r w:rsidR="00F719CE" w:rsidRPr="00F719CE">
              <w:rPr>
                <w:vertAlign w:val="superscript"/>
              </w:rPr>
              <w:instrText xml:space="preserve"> NOTEREF _Ref219190297 \h </w:instrText>
            </w:r>
            <w:r w:rsidR="00F719CE">
              <w:rPr>
                <w:vertAlign w:val="superscript"/>
              </w:rPr>
              <w:instrText xml:space="preserve"> \* MERGEFORMAT </w:instrText>
            </w:r>
            <w:r w:rsidR="00F719CE" w:rsidRPr="00F719CE">
              <w:rPr>
                <w:vertAlign w:val="superscript"/>
              </w:rPr>
            </w:r>
            <w:r w:rsidR="00F719CE" w:rsidRPr="00F719CE">
              <w:rPr>
                <w:vertAlign w:val="superscript"/>
              </w:rPr>
              <w:fldChar w:fldCharType="separate"/>
            </w:r>
            <w:r w:rsidR="00FC322E">
              <w:rPr>
                <w:vertAlign w:val="superscript"/>
              </w:rPr>
              <w:t>2</w:t>
            </w:r>
            <w:r w:rsidR="00F719CE" w:rsidRPr="00F719CE">
              <w:rPr>
                <w:vertAlign w:val="superscript"/>
              </w:rPr>
              <w:fldChar w:fldCharType="end"/>
            </w:r>
          </w:p>
        </w:tc>
        <w:tc>
          <w:tcPr>
            <w:tcW w:w="480" w:type="pct"/>
            <w:shd w:val="clear" w:color="auto" w:fill="D9D9D9" w:themeFill="background1" w:themeFillShade="D9"/>
            <w:vAlign w:val="center"/>
          </w:tcPr>
          <w:p w14:paraId="10D5723B" w14:textId="727365C6" w:rsidR="00483969" w:rsidRPr="005B6EFD" w:rsidRDefault="00483969" w:rsidP="00966827">
            <w:pPr>
              <w:pStyle w:val="TableFigureHeading"/>
              <w:keepLines/>
              <w:spacing w:before="0" w:after="0"/>
            </w:pPr>
            <w:r w:rsidRPr="005B6EFD">
              <w:t>Atkinson 2025</w:t>
            </w:r>
            <w:r w:rsidR="00AB5510" w:rsidRPr="005B6EFD">
              <w:rPr>
                <w:rStyle w:val="FootnoteReference"/>
              </w:rPr>
              <w:footnoteReference w:id="49"/>
            </w:r>
          </w:p>
        </w:tc>
        <w:tc>
          <w:tcPr>
            <w:tcW w:w="480" w:type="pct"/>
            <w:shd w:val="clear" w:color="auto" w:fill="D9D9D9" w:themeFill="background1" w:themeFillShade="D9"/>
            <w:vAlign w:val="center"/>
          </w:tcPr>
          <w:p w14:paraId="678BF9DA" w14:textId="12018FEE" w:rsidR="00483969" w:rsidRPr="005B6EFD" w:rsidRDefault="00483969" w:rsidP="00966827">
            <w:pPr>
              <w:pStyle w:val="TableFigureHeading"/>
              <w:keepLines/>
              <w:spacing w:before="0" w:after="0"/>
            </w:pPr>
            <w:r w:rsidRPr="005B6EFD">
              <w:t>Goldstone 2019</w:t>
            </w:r>
            <w:bookmarkStart w:id="114" w:name="_Ref212459664"/>
            <w:r w:rsidR="00AB5510" w:rsidRPr="005B6EFD">
              <w:rPr>
                <w:rStyle w:val="FootnoteReference"/>
              </w:rPr>
              <w:footnoteReference w:id="50"/>
            </w:r>
            <w:bookmarkEnd w:id="114"/>
          </w:p>
        </w:tc>
        <w:tc>
          <w:tcPr>
            <w:tcW w:w="480" w:type="pct"/>
            <w:shd w:val="clear" w:color="auto" w:fill="D9D9D9" w:themeFill="background1" w:themeFillShade="D9"/>
            <w:vAlign w:val="center"/>
          </w:tcPr>
          <w:p w14:paraId="7FFD17C7" w14:textId="5A3533D2" w:rsidR="00483969" w:rsidRPr="005B6EFD" w:rsidRDefault="00483969" w:rsidP="00966827">
            <w:pPr>
              <w:pStyle w:val="TableFigureHeading"/>
              <w:keepLines/>
              <w:spacing w:before="0" w:after="0"/>
            </w:pPr>
            <w:r w:rsidRPr="005B6EFD">
              <w:t>Richel 2013</w:t>
            </w:r>
            <w:bookmarkStart w:id="115" w:name="_Ref212547586"/>
            <w:r w:rsidR="00AB5510" w:rsidRPr="005B6EFD">
              <w:rPr>
                <w:rStyle w:val="FootnoteReference"/>
              </w:rPr>
              <w:footnoteReference w:id="51"/>
            </w:r>
            <w:bookmarkEnd w:id="115"/>
          </w:p>
        </w:tc>
        <w:tc>
          <w:tcPr>
            <w:tcW w:w="480" w:type="pct"/>
            <w:shd w:val="clear" w:color="auto" w:fill="D9D9D9" w:themeFill="background1" w:themeFillShade="D9"/>
            <w:vAlign w:val="center"/>
          </w:tcPr>
          <w:p w14:paraId="2B86299A" w14:textId="3EFF9398" w:rsidR="00483969" w:rsidRPr="005B6EFD" w:rsidRDefault="00483969" w:rsidP="00966827">
            <w:pPr>
              <w:pStyle w:val="TableFigureHeading"/>
              <w:keepLines/>
              <w:spacing w:before="0" w:after="0"/>
              <w:rPr>
                <w:noProof/>
              </w:rPr>
            </w:pPr>
            <w:r w:rsidRPr="005B6EFD">
              <w:t>Siegenbeek van Heukelom 2016</w:t>
            </w:r>
            <w:r w:rsidR="00AB5510" w:rsidRPr="005B6EFD">
              <w:rPr>
                <w:rStyle w:val="FootnoteReference"/>
              </w:rPr>
              <w:footnoteReference w:id="52"/>
            </w:r>
          </w:p>
        </w:tc>
        <w:tc>
          <w:tcPr>
            <w:tcW w:w="480" w:type="pct"/>
            <w:shd w:val="clear" w:color="auto" w:fill="D9D9D9" w:themeFill="background1" w:themeFillShade="D9"/>
            <w:vAlign w:val="center"/>
          </w:tcPr>
          <w:p w14:paraId="54F6B99C" w14:textId="3BC53404" w:rsidR="00483969" w:rsidRPr="005B6EFD" w:rsidRDefault="00483969" w:rsidP="00966827">
            <w:pPr>
              <w:pStyle w:val="TableFigureHeading"/>
              <w:keepLines/>
              <w:spacing w:before="0" w:after="0"/>
            </w:pPr>
            <w:r w:rsidRPr="005B6EFD">
              <w:t>Weis 2012</w:t>
            </w:r>
            <w:bookmarkStart w:id="116" w:name="_Ref212459830"/>
            <w:r w:rsidR="00AB5510" w:rsidRPr="005B6EFD">
              <w:rPr>
                <w:rStyle w:val="FootnoteReference"/>
              </w:rPr>
              <w:footnoteReference w:id="53"/>
            </w:r>
            <w:bookmarkEnd w:id="116"/>
          </w:p>
        </w:tc>
      </w:tr>
      <w:tr w:rsidR="00483969" w:rsidRPr="005B6EFD" w14:paraId="0DB13916" w14:textId="77777777" w:rsidTr="00966827">
        <w:trPr>
          <w:trHeight w:val="187"/>
        </w:trPr>
        <w:tc>
          <w:tcPr>
            <w:tcW w:w="2120" w:type="pct"/>
            <w:shd w:val="clear" w:color="auto" w:fill="F2F2F2" w:themeFill="background1" w:themeFillShade="F2"/>
          </w:tcPr>
          <w:p w14:paraId="39CA766E" w14:textId="77777777" w:rsidR="00483969" w:rsidRPr="005B6EFD" w:rsidRDefault="00483969" w:rsidP="00966827">
            <w:pPr>
              <w:pStyle w:val="TableText"/>
              <w:keepNext/>
              <w:keepLines/>
              <w:spacing w:before="0" w:after="0"/>
              <w:rPr>
                <w:rFonts w:cs="Arial"/>
                <w:b/>
                <w:bCs/>
              </w:rPr>
            </w:pPr>
            <w:r w:rsidRPr="005B6EFD">
              <w:rPr>
                <w:b/>
                <w:bCs/>
              </w:rPr>
              <w:t>Population</w:t>
            </w:r>
          </w:p>
        </w:tc>
        <w:tc>
          <w:tcPr>
            <w:tcW w:w="480" w:type="pct"/>
            <w:shd w:val="clear" w:color="auto" w:fill="F2F2F2" w:themeFill="background1" w:themeFillShade="F2"/>
          </w:tcPr>
          <w:p w14:paraId="272E1D66" w14:textId="77777777" w:rsidR="00483969" w:rsidRPr="005B6EFD" w:rsidRDefault="00483969" w:rsidP="00966827">
            <w:pPr>
              <w:pStyle w:val="TableText"/>
              <w:keepNext/>
              <w:keepLines/>
              <w:spacing w:before="0" w:after="0"/>
              <w:rPr>
                <w:rFonts w:cs="Arial"/>
              </w:rPr>
            </w:pPr>
          </w:p>
        </w:tc>
        <w:tc>
          <w:tcPr>
            <w:tcW w:w="480" w:type="pct"/>
            <w:shd w:val="clear" w:color="auto" w:fill="F2F2F2" w:themeFill="background1" w:themeFillShade="F2"/>
          </w:tcPr>
          <w:p w14:paraId="2F2A97D0" w14:textId="77777777" w:rsidR="00483969" w:rsidRPr="005B6EFD" w:rsidRDefault="00483969" w:rsidP="00966827">
            <w:pPr>
              <w:pStyle w:val="TableText"/>
              <w:keepNext/>
              <w:keepLines/>
              <w:spacing w:before="0" w:after="0"/>
              <w:rPr>
                <w:rFonts w:cs="Arial"/>
              </w:rPr>
            </w:pPr>
          </w:p>
        </w:tc>
        <w:tc>
          <w:tcPr>
            <w:tcW w:w="480" w:type="pct"/>
            <w:shd w:val="clear" w:color="auto" w:fill="F2F2F2" w:themeFill="background1" w:themeFillShade="F2"/>
          </w:tcPr>
          <w:p w14:paraId="100EE487" w14:textId="77777777" w:rsidR="00483969" w:rsidRPr="005B6EFD" w:rsidRDefault="00483969" w:rsidP="00966827">
            <w:pPr>
              <w:pStyle w:val="TableText"/>
              <w:keepNext/>
              <w:keepLines/>
              <w:spacing w:before="0" w:after="0"/>
              <w:rPr>
                <w:rFonts w:cs="Arial"/>
              </w:rPr>
            </w:pPr>
          </w:p>
        </w:tc>
        <w:tc>
          <w:tcPr>
            <w:tcW w:w="480" w:type="pct"/>
            <w:shd w:val="clear" w:color="auto" w:fill="F2F2F2" w:themeFill="background1" w:themeFillShade="F2"/>
          </w:tcPr>
          <w:p w14:paraId="2661B9FB" w14:textId="77777777" w:rsidR="00483969" w:rsidRPr="005B6EFD" w:rsidRDefault="00483969" w:rsidP="00966827">
            <w:pPr>
              <w:pStyle w:val="TableText"/>
              <w:keepNext/>
              <w:keepLines/>
              <w:spacing w:before="0" w:after="0"/>
              <w:rPr>
                <w:rFonts w:cs="Arial"/>
              </w:rPr>
            </w:pPr>
          </w:p>
        </w:tc>
        <w:tc>
          <w:tcPr>
            <w:tcW w:w="480" w:type="pct"/>
            <w:shd w:val="clear" w:color="auto" w:fill="F2F2F2" w:themeFill="background1" w:themeFillShade="F2"/>
          </w:tcPr>
          <w:p w14:paraId="0E2888BC" w14:textId="77777777" w:rsidR="00483969" w:rsidRPr="005B6EFD" w:rsidRDefault="00483969" w:rsidP="00966827">
            <w:pPr>
              <w:pStyle w:val="TableText"/>
              <w:keepNext/>
              <w:keepLines/>
              <w:spacing w:before="0" w:after="0"/>
              <w:rPr>
                <w:rFonts w:cs="Arial"/>
              </w:rPr>
            </w:pPr>
          </w:p>
        </w:tc>
        <w:tc>
          <w:tcPr>
            <w:tcW w:w="480" w:type="pct"/>
            <w:shd w:val="clear" w:color="auto" w:fill="F2F2F2" w:themeFill="background1" w:themeFillShade="F2"/>
          </w:tcPr>
          <w:p w14:paraId="441250C4" w14:textId="77777777" w:rsidR="00483969" w:rsidRPr="005B6EFD" w:rsidRDefault="00483969" w:rsidP="00966827">
            <w:pPr>
              <w:pStyle w:val="TableText"/>
              <w:keepNext/>
              <w:keepLines/>
              <w:spacing w:before="0" w:after="0"/>
              <w:rPr>
                <w:rFonts w:cs="Arial"/>
              </w:rPr>
            </w:pPr>
          </w:p>
        </w:tc>
      </w:tr>
      <w:tr w:rsidR="00483969" w:rsidRPr="005B6EFD" w14:paraId="1B5680A6" w14:textId="77777777" w:rsidTr="00966827">
        <w:trPr>
          <w:trHeight w:val="314"/>
        </w:trPr>
        <w:tc>
          <w:tcPr>
            <w:tcW w:w="2120" w:type="pct"/>
          </w:tcPr>
          <w:p w14:paraId="62E7B836" w14:textId="77777777" w:rsidR="00483969" w:rsidRPr="005B6EFD" w:rsidRDefault="00483969" w:rsidP="00966827">
            <w:pPr>
              <w:pStyle w:val="TableText"/>
              <w:keepNext/>
              <w:keepLines/>
              <w:spacing w:before="0" w:after="0"/>
              <w:rPr>
                <w:rFonts w:cs="Arial"/>
              </w:rPr>
            </w:pPr>
            <w:r w:rsidRPr="005B6EFD">
              <w:rPr>
                <w:rFonts w:cs="Arial"/>
              </w:rPr>
              <w:t>MSM and TW living with HIV age ≥35 years</w:t>
            </w:r>
          </w:p>
        </w:tc>
        <w:tc>
          <w:tcPr>
            <w:tcW w:w="480" w:type="pct"/>
          </w:tcPr>
          <w:p w14:paraId="6E92EACC" w14:textId="04BB2546" w:rsidR="00483969" w:rsidRPr="005B6EFD" w:rsidRDefault="00D13750" w:rsidP="00966827">
            <w:pPr>
              <w:pStyle w:val="TableText"/>
              <w:keepNext/>
              <w:keepLines/>
              <w:spacing w:before="0" w:after="0"/>
              <w:rPr>
                <w:rFonts w:cs="Arial"/>
              </w:rPr>
            </w:pPr>
            <w:r w:rsidRPr="005B6EFD">
              <w:rPr>
                <w:rFonts w:cs="Arial"/>
              </w:rPr>
              <w:t>Y</w:t>
            </w:r>
            <w:r w:rsidR="00483969" w:rsidRPr="005B6EFD">
              <w:rPr>
                <w:rFonts w:cs="Arial"/>
              </w:rPr>
              <w:t>^</w:t>
            </w:r>
          </w:p>
        </w:tc>
        <w:tc>
          <w:tcPr>
            <w:tcW w:w="480" w:type="pct"/>
          </w:tcPr>
          <w:p w14:paraId="154685A1" w14:textId="02662C9E" w:rsidR="00483969" w:rsidRPr="005B6EFD" w:rsidRDefault="00D13750" w:rsidP="00966827">
            <w:pPr>
              <w:pStyle w:val="TableText"/>
              <w:keepNext/>
              <w:keepLines/>
              <w:spacing w:before="0" w:after="0"/>
              <w:rPr>
                <w:rFonts w:cs="Arial"/>
              </w:rPr>
            </w:pPr>
            <w:r w:rsidRPr="005B6EFD">
              <w:rPr>
                <w:rFonts w:cs="Arial"/>
              </w:rPr>
              <w:t>Y</w:t>
            </w:r>
            <w:r w:rsidR="00483969" w:rsidRPr="005B6EFD">
              <w:rPr>
                <w:rFonts w:cs="Arial"/>
              </w:rPr>
              <w:t>^</w:t>
            </w:r>
          </w:p>
        </w:tc>
        <w:tc>
          <w:tcPr>
            <w:tcW w:w="480" w:type="pct"/>
          </w:tcPr>
          <w:p w14:paraId="4D812C28" w14:textId="24CA6C50" w:rsidR="00483969" w:rsidRPr="005B6EFD" w:rsidRDefault="00D13750" w:rsidP="00966827">
            <w:pPr>
              <w:pStyle w:val="TableText"/>
              <w:keepNext/>
              <w:keepLines/>
              <w:spacing w:before="0" w:after="0"/>
              <w:rPr>
                <w:rFonts w:cs="Arial"/>
              </w:rPr>
            </w:pPr>
            <w:r w:rsidRPr="005B6EFD">
              <w:rPr>
                <w:rFonts w:cs="Arial"/>
              </w:rPr>
              <w:t>Y</w:t>
            </w:r>
            <w:r w:rsidR="00483969" w:rsidRPr="005B6EFD">
              <w:rPr>
                <w:rFonts w:cs="Arial"/>
              </w:rPr>
              <w:t>^</w:t>
            </w:r>
          </w:p>
        </w:tc>
        <w:tc>
          <w:tcPr>
            <w:tcW w:w="480" w:type="pct"/>
          </w:tcPr>
          <w:p w14:paraId="6F87DCFC" w14:textId="5A724E37" w:rsidR="00483969" w:rsidRPr="005B6EFD" w:rsidRDefault="00D13750" w:rsidP="00966827">
            <w:pPr>
              <w:pStyle w:val="TableText"/>
              <w:keepNext/>
              <w:keepLines/>
              <w:spacing w:before="0" w:after="0"/>
              <w:rPr>
                <w:rFonts w:cs="Arial"/>
              </w:rPr>
            </w:pPr>
            <w:r w:rsidRPr="005B6EFD">
              <w:rPr>
                <w:rFonts w:cs="Arial"/>
              </w:rPr>
              <w:t>Y</w:t>
            </w:r>
            <w:r w:rsidR="00483969" w:rsidRPr="005B6EFD">
              <w:rPr>
                <w:rFonts w:cs="Arial"/>
              </w:rPr>
              <w:t>*§</w:t>
            </w:r>
          </w:p>
        </w:tc>
        <w:tc>
          <w:tcPr>
            <w:tcW w:w="480" w:type="pct"/>
          </w:tcPr>
          <w:p w14:paraId="4A35A350" w14:textId="6E2F8725" w:rsidR="00483969" w:rsidRPr="005B6EFD" w:rsidRDefault="00D13750" w:rsidP="00966827">
            <w:pPr>
              <w:pStyle w:val="TableText"/>
              <w:keepNext/>
              <w:keepLines/>
              <w:spacing w:before="0" w:after="0"/>
              <w:rPr>
                <w:rFonts w:cs="Arial"/>
              </w:rPr>
            </w:pPr>
            <w:r w:rsidRPr="005B6EFD">
              <w:rPr>
                <w:rFonts w:cs="Arial"/>
              </w:rPr>
              <w:t>Y</w:t>
            </w:r>
            <w:r w:rsidR="00483969" w:rsidRPr="005B6EFD">
              <w:rPr>
                <w:rFonts w:cs="Arial"/>
              </w:rPr>
              <w:t>*§</w:t>
            </w:r>
          </w:p>
        </w:tc>
        <w:tc>
          <w:tcPr>
            <w:tcW w:w="480" w:type="pct"/>
          </w:tcPr>
          <w:p w14:paraId="06C6FFF8" w14:textId="05E52F42" w:rsidR="00483969" w:rsidRPr="005B6EFD" w:rsidRDefault="00D13750" w:rsidP="00966827">
            <w:pPr>
              <w:pStyle w:val="TableText"/>
              <w:keepNext/>
              <w:keepLines/>
              <w:spacing w:before="0" w:after="0"/>
              <w:rPr>
                <w:rFonts w:cs="Arial"/>
              </w:rPr>
            </w:pPr>
            <w:r w:rsidRPr="005B6EFD">
              <w:rPr>
                <w:rFonts w:cs="Arial"/>
              </w:rPr>
              <w:t>Y</w:t>
            </w:r>
            <w:r w:rsidR="00483969" w:rsidRPr="005B6EFD">
              <w:rPr>
                <w:rFonts w:cs="Arial"/>
              </w:rPr>
              <w:t>*^¶</w:t>
            </w:r>
          </w:p>
        </w:tc>
      </w:tr>
      <w:tr w:rsidR="000553EE" w:rsidRPr="005B6EFD" w14:paraId="150BB60C" w14:textId="77777777" w:rsidTr="00966827">
        <w:trPr>
          <w:trHeight w:val="323"/>
        </w:trPr>
        <w:tc>
          <w:tcPr>
            <w:tcW w:w="2120" w:type="pct"/>
          </w:tcPr>
          <w:p w14:paraId="60921294" w14:textId="77777777" w:rsidR="000553EE" w:rsidRPr="005B6EFD" w:rsidRDefault="000553EE" w:rsidP="00966827">
            <w:pPr>
              <w:pStyle w:val="TableText"/>
              <w:keepNext/>
              <w:keepLines/>
              <w:spacing w:before="0" w:after="0"/>
              <w:rPr>
                <w:rFonts w:cs="Arial"/>
              </w:rPr>
            </w:pPr>
            <w:r w:rsidRPr="005B6EFD">
              <w:rPr>
                <w:rFonts w:cs="Arial"/>
              </w:rPr>
              <w:t xml:space="preserve">MSM and TW living without HIV age ≥45 years </w:t>
            </w:r>
          </w:p>
        </w:tc>
        <w:tc>
          <w:tcPr>
            <w:tcW w:w="480" w:type="pct"/>
          </w:tcPr>
          <w:p w14:paraId="5EDFB365" w14:textId="218009D9"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46F21EA8" w14:textId="67AAC0E7"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518EDB43" w14:textId="1CB755BB"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707E7713" w14:textId="4060AB6B"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3EAAF6A9" w14:textId="579D0275"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3FC5744E" w14:textId="3D74337F" w:rsidR="000553EE" w:rsidRPr="005B6EFD" w:rsidRDefault="000553EE" w:rsidP="00966827">
            <w:pPr>
              <w:pStyle w:val="TableText"/>
              <w:keepNext/>
              <w:keepLines/>
              <w:spacing w:before="0" w:after="0"/>
              <w:rPr>
                <w:rFonts w:cs="Arial"/>
              </w:rPr>
            </w:pPr>
            <w:r w:rsidRPr="005B6EFD">
              <w:rPr>
                <w:rFonts w:cs="Arial"/>
              </w:rPr>
              <w:t>-</w:t>
            </w:r>
          </w:p>
        </w:tc>
      </w:tr>
      <w:tr w:rsidR="000553EE" w:rsidRPr="005B6EFD" w14:paraId="04188780" w14:textId="77777777" w:rsidTr="00966827">
        <w:trPr>
          <w:trHeight w:val="314"/>
        </w:trPr>
        <w:tc>
          <w:tcPr>
            <w:tcW w:w="2120" w:type="pct"/>
          </w:tcPr>
          <w:p w14:paraId="7D539870" w14:textId="77777777" w:rsidR="000553EE" w:rsidRPr="005B6EFD" w:rsidRDefault="000553EE" w:rsidP="00966827">
            <w:pPr>
              <w:pStyle w:val="TableText"/>
              <w:keepNext/>
              <w:keepLines/>
              <w:spacing w:before="0" w:after="0"/>
              <w:rPr>
                <w:rFonts w:cs="Arial"/>
              </w:rPr>
            </w:pPr>
            <w:r w:rsidRPr="005B6EFD">
              <w:rPr>
                <w:rFonts w:cs="Arial"/>
              </w:rPr>
              <w:t>Women and MSW living with HIV age ≥45 years</w:t>
            </w:r>
          </w:p>
        </w:tc>
        <w:tc>
          <w:tcPr>
            <w:tcW w:w="480" w:type="pct"/>
          </w:tcPr>
          <w:p w14:paraId="0B0BF5BB" w14:textId="39E84E03" w:rsidR="000553EE" w:rsidRPr="005B6EFD" w:rsidRDefault="00D13750" w:rsidP="00966827">
            <w:pPr>
              <w:pStyle w:val="TableText"/>
              <w:keepNext/>
              <w:keepLines/>
              <w:spacing w:before="0" w:after="0"/>
              <w:rPr>
                <w:rFonts w:cs="Arial"/>
              </w:rPr>
            </w:pPr>
            <w:r w:rsidRPr="005B6EFD">
              <w:rPr>
                <w:rFonts w:cs="Arial"/>
              </w:rPr>
              <w:t>Y</w:t>
            </w:r>
            <w:r w:rsidR="000553EE" w:rsidRPr="005B6EFD">
              <w:rPr>
                <w:rFonts w:cs="Arial"/>
              </w:rPr>
              <w:t>^†</w:t>
            </w:r>
          </w:p>
        </w:tc>
        <w:tc>
          <w:tcPr>
            <w:tcW w:w="480" w:type="pct"/>
          </w:tcPr>
          <w:p w14:paraId="64DEAFC5" w14:textId="20059465" w:rsidR="000553EE" w:rsidRPr="005B6EFD" w:rsidRDefault="00D13750" w:rsidP="00966827">
            <w:pPr>
              <w:pStyle w:val="TableText"/>
              <w:keepNext/>
              <w:keepLines/>
              <w:spacing w:before="0" w:after="0"/>
              <w:rPr>
                <w:rFonts w:cs="Arial"/>
              </w:rPr>
            </w:pPr>
            <w:r w:rsidRPr="005B6EFD">
              <w:rPr>
                <w:rFonts w:cs="Arial"/>
              </w:rPr>
              <w:t>Y</w:t>
            </w:r>
            <w:r w:rsidR="000553EE" w:rsidRPr="005B6EFD">
              <w:rPr>
                <w:rFonts w:cs="Arial"/>
              </w:rPr>
              <w:t>^†</w:t>
            </w:r>
          </w:p>
        </w:tc>
        <w:tc>
          <w:tcPr>
            <w:tcW w:w="480" w:type="pct"/>
          </w:tcPr>
          <w:p w14:paraId="4E09F22E" w14:textId="111AAF3A" w:rsidR="000553EE" w:rsidRPr="005B6EFD" w:rsidRDefault="00D13750" w:rsidP="00966827">
            <w:pPr>
              <w:pStyle w:val="TableText"/>
              <w:keepNext/>
              <w:keepLines/>
              <w:spacing w:before="0" w:after="0"/>
              <w:rPr>
                <w:rFonts w:cs="Arial"/>
              </w:rPr>
            </w:pPr>
            <w:r w:rsidRPr="005B6EFD">
              <w:rPr>
                <w:rFonts w:cs="Arial"/>
              </w:rPr>
              <w:t>Y</w:t>
            </w:r>
            <w:r w:rsidR="000553EE" w:rsidRPr="005B6EFD">
              <w:rPr>
                <w:rFonts w:cs="Arial"/>
              </w:rPr>
              <w:t>^‡</w:t>
            </w:r>
          </w:p>
        </w:tc>
        <w:tc>
          <w:tcPr>
            <w:tcW w:w="480" w:type="pct"/>
          </w:tcPr>
          <w:p w14:paraId="6E9CB1D7" w14:textId="0A8FB74E"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0C5F6ADD" w14:textId="4677D645"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43934706" w14:textId="47C0F0F4" w:rsidR="000553EE" w:rsidRPr="005B6EFD" w:rsidRDefault="00D13750" w:rsidP="00966827">
            <w:pPr>
              <w:pStyle w:val="TableText"/>
              <w:keepNext/>
              <w:keepLines/>
              <w:spacing w:before="0" w:after="0"/>
              <w:rPr>
                <w:rFonts w:cs="Arial"/>
              </w:rPr>
            </w:pPr>
            <w:r w:rsidRPr="005B6EFD">
              <w:rPr>
                <w:rFonts w:cs="Arial"/>
              </w:rPr>
              <w:t>Y</w:t>
            </w:r>
            <w:r w:rsidR="000553EE" w:rsidRPr="005B6EFD">
              <w:rPr>
                <w:rFonts w:cs="Arial"/>
              </w:rPr>
              <w:t>*^¶</w:t>
            </w:r>
          </w:p>
        </w:tc>
      </w:tr>
      <w:tr w:rsidR="000553EE" w:rsidRPr="005B6EFD" w14:paraId="1BBBA3F7" w14:textId="77777777" w:rsidTr="00966827">
        <w:trPr>
          <w:trHeight w:val="450"/>
        </w:trPr>
        <w:tc>
          <w:tcPr>
            <w:tcW w:w="2120" w:type="pct"/>
          </w:tcPr>
          <w:p w14:paraId="3C12F691" w14:textId="77777777" w:rsidR="000553EE" w:rsidRPr="005B6EFD" w:rsidRDefault="000553EE" w:rsidP="00966827">
            <w:pPr>
              <w:pStyle w:val="TableText"/>
              <w:keepNext/>
              <w:keepLines/>
              <w:spacing w:before="0" w:after="0"/>
              <w:rPr>
                <w:rFonts w:cs="Arial"/>
              </w:rPr>
            </w:pPr>
            <w:r w:rsidRPr="005B6EFD">
              <w:rPr>
                <w:rFonts w:cs="Arial"/>
              </w:rPr>
              <w:t>People with previous vulval SCC/HSIL (HPV associated), testing commencing within 1 year of diagnosis</w:t>
            </w:r>
          </w:p>
        </w:tc>
        <w:tc>
          <w:tcPr>
            <w:tcW w:w="480" w:type="pct"/>
          </w:tcPr>
          <w:p w14:paraId="3E89F3F0" w14:textId="1F89C88C"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4D60212B" w14:textId="15D925D0"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7BE5466F" w14:textId="0EE278B8"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25CC0C08" w14:textId="69EF3A24"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1FF6648D" w14:textId="23B3CFB8"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4A7C404D" w14:textId="5C0963DB" w:rsidR="000553EE" w:rsidRPr="005B6EFD" w:rsidRDefault="000553EE" w:rsidP="00966827">
            <w:pPr>
              <w:pStyle w:val="TableText"/>
              <w:keepNext/>
              <w:keepLines/>
              <w:spacing w:before="0" w:after="0"/>
              <w:rPr>
                <w:rFonts w:cs="Arial"/>
              </w:rPr>
            </w:pPr>
            <w:r w:rsidRPr="005B6EFD">
              <w:rPr>
                <w:rFonts w:cs="Arial"/>
              </w:rPr>
              <w:t>-</w:t>
            </w:r>
          </w:p>
        </w:tc>
      </w:tr>
      <w:tr w:rsidR="000553EE" w:rsidRPr="005B6EFD" w14:paraId="054E15D6" w14:textId="77777777" w:rsidTr="00966827">
        <w:trPr>
          <w:trHeight w:val="314"/>
        </w:trPr>
        <w:tc>
          <w:tcPr>
            <w:tcW w:w="2120" w:type="pct"/>
          </w:tcPr>
          <w:p w14:paraId="088DF3FB" w14:textId="77777777" w:rsidR="000553EE" w:rsidRPr="005B6EFD" w:rsidRDefault="000553EE" w:rsidP="00966827">
            <w:pPr>
              <w:pStyle w:val="TableText"/>
              <w:keepNext/>
              <w:keepLines/>
              <w:spacing w:before="0" w:after="0"/>
              <w:rPr>
                <w:rFonts w:cs="Arial"/>
              </w:rPr>
            </w:pPr>
            <w:r w:rsidRPr="005B6EFD">
              <w:rPr>
                <w:rFonts w:cs="Arial"/>
              </w:rPr>
              <w:t>SOTR, commencing 10 years post-transplant</w:t>
            </w:r>
          </w:p>
        </w:tc>
        <w:tc>
          <w:tcPr>
            <w:tcW w:w="480" w:type="pct"/>
          </w:tcPr>
          <w:p w14:paraId="48D58EF8" w14:textId="03DF6314"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43DA8F11" w14:textId="468C5DC0"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32AF6A40" w14:textId="213DF0E7"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0E8BE262" w14:textId="1996557E"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277887DE" w14:textId="4434848F"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56012750" w14:textId="6F48A89D" w:rsidR="000553EE" w:rsidRPr="005B6EFD" w:rsidRDefault="000553EE" w:rsidP="00966827">
            <w:pPr>
              <w:pStyle w:val="TableText"/>
              <w:keepNext/>
              <w:keepLines/>
              <w:spacing w:before="0" w:after="0"/>
              <w:rPr>
                <w:rFonts w:cs="Arial"/>
              </w:rPr>
            </w:pPr>
            <w:r w:rsidRPr="005B6EFD">
              <w:rPr>
                <w:rFonts w:cs="Arial"/>
              </w:rPr>
              <w:t>-</w:t>
            </w:r>
          </w:p>
        </w:tc>
      </w:tr>
      <w:tr w:rsidR="000553EE" w:rsidRPr="005B6EFD" w14:paraId="088AA4EE" w14:textId="77777777" w:rsidTr="00966827">
        <w:trPr>
          <w:trHeight w:val="323"/>
        </w:trPr>
        <w:tc>
          <w:tcPr>
            <w:tcW w:w="2120" w:type="pct"/>
          </w:tcPr>
          <w:p w14:paraId="1FA86A31" w14:textId="77777777" w:rsidR="000553EE" w:rsidRPr="005B6EFD" w:rsidRDefault="000553EE" w:rsidP="00966827">
            <w:pPr>
              <w:pStyle w:val="TableText"/>
              <w:keepNext/>
              <w:keepLines/>
              <w:spacing w:before="0" w:after="0"/>
              <w:rPr>
                <w:rFonts w:cs="Arial"/>
              </w:rPr>
            </w:pPr>
            <w:r w:rsidRPr="005B6EFD">
              <w:rPr>
                <w:rFonts w:cs="Arial"/>
              </w:rPr>
              <w:t>Patients being followed up after treatment for anal cancer</w:t>
            </w:r>
          </w:p>
        </w:tc>
        <w:tc>
          <w:tcPr>
            <w:tcW w:w="480" w:type="pct"/>
          </w:tcPr>
          <w:p w14:paraId="1AFE9D2A" w14:textId="2BE89CEE"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34E0130C" w14:textId="11F569A4"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13479572" w14:textId="604FA163"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3C3CE0F9" w14:textId="375A7128"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068F90E5" w14:textId="2DCE3D10"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4CB64BE6" w14:textId="517989FE" w:rsidR="000553EE" w:rsidRPr="005B6EFD" w:rsidRDefault="000553EE" w:rsidP="00966827">
            <w:pPr>
              <w:pStyle w:val="TableText"/>
              <w:keepNext/>
              <w:keepLines/>
              <w:spacing w:before="0" w:after="0"/>
              <w:rPr>
                <w:rFonts w:cs="Arial"/>
              </w:rPr>
            </w:pPr>
            <w:r w:rsidRPr="005B6EFD">
              <w:rPr>
                <w:rFonts w:cs="Arial"/>
              </w:rPr>
              <w:t>-</w:t>
            </w:r>
          </w:p>
        </w:tc>
      </w:tr>
      <w:tr w:rsidR="000553EE" w:rsidRPr="005B6EFD" w14:paraId="388FC08D" w14:textId="77777777" w:rsidTr="00966827">
        <w:trPr>
          <w:trHeight w:val="569"/>
        </w:trPr>
        <w:tc>
          <w:tcPr>
            <w:tcW w:w="2120" w:type="pct"/>
          </w:tcPr>
          <w:p w14:paraId="49E5E0ED" w14:textId="77777777" w:rsidR="000553EE" w:rsidRPr="005B6EFD" w:rsidRDefault="000553EE" w:rsidP="00966827">
            <w:pPr>
              <w:pStyle w:val="TableText"/>
              <w:keepNext/>
              <w:keepLines/>
              <w:spacing w:before="0" w:after="0"/>
              <w:rPr>
                <w:rFonts w:cs="Arial"/>
              </w:rPr>
            </w:pPr>
            <w:r w:rsidRPr="005B6EFD">
              <w:rPr>
                <w:rFonts w:cs="Arial"/>
              </w:rPr>
              <w:t>Patients outside these above groups with incidental anal HSIL and patients presenting with symptoms suggestive of anal cancer</w:t>
            </w:r>
          </w:p>
        </w:tc>
        <w:tc>
          <w:tcPr>
            <w:tcW w:w="480" w:type="pct"/>
          </w:tcPr>
          <w:p w14:paraId="12F2D338" w14:textId="3A9D8A5D"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089DCD22" w14:textId="48D1E960"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28D35743" w14:textId="4FE892E9" w:rsidR="000553EE" w:rsidRPr="005B6EFD" w:rsidRDefault="00D13750" w:rsidP="00966827">
            <w:pPr>
              <w:pStyle w:val="TableText"/>
              <w:keepNext/>
              <w:keepLines/>
              <w:spacing w:before="0" w:after="0"/>
              <w:rPr>
                <w:rFonts w:cs="Arial"/>
              </w:rPr>
            </w:pPr>
            <w:r w:rsidRPr="005B6EFD">
              <w:rPr>
                <w:rFonts w:cs="Arial"/>
              </w:rPr>
              <w:t>Y</w:t>
            </w:r>
            <w:r w:rsidR="000553EE" w:rsidRPr="005B6EFD">
              <w:rPr>
                <w:rFonts w:cs="Arial"/>
              </w:rPr>
              <w:t>**</w:t>
            </w:r>
          </w:p>
        </w:tc>
        <w:tc>
          <w:tcPr>
            <w:tcW w:w="480" w:type="pct"/>
          </w:tcPr>
          <w:p w14:paraId="4EC76ADF" w14:textId="331383B2"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535BDC6E" w14:textId="0EB01078"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062445A0" w14:textId="1374860A" w:rsidR="000553EE" w:rsidRPr="005B6EFD" w:rsidRDefault="000553EE" w:rsidP="00966827">
            <w:pPr>
              <w:pStyle w:val="TableText"/>
              <w:keepNext/>
              <w:keepLines/>
              <w:spacing w:before="0" w:after="0"/>
              <w:rPr>
                <w:rFonts w:cs="Arial"/>
              </w:rPr>
            </w:pPr>
            <w:r w:rsidRPr="005B6EFD">
              <w:rPr>
                <w:rFonts w:cs="Arial"/>
              </w:rPr>
              <w:t>-</w:t>
            </w:r>
          </w:p>
        </w:tc>
      </w:tr>
      <w:tr w:rsidR="000553EE" w:rsidRPr="005B6EFD" w14:paraId="74A32CEC" w14:textId="77777777" w:rsidTr="00966827">
        <w:trPr>
          <w:trHeight w:val="569"/>
        </w:trPr>
        <w:tc>
          <w:tcPr>
            <w:tcW w:w="2120" w:type="pct"/>
          </w:tcPr>
          <w:p w14:paraId="7DDAA840" w14:textId="103D0B46" w:rsidR="000553EE" w:rsidRPr="005B6EFD" w:rsidRDefault="000553EE" w:rsidP="00966827">
            <w:pPr>
              <w:pStyle w:val="TableText"/>
              <w:keepNext/>
              <w:keepLines/>
              <w:spacing w:before="0" w:after="0"/>
              <w:rPr>
                <w:rFonts w:cs="Arial"/>
                <w:i/>
                <w:iCs/>
              </w:rPr>
            </w:pPr>
            <w:r w:rsidRPr="005B6EFD">
              <w:rPr>
                <w:i/>
                <w:iCs/>
              </w:rPr>
              <w:t>People with a possible history of cervical/vaginal cancer or precursor lesions</w:t>
            </w:r>
          </w:p>
        </w:tc>
        <w:tc>
          <w:tcPr>
            <w:tcW w:w="480" w:type="pct"/>
          </w:tcPr>
          <w:p w14:paraId="4875A6F2" w14:textId="33D92564"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649269F4" w14:textId="2C7C2EE4"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5FF79FE3" w14:textId="331FB832"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39BDB709" w14:textId="62EA280F"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3E239981" w14:textId="4C0FB5BE" w:rsidR="000553EE" w:rsidRPr="005B6EFD" w:rsidRDefault="000553EE" w:rsidP="00966827">
            <w:pPr>
              <w:pStyle w:val="TableText"/>
              <w:keepNext/>
              <w:keepLines/>
              <w:spacing w:before="0" w:after="0"/>
              <w:rPr>
                <w:rFonts w:cs="Arial"/>
              </w:rPr>
            </w:pPr>
            <w:r w:rsidRPr="005B6EFD">
              <w:rPr>
                <w:rFonts w:cs="Arial"/>
              </w:rPr>
              <w:t>-</w:t>
            </w:r>
          </w:p>
        </w:tc>
        <w:tc>
          <w:tcPr>
            <w:tcW w:w="480" w:type="pct"/>
          </w:tcPr>
          <w:p w14:paraId="76C4BD68" w14:textId="11BC2240" w:rsidR="000553EE" w:rsidRPr="005B6EFD" w:rsidRDefault="000553EE" w:rsidP="00966827">
            <w:pPr>
              <w:pStyle w:val="TableText"/>
              <w:keepNext/>
              <w:keepLines/>
              <w:spacing w:before="0" w:after="0"/>
              <w:rPr>
                <w:rFonts w:cs="Arial"/>
              </w:rPr>
            </w:pPr>
            <w:r w:rsidRPr="005B6EFD">
              <w:rPr>
                <w:rFonts w:cs="Arial"/>
              </w:rPr>
              <w:t>-</w:t>
            </w:r>
          </w:p>
        </w:tc>
      </w:tr>
      <w:tr w:rsidR="00483969" w:rsidRPr="005B6EFD" w14:paraId="7B166BC8" w14:textId="77777777" w:rsidTr="00966827">
        <w:trPr>
          <w:trHeight w:val="187"/>
        </w:trPr>
        <w:tc>
          <w:tcPr>
            <w:tcW w:w="2120" w:type="pct"/>
            <w:shd w:val="clear" w:color="auto" w:fill="F2F2F2" w:themeFill="background1" w:themeFillShade="F2"/>
          </w:tcPr>
          <w:p w14:paraId="32FF5A63" w14:textId="77777777" w:rsidR="00483969" w:rsidRPr="005B6EFD" w:rsidRDefault="00483969" w:rsidP="00966827">
            <w:pPr>
              <w:pStyle w:val="TableText"/>
              <w:keepNext/>
              <w:keepLines/>
              <w:spacing w:before="0" w:after="0"/>
              <w:jc w:val="both"/>
            </w:pPr>
            <w:r w:rsidRPr="005B6EFD">
              <w:rPr>
                <w:b/>
                <w:bCs/>
              </w:rPr>
              <w:t>Treatment</w:t>
            </w:r>
          </w:p>
        </w:tc>
        <w:tc>
          <w:tcPr>
            <w:tcW w:w="480" w:type="pct"/>
            <w:shd w:val="clear" w:color="auto" w:fill="F2F2F2" w:themeFill="background1" w:themeFillShade="F2"/>
          </w:tcPr>
          <w:p w14:paraId="093B5D29" w14:textId="77777777" w:rsidR="00483969" w:rsidRPr="005B6EFD" w:rsidRDefault="00483969" w:rsidP="00966827">
            <w:pPr>
              <w:pStyle w:val="TableText"/>
              <w:keepNext/>
              <w:keepLines/>
              <w:spacing w:before="0" w:after="0"/>
              <w:rPr>
                <w:rFonts w:cs="Arial"/>
              </w:rPr>
            </w:pPr>
          </w:p>
        </w:tc>
        <w:tc>
          <w:tcPr>
            <w:tcW w:w="480" w:type="pct"/>
            <w:shd w:val="clear" w:color="auto" w:fill="F2F2F2" w:themeFill="background1" w:themeFillShade="F2"/>
          </w:tcPr>
          <w:p w14:paraId="4571B587" w14:textId="77777777" w:rsidR="00483969" w:rsidRPr="005B6EFD" w:rsidRDefault="00483969" w:rsidP="00966827">
            <w:pPr>
              <w:pStyle w:val="TableText"/>
              <w:keepNext/>
              <w:keepLines/>
              <w:spacing w:before="0" w:after="0"/>
              <w:rPr>
                <w:rFonts w:cs="Arial"/>
              </w:rPr>
            </w:pPr>
          </w:p>
        </w:tc>
        <w:tc>
          <w:tcPr>
            <w:tcW w:w="480" w:type="pct"/>
            <w:shd w:val="clear" w:color="auto" w:fill="F2F2F2" w:themeFill="background1" w:themeFillShade="F2"/>
          </w:tcPr>
          <w:p w14:paraId="364DC865" w14:textId="77777777" w:rsidR="00483969" w:rsidRPr="005B6EFD" w:rsidRDefault="00483969" w:rsidP="00966827">
            <w:pPr>
              <w:pStyle w:val="TableText"/>
              <w:keepNext/>
              <w:keepLines/>
              <w:spacing w:before="0" w:after="0"/>
              <w:rPr>
                <w:rFonts w:cs="Arial"/>
              </w:rPr>
            </w:pPr>
          </w:p>
        </w:tc>
        <w:tc>
          <w:tcPr>
            <w:tcW w:w="480" w:type="pct"/>
            <w:shd w:val="clear" w:color="auto" w:fill="F2F2F2" w:themeFill="background1" w:themeFillShade="F2"/>
          </w:tcPr>
          <w:p w14:paraId="610DA80D" w14:textId="77777777" w:rsidR="00483969" w:rsidRPr="005B6EFD" w:rsidRDefault="00483969" w:rsidP="00966827">
            <w:pPr>
              <w:pStyle w:val="TableText"/>
              <w:keepNext/>
              <w:keepLines/>
              <w:spacing w:before="0" w:after="0"/>
              <w:rPr>
                <w:rFonts w:cs="Arial"/>
              </w:rPr>
            </w:pPr>
          </w:p>
        </w:tc>
        <w:tc>
          <w:tcPr>
            <w:tcW w:w="480" w:type="pct"/>
            <w:shd w:val="clear" w:color="auto" w:fill="F2F2F2" w:themeFill="background1" w:themeFillShade="F2"/>
          </w:tcPr>
          <w:p w14:paraId="63F4E0FF" w14:textId="77777777" w:rsidR="00483969" w:rsidRPr="005B6EFD" w:rsidRDefault="00483969" w:rsidP="00966827">
            <w:pPr>
              <w:pStyle w:val="TableText"/>
              <w:keepNext/>
              <w:keepLines/>
              <w:spacing w:before="0" w:after="0"/>
              <w:rPr>
                <w:rFonts w:cs="Arial"/>
              </w:rPr>
            </w:pPr>
          </w:p>
        </w:tc>
        <w:tc>
          <w:tcPr>
            <w:tcW w:w="480" w:type="pct"/>
            <w:shd w:val="clear" w:color="auto" w:fill="F2F2F2" w:themeFill="background1" w:themeFillShade="F2"/>
          </w:tcPr>
          <w:p w14:paraId="44689484" w14:textId="77777777" w:rsidR="00483969" w:rsidRPr="005B6EFD" w:rsidRDefault="00483969" w:rsidP="00966827">
            <w:pPr>
              <w:pStyle w:val="TableText"/>
              <w:keepNext/>
              <w:keepLines/>
              <w:spacing w:before="0" w:after="0"/>
              <w:rPr>
                <w:rFonts w:cs="Arial"/>
              </w:rPr>
            </w:pPr>
          </w:p>
        </w:tc>
      </w:tr>
      <w:tr w:rsidR="00483969" w:rsidRPr="005B6EFD" w14:paraId="529EE0EB" w14:textId="77777777" w:rsidTr="00966827">
        <w:trPr>
          <w:trHeight w:val="195"/>
        </w:trPr>
        <w:tc>
          <w:tcPr>
            <w:tcW w:w="2120" w:type="pct"/>
          </w:tcPr>
          <w:p w14:paraId="2631E413" w14:textId="77777777" w:rsidR="00483969" w:rsidRPr="005B6EFD" w:rsidRDefault="00483969" w:rsidP="00966827">
            <w:pPr>
              <w:pStyle w:val="TableText"/>
              <w:keepNext/>
              <w:keepLines/>
              <w:spacing w:before="0" w:after="0"/>
              <w:rPr>
                <w:b/>
                <w:bCs/>
              </w:rPr>
            </w:pPr>
            <w:r w:rsidRPr="005B6EFD">
              <w:t>HRA-guided anal HSIL ablation</w:t>
            </w:r>
          </w:p>
        </w:tc>
        <w:tc>
          <w:tcPr>
            <w:tcW w:w="480" w:type="pct"/>
          </w:tcPr>
          <w:p w14:paraId="63076F83" w14:textId="2858DF6B" w:rsidR="00483969" w:rsidRPr="005B6EFD" w:rsidRDefault="00D13750" w:rsidP="00966827">
            <w:pPr>
              <w:pStyle w:val="TableText"/>
              <w:keepNext/>
              <w:keepLines/>
              <w:spacing w:before="0" w:after="0"/>
              <w:rPr>
                <w:rFonts w:cs="Arial"/>
              </w:rPr>
            </w:pPr>
            <w:r w:rsidRPr="005B6EFD">
              <w:rPr>
                <w:rFonts w:cs="Arial"/>
              </w:rPr>
              <w:t>Y</w:t>
            </w:r>
            <w:r w:rsidR="00483969" w:rsidRPr="005B6EFD">
              <w:rPr>
                <w:rFonts w:cs="Arial"/>
              </w:rPr>
              <w:t>#</w:t>
            </w:r>
          </w:p>
        </w:tc>
        <w:tc>
          <w:tcPr>
            <w:tcW w:w="480" w:type="pct"/>
          </w:tcPr>
          <w:p w14:paraId="2F4DE0CA" w14:textId="747FDF7D" w:rsidR="00483969" w:rsidRPr="005B6EFD" w:rsidRDefault="00D13750" w:rsidP="00966827">
            <w:pPr>
              <w:pStyle w:val="TableText"/>
              <w:keepNext/>
              <w:keepLines/>
              <w:spacing w:before="0" w:after="0"/>
              <w:rPr>
                <w:rFonts w:cs="Arial"/>
              </w:rPr>
            </w:pPr>
            <w:r w:rsidRPr="005B6EFD">
              <w:rPr>
                <w:rFonts w:cs="Arial"/>
              </w:rPr>
              <w:t>Y</w:t>
            </w:r>
            <w:r w:rsidR="00483969" w:rsidRPr="005B6EFD">
              <w:rPr>
                <w:rFonts w:cs="Arial"/>
              </w:rPr>
              <w:t>#</w:t>
            </w:r>
          </w:p>
        </w:tc>
        <w:tc>
          <w:tcPr>
            <w:tcW w:w="480" w:type="pct"/>
          </w:tcPr>
          <w:p w14:paraId="59B563F2" w14:textId="68ADB385" w:rsidR="00483969" w:rsidRPr="005B6EFD" w:rsidRDefault="00D13750" w:rsidP="00966827">
            <w:pPr>
              <w:pStyle w:val="TableText"/>
              <w:keepNext/>
              <w:keepLines/>
              <w:spacing w:before="0" w:after="0"/>
              <w:rPr>
                <w:rFonts w:cs="Arial"/>
              </w:rPr>
            </w:pPr>
            <w:r w:rsidRPr="005B6EFD">
              <w:rPr>
                <w:rFonts w:cs="Arial"/>
              </w:rPr>
              <w:t>Y</w:t>
            </w:r>
          </w:p>
        </w:tc>
        <w:tc>
          <w:tcPr>
            <w:tcW w:w="480" w:type="pct"/>
          </w:tcPr>
          <w:p w14:paraId="1EC82E75" w14:textId="6ACCF1EB" w:rsidR="00483969" w:rsidRPr="005B6EFD" w:rsidRDefault="00D13750" w:rsidP="00966827">
            <w:pPr>
              <w:pStyle w:val="TableText"/>
              <w:keepNext/>
              <w:keepLines/>
              <w:spacing w:before="0" w:after="0"/>
              <w:rPr>
                <w:rFonts w:cs="Arial"/>
              </w:rPr>
            </w:pPr>
            <w:r w:rsidRPr="005B6EFD">
              <w:rPr>
                <w:rFonts w:cs="Arial"/>
              </w:rPr>
              <w:t>Y</w:t>
            </w:r>
          </w:p>
        </w:tc>
        <w:tc>
          <w:tcPr>
            <w:tcW w:w="480" w:type="pct"/>
          </w:tcPr>
          <w:p w14:paraId="00AAF56E" w14:textId="5369C732" w:rsidR="00483969" w:rsidRPr="005B6EFD" w:rsidRDefault="00D13750" w:rsidP="00966827">
            <w:pPr>
              <w:pStyle w:val="TableText"/>
              <w:keepNext/>
              <w:keepLines/>
              <w:spacing w:before="0" w:after="0"/>
              <w:rPr>
                <w:rFonts w:cs="Arial"/>
              </w:rPr>
            </w:pPr>
            <w:r w:rsidRPr="005B6EFD">
              <w:rPr>
                <w:rFonts w:cs="Arial"/>
              </w:rPr>
              <w:t>Y</w:t>
            </w:r>
          </w:p>
        </w:tc>
        <w:tc>
          <w:tcPr>
            <w:tcW w:w="480" w:type="pct"/>
          </w:tcPr>
          <w:p w14:paraId="399635E8" w14:textId="1C0BA8B3" w:rsidR="00483969" w:rsidRPr="005B6EFD" w:rsidRDefault="00D13750" w:rsidP="00966827">
            <w:pPr>
              <w:pStyle w:val="TableText"/>
              <w:keepNext/>
              <w:keepLines/>
              <w:spacing w:before="0" w:after="0"/>
              <w:rPr>
                <w:rFonts w:cs="Arial"/>
              </w:rPr>
            </w:pPr>
            <w:r w:rsidRPr="005B6EFD">
              <w:rPr>
                <w:rFonts w:cs="Arial"/>
              </w:rPr>
              <w:t>Y</w:t>
            </w:r>
          </w:p>
        </w:tc>
      </w:tr>
      <w:tr w:rsidR="00483969" w:rsidRPr="005B6EFD" w14:paraId="56588D31" w14:textId="77777777" w:rsidTr="00966827">
        <w:trPr>
          <w:trHeight w:val="195"/>
        </w:trPr>
        <w:tc>
          <w:tcPr>
            <w:tcW w:w="2120" w:type="pct"/>
            <w:shd w:val="clear" w:color="auto" w:fill="F2F2F2" w:themeFill="background1" w:themeFillShade="F2"/>
          </w:tcPr>
          <w:p w14:paraId="3427824B" w14:textId="77777777" w:rsidR="00483969" w:rsidRPr="005B6EFD" w:rsidRDefault="00483969" w:rsidP="00966827">
            <w:pPr>
              <w:pStyle w:val="TableText"/>
              <w:keepNext/>
              <w:keepLines/>
              <w:spacing w:before="0" w:after="0"/>
              <w:jc w:val="both"/>
              <w:rPr>
                <w:b/>
                <w:bCs/>
              </w:rPr>
            </w:pPr>
            <w:r w:rsidRPr="005B6EFD">
              <w:rPr>
                <w:b/>
                <w:bCs/>
              </w:rPr>
              <w:t>Comparator</w:t>
            </w:r>
          </w:p>
        </w:tc>
        <w:tc>
          <w:tcPr>
            <w:tcW w:w="480" w:type="pct"/>
            <w:shd w:val="clear" w:color="auto" w:fill="F2F2F2" w:themeFill="background1" w:themeFillShade="F2"/>
          </w:tcPr>
          <w:p w14:paraId="6ABE58CD" w14:textId="77777777" w:rsidR="00483969" w:rsidRPr="005B6EFD" w:rsidRDefault="00483969" w:rsidP="00966827">
            <w:pPr>
              <w:pStyle w:val="TableText"/>
              <w:keepNext/>
              <w:keepLines/>
              <w:spacing w:before="0" w:after="0"/>
              <w:rPr>
                <w:rFonts w:cs="Arial"/>
              </w:rPr>
            </w:pPr>
          </w:p>
        </w:tc>
        <w:tc>
          <w:tcPr>
            <w:tcW w:w="480" w:type="pct"/>
            <w:shd w:val="clear" w:color="auto" w:fill="F2F2F2" w:themeFill="background1" w:themeFillShade="F2"/>
          </w:tcPr>
          <w:p w14:paraId="23619D58" w14:textId="77777777" w:rsidR="00483969" w:rsidRPr="005B6EFD" w:rsidRDefault="00483969" w:rsidP="00966827">
            <w:pPr>
              <w:pStyle w:val="TableText"/>
              <w:keepNext/>
              <w:keepLines/>
              <w:spacing w:before="0" w:after="0"/>
              <w:rPr>
                <w:rFonts w:cs="Arial"/>
              </w:rPr>
            </w:pPr>
          </w:p>
        </w:tc>
        <w:tc>
          <w:tcPr>
            <w:tcW w:w="480" w:type="pct"/>
            <w:shd w:val="clear" w:color="auto" w:fill="F2F2F2" w:themeFill="background1" w:themeFillShade="F2"/>
          </w:tcPr>
          <w:p w14:paraId="72DE0FE2" w14:textId="77777777" w:rsidR="00483969" w:rsidRPr="005B6EFD" w:rsidRDefault="00483969" w:rsidP="00966827">
            <w:pPr>
              <w:pStyle w:val="TableText"/>
              <w:keepNext/>
              <w:keepLines/>
              <w:spacing w:before="0" w:after="0"/>
              <w:rPr>
                <w:rFonts w:cs="Arial"/>
              </w:rPr>
            </w:pPr>
          </w:p>
        </w:tc>
        <w:tc>
          <w:tcPr>
            <w:tcW w:w="480" w:type="pct"/>
            <w:shd w:val="clear" w:color="auto" w:fill="F2F2F2" w:themeFill="background1" w:themeFillShade="F2"/>
          </w:tcPr>
          <w:p w14:paraId="4C1445EA" w14:textId="77777777" w:rsidR="00483969" w:rsidRPr="005B6EFD" w:rsidRDefault="00483969" w:rsidP="00966827">
            <w:pPr>
              <w:pStyle w:val="TableText"/>
              <w:keepNext/>
              <w:keepLines/>
              <w:spacing w:before="0" w:after="0"/>
              <w:rPr>
                <w:rFonts w:cs="Arial"/>
              </w:rPr>
            </w:pPr>
          </w:p>
        </w:tc>
        <w:tc>
          <w:tcPr>
            <w:tcW w:w="480" w:type="pct"/>
            <w:shd w:val="clear" w:color="auto" w:fill="F2F2F2" w:themeFill="background1" w:themeFillShade="F2"/>
          </w:tcPr>
          <w:p w14:paraId="40CB02BE" w14:textId="77777777" w:rsidR="00483969" w:rsidRPr="005B6EFD" w:rsidRDefault="00483969" w:rsidP="00966827">
            <w:pPr>
              <w:pStyle w:val="TableText"/>
              <w:keepNext/>
              <w:keepLines/>
              <w:spacing w:before="0" w:after="0"/>
              <w:rPr>
                <w:rFonts w:cs="Arial"/>
              </w:rPr>
            </w:pPr>
          </w:p>
        </w:tc>
        <w:tc>
          <w:tcPr>
            <w:tcW w:w="480" w:type="pct"/>
            <w:shd w:val="clear" w:color="auto" w:fill="F2F2F2" w:themeFill="background1" w:themeFillShade="F2"/>
          </w:tcPr>
          <w:p w14:paraId="4734F99B" w14:textId="77777777" w:rsidR="00483969" w:rsidRPr="005B6EFD" w:rsidRDefault="00483969" w:rsidP="00966827">
            <w:pPr>
              <w:pStyle w:val="TableText"/>
              <w:keepNext/>
              <w:keepLines/>
              <w:spacing w:before="0" w:after="0"/>
              <w:rPr>
                <w:rFonts w:cs="Arial"/>
              </w:rPr>
            </w:pPr>
          </w:p>
        </w:tc>
      </w:tr>
      <w:tr w:rsidR="000553EE" w:rsidRPr="005B6EFD" w14:paraId="5B426E46" w14:textId="77777777" w:rsidTr="00966827">
        <w:trPr>
          <w:trHeight w:val="195"/>
        </w:trPr>
        <w:tc>
          <w:tcPr>
            <w:tcW w:w="2120" w:type="pct"/>
          </w:tcPr>
          <w:p w14:paraId="1E2D817F" w14:textId="77777777" w:rsidR="000553EE" w:rsidRPr="005B6EFD" w:rsidRDefault="000553EE" w:rsidP="00966827">
            <w:pPr>
              <w:pStyle w:val="TableText"/>
              <w:keepNext/>
              <w:keepLines/>
              <w:spacing w:before="0" w:after="0"/>
            </w:pPr>
            <w:r w:rsidRPr="005B6EFD">
              <w:t>No treatment/active monitoring</w:t>
            </w:r>
          </w:p>
        </w:tc>
        <w:tc>
          <w:tcPr>
            <w:tcW w:w="480" w:type="pct"/>
          </w:tcPr>
          <w:p w14:paraId="52CD9FCE" w14:textId="0653A536" w:rsidR="000553EE" w:rsidRPr="005B6EFD" w:rsidRDefault="00D13750" w:rsidP="00966827">
            <w:pPr>
              <w:pStyle w:val="TableText"/>
              <w:keepNext/>
              <w:keepLines/>
              <w:spacing w:before="0" w:after="0"/>
            </w:pPr>
            <w:r w:rsidRPr="005B6EFD">
              <w:rPr>
                <w:rFonts w:cs="Arial"/>
              </w:rPr>
              <w:t>Y</w:t>
            </w:r>
          </w:p>
        </w:tc>
        <w:tc>
          <w:tcPr>
            <w:tcW w:w="480" w:type="pct"/>
          </w:tcPr>
          <w:p w14:paraId="3578844B" w14:textId="51F5B559" w:rsidR="000553EE" w:rsidRPr="005B6EFD" w:rsidRDefault="00D13750" w:rsidP="00966827">
            <w:pPr>
              <w:pStyle w:val="TableText"/>
              <w:keepNext/>
              <w:keepLines/>
              <w:spacing w:before="0" w:after="0"/>
            </w:pPr>
            <w:r w:rsidRPr="005B6EFD">
              <w:rPr>
                <w:rFonts w:cs="Arial"/>
              </w:rPr>
              <w:t>Y</w:t>
            </w:r>
          </w:p>
        </w:tc>
        <w:tc>
          <w:tcPr>
            <w:tcW w:w="480" w:type="pct"/>
          </w:tcPr>
          <w:p w14:paraId="6B77FEA5" w14:textId="5A3B0207" w:rsidR="000553EE" w:rsidRPr="005B6EFD" w:rsidRDefault="00D13750" w:rsidP="00966827">
            <w:pPr>
              <w:pStyle w:val="TableText"/>
              <w:keepNext/>
              <w:keepLines/>
              <w:spacing w:before="0" w:after="0"/>
            </w:pPr>
            <w:r w:rsidRPr="005B6EFD">
              <w:rPr>
                <w:rFonts w:cs="Arial"/>
              </w:rPr>
              <w:t>Y</w:t>
            </w:r>
          </w:p>
        </w:tc>
        <w:tc>
          <w:tcPr>
            <w:tcW w:w="480" w:type="pct"/>
          </w:tcPr>
          <w:p w14:paraId="7570F221" w14:textId="0B7A3817" w:rsidR="000553EE" w:rsidRPr="005B6EFD" w:rsidRDefault="000553EE" w:rsidP="00966827">
            <w:pPr>
              <w:pStyle w:val="TableText"/>
              <w:keepNext/>
              <w:keepLines/>
              <w:spacing w:before="0" w:after="0"/>
            </w:pPr>
            <w:r w:rsidRPr="005B6EFD">
              <w:rPr>
                <w:rFonts w:cs="Arial"/>
              </w:rPr>
              <w:t>-</w:t>
            </w:r>
          </w:p>
        </w:tc>
        <w:tc>
          <w:tcPr>
            <w:tcW w:w="480" w:type="pct"/>
          </w:tcPr>
          <w:p w14:paraId="0905D54D" w14:textId="6AC66E65" w:rsidR="000553EE" w:rsidRPr="005B6EFD" w:rsidRDefault="000553EE" w:rsidP="00966827">
            <w:pPr>
              <w:pStyle w:val="TableText"/>
              <w:keepNext/>
              <w:keepLines/>
              <w:spacing w:before="0" w:after="0"/>
            </w:pPr>
            <w:r w:rsidRPr="005B6EFD">
              <w:rPr>
                <w:rFonts w:cs="Arial"/>
              </w:rPr>
              <w:t>-</w:t>
            </w:r>
          </w:p>
        </w:tc>
        <w:tc>
          <w:tcPr>
            <w:tcW w:w="480" w:type="pct"/>
          </w:tcPr>
          <w:p w14:paraId="3FD4A172" w14:textId="24C9B98F" w:rsidR="000553EE" w:rsidRPr="005B6EFD" w:rsidRDefault="00D13750" w:rsidP="00966827">
            <w:pPr>
              <w:pStyle w:val="TableText"/>
              <w:keepNext/>
              <w:keepLines/>
              <w:spacing w:before="0" w:after="0"/>
            </w:pPr>
            <w:r w:rsidRPr="005B6EFD">
              <w:rPr>
                <w:rFonts w:cs="Arial"/>
              </w:rPr>
              <w:t>Y</w:t>
            </w:r>
          </w:p>
        </w:tc>
      </w:tr>
      <w:tr w:rsidR="000553EE" w:rsidRPr="005B6EFD" w14:paraId="718CEDD8" w14:textId="77777777" w:rsidTr="00966827">
        <w:trPr>
          <w:trHeight w:val="195"/>
        </w:trPr>
        <w:tc>
          <w:tcPr>
            <w:tcW w:w="2120" w:type="pct"/>
          </w:tcPr>
          <w:p w14:paraId="1E8D67CC" w14:textId="77777777" w:rsidR="000553EE" w:rsidRPr="005B6EFD" w:rsidRDefault="000553EE" w:rsidP="00966827">
            <w:pPr>
              <w:pStyle w:val="TableText"/>
              <w:keepNext/>
              <w:keepLines/>
              <w:spacing w:before="0" w:after="0"/>
            </w:pPr>
            <w:r w:rsidRPr="005B6EFD">
              <w:t>Other HSIL treatment</w:t>
            </w:r>
          </w:p>
        </w:tc>
        <w:tc>
          <w:tcPr>
            <w:tcW w:w="480" w:type="pct"/>
          </w:tcPr>
          <w:p w14:paraId="31D3B3F5" w14:textId="34A9028C" w:rsidR="000553EE" w:rsidRPr="005B6EFD" w:rsidRDefault="000553EE" w:rsidP="00966827">
            <w:pPr>
              <w:pStyle w:val="TableText"/>
              <w:keepNext/>
              <w:keepLines/>
              <w:spacing w:before="0" w:after="0"/>
            </w:pPr>
            <w:r w:rsidRPr="005B6EFD">
              <w:rPr>
                <w:rFonts w:cs="Arial"/>
              </w:rPr>
              <w:t>-</w:t>
            </w:r>
          </w:p>
        </w:tc>
        <w:tc>
          <w:tcPr>
            <w:tcW w:w="480" w:type="pct"/>
          </w:tcPr>
          <w:p w14:paraId="21AB9659" w14:textId="52D38EC6" w:rsidR="000553EE" w:rsidRPr="005B6EFD" w:rsidRDefault="000553EE" w:rsidP="00966827">
            <w:pPr>
              <w:pStyle w:val="TableText"/>
              <w:keepNext/>
              <w:keepLines/>
              <w:spacing w:before="0" w:after="0"/>
            </w:pPr>
            <w:r w:rsidRPr="005B6EFD">
              <w:rPr>
                <w:rFonts w:cs="Arial"/>
              </w:rPr>
              <w:t>-</w:t>
            </w:r>
          </w:p>
        </w:tc>
        <w:tc>
          <w:tcPr>
            <w:tcW w:w="480" w:type="pct"/>
          </w:tcPr>
          <w:p w14:paraId="4EB38DBA" w14:textId="19191A93" w:rsidR="000553EE" w:rsidRPr="005B6EFD" w:rsidRDefault="000553EE" w:rsidP="00966827">
            <w:pPr>
              <w:pStyle w:val="TableText"/>
              <w:keepNext/>
              <w:keepLines/>
              <w:spacing w:before="0" w:after="0"/>
            </w:pPr>
            <w:r w:rsidRPr="005B6EFD">
              <w:rPr>
                <w:rFonts w:cs="Arial"/>
              </w:rPr>
              <w:t>-</w:t>
            </w:r>
          </w:p>
        </w:tc>
        <w:tc>
          <w:tcPr>
            <w:tcW w:w="480" w:type="pct"/>
          </w:tcPr>
          <w:p w14:paraId="5950F7A7" w14:textId="69E075D1" w:rsidR="000553EE" w:rsidRPr="005B6EFD" w:rsidRDefault="00D13750" w:rsidP="00966827">
            <w:pPr>
              <w:pStyle w:val="TableText"/>
              <w:keepNext/>
              <w:keepLines/>
              <w:spacing w:before="0" w:after="0"/>
            </w:pPr>
            <w:r w:rsidRPr="005B6EFD">
              <w:rPr>
                <w:rFonts w:cs="Arial"/>
              </w:rPr>
              <w:t>Y</w:t>
            </w:r>
          </w:p>
        </w:tc>
        <w:tc>
          <w:tcPr>
            <w:tcW w:w="480" w:type="pct"/>
          </w:tcPr>
          <w:p w14:paraId="1239AEC4" w14:textId="6314CF15" w:rsidR="000553EE" w:rsidRPr="005B6EFD" w:rsidRDefault="00D13750" w:rsidP="00966827">
            <w:pPr>
              <w:pStyle w:val="TableText"/>
              <w:keepNext/>
              <w:keepLines/>
              <w:spacing w:before="0" w:after="0"/>
            </w:pPr>
            <w:r w:rsidRPr="005B6EFD">
              <w:rPr>
                <w:rFonts w:cs="Arial"/>
              </w:rPr>
              <w:t>Y</w:t>
            </w:r>
          </w:p>
        </w:tc>
        <w:tc>
          <w:tcPr>
            <w:tcW w:w="480" w:type="pct"/>
          </w:tcPr>
          <w:p w14:paraId="49F25AA9" w14:textId="147919F1" w:rsidR="000553EE" w:rsidRPr="005B6EFD" w:rsidRDefault="000553EE" w:rsidP="00966827">
            <w:pPr>
              <w:pStyle w:val="TableText"/>
              <w:keepNext/>
              <w:keepLines/>
              <w:spacing w:before="0" w:after="0"/>
            </w:pPr>
            <w:r w:rsidRPr="005B6EFD">
              <w:rPr>
                <w:rFonts w:cs="Arial"/>
              </w:rPr>
              <w:t>-</w:t>
            </w:r>
          </w:p>
        </w:tc>
      </w:tr>
      <w:tr w:rsidR="000553EE" w:rsidRPr="005B6EFD" w14:paraId="20FDE418" w14:textId="77777777" w:rsidTr="00966827">
        <w:trPr>
          <w:trHeight w:val="195"/>
        </w:trPr>
        <w:tc>
          <w:tcPr>
            <w:tcW w:w="2120" w:type="pct"/>
            <w:shd w:val="clear" w:color="auto" w:fill="F2F2F2" w:themeFill="background1" w:themeFillShade="F2"/>
          </w:tcPr>
          <w:p w14:paraId="468D5940" w14:textId="77777777" w:rsidR="000553EE" w:rsidRPr="005B6EFD" w:rsidRDefault="000553EE" w:rsidP="00966827">
            <w:pPr>
              <w:pStyle w:val="TableText"/>
              <w:keepNext/>
              <w:keepLines/>
              <w:spacing w:before="0" w:after="0"/>
              <w:jc w:val="both"/>
              <w:rPr>
                <w:b/>
                <w:bCs/>
              </w:rPr>
            </w:pPr>
            <w:r w:rsidRPr="005B6EFD">
              <w:rPr>
                <w:b/>
                <w:bCs/>
              </w:rPr>
              <w:t>Safety outcomes</w:t>
            </w:r>
          </w:p>
        </w:tc>
        <w:tc>
          <w:tcPr>
            <w:tcW w:w="480" w:type="pct"/>
            <w:shd w:val="clear" w:color="auto" w:fill="F2F2F2" w:themeFill="background1" w:themeFillShade="F2"/>
          </w:tcPr>
          <w:p w14:paraId="37A5C7BD" w14:textId="2A8C1C2D" w:rsidR="000553EE" w:rsidRPr="005B6EFD" w:rsidRDefault="00D13750" w:rsidP="00966827">
            <w:pPr>
              <w:pStyle w:val="TableText"/>
              <w:keepNext/>
              <w:keepLines/>
              <w:spacing w:before="0" w:after="0"/>
              <w:rPr>
                <w:rFonts w:cs="Arial"/>
              </w:rPr>
            </w:pPr>
            <w:r w:rsidRPr="005B6EFD">
              <w:rPr>
                <w:rFonts w:cs="Arial"/>
              </w:rPr>
              <w:t>Y</w:t>
            </w:r>
          </w:p>
        </w:tc>
        <w:tc>
          <w:tcPr>
            <w:tcW w:w="480" w:type="pct"/>
            <w:shd w:val="clear" w:color="auto" w:fill="F2F2F2" w:themeFill="background1" w:themeFillShade="F2"/>
          </w:tcPr>
          <w:p w14:paraId="6DEC6F2E" w14:textId="5C21C217" w:rsidR="000553EE" w:rsidRPr="005B6EFD" w:rsidRDefault="00D13750" w:rsidP="00966827">
            <w:pPr>
              <w:pStyle w:val="TableText"/>
              <w:keepNext/>
              <w:keepLines/>
              <w:spacing w:before="0" w:after="0"/>
              <w:rPr>
                <w:rFonts w:cs="Arial"/>
              </w:rPr>
            </w:pPr>
            <w:r w:rsidRPr="005B6EFD">
              <w:rPr>
                <w:rFonts w:cs="Arial"/>
              </w:rPr>
              <w:t>Y</w:t>
            </w:r>
          </w:p>
        </w:tc>
        <w:tc>
          <w:tcPr>
            <w:tcW w:w="480" w:type="pct"/>
            <w:shd w:val="clear" w:color="auto" w:fill="F2F2F2" w:themeFill="background1" w:themeFillShade="F2"/>
          </w:tcPr>
          <w:p w14:paraId="22722987" w14:textId="161FC63C" w:rsidR="000553EE" w:rsidRPr="005B6EFD" w:rsidRDefault="00D13750" w:rsidP="00966827">
            <w:pPr>
              <w:pStyle w:val="TableText"/>
              <w:keepNext/>
              <w:keepLines/>
              <w:spacing w:before="0" w:after="0"/>
              <w:rPr>
                <w:rFonts w:cs="Arial"/>
              </w:rPr>
            </w:pPr>
            <w:r w:rsidRPr="005B6EFD">
              <w:rPr>
                <w:rFonts w:cs="Arial"/>
              </w:rPr>
              <w:t>Y</w:t>
            </w:r>
          </w:p>
        </w:tc>
        <w:tc>
          <w:tcPr>
            <w:tcW w:w="480" w:type="pct"/>
            <w:shd w:val="clear" w:color="auto" w:fill="F2F2F2" w:themeFill="background1" w:themeFillShade="F2"/>
          </w:tcPr>
          <w:p w14:paraId="10AFF697" w14:textId="5C04ADBB" w:rsidR="000553EE" w:rsidRPr="005B6EFD" w:rsidRDefault="00D13750" w:rsidP="00966827">
            <w:pPr>
              <w:pStyle w:val="TableText"/>
              <w:keepNext/>
              <w:keepLines/>
              <w:spacing w:before="0" w:after="0"/>
              <w:rPr>
                <w:rFonts w:cs="Arial"/>
              </w:rPr>
            </w:pPr>
            <w:r w:rsidRPr="005B6EFD">
              <w:rPr>
                <w:rFonts w:cs="Arial"/>
              </w:rPr>
              <w:t>Y</w:t>
            </w:r>
          </w:p>
        </w:tc>
        <w:tc>
          <w:tcPr>
            <w:tcW w:w="480" w:type="pct"/>
            <w:shd w:val="clear" w:color="auto" w:fill="F2F2F2" w:themeFill="background1" w:themeFillShade="F2"/>
          </w:tcPr>
          <w:p w14:paraId="4993AA77" w14:textId="3A89D924" w:rsidR="000553EE" w:rsidRPr="005B6EFD" w:rsidRDefault="00D13750" w:rsidP="00966827">
            <w:pPr>
              <w:pStyle w:val="TableText"/>
              <w:keepNext/>
              <w:keepLines/>
              <w:spacing w:before="0" w:after="0"/>
              <w:rPr>
                <w:rFonts w:cs="Arial"/>
              </w:rPr>
            </w:pPr>
            <w:r w:rsidRPr="005B6EFD">
              <w:rPr>
                <w:rFonts w:cs="Arial"/>
              </w:rPr>
              <w:t>Y</w:t>
            </w:r>
          </w:p>
        </w:tc>
        <w:tc>
          <w:tcPr>
            <w:tcW w:w="480" w:type="pct"/>
            <w:shd w:val="clear" w:color="auto" w:fill="F2F2F2" w:themeFill="background1" w:themeFillShade="F2"/>
          </w:tcPr>
          <w:p w14:paraId="40FF6621" w14:textId="4B0B691F" w:rsidR="000553EE" w:rsidRPr="005B6EFD" w:rsidRDefault="000553EE" w:rsidP="00966827">
            <w:pPr>
              <w:pStyle w:val="TableText"/>
              <w:keepNext/>
              <w:keepLines/>
              <w:spacing w:before="0" w:after="0"/>
              <w:rPr>
                <w:rFonts w:cs="Arial"/>
              </w:rPr>
            </w:pPr>
            <w:r w:rsidRPr="005B6EFD">
              <w:rPr>
                <w:rFonts w:cs="Arial"/>
              </w:rPr>
              <w:t>-</w:t>
            </w:r>
          </w:p>
        </w:tc>
      </w:tr>
      <w:tr w:rsidR="000553EE" w:rsidRPr="005B6EFD" w14:paraId="4DE69D0E" w14:textId="77777777" w:rsidTr="00966827">
        <w:trPr>
          <w:trHeight w:val="195"/>
        </w:trPr>
        <w:tc>
          <w:tcPr>
            <w:tcW w:w="2120" w:type="pct"/>
            <w:shd w:val="clear" w:color="auto" w:fill="F2F2F2" w:themeFill="background1" w:themeFillShade="F2"/>
          </w:tcPr>
          <w:p w14:paraId="472439F8" w14:textId="77777777" w:rsidR="000553EE" w:rsidRPr="005B6EFD" w:rsidRDefault="000553EE" w:rsidP="00966827">
            <w:pPr>
              <w:pStyle w:val="TableText"/>
              <w:keepNext/>
              <w:keepLines/>
              <w:spacing w:before="0" w:after="0"/>
              <w:jc w:val="both"/>
              <w:rPr>
                <w:b/>
                <w:bCs/>
              </w:rPr>
            </w:pPr>
            <w:r w:rsidRPr="005B6EFD">
              <w:rPr>
                <w:b/>
                <w:bCs/>
              </w:rPr>
              <w:t>Effectiveness outcomes</w:t>
            </w:r>
          </w:p>
        </w:tc>
        <w:tc>
          <w:tcPr>
            <w:tcW w:w="480" w:type="pct"/>
            <w:shd w:val="clear" w:color="auto" w:fill="F2F2F2" w:themeFill="background1" w:themeFillShade="F2"/>
          </w:tcPr>
          <w:p w14:paraId="53D0C359" w14:textId="3AA401A3" w:rsidR="000553EE" w:rsidRPr="005B6EFD" w:rsidRDefault="00D13750" w:rsidP="00966827">
            <w:pPr>
              <w:pStyle w:val="TableText"/>
              <w:keepNext/>
              <w:keepLines/>
              <w:spacing w:before="0" w:after="0"/>
              <w:rPr>
                <w:rFonts w:cs="Arial"/>
              </w:rPr>
            </w:pPr>
            <w:r w:rsidRPr="005B6EFD">
              <w:rPr>
                <w:rFonts w:cs="Arial"/>
              </w:rPr>
              <w:t>Y</w:t>
            </w:r>
          </w:p>
        </w:tc>
        <w:tc>
          <w:tcPr>
            <w:tcW w:w="480" w:type="pct"/>
            <w:shd w:val="clear" w:color="auto" w:fill="F2F2F2" w:themeFill="background1" w:themeFillShade="F2"/>
          </w:tcPr>
          <w:p w14:paraId="0AE30886" w14:textId="2BAC94FD" w:rsidR="000553EE" w:rsidRPr="005B6EFD" w:rsidRDefault="000553EE" w:rsidP="00966827">
            <w:pPr>
              <w:pStyle w:val="TableText"/>
              <w:keepNext/>
              <w:keepLines/>
              <w:spacing w:before="0" w:after="0"/>
              <w:rPr>
                <w:rFonts w:cs="Arial"/>
              </w:rPr>
            </w:pPr>
            <w:r w:rsidRPr="005B6EFD">
              <w:rPr>
                <w:rFonts w:cs="Arial"/>
              </w:rPr>
              <w:t>-</w:t>
            </w:r>
          </w:p>
        </w:tc>
        <w:tc>
          <w:tcPr>
            <w:tcW w:w="480" w:type="pct"/>
            <w:shd w:val="clear" w:color="auto" w:fill="F2F2F2" w:themeFill="background1" w:themeFillShade="F2"/>
          </w:tcPr>
          <w:p w14:paraId="42CAB254" w14:textId="645694F3" w:rsidR="000553EE" w:rsidRPr="005B6EFD" w:rsidRDefault="00D13750" w:rsidP="00966827">
            <w:pPr>
              <w:pStyle w:val="TableText"/>
              <w:keepNext/>
              <w:keepLines/>
              <w:spacing w:before="0" w:after="0"/>
              <w:rPr>
                <w:rFonts w:cs="Arial"/>
              </w:rPr>
            </w:pPr>
            <w:r w:rsidRPr="005B6EFD">
              <w:rPr>
                <w:rFonts w:cs="Arial"/>
              </w:rPr>
              <w:t>Y</w:t>
            </w:r>
          </w:p>
        </w:tc>
        <w:tc>
          <w:tcPr>
            <w:tcW w:w="480" w:type="pct"/>
            <w:shd w:val="clear" w:color="auto" w:fill="F2F2F2" w:themeFill="background1" w:themeFillShade="F2"/>
          </w:tcPr>
          <w:p w14:paraId="75281C73" w14:textId="53C1027C" w:rsidR="000553EE" w:rsidRPr="005B6EFD" w:rsidRDefault="00D13750" w:rsidP="00966827">
            <w:pPr>
              <w:pStyle w:val="TableText"/>
              <w:keepNext/>
              <w:keepLines/>
              <w:spacing w:before="0" w:after="0"/>
              <w:rPr>
                <w:rFonts w:cs="Arial"/>
              </w:rPr>
            </w:pPr>
            <w:r w:rsidRPr="005B6EFD">
              <w:rPr>
                <w:rFonts w:cs="Arial"/>
              </w:rPr>
              <w:t>Y</w:t>
            </w:r>
          </w:p>
        </w:tc>
        <w:tc>
          <w:tcPr>
            <w:tcW w:w="480" w:type="pct"/>
            <w:shd w:val="clear" w:color="auto" w:fill="F2F2F2" w:themeFill="background1" w:themeFillShade="F2"/>
          </w:tcPr>
          <w:p w14:paraId="1ED8631D" w14:textId="63A5C230" w:rsidR="000553EE" w:rsidRPr="005B6EFD" w:rsidRDefault="000553EE" w:rsidP="00966827">
            <w:pPr>
              <w:pStyle w:val="TableText"/>
              <w:keepNext/>
              <w:keepLines/>
              <w:spacing w:before="0" w:after="0"/>
              <w:rPr>
                <w:rFonts w:cs="Arial"/>
              </w:rPr>
            </w:pPr>
            <w:r w:rsidRPr="005B6EFD">
              <w:rPr>
                <w:rFonts w:cs="Arial"/>
              </w:rPr>
              <w:t>-</w:t>
            </w:r>
          </w:p>
        </w:tc>
        <w:tc>
          <w:tcPr>
            <w:tcW w:w="480" w:type="pct"/>
            <w:shd w:val="clear" w:color="auto" w:fill="F2F2F2" w:themeFill="background1" w:themeFillShade="F2"/>
          </w:tcPr>
          <w:p w14:paraId="6E5F0242" w14:textId="48987C88" w:rsidR="000553EE" w:rsidRPr="005B6EFD" w:rsidRDefault="00D13750" w:rsidP="00966827">
            <w:pPr>
              <w:pStyle w:val="TableText"/>
              <w:keepNext/>
              <w:keepLines/>
              <w:spacing w:before="0" w:after="0"/>
              <w:rPr>
                <w:rFonts w:cs="Arial"/>
              </w:rPr>
            </w:pPr>
            <w:r w:rsidRPr="005B6EFD">
              <w:rPr>
                <w:rFonts w:cs="Arial"/>
              </w:rPr>
              <w:t>Y</w:t>
            </w:r>
          </w:p>
        </w:tc>
      </w:tr>
    </w:tbl>
    <w:p w14:paraId="2323FE53" w14:textId="77777777" w:rsidR="00483969" w:rsidRPr="005B6EFD" w:rsidRDefault="00483969" w:rsidP="00966827">
      <w:pPr>
        <w:pStyle w:val="TableFigureFooter"/>
        <w:keepNext/>
        <w:keepLines/>
      </w:pPr>
      <w:r w:rsidRPr="005B6EFD">
        <w:t>Source: Study reports</w:t>
      </w:r>
    </w:p>
    <w:p w14:paraId="36E080A2" w14:textId="77777777" w:rsidR="00483969" w:rsidRPr="005B6EFD" w:rsidRDefault="00483969" w:rsidP="00966827">
      <w:pPr>
        <w:pStyle w:val="TableFigureFooter"/>
        <w:keepNext/>
        <w:keepLines/>
      </w:pPr>
      <w:r w:rsidRPr="005B6EFD">
        <w:t>Notes: *Transgender women not specified in included sample.</w:t>
      </w:r>
    </w:p>
    <w:p w14:paraId="5DB38F75" w14:textId="77777777" w:rsidR="00483969" w:rsidRPr="005B6EFD" w:rsidRDefault="00483969" w:rsidP="00966827">
      <w:pPr>
        <w:pStyle w:val="TableFigureFooter"/>
        <w:keepNext/>
        <w:keepLines/>
      </w:pPr>
      <w:r w:rsidRPr="005B6EFD">
        <w:rPr>
          <w:sz w:val="20"/>
          <w:szCs w:val="24"/>
          <w:lang w:eastAsia="en-GB"/>
        </w:rPr>
        <w:t>^</w:t>
      </w:r>
      <w:r w:rsidRPr="005B6EFD">
        <w:t>Results presented as an aggregate for PLWH.</w:t>
      </w:r>
    </w:p>
    <w:p w14:paraId="4C9355B8" w14:textId="4F634ACA" w:rsidR="00483969" w:rsidRPr="005B6EFD" w:rsidRDefault="00483969" w:rsidP="00966827">
      <w:pPr>
        <w:pStyle w:val="TableFigureFooter"/>
        <w:keepNext/>
        <w:keepLines/>
      </w:pPr>
      <w:r w:rsidRPr="005B6EFD">
        <w:t xml:space="preserve">†Including people aged 35 years or older, therefore not in direct alignment to the PICO </w:t>
      </w:r>
      <w:r w:rsidR="0023699C" w:rsidRPr="005B6EFD">
        <w:t>subpopulation</w:t>
      </w:r>
      <w:r w:rsidRPr="005B6EFD">
        <w:t xml:space="preserve"> of MSM and TW living without HIV age ≥45 years. </w:t>
      </w:r>
    </w:p>
    <w:p w14:paraId="4B4C41FE" w14:textId="3891DDA6" w:rsidR="00483969" w:rsidRPr="005B6EFD" w:rsidRDefault="00483969" w:rsidP="00966827">
      <w:pPr>
        <w:pStyle w:val="TableFigureFooter"/>
        <w:keepNext/>
        <w:keepLines/>
      </w:pPr>
      <w:r w:rsidRPr="005B6EFD">
        <w:t xml:space="preserve">‡Including people aged 27 years or older, therefore not in direct alignment to the PICO </w:t>
      </w:r>
      <w:r w:rsidR="0023699C" w:rsidRPr="005B6EFD">
        <w:t>subpopulation</w:t>
      </w:r>
      <w:r w:rsidRPr="005B6EFD">
        <w:t xml:space="preserve"> of MSM and TW living without HIV age ≥45 years. </w:t>
      </w:r>
    </w:p>
    <w:p w14:paraId="478C986C" w14:textId="0C637307" w:rsidR="00483969" w:rsidRPr="005B6EFD" w:rsidRDefault="00483969" w:rsidP="00966827">
      <w:pPr>
        <w:pStyle w:val="TableFigureFooter"/>
        <w:keepNext/>
        <w:keepLines/>
      </w:pPr>
      <w:r w:rsidRPr="005B6EFD">
        <w:t xml:space="preserve">§Including people aged 18 years or older, therefore not in direct alignment to the PICO </w:t>
      </w:r>
      <w:r w:rsidR="0023699C" w:rsidRPr="005B6EFD">
        <w:t>subpopulation</w:t>
      </w:r>
      <w:r w:rsidRPr="005B6EFD">
        <w:t xml:space="preserve"> of MSM and TW living with HIV age ≥35 years. </w:t>
      </w:r>
    </w:p>
    <w:p w14:paraId="77C03754" w14:textId="77777777" w:rsidR="00483969" w:rsidRPr="005B6EFD" w:rsidRDefault="00483969" w:rsidP="00966827">
      <w:pPr>
        <w:pStyle w:val="TableFigureFooter"/>
        <w:keepNext/>
        <w:keepLines/>
      </w:pPr>
      <w:r w:rsidRPr="005B6EFD">
        <w:t>¶Age criteria not reported but included younger than 35 years.</w:t>
      </w:r>
    </w:p>
    <w:p w14:paraId="24179863" w14:textId="77777777" w:rsidR="00483969" w:rsidRPr="005B6EFD" w:rsidRDefault="00483969" w:rsidP="00966827">
      <w:pPr>
        <w:pStyle w:val="TableFigureFooter"/>
        <w:keepNext/>
        <w:keepLines/>
      </w:pPr>
      <w:r w:rsidRPr="005B6EFD">
        <w:t>**Method of identification of lesions not specified; possibly incidental.</w:t>
      </w:r>
    </w:p>
    <w:p w14:paraId="03500A23" w14:textId="22C6CC6A" w:rsidR="00333293" w:rsidRPr="005B6EFD" w:rsidRDefault="00483969" w:rsidP="00966827">
      <w:pPr>
        <w:pStyle w:val="TableFigureFooter"/>
        <w:keepNext/>
        <w:keepLines/>
      </w:pPr>
      <w:r w:rsidRPr="005B6EFD">
        <w:t>#Treatment options included office-based ablative procedures, ablation or excision under anaesthesia, or the administration of topical fluorouracil or imiquimod. Selected by clinicians in alignment with clinician and participant preference from a list of options defined in the trial protocol using method-specific algorithms; HRA guidance for ablative procedures not specified.</w:t>
      </w:r>
    </w:p>
    <w:p w14:paraId="044508A4" w14:textId="1A23B9ED" w:rsidR="00F00D0F" w:rsidRPr="005B6EFD" w:rsidRDefault="00333293" w:rsidP="00927CC9">
      <w:r w:rsidRPr="005B6EFD">
        <w:t>A summary of the key features of the key evidence (6 studies) is provided in</w:t>
      </w:r>
      <w:r w:rsidR="00297EFB">
        <w:t xml:space="preserve"> </w:t>
      </w:r>
      <w:r w:rsidR="00297EFB">
        <w:fldChar w:fldCharType="begin"/>
      </w:r>
      <w:r w:rsidR="00297EFB">
        <w:instrText xml:space="preserve"> REF _Ref223014817 \h </w:instrText>
      </w:r>
      <w:r w:rsidR="00297EFB">
        <w:fldChar w:fldCharType="separate"/>
      </w:r>
      <w:r w:rsidR="00FC322E">
        <w:t xml:space="preserve">Table </w:t>
      </w:r>
      <w:r w:rsidR="00FC322E">
        <w:rPr>
          <w:noProof/>
        </w:rPr>
        <w:t>26</w:t>
      </w:r>
      <w:r w:rsidR="00297EFB">
        <w:fldChar w:fldCharType="end"/>
      </w:r>
      <w:r w:rsidRPr="005B6EFD">
        <w:t>.</w:t>
      </w:r>
    </w:p>
    <w:p w14:paraId="47CDCE95" w14:textId="66AB10B4" w:rsidR="00B11CCF" w:rsidRPr="005B6EFD" w:rsidRDefault="00297EFB" w:rsidP="00297EFB">
      <w:pPr>
        <w:pStyle w:val="Caption"/>
      </w:pPr>
      <w:bookmarkStart w:id="117" w:name="_Ref223014817"/>
      <w:bookmarkStart w:id="118" w:name="_Ref196232890"/>
      <w:r>
        <w:lastRenderedPageBreak/>
        <w:t xml:space="preserve">Table </w:t>
      </w:r>
      <w:r>
        <w:fldChar w:fldCharType="begin"/>
      </w:r>
      <w:r>
        <w:instrText xml:space="preserve"> SEQ Table \* ARABIC </w:instrText>
      </w:r>
      <w:r>
        <w:fldChar w:fldCharType="separate"/>
      </w:r>
      <w:r w:rsidR="00FC322E">
        <w:rPr>
          <w:noProof/>
        </w:rPr>
        <w:t>26</w:t>
      </w:r>
      <w:r>
        <w:fldChar w:fldCharType="end"/>
      </w:r>
      <w:bookmarkEnd w:id="117"/>
      <w:r>
        <w:t xml:space="preserve"> </w:t>
      </w:r>
      <w:r w:rsidRPr="00EB3F11">
        <w:t>Key features of the included evidence comparing HRA-guided anal HSIL ablation to no intervention (k=6)</w:t>
      </w:r>
      <w:bookmarkEnd w:id="113"/>
      <w:bookmarkEnd w:id="118"/>
    </w:p>
    <w:tbl>
      <w:tblPr>
        <w:tblW w:w="50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31"/>
        <w:gridCol w:w="733"/>
        <w:gridCol w:w="979"/>
        <w:gridCol w:w="1148"/>
        <w:gridCol w:w="1289"/>
        <w:gridCol w:w="1276"/>
        <w:gridCol w:w="1561"/>
        <w:gridCol w:w="849"/>
      </w:tblGrid>
      <w:tr w:rsidR="00CF0FEC" w:rsidRPr="005B6EFD" w14:paraId="17B277C3" w14:textId="77777777" w:rsidTr="00B30DA3">
        <w:trPr>
          <w:cantSplit/>
        </w:trPr>
        <w:tc>
          <w:tcPr>
            <w:tcW w:w="679" w:type="pct"/>
            <w:shd w:val="clear" w:color="auto" w:fill="D9D9D9" w:themeFill="background1" w:themeFillShade="D9"/>
          </w:tcPr>
          <w:p w14:paraId="3D7AF2F6" w14:textId="77777777" w:rsidR="00B11CCF" w:rsidRPr="005B6EFD" w:rsidRDefault="00B11CCF" w:rsidP="008D4A61">
            <w:pPr>
              <w:pStyle w:val="TableFigureHeading"/>
            </w:pPr>
            <w:r w:rsidRPr="005B6EFD">
              <w:t>Trial/Study</w:t>
            </w:r>
          </w:p>
        </w:tc>
        <w:tc>
          <w:tcPr>
            <w:tcW w:w="404" w:type="pct"/>
            <w:shd w:val="clear" w:color="auto" w:fill="D9D9D9" w:themeFill="background1" w:themeFillShade="D9"/>
          </w:tcPr>
          <w:p w14:paraId="30C79020" w14:textId="77777777" w:rsidR="00B11CCF" w:rsidRPr="005B6EFD" w:rsidRDefault="00B11CCF" w:rsidP="008D4A61">
            <w:pPr>
              <w:pStyle w:val="TableFigureHeading"/>
            </w:pPr>
            <w:r w:rsidRPr="005B6EFD">
              <w:t>N</w:t>
            </w:r>
          </w:p>
        </w:tc>
        <w:tc>
          <w:tcPr>
            <w:tcW w:w="540" w:type="pct"/>
            <w:shd w:val="clear" w:color="auto" w:fill="D9D9D9" w:themeFill="background1" w:themeFillShade="D9"/>
          </w:tcPr>
          <w:p w14:paraId="72F0DD69" w14:textId="77777777" w:rsidR="00B11CCF" w:rsidRPr="005B6EFD" w:rsidRDefault="00B11CCF" w:rsidP="008D4A61">
            <w:pPr>
              <w:pStyle w:val="TableFigureHeading"/>
            </w:pPr>
            <w:r w:rsidRPr="005B6EFD">
              <w:t>Study design</w:t>
            </w:r>
          </w:p>
          <w:p w14:paraId="1D6AF16B" w14:textId="77777777" w:rsidR="00B11CCF" w:rsidRPr="005B6EFD" w:rsidRDefault="00B11CCF" w:rsidP="008D4A61">
            <w:pPr>
              <w:pStyle w:val="TableFigureHeading"/>
            </w:pPr>
            <w:r w:rsidRPr="005B6EFD">
              <w:t>Risk of bias</w:t>
            </w:r>
          </w:p>
        </w:tc>
        <w:tc>
          <w:tcPr>
            <w:tcW w:w="633" w:type="pct"/>
            <w:shd w:val="clear" w:color="auto" w:fill="D9D9D9" w:themeFill="background1" w:themeFillShade="D9"/>
          </w:tcPr>
          <w:p w14:paraId="2ABC5B7B" w14:textId="77777777" w:rsidR="00B11CCF" w:rsidRPr="005B6EFD" w:rsidRDefault="00B11CCF" w:rsidP="008D4A61">
            <w:pPr>
              <w:pStyle w:val="TableFigureHeading"/>
            </w:pPr>
            <w:r w:rsidRPr="005B6EFD">
              <w:t>Population</w:t>
            </w:r>
          </w:p>
        </w:tc>
        <w:tc>
          <w:tcPr>
            <w:tcW w:w="711" w:type="pct"/>
            <w:shd w:val="clear" w:color="auto" w:fill="D9D9D9" w:themeFill="background1" w:themeFillShade="D9"/>
          </w:tcPr>
          <w:p w14:paraId="170E4DB6" w14:textId="10CE2E6C" w:rsidR="00B11CCF" w:rsidRPr="005B6EFD" w:rsidRDefault="00B11CCF" w:rsidP="008D4A61">
            <w:pPr>
              <w:pStyle w:val="TableFigureHeading"/>
            </w:pPr>
            <w:r w:rsidRPr="005B6EFD">
              <w:t>Intervention</w:t>
            </w:r>
          </w:p>
        </w:tc>
        <w:tc>
          <w:tcPr>
            <w:tcW w:w="704" w:type="pct"/>
            <w:shd w:val="clear" w:color="auto" w:fill="D9D9D9" w:themeFill="background1" w:themeFillShade="D9"/>
          </w:tcPr>
          <w:p w14:paraId="1AC7F24C" w14:textId="77777777" w:rsidR="00B11CCF" w:rsidRPr="005B6EFD" w:rsidRDefault="00B11CCF" w:rsidP="008D4A61">
            <w:pPr>
              <w:pStyle w:val="TableFigureHeading"/>
            </w:pPr>
            <w:r w:rsidRPr="005B6EFD">
              <w:t>Comparator</w:t>
            </w:r>
          </w:p>
        </w:tc>
        <w:tc>
          <w:tcPr>
            <w:tcW w:w="861" w:type="pct"/>
            <w:shd w:val="clear" w:color="auto" w:fill="D9D9D9" w:themeFill="background1" w:themeFillShade="D9"/>
          </w:tcPr>
          <w:p w14:paraId="03A70369" w14:textId="77777777" w:rsidR="00B11CCF" w:rsidRPr="005B6EFD" w:rsidRDefault="00B11CCF" w:rsidP="008D4A61">
            <w:pPr>
              <w:pStyle w:val="TableFigureHeading"/>
            </w:pPr>
            <w:r w:rsidRPr="005B6EFD">
              <w:t>Key outcome(s)</w:t>
            </w:r>
          </w:p>
        </w:tc>
        <w:tc>
          <w:tcPr>
            <w:tcW w:w="468" w:type="pct"/>
            <w:shd w:val="clear" w:color="auto" w:fill="D9D9D9" w:themeFill="background1" w:themeFillShade="D9"/>
          </w:tcPr>
          <w:p w14:paraId="393A96A8" w14:textId="77777777" w:rsidR="00B11CCF" w:rsidRPr="005B6EFD" w:rsidRDefault="00B11CCF" w:rsidP="008D4A61">
            <w:pPr>
              <w:pStyle w:val="TableFigureHeading"/>
            </w:pPr>
            <w:r w:rsidRPr="005B6EFD">
              <w:t>Result used in economic model</w:t>
            </w:r>
          </w:p>
        </w:tc>
      </w:tr>
      <w:tr w:rsidR="00B11CCF" w:rsidRPr="005B6EFD" w14:paraId="58562019" w14:textId="77777777" w:rsidTr="00AB54BB">
        <w:trPr>
          <w:cantSplit/>
        </w:trPr>
        <w:tc>
          <w:tcPr>
            <w:tcW w:w="5000" w:type="pct"/>
            <w:gridSpan w:val="8"/>
            <w:shd w:val="clear" w:color="auto" w:fill="F2F2F2" w:themeFill="background1" w:themeFillShade="F2"/>
          </w:tcPr>
          <w:p w14:paraId="34A92751" w14:textId="77777777" w:rsidR="00B11CCF" w:rsidRPr="005B6EFD" w:rsidRDefault="00B11CCF" w:rsidP="008D4A61">
            <w:pPr>
              <w:pStyle w:val="TableFigureHeading"/>
            </w:pPr>
            <w:r w:rsidRPr="005B6EFD">
              <w:t>Key trials/studies</w:t>
            </w:r>
          </w:p>
        </w:tc>
      </w:tr>
      <w:tr w:rsidR="00B11CCF" w:rsidRPr="005B6EFD" w14:paraId="6AB07428" w14:textId="77777777" w:rsidTr="00B30DA3">
        <w:trPr>
          <w:cantSplit/>
        </w:trPr>
        <w:tc>
          <w:tcPr>
            <w:tcW w:w="679" w:type="pct"/>
          </w:tcPr>
          <w:p w14:paraId="7B1A3878" w14:textId="4BA1CBCF" w:rsidR="00B11CCF" w:rsidRPr="005B6EFD" w:rsidRDefault="00ED5F9E" w:rsidP="008D4A61">
            <w:pPr>
              <w:pStyle w:val="Tabletext0"/>
            </w:pPr>
            <w:r w:rsidRPr="005B6EFD">
              <w:t>Palefsky 2022</w:t>
            </w:r>
          </w:p>
          <w:p w14:paraId="37F5482F" w14:textId="77777777" w:rsidR="00B11CCF" w:rsidRPr="005B6EFD" w:rsidRDefault="00B11CCF" w:rsidP="008D4A61">
            <w:pPr>
              <w:pStyle w:val="Tabletext0"/>
            </w:pPr>
            <w:r w:rsidRPr="005B6EFD">
              <w:t>ANCHOR trial (NCT02135419)</w:t>
            </w:r>
          </w:p>
          <w:p w14:paraId="57DEFED3" w14:textId="77777777" w:rsidR="00B11CCF" w:rsidRPr="005B6EFD" w:rsidRDefault="00B11CCF" w:rsidP="008D4A61">
            <w:pPr>
              <w:pStyle w:val="Tabletext0"/>
            </w:pPr>
            <w:r w:rsidRPr="005B6EFD">
              <w:t>USA</w:t>
            </w:r>
          </w:p>
        </w:tc>
        <w:tc>
          <w:tcPr>
            <w:tcW w:w="404" w:type="pct"/>
          </w:tcPr>
          <w:p w14:paraId="20E2D6FF" w14:textId="77777777" w:rsidR="00B11CCF" w:rsidRPr="005B6EFD" w:rsidRDefault="00B11CCF" w:rsidP="008D4A61">
            <w:pPr>
              <w:pStyle w:val="Tabletext0"/>
            </w:pPr>
            <w:r w:rsidRPr="005B6EFD">
              <w:t>4459 (4446 included in analysis)</w:t>
            </w:r>
          </w:p>
        </w:tc>
        <w:tc>
          <w:tcPr>
            <w:tcW w:w="540" w:type="pct"/>
          </w:tcPr>
          <w:p w14:paraId="395EAF28" w14:textId="77777777" w:rsidR="00B11CCF" w:rsidRPr="005B6EFD" w:rsidRDefault="00B11CCF" w:rsidP="008D4A61">
            <w:pPr>
              <w:pStyle w:val="Tabletext0"/>
            </w:pPr>
            <w:r w:rsidRPr="005B6EFD">
              <w:t>RCT</w:t>
            </w:r>
          </w:p>
          <w:p w14:paraId="0072660E" w14:textId="77777777" w:rsidR="00B11CCF" w:rsidRPr="005B6EFD" w:rsidRDefault="00B11CCF" w:rsidP="008D4A61">
            <w:pPr>
              <w:pStyle w:val="Tabletext0"/>
            </w:pPr>
          </w:p>
          <w:p w14:paraId="3FC1D65E" w14:textId="77777777" w:rsidR="00B11CCF" w:rsidRPr="005B6EFD" w:rsidRDefault="00B11CCF" w:rsidP="008D4A61">
            <w:pPr>
              <w:pStyle w:val="Tabletext0"/>
            </w:pPr>
            <w:r w:rsidRPr="005B6EFD">
              <w:t>Low risk of bias</w:t>
            </w:r>
          </w:p>
        </w:tc>
        <w:tc>
          <w:tcPr>
            <w:tcW w:w="633" w:type="pct"/>
          </w:tcPr>
          <w:p w14:paraId="04A99B5A" w14:textId="77777777" w:rsidR="00A40A92" w:rsidRPr="005B6EFD" w:rsidRDefault="00B11CCF" w:rsidP="00A40A92">
            <w:pPr>
              <w:pStyle w:val="Tabletext0"/>
            </w:pPr>
            <w:r w:rsidRPr="005B6EFD">
              <w:t>PLWH aged 35 years or older</w:t>
            </w:r>
          </w:p>
          <w:p w14:paraId="79B973DB" w14:textId="77777777" w:rsidR="00A40A92" w:rsidRPr="005B6EFD" w:rsidRDefault="00A40A92" w:rsidP="00A40A92">
            <w:pPr>
              <w:tabs>
                <w:tab w:val="clear" w:pos="26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0"/>
              <w:rPr>
                <w:rFonts w:ascii="Arial Narrow" w:hAnsi="Arial Narrow" w:cs="Tahoma"/>
                <w:sz w:val="20"/>
                <w:szCs w:val="20"/>
                <w:lang w:eastAsia="en-AU"/>
              </w:rPr>
            </w:pPr>
            <w:r w:rsidRPr="005B6EFD">
              <w:rPr>
                <w:rFonts w:ascii="Arial Narrow" w:hAnsi="Arial Narrow" w:cs="Tahoma"/>
                <w:sz w:val="20"/>
                <w:szCs w:val="20"/>
                <w:lang w:eastAsia="en-AU"/>
              </w:rPr>
              <w:t>Median age:</w:t>
            </w:r>
          </w:p>
          <w:p w14:paraId="5A9E802F" w14:textId="77777777" w:rsidR="00A40A92" w:rsidRPr="005B6EFD" w:rsidRDefault="00A40A92" w:rsidP="00A40A92">
            <w:pPr>
              <w:tabs>
                <w:tab w:val="clear" w:pos="26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0"/>
              <w:rPr>
                <w:rFonts w:ascii="Arial Narrow" w:hAnsi="Arial Narrow" w:cs="Tahoma"/>
                <w:sz w:val="20"/>
                <w:szCs w:val="20"/>
                <w:lang w:eastAsia="en-AU"/>
              </w:rPr>
            </w:pPr>
            <w:r w:rsidRPr="005B6EFD">
              <w:rPr>
                <w:rFonts w:ascii="Arial Narrow" w:hAnsi="Arial Narrow" w:cs="Tahoma"/>
                <w:sz w:val="20"/>
                <w:szCs w:val="20"/>
                <w:lang w:eastAsia="en-AU"/>
              </w:rPr>
              <w:t>51 (range: 44–57) years in both treatment and active monitoring groups</w:t>
            </w:r>
          </w:p>
          <w:p w14:paraId="0A499F3B" w14:textId="5A72E435" w:rsidR="00B11CCF" w:rsidRPr="005B6EFD" w:rsidRDefault="00B11CCF" w:rsidP="008D4A61">
            <w:pPr>
              <w:pStyle w:val="Tabletext0"/>
            </w:pPr>
          </w:p>
        </w:tc>
        <w:tc>
          <w:tcPr>
            <w:tcW w:w="711" w:type="pct"/>
          </w:tcPr>
          <w:p w14:paraId="356D4146" w14:textId="72814697" w:rsidR="00B11CCF" w:rsidRPr="005B6EFD" w:rsidRDefault="00B11CCF" w:rsidP="008D4A61">
            <w:pPr>
              <w:pStyle w:val="Tabletext0"/>
            </w:pPr>
            <w:r w:rsidRPr="005B6EFD">
              <w:t>HSIL treatment (HRA guidance not specified)*</w:t>
            </w:r>
          </w:p>
          <w:p w14:paraId="3B6DDADE" w14:textId="77777777" w:rsidR="00B11CCF" w:rsidRPr="005B6EFD" w:rsidRDefault="00B11CCF" w:rsidP="008D4A61">
            <w:pPr>
              <w:pStyle w:val="Tabletext0"/>
            </w:pPr>
            <w:r w:rsidRPr="005B6EFD">
              <w:t>Returned for HRA at least every 6 months, suspicious lesions biopsied, recurrences treated</w:t>
            </w:r>
          </w:p>
        </w:tc>
        <w:tc>
          <w:tcPr>
            <w:tcW w:w="704" w:type="pct"/>
          </w:tcPr>
          <w:p w14:paraId="00725895" w14:textId="77777777" w:rsidR="00B11CCF" w:rsidRPr="005B6EFD" w:rsidRDefault="00B11CCF" w:rsidP="008D4A61">
            <w:pPr>
              <w:pStyle w:val="Tabletext0"/>
            </w:pPr>
            <w:r w:rsidRPr="005B6EFD">
              <w:t>Active monitoring without treatment</w:t>
            </w:r>
          </w:p>
          <w:p w14:paraId="3DBD0F1E" w14:textId="77777777" w:rsidR="00B11CCF" w:rsidRPr="005B6EFD" w:rsidRDefault="00B11CCF" w:rsidP="008D4A61">
            <w:pPr>
              <w:pStyle w:val="Tabletext0"/>
            </w:pPr>
          </w:p>
          <w:p w14:paraId="18F9B437" w14:textId="77777777" w:rsidR="00B11CCF" w:rsidRPr="005B6EFD" w:rsidRDefault="00B11CCF" w:rsidP="008D4A61">
            <w:pPr>
              <w:pStyle w:val="Tabletext0"/>
            </w:pPr>
            <w:r w:rsidRPr="005B6EFD">
              <w:t>HRA every 6 months, visible lesions biopsied annually to confirm ongoing HSIL and absence of cancer</w:t>
            </w:r>
          </w:p>
        </w:tc>
        <w:tc>
          <w:tcPr>
            <w:tcW w:w="861" w:type="pct"/>
          </w:tcPr>
          <w:p w14:paraId="3E835768" w14:textId="77777777" w:rsidR="00B11CCF" w:rsidRPr="005B6EFD" w:rsidRDefault="00B11CCF" w:rsidP="00F456AE">
            <w:pPr>
              <w:pStyle w:val="Tabletext0"/>
              <w:numPr>
                <w:ilvl w:val="0"/>
                <w:numId w:val="9"/>
              </w:numPr>
              <w:tabs>
                <w:tab w:val="clear" w:pos="263"/>
              </w:tabs>
              <w:ind w:left="319" w:hanging="283"/>
            </w:pPr>
            <w:r w:rsidRPr="005B6EFD">
              <w:t>Progression to anal cancer in a time-to-event analysis</w:t>
            </w:r>
          </w:p>
          <w:p w14:paraId="4FBCF7D0" w14:textId="77777777" w:rsidR="00B11CCF" w:rsidRPr="005B6EFD" w:rsidRDefault="00B11CCF" w:rsidP="00F456AE">
            <w:pPr>
              <w:pStyle w:val="Tabletext0"/>
              <w:numPr>
                <w:ilvl w:val="0"/>
                <w:numId w:val="9"/>
              </w:numPr>
              <w:tabs>
                <w:tab w:val="clear" w:pos="263"/>
              </w:tabs>
              <w:ind w:left="319" w:hanging="283"/>
            </w:pPr>
            <w:r w:rsidRPr="005B6EFD">
              <w:t>Adverse events</w:t>
            </w:r>
          </w:p>
        </w:tc>
        <w:tc>
          <w:tcPr>
            <w:tcW w:w="468" w:type="pct"/>
          </w:tcPr>
          <w:p w14:paraId="1F7BC7E6" w14:textId="35F1F6A3" w:rsidR="00B11CCF" w:rsidRPr="005B6EFD" w:rsidRDefault="00AB5510" w:rsidP="008D4A61">
            <w:pPr>
              <w:pStyle w:val="Tabletext0"/>
            </w:pPr>
            <w:r w:rsidRPr="005B6EFD">
              <w:t>Yes</w:t>
            </w:r>
          </w:p>
        </w:tc>
      </w:tr>
      <w:tr w:rsidR="00483969" w:rsidRPr="005B6EFD" w14:paraId="17B5CC1B" w14:textId="77777777" w:rsidTr="00B30DA3">
        <w:trPr>
          <w:cantSplit/>
        </w:trPr>
        <w:tc>
          <w:tcPr>
            <w:tcW w:w="679" w:type="pct"/>
          </w:tcPr>
          <w:p w14:paraId="5C69E27A" w14:textId="353D3E03" w:rsidR="00483969" w:rsidRPr="005B6EFD" w:rsidRDefault="00483969" w:rsidP="00483969">
            <w:pPr>
              <w:pStyle w:val="Tabletext0"/>
            </w:pPr>
            <w:r w:rsidRPr="005B6EFD">
              <w:t xml:space="preserve">Atkinson 2025 </w:t>
            </w:r>
          </w:p>
          <w:p w14:paraId="6522533C" w14:textId="77777777" w:rsidR="00483969" w:rsidRPr="005B6EFD" w:rsidRDefault="00483969" w:rsidP="00483969">
            <w:pPr>
              <w:pStyle w:val="Tabletext0"/>
            </w:pPr>
            <w:r w:rsidRPr="005B6EFD">
              <w:t>ANCHOR trial (NCT02135419)</w:t>
            </w:r>
          </w:p>
          <w:p w14:paraId="6F18D8BF" w14:textId="70E01ABB" w:rsidR="00483969" w:rsidRPr="005B6EFD" w:rsidRDefault="00483969" w:rsidP="00483969">
            <w:pPr>
              <w:pStyle w:val="Tabletext0"/>
            </w:pPr>
            <w:r w:rsidRPr="005B6EFD">
              <w:t>USA</w:t>
            </w:r>
          </w:p>
        </w:tc>
        <w:tc>
          <w:tcPr>
            <w:tcW w:w="404" w:type="pct"/>
          </w:tcPr>
          <w:p w14:paraId="27401D49" w14:textId="606E7463" w:rsidR="00483969" w:rsidRPr="005B6EFD" w:rsidRDefault="00483969" w:rsidP="00483969">
            <w:pPr>
              <w:pStyle w:val="Tabletext0"/>
            </w:pPr>
            <w:r w:rsidRPr="005B6EFD">
              <w:t>124‡</w:t>
            </w:r>
          </w:p>
        </w:tc>
        <w:tc>
          <w:tcPr>
            <w:tcW w:w="540" w:type="pct"/>
          </w:tcPr>
          <w:p w14:paraId="0873EEEE" w14:textId="77777777" w:rsidR="00483969" w:rsidRPr="005B6EFD" w:rsidRDefault="00483969" w:rsidP="00483969">
            <w:pPr>
              <w:pStyle w:val="Tabletext0"/>
            </w:pPr>
            <w:r w:rsidRPr="005B6EFD">
              <w:t>RCT</w:t>
            </w:r>
          </w:p>
          <w:p w14:paraId="62A1E8B1" w14:textId="77777777" w:rsidR="00483969" w:rsidRPr="005B6EFD" w:rsidRDefault="00483969" w:rsidP="00483969">
            <w:pPr>
              <w:pStyle w:val="Tabletext0"/>
            </w:pPr>
          </w:p>
          <w:p w14:paraId="61B043C6" w14:textId="7868AC08" w:rsidR="00483969" w:rsidRPr="005B6EFD" w:rsidRDefault="00483969" w:rsidP="00483969">
            <w:pPr>
              <w:pStyle w:val="Tabletext0"/>
            </w:pPr>
            <w:r w:rsidRPr="005B6EFD">
              <w:t>High risk of bias</w:t>
            </w:r>
          </w:p>
        </w:tc>
        <w:tc>
          <w:tcPr>
            <w:tcW w:w="633" w:type="pct"/>
          </w:tcPr>
          <w:p w14:paraId="629CB806" w14:textId="77777777" w:rsidR="00483969" w:rsidRPr="005B6EFD" w:rsidRDefault="00483969" w:rsidP="00483969">
            <w:pPr>
              <w:pStyle w:val="Tabletext0"/>
            </w:pPr>
            <w:r w:rsidRPr="005B6EFD">
              <w:t>PLWH aged 35 and older</w:t>
            </w:r>
          </w:p>
          <w:p w14:paraId="314CA775" w14:textId="77777777" w:rsidR="00483969" w:rsidRPr="005B6EFD" w:rsidRDefault="00483969" w:rsidP="00483969">
            <w:pPr>
              <w:pStyle w:val="Tabletext0"/>
            </w:pPr>
            <w:r w:rsidRPr="005B6EFD">
              <w:t>51.5% MSM</w:t>
            </w:r>
          </w:p>
          <w:p w14:paraId="64C0EED8" w14:textId="77777777" w:rsidR="00483969" w:rsidRPr="005B6EFD" w:rsidRDefault="00483969" w:rsidP="00483969">
            <w:pPr>
              <w:pStyle w:val="Tabletext0"/>
            </w:pPr>
          </w:p>
          <w:p w14:paraId="4224DCFE" w14:textId="77777777" w:rsidR="00483969" w:rsidRPr="005B6EFD" w:rsidRDefault="00483969" w:rsidP="00483969">
            <w:pPr>
              <w:pStyle w:val="Tabletext0"/>
            </w:pPr>
          </w:p>
        </w:tc>
        <w:tc>
          <w:tcPr>
            <w:tcW w:w="711" w:type="pct"/>
          </w:tcPr>
          <w:p w14:paraId="5897CF46" w14:textId="77777777" w:rsidR="00483969" w:rsidRPr="005B6EFD" w:rsidRDefault="00483969" w:rsidP="00483969">
            <w:pPr>
              <w:pStyle w:val="Tabletext0"/>
            </w:pPr>
            <w:r w:rsidRPr="005B6EFD">
              <w:t>HSIL treatment (HRA guidance not specified)*</w:t>
            </w:r>
          </w:p>
          <w:p w14:paraId="52F7A578" w14:textId="77777777" w:rsidR="00483969" w:rsidRPr="005B6EFD" w:rsidRDefault="00483969" w:rsidP="00483969">
            <w:pPr>
              <w:pStyle w:val="Tabletext0"/>
            </w:pPr>
          </w:p>
          <w:p w14:paraId="0193BBCC" w14:textId="77777777" w:rsidR="00483969" w:rsidRPr="005B6EFD" w:rsidRDefault="00483969" w:rsidP="00483969">
            <w:pPr>
              <w:pStyle w:val="Tabletext0"/>
            </w:pPr>
            <w:r w:rsidRPr="005B6EFD">
              <w:t>N=70 (87.1% received HRA-guided ablative therapy)</w:t>
            </w:r>
          </w:p>
          <w:p w14:paraId="1B3EE2DA" w14:textId="77777777" w:rsidR="00483969" w:rsidRPr="005B6EFD" w:rsidRDefault="00483969" w:rsidP="00483969">
            <w:pPr>
              <w:pStyle w:val="Tabletext0"/>
            </w:pPr>
          </w:p>
        </w:tc>
        <w:tc>
          <w:tcPr>
            <w:tcW w:w="704" w:type="pct"/>
          </w:tcPr>
          <w:p w14:paraId="1B98345D" w14:textId="77777777" w:rsidR="00483969" w:rsidRPr="005B6EFD" w:rsidRDefault="00483969" w:rsidP="00483969">
            <w:pPr>
              <w:pStyle w:val="Tabletext0"/>
            </w:pPr>
            <w:r w:rsidRPr="005B6EFD">
              <w:t>Active monitoring without treatment</w:t>
            </w:r>
          </w:p>
          <w:p w14:paraId="391D908E" w14:textId="77777777" w:rsidR="00483969" w:rsidRPr="005B6EFD" w:rsidRDefault="00483969" w:rsidP="00483969">
            <w:pPr>
              <w:pStyle w:val="Tabletext0"/>
            </w:pPr>
          </w:p>
          <w:p w14:paraId="56919238" w14:textId="3E3F627A" w:rsidR="00483969" w:rsidRPr="005B6EFD" w:rsidRDefault="00483969" w:rsidP="00483969">
            <w:pPr>
              <w:pStyle w:val="Tabletext0"/>
            </w:pPr>
            <w:r w:rsidRPr="005B6EFD">
              <w:t>N=54</w:t>
            </w:r>
          </w:p>
        </w:tc>
        <w:tc>
          <w:tcPr>
            <w:tcW w:w="861" w:type="pct"/>
          </w:tcPr>
          <w:p w14:paraId="29A3640F" w14:textId="5BF2603A" w:rsidR="00483969" w:rsidRPr="005B6EFD" w:rsidRDefault="00483969" w:rsidP="00F456AE">
            <w:pPr>
              <w:pStyle w:val="Tabletext0"/>
              <w:numPr>
                <w:ilvl w:val="0"/>
                <w:numId w:val="9"/>
              </w:numPr>
              <w:tabs>
                <w:tab w:val="clear" w:pos="263"/>
              </w:tabs>
              <w:ind w:left="319" w:hanging="283"/>
            </w:pPr>
            <w:r w:rsidRPr="005B6EFD">
              <w:t>Adverse events (HRQoL) measured at T1: Pre-randomisation; T2: 2–7 days (up to 13 days) post-randomisation; T3: 28 days (up to 67 days) post-randomisation</w:t>
            </w:r>
          </w:p>
        </w:tc>
        <w:tc>
          <w:tcPr>
            <w:tcW w:w="468" w:type="pct"/>
          </w:tcPr>
          <w:p w14:paraId="7C4254A2" w14:textId="48F731A0" w:rsidR="00483969" w:rsidRPr="005B6EFD" w:rsidRDefault="00AB5510" w:rsidP="00483969">
            <w:pPr>
              <w:pStyle w:val="Tabletext0"/>
            </w:pPr>
            <w:r w:rsidRPr="005B6EFD">
              <w:t>No</w:t>
            </w:r>
          </w:p>
        </w:tc>
      </w:tr>
      <w:tr w:rsidR="00AB5510" w:rsidRPr="005B6EFD" w14:paraId="3BE83560" w14:textId="77777777" w:rsidTr="00B30DA3">
        <w:trPr>
          <w:cantSplit/>
        </w:trPr>
        <w:tc>
          <w:tcPr>
            <w:tcW w:w="679" w:type="pct"/>
          </w:tcPr>
          <w:p w14:paraId="0E6505D1" w14:textId="45340A11" w:rsidR="00AB5510" w:rsidRPr="005B6EFD" w:rsidRDefault="00AB5510" w:rsidP="00AB5510">
            <w:pPr>
              <w:pStyle w:val="Tabletext0"/>
            </w:pPr>
            <w:r w:rsidRPr="005B6EFD">
              <w:t>Goldstone 2019 (NCT01164722)</w:t>
            </w:r>
          </w:p>
          <w:p w14:paraId="549CC9E3" w14:textId="77777777" w:rsidR="00AB5510" w:rsidRPr="005B6EFD" w:rsidRDefault="00AB5510" w:rsidP="00AB5510">
            <w:pPr>
              <w:pStyle w:val="Tabletext0"/>
            </w:pPr>
            <w:r w:rsidRPr="005B6EFD">
              <w:t>USA</w:t>
            </w:r>
          </w:p>
        </w:tc>
        <w:tc>
          <w:tcPr>
            <w:tcW w:w="404" w:type="pct"/>
          </w:tcPr>
          <w:p w14:paraId="1DF9F4B1" w14:textId="77777777" w:rsidR="00AB5510" w:rsidRPr="005B6EFD" w:rsidRDefault="00AB5510" w:rsidP="00AB5510">
            <w:pPr>
              <w:pStyle w:val="Tabletext0"/>
            </w:pPr>
            <w:r w:rsidRPr="005B6EFD">
              <w:t>121 (120 included in analysis)</w:t>
            </w:r>
          </w:p>
        </w:tc>
        <w:tc>
          <w:tcPr>
            <w:tcW w:w="540" w:type="pct"/>
          </w:tcPr>
          <w:p w14:paraId="192CDB02" w14:textId="77777777" w:rsidR="00AB5510" w:rsidRPr="005B6EFD" w:rsidRDefault="00AB5510" w:rsidP="00AB5510">
            <w:pPr>
              <w:pStyle w:val="Tabletext0"/>
            </w:pPr>
            <w:r w:rsidRPr="005B6EFD">
              <w:t>RCT</w:t>
            </w:r>
          </w:p>
          <w:p w14:paraId="68DA91BF" w14:textId="77777777" w:rsidR="00AB5510" w:rsidRPr="005B6EFD" w:rsidRDefault="00AB5510" w:rsidP="00AB5510">
            <w:pPr>
              <w:pStyle w:val="Tabletext0"/>
            </w:pPr>
          </w:p>
          <w:p w14:paraId="24164B2B" w14:textId="77777777" w:rsidR="00AB5510" w:rsidRPr="005B6EFD" w:rsidRDefault="00AB5510" w:rsidP="00AB5510">
            <w:pPr>
              <w:pStyle w:val="Tabletext0"/>
            </w:pPr>
            <w:r w:rsidRPr="005B6EFD">
              <w:t>Moderate risk of bias</w:t>
            </w:r>
          </w:p>
        </w:tc>
        <w:tc>
          <w:tcPr>
            <w:tcW w:w="633" w:type="pct"/>
          </w:tcPr>
          <w:p w14:paraId="34A28EF2" w14:textId="77777777" w:rsidR="00AB5510" w:rsidRPr="005B6EFD" w:rsidRDefault="00AB5510" w:rsidP="00AB5510">
            <w:pPr>
              <w:pStyle w:val="Tabletext0"/>
            </w:pPr>
            <w:r w:rsidRPr="005B6EFD">
              <w:t>PLWH</w:t>
            </w:r>
          </w:p>
          <w:p w14:paraId="5B52A79D" w14:textId="7B1D40FA" w:rsidR="00AB5510" w:rsidRPr="005B6EFD" w:rsidRDefault="00AB5510" w:rsidP="00AB5510">
            <w:pPr>
              <w:pStyle w:val="Tabletext0"/>
            </w:pPr>
            <w:r w:rsidRPr="005B6EFD">
              <w:t>Mean age: Treatment: 49.0 (range 25–78) years</w:t>
            </w:r>
          </w:p>
          <w:p w14:paraId="064E70FD" w14:textId="13EAF5F6" w:rsidR="00AB5510" w:rsidRPr="005B6EFD" w:rsidRDefault="00AB5510" w:rsidP="00AB5510">
            <w:pPr>
              <w:pStyle w:val="Tabletext0"/>
            </w:pPr>
            <w:r w:rsidRPr="005B6EFD">
              <w:t>Active monitoring: 50.5 (range 27–67) years</w:t>
            </w:r>
          </w:p>
        </w:tc>
        <w:tc>
          <w:tcPr>
            <w:tcW w:w="711" w:type="pct"/>
          </w:tcPr>
          <w:p w14:paraId="0A514E83" w14:textId="77777777" w:rsidR="00AB5510" w:rsidRPr="005B6EFD" w:rsidRDefault="00AB5510" w:rsidP="00AB5510">
            <w:pPr>
              <w:pStyle w:val="Tabletext0"/>
            </w:pPr>
            <w:r w:rsidRPr="005B6EFD">
              <w:t>HRA-guided HSIL ablation with IRC</w:t>
            </w:r>
          </w:p>
        </w:tc>
        <w:tc>
          <w:tcPr>
            <w:tcW w:w="704" w:type="pct"/>
          </w:tcPr>
          <w:p w14:paraId="6C3DBEB2" w14:textId="77777777" w:rsidR="00AB5510" w:rsidRPr="005B6EFD" w:rsidRDefault="00AB5510" w:rsidP="00AB5510">
            <w:pPr>
              <w:pStyle w:val="Tabletext0"/>
            </w:pPr>
            <w:r w:rsidRPr="005B6EFD">
              <w:t>Active monitoring without treatment</w:t>
            </w:r>
          </w:p>
        </w:tc>
        <w:tc>
          <w:tcPr>
            <w:tcW w:w="861" w:type="pct"/>
          </w:tcPr>
          <w:p w14:paraId="17C99AF8" w14:textId="77777777" w:rsidR="00AB5510" w:rsidRPr="005B6EFD" w:rsidRDefault="00AB5510" w:rsidP="00F456AE">
            <w:pPr>
              <w:pStyle w:val="Tabletext0"/>
              <w:numPr>
                <w:ilvl w:val="0"/>
                <w:numId w:val="9"/>
              </w:numPr>
              <w:tabs>
                <w:tab w:val="clear" w:pos="263"/>
              </w:tabs>
              <w:ind w:left="319" w:hanging="283"/>
            </w:pPr>
            <w:r w:rsidRPr="005B6EFD">
              <w:t>Progression to anal cancer</w:t>
            </w:r>
          </w:p>
          <w:p w14:paraId="2C4AC994" w14:textId="77777777" w:rsidR="00AB5510" w:rsidRPr="005B6EFD" w:rsidRDefault="00AB5510" w:rsidP="00F456AE">
            <w:pPr>
              <w:pStyle w:val="Tabletext0"/>
              <w:numPr>
                <w:ilvl w:val="0"/>
                <w:numId w:val="9"/>
              </w:numPr>
              <w:tabs>
                <w:tab w:val="clear" w:pos="263"/>
              </w:tabs>
              <w:ind w:left="319" w:hanging="283"/>
            </w:pPr>
            <w:r w:rsidRPr="005B6EFD">
              <w:t>HSIL recurrence/ treatment response</w:t>
            </w:r>
          </w:p>
          <w:p w14:paraId="4C23F00E" w14:textId="77777777" w:rsidR="00AB5510" w:rsidRPr="005B6EFD" w:rsidRDefault="00AB5510" w:rsidP="00F456AE">
            <w:pPr>
              <w:pStyle w:val="Tabletext0"/>
              <w:numPr>
                <w:ilvl w:val="0"/>
                <w:numId w:val="9"/>
              </w:numPr>
              <w:tabs>
                <w:tab w:val="clear" w:pos="263"/>
              </w:tabs>
              <w:ind w:left="319" w:hanging="283"/>
            </w:pPr>
            <w:r w:rsidRPr="005B6EFD">
              <w:t>HSIL-free survival</w:t>
            </w:r>
          </w:p>
          <w:p w14:paraId="19BD3942" w14:textId="77777777" w:rsidR="00AB5510" w:rsidRPr="005B6EFD" w:rsidRDefault="00AB5510" w:rsidP="00F456AE">
            <w:pPr>
              <w:pStyle w:val="Tabletext0"/>
              <w:numPr>
                <w:ilvl w:val="0"/>
                <w:numId w:val="9"/>
              </w:numPr>
              <w:tabs>
                <w:tab w:val="clear" w:pos="263"/>
              </w:tabs>
              <w:ind w:left="319" w:hanging="283"/>
            </w:pPr>
            <w:r w:rsidRPr="005B6EFD">
              <w:t>Adverse events</w:t>
            </w:r>
          </w:p>
        </w:tc>
        <w:tc>
          <w:tcPr>
            <w:tcW w:w="468" w:type="pct"/>
          </w:tcPr>
          <w:p w14:paraId="0B4A493C" w14:textId="578E5BD8" w:rsidR="00AB5510" w:rsidRPr="005B6EFD" w:rsidRDefault="00AB5510" w:rsidP="00AB5510">
            <w:pPr>
              <w:pStyle w:val="Tabletext0"/>
            </w:pPr>
            <w:r w:rsidRPr="005B6EFD">
              <w:t>No</w:t>
            </w:r>
          </w:p>
        </w:tc>
      </w:tr>
      <w:tr w:rsidR="00AB5510" w:rsidRPr="005B6EFD" w14:paraId="2D60C916" w14:textId="77777777" w:rsidTr="00B30DA3">
        <w:trPr>
          <w:cantSplit/>
        </w:trPr>
        <w:tc>
          <w:tcPr>
            <w:tcW w:w="679" w:type="pct"/>
          </w:tcPr>
          <w:p w14:paraId="56546EA7" w14:textId="151A4DB7" w:rsidR="00AB5510" w:rsidRPr="005B6EFD" w:rsidRDefault="00AB5510" w:rsidP="00AB5510">
            <w:pPr>
              <w:pStyle w:val="Tabletext0"/>
            </w:pPr>
            <w:r w:rsidRPr="005B6EFD">
              <w:t>Richel 2013 (NTR1236)</w:t>
            </w:r>
          </w:p>
          <w:p w14:paraId="0025E127" w14:textId="77777777" w:rsidR="00AB5510" w:rsidRPr="005B6EFD" w:rsidRDefault="00AB5510" w:rsidP="00AB5510">
            <w:pPr>
              <w:pStyle w:val="Tabletext0"/>
            </w:pPr>
            <w:r w:rsidRPr="005B6EFD">
              <w:t>Netherlands</w:t>
            </w:r>
          </w:p>
        </w:tc>
        <w:tc>
          <w:tcPr>
            <w:tcW w:w="404" w:type="pct"/>
          </w:tcPr>
          <w:p w14:paraId="483B3889" w14:textId="77777777" w:rsidR="00AB5510" w:rsidRPr="005B6EFD" w:rsidRDefault="00AB5510" w:rsidP="00AB5510">
            <w:pPr>
              <w:pStyle w:val="Tabletext0"/>
            </w:pPr>
            <w:r w:rsidRPr="005B6EFD">
              <w:t>156 (148 included in analysis)</w:t>
            </w:r>
          </w:p>
        </w:tc>
        <w:tc>
          <w:tcPr>
            <w:tcW w:w="540" w:type="pct"/>
          </w:tcPr>
          <w:p w14:paraId="22F4AF6C" w14:textId="77777777" w:rsidR="00AB5510" w:rsidRPr="005B6EFD" w:rsidRDefault="00AB5510" w:rsidP="00AB5510">
            <w:pPr>
              <w:pStyle w:val="Tabletext0"/>
            </w:pPr>
            <w:r w:rsidRPr="005B6EFD">
              <w:t>RCT</w:t>
            </w:r>
          </w:p>
          <w:p w14:paraId="1FFA8752" w14:textId="77777777" w:rsidR="00AB5510" w:rsidRPr="005B6EFD" w:rsidRDefault="00AB5510" w:rsidP="00AB5510">
            <w:pPr>
              <w:pStyle w:val="Tabletext0"/>
            </w:pPr>
          </w:p>
          <w:p w14:paraId="69261A65" w14:textId="77777777" w:rsidR="00AB5510" w:rsidRPr="005B6EFD" w:rsidRDefault="00AB5510" w:rsidP="00AB5510">
            <w:pPr>
              <w:pStyle w:val="Tabletext0"/>
            </w:pPr>
            <w:r w:rsidRPr="005B6EFD">
              <w:t>Moderate risk of bias</w:t>
            </w:r>
          </w:p>
        </w:tc>
        <w:tc>
          <w:tcPr>
            <w:tcW w:w="633" w:type="pct"/>
            <w:vMerge w:val="restart"/>
          </w:tcPr>
          <w:p w14:paraId="08923E5F" w14:textId="77777777" w:rsidR="00AB5510" w:rsidRPr="005B6EFD" w:rsidRDefault="00AB5510" w:rsidP="00AB5510">
            <w:pPr>
              <w:pStyle w:val="Tabletext0"/>
            </w:pPr>
            <w:r w:rsidRPr="005B6EFD">
              <w:t xml:space="preserve">MSM LWH </w:t>
            </w:r>
          </w:p>
          <w:p w14:paraId="6D6F77DC" w14:textId="77777777" w:rsidR="00AB5510" w:rsidRPr="005B6EFD" w:rsidRDefault="00AB5510" w:rsidP="00AB5510">
            <w:pPr>
              <w:pStyle w:val="Tabletext0"/>
            </w:pPr>
            <w:r w:rsidRPr="005B6EFD">
              <w:t>Median age: Imiquimod: 45 (41–51) years</w:t>
            </w:r>
          </w:p>
          <w:p w14:paraId="68562701" w14:textId="77777777" w:rsidR="00AB5510" w:rsidRPr="005B6EFD" w:rsidRDefault="00AB5510" w:rsidP="00AB5510">
            <w:pPr>
              <w:pStyle w:val="Tabletext0"/>
            </w:pPr>
            <w:r w:rsidRPr="005B6EFD">
              <w:lastRenderedPageBreak/>
              <w:t>Fluorouracil: 47 (40–54) years</w:t>
            </w:r>
          </w:p>
          <w:p w14:paraId="75CF8B13" w14:textId="4C233132" w:rsidR="00AB5510" w:rsidRPr="005B6EFD" w:rsidRDefault="00AB5510" w:rsidP="00AB5510">
            <w:pPr>
              <w:pStyle w:val="Tabletext0"/>
            </w:pPr>
            <w:r w:rsidRPr="005B6EFD">
              <w:t>Electrocautery:  47 (42–55) years</w:t>
            </w:r>
          </w:p>
        </w:tc>
        <w:tc>
          <w:tcPr>
            <w:tcW w:w="711" w:type="pct"/>
            <w:vMerge w:val="restart"/>
          </w:tcPr>
          <w:p w14:paraId="4A23F3F4" w14:textId="77777777" w:rsidR="00AB5510" w:rsidRPr="005B6EFD" w:rsidRDefault="00AB5510" w:rsidP="00AB5510">
            <w:pPr>
              <w:pStyle w:val="Tabletext0"/>
            </w:pPr>
            <w:r w:rsidRPr="005B6EFD">
              <w:lastRenderedPageBreak/>
              <w:t>HRA-guided monthly electrocautery for 4 months</w:t>
            </w:r>
          </w:p>
          <w:p w14:paraId="361757CE" w14:textId="6052C3E9" w:rsidR="00AB5510" w:rsidRPr="005B6EFD" w:rsidRDefault="00AB5510" w:rsidP="00AB5510">
            <w:pPr>
              <w:pStyle w:val="Tabletext0"/>
            </w:pPr>
            <w:r w:rsidRPr="005B6EFD">
              <w:t>N=46</w:t>
            </w:r>
          </w:p>
        </w:tc>
        <w:tc>
          <w:tcPr>
            <w:tcW w:w="704" w:type="pct"/>
            <w:vMerge w:val="restart"/>
          </w:tcPr>
          <w:p w14:paraId="4D38768D" w14:textId="77777777" w:rsidR="00AB5510" w:rsidRPr="005B6EFD" w:rsidRDefault="00AB5510" w:rsidP="00AB5510">
            <w:pPr>
              <w:pStyle w:val="Tabletext0"/>
            </w:pPr>
            <w:r w:rsidRPr="005B6EFD">
              <w:t>16 weeks of imiquimod (three times a week)</w:t>
            </w:r>
          </w:p>
          <w:p w14:paraId="0A28DCE3" w14:textId="77777777" w:rsidR="00AB5510" w:rsidRPr="005B6EFD" w:rsidRDefault="00AB5510" w:rsidP="00AB5510">
            <w:pPr>
              <w:pStyle w:val="Tabletext0"/>
            </w:pPr>
            <w:r w:rsidRPr="005B6EFD">
              <w:t>N=54</w:t>
            </w:r>
          </w:p>
          <w:p w14:paraId="5CAEA5E3" w14:textId="77777777" w:rsidR="00AB5510" w:rsidRPr="005B6EFD" w:rsidRDefault="00AB5510" w:rsidP="00AB5510">
            <w:pPr>
              <w:pStyle w:val="Tabletext0"/>
            </w:pPr>
            <w:r w:rsidRPr="005B6EFD">
              <w:lastRenderedPageBreak/>
              <w:t>OR</w:t>
            </w:r>
          </w:p>
          <w:p w14:paraId="331EE2DC" w14:textId="77777777" w:rsidR="00AB5510" w:rsidRPr="005B6EFD" w:rsidRDefault="00AB5510" w:rsidP="00AB5510">
            <w:pPr>
              <w:pStyle w:val="Tabletext0"/>
            </w:pPr>
            <w:r w:rsidRPr="005B6EFD">
              <w:t>16 weeks of topical fluorouracil (twice a week)</w:t>
            </w:r>
          </w:p>
          <w:p w14:paraId="64CD3535" w14:textId="42F1F341" w:rsidR="00AB5510" w:rsidRPr="005B6EFD" w:rsidRDefault="00AB5510" w:rsidP="00AB5510">
            <w:pPr>
              <w:pStyle w:val="Tabletext0"/>
            </w:pPr>
            <w:r w:rsidRPr="005B6EFD">
              <w:t>N=48</w:t>
            </w:r>
          </w:p>
        </w:tc>
        <w:tc>
          <w:tcPr>
            <w:tcW w:w="861" w:type="pct"/>
          </w:tcPr>
          <w:p w14:paraId="2F7F0C78" w14:textId="77777777" w:rsidR="00AB5510" w:rsidRPr="005B6EFD" w:rsidRDefault="00AB5510" w:rsidP="00F456AE">
            <w:pPr>
              <w:pStyle w:val="Tabletext0"/>
              <w:numPr>
                <w:ilvl w:val="0"/>
                <w:numId w:val="9"/>
              </w:numPr>
              <w:tabs>
                <w:tab w:val="clear" w:pos="263"/>
              </w:tabs>
              <w:ind w:left="319" w:hanging="283"/>
            </w:pPr>
            <w:r w:rsidRPr="005B6EFD">
              <w:lastRenderedPageBreak/>
              <w:t>HSIL recurrence/ treatment response</w:t>
            </w:r>
          </w:p>
          <w:p w14:paraId="380E25BF" w14:textId="77777777" w:rsidR="00AB5510" w:rsidRPr="005B6EFD" w:rsidRDefault="00AB5510" w:rsidP="00F456AE">
            <w:pPr>
              <w:pStyle w:val="Tabletext0"/>
              <w:numPr>
                <w:ilvl w:val="0"/>
                <w:numId w:val="9"/>
              </w:numPr>
              <w:tabs>
                <w:tab w:val="clear" w:pos="263"/>
              </w:tabs>
              <w:ind w:left="319" w:hanging="283"/>
            </w:pPr>
            <w:r w:rsidRPr="005B6EFD">
              <w:t>Adverse events</w:t>
            </w:r>
          </w:p>
        </w:tc>
        <w:tc>
          <w:tcPr>
            <w:tcW w:w="468" w:type="pct"/>
          </w:tcPr>
          <w:p w14:paraId="11CAD52D" w14:textId="0B665313" w:rsidR="00AB5510" w:rsidRPr="005B6EFD" w:rsidRDefault="00AB5510" w:rsidP="00AB5510">
            <w:pPr>
              <w:pStyle w:val="Tabletext0"/>
            </w:pPr>
            <w:r w:rsidRPr="005B6EFD">
              <w:t>No</w:t>
            </w:r>
          </w:p>
        </w:tc>
      </w:tr>
      <w:tr w:rsidR="00AB5510" w:rsidRPr="005B6EFD" w14:paraId="3C4A3292" w14:textId="77777777" w:rsidTr="00B30DA3">
        <w:trPr>
          <w:cantSplit/>
        </w:trPr>
        <w:tc>
          <w:tcPr>
            <w:tcW w:w="679" w:type="pct"/>
          </w:tcPr>
          <w:p w14:paraId="750F0B22" w14:textId="3EFE853C" w:rsidR="00AB5510" w:rsidRPr="005B6EFD" w:rsidRDefault="00AB5510" w:rsidP="00AB5510">
            <w:pPr>
              <w:pStyle w:val="Tabletext0"/>
            </w:pPr>
            <w:r w:rsidRPr="005B6EFD">
              <w:lastRenderedPageBreak/>
              <w:t>Siegenbeek van Heukelom 2016</w:t>
            </w:r>
          </w:p>
          <w:p w14:paraId="5D2B15C1" w14:textId="77777777" w:rsidR="00AB5510" w:rsidRPr="005B6EFD" w:rsidRDefault="00AB5510" w:rsidP="00AB5510">
            <w:pPr>
              <w:pStyle w:val="Tabletext0"/>
            </w:pPr>
            <w:r w:rsidRPr="005B6EFD">
              <w:t>Netherlands</w:t>
            </w:r>
          </w:p>
        </w:tc>
        <w:tc>
          <w:tcPr>
            <w:tcW w:w="404" w:type="pct"/>
          </w:tcPr>
          <w:p w14:paraId="58EE776F" w14:textId="77777777" w:rsidR="00AB5510" w:rsidRPr="005B6EFD" w:rsidRDefault="00AB5510" w:rsidP="00AB5510">
            <w:pPr>
              <w:pStyle w:val="Tabletext0"/>
            </w:pPr>
            <w:r w:rsidRPr="005B6EFD">
              <w:t>148</w:t>
            </w:r>
          </w:p>
        </w:tc>
        <w:tc>
          <w:tcPr>
            <w:tcW w:w="540" w:type="pct"/>
          </w:tcPr>
          <w:p w14:paraId="4F68D3DC" w14:textId="3C5CC080" w:rsidR="00AB5510" w:rsidRPr="005B6EFD" w:rsidRDefault="00AB5510" w:rsidP="00AB5510">
            <w:pPr>
              <w:pStyle w:val="Tabletext0"/>
            </w:pPr>
            <w:r w:rsidRPr="005B6EFD">
              <w:t>Prospective cohort embedded within RCT</w:t>
            </w:r>
          </w:p>
          <w:p w14:paraId="03948667" w14:textId="77777777" w:rsidR="00AB5510" w:rsidRPr="005B6EFD" w:rsidRDefault="00AB5510" w:rsidP="00AB5510">
            <w:pPr>
              <w:pStyle w:val="Tabletext0"/>
            </w:pPr>
          </w:p>
          <w:p w14:paraId="73F4CAF9" w14:textId="77777777" w:rsidR="00AB5510" w:rsidRPr="005B6EFD" w:rsidRDefault="00AB5510" w:rsidP="00AB5510">
            <w:pPr>
              <w:pStyle w:val="Tabletext0"/>
            </w:pPr>
            <w:r w:rsidRPr="005B6EFD">
              <w:t>High risk of bias</w:t>
            </w:r>
          </w:p>
        </w:tc>
        <w:tc>
          <w:tcPr>
            <w:tcW w:w="633" w:type="pct"/>
            <w:vMerge/>
          </w:tcPr>
          <w:p w14:paraId="111B9D15" w14:textId="48799F7E" w:rsidR="00AB5510" w:rsidRPr="005B6EFD" w:rsidRDefault="00AB5510" w:rsidP="00AB5510">
            <w:pPr>
              <w:pStyle w:val="Tabletext0"/>
            </w:pPr>
          </w:p>
        </w:tc>
        <w:tc>
          <w:tcPr>
            <w:tcW w:w="711" w:type="pct"/>
            <w:vMerge/>
          </w:tcPr>
          <w:p w14:paraId="6B65F463" w14:textId="5E218F0C" w:rsidR="00AB5510" w:rsidRPr="005B6EFD" w:rsidRDefault="00AB5510" w:rsidP="00AB5510">
            <w:pPr>
              <w:pStyle w:val="Tabletext0"/>
            </w:pPr>
          </w:p>
        </w:tc>
        <w:tc>
          <w:tcPr>
            <w:tcW w:w="704" w:type="pct"/>
            <w:vMerge/>
          </w:tcPr>
          <w:p w14:paraId="4CCD2F9A" w14:textId="0873D0E5" w:rsidR="00AB5510" w:rsidRPr="005B6EFD" w:rsidRDefault="00AB5510" w:rsidP="00AB5510">
            <w:pPr>
              <w:pStyle w:val="Tabletext0"/>
            </w:pPr>
          </w:p>
        </w:tc>
        <w:tc>
          <w:tcPr>
            <w:tcW w:w="861" w:type="pct"/>
          </w:tcPr>
          <w:p w14:paraId="76A809C6" w14:textId="77777777" w:rsidR="00AB5510" w:rsidRPr="005B6EFD" w:rsidRDefault="00AB5510" w:rsidP="00F456AE">
            <w:pPr>
              <w:pStyle w:val="Tabletext0"/>
              <w:numPr>
                <w:ilvl w:val="0"/>
                <w:numId w:val="9"/>
              </w:numPr>
              <w:tabs>
                <w:tab w:val="clear" w:pos="263"/>
              </w:tabs>
              <w:ind w:left="319" w:hanging="283"/>
            </w:pPr>
            <w:r w:rsidRPr="005B6EFD">
              <w:t>Adverse events (pain/discomfort, usual activity, anxiety/depression, overall satisfaction with sex life)</w:t>
            </w:r>
          </w:p>
        </w:tc>
        <w:tc>
          <w:tcPr>
            <w:tcW w:w="468" w:type="pct"/>
          </w:tcPr>
          <w:p w14:paraId="278BE12D" w14:textId="5B8EF424" w:rsidR="00AB5510" w:rsidRPr="005B6EFD" w:rsidRDefault="00AB5510" w:rsidP="00AB5510">
            <w:pPr>
              <w:pStyle w:val="Tabletext0"/>
            </w:pPr>
            <w:r w:rsidRPr="005B6EFD">
              <w:t>No</w:t>
            </w:r>
          </w:p>
        </w:tc>
      </w:tr>
      <w:tr w:rsidR="00AB5510" w:rsidRPr="005B6EFD" w14:paraId="46649A5A" w14:textId="77777777" w:rsidTr="00B30DA3">
        <w:trPr>
          <w:cantSplit/>
        </w:trPr>
        <w:tc>
          <w:tcPr>
            <w:tcW w:w="679" w:type="pct"/>
          </w:tcPr>
          <w:p w14:paraId="0582DFDD" w14:textId="4DC25C2E" w:rsidR="00AB5510" w:rsidRPr="005B6EFD" w:rsidRDefault="00AB5510" w:rsidP="00AB5510">
            <w:pPr>
              <w:pStyle w:val="Tabletext0"/>
            </w:pPr>
            <w:r w:rsidRPr="005B6EFD">
              <w:t>Weis 2012</w:t>
            </w:r>
          </w:p>
          <w:p w14:paraId="08D2C614" w14:textId="77777777" w:rsidR="00AB5510" w:rsidRPr="005B6EFD" w:rsidRDefault="00AB5510" w:rsidP="00AB5510">
            <w:pPr>
              <w:pStyle w:val="Tabletext0"/>
            </w:pPr>
            <w:r w:rsidRPr="005B6EFD">
              <w:t>USA</w:t>
            </w:r>
          </w:p>
        </w:tc>
        <w:tc>
          <w:tcPr>
            <w:tcW w:w="404" w:type="pct"/>
          </w:tcPr>
          <w:p w14:paraId="1905A7DD" w14:textId="77777777" w:rsidR="00AB5510" w:rsidRPr="005B6EFD" w:rsidRDefault="00AB5510" w:rsidP="00AB5510">
            <w:pPr>
              <w:pStyle w:val="Tabletext0"/>
            </w:pPr>
            <w:r w:rsidRPr="005B6EFD">
              <w:t>124</w:t>
            </w:r>
          </w:p>
        </w:tc>
        <w:tc>
          <w:tcPr>
            <w:tcW w:w="540" w:type="pct"/>
          </w:tcPr>
          <w:p w14:paraId="09057E6A" w14:textId="77777777" w:rsidR="00AB5510" w:rsidRPr="005B6EFD" w:rsidRDefault="00AB5510" w:rsidP="00AB5510">
            <w:pPr>
              <w:pStyle w:val="Tabletext0"/>
            </w:pPr>
            <w:r w:rsidRPr="005B6EFD">
              <w:t>Prospective cohort study</w:t>
            </w:r>
          </w:p>
          <w:p w14:paraId="32CF53AB" w14:textId="77777777" w:rsidR="00AB5510" w:rsidRPr="005B6EFD" w:rsidRDefault="00AB5510" w:rsidP="00AB5510">
            <w:pPr>
              <w:pStyle w:val="Tabletext0"/>
            </w:pPr>
          </w:p>
          <w:p w14:paraId="56C99293" w14:textId="77777777" w:rsidR="00AB5510" w:rsidRPr="005B6EFD" w:rsidRDefault="00AB5510" w:rsidP="00AB5510">
            <w:pPr>
              <w:pStyle w:val="Tabletext0"/>
            </w:pPr>
            <w:r w:rsidRPr="005B6EFD">
              <w:t>High risk of bias</w:t>
            </w:r>
          </w:p>
        </w:tc>
        <w:tc>
          <w:tcPr>
            <w:tcW w:w="633" w:type="pct"/>
          </w:tcPr>
          <w:p w14:paraId="23FCCECE" w14:textId="77777777" w:rsidR="00AB5510" w:rsidRPr="005B6EFD" w:rsidRDefault="00AB5510" w:rsidP="00AB5510">
            <w:pPr>
              <w:pStyle w:val="Tabletext0"/>
            </w:pPr>
            <w:r w:rsidRPr="005B6EFD">
              <w:t>PLWH</w:t>
            </w:r>
          </w:p>
          <w:p w14:paraId="34967B32" w14:textId="77777777" w:rsidR="00AB5510" w:rsidRPr="005B6EFD" w:rsidRDefault="00AB5510" w:rsidP="00AB5510">
            <w:pPr>
              <w:pStyle w:val="Tabletext0"/>
            </w:pPr>
            <w:r w:rsidRPr="005B6EFD">
              <w:t>Mean age (SD): 39.6 (9.0)</w:t>
            </w:r>
          </w:p>
          <w:p w14:paraId="0E08E7DF" w14:textId="0C00F626" w:rsidR="00AB5510" w:rsidRPr="005B6EFD" w:rsidRDefault="00AB5510" w:rsidP="00AB5510">
            <w:pPr>
              <w:pStyle w:val="Tabletext0"/>
            </w:pPr>
            <w:r w:rsidRPr="005B6EFD">
              <w:t>Receptive anal sex: 82.3%</w:t>
            </w:r>
          </w:p>
        </w:tc>
        <w:tc>
          <w:tcPr>
            <w:tcW w:w="711" w:type="pct"/>
          </w:tcPr>
          <w:p w14:paraId="06B42105" w14:textId="77777777" w:rsidR="00AB5510" w:rsidRPr="005B6EFD" w:rsidRDefault="00AB5510" w:rsidP="00AB5510">
            <w:pPr>
              <w:pStyle w:val="Tabletext0"/>
            </w:pPr>
            <w:r w:rsidRPr="005B6EFD">
              <w:t>HRA-guided HSIL ablation with IRC</w:t>
            </w:r>
          </w:p>
        </w:tc>
        <w:tc>
          <w:tcPr>
            <w:tcW w:w="704" w:type="pct"/>
          </w:tcPr>
          <w:p w14:paraId="47636979" w14:textId="77777777" w:rsidR="00AB5510" w:rsidRPr="005B6EFD" w:rsidRDefault="00AB5510" w:rsidP="00AB5510">
            <w:pPr>
              <w:pStyle w:val="Tabletext0"/>
            </w:pPr>
            <w:r w:rsidRPr="005B6EFD">
              <w:t>Voluntarily delayed or did not receive treatment and were reevaluated at a subsequent time point</w:t>
            </w:r>
          </w:p>
        </w:tc>
        <w:tc>
          <w:tcPr>
            <w:tcW w:w="861" w:type="pct"/>
          </w:tcPr>
          <w:p w14:paraId="4BD22AB0" w14:textId="77777777" w:rsidR="00AB5510" w:rsidRPr="005B6EFD" w:rsidRDefault="00AB5510" w:rsidP="00F456AE">
            <w:pPr>
              <w:pStyle w:val="Tabletext0"/>
              <w:numPr>
                <w:ilvl w:val="0"/>
                <w:numId w:val="9"/>
              </w:numPr>
              <w:tabs>
                <w:tab w:val="clear" w:pos="263"/>
              </w:tabs>
              <w:ind w:left="319" w:hanging="283"/>
            </w:pPr>
            <w:r w:rsidRPr="005B6EFD">
              <w:t>Progression to anal cancer</w:t>
            </w:r>
          </w:p>
          <w:p w14:paraId="58BC72B6" w14:textId="77777777" w:rsidR="00AB5510" w:rsidRPr="005B6EFD" w:rsidRDefault="00AB5510" w:rsidP="00F456AE">
            <w:pPr>
              <w:pStyle w:val="Tabletext0"/>
              <w:numPr>
                <w:ilvl w:val="0"/>
                <w:numId w:val="9"/>
              </w:numPr>
              <w:tabs>
                <w:tab w:val="clear" w:pos="263"/>
              </w:tabs>
              <w:ind w:left="319" w:hanging="283"/>
            </w:pPr>
            <w:r w:rsidRPr="005B6EFD">
              <w:t>HSIL recurrence/ treatment response</w:t>
            </w:r>
          </w:p>
        </w:tc>
        <w:tc>
          <w:tcPr>
            <w:tcW w:w="468" w:type="pct"/>
          </w:tcPr>
          <w:p w14:paraId="5089829D" w14:textId="1638F008" w:rsidR="00AB5510" w:rsidRPr="005B6EFD" w:rsidRDefault="00AB5510" w:rsidP="00AB5510">
            <w:pPr>
              <w:pStyle w:val="Tabletext0"/>
            </w:pPr>
            <w:r w:rsidRPr="005B6EFD">
              <w:t>No</w:t>
            </w:r>
          </w:p>
        </w:tc>
      </w:tr>
    </w:tbl>
    <w:p w14:paraId="5149B6B9" w14:textId="77777777" w:rsidR="00B11CCF" w:rsidRPr="005B6EFD" w:rsidRDefault="00B11CCF" w:rsidP="001D26E0">
      <w:pPr>
        <w:pStyle w:val="TableFigureFooter"/>
      </w:pPr>
      <w:r w:rsidRPr="005B6EFD">
        <w:t>Source: Study reports</w:t>
      </w:r>
    </w:p>
    <w:p w14:paraId="76DB70E1" w14:textId="1753EE5E" w:rsidR="00B11CCF" w:rsidRPr="005B6EFD" w:rsidRDefault="00B11CCF" w:rsidP="001D26E0">
      <w:pPr>
        <w:pStyle w:val="TableFigureFooter"/>
      </w:pPr>
      <w:r w:rsidRPr="005B6EFD">
        <w:t>Notes: *Including: office-based ablative procedures, ablation or excision under anaesthesia, or the administration of topical fluorouracil or imiquimod. Selected by clinicians in alignment with clinician and participant preference from a list of options defined in the trial protocol</w:t>
      </w:r>
      <w:r w:rsidR="00483969" w:rsidRPr="005B6EFD">
        <w:t xml:space="preserve"> </w:t>
      </w:r>
      <w:r w:rsidRPr="005B6EFD">
        <w:t xml:space="preserve">using method-specific algorithms. </w:t>
      </w:r>
    </w:p>
    <w:p w14:paraId="50DAB30C" w14:textId="77777777" w:rsidR="00483969" w:rsidRPr="005B6EFD" w:rsidRDefault="00483969" w:rsidP="00756316">
      <w:pPr>
        <w:pStyle w:val="TableFigureFooter"/>
      </w:pPr>
      <w:r w:rsidRPr="005B6EFD">
        <w:t>‡Enrolment in the ANCHOR HRQoL study was still in progress when the ANCHOR Data and Safety Monitoring Board terminated randomisation to the study for efficacy.</w:t>
      </w:r>
    </w:p>
    <w:p w14:paraId="6C39845A" w14:textId="43904109" w:rsidR="00B11CCF" w:rsidRPr="005B6EFD" w:rsidRDefault="00B11CCF" w:rsidP="001D26E0">
      <w:pPr>
        <w:pStyle w:val="TableFigureFooter"/>
      </w:pPr>
      <w:r w:rsidRPr="005B6EFD">
        <w:t xml:space="preserve">Abbreviations: cRFA = circumferential radiofrequency ablation, ECA = electrocautery ablation, HIV = human immunodeficiency virus, HPV = human papillomavirus, HRA = high-resolution anoscopy, </w:t>
      </w:r>
      <w:r w:rsidR="0026713A">
        <w:t>HRQoL = health-related quality of life</w:t>
      </w:r>
      <w:r w:rsidR="0014313E">
        <w:t xml:space="preserve">, </w:t>
      </w:r>
      <w:r w:rsidRPr="005B6EFD">
        <w:t xml:space="preserve">HSIL= high-grade squamous intraepithelial lesions, IRC = infrared coagulation, LWH = living with HIV, MSM = men who have sex with men, MSW = men who have sex with women, PLWH = people living with HIV, RCT = randomised controlled trial, </w:t>
      </w:r>
      <w:r w:rsidR="00B30DA3" w:rsidRPr="005B6EFD">
        <w:t xml:space="preserve">RCT = randomised controlled trial; </w:t>
      </w:r>
      <w:r w:rsidRPr="005B6EFD">
        <w:t>RFA = radiofrequency ablation</w:t>
      </w:r>
    </w:p>
    <w:p w14:paraId="3B9FC2AD" w14:textId="794D9013" w:rsidR="00772829" w:rsidRPr="005B6EFD" w:rsidRDefault="00772829" w:rsidP="00834D51">
      <w:pPr>
        <w:pStyle w:val="Heading2"/>
        <w:numPr>
          <w:ilvl w:val="0"/>
          <w:numId w:val="39"/>
        </w:numPr>
        <w:ind w:left="851" w:hanging="851"/>
      </w:pPr>
      <w:bookmarkStart w:id="119" w:name="_Toc206597202"/>
      <w:bookmarkStart w:id="120" w:name="_Toc206600209"/>
      <w:bookmarkEnd w:id="87"/>
      <w:r w:rsidRPr="005B6EFD">
        <w:t>Comparative safety</w:t>
      </w:r>
      <w:bookmarkEnd w:id="119"/>
      <w:bookmarkEnd w:id="120"/>
    </w:p>
    <w:p w14:paraId="5A64B737" w14:textId="3E347237" w:rsidR="00F2014A" w:rsidRPr="005B6EFD" w:rsidRDefault="00171C2A" w:rsidP="00927CC9">
      <w:pPr>
        <w:pStyle w:val="Heading3"/>
      </w:pPr>
      <w:bookmarkStart w:id="121" w:name="_Toc206597203"/>
      <w:bookmarkStart w:id="122" w:name="_Toc206600210"/>
      <w:r w:rsidRPr="005B6EFD">
        <w:t>Safety of the i</w:t>
      </w:r>
      <w:r w:rsidR="00F2014A" w:rsidRPr="005B6EFD">
        <w:t>nvestigative technology</w:t>
      </w:r>
      <w:bookmarkEnd w:id="121"/>
      <w:bookmarkEnd w:id="122"/>
    </w:p>
    <w:p w14:paraId="3359EBF2" w14:textId="4D552B9B" w:rsidR="00304C43" w:rsidRPr="005B6EFD" w:rsidRDefault="007D5FA6" w:rsidP="00927CC9">
      <w:pPr>
        <w:pStyle w:val="Heading4"/>
      </w:pPr>
      <w:r w:rsidRPr="005B6EFD">
        <w:t>Physical AEs</w:t>
      </w:r>
    </w:p>
    <w:p w14:paraId="185F9525" w14:textId="77777777" w:rsidR="00304C43" w:rsidRPr="005B6EFD" w:rsidRDefault="00304C43">
      <w:r w:rsidRPr="005B6EFD">
        <w:t>No studies were conducted in Australia, however, procedures are standardised globally, and so it is not expected that physical AEs would significantly differ by country.</w:t>
      </w:r>
    </w:p>
    <w:p w14:paraId="7F7E7E46" w14:textId="77777777" w:rsidR="00304C43" w:rsidRPr="005B6EFD" w:rsidRDefault="00304C43" w:rsidP="00927CC9">
      <w:pPr>
        <w:pStyle w:val="Heading5"/>
      </w:pPr>
      <w:r w:rsidRPr="005B6EFD">
        <w:t>Anal sampling</w:t>
      </w:r>
    </w:p>
    <w:p w14:paraId="3035DCCA" w14:textId="7EB65E31" w:rsidR="007D5FA6" w:rsidRPr="005B6EFD" w:rsidRDefault="00304C43" w:rsidP="00756316">
      <w:r w:rsidRPr="005B6EFD">
        <w:t xml:space="preserve">Anal sampling is a well-established, minimally invasive procedure. </w:t>
      </w:r>
      <w:r w:rsidR="007D5FA6" w:rsidRPr="005B6EFD">
        <w:t>Per the St Vincent’s Hospital Sydney website</w:t>
      </w:r>
      <w:r w:rsidR="00190F54" w:rsidRPr="005B6EFD">
        <w:rPr>
          <w:rStyle w:val="FootnoteReference"/>
        </w:rPr>
        <w:footnoteReference w:id="54"/>
      </w:r>
      <w:r w:rsidR="007D5FA6" w:rsidRPr="005B6EFD">
        <w:t xml:space="preserve">, patients are communicated that side effects may </w:t>
      </w:r>
      <w:r w:rsidR="006F03C2" w:rsidRPr="005B6EFD">
        <w:t xml:space="preserve">include </w:t>
      </w:r>
      <w:r w:rsidR="000A693C" w:rsidRPr="005B6EFD">
        <w:t>(1) s</w:t>
      </w:r>
      <w:r w:rsidR="007D5FA6" w:rsidRPr="005B6EFD">
        <w:t>light discomfort;</w:t>
      </w:r>
      <w:r w:rsidR="000A693C" w:rsidRPr="005B6EFD">
        <w:t xml:space="preserve"> (2) m</w:t>
      </w:r>
      <w:r w:rsidR="007D5FA6" w:rsidRPr="005B6EFD">
        <w:t>inor bleeding immediately afterwards, particularly with pre-existing lesions of the anal canal</w:t>
      </w:r>
      <w:r w:rsidR="000A693C" w:rsidRPr="005B6EFD">
        <w:t xml:space="preserve">; and (3) </w:t>
      </w:r>
      <w:r w:rsidR="007D5FA6" w:rsidRPr="005B6EFD">
        <w:t>small amounts of blood in first bowel movement following the procedure (though this should not persist).</w:t>
      </w:r>
    </w:p>
    <w:p w14:paraId="160F865F" w14:textId="31F1ED59" w:rsidR="00966827" w:rsidRPr="005B6EFD" w:rsidRDefault="00BC2314" w:rsidP="00966827">
      <w:pPr>
        <w:widowControl w:val="0"/>
      </w:pPr>
      <w:r w:rsidRPr="005B6EFD">
        <w:t xml:space="preserve">Three </w:t>
      </w:r>
      <w:r w:rsidR="007D5FA6" w:rsidRPr="005B6EFD">
        <w:t>studies reported the physical AEs associated with anal sampling (including one supporting study with non-PICO-specified populations)</w:t>
      </w:r>
      <w:r w:rsidR="00323CEA" w:rsidRPr="005B6EFD">
        <w:t>; pain/discomfort was reported in four studies, bleeding was reported in 1 study</w:t>
      </w:r>
      <w:r w:rsidR="007D5FA6" w:rsidRPr="005B6EFD">
        <w:t xml:space="preserve">. </w:t>
      </w:r>
      <w:r w:rsidR="00323CEA" w:rsidRPr="005B6EFD">
        <w:t xml:space="preserve">No other AE outcomes were reported. </w:t>
      </w:r>
      <w:r w:rsidR="007D5FA6" w:rsidRPr="005B6EFD">
        <w:t xml:space="preserve">Due to heterogeneity of measures used, meta-analysis was not possible, instead results are presented narratively in </w:t>
      </w:r>
      <w:r w:rsidR="009F1162">
        <w:fldChar w:fldCharType="begin"/>
      </w:r>
      <w:r w:rsidR="009F1162">
        <w:instrText xml:space="preserve"> REF _Ref223014869 \h </w:instrText>
      </w:r>
      <w:r w:rsidR="009F1162">
        <w:fldChar w:fldCharType="separate"/>
      </w:r>
      <w:r w:rsidR="00FC322E">
        <w:t xml:space="preserve">Table </w:t>
      </w:r>
      <w:r w:rsidR="00FC322E">
        <w:rPr>
          <w:noProof/>
        </w:rPr>
        <w:t>27</w:t>
      </w:r>
      <w:r w:rsidR="009F1162">
        <w:fldChar w:fldCharType="end"/>
      </w:r>
      <w:r w:rsidR="009F1162">
        <w:t xml:space="preserve"> </w:t>
      </w:r>
      <w:r w:rsidR="007D5FA6" w:rsidRPr="005B6EFD">
        <w:t>below.</w:t>
      </w:r>
      <w:r w:rsidR="00966827" w:rsidRPr="005B6EFD">
        <w:br w:type="page"/>
      </w:r>
    </w:p>
    <w:p w14:paraId="6C3315C9" w14:textId="2820F414" w:rsidR="007D5FA6" w:rsidRPr="005B6EFD" w:rsidRDefault="009F1162" w:rsidP="009F1162">
      <w:pPr>
        <w:pStyle w:val="Caption"/>
      </w:pPr>
      <w:bookmarkStart w:id="123" w:name="_Ref223014869"/>
      <w:bookmarkStart w:id="124" w:name="_Ref203572812"/>
      <w:r>
        <w:lastRenderedPageBreak/>
        <w:t xml:space="preserve">Table </w:t>
      </w:r>
      <w:r>
        <w:fldChar w:fldCharType="begin"/>
      </w:r>
      <w:r>
        <w:instrText xml:space="preserve"> SEQ Table \* ARABIC </w:instrText>
      </w:r>
      <w:r>
        <w:fldChar w:fldCharType="separate"/>
      </w:r>
      <w:r w:rsidR="00FC322E">
        <w:rPr>
          <w:noProof/>
        </w:rPr>
        <w:t>27</w:t>
      </w:r>
      <w:r>
        <w:fldChar w:fldCharType="end"/>
      </w:r>
      <w:bookmarkEnd w:id="123"/>
      <w:r>
        <w:t xml:space="preserve"> </w:t>
      </w:r>
      <w:r w:rsidRPr="00E36CAD">
        <w:t>Key findings from included studies reporting physical AEs of anal sampling (grouped by PICO subpopulation) (k=3)</w:t>
      </w:r>
      <w:bookmarkEnd w:id="124"/>
    </w:p>
    <w:tbl>
      <w:tblPr>
        <w:tblStyle w:val="TableGrid"/>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29"/>
        <w:gridCol w:w="1418"/>
        <w:gridCol w:w="1134"/>
        <w:gridCol w:w="5335"/>
      </w:tblGrid>
      <w:tr w:rsidR="007D5FA6" w:rsidRPr="005B6EFD" w14:paraId="7D4FAC02" w14:textId="77777777" w:rsidTr="00966827">
        <w:trPr>
          <w:trHeight w:val="161"/>
        </w:trPr>
        <w:tc>
          <w:tcPr>
            <w:tcW w:w="1129" w:type="dxa"/>
            <w:shd w:val="clear" w:color="auto" w:fill="D9D9D9" w:themeFill="background1" w:themeFillShade="D9"/>
            <w:vAlign w:val="center"/>
          </w:tcPr>
          <w:p w14:paraId="7ED7A4F2" w14:textId="77777777" w:rsidR="007D5FA6" w:rsidRPr="005B6EFD" w:rsidRDefault="007D5FA6" w:rsidP="00966827">
            <w:pPr>
              <w:pStyle w:val="TableFigureHeading"/>
              <w:keepLines/>
              <w:widowControl w:val="0"/>
            </w:pPr>
            <w:r w:rsidRPr="005B6EFD">
              <w:t>Study</w:t>
            </w:r>
          </w:p>
        </w:tc>
        <w:tc>
          <w:tcPr>
            <w:tcW w:w="1418" w:type="dxa"/>
            <w:shd w:val="clear" w:color="auto" w:fill="D9D9D9" w:themeFill="background1" w:themeFillShade="D9"/>
            <w:vAlign w:val="center"/>
          </w:tcPr>
          <w:p w14:paraId="31DFCB88" w14:textId="5FADDBCE" w:rsidR="007D5FA6" w:rsidRPr="005B6EFD" w:rsidRDefault="007D5FA6" w:rsidP="00966827">
            <w:pPr>
              <w:pStyle w:val="TableFigureHeading"/>
              <w:keepLines/>
              <w:widowControl w:val="0"/>
            </w:pPr>
            <w:r w:rsidRPr="005B6EFD">
              <w:t>Population</w:t>
            </w:r>
            <w:r w:rsidR="00DB1616" w:rsidRPr="005B6EFD">
              <w:t>*</w:t>
            </w:r>
          </w:p>
        </w:tc>
        <w:tc>
          <w:tcPr>
            <w:tcW w:w="1134" w:type="dxa"/>
            <w:shd w:val="clear" w:color="auto" w:fill="D9D9D9" w:themeFill="background1" w:themeFillShade="D9"/>
            <w:vAlign w:val="center"/>
          </w:tcPr>
          <w:p w14:paraId="718FDE5F" w14:textId="77777777" w:rsidR="007D5FA6" w:rsidRPr="005B6EFD" w:rsidRDefault="007D5FA6" w:rsidP="00966827">
            <w:pPr>
              <w:pStyle w:val="TableFigureHeading"/>
              <w:keepLines/>
              <w:widowControl w:val="0"/>
            </w:pPr>
            <w:r w:rsidRPr="005B6EFD">
              <w:t>Procedure</w:t>
            </w:r>
          </w:p>
        </w:tc>
        <w:tc>
          <w:tcPr>
            <w:tcW w:w="5335" w:type="dxa"/>
            <w:shd w:val="clear" w:color="auto" w:fill="D9D9D9" w:themeFill="background1" w:themeFillShade="D9"/>
            <w:vAlign w:val="center"/>
          </w:tcPr>
          <w:p w14:paraId="3752C4AB" w14:textId="05EFD019" w:rsidR="007D5FA6" w:rsidRPr="005B6EFD" w:rsidRDefault="007D5FA6" w:rsidP="00966827">
            <w:pPr>
              <w:pStyle w:val="TableFigureHeading"/>
              <w:keepLines/>
              <w:widowControl w:val="0"/>
            </w:pPr>
            <w:r w:rsidRPr="005B6EFD">
              <w:t>Findings</w:t>
            </w:r>
            <w:r w:rsidR="00323CEA" w:rsidRPr="005B6EFD">
              <w:t xml:space="preserve"> (Pain/Discomfort/Bleeding) </w:t>
            </w:r>
          </w:p>
        </w:tc>
      </w:tr>
      <w:tr w:rsidR="007D5FA6" w:rsidRPr="005B6EFD" w14:paraId="2AFB27F1" w14:textId="77777777" w:rsidTr="00966827">
        <w:trPr>
          <w:trHeight w:val="77"/>
        </w:trPr>
        <w:tc>
          <w:tcPr>
            <w:tcW w:w="1129" w:type="dxa"/>
            <w:vAlign w:val="center"/>
          </w:tcPr>
          <w:p w14:paraId="7486CB66" w14:textId="1070EFFA" w:rsidR="007D5FA6" w:rsidRPr="005B6EFD" w:rsidRDefault="007D5FA6" w:rsidP="00966827">
            <w:pPr>
              <w:pStyle w:val="TableText"/>
              <w:keepNext/>
              <w:keepLines/>
              <w:widowControl w:val="0"/>
            </w:pPr>
            <w:r w:rsidRPr="005B6EFD">
              <w:rPr>
                <w:noProof/>
              </w:rPr>
              <w:t>Kaufman 2020</w:t>
            </w:r>
          </w:p>
        </w:tc>
        <w:tc>
          <w:tcPr>
            <w:tcW w:w="1418" w:type="dxa"/>
            <w:vAlign w:val="center"/>
          </w:tcPr>
          <w:p w14:paraId="7235FFDD" w14:textId="77777777" w:rsidR="007D5FA6" w:rsidRPr="005B6EFD" w:rsidRDefault="007D5FA6" w:rsidP="00966827">
            <w:pPr>
              <w:pStyle w:val="Tablebullets"/>
              <w:keepNext/>
              <w:keepLines/>
              <w:widowControl w:val="0"/>
              <w:numPr>
                <w:ilvl w:val="0"/>
                <w:numId w:val="0"/>
              </w:numPr>
            </w:pPr>
            <w:r w:rsidRPr="005B6EFD">
              <w:rPr>
                <w:noProof/>
              </w:rPr>
              <w:t>Women LWH</w:t>
            </w:r>
          </w:p>
        </w:tc>
        <w:tc>
          <w:tcPr>
            <w:tcW w:w="1134" w:type="dxa"/>
            <w:vAlign w:val="center"/>
          </w:tcPr>
          <w:p w14:paraId="1CA5AC36" w14:textId="77777777" w:rsidR="007D5FA6" w:rsidRPr="005B6EFD" w:rsidRDefault="007D5FA6" w:rsidP="00966827">
            <w:pPr>
              <w:pStyle w:val="Tablebullets"/>
              <w:keepNext/>
              <w:keepLines/>
              <w:widowControl w:val="0"/>
              <w:numPr>
                <w:ilvl w:val="0"/>
                <w:numId w:val="0"/>
              </w:numPr>
              <w:rPr>
                <w:noProof/>
              </w:rPr>
            </w:pPr>
            <w:r w:rsidRPr="005B6EFD">
              <w:rPr>
                <w:noProof/>
              </w:rPr>
              <w:t>Anal cytology &amp; HPV testing</w:t>
            </w:r>
          </w:p>
        </w:tc>
        <w:tc>
          <w:tcPr>
            <w:tcW w:w="5335" w:type="dxa"/>
            <w:vAlign w:val="center"/>
          </w:tcPr>
          <w:p w14:paraId="1ACC4EE3" w14:textId="77777777" w:rsidR="007D5FA6" w:rsidRPr="005B6EFD" w:rsidRDefault="007D5FA6" w:rsidP="00966827">
            <w:pPr>
              <w:pStyle w:val="Tablebullets"/>
              <w:keepNext/>
              <w:keepLines/>
              <w:widowControl w:val="0"/>
              <w:ind w:left="453"/>
              <w:rPr>
                <w:noProof/>
              </w:rPr>
            </w:pPr>
            <w:r w:rsidRPr="005B6EFD">
              <w:rPr>
                <w:noProof/>
              </w:rPr>
              <w:t>Median pain associated with anal cytology and HPV testing was reported as 1 out of 10. Notably, this was compared to pain experienced in cervical HPV and cytology testing which was also 1 out of 10.</w:t>
            </w:r>
          </w:p>
        </w:tc>
      </w:tr>
      <w:tr w:rsidR="007D5FA6" w:rsidRPr="005B6EFD" w14:paraId="5596E6D7" w14:textId="77777777" w:rsidTr="00966827">
        <w:trPr>
          <w:trHeight w:val="77"/>
        </w:trPr>
        <w:tc>
          <w:tcPr>
            <w:tcW w:w="1129" w:type="dxa"/>
            <w:vAlign w:val="center"/>
          </w:tcPr>
          <w:p w14:paraId="00381B5A" w14:textId="57B30BFB" w:rsidR="007D5FA6" w:rsidRPr="005B6EFD" w:rsidRDefault="007D5FA6" w:rsidP="00966827">
            <w:pPr>
              <w:pStyle w:val="TableText"/>
              <w:keepNext/>
              <w:keepLines/>
              <w:widowControl w:val="0"/>
            </w:pPr>
            <w:r w:rsidRPr="005B6EFD">
              <w:rPr>
                <w:noProof/>
              </w:rPr>
              <w:t>Proctor 2019</w:t>
            </w:r>
          </w:p>
        </w:tc>
        <w:tc>
          <w:tcPr>
            <w:tcW w:w="1418" w:type="dxa"/>
            <w:vAlign w:val="center"/>
          </w:tcPr>
          <w:p w14:paraId="037DF429" w14:textId="77777777" w:rsidR="007D5FA6" w:rsidRPr="005B6EFD" w:rsidRDefault="007D5FA6" w:rsidP="00966827">
            <w:pPr>
              <w:pStyle w:val="Tablebullets"/>
              <w:keepNext/>
              <w:keepLines/>
              <w:widowControl w:val="0"/>
              <w:numPr>
                <w:ilvl w:val="0"/>
                <w:numId w:val="0"/>
              </w:numPr>
            </w:pPr>
            <w:r w:rsidRPr="005B6EFD">
              <w:rPr>
                <w:noProof/>
              </w:rPr>
              <w:t>Women with biopsy-proven vulvar HSIL</w:t>
            </w:r>
          </w:p>
        </w:tc>
        <w:tc>
          <w:tcPr>
            <w:tcW w:w="1134" w:type="dxa"/>
            <w:vAlign w:val="center"/>
          </w:tcPr>
          <w:p w14:paraId="120C7FAC" w14:textId="38AB304A" w:rsidR="007D5FA6" w:rsidRPr="005B6EFD" w:rsidRDefault="007D5FA6" w:rsidP="00966827">
            <w:pPr>
              <w:pStyle w:val="Tablebullets"/>
              <w:keepNext/>
              <w:keepLines/>
              <w:widowControl w:val="0"/>
              <w:numPr>
                <w:ilvl w:val="0"/>
                <w:numId w:val="0"/>
              </w:numPr>
              <w:rPr>
                <w:noProof/>
              </w:rPr>
            </w:pPr>
            <w:r w:rsidRPr="005B6EFD">
              <w:rPr>
                <w:noProof/>
              </w:rPr>
              <w:t>Anal swab</w:t>
            </w:r>
          </w:p>
        </w:tc>
        <w:tc>
          <w:tcPr>
            <w:tcW w:w="5335" w:type="dxa"/>
            <w:vAlign w:val="center"/>
          </w:tcPr>
          <w:p w14:paraId="048AA2DF" w14:textId="77777777" w:rsidR="007D5FA6" w:rsidRPr="005B6EFD" w:rsidRDefault="007D5FA6" w:rsidP="00966827">
            <w:pPr>
              <w:pStyle w:val="Tablebullets"/>
              <w:keepNext/>
              <w:keepLines/>
              <w:widowControl w:val="0"/>
              <w:ind w:left="453"/>
              <w:rPr>
                <w:noProof/>
              </w:rPr>
            </w:pPr>
            <w:r w:rsidRPr="005B6EFD">
              <w:rPr>
                <w:noProof/>
              </w:rPr>
              <w:t>Around half of women reported that swab insertion was “not at all” uncomfortable; Almost 90% reported that swab insertion hurt “not at all”. None of the five women who experienced pain used any form of pain relief, and all reported that the discomfort lasted only a few minutes.</w:t>
            </w:r>
          </w:p>
        </w:tc>
      </w:tr>
      <w:tr w:rsidR="007D5FA6" w:rsidRPr="005B6EFD" w14:paraId="4225685D" w14:textId="77777777" w:rsidTr="00966827">
        <w:trPr>
          <w:trHeight w:val="77"/>
        </w:trPr>
        <w:tc>
          <w:tcPr>
            <w:tcW w:w="1129" w:type="dxa"/>
            <w:vAlign w:val="center"/>
          </w:tcPr>
          <w:p w14:paraId="1922B38A" w14:textId="0ADF84F0" w:rsidR="007D5FA6" w:rsidRPr="005B6EFD" w:rsidRDefault="007D5FA6" w:rsidP="00966827">
            <w:pPr>
              <w:pStyle w:val="TableText"/>
              <w:keepNext/>
              <w:keepLines/>
              <w:widowControl w:val="0"/>
              <w:rPr>
                <w:noProof/>
              </w:rPr>
            </w:pPr>
            <w:r w:rsidRPr="005B6EFD">
              <w:rPr>
                <w:noProof/>
              </w:rPr>
              <w:t>Davis 2013</w:t>
            </w:r>
          </w:p>
        </w:tc>
        <w:tc>
          <w:tcPr>
            <w:tcW w:w="1418" w:type="dxa"/>
            <w:vAlign w:val="center"/>
          </w:tcPr>
          <w:p w14:paraId="634E86CE" w14:textId="77777777" w:rsidR="007D5FA6" w:rsidRPr="005B6EFD" w:rsidRDefault="007D5FA6" w:rsidP="00966827">
            <w:pPr>
              <w:pStyle w:val="Tablebullets"/>
              <w:keepNext/>
              <w:keepLines/>
              <w:widowControl w:val="0"/>
              <w:numPr>
                <w:ilvl w:val="0"/>
                <w:numId w:val="0"/>
              </w:numPr>
              <w:rPr>
                <w:noProof/>
              </w:rPr>
            </w:pPr>
            <w:r w:rsidRPr="005B6EFD">
              <w:rPr>
                <w:noProof/>
              </w:rPr>
              <w:t>Mixed population</w:t>
            </w:r>
          </w:p>
        </w:tc>
        <w:tc>
          <w:tcPr>
            <w:tcW w:w="1134" w:type="dxa"/>
            <w:vAlign w:val="center"/>
          </w:tcPr>
          <w:p w14:paraId="56966639" w14:textId="2B75C09F" w:rsidR="007D5FA6" w:rsidRPr="005B6EFD" w:rsidRDefault="00CF69FC" w:rsidP="00966827">
            <w:pPr>
              <w:pStyle w:val="Tablebullets"/>
              <w:keepNext/>
              <w:keepLines/>
              <w:widowControl w:val="0"/>
              <w:numPr>
                <w:ilvl w:val="0"/>
                <w:numId w:val="0"/>
              </w:numPr>
              <w:rPr>
                <w:noProof/>
              </w:rPr>
            </w:pPr>
            <w:r w:rsidRPr="005B6EFD">
              <w:rPr>
                <w:noProof/>
              </w:rPr>
              <w:t>Anal</w:t>
            </w:r>
            <w:r w:rsidR="007D5FA6" w:rsidRPr="005B6EFD">
              <w:rPr>
                <w:noProof/>
              </w:rPr>
              <w:t xml:space="preserve"> brush vs. swab</w:t>
            </w:r>
            <w:r w:rsidRPr="005B6EFD">
              <w:rPr>
                <w:noProof/>
              </w:rPr>
              <w:t xml:space="preserve"> (HPV test)</w:t>
            </w:r>
          </w:p>
        </w:tc>
        <w:tc>
          <w:tcPr>
            <w:tcW w:w="5335" w:type="dxa"/>
            <w:vAlign w:val="center"/>
          </w:tcPr>
          <w:p w14:paraId="62DC8D4B" w14:textId="77777777" w:rsidR="007D5FA6" w:rsidRPr="005B6EFD" w:rsidRDefault="007D5FA6" w:rsidP="00966827">
            <w:pPr>
              <w:pStyle w:val="Tablebullets"/>
              <w:keepNext/>
              <w:keepLines/>
              <w:widowControl w:val="0"/>
              <w:ind w:left="453"/>
              <w:rPr>
                <w:noProof/>
              </w:rPr>
            </w:pPr>
            <w:r w:rsidRPr="005B6EFD">
              <w:rPr>
                <w:noProof/>
              </w:rPr>
              <w:t xml:space="preserve">Anal brush </w:t>
            </w:r>
            <w:r w:rsidRPr="005B6EFD">
              <w:t>caused significantly more discomfort than the HPV swab (mean difference = 0.30, p = .03) during one visit, but not at the second visit (mean difference = 0.03, p = .79). Among patients who underwent HPV sampling using a brush, 27 individuals (18%) experienced lingering discomfort lasting an average of 1.2 days, while 25 (17%) reported minor bleeding that persisted for about 1.3 days. In comparison, for those sampled with a swab, 26 patients (18%) noted discomfort averaging 1.7 days, and 20 (14%) experienced bleeding for approximately 1.2 days. The differences in outcomes between the brush and swab methods were not statistically significant.</w:t>
            </w:r>
          </w:p>
        </w:tc>
      </w:tr>
    </w:tbl>
    <w:p w14:paraId="5C3DCC4F" w14:textId="77777777" w:rsidR="007D5FA6" w:rsidRPr="005B6EFD" w:rsidRDefault="007D5FA6" w:rsidP="00966827">
      <w:pPr>
        <w:pStyle w:val="TableFigureFooter"/>
        <w:keepNext/>
        <w:keepLines/>
        <w:widowControl w:val="0"/>
      </w:pPr>
      <w:r w:rsidRPr="005B6EFD">
        <w:t>Source: Study reports</w:t>
      </w:r>
    </w:p>
    <w:p w14:paraId="584C4109" w14:textId="32BFEC4B" w:rsidR="00DB1616" w:rsidRPr="005B6EFD" w:rsidRDefault="00DB1616" w:rsidP="00966827">
      <w:pPr>
        <w:pStyle w:val="TableFigureFooter"/>
        <w:keepNext/>
        <w:keepLines/>
        <w:widowControl w:val="0"/>
      </w:pPr>
      <w:r w:rsidRPr="005B6EFD">
        <w:t>Notes: *An ongoing French trial (NCT06507917</w:t>
      </w:r>
      <w:r w:rsidRPr="005B6EFD">
        <w:rPr>
          <w:rStyle w:val="FootnoteReference"/>
        </w:rPr>
        <w:footnoteReference w:id="55"/>
      </w:r>
      <w:r w:rsidRPr="005B6EFD">
        <w:t>, estimated completion November 2026) will report adverse events (discomfort, pain, bleeding, itching) related to anal sampling in MSM, women, and MSW living with HIV aged ≥30 years. This will address evidence gaps for MSM LWH and MSW LWH. While adverse events may be more common in individuals with inflammation or lesions (more prevalent among MSM) anal sampling is generally safe and well tolerated, so findings are unlikely to significantly alter the current safety profile relevant to the PICO.</w:t>
      </w:r>
    </w:p>
    <w:p w14:paraId="49D3CE30" w14:textId="5B90AD11" w:rsidR="00190F54" w:rsidRPr="005B6EFD" w:rsidRDefault="007D5FA6" w:rsidP="00966827">
      <w:pPr>
        <w:pStyle w:val="TableFigureFooter"/>
        <w:keepNext/>
        <w:keepLines/>
        <w:widowControl w:val="0"/>
      </w:pPr>
      <w:r w:rsidRPr="005B6EFD">
        <w:t xml:space="preserve">Abbreviations: </w:t>
      </w:r>
      <w:r w:rsidR="00DA419A" w:rsidRPr="005B6EFD">
        <w:t>AE = adverse event; HPV = human papillomavirus; LWH = living with HIV</w:t>
      </w:r>
    </w:p>
    <w:p w14:paraId="3777A43C" w14:textId="7409D354" w:rsidR="00190F54" w:rsidRPr="005B6EFD" w:rsidRDefault="00190F54" w:rsidP="00756316">
      <w:r w:rsidRPr="005B6EFD">
        <w:t>Overall, anal sampling was found to be minimally painful</w:t>
      </w:r>
      <w:r w:rsidR="00223848" w:rsidRPr="005B6EFD">
        <w:t xml:space="preserve"> with </w:t>
      </w:r>
      <w:r w:rsidR="004317EA" w:rsidRPr="005B6EFD">
        <w:t xml:space="preserve">most patients reporting </w:t>
      </w:r>
      <w:r w:rsidR="00223848" w:rsidRPr="005B6EFD">
        <w:t>mild to moderate</w:t>
      </w:r>
      <w:r w:rsidR="00323CEA" w:rsidRPr="005B6EFD">
        <w:t>.</w:t>
      </w:r>
      <w:r w:rsidRPr="005B6EFD">
        <w:t xml:space="preserve"> Notably, one study compared this to pain during cervical HPV and cytology testing, finding the same reported pain levels</w:t>
      </w:r>
      <w:r w:rsidRPr="005B6EFD">
        <w:rPr>
          <w:rStyle w:val="FootnoteReference"/>
        </w:rPr>
        <w:footnoteReference w:id="56"/>
      </w:r>
      <w:r w:rsidRPr="005B6EFD">
        <w:t>. Evidence was not available for most PICO subpopulations; however, the results are expected to be broadly applicable across populations.</w:t>
      </w:r>
      <w:r w:rsidRPr="005B6EFD" w:rsidDel="00190F54">
        <w:t xml:space="preserve"> </w:t>
      </w:r>
      <w:r w:rsidRPr="005B6EFD">
        <w:t>For those with existing anal lesions, bleeding and pain may be greater, though these impacts are still considered minimal. Therefore, for all PICO subpopulations, the physical risks of anal sampling are considered minimal compared to the risk of developing anal cancer and consequent morbidity (including physical AEs) associated with diagnosis.</w:t>
      </w:r>
    </w:p>
    <w:p w14:paraId="1C350BEA" w14:textId="77777777" w:rsidR="00304C43" w:rsidRPr="005B6EFD" w:rsidRDefault="00304C43" w:rsidP="00927CC9">
      <w:pPr>
        <w:pStyle w:val="Heading5"/>
      </w:pPr>
      <w:r w:rsidRPr="005B6EFD">
        <w:t>HRA</w:t>
      </w:r>
    </w:p>
    <w:p w14:paraId="3A16DB3D" w14:textId="19312407" w:rsidR="00304C43" w:rsidRPr="005B6EFD" w:rsidRDefault="00304C43" w:rsidP="00304C43">
      <w:r w:rsidRPr="005B6EFD">
        <w:t>Five studies reported the physical AEs associated with HRA (including two supporting studies with non-PICO-specified populations). Due to heterogeneity of measures</w:t>
      </w:r>
      <w:r w:rsidR="00190F54" w:rsidRPr="005B6EFD">
        <w:t xml:space="preserve"> and measurement timepoints</w:t>
      </w:r>
      <w:r w:rsidRPr="005B6EFD">
        <w:t xml:space="preserve"> used, meta-analysis was </w:t>
      </w:r>
      <w:r w:rsidR="00190F54" w:rsidRPr="005B6EFD">
        <w:t>precluded</w:t>
      </w:r>
      <w:r w:rsidRPr="005B6EFD">
        <w:t>. Three studies reported pain levels on a 10-point Likert scale</w:t>
      </w:r>
      <w:r w:rsidR="00190F54" w:rsidRPr="005B6EFD">
        <w:t xml:space="preserve"> </w:t>
      </w:r>
      <w:r w:rsidRPr="005B6EFD">
        <w:t>(results presented in</w:t>
      </w:r>
      <w:r w:rsidR="00664F08">
        <w:t xml:space="preserve"> </w:t>
      </w:r>
      <w:r w:rsidR="00664F08">
        <w:fldChar w:fldCharType="begin"/>
      </w:r>
      <w:r w:rsidR="00664F08">
        <w:instrText xml:space="preserve"> REF _Ref223014940 \h </w:instrText>
      </w:r>
      <w:r w:rsidR="00664F08">
        <w:fldChar w:fldCharType="separate"/>
      </w:r>
      <w:r w:rsidR="00FC322E">
        <w:t xml:space="preserve">Table </w:t>
      </w:r>
      <w:r w:rsidR="00FC322E">
        <w:rPr>
          <w:noProof/>
        </w:rPr>
        <w:t>28</w:t>
      </w:r>
      <w:r w:rsidR="00664F08">
        <w:fldChar w:fldCharType="end"/>
      </w:r>
      <w:r w:rsidRPr="005B6EFD">
        <w:t>).</w:t>
      </w:r>
    </w:p>
    <w:p w14:paraId="19E574BA" w14:textId="5C78526B" w:rsidR="00304C43" w:rsidRPr="005B6EFD" w:rsidRDefault="009F1162" w:rsidP="009F1162">
      <w:pPr>
        <w:pStyle w:val="Caption"/>
      </w:pPr>
      <w:bookmarkStart w:id="125" w:name="_Ref223014940"/>
      <w:bookmarkStart w:id="126" w:name="_Ref203573060"/>
      <w:r>
        <w:lastRenderedPageBreak/>
        <w:t xml:space="preserve">Table </w:t>
      </w:r>
      <w:r>
        <w:fldChar w:fldCharType="begin"/>
      </w:r>
      <w:r>
        <w:instrText xml:space="preserve"> SEQ Table \* ARABIC </w:instrText>
      </w:r>
      <w:r>
        <w:fldChar w:fldCharType="separate"/>
      </w:r>
      <w:r w:rsidR="00FC322E">
        <w:rPr>
          <w:noProof/>
        </w:rPr>
        <w:t>28</w:t>
      </w:r>
      <w:r>
        <w:fldChar w:fldCharType="end"/>
      </w:r>
      <w:bookmarkEnd w:id="125"/>
      <w:r>
        <w:t xml:space="preserve"> </w:t>
      </w:r>
      <w:r w:rsidRPr="002C0A8D">
        <w:t>Reported pain levels from HRA for studies reporting pain on a 10-point Likert scale, presented by measurement timepoint (k=5</w:t>
      </w:r>
      <w:bookmarkEnd w:id="126"/>
      <w:r>
        <w:t>)</w:t>
      </w:r>
    </w:p>
    <w:tbl>
      <w:tblPr>
        <w:tblStyle w:val="TableGrid"/>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04"/>
        <w:gridCol w:w="1606"/>
        <w:gridCol w:w="2084"/>
        <w:gridCol w:w="3822"/>
      </w:tblGrid>
      <w:tr w:rsidR="00304C43" w:rsidRPr="005B6EFD" w14:paraId="1EFED052" w14:textId="77777777" w:rsidTr="00122EFA">
        <w:trPr>
          <w:trHeight w:val="161"/>
        </w:trPr>
        <w:tc>
          <w:tcPr>
            <w:tcW w:w="1504" w:type="dxa"/>
            <w:shd w:val="clear" w:color="auto" w:fill="D9D9D9" w:themeFill="background1" w:themeFillShade="D9"/>
          </w:tcPr>
          <w:p w14:paraId="12BBB494" w14:textId="77777777" w:rsidR="00304C43" w:rsidRPr="005B6EFD" w:rsidRDefault="00304C43" w:rsidP="00551209">
            <w:pPr>
              <w:pStyle w:val="TableFigureHeading"/>
            </w:pPr>
            <w:r w:rsidRPr="005B6EFD">
              <w:t>Study</w:t>
            </w:r>
          </w:p>
        </w:tc>
        <w:tc>
          <w:tcPr>
            <w:tcW w:w="1606" w:type="dxa"/>
            <w:shd w:val="clear" w:color="auto" w:fill="D9D9D9" w:themeFill="background1" w:themeFillShade="D9"/>
          </w:tcPr>
          <w:p w14:paraId="460B3D4D" w14:textId="77777777" w:rsidR="00304C43" w:rsidRPr="005B6EFD" w:rsidDel="001305FB" w:rsidRDefault="00304C43" w:rsidP="00551209">
            <w:pPr>
              <w:pStyle w:val="TableFigureHeading"/>
            </w:pPr>
            <w:r w:rsidRPr="005B6EFD">
              <w:t>Population</w:t>
            </w:r>
          </w:p>
        </w:tc>
        <w:tc>
          <w:tcPr>
            <w:tcW w:w="2084" w:type="dxa"/>
            <w:shd w:val="clear" w:color="auto" w:fill="D9D9D9" w:themeFill="background1" w:themeFillShade="D9"/>
          </w:tcPr>
          <w:p w14:paraId="383B7AE8" w14:textId="77777777" w:rsidR="00304C43" w:rsidRPr="005B6EFD" w:rsidRDefault="00304C43" w:rsidP="00551209">
            <w:pPr>
              <w:pStyle w:val="TableFigureHeading"/>
            </w:pPr>
            <w:r w:rsidRPr="005B6EFD">
              <w:t>Measurement timepoint</w:t>
            </w:r>
          </w:p>
        </w:tc>
        <w:tc>
          <w:tcPr>
            <w:tcW w:w="3822" w:type="dxa"/>
            <w:shd w:val="clear" w:color="auto" w:fill="D9D9D9" w:themeFill="background1" w:themeFillShade="D9"/>
          </w:tcPr>
          <w:p w14:paraId="5CE6D824" w14:textId="77777777" w:rsidR="00304C43" w:rsidRPr="005B6EFD" w:rsidRDefault="00304C43" w:rsidP="00551209">
            <w:pPr>
              <w:pStyle w:val="TableFigureHeading"/>
            </w:pPr>
            <w:r w:rsidRPr="005B6EFD">
              <w:t>Average pain score (10-point Likert scale; 10 being worse pain imaginable)</w:t>
            </w:r>
          </w:p>
        </w:tc>
      </w:tr>
      <w:tr w:rsidR="00304C43" w:rsidRPr="005B6EFD" w14:paraId="7BA479D8" w14:textId="77777777" w:rsidTr="00122EFA">
        <w:trPr>
          <w:trHeight w:val="77"/>
        </w:trPr>
        <w:tc>
          <w:tcPr>
            <w:tcW w:w="1504" w:type="dxa"/>
          </w:tcPr>
          <w:p w14:paraId="308A9B34" w14:textId="77777777" w:rsidR="00304C43" w:rsidRPr="005B6EFD" w:rsidRDefault="00304C43" w:rsidP="00551209">
            <w:pPr>
              <w:pStyle w:val="TableText"/>
            </w:pPr>
            <w:r w:rsidRPr="005B6EFD">
              <w:t>Lam 2018</w:t>
            </w:r>
          </w:p>
        </w:tc>
        <w:tc>
          <w:tcPr>
            <w:tcW w:w="1606" w:type="dxa"/>
          </w:tcPr>
          <w:p w14:paraId="5070E352" w14:textId="77777777" w:rsidR="00304C43" w:rsidRPr="005B6EFD" w:rsidRDefault="00304C43" w:rsidP="00551209">
            <w:pPr>
              <w:pStyle w:val="Tablebullets"/>
              <w:numPr>
                <w:ilvl w:val="0"/>
                <w:numId w:val="0"/>
              </w:numPr>
            </w:pPr>
            <w:r w:rsidRPr="005B6EFD">
              <w:t>PLWH</w:t>
            </w:r>
          </w:p>
        </w:tc>
        <w:tc>
          <w:tcPr>
            <w:tcW w:w="2084" w:type="dxa"/>
          </w:tcPr>
          <w:p w14:paraId="15CD9AEE" w14:textId="77777777" w:rsidR="00304C43" w:rsidRPr="005B6EFD" w:rsidRDefault="00304C43" w:rsidP="00551209">
            <w:pPr>
              <w:pStyle w:val="Tablebullets"/>
              <w:numPr>
                <w:ilvl w:val="0"/>
                <w:numId w:val="0"/>
              </w:numPr>
            </w:pPr>
            <w:r w:rsidRPr="005B6EFD">
              <w:t>During HRA</w:t>
            </w:r>
          </w:p>
        </w:tc>
        <w:tc>
          <w:tcPr>
            <w:tcW w:w="3822" w:type="dxa"/>
          </w:tcPr>
          <w:p w14:paraId="0BBD63A5" w14:textId="77777777" w:rsidR="00304C43" w:rsidRPr="005B6EFD" w:rsidRDefault="00304C43" w:rsidP="00551209">
            <w:pPr>
              <w:pStyle w:val="Tablebullets"/>
              <w:numPr>
                <w:ilvl w:val="0"/>
                <w:numId w:val="0"/>
              </w:numPr>
            </w:pPr>
            <w:r w:rsidRPr="005B6EFD">
              <w:t>Mean = 2.65</w:t>
            </w:r>
          </w:p>
        </w:tc>
      </w:tr>
      <w:tr w:rsidR="00304C43" w:rsidRPr="005B6EFD" w14:paraId="4A8D8911" w14:textId="77777777" w:rsidTr="00122EFA">
        <w:trPr>
          <w:trHeight w:val="77"/>
        </w:trPr>
        <w:tc>
          <w:tcPr>
            <w:tcW w:w="1504" w:type="dxa"/>
          </w:tcPr>
          <w:p w14:paraId="6FE3498E" w14:textId="77777777" w:rsidR="00304C43" w:rsidRPr="005B6EFD" w:rsidRDefault="00304C43" w:rsidP="00551209">
            <w:pPr>
              <w:pStyle w:val="TableText"/>
            </w:pPr>
            <w:r w:rsidRPr="005B6EFD">
              <w:t>Kaufman 2020</w:t>
            </w:r>
          </w:p>
        </w:tc>
        <w:tc>
          <w:tcPr>
            <w:tcW w:w="1606" w:type="dxa"/>
          </w:tcPr>
          <w:p w14:paraId="7D89B09D" w14:textId="77777777" w:rsidR="00304C43" w:rsidRPr="005B6EFD" w:rsidRDefault="00304C43" w:rsidP="00551209">
            <w:pPr>
              <w:pStyle w:val="Tablebullets"/>
              <w:numPr>
                <w:ilvl w:val="0"/>
                <w:numId w:val="0"/>
              </w:numPr>
              <w:rPr>
                <w:noProof/>
              </w:rPr>
            </w:pPr>
            <w:r w:rsidRPr="005B6EFD">
              <w:rPr>
                <w:noProof/>
              </w:rPr>
              <w:t>Women LWH</w:t>
            </w:r>
          </w:p>
        </w:tc>
        <w:tc>
          <w:tcPr>
            <w:tcW w:w="2084" w:type="dxa"/>
          </w:tcPr>
          <w:p w14:paraId="264963C2" w14:textId="77777777" w:rsidR="00304C43" w:rsidRPr="005B6EFD" w:rsidRDefault="00304C43" w:rsidP="00551209">
            <w:pPr>
              <w:pStyle w:val="Tablebullets"/>
              <w:numPr>
                <w:ilvl w:val="0"/>
                <w:numId w:val="0"/>
              </w:numPr>
            </w:pPr>
            <w:r w:rsidRPr="005B6EFD">
              <w:t>During HRA</w:t>
            </w:r>
          </w:p>
        </w:tc>
        <w:tc>
          <w:tcPr>
            <w:tcW w:w="3822" w:type="dxa"/>
          </w:tcPr>
          <w:p w14:paraId="6884D288" w14:textId="77777777" w:rsidR="00304C43" w:rsidRPr="005B6EFD" w:rsidRDefault="00304C43" w:rsidP="00551209">
            <w:pPr>
              <w:pStyle w:val="Tablebullets"/>
              <w:numPr>
                <w:ilvl w:val="0"/>
                <w:numId w:val="0"/>
              </w:numPr>
            </w:pPr>
            <w:r w:rsidRPr="005B6EFD">
              <w:t>Median = 5</w:t>
            </w:r>
          </w:p>
        </w:tc>
      </w:tr>
      <w:tr w:rsidR="00304C43" w:rsidRPr="005B6EFD" w14:paraId="4C6EC86D" w14:textId="77777777" w:rsidTr="00122EFA">
        <w:trPr>
          <w:trHeight w:val="77"/>
        </w:trPr>
        <w:tc>
          <w:tcPr>
            <w:tcW w:w="1504" w:type="dxa"/>
          </w:tcPr>
          <w:p w14:paraId="32D02CF7" w14:textId="2B4F7A30" w:rsidR="00304C43" w:rsidRPr="005B6EFD" w:rsidRDefault="00304C43" w:rsidP="00551209">
            <w:pPr>
              <w:pStyle w:val="TableText"/>
            </w:pPr>
            <w:r w:rsidRPr="005B6EFD">
              <w:t>De Masi 2018</w:t>
            </w:r>
          </w:p>
        </w:tc>
        <w:tc>
          <w:tcPr>
            <w:tcW w:w="1606" w:type="dxa"/>
          </w:tcPr>
          <w:p w14:paraId="7759C6C2" w14:textId="77777777" w:rsidR="00304C43" w:rsidRPr="005B6EFD" w:rsidRDefault="00304C43" w:rsidP="00551209">
            <w:pPr>
              <w:pStyle w:val="Tablebullets"/>
              <w:numPr>
                <w:ilvl w:val="0"/>
                <w:numId w:val="0"/>
              </w:numPr>
            </w:pPr>
            <w:r w:rsidRPr="005B6EFD">
              <w:rPr>
                <w:noProof/>
              </w:rPr>
              <w:t>Mixed population</w:t>
            </w:r>
          </w:p>
        </w:tc>
        <w:tc>
          <w:tcPr>
            <w:tcW w:w="2084" w:type="dxa"/>
          </w:tcPr>
          <w:p w14:paraId="4A2B082C" w14:textId="77777777" w:rsidR="00304C43" w:rsidRPr="005B6EFD" w:rsidRDefault="00304C43" w:rsidP="00551209">
            <w:pPr>
              <w:pStyle w:val="Tablebullets"/>
              <w:numPr>
                <w:ilvl w:val="0"/>
                <w:numId w:val="0"/>
              </w:numPr>
            </w:pPr>
            <w:r w:rsidRPr="005B6EFD">
              <w:t>Immediately after HRA</w:t>
            </w:r>
          </w:p>
        </w:tc>
        <w:tc>
          <w:tcPr>
            <w:tcW w:w="3822" w:type="dxa"/>
          </w:tcPr>
          <w:p w14:paraId="6FE55806" w14:textId="77777777" w:rsidR="00304C43" w:rsidRPr="005B6EFD" w:rsidRDefault="00304C43" w:rsidP="00551209">
            <w:pPr>
              <w:pStyle w:val="Tablebullets"/>
              <w:numPr>
                <w:ilvl w:val="0"/>
                <w:numId w:val="0"/>
              </w:numPr>
            </w:pPr>
            <w:r w:rsidRPr="005B6EFD">
              <w:t>Median = 2 (IQR 3)</w:t>
            </w:r>
          </w:p>
        </w:tc>
      </w:tr>
      <w:tr w:rsidR="00304C43" w:rsidRPr="005B6EFD" w14:paraId="36E13A25" w14:textId="77777777" w:rsidTr="00122EFA">
        <w:trPr>
          <w:trHeight w:val="77"/>
        </w:trPr>
        <w:tc>
          <w:tcPr>
            <w:tcW w:w="1504" w:type="dxa"/>
          </w:tcPr>
          <w:p w14:paraId="510BED2A" w14:textId="77777777" w:rsidR="00304C43" w:rsidRPr="005B6EFD" w:rsidRDefault="00304C43" w:rsidP="00551209">
            <w:pPr>
              <w:pStyle w:val="TableText"/>
            </w:pPr>
            <w:r w:rsidRPr="005B6EFD">
              <w:t>Lam 2018</w:t>
            </w:r>
          </w:p>
        </w:tc>
        <w:tc>
          <w:tcPr>
            <w:tcW w:w="1606" w:type="dxa"/>
          </w:tcPr>
          <w:p w14:paraId="51964FDB" w14:textId="77777777" w:rsidR="00304C43" w:rsidRPr="005B6EFD" w:rsidRDefault="00304C43" w:rsidP="00551209">
            <w:pPr>
              <w:pStyle w:val="Tablebullets"/>
              <w:numPr>
                <w:ilvl w:val="0"/>
                <w:numId w:val="0"/>
              </w:numPr>
            </w:pPr>
            <w:r w:rsidRPr="005B6EFD">
              <w:t>PLWH</w:t>
            </w:r>
          </w:p>
        </w:tc>
        <w:tc>
          <w:tcPr>
            <w:tcW w:w="2084" w:type="dxa"/>
          </w:tcPr>
          <w:p w14:paraId="0E82581B" w14:textId="77777777" w:rsidR="00304C43" w:rsidRPr="005B6EFD" w:rsidRDefault="00304C43" w:rsidP="00551209">
            <w:pPr>
              <w:pStyle w:val="Tablebullets"/>
              <w:numPr>
                <w:ilvl w:val="0"/>
                <w:numId w:val="0"/>
              </w:numPr>
            </w:pPr>
            <w:r w:rsidRPr="005B6EFD">
              <w:t>2–3 days after HRA</w:t>
            </w:r>
          </w:p>
        </w:tc>
        <w:tc>
          <w:tcPr>
            <w:tcW w:w="3822" w:type="dxa"/>
          </w:tcPr>
          <w:p w14:paraId="397ACB97" w14:textId="77777777" w:rsidR="00304C43" w:rsidRPr="005B6EFD" w:rsidRDefault="00304C43" w:rsidP="00551209">
            <w:pPr>
              <w:pStyle w:val="Tablebullets"/>
              <w:numPr>
                <w:ilvl w:val="0"/>
                <w:numId w:val="0"/>
              </w:numPr>
            </w:pPr>
            <w:r w:rsidRPr="005B6EFD">
              <w:t>Mean = 4.28</w:t>
            </w:r>
          </w:p>
        </w:tc>
      </w:tr>
      <w:tr w:rsidR="00304C43" w:rsidRPr="005B6EFD" w14:paraId="1BE51220" w14:textId="77777777" w:rsidTr="00122EFA">
        <w:trPr>
          <w:trHeight w:val="77"/>
        </w:trPr>
        <w:tc>
          <w:tcPr>
            <w:tcW w:w="1504" w:type="dxa"/>
          </w:tcPr>
          <w:p w14:paraId="7980728F" w14:textId="77777777" w:rsidR="00304C43" w:rsidRPr="005B6EFD" w:rsidRDefault="00304C43" w:rsidP="00551209">
            <w:pPr>
              <w:pStyle w:val="TableText"/>
            </w:pPr>
            <w:r w:rsidRPr="005B6EFD">
              <w:t>Lam 2018</w:t>
            </w:r>
          </w:p>
        </w:tc>
        <w:tc>
          <w:tcPr>
            <w:tcW w:w="1606" w:type="dxa"/>
          </w:tcPr>
          <w:p w14:paraId="4FB7BEFA" w14:textId="77777777" w:rsidR="00304C43" w:rsidRPr="005B6EFD" w:rsidRDefault="00304C43" w:rsidP="00551209">
            <w:pPr>
              <w:pStyle w:val="Tablebullets"/>
              <w:numPr>
                <w:ilvl w:val="0"/>
                <w:numId w:val="0"/>
              </w:numPr>
            </w:pPr>
            <w:r w:rsidRPr="005B6EFD">
              <w:t>PLWH</w:t>
            </w:r>
          </w:p>
        </w:tc>
        <w:tc>
          <w:tcPr>
            <w:tcW w:w="2084" w:type="dxa"/>
          </w:tcPr>
          <w:p w14:paraId="57264D5E" w14:textId="77777777" w:rsidR="00304C43" w:rsidRPr="005B6EFD" w:rsidRDefault="00304C43" w:rsidP="00551209">
            <w:pPr>
              <w:pStyle w:val="Tablebullets"/>
              <w:numPr>
                <w:ilvl w:val="0"/>
                <w:numId w:val="0"/>
              </w:numPr>
            </w:pPr>
            <w:r w:rsidRPr="005B6EFD">
              <w:t>1 week after HRA</w:t>
            </w:r>
          </w:p>
        </w:tc>
        <w:tc>
          <w:tcPr>
            <w:tcW w:w="3822" w:type="dxa"/>
          </w:tcPr>
          <w:p w14:paraId="7372F31A" w14:textId="77777777" w:rsidR="00304C43" w:rsidRPr="005B6EFD" w:rsidRDefault="00304C43" w:rsidP="00551209">
            <w:pPr>
              <w:pStyle w:val="Tablebullets"/>
              <w:numPr>
                <w:ilvl w:val="0"/>
                <w:numId w:val="0"/>
              </w:numPr>
            </w:pPr>
            <w:r w:rsidRPr="005B6EFD">
              <w:t>Mean = 2.54</w:t>
            </w:r>
          </w:p>
        </w:tc>
      </w:tr>
    </w:tbl>
    <w:p w14:paraId="3DF51BD5" w14:textId="77777777" w:rsidR="00304C43" w:rsidRPr="005B6EFD" w:rsidRDefault="00304C43" w:rsidP="00304C43">
      <w:pPr>
        <w:pStyle w:val="TableFigureFooter"/>
      </w:pPr>
      <w:r w:rsidRPr="005B6EFD">
        <w:t>Source: Study reports</w:t>
      </w:r>
    </w:p>
    <w:p w14:paraId="7F399BC8" w14:textId="76498369" w:rsidR="00304C43" w:rsidRPr="005B6EFD" w:rsidRDefault="00304C43" w:rsidP="00304C43">
      <w:pPr>
        <w:pStyle w:val="TableFigureFooter"/>
      </w:pPr>
      <w:r w:rsidRPr="005B6EFD">
        <w:t>Abbreviations: HRA = High-Resolution Anoscopy</w:t>
      </w:r>
      <w:r w:rsidR="000553EE" w:rsidRPr="005B6EFD">
        <w:t>; LWH = living with HIV; PLWH = people living with HIV</w:t>
      </w:r>
    </w:p>
    <w:p w14:paraId="74C71C17" w14:textId="5CF9BE00" w:rsidR="004A502B" w:rsidRPr="005B6EFD" w:rsidRDefault="00304C43" w:rsidP="00304C43">
      <w:r w:rsidRPr="005B6EFD">
        <w:t>Generally, pain was reported to be mild to moderate and tolerable, though higher among women and possibly those undergoing biopsy. In two studies, 14.3</w:t>
      </w:r>
      <w:r w:rsidR="00190F54" w:rsidRPr="005B6EFD">
        <w:t>–</w:t>
      </w:r>
      <w:r w:rsidRPr="005B6EFD">
        <w:t>30% of patients reported “no pain at all” during the HRA</w:t>
      </w:r>
      <w:bookmarkStart w:id="127" w:name="_Ref203573205"/>
      <w:r w:rsidR="00190F54" w:rsidRPr="005B6EFD">
        <w:rPr>
          <w:rStyle w:val="FootnoteReference"/>
        </w:rPr>
        <w:footnoteReference w:id="57"/>
      </w:r>
      <w:bookmarkEnd w:id="127"/>
      <w:r w:rsidR="00190F54" w:rsidRPr="005B6EFD">
        <w:rPr>
          <w:vertAlign w:val="superscript"/>
        </w:rPr>
        <w:t>,</w:t>
      </w:r>
      <w:r w:rsidR="00190F54" w:rsidRPr="005B6EFD">
        <w:rPr>
          <w:rStyle w:val="FootnoteReference"/>
        </w:rPr>
        <w:footnoteReference w:id="58"/>
      </w:r>
      <w:r w:rsidRPr="005B6EFD">
        <w:t>, while difficulty tolerating the procedure or “problematic pain” was reported as 5</w:t>
      </w:r>
      <w:r w:rsidR="00190F54" w:rsidRPr="005B6EFD">
        <w:t>–</w:t>
      </w:r>
      <w:r w:rsidRPr="005B6EFD">
        <w:t>9% in two studies</w:t>
      </w:r>
      <w:r w:rsidR="00190F54" w:rsidRPr="005B6EFD">
        <w:rPr>
          <w:vertAlign w:val="superscript"/>
        </w:rPr>
        <w:fldChar w:fldCharType="begin"/>
      </w:r>
      <w:r w:rsidR="00190F54" w:rsidRPr="005B6EFD">
        <w:rPr>
          <w:vertAlign w:val="superscript"/>
        </w:rPr>
        <w:instrText xml:space="preserve"> NOTEREF _Ref203573205  \* MERGEFORMAT </w:instrText>
      </w:r>
      <w:r w:rsidR="00190F54" w:rsidRPr="005B6EFD">
        <w:rPr>
          <w:vertAlign w:val="superscript"/>
        </w:rPr>
        <w:fldChar w:fldCharType="separate"/>
      </w:r>
      <w:r w:rsidR="00FC322E">
        <w:rPr>
          <w:vertAlign w:val="superscript"/>
        </w:rPr>
        <w:t>56</w:t>
      </w:r>
      <w:r w:rsidR="00190F54" w:rsidRPr="005B6EFD">
        <w:rPr>
          <w:vertAlign w:val="superscript"/>
        </w:rPr>
        <w:fldChar w:fldCharType="end"/>
      </w:r>
      <w:r w:rsidR="00190F54" w:rsidRPr="005B6EFD">
        <w:rPr>
          <w:vertAlign w:val="superscript"/>
        </w:rPr>
        <w:t>,</w:t>
      </w:r>
      <w:bookmarkStart w:id="128" w:name="_Ref203573229"/>
      <w:r w:rsidR="00190F54" w:rsidRPr="005B6EFD">
        <w:rPr>
          <w:rStyle w:val="FootnoteReference"/>
        </w:rPr>
        <w:footnoteReference w:id="59"/>
      </w:r>
      <w:bookmarkEnd w:id="128"/>
      <w:r w:rsidRPr="005B6EFD">
        <w:t>. One study reported that bleeding was a common side effect of HRA, experienced by 68.8% of participants, though most found it milder than expected and acceptable.</w:t>
      </w:r>
      <w:r w:rsidR="00B138E9" w:rsidRPr="005B6EFD">
        <w:rPr>
          <w:rStyle w:val="FootnoteReference"/>
        </w:rPr>
        <w:t xml:space="preserve"> </w:t>
      </w:r>
      <w:r w:rsidR="00187130" w:rsidRPr="005B6EFD">
        <w:rPr>
          <w:vertAlign w:val="superscript"/>
        </w:rPr>
        <w:fldChar w:fldCharType="begin"/>
      </w:r>
      <w:r w:rsidR="00187130" w:rsidRPr="005B6EFD">
        <w:rPr>
          <w:vertAlign w:val="superscript"/>
        </w:rPr>
        <w:instrText xml:space="preserve"> NOTEREF _Ref203573229  \* MERGEFORMAT </w:instrText>
      </w:r>
      <w:r w:rsidR="00187130" w:rsidRPr="005B6EFD">
        <w:rPr>
          <w:vertAlign w:val="superscript"/>
        </w:rPr>
        <w:fldChar w:fldCharType="separate"/>
      </w:r>
      <w:r w:rsidR="00FC322E">
        <w:rPr>
          <w:vertAlign w:val="superscript"/>
        </w:rPr>
        <w:t>58</w:t>
      </w:r>
      <w:r w:rsidR="00187130" w:rsidRPr="005B6EFD">
        <w:rPr>
          <w:vertAlign w:val="superscript"/>
        </w:rPr>
        <w:fldChar w:fldCharType="end"/>
      </w:r>
      <w:r w:rsidR="00765D6D" w:rsidRPr="005B6EFD">
        <w:rPr>
          <w:vertAlign w:val="superscript"/>
        </w:rPr>
        <w:t>2</w:t>
      </w:r>
      <w:r w:rsidRPr="005B6EFD">
        <w:t xml:space="preserve"> The same study found minimal impact on daily life, with most participants maintaining social and physical activities without needing time off to recover.</w:t>
      </w:r>
    </w:p>
    <w:p w14:paraId="17C8A8B0" w14:textId="75833C4D" w:rsidR="00304C43" w:rsidRPr="005B6EFD" w:rsidRDefault="00304C43" w:rsidP="00304C43">
      <w:r w:rsidRPr="005B6EFD">
        <w:t>As with anal sampling, evidence was not available for most PICO subpopulations, and given HRA is more invasive, there is greater potential for differences across subgroups to exist (particularly for those with existing anal lesions, bleeding and pain). However, considering existing evidence,</w:t>
      </w:r>
      <w:r w:rsidR="004A502B" w:rsidRPr="005B6EFD">
        <w:t xml:space="preserve"> for all PICO-subpopulations the physical risks of HRA are considered minimal compared to the risk of developing anal cancer and consequent morbidity (including physical AEs) associated with diagnosis.</w:t>
      </w:r>
    </w:p>
    <w:p w14:paraId="4799FF58" w14:textId="77777777" w:rsidR="007D5FA6" w:rsidRPr="005B6EFD" w:rsidRDefault="007D5FA6" w:rsidP="00122EFA">
      <w:pPr>
        <w:pStyle w:val="Heading4"/>
        <w:keepNext w:val="0"/>
        <w:keepLines w:val="0"/>
      </w:pPr>
      <w:r w:rsidRPr="005B6EFD">
        <w:t>Psychosocial AEs</w:t>
      </w:r>
    </w:p>
    <w:p w14:paraId="60D94366" w14:textId="7F57E312" w:rsidR="007D5FA6" w:rsidRPr="005B6EFD" w:rsidRDefault="008711F6" w:rsidP="007D5FA6">
      <w:r w:rsidRPr="005B6EFD">
        <w:t xml:space="preserve">Six </w:t>
      </w:r>
      <w:r w:rsidR="007D5FA6" w:rsidRPr="005B6EFD">
        <w:t xml:space="preserve">studies reported psychosocial outcomes of anal cancer screening. No studies directly matched the PICO-specified triaged testing strategy, but four did report results of anal sampling (usually for cytology, not HPV) followed by HRA (which are the two tests involved in the PICO). Due to heterogeneity </w:t>
      </w:r>
      <w:r w:rsidR="00187130" w:rsidRPr="005B6EFD">
        <w:t xml:space="preserve">in study design </w:t>
      </w:r>
      <w:r w:rsidR="00DC4C6A" w:rsidRPr="005B6EFD">
        <w:t>and</w:t>
      </w:r>
      <w:r w:rsidR="00187130" w:rsidRPr="005B6EFD">
        <w:t xml:space="preserve"> </w:t>
      </w:r>
      <w:r w:rsidR="007D5FA6" w:rsidRPr="005B6EFD">
        <w:t>measures used, meta-analysis was not possible</w:t>
      </w:r>
      <w:r w:rsidR="00187130" w:rsidRPr="005B6EFD">
        <w:t>.</w:t>
      </w:r>
      <w:r w:rsidR="007D5FA6" w:rsidRPr="005B6EFD">
        <w:t xml:space="preserve"> </w:t>
      </w:r>
      <w:r w:rsidR="00187130" w:rsidRPr="005B6EFD">
        <w:t>I</w:t>
      </w:r>
      <w:r w:rsidR="007D5FA6" w:rsidRPr="005B6EFD">
        <w:t>nstead</w:t>
      </w:r>
      <w:r w:rsidR="0029354D" w:rsidRPr="005B6EFD">
        <w:t>,</w:t>
      </w:r>
      <w:r w:rsidR="007D5FA6" w:rsidRPr="005B6EFD">
        <w:t xml:space="preserve"> results are presented narratively in</w:t>
      </w:r>
      <w:r w:rsidR="008F0C6A">
        <w:t xml:space="preserve"> </w:t>
      </w:r>
      <w:r w:rsidR="008F0C6A">
        <w:fldChar w:fldCharType="begin"/>
      </w:r>
      <w:r w:rsidR="008F0C6A">
        <w:instrText xml:space="preserve"> REF _Ref223072557 \h </w:instrText>
      </w:r>
      <w:r w:rsidR="008F0C6A">
        <w:fldChar w:fldCharType="separate"/>
      </w:r>
      <w:r w:rsidR="00FC322E">
        <w:t xml:space="preserve">Table </w:t>
      </w:r>
      <w:r w:rsidR="00FC322E">
        <w:rPr>
          <w:noProof/>
        </w:rPr>
        <w:t>29</w:t>
      </w:r>
      <w:r w:rsidR="008F0C6A">
        <w:fldChar w:fldCharType="end"/>
      </w:r>
      <w:r w:rsidR="00190F54" w:rsidRPr="005B6EFD">
        <w:t>.</w:t>
      </w:r>
    </w:p>
    <w:p w14:paraId="09FB79BF" w14:textId="387389DB" w:rsidR="007D5FA6" w:rsidRPr="005B6EFD" w:rsidRDefault="007D5FA6" w:rsidP="007D5FA6">
      <w:r w:rsidRPr="005B6EFD">
        <w:t xml:space="preserve">Overall, findings indicated that anal cancer screening </w:t>
      </w:r>
      <w:r w:rsidR="00190F54" w:rsidRPr="005B6EFD">
        <w:t xml:space="preserve">(through a combination of anal HPV testing, anal cytology testing and HRA) </w:t>
      </w:r>
      <w:r w:rsidRPr="005B6EFD">
        <w:t>can cause psychological burden, though individual experiences varied. Reported risk factors for worse psychosocial outcomes included more severe anal or HIV symptoms, younger age, higher initial distress levels and not LWH</w:t>
      </w:r>
      <w:bookmarkStart w:id="129" w:name="_Ref203573448"/>
      <w:r w:rsidR="00190F54" w:rsidRPr="005B6EFD">
        <w:t>,</w:t>
      </w:r>
      <w:r w:rsidR="00190F54" w:rsidRPr="005B6EFD">
        <w:rPr>
          <w:rStyle w:val="FootnoteReference"/>
        </w:rPr>
        <w:footnoteReference w:id="60"/>
      </w:r>
      <w:bookmarkEnd w:id="129"/>
      <w:r w:rsidR="00190F54" w:rsidRPr="005B6EFD">
        <w:rPr>
          <w:vertAlign w:val="superscript"/>
        </w:rPr>
        <w:t>,</w:t>
      </w:r>
      <w:bookmarkStart w:id="130" w:name="_Ref203573452"/>
      <w:r w:rsidR="00190F54" w:rsidRPr="005B6EFD">
        <w:rPr>
          <w:rStyle w:val="FootnoteReference"/>
        </w:rPr>
        <w:footnoteReference w:id="61"/>
      </w:r>
      <w:bookmarkEnd w:id="130"/>
      <w:r w:rsidRPr="005B6EFD">
        <w:t xml:space="preserve"> indicating psychosocial effects may differ among PICO subpopulations. Positive psychosocial impacts, such as relief and reassurance, were also reported in two studies</w:t>
      </w:r>
      <w:r w:rsidR="00190F54" w:rsidRPr="005B6EFD">
        <w:t>.</w:t>
      </w:r>
      <w:r w:rsidR="00190F54" w:rsidRPr="005B6EFD">
        <w:rPr>
          <w:vertAlign w:val="superscript"/>
        </w:rPr>
        <w:fldChar w:fldCharType="begin"/>
      </w:r>
      <w:r w:rsidR="00190F54" w:rsidRPr="005B6EFD">
        <w:rPr>
          <w:vertAlign w:val="superscript"/>
        </w:rPr>
        <w:instrText xml:space="preserve"> NOTEREF _Ref203573448  \* MERGEFORMAT </w:instrText>
      </w:r>
      <w:r w:rsidR="00190F54" w:rsidRPr="005B6EFD">
        <w:rPr>
          <w:vertAlign w:val="superscript"/>
        </w:rPr>
        <w:fldChar w:fldCharType="separate"/>
      </w:r>
      <w:r w:rsidR="00FC322E">
        <w:rPr>
          <w:vertAlign w:val="superscript"/>
        </w:rPr>
        <w:t>59</w:t>
      </w:r>
      <w:r w:rsidR="00190F54" w:rsidRPr="005B6EFD">
        <w:rPr>
          <w:vertAlign w:val="superscript"/>
        </w:rPr>
        <w:fldChar w:fldCharType="end"/>
      </w:r>
      <w:r w:rsidR="00190F54" w:rsidRPr="005B6EFD">
        <w:rPr>
          <w:vertAlign w:val="superscript"/>
        </w:rPr>
        <w:t>,</w:t>
      </w:r>
      <w:r w:rsidR="00190F54" w:rsidRPr="005B6EFD">
        <w:rPr>
          <w:vertAlign w:val="superscript"/>
        </w:rPr>
        <w:fldChar w:fldCharType="begin"/>
      </w:r>
      <w:r w:rsidR="00190F54" w:rsidRPr="005B6EFD">
        <w:rPr>
          <w:vertAlign w:val="superscript"/>
        </w:rPr>
        <w:instrText xml:space="preserve"> NOTEREF _Ref203573452  \* MERGEFORMAT </w:instrText>
      </w:r>
      <w:r w:rsidR="00190F54" w:rsidRPr="005B6EFD">
        <w:rPr>
          <w:vertAlign w:val="superscript"/>
        </w:rPr>
        <w:fldChar w:fldCharType="separate"/>
      </w:r>
      <w:r w:rsidR="00FC322E">
        <w:rPr>
          <w:vertAlign w:val="superscript"/>
        </w:rPr>
        <w:t>60</w:t>
      </w:r>
      <w:r w:rsidR="00190F54" w:rsidRPr="005B6EFD">
        <w:rPr>
          <w:vertAlign w:val="superscript"/>
        </w:rPr>
        <w:fldChar w:fldCharType="end"/>
      </w:r>
    </w:p>
    <w:p w14:paraId="62357A87" w14:textId="142DD60E" w:rsidR="00E50E70" w:rsidRPr="005B6EFD" w:rsidRDefault="00E50E70" w:rsidP="007D5FA6">
      <w:r w:rsidRPr="005B6EFD">
        <w:lastRenderedPageBreak/>
        <w:t>Several Australian studies (two from the SPANC trial)</w:t>
      </w:r>
      <w:r w:rsidR="00190F54" w:rsidRPr="005B6EFD">
        <w:rPr>
          <w:vertAlign w:val="superscript"/>
        </w:rPr>
        <w:fldChar w:fldCharType="begin"/>
      </w:r>
      <w:r w:rsidR="00190F54" w:rsidRPr="005B6EFD">
        <w:rPr>
          <w:vertAlign w:val="superscript"/>
        </w:rPr>
        <w:instrText xml:space="preserve"> NOTEREF _Ref203573448  \* MERGEFORMAT </w:instrText>
      </w:r>
      <w:r w:rsidR="00190F54" w:rsidRPr="005B6EFD">
        <w:rPr>
          <w:vertAlign w:val="superscript"/>
        </w:rPr>
        <w:fldChar w:fldCharType="separate"/>
      </w:r>
      <w:r w:rsidR="00FC322E">
        <w:rPr>
          <w:vertAlign w:val="superscript"/>
        </w:rPr>
        <w:t>59</w:t>
      </w:r>
      <w:r w:rsidR="00190F54" w:rsidRPr="005B6EFD">
        <w:rPr>
          <w:vertAlign w:val="superscript"/>
        </w:rPr>
        <w:fldChar w:fldCharType="end"/>
      </w:r>
      <w:r w:rsidR="00190F54" w:rsidRPr="005B6EFD">
        <w:rPr>
          <w:vertAlign w:val="superscript"/>
        </w:rPr>
        <w:t>,</w:t>
      </w:r>
      <w:bookmarkStart w:id="131" w:name="_Ref203573665"/>
      <w:r w:rsidR="00190F54" w:rsidRPr="005B6EFD">
        <w:rPr>
          <w:rStyle w:val="FootnoteReference"/>
          <w:rFonts w:eastAsia="Calibri"/>
        </w:rPr>
        <w:footnoteReference w:id="62"/>
      </w:r>
      <w:bookmarkEnd w:id="131"/>
      <w:r w:rsidR="00190F54" w:rsidRPr="005B6EFD">
        <w:rPr>
          <w:vertAlign w:val="superscript"/>
        </w:rPr>
        <w:t>,</w:t>
      </w:r>
      <w:bookmarkStart w:id="132" w:name="_Ref203573667"/>
      <w:r w:rsidR="00190F54" w:rsidRPr="005B6EFD">
        <w:rPr>
          <w:rStyle w:val="FootnoteReference"/>
        </w:rPr>
        <w:footnoteReference w:id="63"/>
      </w:r>
      <w:bookmarkEnd w:id="132"/>
      <w:r w:rsidRPr="005B6EFD">
        <w:t xml:space="preserve"> reported psychological distress linked to abnormal HRA results (e.g., HSIL). While other studies contradicted this, the SPANC study was Australian with similar testing protocols to the PICO. However, the SPANC study was observational, with HSIL lesions monitored over time. Treatment, such as infrared coagulation or topical therapies, were offered based on severity and clinical judgment. Immediate</w:t>
      </w:r>
      <w:r w:rsidR="00D73568" w:rsidRPr="005B6EFD">
        <w:t xml:space="preserve"> referral for</w:t>
      </w:r>
      <w:r w:rsidRPr="005B6EFD">
        <w:t xml:space="preserve"> HSIL </w:t>
      </w:r>
      <w:r w:rsidR="00D73568" w:rsidRPr="005B6EFD">
        <w:t>trea</w:t>
      </w:r>
      <w:r w:rsidR="00223848" w:rsidRPr="005B6EFD">
        <w:t>tm</w:t>
      </w:r>
      <w:r w:rsidR="00D73568" w:rsidRPr="005B6EFD">
        <w:t>ent (rather than monitoring)</w:t>
      </w:r>
      <w:r w:rsidRPr="005B6EFD">
        <w:t xml:space="preserve">, as per PICO, may </w:t>
      </w:r>
      <w:r w:rsidR="00187130" w:rsidRPr="005B6EFD">
        <w:t xml:space="preserve">therefore </w:t>
      </w:r>
      <w:r w:rsidRPr="005B6EFD">
        <w:t>reduce psychosocial burden from abnormal findings.</w:t>
      </w:r>
    </w:p>
    <w:p w14:paraId="63937EE4" w14:textId="19547668" w:rsidR="007D5FA6" w:rsidRPr="005B6EFD" w:rsidRDefault="00E50E70" w:rsidP="007D5FA6">
      <w:r w:rsidRPr="005B6EFD">
        <w:t>The three Australian studies included</w:t>
      </w:r>
      <w:r w:rsidR="007D5FA6" w:rsidRPr="005B6EFD">
        <w:t xml:space="preserve"> men LWH or MSM</w:t>
      </w:r>
      <w:r w:rsidR="00190F54" w:rsidRPr="005B6EFD">
        <w:t>,</w:t>
      </w:r>
      <w:r w:rsidR="00190F54" w:rsidRPr="005B6EFD">
        <w:rPr>
          <w:vertAlign w:val="superscript"/>
        </w:rPr>
        <w:fldChar w:fldCharType="begin"/>
      </w:r>
      <w:r w:rsidR="00190F54" w:rsidRPr="005B6EFD">
        <w:rPr>
          <w:vertAlign w:val="superscript"/>
        </w:rPr>
        <w:instrText xml:space="preserve"> NOTEREF _Ref203573448  \* MERGEFORMAT </w:instrText>
      </w:r>
      <w:r w:rsidR="00190F54" w:rsidRPr="005B6EFD">
        <w:rPr>
          <w:vertAlign w:val="superscript"/>
        </w:rPr>
        <w:fldChar w:fldCharType="separate"/>
      </w:r>
      <w:r w:rsidR="00FC322E">
        <w:rPr>
          <w:vertAlign w:val="superscript"/>
        </w:rPr>
        <w:t>59</w:t>
      </w:r>
      <w:r w:rsidR="00190F54" w:rsidRPr="005B6EFD">
        <w:rPr>
          <w:vertAlign w:val="superscript"/>
        </w:rPr>
        <w:fldChar w:fldCharType="end"/>
      </w:r>
      <w:r w:rsidR="00190F54" w:rsidRPr="005B6EFD">
        <w:rPr>
          <w:vertAlign w:val="superscript"/>
        </w:rPr>
        <w:t>,</w:t>
      </w:r>
      <w:r w:rsidR="00190F54" w:rsidRPr="005B6EFD">
        <w:rPr>
          <w:vertAlign w:val="superscript"/>
        </w:rPr>
        <w:fldChar w:fldCharType="begin"/>
      </w:r>
      <w:r w:rsidR="00190F54" w:rsidRPr="005B6EFD">
        <w:rPr>
          <w:vertAlign w:val="superscript"/>
        </w:rPr>
        <w:instrText xml:space="preserve"> NOTEREF _Ref203573665 </w:instrText>
      </w:r>
      <w:r w:rsidR="005B6EFD">
        <w:rPr>
          <w:vertAlign w:val="superscript"/>
        </w:rPr>
        <w:instrText xml:space="preserve"> \* MERGEFORMAT </w:instrText>
      </w:r>
      <w:r w:rsidR="00190F54" w:rsidRPr="005B6EFD">
        <w:rPr>
          <w:vertAlign w:val="superscript"/>
        </w:rPr>
        <w:fldChar w:fldCharType="separate"/>
      </w:r>
      <w:r w:rsidR="00FC322E">
        <w:rPr>
          <w:vertAlign w:val="superscript"/>
        </w:rPr>
        <w:t>61</w:t>
      </w:r>
      <w:r w:rsidR="00190F54" w:rsidRPr="005B6EFD">
        <w:rPr>
          <w:vertAlign w:val="superscript"/>
        </w:rPr>
        <w:fldChar w:fldCharType="end"/>
      </w:r>
      <w:r w:rsidR="00190F54" w:rsidRPr="005B6EFD">
        <w:rPr>
          <w:vertAlign w:val="superscript"/>
        </w:rPr>
        <w:t>,</w:t>
      </w:r>
      <w:r w:rsidR="00190F54" w:rsidRPr="005B6EFD">
        <w:rPr>
          <w:vertAlign w:val="superscript"/>
        </w:rPr>
        <w:fldChar w:fldCharType="begin"/>
      </w:r>
      <w:r w:rsidR="00190F54" w:rsidRPr="005B6EFD">
        <w:rPr>
          <w:vertAlign w:val="superscript"/>
        </w:rPr>
        <w:instrText xml:space="preserve"> NOTEREF _Ref203573667 </w:instrText>
      </w:r>
      <w:r w:rsidR="005B6EFD">
        <w:rPr>
          <w:vertAlign w:val="superscript"/>
        </w:rPr>
        <w:instrText xml:space="preserve"> \* MERGEFORMAT </w:instrText>
      </w:r>
      <w:r w:rsidR="00190F54" w:rsidRPr="005B6EFD">
        <w:rPr>
          <w:vertAlign w:val="superscript"/>
        </w:rPr>
        <w:fldChar w:fldCharType="separate"/>
      </w:r>
      <w:r w:rsidR="00FC322E">
        <w:rPr>
          <w:vertAlign w:val="superscript"/>
        </w:rPr>
        <w:t>62</w:t>
      </w:r>
      <w:r w:rsidR="00190F54" w:rsidRPr="005B6EFD">
        <w:rPr>
          <w:vertAlign w:val="superscript"/>
        </w:rPr>
        <w:fldChar w:fldCharType="end"/>
      </w:r>
      <w:r w:rsidRPr="005B6EFD">
        <w:t xml:space="preserve"> </w:t>
      </w:r>
      <w:r w:rsidR="007D5FA6" w:rsidRPr="005B6EFD">
        <w:t xml:space="preserve">covering three of the largest PICO </w:t>
      </w:r>
      <w:r w:rsidR="0023699C" w:rsidRPr="005B6EFD">
        <w:t>subpopulation</w:t>
      </w:r>
      <w:r w:rsidR="007D5FA6" w:rsidRPr="005B6EFD">
        <w:t xml:space="preserve">s in the relevant Australian context. However, psychosocial impacts of </w:t>
      </w:r>
      <w:r w:rsidR="002E5AD7" w:rsidRPr="005B6EFD">
        <w:t xml:space="preserve">testing for </w:t>
      </w:r>
      <w:r w:rsidR="007D5FA6" w:rsidRPr="005B6EFD">
        <w:t xml:space="preserve">anal cancer likely differ </w:t>
      </w:r>
      <w:r w:rsidR="00187130" w:rsidRPr="005B6EFD">
        <w:t>across</w:t>
      </w:r>
      <w:r w:rsidR="007D5FA6" w:rsidRPr="005B6EFD">
        <w:t xml:space="preserve"> subgroups, especially considering the role of HPV and associated stigma, and experienced sexual discrimination for some groups. There was no evidence</w:t>
      </w:r>
      <w:r w:rsidR="00173616" w:rsidRPr="005B6EFD">
        <w:t xml:space="preserve"> regarding psychosocial AEs</w:t>
      </w:r>
      <w:r w:rsidR="007D5FA6" w:rsidRPr="005B6EFD">
        <w:t xml:space="preserve"> </w:t>
      </w:r>
      <w:r w:rsidR="00187130" w:rsidRPr="005B6EFD">
        <w:t xml:space="preserve">identified </w:t>
      </w:r>
      <w:r w:rsidR="007D5FA6" w:rsidRPr="005B6EFD">
        <w:t xml:space="preserve">for the following PICO </w:t>
      </w:r>
      <w:r w:rsidR="0023699C" w:rsidRPr="005B6EFD">
        <w:t>subpopulation</w:t>
      </w:r>
      <w:r w:rsidR="007D5FA6" w:rsidRPr="005B6EFD">
        <w:t>s:</w:t>
      </w:r>
    </w:p>
    <w:p w14:paraId="2C77E4AB" w14:textId="4592D4A7" w:rsidR="007D5FA6" w:rsidRPr="005B6EFD" w:rsidRDefault="007D5FA6" w:rsidP="00F456AE">
      <w:pPr>
        <w:pStyle w:val="ListParagraph"/>
        <w:numPr>
          <w:ilvl w:val="0"/>
          <w:numId w:val="23"/>
        </w:numPr>
      </w:pPr>
      <w:r w:rsidRPr="005B6EFD">
        <w:t xml:space="preserve">People with previous vulval SCC/HSIL (HPV associated), testing commencing within 1 year of </w:t>
      </w:r>
      <w:r w:rsidR="00DC4C6A" w:rsidRPr="005B6EFD">
        <w:t>diagnosis.</w:t>
      </w:r>
    </w:p>
    <w:p w14:paraId="0E8C46EC" w14:textId="2CF4EEA0" w:rsidR="007D5FA6" w:rsidRPr="005B6EFD" w:rsidRDefault="007D5FA6" w:rsidP="00F456AE">
      <w:pPr>
        <w:pStyle w:val="ListParagraph"/>
        <w:numPr>
          <w:ilvl w:val="0"/>
          <w:numId w:val="23"/>
        </w:numPr>
      </w:pPr>
      <w:r w:rsidRPr="005B6EFD">
        <w:t>SOTR, commencing 10 years post-</w:t>
      </w:r>
      <w:r w:rsidR="00DC4C6A" w:rsidRPr="005B6EFD">
        <w:t>transplant.</w:t>
      </w:r>
    </w:p>
    <w:p w14:paraId="36897432" w14:textId="4B732F70" w:rsidR="007D5FA6" w:rsidRPr="005B6EFD" w:rsidRDefault="007D5FA6" w:rsidP="00F456AE">
      <w:pPr>
        <w:pStyle w:val="ListParagraph"/>
        <w:numPr>
          <w:ilvl w:val="0"/>
          <w:numId w:val="23"/>
        </w:numPr>
      </w:pPr>
      <w:r w:rsidRPr="005B6EFD">
        <w:t xml:space="preserve">Patients being followed up after treatment for anal </w:t>
      </w:r>
      <w:r w:rsidR="00DC4C6A" w:rsidRPr="005B6EFD">
        <w:t>cancer.</w:t>
      </w:r>
    </w:p>
    <w:p w14:paraId="523B7F4D" w14:textId="1CEFC830" w:rsidR="007D5FA6" w:rsidRPr="005B6EFD" w:rsidRDefault="007D5FA6" w:rsidP="00F456AE">
      <w:pPr>
        <w:pStyle w:val="ListParagraph"/>
        <w:numPr>
          <w:ilvl w:val="0"/>
          <w:numId w:val="23"/>
        </w:numPr>
      </w:pPr>
      <w:r w:rsidRPr="005B6EFD">
        <w:t xml:space="preserve">Patients outside other PICO groups with incidental anal HSIL and patients presenting with symptoms suggestive of anal </w:t>
      </w:r>
      <w:r w:rsidR="00DC4C6A" w:rsidRPr="005B6EFD">
        <w:t>cancer.</w:t>
      </w:r>
    </w:p>
    <w:p w14:paraId="4F8F7E58" w14:textId="77777777" w:rsidR="007D5FA6" w:rsidRPr="005B6EFD" w:rsidRDefault="007D5FA6" w:rsidP="00F456AE">
      <w:pPr>
        <w:pStyle w:val="ListParagraph"/>
        <w:numPr>
          <w:ilvl w:val="0"/>
          <w:numId w:val="23"/>
        </w:numPr>
      </w:pPr>
      <w:r w:rsidRPr="005B6EFD">
        <w:t>People with a possible history of cervical/vaginal cancer or precursor lesions.</w:t>
      </w:r>
    </w:p>
    <w:p w14:paraId="546D0246" w14:textId="0C37F368" w:rsidR="00647FAC" w:rsidRPr="005B6EFD" w:rsidRDefault="00E50E70" w:rsidP="00647FAC">
      <w:r w:rsidRPr="005B6EFD">
        <w:t>Anal cancer diagnosis</w:t>
      </w:r>
      <w:r w:rsidR="00187130" w:rsidRPr="005B6EFD">
        <w:t xml:space="preserve"> and treatment</w:t>
      </w:r>
      <w:r w:rsidRPr="005B6EFD">
        <w:t xml:space="preserve"> is associated with psychosocial </w:t>
      </w:r>
      <w:r w:rsidR="004A502B" w:rsidRPr="005B6EFD">
        <w:t>AEs</w:t>
      </w:r>
      <w:r w:rsidRPr="005B6EFD">
        <w:t xml:space="preserve"> such as distress and cancer-specific worry</w:t>
      </w:r>
      <w:r w:rsidR="00502AA6" w:rsidRPr="005B6EFD">
        <w:t>.</w:t>
      </w:r>
      <w:r w:rsidR="00502AA6" w:rsidRPr="005B6EFD">
        <w:rPr>
          <w:rStyle w:val="FootnoteReference"/>
        </w:rPr>
        <w:footnoteReference w:id="64"/>
      </w:r>
      <w:r w:rsidRPr="005B6EFD">
        <w:t xml:space="preserve"> Although testing may increase AEs by identifying cancer, it enables earlier diagnosis in asymptomatic individuals, making these effects likely less severe than those from later-stage, symptomatic detection. Testing also enables early intervention via HSIL treatment, preventing progression to cancer and reducing future psychosocial burden. </w:t>
      </w:r>
      <w:r w:rsidR="004A502B" w:rsidRPr="005B6EFD">
        <w:t>Therefore, a</w:t>
      </w:r>
      <w:r w:rsidRPr="005B6EFD">
        <w:t xml:space="preserve">cross all PICO-defined groups, the psychosocial impact of </w:t>
      </w:r>
      <w:r w:rsidR="00502AA6" w:rsidRPr="005B6EFD">
        <w:t>anal HPV testing, anal cytology testing and diagnostic HRA is considered</w:t>
      </w:r>
      <w:r w:rsidRPr="005B6EFD">
        <w:t xml:space="preserve"> relatively minor compared to the potential burden of anal cancer.</w:t>
      </w:r>
      <w:r w:rsidR="00647FAC" w:rsidRPr="005B6EFD">
        <w:br w:type="page"/>
      </w:r>
    </w:p>
    <w:p w14:paraId="4EEED9D9" w14:textId="32D66A6F" w:rsidR="007D5FA6" w:rsidRPr="005B6EFD" w:rsidRDefault="0071200E" w:rsidP="0071200E">
      <w:pPr>
        <w:pStyle w:val="Caption"/>
      </w:pPr>
      <w:bookmarkStart w:id="133" w:name="_Ref223072557"/>
      <w:bookmarkStart w:id="134" w:name="_Ref203573294"/>
      <w:r>
        <w:lastRenderedPageBreak/>
        <w:t xml:space="preserve">Table </w:t>
      </w:r>
      <w:r>
        <w:fldChar w:fldCharType="begin"/>
      </w:r>
      <w:r>
        <w:instrText xml:space="preserve"> SEQ Table \* ARABIC </w:instrText>
      </w:r>
      <w:r>
        <w:fldChar w:fldCharType="separate"/>
      </w:r>
      <w:r w:rsidR="00FC322E">
        <w:rPr>
          <w:noProof/>
        </w:rPr>
        <w:t>29</w:t>
      </w:r>
      <w:r>
        <w:fldChar w:fldCharType="end"/>
      </w:r>
      <w:bookmarkEnd w:id="133"/>
      <w:r>
        <w:t xml:space="preserve"> </w:t>
      </w:r>
      <w:r w:rsidRPr="00B65750">
        <w:t>Key findings from included studies reporting psychosocial AEs of HPV testing, cytology testing and diagnostic HRA with no testing (grouped by PICO subpopulation) (k=6)</w:t>
      </w:r>
      <w:bookmarkEnd w:id="134"/>
    </w:p>
    <w:tbl>
      <w:tblPr>
        <w:tblStyle w:val="TableGrid"/>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06"/>
        <w:gridCol w:w="1199"/>
        <w:gridCol w:w="6608"/>
      </w:tblGrid>
      <w:tr w:rsidR="007D5FA6" w:rsidRPr="005B6EFD" w14:paraId="6878FB23" w14:textId="77777777" w:rsidTr="00122EFA">
        <w:trPr>
          <w:trHeight w:val="161"/>
        </w:trPr>
        <w:tc>
          <w:tcPr>
            <w:tcW w:w="1206" w:type="dxa"/>
            <w:shd w:val="clear" w:color="auto" w:fill="D9D9D9" w:themeFill="background1" w:themeFillShade="D9"/>
          </w:tcPr>
          <w:p w14:paraId="3C28388B" w14:textId="77777777" w:rsidR="007D5FA6" w:rsidRPr="005B6EFD" w:rsidRDefault="007D5FA6" w:rsidP="00335AAD">
            <w:pPr>
              <w:pStyle w:val="TableFigureHeading"/>
              <w:keepLines/>
              <w:spacing w:before="0" w:after="0"/>
            </w:pPr>
            <w:r w:rsidRPr="005B6EFD">
              <w:t>Study</w:t>
            </w:r>
          </w:p>
        </w:tc>
        <w:tc>
          <w:tcPr>
            <w:tcW w:w="1199" w:type="dxa"/>
            <w:shd w:val="clear" w:color="auto" w:fill="D9D9D9" w:themeFill="background1" w:themeFillShade="D9"/>
          </w:tcPr>
          <w:p w14:paraId="6E0DF6BF" w14:textId="77777777" w:rsidR="007D5FA6" w:rsidRPr="005B6EFD" w:rsidRDefault="007D5FA6" w:rsidP="00335AAD">
            <w:pPr>
              <w:pStyle w:val="TableFigureHeading"/>
              <w:keepLines/>
              <w:spacing w:before="0" w:after="0"/>
            </w:pPr>
            <w:r w:rsidRPr="005B6EFD">
              <w:t>Population</w:t>
            </w:r>
          </w:p>
        </w:tc>
        <w:tc>
          <w:tcPr>
            <w:tcW w:w="6608" w:type="dxa"/>
            <w:shd w:val="clear" w:color="auto" w:fill="D9D9D9" w:themeFill="background1" w:themeFillShade="D9"/>
          </w:tcPr>
          <w:p w14:paraId="28BFFDD1" w14:textId="77777777" w:rsidR="007D5FA6" w:rsidRPr="005B6EFD" w:rsidRDefault="007D5FA6" w:rsidP="00335AAD">
            <w:pPr>
              <w:pStyle w:val="TableFigureHeading"/>
              <w:keepLines/>
              <w:spacing w:before="0" w:after="0"/>
            </w:pPr>
            <w:r w:rsidRPr="005B6EFD">
              <w:t>Key findings</w:t>
            </w:r>
          </w:p>
        </w:tc>
      </w:tr>
      <w:tr w:rsidR="007D5FA6" w:rsidRPr="005B6EFD" w14:paraId="57008F16" w14:textId="77777777" w:rsidTr="00122EFA">
        <w:trPr>
          <w:trHeight w:val="77"/>
        </w:trPr>
        <w:tc>
          <w:tcPr>
            <w:tcW w:w="1206" w:type="dxa"/>
          </w:tcPr>
          <w:p w14:paraId="33BF34D5" w14:textId="21775220" w:rsidR="007D5FA6" w:rsidRPr="005B6EFD" w:rsidRDefault="007D5FA6" w:rsidP="00335AAD">
            <w:pPr>
              <w:pStyle w:val="TableText"/>
              <w:keepNext/>
              <w:keepLines/>
              <w:spacing w:before="0" w:after="0"/>
            </w:pPr>
            <w:r w:rsidRPr="005B6EFD">
              <w:t xml:space="preserve">Russo 2018 </w:t>
            </w:r>
          </w:p>
          <w:p w14:paraId="495AADCA" w14:textId="77777777" w:rsidR="007D5FA6" w:rsidRPr="005B6EFD" w:rsidRDefault="007D5FA6" w:rsidP="00335AAD">
            <w:pPr>
              <w:pStyle w:val="TableText"/>
              <w:keepNext/>
              <w:keepLines/>
              <w:spacing w:before="0" w:after="0"/>
            </w:pPr>
            <w:r w:rsidRPr="005B6EFD">
              <w:t>(SPANC study)</w:t>
            </w:r>
          </w:p>
        </w:tc>
        <w:tc>
          <w:tcPr>
            <w:tcW w:w="1199" w:type="dxa"/>
          </w:tcPr>
          <w:p w14:paraId="36C9F321" w14:textId="77777777" w:rsidR="007D5FA6" w:rsidRPr="005B6EFD" w:rsidRDefault="007D5FA6" w:rsidP="00335AAD">
            <w:pPr>
              <w:pStyle w:val="Tablebullets"/>
              <w:keepNext/>
              <w:keepLines/>
              <w:numPr>
                <w:ilvl w:val="0"/>
                <w:numId w:val="0"/>
              </w:numPr>
              <w:spacing w:before="0" w:after="0"/>
            </w:pPr>
            <w:r w:rsidRPr="005B6EFD">
              <w:t>MSM ≥35 years</w:t>
            </w:r>
          </w:p>
        </w:tc>
        <w:tc>
          <w:tcPr>
            <w:tcW w:w="6608" w:type="dxa"/>
          </w:tcPr>
          <w:p w14:paraId="7C80FD2B" w14:textId="77777777" w:rsidR="007D5FA6" w:rsidRPr="005B6EFD" w:rsidRDefault="007D5FA6" w:rsidP="00335AAD">
            <w:pPr>
              <w:pStyle w:val="Tablebullets"/>
              <w:keepNext/>
              <w:keepLines/>
              <w:spacing w:before="0" w:after="0"/>
              <w:ind w:left="453"/>
            </w:pPr>
            <w:r w:rsidRPr="005B6EFD">
              <w:t>Participants reported experiencing psychological distress, guilt and regret associated with abnormal results. Men LWH were perceived as less anxious or distressed than those not LWH.</w:t>
            </w:r>
          </w:p>
          <w:p w14:paraId="7B7D660F" w14:textId="77777777" w:rsidR="007D5FA6" w:rsidRPr="005B6EFD" w:rsidRDefault="007D5FA6" w:rsidP="00335AAD">
            <w:pPr>
              <w:pStyle w:val="Tablebullets"/>
              <w:keepNext/>
              <w:keepLines/>
              <w:spacing w:before="0" w:after="0"/>
              <w:ind w:left="453"/>
            </w:pPr>
            <w:r w:rsidRPr="005B6EFD">
              <w:t>Normal test results created feelings of reassurance and gratitude.</w:t>
            </w:r>
          </w:p>
          <w:p w14:paraId="14C14F01" w14:textId="77777777" w:rsidR="007D5FA6" w:rsidRPr="005B6EFD" w:rsidRDefault="007D5FA6" w:rsidP="00335AAD">
            <w:pPr>
              <w:pStyle w:val="Tablebullets"/>
              <w:keepNext/>
              <w:keepLines/>
              <w:spacing w:before="0" w:after="0"/>
              <w:ind w:left="453"/>
            </w:pPr>
            <w:r w:rsidRPr="005B6EFD">
              <w:t>Testing often associated with feelings of greater control over anal health.</w:t>
            </w:r>
          </w:p>
        </w:tc>
      </w:tr>
      <w:tr w:rsidR="007D5FA6" w:rsidRPr="005B6EFD" w14:paraId="0970FDE1" w14:textId="77777777" w:rsidTr="00122EFA">
        <w:trPr>
          <w:trHeight w:val="161"/>
        </w:trPr>
        <w:tc>
          <w:tcPr>
            <w:tcW w:w="1206" w:type="dxa"/>
          </w:tcPr>
          <w:p w14:paraId="4B7E21E6" w14:textId="5055B6E1" w:rsidR="007D5FA6" w:rsidRPr="005B6EFD" w:rsidRDefault="007D5FA6" w:rsidP="00335AAD">
            <w:pPr>
              <w:pStyle w:val="TableText"/>
              <w:keepNext/>
              <w:keepLines/>
              <w:spacing w:before="0" w:after="0"/>
            </w:pPr>
            <w:r w:rsidRPr="005B6EFD">
              <w:t xml:space="preserve">Cvejic 2020 </w:t>
            </w:r>
          </w:p>
          <w:p w14:paraId="40E74567" w14:textId="77777777" w:rsidR="007D5FA6" w:rsidRPr="005B6EFD" w:rsidRDefault="007D5FA6" w:rsidP="00335AAD">
            <w:pPr>
              <w:keepNext/>
              <w:keepLines/>
              <w:spacing w:before="0" w:after="0"/>
              <w:rPr>
                <w:rFonts w:ascii="Arial Narrow" w:hAnsi="Arial Narrow"/>
                <w:sz w:val="20"/>
                <w:szCs w:val="24"/>
              </w:rPr>
            </w:pPr>
            <w:r w:rsidRPr="005B6EFD">
              <w:rPr>
                <w:rFonts w:ascii="Arial Narrow" w:hAnsi="Arial Narrow"/>
                <w:sz w:val="20"/>
                <w:szCs w:val="24"/>
              </w:rPr>
              <w:t>(SPANC study)</w:t>
            </w:r>
          </w:p>
        </w:tc>
        <w:tc>
          <w:tcPr>
            <w:tcW w:w="1199" w:type="dxa"/>
          </w:tcPr>
          <w:p w14:paraId="035E59E3" w14:textId="77777777" w:rsidR="007D5FA6" w:rsidRPr="005B6EFD" w:rsidRDefault="007D5FA6" w:rsidP="00335AAD">
            <w:pPr>
              <w:pStyle w:val="Tablebullets"/>
              <w:keepNext/>
              <w:keepLines/>
              <w:numPr>
                <w:ilvl w:val="0"/>
                <w:numId w:val="0"/>
              </w:numPr>
              <w:spacing w:before="0" w:after="0"/>
            </w:pPr>
            <w:r w:rsidRPr="005B6EFD">
              <w:t>MSM ≥35 years</w:t>
            </w:r>
          </w:p>
        </w:tc>
        <w:tc>
          <w:tcPr>
            <w:tcW w:w="6608" w:type="dxa"/>
          </w:tcPr>
          <w:p w14:paraId="55AB084B" w14:textId="77777777" w:rsidR="007D5FA6" w:rsidRPr="005B6EFD" w:rsidRDefault="007D5FA6" w:rsidP="00335AAD">
            <w:pPr>
              <w:pStyle w:val="Tablebullets"/>
              <w:keepNext/>
              <w:keepLines/>
              <w:spacing w:before="0" w:after="0"/>
              <w:ind w:left="453"/>
            </w:pPr>
            <w:r w:rsidRPr="005B6EFD">
              <w:t xml:space="preserve">Modest but significant differences in HR-QoL and utility-based QoL, cancer worry, perceived cancer risk and unwanted intrusive thoughts about cancer were associated with perceived (abnormal) test results 2 weeks after screening. </w:t>
            </w:r>
          </w:p>
          <w:p w14:paraId="1D6A133E" w14:textId="77777777" w:rsidR="007D5FA6" w:rsidRPr="005B6EFD" w:rsidRDefault="007D5FA6" w:rsidP="00335AAD">
            <w:pPr>
              <w:pStyle w:val="Tablebullets"/>
              <w:keepNext/>
              <w:keepLines/>
              <w:spacing w:before="0" w:after="0"/>
              <w:ind w:left="453"/>
            </w:pPr>
            <w:r w:rsidRPr="005B6EFD">
              <w:t>For HR-QoL and utility-based outcomes, these did not persist 3-months post-screening. However, other outcomes of feeling worse than usual about anal health, concern that something was seriously wrong and fear about anal cancer remained at this timepoint.</w:t>
            </w:r>
          </w:p>
        </w:tc>
      </w:tr>
      <w:tr w:rsidR="00304C43" w:rsidRPr="005B6EFD" w14:paraId="2883B6E6" w14:textId="77777777" w:rsidTr="00122EFA">
        <w:trPr>
          <w:trHeight w:val="161"/>
        </w:trPr>
        <w:tc>
          <w:tcPr>
            <w:tcW w:w="1206" w:type="dxa"/>
          </w:tcPr>
          <w:p w14:paraId="767A3082" w14:textId="000C42D9" w:rsidR="00304C43" w:rsidRPr="005B6EFD" w:rsidRDefault="00304C43" w:rsidP="00335AAD">
            <w:pPr>
              <w:pStyle w:val="TableText"/>
              <w:keepNext/>
              <w:keepLines/>
              <w:spacing w:before="0" w:after="0"/>
            </w:pPr>
            <w:r w:rsidRPr="005B6EFD">
              <w:t xml:space="preserve">Tinmouth 2011 </w:t>
            </w:r>
          </w:p>
        </w:tc>
        <w:tc>
          <w:tcPr>
            <w:tcW w:w="1199" w:type="dxa"/>
          </w:tcPr>
          <w:p w14:paraId="48A3E2D0" w14:textId="716D2425" w:rsidR="00304C43" w:rsidRPr="005B6EFD" w:rsidRDefault="00304C43" w:rsidP="00335AAD">
            <w:pPr>
              <w:pStyle w:val="TableText"/>
              <w:keepNext/>
              <w:keepLines/>
              <w:spacing w:before="0" w:after="0"/>
            </w:pPr>
            <w:r w:rsidRPr="005B6EFD">
              <w:t>MSM LWH</w:t>
            </w:r>
          </w:p>
        </w:tc>
        <w:tc>
          <w:tcPr>
            <w:tcW w:w="6608" w:type="dxa"/>
          </w:tcPr>
          <w:p w14:paraId="03108AD2" w14:textId="77777777" w:rsidR="00304C43" w:rsidRPr="005B6EFD" w:rsidRDefault="00304C43" w:rsidP="00335AAD">
            <w:pPr>
              <w:pStyle w:val="Tablebullets"/>
              <w:keepNext/>
              <w:keepLines/>
              <w:spacing w:before="0" w:after="0"/>
              <w:ind w:left="453" w:hanging="283"/>
            </w:pPr>
            <w:r w:rsidRPr="005B6EFD">
              <w:t>15–32% of participants reported elevated psychological distress at various time points, with the highest distress occurred immediately after screening.</w:t>
            </w:r>
          </w:p>
          <w:p w14:paraId="2CAA4047" w14:textId="77777777" w:rsidR="00304C43" w:rsidRPr="005B6EFD" w:rsidRDefault="00304C43" w:rsidP="00335AAD">
            <w:pPr>
              <w:pStyle w:val="Tablebullets"/>
              <w:keepNext/>
              <w:keepLines/>
              <w:spacing w:before="0" w:after="0"/>
              <w:ind w:left="453" w:hanging="283"/>
            </w:pPr>
            <w:r w:rsidRPr="005B6EFD">
              <w:t>Positive psychological effects increased over time.</w:t>
            </w:r>
          </w:p>
          <w:p w14:paraId="1A70C129" w14:textId="77777777" w:rsidR="00304C43" w:rsidRPr="005B6EFD" w:rsidRDefault="00304C43" w:rsidP="00335AAD">
            <w:pPr>
              <w:pStyle w:val="Tablebullets"/>
              <w:keepNext/>
              <w:keepLines/>
              <w:spacing w:before="0" w:after="0"/>
              <w:ind w:left="453" w:hanging="283"/>
            </w:pPr>
            <w:r w:rsidRPr="005B6EFD">
              <w:t>Younger age, higher HIV symptom burden, and greater baseline distress were associated with higher psychological burden.</w:t>
            </w:r>
          </w:p>
          <w:p w14:paraId="5241270B" w14:textId="72AEF272" w:rsidR="00304C43" w:rsidRPr="005B6EFD" w:rsidRDefault="00304C43" w:rsidP="00335AAD">
            <w:pPr>
              <w:pStyle w:val="Tablebullets"/>
              <w:keepNext/>
              <w:keepLines/>
              <w:spacing w:before="0" w:after="0"/>
              <w:ind w:left="453" w:hanging="283"/>
            </w:pPr>
            <w:r w:rsidRPr="005B6EFD">
              <w:t>Diagnosis of anal HSIL did not significantly increase distress after results were received.</w:t>
            </w:r>
          </w:p>
        </w:tc>
      </w:tr>
      <w:tr w:rsidR="00304C43" w:rsidRPr="005B6EFD" w14:paraId="54BCCE4D" w14:textId="77777777" w:rsidTr="00122EFA">
        <w:trPr>
          <w:trHeight w:val="161"/>
        </w:trPr>
        <w:tc>
          <w:tcPr>
            <w:tcW w:w="1206" w:type="dxa"/>
          </w:tcPr>
          <w:p w14:paraId="4EC857BC" w14:textId="5D0B58E3" w:rsidR="00304C43" w:rsidRPr="005B6EFD" w:rsidRDefault="00F53152" w:rsidP="00335AAD">
            <w:pPr>
              <w:pStyle w:val="TableText"/>
              <w:keepNext/>
              <w:keepLines/>
              <w:spacing w:before="0" w:after="0"/>
            </w:pPr>
            <w:r w:rsidRPr="005B6EFD">
              <w:t>Landstra</w:t>
            </w:r>
            <w:r w:rsidR="00304C43" w:rsidRPr="005B6EFD">
              <w:t xml:space="preserve"> 2013 </w:t>
            </w:r>
          </w:p>
        </w:tc>
        <w:tc>
          <w:tcPr>
            <w:tcW w:w="1199" w:type="dxa"/>
          </w:tcPr>
          <w:p w14:paraId="76DAAD92" w14:textId="77777777" w:rsidR="00304C43" w:rsidRPr="005B6EFD" w:rsidRDefault="00304C43" w:rsidP="00335AAD">
            <w:pPr>
              <w:pStyle w:val="TableText"/>
              <w:keepNext/>
              <w:keepLines/>
              <w:spacing w:before="0" w:after="0"/>
            </w:pPr>
            <w:r w:rsidRPr="005B6EFD">
              <w:t>Men LWH</w:t>
            </w:r>
          </w:p>
        </w:tc>
        <w:tc>
          <w:tcPr>
            <w:tcW w:w="6608" w:type="dxa"/>
          </w:tcPr>
          <w:p w14:paraId="3E41B7EB" w14:textId="77777777" w:rsidR="00304C43" w:rsidRPr="005B6EFD" w:rsidRDefault="00304C43" w:rsidP="00335AAD">
            <w:pPr>
              <w:pStyle w:val="Tablebullets"/>
              <w:keepNext/>
              <w:keepLines/>
              <w:spacing w:before="0" w:after="0"/>
              <w:ind w:left="453" w:hanging="283"/>
            </w:pPr>
            <w:r w:rsidRPr="005B6EFD">
              <w:t>Cancer-specific worry increased after cytology and remained high in those with high-grade results.</w:t>
            </w:r>
          </w:p>
          <w:p w14:paraId="7A399233" w14:textId="77777777" w:rsidR="00304C43" w:rsidRPr="005B6EFD" w:rsidRDefault="00304C43" w:rsidP="00335AAD">
            <w:pPr>
              <w:pStyle w:val="Tablebullets"/>
              <w:keepNext/>
              <w:keepLines/>
              <w:spacing w:before="0" w:after="0"/>
              <w:ind w:left="453" w:hanging="283"/>
            </w:pPr>
            <w:r w:rsidRPr="005B6EFD">
              <w:t>Anal health perception worsened among those undergoing HRA.</w:t>
            </w:r>
          </w:p>
          <w:p w14:paraId="0DAABAF2" w14:textId="77777777" w:rsidR="00304C43" w:rsidRPr="005B6EFD" w:rsidRDefault="00304C43" w:rsidP="00335AAD">
            <w:pPr>
              <w:pStyle w:val="Tablebullets"/>
              <w:keepNext/>
              <w:keepLines/>
              <w:spacing w:before="0" w:after="0"/>
              <w:ind w:left="453" w:hanging="283"/>
            </w:pPr>
            <w:r w:rsidRPr="005B6EFD">
              <w:t>Optimism about future health dropped after abnormal results but rebounded in the those who did not have HSIL on HRA and biopsy.</w:t>
            </w:r>
          </w:p>
          <w:p w14:paraId="69D29886" w14:textId="77777777" w:rsidR="00304C43" w:rsidRPr="005B6EFD" w:rsidRDefault="00304C43" w:rsidP="00335AAD">
            <w:pPr>
              <w:pStyle w:val="Tablebullets"/>
              <w:keepNext/>
              <w:keepLines/>
              <w:spacing w:before="0" w:after="0"/>
              <w:ind w:left="453" w:hanging="283"/>
            </w:pPr>
            <w:r w:rsidRPr="005B6EFD">
              <w:t>Distress was higher in the HSIL group post-HRA.</w:t>
            </w:r>
          </w:p>
          <w:p w14:paraId="4F3238E0" w14:textId="77777777" w:rsidR="00304C43" w:rsidRPr="005B6EFD" w:rsidRDefault="00304C43" w:rsidP="00335AAD">
            <w:pPr>
              <w:pStyle w:val="Tablebullets"/>
              <w:keepNext/>
              <w:keepLines/>
              <w:spacing w:before="0" w:after="0"/>
              <w:ind w:left="453"/>
            </w:pPr>
            <w:r w:rsidRPr="005B6EFD">
              <w:t>No changes were found in general anxiety, depression, or overall quality of life.</w:t>
            </w:r>
          </w:p>
        </w:tc>
      </w:tr>
      <w:tr w:rsidR="00304C43" w:rsidRPr="005B6EFD" w14:paraId="70F9C113" w14:textId="77777777" w:rsidTr="00122EFA">
        <w:trPr>
          <w:trHeight w:val="161"/>
        </w:trPr>
        <w:tc>
          <w:tcPr>
            <w:tcW w:w="1206" w:type="dxa"/>
          </w:tcPr>
          <w:p w14:paraId="6A435383" w14:textId="706755EB" w:rsidR="00304C43" w:rsidRPr="005B6EFD" w:rsidRDefault="00304C43" w:rsidP="00335AAD">
            <w:pPr>
              <w:pStyle w:val="TableText"/>
              <w:keepNext/>
              <w:keepLines/>
              <w:spacing w:before="0" w:after="0"/>
            </w:pPr>
            <w:r w:rsidRPr="005B6EFD">
              <w:t>Lam 2018</w:t>
            </w:r>
          </w:p>
        </w:tc>
        <w:tc>
          <w:tcPr>
            <w:tcW w:w="1199" w:type="dxa"/>
          </w:tcPr>
          <w:p w14:paraId="33E7A5E0" w14:textId="77777777" w:rsidR="00304C43" w:rsidRPr="005B6EFD" w:rsidRDefault="00304C43" w:rsidP="00335AAD">
            <w:pPr>
              <w:pStyle w:val="TableText"/>
              <w:keepNext/>
              <w:keepLines/>
              <w:spacing w:before="0" w:after="0"/>
            </w:pPr>
            <w:r w:rsidRPr="005B6EFD">
              <w:t>PLWH</w:t>
            </w:r>
          </w:p>
        </w:tc>
        <w:tc>
          <w:tcPr>
            <w:tcW w:w="6608" w:type="dxa"/>
          </w:tcPr>
          <w:p w14:paraId="58D361AF" w14:textId="77777777" w:rsidR="00304C43" w:rsidRPr="005B6EFD" w:rsidRDefault="00304C43" w:rsidP="00335AAD">
            <w:pPr>
              <w:pStyle w:val="Tablebullets"/>
              <w:keepNext/>
              <w:keepLines/>
              <w:spacing w:before="0" w:after="0"/>
              <w:ind w:left="453"/>
            </w:pPr>
            <w:r w:rsidRPr="005B6EFD">
              <w:t>Most participants (83.3%) reported that, before their first HRA, they felt little to no worry.</w:t>
            </w:r>
          </w:p>
          <w:p w14:paraId="40575236" w14:textId="77777777" w:rsidR="00304C43" w:rsidRPr="005B6EFD" w:rsidRDefault="00304C43" w:rsidP="00335AAD">
            <w:pPr>
              <w:pStyle w:val="Tablebullets"/>
              <w:keepNext/>
              <w:keepLines/>
              <w:spacing w:before="0" w:after="0"/>
              <w:ind w:left="453"/>
            </w:pPr>
            <w:r w:rsidRPr="005B6EFD">
              <w:t>72.9% of PLWH after receiving a first-time HRA reported that they would be less worried about their second HRA.</w:t>
            </w:r>
          </w:p>
        </w:tc>
      </w:tr>
      <w:tr w:rsidR="00304C43" w:rsidRPr="005B6EFD" w14:paraId="5727EEC8" w14:textId="77777777" w:rsidTr="00122EFA">
        <w:trPr>
          <w:trHeight w:val="161"/>
        </w:trPr>
        <w:tc>
          <w:tcPr>
            <w:tcW w:w="1206" w:type="dxa"/>
          </w:tcPr>
          <w:p w14:paraId="3870DF7A" w14:textId="175DEC56" w:rsidR="00304C43" w:rsidRPr="005B6EFD" w:rsidRDefault="00304C43" w:rsidP="00335AAD">
            <w:pPr>
              <w:pStyle w:val="TableText"/>
              <w:keepNext/>
              <w:keepLines/>
              <w:spacing w:before="0" w:after="0"/>
            </w:pPr>
            <w:r w:rsidRPr="005B6EFD">
              <w:t xml:space="preserve">Proctor 2019 </w:t>
            </w:r>
          </w:p>
        </w:tc>
        <w:tc>
          <w:tcPr>
            <w:tcW w:w="1199" w:type="dxa"/>
          </w:tcPr>
          <w:p w14:paraId="5D3A229C" w14:textId="77777777" w:rsidR="00304C43" w:rsidRPr="005B6EFD" w:rsidRDefault="00304C43" w:rsidP="00335AAD">
            <w:pPr>
              <w:pStyle w:val="TableText"/>
              <w:keepNext/>
              <w:keepLines/>
              <w:spacing w:before="0" w:after="0"/>
            </w:pPr>
            <w:r w:rsidRPr="005B6EFD">
              <w:t>Women with a history of biopsy-proven vulvar HSIL</w:t>
            </w:r>
          </w:p>
        </w:tc>
        <w:tc>
          <w:tcPr>
            <w:tcW w:w="6608" w:type="dxa"/>
          </w:tcPr>
          <w:p w14:paraId="1A4EABF7" w14:textId="77777777" w:rsidR="00304C43" w:rsidRPr="005B6EFD" w:rsidRDefault="00304C43" w:rsidP="00335AAD">
            <w:pPr>
              <w:pStyle w:val="Tablebullets"/>
              <w:keepNext/>
              <w:keepLines/>
              <w:spacing w:before="0" w:after="0"/>
              <w:ind w:left="453"/>
            </w:pPr>
            <w:r w:rsidRPr="005B6EFD">
              <w:t>Most women reported feeling no nervousness (68.4%) or embarrassment (86.0%) during examinations, and 91.2% indicated that the screening process was not emotionally distressing at all.</w:t>
            </w:r>
          </w:p>
        </w:tc>
      </w:tr>
    </w:tbl>
    <w:p w14:paraId="1E97E976" w14:textId="77777777" w:rsidR="007D5FA6" w:rsidRPr="005B6EFD" w:rsidRDefault="007D5FA6" w:rsidP="00122EFA">
      <w:pPr>
        <w:pStyle w:val="TableFigureFooter"/>
        <w:keepNext/>
        <w:keepLines/>
      </w:pPr>
      <w:r w:rsidRPr="005B6EFD">
        <w:t>Source: Study reports</w:t>
      </w:r>
    </w:p>
    <w:p w14:paraId="76CE3BCE" w14:textId="094059FD" w:rsidR="007D5FA6" w:rsidRPr="005B6EFD" w:rsidRDefault="007D5FA6" w:rsidP="00122EFA">
      <w:pPr>
        <w:pStyle w:val="TableFigureFooter"/>
        <w:keepNext/>
        <w:keepLines/>
      </w:pPr>
      <w:r w:rsidRPr="005B6EFD">
        <w:t xml:space="preserve">Abbreviations: </w:t>
      </w:r>
      <w:r w:rsidR="00DA419A" w:rsidRPr="005B6EFD">
        <w:t xml:space="preserve">AE = adverse event; HIV = human immunodeficiency virus, HSIL= High-Grade Squamous Intraepithelial Lesion; HRA = High-Resolution Anoscopy; </w:t>
      </w:r>
      <w:r w:rsidRPr="005B6EFD">
        <w:t xml:space="preserve">HR-QoL = health related quality of life, LWH = living with HIV, </w:t>
      </w:r>
      <w:r w:rsidR="00DA419A" w:rsidRPr="005B6EFD">
        <w:t>HR-</w:t>
      </w:r>
      <w:r w:rsidRPr="005B6EFD">
        <w:t xml:space="preserve">QoL = </w:t>
      </w:r>
      <w:r w:rsidR="00DA419A" w:rsidRPr="005B6EFD">
        <w:t xml:space="preserve">health-related </w:t>
      </w:r>
      <w:r w:rsidRPr="005B6EFD">
        <w:t>quality of life</w:t>
      </w:r>
      <w:r w:rsidR="00DA419A" w:rsidRPr="005B6EFD">
        <w:t xml:space="preserve">, PLWH = people living with </w:t>
      </w:r>
      <w:r w:rsidR="00DC4C6A" w:rsidRPr="005B6EFD">
        <w:t>HIV.</w:t>
      </w:r>
    </w:p>
    <w:p w14:paraId="1BF409AC" w14:textId="6E748C6F" w:rsidR="00B11CCF" w:rsidRPr="005B6EFD" w:rsidRDefault="00B11CCF" w:rsidP="00122EFA">
      <w:pPr>
        <w:pStyle w:val="Heading4"/>
        <w:keepNext w:val="0"/>
        <w:keepLines w:val="0"/>
      </w:pPr>
      <w:r w:rsidRPr="005B6EFD">
        <w:t>Impacts of false positive and false negative results</w:t>
      </w:r>
    </w:p>
    <w:p w14:paraId="47888E43" w14:textId="768102F9" w:rsidR="00D75B3A" w:rsidRPr="005B6EFD" w:rsidRDefault="00D75B3A" w:rsidP="00D75B3A">
      <w:r w:rsidRPr="005B6EFD">
        <w:t xml:space="preserve">There was no identified evidence for the impact of false positive and false negative results </w:t>
      </w:r>
      <w:r w:rsidR="004A502B" w:rsidRPr="005B6EFD">
        <w:t>in</w:t>
      </w:r>
      <w:r w:rsidRPr="005B6EFD">
        <w:t xml:space="preserve"> the PICO-specified triaged testing strategy on health outcomes. In the absence of longitudinal evidence for anal cancer screening using the PICO-specified triaged testing algorithm, the cumulative false positive </w:t>
      </w:r>
      <w:r w:rsidR="00F77EA5" w:rsidRPr="005B6EFD">
        <w:t>rate</w:t>
      </w:r>
      <w:r w:rsidRPr="005B6EFD">
        <w:t xml:space="preserve"> is not estimable. This</w:t>
      </w:r>
      <w:r w:rsidR="008020BC" w:rsidRPr="005B6EFD">
        <w:t xml:space="preserve"> rate</w:t>
      </w:r>
      <w:r w:rsidRPr="005B6EFD">
        <w:t xml:space="preserve"> is particularly relevant for tests with high sensitivity and low specificity </w:t>
      </w:r>
      <w:r w:rsidR="00502AA6" w:rsidRPr="005B6EFD">
        <w:t>(</w:t>
      </w:r>
      <w:r w:rsidRPr="005B6EFD">
        <w:t>which the</w:t>
      </w:r>
      <w:r w:rsidR="00502AA6" w:rsidRPr="005B6EFD">
        <w:t xml:space="preserve"> proposed</w:t>
      </w:r>
      <w:r w:rsidRPr="005B6EFD">
        <w:t xml:space="preserve"> triaged </w:t>
      </w:r>
      <w:r w:rsidR="00502AA6" w:rsidRPr="005B6EFD">
        <w:t xml:space="preserve">testing </w:t>
      </w:r>
      <w:r w:rsidRPr="005B6EFD">
        <w:t xml:space="preserve">strategy is estimated to have </w:t>
      </w:r>
      <w:r w:rsidR="00502AA6" w:rsidRPr="005B6EFD">
        <w:t>[</w:t>
      </w:r>
      <w:r w:rsidRPr="005B6EFD">
        <w:t xml:space="preserve">per Jin </w:t>
      </w:r>
      <w:r w:rsidR="00304C43" w:rsidRPr="005B6EFD">
        <w:t>2025</w:t>
      </w:r>
      <w:r w:rsidR="00502AA6" w:rsidRPr="005B6EFD">
        <w:t>])</w:t>
      </w:r>
      <w:r w:rsidR="006235E2" w:rsidRPr="005B6EFD">
        <w:t>,</w:t>
      </w:r>
      <w:r w:rsidR="0093719F" w:rsidRPr="005B6EFD">
        <w:t xml:space="preserve"> as low specificity will mean higher rates of false positives.</w:t>
      </w:r>
      <w:r w:rsidR="006235E2" w:rsidRPr="005B6EFD">
        <w:t xml:space="preserve"> </w:t>
      </w:r>
    </w:p>
    <w:p w14:paraId="5CC681AC" w14:textId="6CF54AED" w:rsidR="00D75B3A" w:rsidRPr="005B6EFD" w:rsidRDefault="00D75B3A" w:rsidP="00D75B3A">
      <w:r w:rsidRPr="005B6EFD">
        <w:t xml:space="preserve">False positive results at each stage of the triaged testing strategy would have different consequences. For HPV testing, false positive results would mean that an individual without </w:t>
      </w:r>
      <w:r w:rsidR="00641CE5" w:rsidRPr="005B6EFD">
        <w:t>hrHPV</w:t>
      </w:r>
      <w:r w:rsidRPr="005B6EFD">
        <w:t xml:space="preserve"> would then receive triaged cytology testing and/or diagnostic HRA (if positive for HPV16). Physically, if sent for cytology testing alone, this would likely have minimal physical AE impacts given samples are often taken at the same time for both HPV and cytology testing, and if not, anal sampling is a minimally invasive procedure. However, there is the potential for HPV-associated stigma and related psychological burden.</w:t>
      </w:r>
    </w:p>
    <w:p w14:paraId="46697B73" w14:textId="50A2CD98" w:rsidR="00D75B3A" w:rsidRPr="005B6EFD" w:rsidRDefault="00D75B3A" w:rsidP="00D75B3A">
      <w:r w:rsidRPr="005B6EFD">
        <w:lastRenderedPageBreak/>
        <w:t xml:space="preserve">If patients </w:t>
      </w:r>
      <w:r w:rsidR="00793606" w:rsidRPr="005B6EFD">
        <w:t>falsely</w:t>
      </w:r>
      <w:r w:rsidRPr="005B6EFD">
        <w:t xml:space="preserve"> test positive for HPV16 and are unnecessarily referred for diagnostic HRA, they would be subjected to an invasive and uncomfortable procedure that carries potential risks of adverse events such as </w:t>
      </w:r>
      <w:r w:rsidR="0093719F" w:rsidRPr="005B6EFD">
        <w:t xml:space="preserve">pain or </w:t>
      </w:r>
      <w:r w:rsidRPr="005B6EFD">
        <w:t>bleeding. However, findings indicate pain is generally manageable</w:t>
      </w:r>
      <w:r w:rsidR="004A502B" w:rsidRPr="005B6EFD">
        <w:t xml:space="preserve">, and in some cases not experienced at all. </w:t>
      </w:r>
      <w:r w:rsidR="00DC4C6A" w:rsidRPr="005B6EFD">
        <w:t>Unnecessary</w:t>
      </w:r>
      <w:r w:rsidR="00120C87" w:rsidRPr="005B6EFD">
        <w:t xml:space="preserve"> HRAs may have flow on impacts at a system level. Given</w:t>
      </w:r>
      <w:r w:rsidR="004A502B" w:rsidRPr="005B6EFD">
        <w:t xml:space="preserve"> </w:t>
      </w:r>
      <w:r w:rsidR="00120C87" w:rsidRPr="005B6EFD">
        <w:t xml:space="preserve">existing concerns around </w:t>
      </w:r>
      <w:r w:rsidR="004A502B" w:rsidRPr="005B6EFD">
        <w:t>demand for HRAs</w:t>
      </w:r>
      <w:r w:rsidR="00120C87" w:rsidRPr="005B6EFD">
        <w:t xml:space="preserve"> not meeting available supply</w:t>
      </w:r>
      <w:r w:rsidR="004A502B" w:rsidRPr="005B6EFD">
        <w:t xml:space="preserve">, </w:t>
      </w:r>
      <w:r w:rsidR="00120C87" w:rsidRPr="005B6EFD">
        <w:t>unnecessary</w:t>
      </w:r>
      <w:r w:rsidR="004A502B" w:rsidRPr="005B6EFD">
        <w:t xml:space="preserve"> HRAs </w:t>
      </w:r>
      <w:r w:rsidR="00120C87" w:rsidRPr="005B6EFD">
        <w:t>not only lead to inefficient use of resources</w:t>
      </w:r>
      <w:r w:rsidR="005D6A99" w:rsidRPr="005B6EFD">
        <w:t>, inconvenience for the patient and unnecessary spending</w:t>
      </w:r>
      <w:r w:rsidR="00120C87" w:rsidRPr="005B6EFD">
        <w:t xml:space="preserve"> but may also hinder timely access for a true positive case.</w:t>
      </w:r>
    </w:p>
    <w:p w14:paraId="57B1CE0E" w14:textId="261686F7" w:rsidR="00D75B3A" w:rsidRPr="005B6EFD" w:rsidRDefault="00D75B3A" w:rsidP="00D75B3A">
      <w:r w:rsidRPr="005B6EFD">
        <w:t xml:space="preserve">False positive results of HSIL on a diagnostic HRA would mean that patients are referred for HSIL ablation when </w:t>
      </w:r>
      <w:r w:rsidR="00502AA6" w:rsidRPr="005B6EFD">
        <w:t>not needed</w:t>
      </w:r>
      <w:r w:rsidRPr="005B6EFD">
        <w:t xml:space="preserve">. Harms associated with ablative treatment </w:t>
      </w:r>
      <w:r w:rsidR="00502AA6" w:rsidRPr="005B6EFD">
        <w:t>(</w:t>
      </w:r>
      <w:r w:rsidRPr="005B6EFD">
        <w:t xml:space="preserve">specifically related to pain, bleeding and infection </w:t>
      </w:r>
      <w:r w:rsidR="00502AA6" w:rsidRPr="005B6EFD">
        <w:t>[</w:t>
      </w:r>
      <w:r w:rsidRPr="005B6EFD">
        <w:t>detailed in Section 2B.3</w:t>
      </w:r>
      <w:r w:rsidR="00502AA6" w:rsidRPr="005B6EFD">
        <w:t>])</w:t>
      </w:r>
      <w:r w:rsidRPr="005B6EFD">
        <w:t xml:space="preserve"> would therefore be incurred unnecessarily.</w:t>
      </w:r>
    </w:p>
    <w:p w14:paraId="5B3AE2C6" w14:textId="77777777" w:rsidR="00D75B3A" w:rsidRPr="005B6EFD" w:rsidRDefault="00D75B3A" w:rsidP="00D75B3A">
      <w:r w:rsidRPr="005B6EFD">
        <w:t xml:space="preserve">False negative results at each stage of the triaged testing strategy would have impacts of possible delayed diagnosis and treatment. This would equate to worse clinical outcomes, as later-stage anal cancer is more difficult to treat and has a lower survival rate. </w:t>
      </w:r>
    </w:p>
    <w:p w14:paraId="59C88EB9" w14:textId="0E014873" w:rsidR="00B11CCF" w:rsidRPr="005B6EFD" w:rsidRDefault="00B11CCF" w:rsidP="00927CC9">
      <w:pPr>
        <w:pStyle w:val="Heading4"/>
      </w:pPr>
      <w:r w:rsidRPr="005B6EFD">
        <w:t>Overdiagnosis and overtreatment</w:t>
      </w:r>
    </w:p>
    <w:p w14:paraId="4CC7FFF0" w14:textId="62FF0EE2" w:rsidR="00D75B3A" w:rsidRPr="005B6EFD" w:rsidRDefault="00B62F1A" w:rsidP="00D75B3A">
      <w:r w:rsidRPr="005B6EFD">
        <w:t xml:space="preserve">A key safety risk of any </w:t>
      </w:r>
      <w:r w:rsidR="0034109A" w:rsidRPr="005B6EFD">
        <w:t xml:space="preserve">form of </w:t>
      </w:r>
      <w:r w:rsidRPr="005B6EFD">
        <w:t xml:space="preserve">cancer screening is overdiagnosis of </w:t>
      </w:r>
      <w:r w:rsidR="009F6C01" w:rsidRPr="005B6EFD">
        <w:t>anal HSIL or anal</w:t>
      </w:r>
      <w:r w:rsidRPr="005B6EFD">
        <w:t xml:space="preserve"> cancers </w:t>
      </w:r>
      <w:r w:rsidR="00D75B3A" w:rsidRPr="005B6EFD">
        <w:t xml:space="preserve"> that would not have resulted in clinically meaningful outcomes over a person’s lifetime</w:t>
      </w:r>
      <w:r w:rsidR="00190F54" w:rsidRPr="005B6EFD">
        <w:t>.</w:t>
      </w:r>
      <w:r w:rsidR="00190F54" w:rsidRPr="005B6EFD">
        <w:rPr>
          <w:rStyle w:val="FootnoteReference"/>
        </w:rPr>
        <w:footnoteReference w:id="65"/>
      </w:r>
      <w:r w:rsidR="00D75B3A" w:rsidRPr="005B6EFD">
        <w:t xml:space="preserve"> Types of overdiagnosed cancers include those that would regress spontaneously if not treated; those where progression is too slow to be any clinical risk over a lifetime; and those that would progress enough to present clinically meaningful risk, however, co-existing morbidities would mean that is not the cause of death</w:t>
      </w:r>
      <w:r w:rsidR="00190F54" w:rsidRPr="005B6EFD">
        <w:t>.</w:t>
      </w:r>
      <w:r w:rsidR="00190F54" w:rsidRPr="005B6EFD">
        <w:rPr>
          <w:rStyle w:val="FootnoteReference"/>
        </w:rPr>
        <w:footnoteReference w:id="66"/>
      </w:r>
      <w:r w:rsidR="00190F54" w:rsidRPr="005B6EFD">
        <w:rPr>
          <w:vertAlign w:val="superscript"/>
        </w:rPr>
        <w:t>,</w:t>
      </w:r>
      <w:bookmarkStart w:id="135" w:name="_Ref203573858"/>
      <w:r w:rsidR="00190F54" w:rsidRPr="005B6EFD">
        <w:rPr>
          <w:rStyle w:val="FootnoteReference"/>
        </w:rPr>
        <w:footnoteReference w:id="67"/>
      </w:r>
      <w:bookmarkEnd w:id="135"/>
      <w:r w:rsidR="00D75B3A" w:rsidRPr="005B6EFD">
        <w:t xml:space="preserve"> Detection of these subclinical lesions means that all investigations and subsequent treatments are unnecessary, resulting in physical, psychological and financial harms to individual and costs to the health system.</w:t>
      </w:r>
    </w:p>
    <w:p w14:paraId="2FB26604" w14:textId="19ADC5AB" w:rsidR="00D75B3A" w:rsidRPr="005B6EFD" w:rsidRDefault="00D75B3A" w:rsidP="00D75B3A">
      <w:r w:rsidRPr="005B6EFD">
        <w:t>There is no published evidence for the potential rate of overdiagnosis in anal cancer screening.</w:t>
      </w:r>
      <w:r w:rsidR="00190F54" w:rsidRPr="005B6EFD">
        <w:rPr>
          <w:vertAlign w:val="superscript"/>
        </w:rPr>
        <w:fldChar w:fldCharType="begin"/>
      </w:r>
      <w:r w:rsidR="00190F54" w:rsidRPr="005B6EFD">
        <w:rPr>
          <w:vertAlign w:val="superscript"/>
        </w:rPr>
        <w:instrText xml:space="preserve"> NOTEREF _Ref203573858  \* MERGEFORMAT </w:instrText>
      </w:r>
      <w:r w:rsidR="00190F54" w:rsidRPr="005B6EFD">
        <w:rPr>
          <w:vertAlign w:val="superscript"/>
        </w:rPr>
        <w:fldChar w:fldCharType="separate"/>
      </w:r>
      <w:r w:rsidR="00FC322E">
        <w:rPr>
          <w:vertAlign w:val="superscript"/>
        </w:rPr>
        <w:t>66</w:t>
      </w:r>
      <w:r w:rsidR="00190F54" w:rsidRPr="005B6EFD">
        <w:rPr>
          <w:vertAlign w:val="superscript"/>
        </w:rPr>
        <w:fldChar w:fldCharType="end"/>
      </w:r>
      <w:r w:rsidRPr="005B6EFD">
        <w:t xml:space="preserve"> Across randomised trials of other types of cancer screening, rates of overdiagnosis have been estimated at between 17% to 38%.</w:t>
      </w:r>
      <w:r w:rsidR="00190F54" w:rsidRPr="005B6EFD">
        <w:rPr>
          <w:vertAlign w:val="superscript"/>
        </w:rPr>
        <w:fldChar w:fldCharType="begin"/>
      </w:r>
      <w:r w:rsidR="00190F54" w:rsidRPr="005B6EFD">
        <w:rPr>
          <w:vertAlign w:val="superscript"/>
        </w:rPr>
        <w:instrText xml:space="preserve"> NOTEREF _Ref203573858  \* MERGEFORMAT </w:instrText>
      </w:r>
      <w:r w:rsidR="00190F54" w:rsidRPr="005B6EFD">
        <w:rPr>
          <w:vertAlign w:val="superscript"/>
        </w:rPr>
        <w:fldChar w:fldCharType="separate"/>
      </w:r>
      <w:r w:rsidR="00FC322E">
        <w:rPr>
          <w:vertAlign w:val="superscript"/>
        </w:rPr>
        <w:t>66</w:t>
      </w:r>
      <w:r w:rsidR="00190F54" w:rsidRPr="005B6EFD">
        <w:rPr>
          <w:vertAlign w:val="superscript"/>
        </w:rPr>
        <w:fldChar w:fldCharType="end"/>
      </w:r>
      <w:r w:rsidRPr="005B6EFD">
        <w:t xml:space="preserve"> Trials and cancer screening programs are generally not set up to measure overdiagnosis as an outcome, making this an underreported and underrecognised issue.</w:t>
      </w:r>
      <w:r w:rsidR="00190F54" w:rsidRPr="005B6EFD">
        <w:rPr>
          <w:vertAlign w:val="superscript"/>
        </w:rPr>
        <w:fldChar w:fldCharType="begin"/>
      </w:r>
      <w:r w:rsidR="00190F54" w:rsidRPr="005B6EFD">
        <w:rPr>
          <w:vertAlign w:val="superscript"/>
        </w:rPr>
        <w:instrText xml:space="preserve"> NOTEREF _Ref203573858  \* MERGEFORMAT </w:instrText>
      </w:r>
      <w:r w:rsidR="00190F54" w:rsidRPr="005B6EFD">
        <w:rPr>
          <w:vertAlign w:val="superscript"/>
        </w:rPr>
        <w:fldChar w:fldCharType="separate"/>
      </w:r>
      <w:r w:rsidR="00FC322E">
        <w:rPr>
          <w:vertAlign w:val="superscript"/>
        </w:rPr>
        <w:t>66</w:t>
      </w:r>
      <w:r w:rsidR="00190F54" w:rsidRPr="005B6EFD">
        <w:rPr>
          <w:vertAlign w:val="superscript"/>
        </w:rPr>
        <w:fldChar w:fldCharType="end"/>
      </w:r>
      <w:r w:rsidRPr="005B6EFD">
        <w:t xml:space="preserve"> Notably, </w:t>
      </w:r>
      <w:r w:rsidR="0055047D" w:rsidRPr="005B6EFD">
        <w:t>overdiagnosis</w:t>
      </w:r>
      <w:r w:rsidRPr="005B6EFD">
        <w:t xml:space="preserve"> can be difficult to estimate as it can be impossible to tell if cancers, once detected, would regress, or were too slow growing to cause harm.</w:t>
      </w:r>
    </w:p>
    <w:p w14:paraId="5B688409" w14:textId="2AA27727" w:rsidR="00223848" w:rsidRPr="005B6EFD" w:rsidRDefault="00223848" w:rsidP="00927CC9">
      <w:pPr>
        <w:pStyle w:val="Heading4"/>
      </w:pPr>
      <w:r w:rsidRPr="005B6EFD">
        <w:t xml:space="preserve">Harm associated with the absence of testing </w:t>
      </w:r>
    </w:p>
    <w:p w14:paraId="2033561E" w14:textId="6DF7613A" w:rsidR="00223848" w:rsidRPr="005B6EFD" w:rsidRDefault="00223848" w:rsidP="006B7712">
      <w:r w:rsidRPr="005B6EFD">
        <w:t>The primary harm associated with the absence of testing is the delayed diagnosis of HSIL which significantly increases the risk of progression to anal cancer. Without timely detection through screening, individuals may experience greater morbidity due to advanced lesion development and reduced opportunities for early, potentially curative intervention. This delay not only compromises clinical outcomes but also contributes to increased mortality associated with anal HSIL and subsequent cancer. Evidence supporting these harms is drawn from direct comparisons between screened and non-screened populations, where the “non-screening” groups consistently demonstrate poorer prognoses and more advanced disease at diagnosis. This is presented as part of the Direct to health outcomes evidence.</w:t>
      </w:r>
    </w:p>
    <w:p w14:paraId="56E1FA89" w14:textId="6258A29E" w:rsidR="00304C43" w:rsidRPr="005B6EFD" w:rsidRDefault="00304C43" w:rsidP="00927CC9">
      <w:pPr>
        <w:pStyle w:val="Heading4"/>
      </w:pPr>
      <w:r w:rsidRPr="005B6EFD">
        <w:lastRenderedPageBreak/>
        <w:t>Value of knowing/AEs of knowing test results</w:t>
      </w:r>
    </w:p>
    <w:p w14:paraId="3655504F" w14:textId="6082855C" w:rsidR="00304C43" w:rsidRPr="005B6EFD" w:rsidRDefault="00304C43" w:rsidP="00304C43">
      <w:r w:rsidRPr="005B6EFD">
        <w:t xml:space="preserve">There was no identified evidence for the value of knowing or potential AEs of anal HPV testing. </w:t>
      </w:r>
      <w:r w:rsidR="0055047D" w:rsidRPr="005B6EFD">
        <w:t>However, a</w:t>
      </w:r>
      <w:r w:rsidRPr="005B6EFD">
        <w:t xml:space="preserve"> potential clinical utility outcome of HPV diagnosis is reduced transmission of infection. HPV is highly contagious and often asymptomatic, making it easy to unknowingly pass to sexual partners. By identifying an HPV infection early, individuals can take informed steps to reduce transmission, such as using barrier protection, limiting the number of sexual partners, and encouraging partners to get vaccinated or screened. </w:t>
      </w:r>
    </w:p>
    <w:p w14:paraId="01F6A7D1" w14:textId="0A408C74" w:rsidR="00304C43" w:rsidRPr="005B6EFD" w:rsidRDefault="00304C43" w:rsidP="00304C43">
      <w:r w:rsidRPr="005B6EFD">
        <w:t xml:space="preserve">A potential adverse effect of </w:t>
      </w:r>
      <w:r w:rsidR="0055047D" w:rsidRPr="005B6EFD">
        <w:t>knowing HPV test results</w:t>
      </w:r>
      <w:r w:rsidRPr="005B6EFD">
        <w:t xml:space="preserve"> is the risk of stigmatisation or discrimination. While no studies were identified that specifically evaluate this issue in the context of anal cancer screening, the experience of stigma following an HPV diagnosis is well-documented in cervical screening contexts</w:t>
      </w:r>
      <w:r w:rsidR="00187130" w:rsidRPr="005B6EFD">
        <w:t>.</w:t>
      </w:r>
      <w:r w:rsidR="00190F54" w:rsidRPr="005B6EFD">
        <w:rPr>
          <w:rStyle w:val="FootnoteReference"/>
        </w:rPr>
        <w:footnoteReference w:id="68"/>
      </w:r>
      <w:r w:rsidR="00187130" w:rsidRPr="005B6EFD">
        <w:rPr>
          <w:vertAlign w:val="superscript"/>
        </w:rPr>
        <w:t>,</w:t>
      </w:r>
      <w:bookmarkStart w:id="136" w:name="_Ref203574055"/>
      <w:r w:rsidR="00187130" w:rsidRPr="005B6EFD">
        <w:rPr>
          <w:rStyle w:val="FootnoteReference"/>
        </w:rPr>
        <w:footnoteReference w:id="69"/>
      </w:r>
      <w:bookmarkEnd w:id="136"/>
      <w:r w:rsidR="00187130" w:rsidRPr="005B6EFD">
        <w:rPr>
          <w:vertAlign w:val="superscript"/>
        </w:rPr>
        <w:t>,</w:t>
      </w:r>
      <w:r w:rsidR="00187130" w:rsidRPr="005B6EFD">
        <w:rPr>
          <w:rStyle w:val="FootnoteReference"/>
        </w:rPr>
        <w:footnoteReference w:id="70"/>
      </w:r>
      <w:r w:rsidR="00187130" w:rsidRPr="005B6EFD">
        <w:t xml:space="preserve"> </w:t>
      </w:r>
      <w:r w:rsidRPr="005B6EFD">
        <w:t>Studies have also reported stigma as a barrier to anal cancer screening (though these were not included in the present review as they were not experienced outcomes).</w:t>
      </w:r>
      <w:r w:rsidR="00187130" w:rsidRPr="005B6EFD">
        <w:rPr>
          <w:rStyle w:val="FootnoteReference"/>
        </w:rPr>
        <w:footnoteReference w:id="71"/>
      </w:r>
      <w:r w:rsidRPr="005B6EFD">
        <w:t xml:space="preserve"> Additionally, knowing one’s HPV status (and subsequent disclosure to partners) can negatively impact intimate relationships</w:t>
      </w:r>
      <w:r w:rsidR="0055047D" w:rsidRPr="005B6EFD">
        <w:t>.</w:t>
      </w:r>
      <w:r w:rsidR="0055047D" w:rsidRPr="005B6EFD">
        <w:rPr>
          <w:vertAlign w:val="superscript"/>
        </w:rPr>
        <w:fldChar w:fldCharType="begin"/>
      </w:r>
      <w:r w:rsidR="0055047D" w:rsidRPr="005B6EFD">
        <w:rPr>
          <w:vertAlign w:val="superscript"/>
        </w:rPr>
        <w:instrText xml:space="preserve"> NOTEREF _Ref203574055  \* MERGEFORMAT </w:instrText>
      </w:r>
      <w:r w:rsidR="0055047D" w:rsidRPr="005B6EFD">
        <w:rPr>
          <w:vertAlign w:val="superscript"/>
        </w:rPr>
        <w:fldChar w:fldCharType="separate"/>
      </w:r>
      <w:r w:rsidR="00FC322E">
        <w:rPr>
          <w:vertAlign w:val="superscript"/>
        </w:rPr>
        <w:t>68</w:t>
      </w:r>
      <w:r w:rsidR="0055047D" w:rsidRPr="005B6EFD">
        <w:rPr>
          <w:vertAlign w:val="superscript"/>
        </w:rPr>
        <w:fldChar w:fldCharType="end"/>
      </w:r>
      <w:r w:rsidRPr="005B6EFD">
        <w:t xml:space="preserve"> It may lead to tension or mistrust, particularly if partners misunderstand the nature of HPV infection. Concerns about transmission and future sexual activity can also affect confidence and intimacy, further contributing to emotional distress.</w:t>
      </w:r>
      <w:r w:rsidR="00187130" w:rsidRPr="005B6EFD">
        <w:rPr>
          <w:vertAlign w:val="superscript"/>
        </w:rPr>
        <w:fldChar w:fldCharType="begin"/>
      </w:r>
      <w:r w:rsidR="00187130" w:rsidRPr="005B6EFD">
        <w:rPr>
          <w:vertAlign w:val="superscript"/>
        </w:rPr>
        <w:instrText xml:space="preserve"> NOTEREF _Ref203574055  \* MERGEFORMAT </w:instrText>
      </w:r>
      <w:r w:rsidR="00187130" w:rsidRPr="005B6EFD">
        <w:rPr>
          <w:vertAlign w:val="superscript"/>
        </w:rPr>
        <w:fldChar w:fldCharType="separate"/>
      </w:r>
      <w:r w:rsidR="00FC322E">
        <w:rPr>
          <w:vertAlign w:val="superscript"/>
        </w:rPr>
        <w:t>68</w:t>
      </w:r>
      <w:r w:rsidR="00187130" w:rsidRPr="005B6EFD">
        <w:rPr>
          <w:vertAlign w:val="superscript"/>
        </w:rPr>
        <w:fldChar w:fldCharType="end"/>
      </w:r>
    </w:p>
    <w:p w14:paraId="30FEA312" w14:textId="3F333B58" w:rsidR="00223848" w:rsidRPr="005B6EFD" w:rsidRDefault="00304C43" w:rsidP="00756316">
      <w:r w:rsidRPr="005B6EFD">
        <w:t>There was no identified evidence for the value of knowing or potential AEs of a pLSIL or LSIL cytology test result. Unlike HSIL or pHSIL results, which have direct clinical utility by prompting referral for HRA, pLSIL and LSIL results lead to a recommendation for repeat HPV testing in 12 months under the PICO-sp</w:t>
      </w:r>
      <w:r w:rsidR="0055047D" w:rsidRPr="005B6EFD">
        <w:t>e</w:t>
      </w:r>
      <w:r w:rsidRPr="005B6EFD">
        <w:t>cified testing strategy. This delay in definitive action may contribute to a decreased sense of control or uncertainty for patients, as they are left in a monitoring phase without immediate intervention. This approach is clinically conservative and aims to avoid overtreatment, however, it may cause psychological distress.</w:t>
      </w:r>
    </w:p>
    <w:p w14:paraId="34C032D5" w14:textId="38474B89" w:rsidR="00AA260A" w:rsidRPr="005B6EFD" w:rsidRDefault="00AA260A" w:rsidP="00927CC9">
      <w:pPr>
        <w:pStyle w:val="Heading4"/>
      </w:pPr>
      <w:r w:rsidRPr="005B6EFD">
        <w:t>Summary</w:t>
      </w:r>
      <w:r w:rsidR="00304C43" w:rsidRPr="005B6EFD">
        <w:t xml:space="preserve"> of comparative safety of the investigative intervention</w:t>
      </w:r>
    </w:p>
    <w:p w14:paraId="4D4EB153" w14:textId="783C2643" w:rsidR="00120C87" w:rsidRPr="005B6EFD" w:rsidRDefault="00AA260A" w:rsidP="00D75B3A">
      <w:r w:rsidRPr="005B6EFD">
        <w:t xml:space="preserve">For psychosocial and physical AEs, anal HPV testing, cytology testing and diagnostic HRA all have an inferior safety profile </w:t>
      </w:r>
      <w:r w:rsidR="0093719F" w:rsidRPr="005B6EFD">
        <w:t xml:space="preserve">(i.e., physical and psychosocial adverse events associated with testing) </w:t>
      </w:r>
      <w:r w:rsidRPr="005B6EFD">
        <w:t xml:space="preserve">compared to no testing. Physical AEs of anal sampling are minimal; physical AEs of HRA are generally tolerable, but problematic for up to 10% of people. Psychosocial AEs </w:t>
      </w:r>
      <w:r w:rsidR="0055047D" w:rsidRPr="005B6EFD">
        <w:t xml:space="preserve">associated with testing </w:t>
      </w:r>
      <w:r w:rsidRPr="005B6EFD">
        <w:t>are present for some individuals, and certain sub</w:t>
      </w:r>
      <w:r w:rsidR="0055047D" w:rsidRPr="005B6EFD">
        <w:t>p</w:t>
      </w:r>
      <w:r w:rsidRPr="005B6EFD">
        <w:t>opulations may be more at risk considering the role of HPV and associated stigma, and experienced sexual discrimination for some groups. However, there is a paucity of evidence on the psychosocial impacts of the proposed investigative intervention for each PICO population</w:t>
      </w:r>
      <w:r w:rsidR="00120C87" w:rsidRPr="005B6EFD">
        <w:t>. P</w:t>
      </w:r>
      <w:r w:rsidRPr="005B6EFD">
        <w:t xml:space="preserve">sychosocial AEs and the potential for stigma and related burden in each subpopulation will also have implications for uptake of the proposed intervention. </w:t>
      </w:r>
    </w:p>
    <w:p w14:paraId="6DB1A745" w14:textId="7ED1177B" w:rsidR="00AA260A" w:rsidRPr="005B6EFD" w:rsidRDefault="00120C87" w:rsidP="00D75B3A">
      <w:r w:rsidRPr="005B6EFD">
        <w:t>C</w:t>
      </w:r>
      <w:r w:rsidR="00AA260A" w:rsidRPr="005B6EFD">
        <w:t>onsidering the downstream implications of anal cancer and related morbidity (both physical and psychosocial), for all PICO-subpopulations, the use of anal HPV testing, cytology testing and diagnostic HRA is considered comparatively safe.</w:t>
      </w:r>
    </w:p>
    <w:p w14:paraId="7E6AC265" w14:textId="3D488734" w:rsidR="00AA260A" w:rsidRPr="005B6EFD" w:rsidRDefault="00AA260A" w:rsidP="00D75B3A">
      <w:r w:rsidRPr="005B6EFD">
        <w:t xml:space="preserve">There is not enough evidence for the rate of false positive and false negative results of the triaged testing strategy, or of overdiagnosis in anal cancer screening, to evaluate the risks comparative to </w:t>
      </w:r>
      <w:r w:rsidR="00D32408" w:rsidRPr="005B6EFD">
        <w:t xml:space="preserve">the </w:t>
      </w:r>
      <w:r w:rsidRPr="005B6EFD">
        <w:t>downstream impacts of anal cancer.</w:t>
      </w:r>
    </w:p>
    <w:p w14:paraId="293F44D7" w14:textId="4E5BF142" w:rsidR="005579CA" w:rsidRPr="005B6EFD" w:rsidRDefault="00171C2A" w:rsidP="00927CC9">
      <w:pPr>
        <w:pStyle w:val="Heading3"/>
      </w:pPr>
      <w:bookmarkStart w:id="137" w:name="_Toc206597204"/>
      <w:bookmarkStart w:id="138" w:name="_Toc206600211"/>
      <w:r w:rsidRPr="005B6EFD">
        <w:lastRenderedPageBreak/>
        <w:t>Safety of the t</w:t>
      </w:r>
      <w:r w:rsidR="00F2014A" w:rsidRPr="005B6EFD">
        <w:t xml:space="preserve">herapeutic </w:t>
      </w:r>
      <w:r w:rsidR="00304C43" w:rsidRPr="005B6EFD">
        <w:t>intervention</w:t>
      </w:r>
      <w:bookmarkEnd w:id="137"/>
      <w:bookmarkEnd w:id="138"/>
    </w:p>
    <w:p w14:paraId="2A147675" w14:textId="2B6A7AC3" w:rsidR="00304C43" w:rsidRPr="005B6EFD" w:rsidRDefault="00304C43" w:rsidP="00304C43">
      <w:r w:rsidRPr="005B6EFD">
        <w:t xml:space="preserve">Safety of the therapeutic intervention was reported in </w:t>
      </w:r>
      <w:r w:rsidR="00AA1069" w:rsidRPr="005B6EFD">
        <w:t>four</w:t>
      </w:r>
      <w:r w:rsidR="006E0819" w:rsidRPr="005B6EFD">
        <w:t xml:space="preserve"> </w:t>
      </w:r>
      <w:r w:rsidRPr="005B6EFD">
        <w:t xml:space="preserve">studies, including in </w:t>
      </w:r>
      <w:r w:rsidR="00AA1069" w:rsidRPr="005B6EFD">
        <w:t>three</w:t>
      </w:r>
      <w:r w:rsidRPr="005B6EFD">
        <w:t xml:space="preserve"> comparative trials (key </w:t>
      </w:r>
      <w:r w:rsidR="001B48BC" w:rsidRPr="005B6EFD">
        <w:t>evidence</w:t>
      </w:r>
      <w:r w:rsidRPr="005B6EFD">
        <w:t xml:space="preserve">). </w:t>
      </w:r>
    </w:p>
    <w:p w14:paraId="4968D608" w14:textId="38DB5EEE" w:rsidR="0092610E" w:rsidRPr="005B6EFD" w:rsidRDefault="0092610E" w:rsidP="00335AAD">
      <w:pPr>
        <w:pStyle w:val="Heading4"/>
        <w:spacing w:before="240"/>
      </w:pPr>
      <w:r w:rsidRPr="005B6EFD">
        <w:t xml:space="preserve">Physical </w:t>
      </w:r>
      <w:r w:rsidR="00304C43" w:rsidRPr="005B6EFD">
        <w:t>AEs</w:t>
      </w:r>
    </w:p>
    <w:p w14:paraId="3D30BC96" w14:textId="065A366C" w:rsidR="008C484D" w:rsidRPr="005B6EFD" w:rsidRDefault="001D26E0" w:rsidP="00B50319">
      <w:r w:rsidRPr="005B6EFD">
        <w:t>Treatment</w:t>
      </w:r>
      <w:r w:rsidR="00304C43" w:rsidRPr="005B6EFD">
        <w:t>-</w:t>
      </w:r>
      <w:r w:rsidRPr="005B6EFD">
        <w:t xml:space="preserve">related </w:t>
      </w:r>
      <w:r w:rsidR="00304C43" w:rsidRPr="005B6EFD">
        <w:t>AEs</w:t>
      </w:r>
      <w:r w:rsidRPr="005B6EFD">
        <w:t xml:space="preserve"> from </w:t>
      </w:r>
      <w:r w:rsidR="008C484D" w:rsidRPr="005B6EFD">
        <w:t xml:space="preserve">key </w:t>
      </w:r>
      <w:r w:rsidR="001B48BC" w:rsidRPr="005B6EFD">
        <w:t xml:space="preserve">comparative </w:t>
      </w:r>
      <w:r w:rsidR="008C484D" w:rsidRPr="005B6EFD">
        <w:t xml:space="preserve">evidence </w:t>
      </w:r>
      <w:r w:rsidRPr="005B6EFD">
        <w:t xml:space="preserve">are reported in </w:t>
      </w:r>
      <w:r w:rsidR="008B1950">
        <w:fldChar w:fldCharType="begin"/>
      </w:r>
      <w:r w:rsidR="008B1950">
        <w:instrText xml:space="preserve"> REF _Ref223072607 \h </w:instrText>
      </w:r>
      <w:r w:rsidR="008B1950">
        <w:fldChar w:fldCharType="separate"/>
      </w:r>
      <w:r w:rsidR="00FC322E">
        <w:t xml:space="preserve">Table </w:t>
      </w:r>
      <w:r w:rsidR="00FC322E">
        <w:rPr>
          <w:noProof/>
        </w:rPr>
        <w:t>30</w:t>
      </w:r>
      <w:r w:rsidR="008B1950">
        <w:fldChar w:fldCharType="end"/>
      </w:r>
      <w:r w:rsidR="008B1950">
        <w:t xml:space="preserve"> </w:t>
      </w:r>
      <w:r w:rsidR="00534C1D" w:rsidRPr="005B6EFD">
        <w:t>and</w:t>
      </w:r>
      <w:r w:rsidR="008B1950">
        <w:t xml:space="preserve"> </w:t>
      </w:r>
      <w:r w:rsidR="008B1950">
        <w:fldChar w:fldCharType="begin"/>
      </w:r>
      <w:r w:rsidR="008B1950">
        <w:instrText xml:space="preserve"> REF _Ref223072654 \h </w:instrText>
      </w:r>
      <w:r w:rsidR="008B1950">
        <w:fldChar w:fldCharType="separate"/>
      </w:r>
      <w:r w:rsidR="00FC322E">
        <w:t xml:space="preserve">Table </w:t>
      </w:r>
      <w:r w:rsidR="00FC322E">
        <w:rPr>
          <w:noProof/>
        </w:rPr>
        <w:t>31</w:t>
      </w:r>
      <w:r w:rsidR="008B1950">
        <w:fldChar w:fldCharType="end"/>
      </w:r>
      <w:r w:rsidR="008B1950">
        <w:t>.</w:t>
      </w:r>
      <w:r w:rsidR="0093719F" w:rsidRPr="005B6EFD">
        <w:t>.</w:t>
      </w:r>
      <w:r w:rsidR="0092610E" w:rsidRPr="005B6EFD">
        <w:t xml:space="preserve"> </w:t>
      </w:r>
      <w:r w:rsidR="00534C1D" w:rsidRPr="005B6EFD">
        <w:t xml:space="preserve">Two studies </w:t>
      </w:r>
      <w:r w:rsidR="0092610E" w:rsidRPr="005B6EFD">
        <w:t xml:space="preserve">reported </w:t>
      </w:r>
      <w:r w:rsidR="00534C1D" w:rsidRPr="005B6EFD">
        <w:t xml:space="preserve">AEs </w:t>
      </w:r>
      <w:r w:rsidR="0092610E" w:rsidRPr="005B6EFD">
        <w:t xml:space="preserve">as related </w:t>
      </w:r>
      <w:r w:rsidR="00D24DFA" w:rsidRPr="005B6EFD">
        <w:t>to</w:t>
      </w:r>
      <w:r w:rsidR="0092610E" w:rsidRPr="005B6EFD">
        <w:t xml:space="preserve"> the PICO-specified comparator (no treatment/active monitoring)</w:t>
      </w:r>
      <w:r w:rsidR="00534C1D" w:rsidRPr="005B6EFD">
        <w:t>; two studies were</w:t>
      </w:r>
      <w:r w:rsidR="0092610E" w:rsidRPr="005B6EFD">
        <w:t xml:space="preserve"> compared to other therapies for HSILs</w:t>
      </w:r>
      <w:r w:rsidR="00534C1D" w:rsidRPr="005B6EFD">
        <w:t xml:space="preserve"> (fluorouracil and imiquimod)</w:t>
      </w:r>
      <w:r w:rsidR="0092610E" w:rsidRPr="005B6EFD">
        <w:t>.</w:t>
      </w:r>
      <w:r w:rsidR="008C484D" w:rsidRPr="005B6EFD">
        <w:t xml:space="preserve"> </w:t>
      </w:r>
    </w:p>
    <w:p w14:paraId="4A528484" w14:textId="6E1BF31D" w:rsidR="001D26E0" w:rsidRPr="005B6EFD" w:rsidRDefault="008B1950" w:rsidP="008B1950">
      <w:pPr>
        <w:pStyle w:val="Caption"/>
      </w:pPr>
      <w:bookmarkStart w:id="139" w:name="_Ref223072607"/>
      <w:bookmarkStart w:id="140" w:name="_Ref196201304"/>
      <w:r>
        <w:t xml:space="preserve">Table </w:t>
      </w:r>
      <w:r>
        <w:fldChar w:fldCharType="begin"/>
      </w:r>
      <w:r>
        <w:instrText xml:space="preserve"> SEQ Table \* ARABIC </w:instrText>
      </w:r>
      <w:r>
        <w:fldChar w:fldCharType="separate"/>
      </w:r>
      <w:r w:rsidR="00FC322E">
        <w:rPr>
          <w:noProof/>
        </w:rPr>
        <w:t>30</w:t>
      </w:r>
      <w:r>
        <w:fldChar w:fldCharType="end"/>
      </w:r>
      <w:bookmarkEnd w:id="139"/>
      <w:r>
        <w:t xml:space="preserve"> </w:t>
      </w:r>
      <w:r w:rsidRPr="00FE6F5B">
        <w:t>Treatment-related physical adverse events reported in key comparative evidence (k=3)</w:t>
      </w:r>
      <w:bookmarkEnd w:id="140"/>
    </w:p>
    <w:tbl>
      <w:tblPr>
        <w:tblW w:w="90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left w:w="28" w:type="dxa"/>
          <w:right w:w="28" w:type="dxa"/>
        </w:tblCellMar>
        <w:tblLook w:val="04A0" w:firstRow="1" w:lastRow="0" w:firstColumn="1" w:lastColumn="0" w:noHBand="0" w:noVBand="1"/>
      </w:tblPr>
      <w:tblGrid>
        <w:gridCol w:w="1980"/>
        <w:gridCol w:w="850"/>
        <w:gridCol w:w="851"/>
        <w:gridCol w:w="709"/>
        <w:gridCol w:w="708"/>
        <w:gridCol w:w="993"/>
        <w:gridCol w:w="992"/>
        <w:gridCol w:w="992"/>
        <w:gridCol w:w="958"/>
      </w:tblGrid>
      <w:tr w:rsidR="004C44EE" w:rsidRPr="005B6EFD" w14:paraId="0D3E4566" w14:textId="36106E88" w:rsidTr="006B26D9">
        <w:trPr>
          <w:trHeight w:val="540"/>
        </w:trPr>
        <w:tc>
          <w:tcPr>
            <w:tcW w:w="1980" w:type="dxa"/>
            <w:vMerge w:val="restart"/>
            <w:shd w:val="clear" w:color="auto" w:fill="D9D9D9" w:themeFill="background1" w:themeFillShade="D9"/>
            <w:vAlign w:val="center"/>
            <w:hideMark/>
          </w:tcPr>
          <w:p w14:paraId="0E934E51" w14:textId="5CC94C34" w:rsidR="0092610E" w:rsidRPr="005B6EFD" w:rsidRDefault="0092610E" w:rsidP="00D965E6">
            <w:pPr>
              <w:pStyle w:val="TableFigureHeading"/>
              <w:spacing w:before="0" w:after="0"/>
            </w:pPr>
            <w:r w:rsidRPr="005B6EFD">
              <w:t>Treatment-related adverse events</w:t>
            </w:r>
          </w:p>
        </w:tc>
        <w:tc>
          <w:tcPr>
            <w:tcW w:w="1701" w:type="dxa"/>
            <w:gridSpan w:val="2"/>
            <w:shd w:val="clear" w:color="auto" w:fill="D9D9D9" w:themeFill="background1" w:themeFillShade="D9"/>
            <w:vAlign w:val="center"/>
            <w:hideMark/>
          </w:tcPr>
          <w:p w14:paraId="4430415B" w14:textId="77777777" w:rsidR="0092610E" w:rsidRPr="005B6EFD" w:rsidRDefault="0092610E" w:rsidP="00D965E6">
            <w:pPr>
              <w:pStyle w:val="TableFigureHeading"/>
              <w:spacing w:before="0" w:after="0"/>
            </w:pPr>
            <w:r w:rsidRPr="005B6EFD">
              <w:t>Treatment arm</w:t>
            </w:r>
          </w:p>
        </w:tc>
        <w:tc>
          <w:tcPr>
            <w:tcW w:w="1417" w:type="dxa"/>
            <w:gridSpan w:val="2"/>
            <w:shd w:val="clear" w:color="auto" w:fill="D9D9D9" w:themeFill="background1" w:themeFillShade="D9"/>
            <w:vAlign w:val="center"/>
            <w:hideMark/>
          </w:tcPr>
          <w:p w14:paraId="0A48284A" w14:textId="55C51420" w:rsidR="0092610E" w:rsidRPr="005B6EFD" w:rsidRDefault="0092610E" w:rsidP="00D965E6">
            <w:pPr>
              <w:pStyle w:val="TableFigureHeading"/>
              <w:spacing w:before="0" w:after="0"/>
            </w:pPr>
            <w:r w:rsidRPr="005B6EFD">
              <w:t>Comparator arm – active monitoring</w:t>
            </w:r>
          </w:p>
        </w:tc>
        <w:tc>
          <w:tcPr>
            <w:tcW w:w="1985" w:type="dxa"/>
            <w:gridSpan w:val="2"/>
            <w:shd w:val="clear" w:color="auto" w:fill="D9D9D9" w:themeFill="background1" w:themeFillShade="D9"/>
            <w:vAlign w:val="center"/>
          </w:tcPr>
          <w:p w14:paraId="6750A3E2" w14:textId="41ED3F10" w:rsidR="0092610E" w:rsidRPr="005B6EFD" w:rsidRDefault="0092610E" w:rsidP="00D965E6">
            <w:pPr>
              <w:pStyle w:val="TableFigureHeading"/>
              <w:spacing w:before="0" w:after="0"/>
            </w:pPr>
            <w:r w:rsidRPr="005B6EFD">
              <w:t>Comparator arm – Imiquimod</w:t>
            </w:r>
          </w:p>
        </w:tc>
        <w:tc>
          <w:tcPr>
            <w:tcW w:w="1950" w:type="dxa"/>
            <w:gridSpan w:val="2"/>
            <w:shd w:val="clear" w:color="auto" w:fill="D9D9D9" w:themeFill="background1" w:themeFillShade="D9"/>
            <w:vAlign w:val="center"/>
          </w:tcPr>
          <w:p w14:paraId="2F6D36CB" w14:textId="64B22BAF" w:rsidR="0092610E" w:rsidRPr="005B6EFD" w:rsidRDefault="0092610E" w:rsidP="00D965E6">
            <w:pPr>
              <w:pStyle w:val="TableFigureHeading"/>
              <w:spacing w:before="0" w:after="0"/>
            </w:pPr>
            <w:r w:rsidRPr="005B6EFD">
              <w:t>Comparator arm – Fluorouracil</w:t>
            </w:r>
          </w:p>
        </w:tc>
      </w:tr>
      <w:tr w:rsidR="00E3306B" w:rsidRPr="005B6EFD" w14:paraId="6714A378" w14:textId="10C498D7" w:rsidTr="74AF5032">
        <w:trPr>
          <w:trHeight w:val="338"/>
        </w:trPr>
        <w:tc>
          <w:tcPr>
            <w:tcW w:w="1980" w:type="dxa"/>
            <w:vMerge/>
            <w:vAlign w:val="center"/>
          </w:tcPr>
          <w:p w14:paraId="52B42BBD" w14:textId="4CCC55B5" w:rsidR="0092610E" w:rsidRPr="005B6EFD" w:rsidRDefault="0092610E" w:rsidP="00D965E6">
            <w:pPr>
              <w:pStyle w:val="TableText"/>
              <w:spacing w:before="0" w:after="0"/>
              <w:rPr>
                <w:rFonts w:eastAsia="Arial"/>
              </w:rPr>
            </w:pPr>
          </w:p>
        </w:tc>
        <w:tc>
          <w:tcPr>
            <w:tcW w:w="850" w:type="dxa"/>
            <w:shd w:val="clear" w:color="auto" w:fill="D9D9D9" w:themeFill="background1" w:themeFillShade="D9"/>
            <w:vAlign w:val="center"/>
          </w:tcPr>
          <w:p w14:paraId="5059358B" w14:textId="175BA63E" w:rsidR="0092610E" w:rsidRPr="005B6EFD" w:rsidRDefault="0092610E" w:rsidP="00D965E6">
            <w:pPr>
              <w:pStyle w:val="TableFigureHeading"/>
              <w:spacing w:before="0" w:after="0"/>
              <w:rPr>
                <w:rFonts w:eastAsia="Arial"/>
              </w:rPr>
            </w:pPr>
            <w:r w:rsidRPr="005B6EFD">
              <w:rPr>
                <w:rFonts w:eastAsia="Arial"/>
              </w:rPr>
              <w:t>AEs</w:t>
            </w:r>
            <w:hyperlink r:id="rId51" w:anchor="fv-t2fn2" w:history="1">
              <w:r w:rsidRPr="005B6EFD">
                <w:rPr>
                  <w:rFonts w:eastAsia="Arial"/>
                </w:rPr>
                <w:t>†</w:t>
              </w:r>
            </w:hyperlink>
          </w:p>
        </w:tc>
        <w:tc>
          <w:tcPr>
            <w:tcW w:w="851" w:type="dxa"/>
            <w:shd w:val="clear" w:color="auto" w:fill="D9D9D9" w:themeFill="background1" w:themeFillShade="D9"/>
            <w:vAlign w:val="center"/>
          </w:tcPr>
          <w:p w14:paraId="64FED457" w14:textId="1038CE10" w:rsidR="0092610E" w:rsidRPr="005B6EFD" w:rsidRDefault="0092610E" w:rsidP="00D965E6">
            <w:pPr>
              <w:pStyle w:val="TableFigureHeading"/>
              <w:spacing w:before="0" w:after="0"/>
              <w:rPr>
                <w:rFonts w:eastAsia="Arial"/>
              </w:rPr>
            </w:pPr>
            <w:r w:rsidRPr="005B6EFD">
              <w:rPr>
                <w:rFonts w:eastAsia="Arial"/>
              </w:rPr>
              <w:t>SAEs</w:t>
            </w:r>
            <w:hyperlink r:id="rId52" w:anchor="fv-t2fn3" w:history="1">
              <w:r w:rsidRPr="005B6EFD">
                <w:rPr>
                  <w:rFonts w:eastAsia="Arial"/>
                </w:rPr>
                <w:t>‡</w:t>
              </w:r>
            </w:hyperlink>
          </w:p>
        </w:tc>
        <w:tc>
          <w:tcPr>
            <w:tcW w:w="709" w:type="dxa"/>
            <w:shd w:val="clear" w:color="auto" w:fill="D9D9D9" w:themeFill="background1" w:themeFillShade="D9"/>
            <w:vAlign w:val="center"/>
          </w:tcPr>
          <w:p w14:paraId="2A0B6746" w14:textId="4D2D464D" w:rsidR="0092610E" w:rsidRPr="005B6EFD" w:rsidRDefault="0092610E" w:rsidP="00D965E6">
            <w:pPr>
              <w:pStyle w:val="TableFigureHeading"/>
              <w:spacing w:before="0" w:after="0"/>
              <w:rPr>
                <w:rFonts w:eastAsia="Arial"/>
              </w:rPr>
            </w:pPr>
            <w:r w:rsidRPr="005B6EFD">
              <w:rPr>
                <w:rFonts w:eastAsia="Arial"/>
              </w:rPr>
              <w:t>AEs</w:t>
            </w:r>
          </w:p>
        </w:tc>
        <w:tc>
          <w:tcPr>
            <w:tcW w:w="708" w:type="dxa"/>
            <w:shd w:val="clear" w:color="auto" w:fill="D9D9D9" w:themeFill="background1" w:themeFillShade="D9"/>
            <w:vAlign w:val="center"/>
          </w:tcPr>
          <w:p w14:paraId="1F24EFEA" w14:textId="39F66193" w:rsidR="0092610E" w:rsidRPr="005B6EFD" w:rsidRDefault="0092610E" w:rsidP="00D965E6">
            <w:pPr>
              <w:pStyle w:val="TableFigureHeading"/>
              <w:spacing w:before="0" w:after="0"/>
              <w:rPr>
                <w:rFonts w:eastAsia="Arial"/>
              </w:rPr>
            </w:pPr>
            <w:r w:rsidRPr="005B6EFD">
              <w:rPr>
                <w:rFonts w:eastAsia="Arial"/>
              </w:rPr>
              <w:t>SAEs</w:t>
            </w:r>
          </w:p>
        </w:tc>
        <w:tc>
          <w:tcPr>
            <w:tcW w:w="993" w:type="dxa"/>
            <w:shd w:val="clear" w:color="auto" w:fill="D9D9D9" w:themeFill="background1" w:themeFillShade="D9"/>
            <w:vAlign w:val="center"/>
          </w:tcPr>
          <w:p w14:paraId="79B5DA04" w14:textId="16D2E875" w:rsidR="0092610E" w:rsidRPr="005B6EFD" w:rsidRDefault="0092610E" w:rsidP="00D965E6">
            <w:pPr>
              <w:pStyle w:val="TableFigureHeading"/>
              <w:spacing w:before="0" w:after="0"/>
              <w:rPr>
                <w:rFonts w:eastAsia="Arial"/>
              </w:rPr>
            </w:pPr>
            <w:r w:rsidRPr="005B6EFD">
              <w:rPr>
                <w:rFonts w:eastAsia="Arial"/>
              </w:rPr>
              <w:t>AEs</w:t>
            </w:r>
          </w:p>
        </w:tc>
        <w:tc>
          <w:tcPr>
            <w:tcW w:w="992" w:type="dxa"/>
            <w:shd w:val="clear" w:color="auto" w:fill="D9D9D9" w:themeFill="background1" w:themeFillShade="D9"/>
            <w:vAlign w:val="center"/>
          </w:tcPr>
          <w:p w14:paraId="53DECB8B" w14:textId="342C7E53" w:rsidR="0092610E" w:rsidRPr="005B6EFD" w:rsidRDefault="0092610E" w:rsidP="00D965E6">
            <w:pPr>
              <w:pStyle w:val="TableFigureHeading"/>
              <w:spacing w:before="0" w:after="0"/>
              <w:rPr>
                <w:rFonts w:eastAsia="Arial"/>
              </w:rPr>
            </w:pPr>
            <w:r w:rsidRPr="005B6EFD">
              <w:rPr>
                <w:rFonts w:eastAsia="Arial"/>
              </w:rPr>
              <w:t>SAEs</w:t>
            </w:r>
          </w:p>
        </w:tc>
        <w:tc>
          <w:tcPr>
            <w:tcW w:w="992" w:type="dxa"/>
            <w:shd w:val="clear" w:color="auto" w:fill="D9D9D9" w:themeFill="background1" w:themeFillShade="D9"/>
            <w:vAlign w:val="center"/>
          </w:tcPr>
          <w:p w14:paraId="2924E719" w14:textId="4C36FDDE" w:rsidR="0092610E" w:rsidRPr="005B6EFD" w:rsidRDefault="0092610E" w:rsidP="00D965E6">
            <w:pPr>
              <w:pStyle w:val="TableFigureHeading"/>
              <w:spacing w:before="0" w:after="0"/>
              <w:rPr>
                <w:rFonts w:eastAsia="Arial"/>
              </w:rPr>
            </w:pPr>
            <w:r w:rsidRPr="005B6EFD">
              <w:rPr>
                <w:rFonts w:eastAsia="Arial"/>
              </w:rPr>
              <w:t>AEs</w:t>
            </w:r>
          </w:p>
        </w:tc>
        <w:tc>
          <w:tcPr>
            <w:tcW w:w="958" w:type="dxa"/>
            <w:shd w:val="clear" w:color="auto" w:fill="D9D9D9" w:themeFill="background1" w:themeFillShade="D9"/>
            <w:vAlign w:val="center"/>
          </w:tcPr>
          <w:p w14:paraId="61281D6F" w14:textId="74B5F9C6" w:rsidR="0092610E" w:rsidRPr="005B6EFD" w:rsidRDefault="0092610E" w:rsidP="00D965E6">
            <w:pPr>
              <w:pStyle w:val="TableFigureHeading"/>
              <w:spacing w:before="0" w:after="0"/>
              <w:rPr>
                <w:rFonts w:eastAsia="Arial"/>
              </w:rPr>
            </w:pPr>
            <w:r w:rsidRPr="005B6EFD">
              <w:rPr>
                <w:rFonts w:eastAsia="Arial"/>
              </w:rPr>
              <w:t>SAEs</w:t>
            </w:r>
          </w:p>
        </w:tc>
      </w:tr>
      <w:tr w:rsidR="006B26D9" w:rsidRPr="005B6EFD" w14:paraId="008DBAB1" w14:textId="591FA4E2" w:rsidTr="00756316">
        <w:trPr>
          <w:trHeight w:val="338"/>
        </w:trPr>
        <w:tc>
          <w:tcPr>
            <w:tcW w:w="1980" w:type="dxa"/>
            <w:shd w:val="clear" w:color="auto" w:fill="F2F2F2" w:themeFill="background1" w:themeFillShade="F2"/>
            <w:vAlign w:val="center"/>
            <w:hideMark/>
          </w:tcPr>
          <w:p w14:paraId="7E444041" w14:textId="6A2518BB" w:rsidR="0092610E" w:rsidRPr="005B6EFD" w:rsidRDefault="0092610E" w:rsidP="00D965E6">
            <w:pPr>
              <w:pStyle w:val="TableFigureHeading"/>
              <w:spacing w:before="0" w:after="0"/>
            </w:pPr>
            <w:r w:rsidRPr="005B6EFD">
              <w:t>Palefsky 2022</w:t>
            </w:r>
          </w:p>
        </w:tc>
        <w:tc>
          <w:tcPr>
            <w:tcW w:w="850" w:type="dxa"/>
            <w:shd w:val="clear" w:color="auto" w:fill="F2F2F2" w:themeFill="background1" w:themeFillShade="F2"/>
            <w:vAlign w:val="center"/>
            <w:hideMark/>
          </w:tcPr>
          <w:p w14:paraId="17C827C2" w14:textId="25861F86" w:rsidR="0092610E" w:rsidRPr="005B6EFD" w:rsidRDefault="006E796E" w:rsidP="00D965E6">
            <w:pPr>
              <w:pStyle w:val="TableFigureHeading"/>
              <w:spacing w:before="0" w:after="0"/>
            </w:pPr>
            <w:r w:rsidRPr="005B6EFD">
              <w:rPr>
                <w:rFonts w:eastAsia="Arial"/>
              </w:rPr>
              <w:t>1.9% (43/2227)</w:t>
            </w:r>
          </w:p>
        </w:tc>
        <w:tc>
          <w:tcPr>
            <w:tcW w:w="851" w:type="dxa"/>
            <w:shd w:val="clear" w:color="auto" w:fill="F2F2F2" w:themeFill="background1" w:themeFillShade="F2"/>
            <w:vAlign w:val="center"/>
          </w:tcPr>
          <w:p w14:paraId="1B6200AA" w14:textId="3541AA63" w:rsidR="0092610E" w:rsidRPr="005B6EFD" w:rsidRDefault="006E796E" w:rsidP="00D965E6">
            <w:pPr>
              <w:pStyle w:val="TableFigureHeading"/>
              <w:spacing w:before="0" w:after="0"/>
            </w:pPr>
            <w:r w:rsidRPr="005B6EFD">
              <w:rPr>
                <w:rFonts w:eastAsia="Arial"/>
              </w:rPr>
              <w:t>0.3% (7/2227)</w:t>
            </w:r>
            <w:r w:rsidRPr="005B6EFD">
              <w:t>*</w:t>
            </w:r>
          </w:p>
        </w:tc>
        <w:tc>
          <w:tcPr>
            <w:tcW w:w="709" w:type="dxa"/>
            <w:shd w:val="clear" w:color="auto" w:fill="F2F2F2" w:themeFill="background1" w:themeFillShade="F2"/>
            <w:vAlign w:val="center"/>
            <w:hideMark/>
          </w:tcPr>
          <w:p w14:paraId="5293581E" w14:textId="496ADC82" w:rsidR="0092610E" w:rsidRPr="005B6EFD" w:rsidRDefault="006E796E" w:rsidP="00D965E6">
            <w:pPr>
              <w:pStyle w:val="TableFigureHeading"/>
              <w:spacing w:before="0" w:after="0"/>
            </w:pPr>
            <w:r w:rsidRPr="005B6EFD">
              <w:rPr>
                <w:rFonts w:eastAsia="Arial"/>
              </w:rPr>
              <w:t>0.2% (4/2219)</w:t>
            </w:r>
          </w:p>
        </w:tc>
        <w:tc>
          <w:tcPr>
            <w:tcW w:w="708" w:type="dxa"/>
            <w:shd w:val="clear" w:color="auto" w:fill="F2F2F2" w:themeFill="background1" w:themeFillShade="F2"/>
            <w:vAlign w:val="center"/>
          </w:tcPr>
          <w:p w14:paraId="19C047C3" w14:textId="0185CA13" w:rsidR="0092610E" w:rsidRPr="005B6EFD" w:rsidRDefault="006E796E" w:rsidP="00D965E6">
            <w:pPr>
              <w:pStyle w:val="TableFigureHeading"/>
              <w:spacing w:before="0" w:after="0"/>
            </w:pPr>
            <w:r w:rsidRPr="005B6EFD">
              <w:rPr>
                <w:rFonts w:eastAsia="Arial"/>
              </w:rPr>
              <w:t>0.1% (1/2219)</w:t>
            </w:r>
          </w:p>
        </w:tc>
        <w:tc>
          <w:tcPr>
            <w:tcW w:w="993" w:type="dxa"/>
            <w:shd w:val="clear" w:color="auto" w:fill="F2F2F2" w:themeFill="background1" w:themeFillShade="F2"/>
            <w:vAlign w:val="center"/>
          </w:tcPr>
          <w:p w14:paraId="5BA3719D" w14:textId="27609108" w:rsidR="0092610E" w:rsidRPr="005B6EFD" w:rsidRDefault="0092610E" w:rsidP="00D965E6">
            <w:pPr>
              <w:pStyle w:val="TableFigureHeading"/>
              <w:spacing w:before="0" w:after="0"/>
            </w:pPr>
            <w:r w:rsidRPr="005B6EFD">
              <w:t>-</w:t>
            </w:r>
          </w:p>
        </w:tc>
        <w:tc>
          <w:tcPr>
            <w:tcW w:w="992" w:type="dxa"/>
            <w:shd w:val="clear" w:color="auto" w:fill="F2F2F2" w:themeFill="background1" w:themeFillShade="F2"/>
            <w:vAlign w:val="center"/>
          </w:tcPr>
          <w:p w14:paraId="4BC524F4" w14:textId="66C8AA23" w:rsidR="0092610E" w:rsidRPr="005B6EFD" w:rsidRDefault="0092610E" w:rsidP="00D965E6">
            <w:pPr>
              <w:pStyle w:val="TableFigureHeading"/>
              <w:spacing w:before="0" w:after="0"/>
            </w:pPr>
            <w:r w:rsidRPr="005B6EFD">
              <w:t>-</w:t>
            </w:r>
          </w:p>
        </w:tc>
        <w:tc>
          <w:tcPr>
            <w:tcW w:w="992" w:type="dxa"/>
            <w:shd w:val="clear" w:color="auto" w:fill="F2F2F2" w:themeFill="background1" w:themeFillShade="F2"/>
            <w:vAlign w:val="center"/>
          </w:tcPr>
          <w:p w14:paraId="278DFF4E" w14:textId="4E3D2F40" w:rsidR="0092610E" w:rsidRPr="005B6EFD" w:rsidRDefault="0092610E" w:rsidP="00D965E6">
            <w:pPr>
              <w:pStyle w:val="TableFigureHeading"/>
              <w:spacing w:before="0" w:after="0"/>
            </w:pPr>
            <w:r w:rsidRPr="005B6EFD">
              <w:t>-</w:t>
            </w:r>
          </w:p>
        </w:tc>
        <w:tc>
          <w:tcPr>
            <w:tcW w:w="958" w:type="dxa"/>
            <w:shd w:val="clear" w:color="auto" w:fill="F2F2F2" w:themeFill="background1" w:themeFillShade="F2"/>
            <w:vAlign w:val="center"/>
          </w:tcPr>
          <w:p w14:paraId="2E055216" w14:textId="1C4A7794" w:rsidR="0092610E" w:rsidRPr="005B6EFD" w:rsidRDefault="0092610E" w:rsidP="00D965E6">
            <w:pPr>
              <w:pStyle w:val="TableFigureHeading"/>
              <w:spacing w:before="0" w:after="0"/>
            </w:pPr>
            <w:r w:rsidRPr="005B6EFD">
              <w:t>-</w:t>
            </w:r>
          </w:p>
        </w:tc>
      </w:tr>
      <w:tr w:rsidR="006B26D9" w:rsidRPr="005B6EFD" w14:paraId="6F6636A4" w14:textId="51B0AFEF" w:rsidTr="00756316">
        <w:trPr>
          <w:trHeight w:val="338"/>
        </w:trPr>
        <w:tc>
          <w:tcPr>
            <w:tcW w:w="1980" w:type="dxa"/>
            <w:vAlign w:val="center"/>
            <w:hideMark/>
          </w:tcPr>
          <w:p w14:paraId="583FCA47" w14:textId="599DA3CE" w:rsidR="0092610E" w:rsidRPr="005B6EFD" w:rsidRDefault="0092610E" w:rsidP="00D965E6">
            <w:pPr>
              <w:pStyle w:val="TableText"/>
              <w:spacing w:before="0" w:after="0"/>
              <w:rPr>
                <w:rFonts w:eastAsia="Arial"/>
              </w:rPr>
            </w:pPr>
            <w:r w:rsidRPr="005B6EFD">
              <w:rPr>
                <w:rFonts w:eastAsia="Arial"/>
              </w:rPr>
              <w:t>Anal abscess due to electrocautery</w:t>
            </w:r>
          </w:p>
        </w:tc>
        <w:tc>
          <w:tcPr>
            <w:tcW w:w="850" w:type="dxa"/>
            <w:vAlign w:val="center"/>
            <w:hideMark/>
          </w:tcPr>
          <w:p w14:paraId="614D0C22" w14:textId="77777777" w:rsidR="0092610E" w:rsidRPr="005B6EFD" w:rsidRDefault="0092610E" w:rsidP="00D965E6">
            <w:pPr>
              <w:pStyle w:val="TableText"/>
              <w:spacing w:before="0" w:after="0"/>
              <w:rPr>
                <w:rFonts w:eastAsia="Arial"/>
              </w:rPr>
            </w:pPr>
          </w:p>
        </w:tc>
        <w:tc>
          <w:tcPr>
            <w:tcW w:w="851" w:type="dxa"/>
            <w:vAlign w:val="center"/>
          </w:tcPr>
          <w:p w14:paraId="223FE58E" w14:textId="43554642" w:rsidR="0092610E" w:rsidRPr="005B6EFD" w:rsidRDefault="0092610E" w:rsidP="00D965E6">
            <w:pPr>
              <w:pStyle w:val="TableText"/>
              <w:spacing w:before="0" w:after="0"/>
              <w:rPr>
                <w:rFonts w:eastAsia="Arial"/>
              </w:rPr>
            </w:pPr>
            <w:r w:rsidRPr="005B6EFD">
              <w:rPr>
                <w:rFonts w:eastAsia="Arial"/>
              </w:rPr>
              <w:t>1</w:t>
            </w:r>
          </w:p>
        </w:tc>
        <w:tc>
          <w:tcPr>
            <w:tcW w:w="709" w:type="dxa"/>
            <w:vAlign w:val="center"/>
          </w:tcPr>
          <w:p w14:paraId="04A67353" w14:textId="480DE5B7" w:rsidR="0092610E" w:rsidRPr="005B6EFD" w:rsidRDefault="0092610E" w:rsidP="00D965E6">
            <w:pPr>
              <w:pStyle w:val="TableText"/>
              <w:spacing w:before="0" w:after="0"/>
              <w:rPr>
                <w:rFonts w:eastAsia="Arial"/>
              </w:rPr>
            </w:pPr>
          </w:p>
        </w:tc>
        <w:tc>
          <w:tcPr>
            <w:tcW w:w="708" w:type="dxa"/>
            <w:vAlign w:val="center"/>
          </w:tcPr>
          <w:p w14:paraId="08563CC6" w14:textId="18BBD169" w:rsidR="0092610E" w:rsidRPr="005B6EFD" w:rsidRDefault="0092610E" w:rsidP="00D965E6">
            <w:pPr>
              <w:pStyle w:val="TableText"/>
              <w:spacing w:before="0" w:after="0"/>
              <w:rPr>
                <w:rFonts w:eastAsia="Arial"/>
              </w:rPr>
            </w:pPr>
            <w:r w:rsidRPr="005B6EFD">
              <w:rPr>
                <w:rFonts w:eastAsia="Arial"/>
              </w:rPr>
              <w:t>0</w:t>
            </w:r>
          </w:p>
        </w:tc>
        <w:tc>
          <w:tcPr>
            <w:tcW w:w="993" w:type="dxa"/>
            <w:vAlign w:val="center"/>
          </w:tcPr>
          <w:p w14:paraId="0E3EEB94" w14:textId="3B33FF58" w:rsidR="0092610E" w:rsidRPr="005B6EFD" w:rsidRDefault="0092610E" w:rsidP="00D965E6">
            <w:pPr>
              <w:pStyle w:val="TableText"/>
              <w:spacing w:before="0" w:after="0"/>
              <w:rPr>
                <w:rFonts w:eastAsia="Arial"/>
              </w:rPr>
            </w:pPr>
            <w:r w:rsidRPr="005B6EFD">
              <w:rPr>
                <w:rFonts w:eastAsia="Arial"/>
              </w:rPr>
              <w:t>-</w:t>
            </w:r>
          </w:p>
        </w:tc>
        <w:tc>
          <w:tcPr>
            <w:tcW w:w="992" w:type="dxa"/>
            <w:vAlign w:val="center"/>
          </w:tcPr>
          <w:p w14:paraId="0993BEFE" w14:textId="54D7ABC2" w:rsidR="0092610E" w:rsidRPr="005B6EFD" w:rsidRDefault="0092610E" w:rsidP="00D965E6">
            <w:pPr>
              <w:pStyle w:val="TableText"/>
              <w:spacing w:before="0" w:after="0"/>
              <w:rPr>
                <w:rFonts w:eastAsia="Arial"/>
              </w:rPr>
            </w:pPr>
            <w:r w:rsidRPr="005B6EFD">
              <w:rPr>
                <w:rFonts w:eastAsia="Arial"/>
              </w:rPr>
              <w:t>-</w:t>
            </w:r>
          </w:p>
        </w:tc>
        <w:tc>
          <w:tcPr>
            <w:tcW w:w="992" w:type="dxa"/>
            <w:vAlign w:val="center"/>
          </w:tcPr>
          <w:p w14:paraId="15A45324" w14:textId="6FDA2D9F" w:rsidR="0092610E" w:rsidRPr="005B6EFD" w:rsidRDefault="0092610E" w:rsidP="00D965E6">
            <w:pPr>
              <w:pStyle w:val="TableText"/>
              <w:spacing w:before="0" w:after="0"/>
              <w:rPr>
                <w:rFonts w:eastAsia="Arial"/>
              </w:rPr>
            </w:pPr>
            <w:r w:rsidRPr="005B6EFD">
              <w:rPr>
                <w:rFonts w:eastAsia="Arial"/>
              </w:rPr>
              <w:t>-</w:t>
            </w:r>
          </w:p>
        </w:tc>
        <w:tc>
          <w:tcPr>
            <w:tcW w:w="958" w:type="dxa"/>
            <w:vAlign w:val="center"/>
          </w:tcPr>
          <w:p w14:paraId="025A41B7" w14:textId="20152A32" w:rsidR="0092610E" w:rsidRPr="005B6EFD" w:rsidRDefault="0092610E" w:rsidP="00D965E6">
            <w:pPr>
              <w:pStyle w:val="TableText"/>
              <w:spacing w:before="0" w:after="0"/>
              <w:rPr>
                <w:rFonts w:eastAsia="Arial"/>
              </w:rPr>
            </w:pPr>
            <w:r w:rsidRPr="005B6EFD">
              <w:rPr>
                <w:rFonts w:eastAsia="Arial"/>
              </w:rPr>
              <w:t>-</w:t>
            </w:r>
          </w:p>
        </w:tc>
      </w:tr>
      <w:tr w:rsidR="006B26D9" w:rsidRPr="005B6EFD" w14:paraId="5F89D524" w14:textId="5F5441DF" w:rsidTr="00756316">
        <w:trPr>
          <w:trHeight w:val="338"/>
        </w:trPr>
        <w:tc>
          <w:tcPr>
            <w:tcW w:w="1980" w:type="dxa"/>
            <w:vAlign w:val="center"/>
          </w:tcPr>
          <w:p w14:paraId="69456631" w14:textId="0FA1EE2E" w:rsidR="0092610E" w:rsidRPr="005B6EFD" w:rsidRDefault="0092610E" w:rsidP="00D965E6">
            <w:pPr>
              <w:pStyle w:val="TableText"/>
              <w:spacing w:before="0" w:after="0"/>
              <w:rPr>
                <w:rFonts w:eastAsia="Arial"/>
              </w:rPr>
            </w:pPr>
            <w:r w:rsidRPr="005B6EFD">
              <w:rPr>
                <w:rFonts w:eastAsia="Arial"/>
              </w:rPr>
              <w:t>Pain due to electrocautery</w:t>
            </w:r>
          </w:p>
        </w:tc>
        <w:tc>
          <w:tcPr>
            <w:tcW w:w="850" w:type="dxa"/>
            <w:vAlign w:val="center"/>
          </w:tcPr>
          <w:p w14:paraId="3C0002EB" w14:textId="77777777" w:rsidR="0092610E" w:rsidRPr="005B6EFD" w:rsidRDefault="0092610E" w:rsidP="00D965E6">
            <w:pPr>
              <w:pStyle w:val="TableText"/>
              <w:spacing w:before="0" w:after="0"/>
              <w:rPr>
                <w:rFonts w:eastAsia="Arial"/>
              </w:rPr>
            </w:pPr>
          </w:p>
        </w:tc>
        <w:tc>
          <w:tcPr>
            <w:tcW w:w="851" w:type="dxa"/>
            <w:vAlign w:val="center"/>
          </w:tcPr>
          <w:p w14:paraId="266E420A" w14:textId="5E325540" w:rsidR="0092610E" w:rsidRPr="005B6EFD" w:rsidRDefault="0092610E" w:rsidP="00D965E6">
            <w:pPr>
              <w:pStyle w:val="TableText"/>
              <w:spacing w:before="0" w:after="0"/>
              <w:rPr>
                <w:rFonts w:eastAsia="Arial"/>
              </w:rPr>
            </w:pPr>
            <w:r w:rsidRPr="005B6EFD">
              <w:rPr>
                <w:rFonts w:eastAsia="Arial"/>
              </w:rPr>
              <w:t>1</w:t>
            </w:r>
          </w:p>
        </w:tc>
        <w:tc>
          <w:tcPr>
            <w:tcW w:w="709" w:type="dxa"/>
            <w:vAlign w:val="center"/>
          </w:tcPr>
          <w:p w14:paraId="303BA6D0" w14:textId="58327B84" w:rsidR="0092610E" w:rsidRPr="005B6EFD" w:rsidRDefault="0092610E" w:rsidP="00D965E6">
            <w:pPr>
              <w:pStyle w:val="TableText"/>
              <w:spacing w:before="0" w:after="0"/>
              <w:rPr>
                <w:rFonts w:eastAsia="Arial"/>
              </w:rPr>
            </w:pPr>
          </w:p>
        </w:tc>
        <w:tc>
          <w:tcPr>
            <w:tcW w:w="708" w:type="dxa"/>
            <w:vAlign w:val="center"/>
          </w:tcPr>
          <w:p w14:paraId="6EE8441C" w14:textId="785D70FF" w:rsidR="0092610E" w:rsidRPr="005B6EFD" w:rsidRDefault="0092610E" w:rsidP="00D965E6">
            <w:pPr>
              <w:pStyle w:val="TableText"/>
              <w:spacing w:before="0" w:after="0"/>
              <w:rPr>
                <w:rFonts w:eastAsia="Arial"/>
              </w:rPr>
            </w:pPr>
            <w:r w:rsidRPr="005B6EFD">
              <w:rPr>
                <w:rFonts w:eastAsia="Arial"/>
              </w:rPr>
              <w:t>0</w:t>
            </w:r>
          </w:p>
        </w:tc>
        <w:tc>
          <w:tcPr>
            <w:tcW w:w="993" w:type="dxa"/>
            <w:vAlign w:val="center"/>
          </w:tcPr>
          <w:p w14:paraId="2CA5878F" w14:textId="70E514AE" w:rsidR="0092610E" w:rsidRPr="005B6EFD" w:rsidRDefault="0092610E" w:rsidP="00D965E6">
            <w:pPr>
              <w:pStyle w:val="TableText"/>
              <w:spacing w:before="0" w:after="0"/>
              <w:rPr>
                <w:rFonts w:eastAsia="Arial"/>
              </w:rPr>
            </w:pPr>
            <w:r w:rsidRPr="005B6EFD">
              <w:rPr>
                <w:rFonts w:eastAsia="Arial"/>
              </w:rPr>
              <w:t>-</w:t>
            </w:r>
          </w:p>
        </w:tc>
        <w:tc>
          <w:tcPr>
            <w:tcW w:w="992" w:type="dxa"/>
            <w:vAlign w:val="center"/>
          </w:tcPr>
          <w:p w14:paraId="253644D4" w14:textId="1F5743EF" w:rsidR="0092610E" w:rsidRPr="005B6EFD" w:rsidRDefault="0092610E" w:rsidP="00D965E6">
            <w:pPr>
              <w:pStyle w:val="TableText"/>
              <w:spacing w:before="0" w:after="0"/>
              <w:rPr>
                <w:rFonts w:eastAsia="Arial"/>
              </w:rPr>
            </w:pPr>
            <w:r w:rsidRPr="005B6EFD">
              <w:rPr>
                <w:rFonts w:eastAsia="Arial"/>
              </w:rPr>
              <w:t>-</w:t>
            </w:r>
          </w:p>
        </w:tc>
        <w:tc>
          <w:tcPr>
            <w:tcW w:w="992" w:type="dxa"/>
            <w:vAlign w:val="center"/>
          </w:tcPr>
          <w:p w14:paraId="12DA2965" w14:textId="6700762F" w:rsidR="0092610E" w:rsidRPr="005B6EFD" w:rsidRDefault="0092610E" w:rsidP="00D965E6">
            <w:pPr>
              <w:pStyle w:val="TableText"/>
              <w:spacing w:before="0" w:after="0"/>
              <w:rPr>
                <w:rFonts w:eastAsia="Arial"/>
              </w:rPr>
            </w:pPr>
            <w:r w:rsidRPr="005B6EFD">
              <w:rPr>
                <w:rFonts w:eastAsia="Arial"/>
              </w:rPr>
              <w:t>-</w:t>
            </w:r>
          </w:p>
        </w:tc>
        <w:tc>
          <w:tcPr>
            <w:tcW w:w="958" w:type="dxa"/>
            <w:vAlign w:val="center"/>
          </w:tcPr>
          <w:p w14:paraId="3E6FF2B6" w14:textId="17C2E7DB" w:rsidR="0092610E" w:rsidRPr="005B6EFD" w:rsidRDefault="0092610E" w:rsidP="00D965E6">
            <w:pPr>
              <w:pStyle w:val="TableText"/>
              <w:spacing w:before="0" w:after="0"/>
              <w:rPr>
                <w:rFonts w:eastAsia="Arial"/>
              </w:rPr>
            </w:pPr>
            <w:r w:rsidRPr="005B6EFD">
              <w:rPr>
                <w:rFonts w:eastAsia="Arial"/>
              </w:rPr>
              <w:t>-</w:t>
            </w:r>
          </w:p>
        </w:tc>
      </w:tr>
      <w:tr w:rsidR="006B26D9" w:rsidRPr="005B6EFD" w14:paraId="014CFB62" w14:textId="3B8F727B" w:rsidTr="00756316">
        <w:trPr>
          <w:trHeight w:val="338"/>
        </w:trPr>
        <w:tc>
          <w:tcPr>
            <w:tcW w:w="1980" w:type="dxa"/>
            <w:vAlign w:val="center"/>
          </w:tcPr>
          <w:p w14:paraId="08A1FD0E" w14:textId="01548B43" w:rsidR="0092610E" w:rsidRPr="005B6EFD" w:rsidRDefault="0092610E" w:rsidP="00D965E6">
            <w:pPr>
              <w:pStyle w:val="TableText"/>
              <w:spacing w:before="0" w:after="0"/>
              <w:rPr>
                <w:rFonts w:eastAsia="Arial"/>
              </w:rPr>
            </w:pPr>
            <w:r w:rsidRPr="005B6EFD">
              <w:rPr>
                <w:rFonts w:eastAsia="Arial"/>
              </w:rPr>
              <w:t>Pain due to treatment under anaesthesia</w:t>
            </w:r>
          </w:p>
        </w:tc>
        <w:tc>
          <w:tcPr>
            <w:tcW w:w="850" w:type="dxa"/>
            <w:vAlign w:val="center"/>
          </w:tcPr>
          <w:p w14:paraId="4975B736" w14:textId="77777777" w:rsidR="0092610E" w:rsidRPr="005B6EFD" w:rsidRDefault="0092610E" w:rsidP="00D965E6">
            <w:pPr>
              <w:pStyle w:val="TableText"/>
              <w:spacing w:before="0" w:after="0"/>
              <w:rPr>
                <w:rFonts w:eastAsia="Arial"/>
              </w:rPr>
            </w:pPr>
          </w:p>
        </w:tc>
        <w:tc>
          <w:tcPr>
            <w:tcW w:w="851" w:type="dxa"/>
            <w:vAlign w:val="center"/>
          </w:tcPr>
          <w:p w14:paraId="44026424" w14:textId="5542347A" w:rsidR="0092610E" w:rsidRPr="005B6EFD" w:rsidRDefault="0092610E" w:rsidP="00D965E6">
            <w:pPr>
              <w:pStyle w:val="TableText"/>
              <w:spacing w:before="0" w:after="0"/>
              <w:rPr>
                <w:rFonts w:eastAsia="Arial"/>
              </w:rPr>
            </w:pPr>
            <w:r w:rsidRPr="005B6EFD">
              <w:rPr>
                <w:rFonts w:eastAsia="Arial"/>
              </w:rPr>
              <w:t>1</w:t>
            </w:r>
          </w:p>
        </w:tc>
        <w:tc>
          <w:tcPr>
            <w:tcW w:w="709" w:type="dxa"/>
            <w:vAlign w:val="center"/>
          </w:tcPr>
          <w:p w14:paraId="2AC88488" w14:textId="23B94F39" w:rsidR="0092610E" w:rsidRPr="005B6EFD" w:rsidRDefault="0092610E" w:rsidP="00D965E6">
            <w:pPr>
              <w:pStyle w:val="TableText"/>
              <w:spacing w:before="0" w:after="0"/>
              <w:rPr>
                <w:rFonts w:eastAsia="Arial"/>
              </w:rPr>
            </w:pPr>
          </w:p>
        </w:tc>
        <w:tc>
          <w:tcPr>
            <w:tcW w:w="708" w:type="dxa"/>
            <w:vAlign w:val="center"/>
          </w:tcPr>
          <w:p w14:paraId="69912BDF" w14:textId="33C4EE42" w:rsidR="0092610E" w:rsidRPr="005B6EFD" w:rsidRDefault="0092610E" w:rsidP="00D965E6">
            <w:pPr>
              <w:pStyle w:val="TableText"/>
              <w:spacing w:before="0" w:after="0"/>
              <w:rPr>
                <w:rFonts w:eastAsia="Arial"/>
              </w:rPr>
            </w:pPr>
            <w:r w:rsidRPr="005B6EFD">
              <w:rPr>
                <w:rFonts w:eastAsia="Arial"/>
              </w:rPr>
              <w:t>0</w:t>
            </w:r>
          </w:p>
        </w:tc>
        <w:tc>
          <w:tcPr>
            <w:tcW w:w="993" w:type="dxa"/>
            <w:vAlign w:val="center"/>
          </w:tcPr>
          <w:p w14:paraId="2D67616B" w14:textId="71D5F0E0" w:rsidR="0092610E" w:rsidRPr="005B6EFD" w:rsidRDefault="0092610E" w:rsidP="00D965E6">
            <w:pPr>
              <w:pStyle w:val="TableText"/>
              <w:spacing w:before="0" w:after="0"/>
              <w:rPr>
                <w:rFonts w:eastAsia="Arial"/>
              </w:rPr>
            </w:pPr>
            <w:r w:rsidRPr="005B6EFD">
              <w:rPr>
                <w:rFonts w:eastAsia="Arial"/>
              </w:rPr>
              <w:t>-</w:t>
            </w:r>
          </w:p>
        </w:tc>
        <w:tc>
          <w:tcPr>
            <w:tcW w:w="992" w:type="dxa"/>
            <w:vAlign w:val="center"/>
          </w:tcPr>
          <w:p w14:paraId="05CE58B8" w14:textId="3786C566" w:rsidR="0092610E" w:rsidRPr="005B6EFD" w:rsidRDefault="0092610E" w:rsidP="00D965E6">
            <w:pPr>
              <w:pStyle w:val="TableText"/>
              <w:spacing w:before="0" w:after="0"/>
              <w:rPr>
                <w:rFonts w:eastAsia="Arial"/>
              </w:rPr>
            </w:pPr>
            <w:r w:rsidRPr="005B6EFD">
              <w:rPr>
                <w:rFonts w:eastAsia="Arial"/>
              </w:rPr>
              <w:t>-</w:t>
            </w:r>
          </w:p>
        </w:tc>
        <w:tc>
          <w:tcPr>
            <w:tcW w:w="992" w:type="dxa"/>
            <w:vAlign w:val="center"/>
          </w:tcPr>
          <w:p w14:paraId="743692FA" w14:textId="2B457CEC" w:rsidR="0092610E" w:rsidRPr="005B6EFD" w:rsidRDefault="0092610E" w:rsidP="00D965E6">
            <w:pPr>
              <w:pStyle w:val="TableText"/>
              <w:spacing w:before="0" w:after="0"/>
              <w:rPr>
                <w:rFonts w:eastAsia="Arial"/>
              </w:rPr>
            </w:pPr>
            <w:r w:rsidRPr="005B6EFD">
              <w:rPr>
                <w:rFonts w:eastAsia="Arial"/>
              </w:rPr>
              <w:t>-</w:t>
            </w:r>
          </w:p>
        </w:tc>
        <w:tc>
          <w:tcPr>
            <w:tcW w:w="958" w:type="dxa"/>
            <w:vAlign w:val="center"/>
          </w:tcPr>
          <w:p w14:paraId="0927B1B4" w14:textId="23D644B3" w:rsidR="0092610E" w:rsidRPr="005B6EFD" w:rsidRDefault="0092610E" w:rsidP="00D965E6">
            <w:pPr>
              <w:pStyle w:val="TableText"/>
              <w:spacing w:before="0" w:after="0"/>
              <w:rPr>
                <w:rFonts w:eastAsia="Arial"/>
              </w:rPr>
            </w:pPr>
            <w:r w:rsidRPr="005B6EFD">
              <w:rPr>
                <w:rFonts w:eastAsia="Arial"/>
              </w:rPr>
              <w:t>-</w:t>
            </w:r>
          </w:p>
        </w:tc>
      </w:tr>
      <w:tr w:rsidR="006B26D9" w:rsidRPr="005B6EFD" w14:paraId="23FAE1E0" w14:textId="4F96F5FC" w:rsidTr="00756316">
        <w:trPr>
          <w:trHeight w:val="338"/>
        </w:trPr>
        <w:tc>
          <w:tcPr>
            <w:tcW w:w="1980" w:type="dxa"/>
            <w:vAlign w:val="center"/>
          </w:tcPr>
          <w:p w14:paraId="53D967FB" w14:textId="6AB819D3" w:rsidR="0092610E" w:rsidRPr="005B6EFD" w:rsidRDefault="0092610E" w:rsidP="00D965E6">
            <w:pPr>
              <w:pStyle w:val="TableText"/>
              <w:spacing w:before="0" w:after="0"/>
              <w:rPr>
                <w:rFonts w:eastAsia="Arial"/>
              </w:rPr>
            </w:pPr>
            <w:r w:rsidRPr="005B6EFD">
              <w:rPr>
                <w:rFonts w:eastAsia="Arial"/>
              </w:rPr>
              <w:t>Pain due to infrared coagulation</w:t>
            </w:r>
          </w:p>
        </w:tc>
        <w:tc>
          <w:tcPr>
            <w:tcW w:w="850" w:type="dxa"/>
            <w:vAlign w:val="center"/>
          </w:tcPr>
          <w:p w14:paraId="5676DD00" w14:textId="77777777" w:rsidR="0092610E" w:rsidRPr="005B6EFD" w:rsidRDefault="0092610E" w:rsidP="00D965E6">
            <w:pPr>
              <w:pStyle w:val="TableText"/>
              <w:spacing w:before="0" w:after="0"/>
              <w:rPr>
                <w:rFonts w:eastAsia="Arial"/>
              </w:rPr>
            </w:pPr>
          </w:p>
        </w:tc>
        <w:tc>
          <w:tcPr>
            <w:tcW w:w="851" w:type="dxa"/>
            <w:vAlign w:val="center"/>
          </w:tcPr>
          <w:p w14:paraId="29093A85" w14:textId="32DE3848" w:rsidR="0092610E" w:rsidRPr="005B6EFD" w:rsidRDefault="0092610E" w:rsidP="00D965E6">
            <w:pPr>
              <w:pStyle w:val="TableText"/>
              <w:spacing w:before="0" w:after="0"/>
              <w:rPr>
                <w:rFonts w:eastAsia="Arial"/>
              </w:rPr>
            </w:pPr>
            <w:r w:rsidRPr="005B6EFD">
              <w:rPr>
                <w:rFonts w:eastAsia="Arial"/>
              </w:rPr>
              <w:t>1</w:t>
            </w:r>
          </w:p>
        </w:tc>
        <w:tc>
          <w:tcPr>
            <w:tcW w:w="709" w:type="dxa"/>
            <w:vAlign w:val="center"/>
          </w:tcPr>
          <w:p w14:paraId="6216BAE9" w14:textId="1720F023" w:rsidR="0092610E" w:rsidRPr="005B6EFD" w:rsidRDefault="0092610E" w:rsidP="00D965E6">
            <w:pPr>
              <w:pStyle w:val="TableText"/>
              <w:spacing w:before="0" w:after="0"/>
              <w:rPr>
                <w:rFonts w:eastAsia="Arial"/>
              </w:rPr>
            </w:pPr>
          </w:p>
        </w:tc>
        <w:tc>
          <w:tcPr>
            <w:tcW w:w="708" w:type="dxa"/>
            <w:vAlign w:val="center"/>
          </w:tcPr>
          <w:p w14:paraId="1D0D5822" w14:textId="24F52AFA" w:rsidR="0092610E" w:rsidRPr="005B6EFD" w:rsidRDefault="0092610E" w:rsidP="00D965E6">
            <w:pPr>
              <w:pStyle w:val="TableText"/>
              <w:spacing w:before="0" w:after="0"/>
              <w:rPr>
                <w:rFonts w:eastAsia="Arial"/>
              </w:rPr>
            </w:pPr>
            <w:r w:rsidRPr="005B6EFD">
              <w:rPr>
                <w:rFonts w:eastAsia="Arial"/>
              </w:rPr>
              <w:t>0</w:t>
            </w:r>
          </w:p>
        </w:tc>
        <w:tc>
          <w:tcPr>
            <w:tcW w:w="993" w:type="dxa"/>
            <w:vAlign w:val="center"/>
          </w:tcPr>
          <w:p w14:paraId="2FA2CC00" w14:textId="484FB5D7" w:rsidR="0092610E" w:rsidRPr="005B6EFD" w:rsidRDefault="0092610E" w:rsidP="00D965E6">
            <w:pPr>
              <w:pStyle w:val="TableText"/>
              <w:spacing w:before="0" w:after="0"/>
              <w:rPr>
                <w:rFonts w:eastAsia="Arial"/>
              </w:rPr>
            </w:pPr>
            <w:r w:rsidRPr="005B6EFD">
              <w:rPr>
                <w:rFonts w:eastAsia="Arial"/>
              </w:rPr>
              <w:t>-</w:t>
            </w:r>
          </w:p>
        </w:tc>
        <w:tc>
          <w:tcPr>
            <w:tcW w:w="992" w:type="dxa"/>
            <w:vAlign w:val="center"/>
          </w:tcPr>
          <w:p w14:paraId="29316EFC" w14:textId="34FFE680" w:rsidR="0092610E" w:rsidRPr="005B6EFD" w:rsidRDefault="0092610E" w:rsidP="00D965E6">
            <w:pPr>
              <w:pStyle w:val="TableText"/>
              <w:spacing w:before="0" w:after="0"/>
              <w:rPr>
                <w:rFonts w:eastAsia="Arial"/>
              </w:rPr>
            </w:pPr>
            <w:r w:rsidRPr="005B6EFD">
              <w:rPr>
                <w:rFonts w:eastAsia="Arial"/>
              </w:rPr>
              <w:t>-</w:t>
            </w:r>
          </w:p>
        </w:tc>
        <w:tc>
          <w:tcPr>
            <w:tcW w:w="992" w:type="dxa"/>
            <w:vAlign w:val="center"/>
          </w:tcPr>
          <w:p w14:paraId="7E8F64E1" w14:textId="6E164E22" w:rsidR="0092610E" w:rsidRPr="005B6EFD" w:rsidRDefault="0092610E" w:rsidP="00D965E6">
            <w:pPr>
              <w:pStyle w:val="TableText"/>
              <w:spacing w:before="0" w:after="0"/>
              <w:rPr>
                <w:rFonts w:eastAsia="Arial"/>
              </w:rPr>
            </w:pPr>
            <w:r w:rsidRPr="005B6EFD">
              <w:rPr>
                <w:rFonts w:eastAsia="Arial"/>
              </w:rPr>
              <w:t>-</w:t>
            </w:r>
          </w:p>
        </w:tc>
        <w:tc>
          <w:tcPr>
            <w:tcW w:w="958" w:type="dxa"/>
            <w:vAlign w:val="center"/>
          </w:tcPr>
          <w:p w14:paraId="6D67B709" w14:textId="68C056A6" w:rsidR="0092610E" w:rsidRPr="005B6EFD" w:rsidRDefault="0092610E" w:rsidP="00D965E6">
            <w:pPr>
              <w:pStyle w:val="TableText"/>
              <w:spacing w:before="0" w:after="0"/>
              <w:rPr>
                <w:rFonts w:eastAsia="Arial"/>
              </w:rPr>
            </w:pPr>
            <w:r w:rsidRPr="005B6EFD">
              <w:rPr>
                <w:rFonts w:eastAsia="Arial"/>
              </w:rPr>
              <w:t>-</w:t>
            </w:r>
          </w:p>
        </w:tc>
      </w:tr>
      <w:tr w:rsidR="006B26D9" w:rsidRPr="005B6EFD" w14:paraId="4EA24B62" w14:textId="599F9E1D" w:rsidTr="00756316">
        <w:trPr>
          <w:trHeight w:val="338"/>
        </w:trPr>
        <w:tc>
          <w:tcPr>
            <w:tcW w:w="1980" w:type="dxa"/>
            <w:vAlign w:val="center"/>
          </w:tcPr>
          <w:p w14:paraId="217E87F7" w14:textId="4332D7BA" w:rsidR="0092610E" w:rsidRPr="005B6EFD" w:rsidRDefault="0092610E" w:rsidP="00D965E6">
            <w:pPr>
              <w:pStyle w:val="TableText"/>
              <w:spacing w:before="0" w:after="0"/>
              <w:rPr>
                <w:rFonts w:eastAsia="Arial"/>
              </w:rPr>
            </w:pPr>
            <w:r w:rsidRPr="005B6EFD">
              <w:rPr>
                <w:rFonts w:eastAsia="Arial"/>
              </w:rPr>
              <w:t>Infection or abscess due to anal biopsy</w:t>
            </w:r>
          </w:p>
        </w:tc>
        <w:tc>
          <w:tcPr>
            <w:tcW w:w="850" w:type="dxa"/>
            <w:vAlign w:val="center"/>
          </w:tcPr>
          <w:p w14:paraId="0E32C1AF" w14:textId="77777777" w:rsidR="0092610E" w:rsidRPr="005B6EFD" w:rsidRDefault="0092610E" w:rsidP="00D965E6">
            <w:pPr>
              <w:pStyle w:val="TableText"/>
              <w:spacing w:before="0" w:after="0"/>
              <w:rPr>
                <w:rFonts w:eastAsia="Arial"/>
              </w:rPr>
            </w:pPr>
          </w:p>
        </w:tc>
        <w:tc>
          <w:tcPr>
            <w:tcW w:w="851" w:type="dxa"/>
            <w:vAlign w:val="center"/>
          </w:tcPr>
          <w:p w14:paraId="4C3D1DD5" w14:textId="3B8E25AA" w:rsidR="0092610E" w:rsidRPr="005B6EFD" w:rsidRDefault="0092610E" w:rsidP="00D965E6">
            <w:pPr>
              <w:pStyle w:val="TableText"/>
              <w:spacing w:before="0" w:after="0"/>
              <w:rPr>
                <w:rFonts w:eastAsia="Arial"/>
              </w:rPr>
            </w:pPr>
            <w:r w:rsidRPr="005B6EFD">
              <w:rPr>
                <w:rFonts w:eastAsia="Arial"/>
              </w:rPr>
              <w:t>2</w:t>
            </w:r>
          </w:p>
        </w:tc>
        <w:tc>
          <w:tcPr>
            <w:tcW w:w="709" w:type="dxa"/>
            <w:vAlign w:val="center"/>
          </w:tcPr>
          <w:p w14:paraId="5FAE4440" w14:textId="65A92B8E" w:rsidR="0092610E" w:rsidRPr="005B6EFD" w:rsidRDefault="0092610E" w:rsidP="00D965E6">
            <w:pPr>
              <w:pStyle w:val="TableText"/>
              <w:spacing w:before="0" w:after="0"/>
              <w:rPr>
                <w:rFonts w:eastAsia="Arial"/>
              </w:rPr>
            </w:pPr>
          </w:p>
        </w:tc>
        <w:tc>
          <w:tcPr>
            <w:tcW w:w="708" w:type="dxa"/>
            <w:vAlign w:val="center"/>
          </w:tcPr>
          <w:p w14:paraId="3B7D3D37" w14:textId="6C7E79DB" w:rsidR="0092610E" w:rsidRPr="005B6EFD" w:rsidRDefault="0092610E" w:rsidP="00D965E6">
            <w:pPr>
              <w:pStyle w:val="TableText"/>
              <w:spacing w:before="0" w:after="0"/>
              <w:rPr>
                <w:rFonts w:eastAsia="Arial"/>
              </w:rPr>
            </w:pPr>
            <w:r w:rsidRPr="005B6EFD">
              <w:rPr>
                <w:rFonts w:eastAsia="Arial"/>
              </w:rPr>
              <w:t>1</w:t>
            </w:r>
          </w:p>
        </w:tc>
        <w:tc>
          <w:tcPr>
            <w:tcW w:w="993" w:type="dxa"/>
            <w:vAlign w:val="center"/>
          </w:tcPr>
          <w:p w14:paraId="38A0DEB3" w14:textId="583A9DD5" w:rsidR="0092610E" w:rsidRPr="005B6EFD" w:rsidRDefault="0092610E" w:rsidP="00D965E6">
            <w:pPr>
              <w:pStyle w:val="TableText"/>
              <w:spacing w:before="0" w:after="0"/>
              <w:rPr>
                <w:rFonts w:eastAsia="Arial"/>
              </w:rPr>
            </w:pPr>
            <w:r w:rsidRPr="005B6EFD">
              <w:rPr>
                <w:rFonts w:eastAsia="Arial"/>
              </w:rPr>
              <w:t>-</w:t>
            </w:r>
          </w:p>
        </w:tc>
        <w:tc>
          <w:tcPr>
            <w:tcW w:w="992" w:type="dxa"/>
            <w:vAlign w:val="center"/>
          </w:tcPr>
          <w:p w14:paraId="45DE50D9" w14:textId="5BC5CC58" w:rsidR="0092610E" w:rsidRPr="005B6EFD" w:rsidRDefault="0092610E" w:rsidP="00D965E6">
            <w:pPr>
              <w:pStyle w:val="TableText"/>
              <w:spacing w:before="0" w:after="0"/>
              <w:rPr>
                <w:rFonts w:eastAsia="Arial"/>
              </w:rPr>
            </w:pPr>
            <w:r w:rsidRPr="005B6EFD">
              <w:rPr>
                <w:rFonts w:eastAsia="Arial"/>
              </w:rPr>
              <w:t>-</w:t>
            </w:r>
          </w:p>
        </w:tc>
        <w:tc>
          <w:tcPr>
            <w:tcW w:w="992" w:type="dxa"/>
            <w:vAlign w:val="center"/>
          </w:tcPr>
          <w:p w14:paraId="27F42CB6" w14:textId="35C91884" w:rsidR="0092610E" w:rsidRPr="005B6EFD" w:rsidRDefault="0092610E" w:rsidP="00D965E6">
            <w:pPr>
              <w:pStyle w:val="TableText"/>
              <w:spacing w:before="0" w:after="0"/>
              <w:rPr>
                <w:rFonts w:eastAsia="Arial"/>
              </w:rPr>
            </w:pPr>
            <w:r w:rsidRPr="005B6EFD">
              <w:rPr>
                <w:rFonts w:eastAsia="Arial"/>
              </w:rPr>
              <w:t>-</w:t>
            </w:r>
          </w:p>
        </w:tc>
        <w:tc>
          <w:tcPr>
            <w:tcW w:w="958" w:type="dxa"/>
            <w:vAlign w:val="center"/>
          </w:tcPr>
          <w:p w14:paraId="5B81A4D0" w14:textId="7EBE3D3E" w:rsidR="0092610E" w:rsidRPr="005B6EFD" w:rsidRDefault="0092610E" w:rsidP="00D965E6">
            <w:pPr>
              <w:pStyle w:val="TableText"/>
              <w:spacing w:before="0" w:after="0"/>
              <w:rPr>
                <w:rFonts w:eastAsia="Arial"/>
              </w:rPr>
            </w:pPr>
            <w:r w:rsidRPr="005B6EFD">
              <w:rPr>
                <w:rFonts w:eastAsia="Arial"/>
              </w:rPr>
              <w:t>-</w:t>
            </w:r>
          </w:p>
        </w:tc>
      </w:tr>
      <w:tr w:rsidR="006B26D9" w:rsidRPr="005B6EFD" w14:paraId="6D4C934F" w14:textId="195C3723" w:rsidTr="00756316">
        <w:trPr>
          <w:trHeight w:val="338"/>
        </w:trPr>
        <w:tc>
          <w:tcPr>
            <w:tcW w:w="1980" w:type="dxa"/>
            <w:shd w:val="clear" w:color="auto" w:fill="F2F2F2" w:themeFill="background1" w:themeFillShade="F2"/>
            <w:vAlign w:val="center"/>
          </w:tcPr>
          <w:p w14:paraId="4339C737" w14:textId="2C32B2AC" w:rsidR="0092610E" w:rsidRPr="005B6EFD" w:rsidRDefault="0092610E" w:rsidP="00D965E6">
            <w:pPr>
              <w:pStyle w:val="TableFigureHeading"/>
              <w:spacing w:before="0" w:after="0"/>
            </w:pPr>
            <w:r w:rsidRPr="005B6EFD">
              <w:t>Goldstone 2019</w:t>
            </w:r>
          </w:p>
        </w:tc>
        <w:tc>
          <w:tcPr>
            <w:tcW w:w="850" w:type="dxa"/>
            <w:shd w:val="clear" w:color="auto" w:fill="F2F2F2" w:themeFill="background1" w:themeFillShade="F2"/>
            <w:vAlign w:val="center"/>
          </w:tcPr>
          <w:p w14:paraId="1A9C71E2" w14:textId="27252226" w:rsidR="0092610E" w:rsidRPr="005B6EFD" w:rsidRDefault="006E796E" w:rsidP="00D965E6">
            <w:pPr>
              <w:pStyle w:val="TableFigureHeading"/>
              <w:spacing w:before="0" w:after="0"/>
            </w:pPr>
            <w:r w:rsidRPr="005B6EFD">
              <w:t>87% (52/60)</w:t>
            </w:r>
          </w:p>
        </w:tc>
        <w:tc>
          <w:tcPr>
            <w:tcW w:w="851" w:type="dxa"/>
            <w:shd w:val="clear" w:color="auto" w:fill="F2F2F2" w:themeFill="background1" w:themeFillShade="F2"/>
            <w:vAlign w:val="center"/>
          </w:tcPr>
          <w:p w14:paraId="7EC9A9F7" w14:textId="66C90454" w:rsidR="0092610E" w:rsidRPr="005B6EFD" w:rsidRDefault="0092610E" w:rsidP="00D965E6">
            <w:pPr>
              <w:pStyle w:val="TableFigureHeading"/>
              <w:spacing w:before="0" w:after="0"/>
            </w:pPr>
            <w:r w:rsidRPr="005B6EFD">
              <w:t>0</w:t>
            </w:r>
          </w:p>
        </w:tc>
        <w:tc>
          <w:tcPr>
            <w:tcW w:w="709" w:type="dxa"/>
            <w:shd w:val="clear" w:color="auto" w:fill="F2F2F2" w:themeFill="background1" w:themeFillShade="F2"/>
            <w:vAlign w:val="center"/>
          </w:tcPr>
          <w:p w14:paraId="198A51C8" w14:textId="1301850D" w:rsidR="0092610E" w:rsidRPr="005B6EFD" w:rsidRDefault="006E796E" w:rsidP="00D965E6">
            <w:pPr>
              <w:pStyle w:val="TableFigureHeading"/>
              <w:spacing w:before="0" w:after="0"/>
            </w:pPr>
            <w:r w:rsidRPr="005B6EFD">
              <w:t>7% (4/60)</w:t>
            </w:r>
          </w:p>
        </w:tc>
        <w:tc>
          <w:tcPr>
            <w:tcW w:w="708" w:type="dxa"/>
            <w:shd w:val="clear" w:color="auto" w:fill="F2F2F2" w:themeFill="background1" w:themeFillShade="F2"/>
            <w:vAlign w:val="center"/>
          </w:tcPr>
          <w:p w14:paraId="6A703275" w14:textId="56369107" w:rsidR="0092610E" w:rsidRPr="005B6EFD" w:rsidRDefault="0092610E" w:rsidP="00D965E6">
            <w:pPr>
              <w:pStyle w:val="TableFigureHeading"/>
              <w:spacing w:before="0" w:after="0"/>
            </w:pPr>
            <w:r w:rsidRPr="005B6EFD">
              <w:t>0</w:t>
            </w:r>
          </w:p>
        </w:tc>
        <w:tc>
          <w:tcPr>
            <w:tcW w:w="993" w:type="dxa"/>
            <w:shd w:val="clear" w:color="auto" w:fill="F2F2F2" w:themeFill="background1" w:themeFillShade="F2"/>
            <w:vAlign w:val="center"/>
          </w:tcPr>
          <w:p w14:paraId="0B437C1D" w14:textId="44598E6C" w:rsidR="0092610E" w:rsidRPr="005B6EFD" w:rsidRDefault="0092610E" w:rsidP="00D965E6">
            <w:pPr>
              <w:pStyle w:val="TableFigureHeading"/>
              <w:spacing w:before="0" w:after="0"/>
            </w:pPr>
            <w:r w:rsidRPr="005B6EFD">
              <w:t>-</w:t>
            </w:r>
          </w:p>
        </w:tc>
        <w:tc>
          <w:tcPr>
            <w:tcW w:w="992" w:type="dxa"/>
            <w:shd w:val="clear" w:color="auto" w:fill="F2F2F2" w:themeFill="background1" w:themeFillShade="F2"/>
            <w:vAlign w:val="center"/>
          </w:tcPr>
          <w:p w14:paraId="0047EF11" w14:textId="00D8ADE5" w:rsidR="0092610E" w:rsidRPr="005B6EFD" w:rsidRDefault="0092610E" w:rsidP="00D965E6">
            <w:pPr>
              <w:pStyle w:val="TableFigureHeading"/>
              <w:spacing w:before="0" w:after="0"/>
            </w:pPr>
            <w:r w:rsidRPr="005B6EFD">
              <w:t>-</w:t>
            </w:r>
          </w:p>
        </w:tc>
        <w:tc>
          <w:tcPr>
            <w:tcW w:w="992" w:type="dxa"/>
            <w:shd w:val="clear" w:color="auto" w:fill="F2F2F2" w:themeFill="background1" w:themeFillShade="F2"/>
            <w:vAlign w:val="center"/>
          </w:tcPr>
          <w:p w14:paraId="70C3C93A" w14:textId="3B517D26" w:rsidR="0092610E" w:rsidRPr="005B6EFD" w:rsidRDefault="0092610E" w:rsidP="00D965E6">
            <w:pPr>
              <w:pStyle w:val="TableFigureHeading"/>
              <w:spacing w:before="0" w:after="0"/>
            </w:pPr>
            <w:r w:rsidRPr="005B6EFD">
              <w:t>-</w:t>
            </w:r>
          </w:p>
        </w:tc>
        <w:tc>
          <w:tcPr>
            <w:tcW w:w="958" w:type="dxa"/>
            <w:shd w:val="clear" w:color="auto" w:fill="F2F2F2" w:themeFill="background1" w:themeFillShade="F2"/>
            <w:vAlign w:val="center"/>
          </w:tcPr>
          <w:p w14:paraId="01BBFC55" w14:textId="403B0115" w:rsidR="0092610E" w:rsidRPr="005B6EFD" w:rsidRDefault="0092610E" w:rsidP="00D965E6">
            <w:pPr>
              <w:pStyle w:val="TableFigureHeading"/>
              <w:spacing w:before="0" w:after="0"/>
            </w:pPr>
            <w:r w:rsidRPr="005B6EFD">
              <w:t>-</w:t>
            </w:r>
          </w:p>
        </w:tc>
      </w:tr>
      <w:tr w:rsidR="006B26D9" w:rsidRPr="005B6EFD" w14:paraId="49FAC429" w14:textId="15C18586" w:rsidTr="00756316">
        <w:trPr>
          <w:trHeight w:val="338"/>
        </w:trPr>
        <w:tc>
          <w:tcPr>
            <w:tcW w:w="1980" w:type="dxa"/>
            <w:vAlign w:val="center"/>
          </w:tcPr>
          <w:p w14:paraId="731CBBC1" w14:textId="6C9013DF" w:rsidR="0092610E" w:rsidRPr="005B6EFD" w:rsidRDefault="0092610E" w:rsidP="00D965E6">
            <w:pPr>
              <w:pStyle w:val="TableText"/>
              <w:spacing w:before="0" w:after="0"/>
            </w:pPr>
            <w:r w:rsidRPr="005B6EFD">
              <w:t>Anal pain</w:t>
            </w:r>
          </w:p>
        </w:tc>
        <w:tc>
          <w:tcPr>
            <w:tcW w:w="850" w:type="dxa"/>
            <w:vAlign w:val="center"/>
          </w:tcPr>
          <w:p w14:paraId="305BCA15" w14:textId="59917FE2" w:rsidR="0092610E" w:rsidRPr="005B6EFD" w:rsidRDefault="006E796E" w:rsidP="00D965E6">
            <w:pPr>
              <w:pStyle w:val="TableText"/>
              <w:spacing w:before="0" w:after="0"/>
            </w:pPr>
            <w:r w:rsidRPr="005B6EFD">
              <w:t>80% (48/60)</w:t>
            </w:r>
          </w:p>
        </w:tc>
        <w:tc>
          <w:tcPr>
            <w:tcW w:w="851" w:type="dxa"/>
            <w:vAlign w:val="center"/>
          </w:tcPr>
          <w:p w14:paraId="4C6461EB" w14:textId="23762222" w:rsidR="0092610E" w:rsidRPr="005B6EFD" w:rsidRDefault="0092610E" w:rsidP="00D965E6">
            <w:pPr>
              <w:pStyle w:val="TableText"/>
              <w:spacing w:before="0" w:after="0"/>
            </w:pPr>
            <w:r w:rsidRPr="005B6EFD">
              <w:t>0</w:t>
            </w:r>
          </w:p>
        </w:tc>
        <w:tc>
          <w:tcPr>
            <w:tcW w:w="709" w:type="dxa"/>
            <w:vAlign w:val="center"/>
          </w:tcPr>
          <w:p w14:paraId="420D497D" w14:textId="068202A9" w:rsidR="0092610E" w:rsidRPr="005B6EFD" w:rsidRDefault="006E796E" w:rsidP="00D965E6">
            <w:pPr>
              <w:pStyle w:val="TableText"/>
              <w:spacing w:before="0" w:after="0"/>
            </w:pPr>
            <w:r w:rsidRPr="005B6EFD">
              <w:t>5% (3/60)</w:t>
            </w:r>
          </w:p>
        </w:tc>
        <w:tc>
          <w:tcPr>
            <w:tcW w:w="708" w:type="dxa"/>
            <w:vAlign w:val="center"/>
          </w:tcPr>
          <w:p w14:paraId="12C92771" w14:textId="05269F15" w:rsidR="0092610E" w:rsidRPr="005B6EFD" w:rsidRDefault="0092610E" w:rsidP="00D965E6">
            <w:pPr>
              <w:pStyle w:val="TableText"/>
              <w:spacing w:before="0" w:after="0"/>
            </w:pPr>
            <w:r w:rsidRPr="005B6EFD">
              <w:t>0</w:t>
            </w:r>
          </w:p>
        </w:tc>
        <w:tc>
          <w:tcPr>
            <w:tcW w:w="993" w:type="dxa"/>
            <w:vAlign w:val="center"/>
          </w:tcPr>
          <w:p w14:paraId="122ED300" w14:textId="28C5F0A7" w:rsidR="0092610E" w:rsidRPr="005B6EFD" w:rsidRDefault="0092610E" w:rsidP="00D965E6">
            <w:pPr>
              <w:pStyle w:val="TableText"/>
              <w:spacing w:before="0" w:after="0"/>
            </w:pPr>
            <w:r w:rsidRPr="005B6EFD">
              <w:rPr>
                <w:rFonts w:eastAsia="Arial"/>
              </w:rPr>
              <w:t>-</w:t>
            </w:r>
          </w:p>
        </w:tc>
        <w:tc>
          <w:tcPr>
            <w:tcW w:w="992" w:type="dxa"/>
            <w:vAlign w:val="center"/>
          </w:tcPr>
          <w:p w14:paraId="22BB48FE" w14:textId="498771D2" w:rsidR="0092610E" w:rsidRPr="005B6EFD" w:rsidRDefault="0092610E" w:rsidP="00D965E6">
            <w:pPr>
              <w:pStyle w:val="TableText"/>
              <w:spacing w:before="0" w:after="0"/>
            </w:pPr>
            <w:r w:rsidRPr="005B6EFD">
              <w:rPr>
                <w:rFonts w:eastAsia="Arial"/>
              </w:rPr>
              <w:t>-</w:t>
            </w:r>
          </w:p>
        </w:tc>
        <w:tc>
          <w:tcPr>
            <w:tcW w:w="992" w:type="dxa"/>
            <w:vAlign w:val="center"/>
          </w:tcPr>
          <w:p w14:paraId="1A5DC601" w14:textId="32A55A25" w:rsidR="0092610E" w:rsidRPr="005B6EFD" w:rsidRDefault="0092610E" w:rsidP="00D965E6">
            <w:pPr>
              <w:pStyle w:val="TableText"/>
              <w:spacing w:before="0" w:after="0"/>
            </w:pPr>
            <w:r w:rsidRPr="005B6EFD">
              <w:rPr>
                <w:rFonts w:eastAsia="Arial"/>
              </w:rPr>
              <w:t>-</w:t>
            </w:r>
          </w:p>
        </w:tc>
        <w:tc>
          <w:tcPr>
            <w:tcW w:w="958" w:type="dxa"/>
            <w:vAlign w:val="center"/>
          </w:tcPr>
          <w:p w14:paraId="3C2C1389" w14:textId="0C801D47" w:rsidR="0092610E" w:rsidRPr="005B6EFD" w:rsidRDefault="0092610E" w:rsidP="00D965E6">
            <w:pPr>
              <w:pStyle w:val="TableText"/>
              <w:spacing w:before="0" w:after="0"/>
            </w:pPr>
            <w:r w:rsidRPr="005B6EFD">
              <w:rPr>
                <w:rFonts w:eastAsia="Arial"/>
              </w:rPr>
              <w:t>-</w:t>
            </w:r>
          </w:p>
        </w:tc>
      </w:tr>
      <w:tr w:rsidR="006B26D9" w:rsidRPr="005B6EFD" w14:paraId="14F90329" w14:textId="1B4D7A2E" w:rsidTr="00756316">
        <w:trPr>
          <w:trHeight w:val="338"/>
        </w:trPr>
        <w:tc>
          <w:tcPr>
            <w:tcW w:w="1980" w:type="dxa"/>
            <w:vAlign w:val="center"/>
          </w:tcPr>
          <w:p w14:paraId="55651A89" w14:textId="5EFD392E" w:rsidR="0092610E" w:rsidRPr="005B6EFD" w:rsidRDefault="0092610E" w:rsidP="00D965E6">
            <w:pPr>
              <w:pStyle w:val="TableText"/>
              <w:spacing w:before="0" w:after="0"/>
            </w:pPr>
            <w:r w:rsidRPr="005B6EFD">
              <w:t>Postoperative haemorrhage/ anal haemorrhage</w:t>
            </w:r>
          </w:p>
        </w:tc>
        <w:tc>
          <w:tcPr>
            <w:tcW w:w="850" w:type="dxa"/>
            <w:vAlign w:val="center"/>
          </w:tcPr>
          <w:p w14:paraId="22B7EE6F" w14:textId="712DB5DD" w:rsidR="0092610E" w:rsidRPr="005B6EFD" w:rsidRDefault="006E796E" w:rsidP="00D965E6">
            <w:pPr>
              <w:pStyle w:val="TableText"/>
              <w:spacing w:before="0" w:after="0"/>
            </w:pPr>
            <w:r w:rsidRPr="005B6EFD">
              <w:t>78% (47/60)</w:t>
            </w:r>
          </w:p>
        </w:tc>
        <w:tc>
          <w:tcPr>
            <w:tcW w:w="851" w:type="dxa"/>
            <w:vAlign w:val="center"/>
          </w:tcPr>
          <w:p w14:paraId="0542EB0D" w14:textId="79FBA6A3" w:rsidR="0092610E" w:rsidRPr="005B6EFD" w:rsidRDefault="0092610E" w:rsidP="00D965E6">
            <w:pPr>
              <w:pStyle w:val="TableText"/>
              <w:spacing w:before="0" w:after="0"/>
            </w:pPr>
            <w:r w:rsidRPr="005B6EFD">
              <w:t>0</w:t>
            </w:r>
          </w:p>
        </w:tc>
        <w:tc>
          <w:tcPr>
            <w:tcW w:w="709" w:type="dxa"/>
            <w:vAlign w:val="center"/>
          </w:tcPr>
          <w:p w14:paraId="733FF336" w14:textId="4634BAF8" w:rsidR="0092610E" w:rsidRPr="005B6EFD" w:rsidRDefault="0092610E" w:rsidP="00D965E6">
            <w:pPr>
              <w:pStyle w:val="TableText"/>
              <w:spacing w:before="0" w:after="0"/>
            </w:pPr>
            <w:r w:rsidRPr="005B6EFD">
              <w:t>0</w:t>
            </w:r>
          </w:p>
        </w:tc>
        <w:tc>
          <w:tcPr>
            <w:tcW w:w="708" w:type="dxa"/>
            <w:vAlign w:val="center"/>
          </w:tcPr>
          <w:p w14:paraId="7762663C" w14:textId="6FF58A64" w:rsidR="0092610E" w:rsidRPr="005B6EFD" w:rsidRDefault="0092610E" w:rsidP="00D965E6">
            <w:pPr>
              <w:pStyle w:val="TableText"/>
              <w:spacing w:before="0" w:after="0"/>
            </w:pPr>
            <w:r w:rsidRPr="005B6EFD">
              <w:t>0</w:t>
            </w:r>
          </w:p>
        </w:tc>
        <w:tc>
          <w:tcPr>
            <w:tcW w:w="993" w:type="dxa"/>
            <w:vAlign w:val="center"/>
          </w:tcPr>
          <w:p w14:paraId="557D1DBC" w14:textId="18051C30" w:rsidR="0092610E" w:rsidRPr="005B6EFD" w:rsidRDefault="0092610E" w:rsidP="00D965E6">
            <w:pPr>
              <w:pStyle w:val="TableText"/>
              <w:spacing w:before="0" w:after="0"/>
            </w:pPr>
            <w:r w:rsidRPr="005B6EFD">
              <w:rPr>
                <w:rFonts w:eastAsia="Arial"/>
              </w:rPr>
              <w:t>-</w:t>
            </w:r>
          </w:p>
        </w:tc>
        <w:tc>
          <w:tcPr>
            <w:tcW w:w="992" w:type="dxa"/>
            <w:vAlign w:val="center"/>
          </w:tcPr>
          <w:p w14:paraId="15B7B5FC" w14:textId="6C9A1F89" w:rsidR="0092610E" w:rsidRPr="005B6EFD" w:rsidRDefault="0092610E" w:rsidP="00D965E6">
            <w:pPr>
              <w:pStyle w:val="TableText"/>
              <w:spacing w:before="0" w:after="0"/>
            </w:pPr>
            <w:r w:rsidRPr="005B6EFD">
              <w:rPr>
                <w:rFonts w:eastAsia="Arial"/>
              </w:rPr>
              <w:t>-</w:t>
            </w:r>
          </w:p>
        </w:tc>
        <w:tc>
          <w:tcPr>
            <w:tcW w:w="992" w:type="dxa"/>
            <w:vAlign w:val="center"/>
          </w:tcPr>
          <w:p w14:paraId="313F1525" w14:textId="29EFEC7C" w:rsidR="0092610E" w:rsidRPr="005B6EFD" w:rsidRDefault="0092610E" w:rsidP="00D965E6">
            <w:pPr>
              <w:pStyle w:val="TableText"/>
              <w:spacing w:before="0" w:after="0"/>
            </w:pPr>
            <w:r w:rsidRPr="005B6EFD">
              <w:rPr>
                <w:rFonts w:eastAsia="Arial"/>
              </w:rPr>
              <w:t>-</w:t>
            </w:r>
          </w:p>
        </w:tc>
        <w:tc>
          <w:tcPr>
            <w:tcW w:w="958" w:type="dxa"/>
            <w:vAlign w:val="center"/>
          </w:tcPr>
          <w:p w14:paraId="0654EEB0" w14:textId="745013A8" w:rsidR="0092610E" w:rsidRPr="005B6EFD" w:rsidRDefault="0092610E" w:rsidP="00D965E6">
            <w:pPr>
              <w:pStyle w:val="TableText"/>
              <w:spacing w:before="0" w:after="0"/>
            </w:pPr>
            <w:r w:rsidRPr="005B6EFD">
              <w:rPr>
                <w:rFonts w:eastAsia="Arial"/>
              </w:rPr>
              <w:t>-</w:t>
            </w:r>
          </w:p>
        </w:tc>
      </w:tr>
      <w:tr w:rsidR="006B26D9" w:rsidRPr="005B6EFD" w14:paraId="5347CA02" w14:textId="583E1AB4" w:rsidTr="00756316">
        <w:trPr>
          <w:trHeight w:val="338"/>
        </w:trPr>
        <w:tc>
          <w:tcPr>
            <w:tcW w:w="1980" w:type="dxa"/>
            <w:shd w:val="clear" w:color="auto" w:fill="F2F2F2" w:themeFill="background1" w:themeFillShade="F2"/>
            <w:vAlign w:val="center"/>
          </w:tcPr>
          <w:p w14:paraId="5D4B751D" w14:textId="2FFD4A2D" w:rsidR="0092610E" w:rsidRPr="005B6EFD" w:rsidRDefault="0092610E" w:rsidP="00D965E6">
            <w:pPr>
              <w:pStyle w:val="TableFigureHeading"/>
              <w:spacing w:before="0" w:after="0"/>
            </w:pPr>
            <w:r w:rsidRPr="005B6EFD">
              <w:t>Richel 2013</w:t>
            </w:r>
          </w:p>
        </w:tc>
        <w:tc>
          <w:tcPr>
            <w:tcW w:w="850" w:type="dxa"/>
            <w:shd w:val="clear" w:color="auto" w:fill="F2F2F2" w:themeFill="background1" w:themeFillShade="F2"/>
            <w:vAlign w:val="center"/>
          </w:tcPr>
          <w:p w14:paraId="32D8B8D8" w14:textId="7002FE1A" w:rsidR="0092610E" w:rsidRPr="005B6EFD" w:rsidRDefault="00534C1D" w:rsidP="00D965E6">
            <w:pPr>
              <w:pStyle w:val="TableFigureHeading"/>
              <w:spacing w:before="0" w:after="0"/>
            </w:pPr>
            <w:r w:rsidRPr="005B6EFD">
              <w:t>76% (34/45)</w:t>
            </w:r>
          </w:p>
        </w:tc>
        <w:tc>
          <w:tcPr>
            <w:tcW w:w="851" w:type="dxa"/>
            <w:shd w:val="clear" w:color="auto" w:fill="F2F2F2" w:themeFill="background1" w:themeFillShade="F2"/>
            <w:vAlign w:val="center"/>
          </w:tcPr>
          <w:p w14:paraId="3F38121B" w14:textId="51B92A0C" w:rsidR="0092610E" w:rsidRPr="005B6EFD" w:rsidRDefault="00534C1D" w:rsidP="00D965E6">
            <w:pPr>
              <w:pStyle w:val="TableFigureHeading"/>
              <w:spacing w:before="0" w:after="0"/>
            </w:pPr>
            <w:r w:rsidRPr="005B6EFD">
              <w:t>18% (8/45)</w:t>
            </w:r>
          </w:p>
        </w:tc>
        <w:tc>
          <w:tcPr>
            <w:tcW w:w="709" w:type="dxa"/>
            <w:shd w:val="clear" w:color="auto" w:fill="F2F2F2" w:themeFill="background1" w:themeFillShade="F2"/>
            <w:vAlign w:val="center"/>
          </w:tcPr>
          <w:p w14:paraId="651B7544" w14:textId="247BE4F1" w:rsidR="0092610E" w:rsidRPr="005B6EFD" w:rsidRDefault="0092610E" w:rsidP="00D965E6">
            <w:pPr>
              <w:pStyle w:val="TableFigureHeading"/>
              <w:spacing w:before="0" w:after="0"/>
            </w:pPr>
            <w:r w:rsidRPr="005B6EFD">
              <w:t>-</w:t>
            </w:r>
          </w:p>
        </w:tc>
        <w:tc>
          <w:tcPr>
            <w:tcW w:w="708" w:type="dxa"/>
            <w:shd w:val="clear" w:color="auto" w:fill="F2F2F2" w:themeFill="background1" w:themeFillShade="F2"/>
            <w:vAlign w:val="center"/>
          </w:tcPr>
          <w:p w14:paraId="696E9B46" w14:textId="6CC49F76" w:rsidR="0092610E" w:rsidRPr="005B6EFD" w:rsidRDefault="0092610E" w:rsidP="00D965E6">
            <w:pPr>
              <w:pStyle w:val="TableFigureHeading"/>
              <w:spacing w:before="0" w:after="0"/>
            </w:pPr>
            <w:r w:rsidRPr="005B6EFD">
              <w:t>-</w:t>
            </w:r>
          </w:p>
        </w:tc>
        <w:tc>
          <w:tcPr>
            <w:tcW w:w="993" w:type="dxa"/>
            <w:shd w:val="clear" w:color="auto" w:fill="F2F2F2" w:themeFill="background1" w:themeFillShade="F2"/>
            <w:vAlign w:val="center"/>
          </w:tcPr>
          <w:p w14:paraId="2D557456" w14:textId="006403FF" w:rsidR="0092610E" w:rsidRPr="005B6EFD" w:rsidRDefault="00534C1D" w:rsidP="00D965E6">
            <w:pPr>
              <w:pStyle w:val="TableFigureHeading"/>
              <w:spacing w:before="0" w:after="0"/>
            </w:pPr>
            <w:r w:rsidRPr="005B6EFD">
              <w:t>47% (25/53)</w:t>
            </w:r>
          </w:p>
        </w:tc>
        <w:tc>
          <w:tcPr>
            <w:tcW w:w="992" w:type="dxa"/>
            <w:shd w:val="clear" w:color="auto" w:fill="F2F2F2" w:themeFill="background1" w:themeFillShade="F2"/>
            <w:vAlign w:val="center"/>
          </w:tcPr>
          <w:p w14:paraId="1AD6ACAA" w14:textId="69DC0BCE" w:rsidR="0092610E" w:rsidRPr="005B6EFD" w:rsidRDefault="00534C1D" w:rsidP="00D965E6">
            <w:pPr>
              <w:pStyle w:val="TableFigureHeading"/>
              <w:spacing w:before="0" w:after="0"/>
            </w:pPr>
            <w:r w:rsidRPr="005B6EFD">
              <w:t>43% (23/53)</w:t>
            </w:r>
          </w:p>
        </w:tc>
        <w:tc>
          <w:tcPr>
            <w:tcW w:w="992" w:type="dxa"/>
            <w:shd w:val="clear" w:color="auto" w:fill="F2F2F2" w:themeFill="background1" w:themeFillShade="F2"/>
            <w:vAlign w:val="center"/>
          </w:tcPr>
          <w:p w14:paraId="5A7C4D25" w14:textId="33C287FA" w:rsidR="0092610E" w:rsidRPr="005B6EFD" w:rsidRDefault="00534C1D" w:rsidP="00D965E6">
            <w:pPr>
              <w:pStyle w:val="TableFigureHeading"/>
              <w:spacing w:before="0" w:after="0"/>
            </w:pPr>
            <w:r w:rsidRPr="005B6EFD">
              <w:t>65% (31/48)</w:t>
            </w:r>
          </w:p>
        </w:tc>
        <w:tc>
          <w:tcPr>
            <w:tcW w:w="958" w:type="dxa"/>
            <w:shd w:val="clear" w:color="auto" w:fill="F2F2F2" w:themeFill="background1" w:themeFillShade="F2"/>
            <w:vAlign w:val="center"/>
          </w:tcPr>
          <w:p w14:paraId="61934A07" w14:textId="6DDC9DC3" w:rsidR="0092610E" w:rsidRPr="005B6EFD" w:rsidRDefault="00534C1D" w:rsidP="00D965E6">
            <w:pPr>
              <w:pStyle w:val="TableFigureHeading"/>
              <w:spacing w:before="0" w:after="0"/>
            </w:pPr>
            <w:r w:rsidRPr="005B6EFD">
              <w:t>27% (13/48)</w:t>
            </w:r>
          </w:p>
        </w:tc>
      </w:tr>
      <w:tr w:rsidR="006B26D9" w:rsidRPr="005B6EFD" w14:paraId="7E457FE5" w14:textId="3149B72A" w:rsidTr="00756316">
        <w:trPr>
          <w:trHeight w:val="338"/>
        </w:trPr>
        <w:tc>
          <w:tcPr>
            <w:tcW w:w="1980" w:type="dxa"/>
            <w:vAlign w:val="center"/>
          </w:tcPr>
          <w:p w14:paraId="2A061536" w14:textId="37BDB845" w:rsidR="0092610E" w:rsidRPr="005B6EFD" w:rsidRDefault="0092610E" w:rsidP="00D965E6">
            <w:pPr>
              <w:pStyle w:val="TableText"/>
              <w:spacing w:before="0" w:after="0"/>
            </w:pPr>
            <w:r w:rsidRPr="005B6EFD">
              <w:t>Pain</w:t>
            </w:r>
          </w:p>
        </w:tc>
        <w:tc>
          <w:tcPr>
            <w:tcW w:w="850" w:type="dxa"/>
            <w:vAlign w:val="center"/>
          </w:tcPr>
          <w:p w14:paraId="46687383" w14:textId="7F16AEA2" w:rsidR="0092610E" w:rsidRPr="005B6EFD" w:rsidRDefault="00534C1D" w:rsidP="00D965E6">
            <w:pPr>
              <w:pStyle w:val="TableText"/>
              <w:spacing w:before="0" w:after="0"/>
            </w:pPr>
            <w:r w:rsidRPr="005B6EFD">
              <w:t>42% (19/45)</w:t>
            </w:r>
          </w:p>
        </w:tc>
        <w:tc>
          <w:tcPr>
            <w:tcW w:w="851" w:type="dxa"/>
            <w:vAlign w:val="center"/>
          </w:tcPr>
          <w:p w14:paraId="30243997" w14:textId="58853DF9" w:rsidR="0092610E" w:rsidRPr="005B6EFD" w:rsidRDefault="00534C1D" w:rsidP="00D965E6">
            <w:pPr>
              <w:pStyle w:val="TableText"/>
              <w:spacing w:before="0" w:after="0"/>
            </w:pPr>
            <w:r w:rsidRPr="005B6EFD">
              <w:t>18% (8/45)</w:t>
            </w:r>
          </w:p>
        </w:tc>
        <w:tc>
          <w:tcPr>
            <w:tcW w:w="709" w:type="dxa"/>
            <w:vAlign w:val="center"/>
          </w:tcPr>
          <w:p w14:paraId="78C216E4" w14:textId="400AADF1" w:rsidR="0092610E" w:rsidRPr="005B6EFD" w:rsidRDefault="0092610E" w:rsidP="00D965E6">
            <w:pPr>
              <w:pStyle w:val="TableText"/>
              <w:spacing w:before="0" w:after="0"/>
            </w:pPr>
            <w:r w:rsidRPr="005B6EFD">
              <w:t>-</w:t>
            </w:r>
          </w:p>
        </w:tc>
        <w:tc>
          <w:tcPr>
            <w:tcW w:w="708" w:type="dxa"/>
            <w:vAlign w:val="center"/>
          </w:tcPr>
          <w:p w14:paraId="48F51C24" w14:textId="4E2665EE" w:rsidR="0092610E" w:rsidRPr="005B6EFD" w:rsidRDefault="0092610E" w:rsidP="00D965E6">
            <w:pPr>
              <w:pStyle w:val="TableText"/>
              <w:spacing w:before="0" w:after="0"/>
            </w:pPr>
            <w:r w:rsidRPr="005B6EFD">
              <w:t>-</w:t>
            </w:r>
          </w:p>
        </w:tc>
        <w:tc>
          <w:tcPr>
            <w:tcW w:w="993" w:type="dxa"/>
            <w:vAlign w:val="center"/>
          </w:tcPr>
          <w:p w14:paraId="7D8B3E80" w14:textId="429F6F01" w:rsidR="0092610E" w:rsidRPr="005B6EFD" w:rsidRDefault="00534C1D" w:rsidP="00D965E6">
            <w:pPr>
              <w:pStyle w:val="TableText"/>
              <w:spacing w:before="0" w:after="0"/>
            </w:pPr>
            <w:r w:rsidRPr="005B6EFD">
              <w:t>38% (20/53)</w:t>
            </w:r>
          </w:p>
        </w:tc>
        <w:tc>
          <w:tcPr>
            <w:tcW w:w="992" w:type="dxa"/>
            <w:vAlign w:val="center"/>
          </w:tcPr>
          <w:p w14:paraId="270C8225" w14:textId="3244FFAF" w:rsidR="0092610E" w:rsidRPr="005B6EFD" w:rsidRDefault="00534C1D" w:rsidP="00D965E6">
            <w:pPr>
              <w:pStyle w:val="TableText"/>
              <w:spacing w:before="0" w:after="0"/>
            </w:pPr>
            <w:r w:rsidRPr="005B6EFD">
              <w:t>32% (17/53)</w:t>
            </w:r>
          </w:p>
        </w:tc>
        <w:tc>
          <w:tcPr>
            <w:tcW w:w="992" w:type="dxa"/>
            <w:vAlign w:val="center"/>
          </w:tcPr>
          <w:p w14:paraId="539486EA" w14:textId="033D8EB3" w:rsidR="0092610E" w:rsidRPr="005B6EFD" w:rsidRDefault="00534C1D" w:rsidP="00D965E6">
            <w:pPr>
              <w:pStyle w:val="TableText"/>
              <w:spacing w:before="0" w:after="0"/>
            </w:pPr>
            <w:r w:rsidRPr="005B6EFD">
              <w:t>52% (25/48)</w:t>
            </w:r>
          </w:p>
        </w:tc>
        <w:tc>
          <w:tcPr>
            <w:tcW w:w="958" w:type="dxa"/>
            <w:vAlign w:val="center"/>
          </w:tcPr>
          <w:p w14:paraId="740496BA" w14:textId="42C4527B" w:rsidR="0092610E" w:rsidRPr="005B6EFD" w:rsidRDefault="00534C1D" w:rsidP="00D965E6">
            <w:pPr>
              <w:pStyle w:val="TableText"/>
              <w:spacing w:before="0" w:after="0"/>
            </w:pPr>
            <w:r w:rsidRPr="005B6EFD">
              <w:t>15% (7/48)</w:t>
            </w:r>
          </w:p>
        </w:tc>
      </w:tr>
      <w:tr w:rsidR="006B26D9" w:rsidRPr="005B6EFD" w14:paraId="019D03BC" w14:textId="3BB29AB0" w:rsidTr="00756316">
        <w:trPr>
          <w:trHeight w:val="338"/>
        </w:trPr>
        <w:tc>
          <w:tcPr>
            <w:tcW w:w="1980" w:type="dxa"/>
            <w:vAlign w:val="center"/>
          </w:tcPr>
          <w:p w14:paraId="06C50DCE" w14:textId="52EDDCDB" w:rsidR="0092610E" w:rsidRPr="005B6EFD" w:rsidRDefault="0092610E" w:rsidP="00D965E6">
            <w:pPr>
              <w:pStyle w:val="TableText"/>
              <w:spacing w:before="0" w:after="0"/>
            </w:pPr>
            <w:r w:rsidRPr="005B6EFD">
              <w:t>Itching</w:t>
            </w:r>
          </w:p>
        </w:tc>
        <w:tc>
          <w:tcPr>
            <w:tcW w:w="850" w:type="dxa"/>
            <w:vAlign w:val="center"/>
          </w:tcPr>
          <w:p w14:paraId="50AF56A0" w14:textId="1D995D5C" w:rsidR="0092610E" w:rsidRPr="005B6EFD" w:rsidRDefault="00534C1D" w:rsidP="00D965E6">
            <w:pPr>
              <w:pStyle w:val="TableText"/>
              <w:spacing w:before="0" w:after="0"/>
            </w:pPr>
            <w:r w:rsidRPr="005B6EFD">
              <w:t>2% (1/45)</w:t>
            </w:r>
          </w:p>
        </w:tc>
        <w:tc>
          <w:tcPr>
            <w:tcW w:w="851" w:type="dxa"/>
            <w:vAlign w:val="center"/>
          </w:tcPr>
          <w:p w14:paraId="719B1A34" w14:textId="3E2964A1" w:rsidR="0092610E" w:rsidRPr="005B6EFD" w:rsidRDefault="0092610E" w:rsidP="00D965E6">
            <w:pPr>
              <w:pStyle w:val="TableText"/>
              <w:spacing w:before="0" w:after="0"/>
            </w:pPr>
            <w:r w:rsidRPr="005B6EFD">
              <w:t>0</w:t>
            </w:r>
            <w:r w:rsidR="00534C1D" w:rsidRPr="005B6EFD">
              <w:t>%</w:t>
            </w:r>
            <w:r w:rsidRPr="005B6EFD">
              <w:t xml:space="preserve"> (0</w:t>
            </w:r>
            <w:r w:rsidR="00534C1D" w:rsidRPr="005B6EFD">
              <w:t>/45)</w:t>
            </w:r>
          </w:p>
        </w:tc>
        <w:tc>
          <w:tcPr>
            <w:tcW w:w="709" w:type="dxa"/>
            <w:vAlign w:val="center"/>
          </w:tcPr>
          <w:p w14:paraId="6649342D" w14:textId="74BFDFD2" w:rsidR="0092610E" w:rsidRPr="005B6EFD" w:rsidRDefault="0092610E" w:rsidP="00D965E6">
            <w:pPr>
              <w:pStyle w:val="TableText"/>
              <w:spacing w:before="0" w:after="0"/>
            </w:pPr>
            <w:r w:rsidRPr="005B6EFD">
              <w:t>-</w:t>
            </w:r>
          </w:p>
        </w:tc>
        <w:tc>
          <w:tcPr>
            <w:tcW w:w="708" w:type="dxa"/>
            <w:vAlign w:val="center"/>
          </w:tcPr>
          <w:p w14:paraId="216382C8" w14:textId="3221433D" w:rsidR="0092610E" w:rsidRPr="005B6EFD" w:rsidRDefault="0092610E" w:rsidP="00D965E6">
            <w:pPr>
              <w:pStyle w:val="TableText"/>
              <w:spacing w:before="0" w:after="0"/>
            </w:pPr>
            <w:r w:rsidRPr="005B6EFD">
              <w:t>-</w:t>
            </w:r>
          </w:p>
        </w:tc>
        <w:tc>
          <w:tcPr>
            <w:tcW w:w="993" w:type="dxa"/>
            <w:vAlign w:val="center"/>
          </w:tcPr>
          <w:p w14:paraId="50491CA5" w14:textId="6D36E1B2" w:rsidR="0092610E" w:rsidRPr="005B6EFD" w:rsidRDefault="00534C1D" w:rsidP="00D965E6">
            <w:pPr>
              <w:pStyle w:val="TableText"/>
              <w:spacing w:before="0" w:after="0"/>
            </w:pPr>
            <w:r w:rsidRPr="005B6EFD">
              <w:t>15% (8/53)</w:t>
            </w:r>
          </w:p>
        </w:tc>
        <w:tc>
          <w:tcPr>
            <w:tcW w:w="992" w:type="dxa"/>
            <w:vAlign w:val="center"/>
          </w:tcPr>
          <w:p w14:paraId="25A05863" w14:textId="7EA10369" w:rsidR="0092610E" w:rsidRPr="005B6EFD" w:rsidRDefault="00534C1D" w:rsidP="00D965E6">
            <w:pPr>
              <w:pStyle w:val="TableText"/>
              <w:spacing w:before="0" w:after="0"/>
            </w:pPr>
            <w:r w:rsidRPr="005B6EFD">
              <w:t>4% (2/53)</w:t>
            </w:r>
          </w:p>
        </w:tc>
        <w:tc>
          <w:tcPr>
            <w:tcW w:w="992" w:type="dxa"/>
            <w:vAlign w:val="center"/>
          </w:tcPr>
          <w:p w14:paraId="68CC714B" w14:textId="258EA856" w:rsidR="0092610E" w:rsidRPr="005B6EFD" w:rsidRDefault="00534C1D" w:rsidP="00D965E6">
            <w:pPr>
              <w:pStyle w:val="TableText"/>
              <w:spacing w:before="0" w:after="0"/>
            </w:pPr>
            <w:r w:rsidRPr="005B6EFD">
              <w:t>10% (5/48)</w:t>
            </w:r>
          </w:p>
        </w:tc>
        <w:tc>
          <w:tcPr>
            <w:tcW w:w="958" w:type="dxa"/>
            <w:vAlign w:val="center"/>
          </w:tcPr>
          <w:p w14:paraId="4DE532D2" w14:textId="68A4C04A" w:rsidR="0092610E" w:rsidRPr="005B6EFD" w:rsidRDefault="00534C1D" w:rsidP="00D965E6">
            <w:pPr>
              <w:pStyle w:val="TableText"/>
              <w:spacing w:before="0" w:after="0"/>
            </w:pPr>
            <w:r w:rsidRPr="005B6EFD">
              <w:t>2% (1/48)</w:t>
            </w:r>
          </w:p>
        </w:tc>
      </w:tr>
      <w:tr w:rsidR="006B26D9" w:rsidRPr="005B6EFD" w14:paraId="2F7B9D78" w14:textId="04E501A0" w:rsidTr="00756316">
        <w:trPr>
          <w:trHeight w:val="338"/>
        </w:trPr>
        <w:tc>
          <w:tcPr>
            <w:tcW w:w="1980" w:type="dxa"/>
            <w:vAlign w:val="center"/>
          </w:tcPr>
          <w:p w14:paraId="3B113BD9" w14:textId="6E3F9AF4" w:rsidR="0092610E" w:rsidRPr="005B6EFD" w:rsidRDefault="0092610E" w:rsidP="00D965E6">
            <w:pPr>
              <w:pStyle w:val="TableText"/>
              <w:spacing w:before="0" w:after="0"/>
            </w:pPr>
            <w:r w:rsidRPr="005B6EFD">
              <w:t>Bleeding</w:t>
            </w:r>
          </w:p>
        </w:tc>
        <w:tc>
          <w:tcPr>
            <w:tcW w:w="850" w:type="dxa"/>
            <w:vAlign w:val="center"/>
          </w:tcPr>
          <w:p w14:paraId="1F31D8EA" w14:textId="3E2E384F" w:rsidR="0092610E" w:rsidRPr="005B6EFD" w:rsidRDefault="00534C1D" w:rsidP="00D965E6">
            <w:pPr>
              <w:pStyle w:val="TableText"/>
              <w:spacing w:before="0" w:after="0"/>
            </w:pPr>
            <w:r w:rsidRPr="005B6EFD">
              <w:t>69% (31/45)</w:t>
            </w:r>
          </w:p>
        </w:tc>
        <w:tc>
          <w:tcPr>
            <w:tcW w:w="851" w:type="dxa"/>
            <w:vAlign w:val="center"/>
          </w:tcPr>
          <w:p w14:paraId="565B3DC2" w14:textId="58CCB16E" w:rsidR="0092610E" w:rsidRPr="005B6EFD" w:rsidRDefault="0092610E" w:rsidP="00D965E6">
            <w:pPr>
              <w:pStyle w:val="TableText"/>
              <w:spacing w:before="0" w:after="0"/>
            </w:pPr>
            <w:r w:rsidRPr="005B6EFD">
              <w:t>0</w:t>
            </w:r>
            <w:r w:rsidR="00534C1D" w:rsidRPr="005B6EFD">
              <w:t>%</w:t>
            </w:r>
            <w:r w:rsidRPr="005B6EFD">
              <w:t xml:space="preserve"> (0</w:t>
            </w:r>
            <w:r w:rsidR="00534C1D" w:rsidRPr="005B6EFD">
              <w:t>/45)</w:t>
            </w:r>
          </w:p>
        </w:tc>
        <w:tc>
          <w:tcPr>
            <w:tcW w:w="709" w:type="dxa"/>
            <w:vAlign w:val="center"/>
          </w:tcPr>
          <w:p w14:paraId="055D1086" w14:textId="7FFA835B" w:rsidR="0092610E" w:rsidRPr="005B6EFD" w:rsidRDefault="0092610E" w:rsidP="00D965E6">
            <w:pPr>
              <w:pStyle w:val="TableText"/>
              <w:spacing w:before="0" w:after="0"/>
            </w:pPr>
            <w:r w:rsidRPr="005B6EFD">
              <w:t>-</w:t>
            </w:r>
          </w:p>
        </w:tc>
        <w:tc>
          <w:tcPr>
            <w:tcW w:w="708" w:type="dxa"/>
            <w:vAlign w:val="center"/>
          </w:tcPr>
          <w:p w14:paraId="5E4F9E5F" w14:textId="411D4497" w:rsidR="0092610E" w:rsidRPr="005B6EFD" w:rsidRDefault="0092610E" w:rsidP="00D965E6">
            <w:pPr>
              <w:pStyle w:val="TableText"/>
              <w:spacing w:before="0" w:after="0"/>
            </w:pPr>
            <w:r w:rsidRPr="005B6EFD">
              <w:t>-</w:t>
            </w:r>
          </w:p>
        </w:tc>
        <w:tc>
          <w:tcPr>
            <w:tcW w:w="993" w:type="dxa"/>
            <w:vAlign w:val="center"/>
          </w:tcPr>
          <w:p w14:paraId="76C04B8E" w14:textId="401D9A33" w:rsidR="0092610E" w:rsidRPr="005B6EFD" w:rsidRDefault="00534C1D" w:rsidP="00D965E6">
            <w:pPr>
              <w:pStyle w:val="TableText"/>
              <w:spacing w:before="0" w:after="0"/>
            </w:pPr>
            <w:r w:rsidRPr="005B6EFD">
              <w:t>30% (16/53)</w:t>
            </w:r>
          </w:p>
        </w:tc>
        <w:tc>
          <w:tcPr>
            <w:tcW w:w="992" w:type="dxa"/>
            <w:vAlign w:val="center"/>
          </w:tcPr>
          <w:p w14:paraId="36573AA4" w14:textId="168973CC" w:rsidR="0092610E" w:rsidRPr="005B6EFD" w:rsidRDefault="0092610E" w:rsidP="00D965E6">
            <w:pPr>
              <w:pStyle w:val="TableText"/>
              <w:spacing w:before="0" w:after="0"/>
            </w:pPr>
            <w:r w:rsidRPr="005B6EFD">
              <w:t>0</w:t>
            </w:r>
            <w:r w:rsidR="00534C1D" w:rsidRPr="005B6EFD">
              <w:t>%</w:t>
            </w:r>
            <w:r w:rsidRPr="005B6EFD">
              <w:t xml:space="preserve"> (0</w:t>
            </w:r>
            <w:r w:rsidR="00534C1D" w:rsidRPr="005B6EFD">
              <w:t>/53)</w:t>
            </w:r>
          </w:p>
        </w:tc>
        <w:tc>
          <w:tcPr>
            <w:tcW w:w="992" w:type="dxa"/>
            <w:vAlign w:val="center"/>
          </w:tcPr>
          <w:p w14:paraId="646A2284" w14:textId="0D72A56A" w:rsidR="0092610E" w:rsidRPr="005B6EFD" w:rsidRDefault="00534C1D" w:rsidP="00D965E6">
            <w:pPr>
              <w:pStyle w:val="TableText"/>
              <w:spacing w:before="0" w:after="0"/>
            </w:pPr>
            <w:r w:rsidRPr="005B6EFD">
              <w:t>40% (19/48)</w:t>
            </w:r>
          </w:p>
        </w:tc>
        <w:tc>
          <w:tcPr>
            <w:tcW w:w="958" w:type="dxa"/>
            <w:vAlign w:val="center"/>
          </w:tcPr>
          <w:p w14:paraId="607C11B8" w14:textId="016D38E0" w:rsidR="0092610E" w:rsidRPr="005B6EFD" w:rsidRDefault="0092610E" w:rsidP="00D965E6">
            <w:pPr>
              <w:pStyle w:val="TableText"/>
              <w:spacing w:before="0" w:after="0"/>
            </w:pPr>
            <w:r w:rsidRPr="005B6EFD">
              <w:t>0</w:t>
            </w:r>
            <w:r w:rsidR="00534C1D" w:rsidRPr="005B6EFD">
              <w:t>%</w:t>
            </w:r>
            <w:r w:rsidRPr="005B6EFD">
              <w:t xml:space="preserve"> (0</w:t>
            </w:r>
            <w:r w:rsidR="00534C1D" w:rsidRPr="005B6EFD">
              <w:t>/48)</w:t>
            </w:r>
          </w:p>
        </w:tc>
      </w:tr>
      <w:tr w:rsidR="006B26D9" w:rsidRPr="005B6EFD" w14:paraId="5D8E4722" w14:textId="4F2183DF" w:rsidTr="00756316">
        <w:trPr>
          <w:trHeight w:val="338"/>
        </w:trPr>
        <w:tc>
          <w:tcPr>
            <w:tcW w:w="1980" w:type="dxa"/>
            <w:vAlign w:val="center"/>
          </w:tcPr>
          <w:p w14:paraId="0A81B6CE" w14:textId="38286960" w:rsidR="0092610E" w:rsidRPr="005B6EFD" w:rsidRDefault="0092610E" w:rsidP="00D965E6">
            <w:pPr>
              <w:pStyle w:val="TableText"/>
              <w:spacing w:before="0" w:after="0"/>
            </w:pPr>
            <w:r w:rsidRPr="005B6EFD">
              <w:t>Slimy stool</w:t>
            </w:r>
          </w:p>
        </w:tc>
        <w:tc>
          <w:tcPr>
            <w:tcW w:w="850" w:type="dxa"/>
            <w:vAlign w:val="center"/>
          </w:tcPr>
          <w:p w14:paraId="2D4EABAB" w14:textId="41C76B94" w:rsidR="0092610E" w:rsidRPr="005B6EFD" w:rsidRDefault="00534C1D" w:rsidP="00D965E6">
            <w:pPr>
              <w:pStyle w:val="TableText"/>
              <w:spacing w:before="0" w:after="0"/>
            </w:pPr>
            <w:r w:rsidRPr="005B6EFD">
              <w:t>7% (3/45)</w:t>
            </w:r>
          </w:p>
        </w:tc>
        <w:tc>
          <w:tcPr>
            <w:tcW w:w="851" w:type="dxa"/>
            <w:vAlign w:val="center"/>
          </w:tcPr>
          <w:p w14:paraId="3E1C86C1" w14:textId="5C5A5DE3" w:rsidR="0092610E" w:rsidRPr="005B6EFD" w:rsidRDefault="0092610E" w:rsidP="00D965E6">
            <w:pPr>
              <w:pStyle w:val="TableText"/>
              <w:spacing w:before="0" w:after="0"/>
            </w:pPr>
            <w:r w:rsidRPr="005B6EFD">
              <w:t>0</w:t>
            </w:r>
            <w:r w:rsidR="00534C1D" w:rsidRPr="005B6EFD">
              <w:t>%</w:t>
            </w:r>
            <w:r w:rsidRPr="005B6EFD">
              <w:t xml:space="preserve"> (0</w:t>
            </w:r>
            <w:r w:rsidR="00534C1D" w:rsidRPr="005B6EFD">
              <w:t>/45)</w:t>
            </w:r>
          </w:p>
        </w:tc>
        <w:tc>
          <w:tcPr>
            <w:tcW w:w="709" w:type="dxa"/>
            <w:vAlign w:val="center"/>
          </w:tcPr>
          <w:p w14:paraId="676A6677" w14:textId="488E34DE" w:rsidR="0092610E" w:rsidRPr="005B6EFD" w:rsidRDefault="0092610E" w:rsidP="00D965E6">
            <w:pPr>
              <w:pStyle w:val="TableText"/>
              <w:spacing w:before="0" w:after="0"/>
            </w:pPr>
            <w:r w:rsidRPr="005B6EFD">
              <w:t>-</w:t>
            </w:r>
          </w:p>
        </w:tc>
        <w:tc>
          <w:tcPr>
            <w:tcW w:w="708" w:type="dxa"/>
            <w:vAlign w:val="center"/>
          </w:tcPr>
          <w:p w14:paraId="77E9C097" w14:textId="1ADD2EFF" w:rsidR="0092610E" w:rsidRPr="005B6EFD" w:rsidRDefault="0092610E" w:rsidP="00D965E6">
            <w:pPr>
              <w:pStyle w:val="TableText"/>
              <w:spacing w:before="0" w:after="0"/>
            </w:pPr>
            <w:r w:rsidRPr="005B6EFD">
              <w:t>-</w:t>
            </w:r>
          </w:p>
        </w:tc>
        <w:tc>
          <w:tcPr>
            <w:tcW w:w="993" w:type="dxa"/>
            <w:vAlign w:val="center"/>
          </w:tcPr>
          <w:p w14:paraId="4D35BB47" w14:textId="60A6543F" w:rsidR="0092610E" w:rsidRPr="005B6EFD" w:rsidRDefault="00534C1D" w:rsidP="00D965E6">
            <w:pPr>
              <w:pStyle w:val="TableText"/>
              <w:spacing w:before="0" w:after="0"/>
            </w:pPr>
            <w:r w:rsidRPr="005B6EFD">
              <w:t>4% (2/53)</w:t>
            </w:r>
          </w:p>
        </w:tc>
        <w:tc>
          <w:tcPr>
            <w:tcW w:w="992" w:type="dxa"/>
            <w:vAlign w:val="center"/>
          </w:tcPr>
          <w:p w14:paraId="78D0B799" w14:textId="1E68E9C2" w:rsidR="0092610E" w:rsidRPr="005B6EFD" w:rsidRDefault="00534C1D" w:rsidP="00D965E6">
            <w:pPr>
              <w:pStyle w:val="TableText"/>
              <w:spacing w:before="0" w:after="0"/>
            </w:pPr>
            <w:r w:rsidRPr="005B6EFD">
              <w:t>2% (1/53)</w:t>
            </w:r>
          </w:p>
        </w:tc>
        <w:tc>
          <w:tcPr>
            <w:tcW w:w="992" w:type="dxa"/>
            <w:vAlign w:val="center"/>
          </w:tcPr>
          <w:p w14:paraId="46341F10" w14:textId="6471E5BD" w:rsidR="0092610E" w:rsidRPr="005B6EFD" w:rsidRDefault="00534C1D" w:rsidP="00D965E6">
            <w:pPr>
              <w:pStyle w:val="TableText"/>
              <w:spacing w:before="0" w:after="0"/>
            </w:pPr>
            <w:r w:rsidRPr="005B6EFD">
              <w:t>2% (1/48)</w:t>
            </w:r>
          </w:p>
        </w:tc>
        <w:tc>
          <w:tcPr>
            <w:tcW w:w="958" w:type="dxa"/>
            <w:vAlign w:val="center"/>
          </w:tcPr>
          <w:p w14:paraId="53CCD87B" w14:textId="674B2471" w:rsidR="0092610E" w:rsidRPr="005B6EFD" w:rsidRDefault="00534C1D" w:rsidP="00D965E6">
            <w:pPr>
              <w:pStyle w:val="TableText"/>
              <w:spacing w:before="0" w:after="0"/>
            </w:pPr>
            <w:r w:rsidRPr="005B6EFD">
              <w:t>2% (1/48)</w:t>
            </w:r>
          </w:p>
        </w:tc>
      </w:tr>
      <w:tr w:rsidR="006B26D9" w:rsidRPr="005B6EFD" w14:paraId="6BBFB6EA" w14:textId="1BA4BA3F" w:rsidTr="00756316">
        <w:trPr>
          <w:trHeight w:val="338"/>
        </w:trPr>
        <w:tc>
          <w:tcPr>
            <w:tcW w:w="1980" w:type="dxa"/>
            <w:vAlign w:val="center"/>
          </w:tcPr>
          <w:p w14:paraId="6CF6CD65" w14:textId="0D27E794" w:rsidR="0092610E" w:rsidRPr="005B6EFD" w:rsidRDefault="0092610E" w:rsidP="00D965E6">
            <w:pPr>
              <w:pStyle w:val="TableText"/>
              <w:spacing w:before="0" w:after="0"/>
            </w:pPr>
            <w:r w:rsidRPr="005B6EFD">
              <w:t>Urge</w:t>
            </w:r>
          </w:p>
        </w:tc>
        <w:tc>
          <w:tcPr>
            <w:tcW w:w="850" w:type="dxa"/>
            <w:vAlign w:val="center"/>
          </w:tcPr>
          <w:p w14:paraId="53328DBB" w14:textId="49C498A4" w:rsidR="0092610E" w:rsidRPr="005B6EFD" w:rsidRDefault="00534C1D" w:rsidP="00D965E6">
            <w:pPr>
              <w:pStyle w:val="TableText"/>
              <w:spacing w:before="0" w:after="0"/>
            </w:pPr>
            <w:r w:rsidRPr="005B6EFD">
              <w:t>11% (5/45)</w:t>
            </w:r>
          </w:p>
        </w:tc>
        <w:tc>
          <w:tcPr>
            <w:tcW w:w="851" w:type="dxa"/>
            <w:vAlign w:val="center"/>
          </w:tcPr>
          <w:p w14:paraId="55742A4E" w14:textId="7C2F1A48" w:rsidR="0092610E" w:rsidRPr="005B6EFD" w:rsidRDefault="00534C1D" w:rsidP="00D965E6">
            <w:pPr>
              <w:pStyle w:val="TableText"/>
              <w:spacing w:before="0" w:after="0"/>
            </w:pPr>
            <w:r w:rsidRPr="005B6EFD">
              <w:t>2% (1/45)</w:t>
            </w:r>
          </w:p>
        </w:tc>
        <w:tc>
          <w:tcPr>
            <w:tcW w:w="709" w:type="dxa"/>
            <w:vAlign w:val="center"/>
          </w:tcPr>
          <w:p w14:paraId="6487D756" w14:textId="128EF767" w:rsidR="0092610E" w:rsidRPr="005B6EFD" w:rsidRDefault="0092610E" w:rsidP="00D965E6">
            <w:pPr>
              <w:pStyle w:val="TableText"/>
              <w:spacing w:before="0" w:after="0"/>
            </w:pPr>
            <w:r w:rsidRPr="005B6EFD">
              <w:t>-</w:t>
            </w:r>
          </w:p>
        </w:tc>
        <w:tc>
          <w:tcPr>
            <w:tcW w:w="708" w:type="dxa"/>
            <w:vAlign w:val="center"/>
          </w:tcPr>
          <w:p w14:paraId="4A5CF8C0" w14:textId="3260B3D2" w:rsidR="0092610E" w:rsidRPr="005B6EFD" w:rsidRDefault="0092610E" w:rsidP="00D965E6">
            <w:pPr>
              <w:pStyle w:val="TableText"/>
              <w:spacing w:before="0" w:after="0"/>
            </w:pPr>
            <w:r w:rsidRPr="005B6EFD">
              <w:t>-</w:t>
            </w:r>
          </w:p>
        </w:tc>
        <w:tc>
          <w:tcPr>
            <w:tcW w:w="993" w:type="dxa"/>
            <w:vAlign w:val="center"/>
          </w:tcPr>
          <w:p w14:paraId="5AC569F8" w14:textId="5ADA0376" w:rsidR="0092610E" w:rsidRPr="005B6EFD" w:rsidRDefault="00534C1D" w:rsidP="00D965E6">
            <w:pPr>
              <w:pStyle w:val="TableText"/>
              <w:spacing w:before="0" w:after="0"/>
            </w:pPr>
            <w:r w:rsidRPr="005B6EFD">
              <w:t>4% (2/53)</w:t>
            </w:r>
          </w:p>
        </w:tc>
        <w:tc>
          <w:tcPr>
            <w:tcW w:w="992" w:type="dxa"/>
            <w:vAlign w:val="center"/>
          </w:tcPr>
          <w:p w14:paraId="0AFFDA5E" w14:textId="07DD85DF" w:rsidR="0092610E" w:rsidRPr="005B6EFD" w:rsidRDefault="00534C1D" w:rsidP="00D965E6">
            <w:pPr>
              <w:pStyle w:val="TableText"/>
              <w:spacing w:before="0" w:after="0"/>
            </w:pPr>
            <w:r w:rsidRPr="005B6EFD">
              <w:t>2% (1/53)</w:t>
            </w:r>
          </w:p>
        </w:tc>
        <w:tc>
          <w:tcPr>
            <w:tcW w:w="992" w:type="dxa"/>
            <w:vAlign w:val="center"/>
          </w:tcPr>
          <w:p w14:paraId="7AC9A487" w14:textId="53071426" w:rsidR="0092610E" w:rsidRPr="005B6EFD" w:rsidRDefault="00534C1D" w:rsidP="00D965E6">
            <w:pPr>
              <w:pStyle w:val="TableText"/>
              <w:spacing w:before="0" w:after="0"/>
            </w:pPr>
            <w:r w:rsidRPr="005B6EFD">
              <w:t>46% (22/48)</w:t>
            </w:r>
          </w:p>
        </w:tc>
        <w:tc>
          <w:tcPr>
            <w:tcW w:w="958" w:type="dxa"/>
            <w:vAlign w:val="center"/>
          </w:tcPr>
          <w:p w14:paraId="1989B431" w14:textId="09DF0735" w:rsidR="0092610E" w:rsidRPr="005B6EFD" w:rsidRDefault="00534C1D" w:rsidP="00D965E6">
            <w:pPr>
              <w:pStyle w:val="TableText"/>
              <w:spacing w:before="0" w:after="0"/>
            </w:pPr>
            <w:r w:rsidRPr="005B6EFD">
              <w:t>8% (4/48)</w:t>
            </w:r>
          </w:p>
        </w:tc>
      </w:tr>
      <w:tr w:rsidR="006B26D9" w:rsidRPr="005B6EFD" w14:paraId="57570663" w14:textId="37585D8A" w:rsidTr="00756316">
        <w:trPr>
          <w:trHeight w:val="338"/>
        </w:trPr>
        <w:tc>
          <w:tcPr>
            <w:tcW w:w="1980" w:type="dxa"/>
            <w:vAlign w:val="center"/>
          </w:tcPr>
          <w:p w14:paraId="7BD2EB8F" w14:textId="294157A7" w:rsidR="0092610E" w:rsidRPr="005B6EFD" w:rsidRDefault="0092610E" w:rsidP="00D965E6">
            <w:pPr>
              <w:pStyle w:val="TableText"/>
              <w:spacing w:before="0" w:after="0"/>
            </w:pPr>
            <w:r w:rsidRPr="005B6EFD">
              <w:t>Incontinence</w:t>
            </w:r>
          </w:p>
        </w:tc>
        <w:tc>
          <w:tcPr>
            <w:tcW w:w="850" w:type="dxa"/>
            <w:vAlign w:val="center"/>
          </w:tcPr>
          <w:p w14:paraId="65A3C73B" w14:textId="1D864B9F" w:rsidR="0092610E" w:rsidRPr="005B6EFD" w:rsidRDefault="0092610E" w:rsidP="00D965E6">
            <w:pPr>
              <w:pStyle w:val="TableText"/>
              <w:spacing w:before="0" w:after="0"/>
            </w:pPr>
            <w:r w:rsidRPr="005B6EFD">
              <w:t>0</w:t>
            </w:r>
            <w:r w:rsidR="00534C1D" w:rsidRPr="005B6EFD">
              <w:t>%</w:t>
            </w:r>
            <w:r w:rsidRPr="005B6EFD">
              <w:t xml:space="preserve"> (0</w:t>
            </w:r>
            <w:r w:rsidR="00534C1D" w:rsidRPr="005B6EFD">
              <w:t>/45)</w:t>
            </w:r>
          </w:p>
        </w:tc>
        <w:tc>
          <w:tcPr>
            <w:tcW w:w="851" w:type="dxa"/>
            <w:vAlign w:val="center"/>
          </w:tcPr>
          <w:p w14:paraId="571F0D0E" w14:textId="2FCF9A52" w:rsidR="0092610E" w:rsidRPr="005B6EFD" w:rsidRDefault="0092610E" w:rsidP="00D965E6">
            <w:pPr>
              <w:pStyle w:val="TableText"/>
              <w:spacing w:before="0" w:after="0"/>
            </w:pPr>
            <w:r w:rsidRPr="005B6EFD">
              <w:t>0</w:t>
            </w:r>
            <w:r w:rsidR="00534C1D" w:rsidRPr="005B6EFD">
              <w:t>%</w:t>
            </w:r>
            <w:r w:rsidRPr="005B6EFD">
              <w:t xml:space="preserve"> (0</w:t>
            </w:r>
            <w:r w:rsidR="00534C1D" w:rsidRPr="005B6EFD">
              <w:t>/45)</w:t>
            </w:r>
          </w:p>
        </w:tc>
        <w:tc>
          <w:tcPr>
            <w:tcW w:w="709" w:type="dxa"/>
            <w:vAlign w:val="center"/>
          </w:tcPr>
          <w:p w14:paraId="5D44BE22" w14:textId="11B5DA3A" w:rsidR="0092610E" w:rsidRPr="005B6EFD" w:rsidRDefault="0092610E" w:rsidP="00D965E6">
            <w:pPr>
              <w:pStyle w:val="TableText"/>
              <w:spacing w:before="0" w:after="0"/>
            </w:pPr>
            <w:r w:rsidRPr="005B6EFD">
              <w:t>-</w:t>
            </w:r>
          </w:p>
        </w:tc>
        <w:tc>
          <w:tcPr>
            <w:tcW w:w="708" w:type="dxa"/>
            <w:vAlign w:val="center"/>
          </w:tcPr>
          <w:p w14:paraId="313EF558" w14:textId="42DF4832" w:rsidR="0092610E" w:rsidRPr="005B6EFD" w:rsidRDefault="0092610E" w:rsidP="00D965E6">
            <w:pPr>
              <w:pStyle w:val="TableText"/>
              <w:spacing w:before="0" w:after="0"/>
            </w:pPr>
            <w:r w:rsidRPr="005B6EFD">
              <w:t>-</w:t>
            </w:r>
          </w:p>
        </w:tc>
        <w:tc>
          <w:tcPr>
            <w:tcW w:w="993" w:type="dxa"/>
            <w:vAlign w:val="center"/>
          </w:tcPr>
          <w:p w14:paraId="7ACCBDED" w14:textId="48448B22" w:rsidR="0092610E" w:rsidRPr="005B6EFD" w:rsidRDefault="00534C1D" w:rsidP="00D965E6">
            <w:pPr>
              <w:pStyle w:val="TableText"/>
              <w:spacing w:before="0" w:after="0"/>
            </w:pPr>
            <w:r w:rsidRPr="005B6EFD">
              <w:t>4% (2/53)</w:t>
            </w:r>
          </w:p>
        </w:tc>
        <w:tc>
          <w:tcPr>
            <w:tcW w:w="992" w:type="dxa"/>
            <w:vAlign w:val="center"/>
          </w:tcPr>
          <w:p w14:paraId="3BF9E693" w14:textId="2593D1E4" w:rsidR="0092610E" w:rsidRPr="005B6EFD" w:rsidRDefault="0092610E" w:rsidP="00D965E6">
            <w:pPr>
              <w:pStyle w:val="TableText"/>
              <w:spacing w:before="0" w:after="0"/>
            </w:pPr>
            <w:r w:rsidRPr="005B6EFD">
              <w:t>0</w:t>
            </w:r>
            <w:r w:rsidR="00534C1D" w:rsidRPr="005B6EFD">
              <w:t>%</w:t>
            </w:r>
            <w:r w:rsidRPr="005B6EFD">
              <w:t xml:space="preserve"> (0</w:t>
            </w:r>
            <w:r w:rsidR="00534C1D" w:rsidRPr="005B6EFD">
              <w:t>/53)</w:t>
            </w:r>
          </w:p>
        </w:tc>
        <w:tc>
          <w:tcPr>
            <w:tcW w:w="992" w:type="dxa"/>
            <w:vAlign w:val="center"/>
          </w:tcPr>
          <w:p w14:paraId="3234F3A6" w14:textId="2669E687" w:rsidR="0092610E" w:rsidRPr="005B6EFD" w:rsidRDefault="00534C1D" w:rsidP="00D965E6">
            <w:pPr>
              <w:pStyle w:val="TableText"/>
              <w:spacing w:before="0" w:after="0"/>
            </w:pPr>
            <w:r w:rsidRPr="005B6EFD">
              <w:t>6% (3/48)</w:t>
            </w:r>
          </w:p>
        </w:tc>
        <w:tc>
          <w:tcPr>
            <w:tcW w:w="958" w:type="dxa"/>
            <w:vAlign w:val="center"/>
          </w:tcPr>
          <w:p w14:paraId="540935FF" w14:textId="4B78AAD3" w:rsidR="0092610E" w:rsidRPr="005B6EFD" w:rsidRDefault="00534C1D" w:rsidP="00D965E6">
            <w:pPr>
              <w:pStyle w:val="TableText"/>
              <w:spacing w:before="0" w:after="0"/>
            </w:pPr>
            <w:r w:rsidRPr="005B6EFD">
              <w:t>2% (1/48)</w:t>
            </w:r>
          </w:p>
        </w:tc>
      </w:tr>
      <w:tr w:rsidR="006B26D9" w:rsidRPr="005B6EFD" w14:paraId="0C9733D9" w14:textId="07888F79" w:rsidTr="00756316">
        <w:trPr>
          <w:trHeight w:val="338"/>
        </w:trPr>
        <w:tc>
          <w:tcPr>
            <w:tcW w:w="1980" w:type="dxa"/>
            <w:vAlign w:val="center"/>
          </w:tcPr>
          <w:p w14:paraId="224D16ED" w14:textId="605353E1" w:rsidR="0092610E" w:rsidRPr="005B6EFD" w:rsidRDefault="0092610E" w:rsidP="00D965E6">
            <w:pPr>
              <w:pStyle w:val="TableText"/>
              <w:spacing w:before="0" w:after="0"/>
            </w:pPr>
            <w:r w:rsidRPr="005B6EFD">
              <w:t>Diarrhoea</w:t>
            </w:r>
          </w:p>
        </w:tc>
        <w:tc>
          <w:tcPr>
            <w:tcW w:w="850" w:type="dxa"/>
            <w:vAlign w:val="center"/>
          </w:tcPr>
          <w:p w14:paraId="0275428A" w14:textId="783B2C71" w:rsidR="0092610E" w:rsidRPr="005B6EFD" w:rsidRDefault="00534C1D" w:rsidP="00D965E6">
            <w:pPr>
              <w:pStyle w:val="TableText"/>
              <w:spacing w:before="0" w:after="0"/>
            </w:pPr>
            <w:r w:rsidRPr="005B6EFD">
              <w:t>7% (3/45)</w:t>
            </w:r>
          </w:p>
        </w:tc>
        <w:tc>
          <w:tcPr>
            <w:tcW w:w="851" w:type="dxa"/>
            <w:vAlign w:val="center"/>
          </w:tcPr>
          <w:p w14:paraId="678663B3" w14:textId="4F92F7AC" w:rsidR="0092610E" w:rsidRPr="005B6EFD" w:rsidRDefault="0092610E" w:rsidP="00D965E6">
            <w:pPr>
              <w:pStyle w:val="TableText"/>
              <w:spacing w:before="0" w:after="0"/>
            </w:pPr>
            <w:r w:rsidRPr="005B6EFD">
              <w:t>0</w:t>
            </w:r>
            <w:r w:rsidR="00534C1D" w:rsidRPr="005B6EFD">
              <w:t>%</w:t>
            </w:r>
            <w:r w:rsidRPr="005B6EFD">
              <w:t xml:space="preserve"> (0</w:t>
            </w:r>
            <w:r w:rsidR="00534C1D" w:rsidRPr="005B6EFD">
              <w:t>/45)</w:t>
            </w:r>
          </w:p>
        </w:tc>
        <w:tc>
          <w:tcPr>
            <w:tcW w:w="709" w:type="dxa"/>
            <w:vAlign w:val="center"/>
          </w:tcPr>
          <w:p w14:paraId="29ABB361" w14:textId="08819234" w:rsidR="0092610E" w:rsidRPr="005B6EFD" w:rsidRDefault="0092610E" w:rsidP="00D965E6">
            <w:pPr>
              <w:pStyle w:val="TableText"/>
              <w:spacing w:before="0" w:after="0"/>
            </w:pPr>
            <w:r w:rsidRPr="005B6EFD">
              <w:t>-</w:t>
            </w:r>
          </w:p>
        </w:tc>
        <w:tc>
          <w:tcPr>
            <w:tcW w:w="708" w:type="dxa"/>
            <w:vAlign w:val="center"/>
          </w:tcPr>
          <w:p w14:paraId="3B0D698E" w14:textId="0AE175E4" w:rsidR="0092610E" w:rsidRPr="005B6EFD" w:rsidRDefault="0092610E" w:rsidP="00D965E6">
            <w:pPr>
              <w:pStyle w:val="TableText"/>
              <w:spacing w:before="0" w:after="0"/>
            </w:pPr>
            <w:r w:rsidRPr="005B6EFD">
              <w:t>-</w:t>
            </w:r>
          </w:p>
        </w:tc>
        <w:tc>
          <w:tcPr>
            <w:tcW w:w="993" w:type="dxa"/>
            <w:vAlign w:val="center"/>
          </w:tcPr>
          <w:p w14:paraId="36F3FF90" w14:textId="05D04E93" w:rsidR="0092610E" w:rsidRPr="005B6EFD" w:rsidRDefault="00534C1D" w:rsidP="00D965E6">
            <w:pPr>
              <w:pStyle w:val="TableText"/>
              <w:spacing w:before="0" w:after="0"/>
            </w:pPr>
            <w:r w:rsidRPr="005B6EFD">
              <w:t>4% (2/53)</w:t>
            </w:r>
          </w:p>
        </w:tc>
        <w:tc>
          <w:tcPr>
            <w:tcW w:w="992" w:type="dxa"/>
            <w:vAlign w:val="center"/>
          </w:tcPr>
          <w:p w14:paraId="1A927B61" w14:textId="2B155334" w:rsidR="0092610E" w:rsidRPr="005B6EFD" w:rsidRDefault="00534C1D" w:rsidP="00D965E6">
            <w:pPr>
              <w:pStyle w:val="TableText"/>
              <w:spacing w:before="0" w:after="0"/>
            </w:pPr>
            <w:r w:rsidRPr="005B6EFD">
              <w:t>2% (1/53)</w:t>
            </w:r>
          </w:p>
        </w:tc>
        <w:tc>
          <w:tcPr>
            <w:tcW w:w="992" w:type="dxa"/>
            <w:vAlign w:val="center"/>
          </w:tcPr>
          <w:p w14:paraId="291FBA44" w14:textId="41766406" w:rsidR="0092610E" w:rsidRPr="005B6EFD" w:rsidRDefault="00534C1D" w:rsidP="00D965E6">
            <w:pPr>
              <w:pStyle w:val="TableText"/>
              <w:spacing w:before="0" w:after="0"/>
            </w:pPr>
            <w:r w:rsidRPr="005B6EFD">
              <w:t>6% (3/48)</w:t>
            </w:r>
          </w:p>
        </w:tc>
        <w:tc>
          <w:tcPr>
            <w:tcW w:w="958" w:type="dxa"/>
            <w:vAlign w:val="center"/>
          </w:tcPr>
          <w:p w14:paraId="1CF4CA89" w14:textId="623B2229" w:rsidR="0092610E" w:rsidRPr="005B6EFD" w:rsidRDefault="00534C1D" w:rsidP="00D965E6">
            <w:pPr>
              <w:pStyle w:val="TableText"/>
              <w:spacing w:before="0" w:after="0"/>
            </w:pPr>
            <w:r w:rsidRPr="005B6EFD">
              <w:t>4% (2/48)</w:t>
            </w:r>
          </w:p>
        </w:tc>
      </w:tr>
      <w:tr w:rsidR="006B26D9" w:rsidRPr="005B6EFD" w14:paraId="5981E792" w14:textId="6761A385" w:rsidTr="00756316">
        <w:trPr>
          <w:trHeight w:val="338"/>
        </w:trPr>
        <w:tc>
          <w:tcPr>
            <w:tcW w:w="1980" w:type="dxa"/>
            <w:vAlign w:val="center"/>
          </w:tcPr>
          <w:p w14:paraId="0565126C" w14:textId="77137728" w:rsidR="0092610E" w:rsidRPr="005B6EFD" w:rsidRDefault="0092610E" w:rsidP="00D965E6">
            <w:pPr>
              <w:pStyle w:val="TableText"/>
              <w:spacing w:before="0" w:after="0"/>
            </w:pPr>
            <w:r w:rsidRPr="005B6EFD">
              <w:t>Flatulence</w:t>
            </w:r>
          </w:p>
        </w:tc>
        <w:tc>
          <w:tcPr>
            <w:tcW w:w="850" w:type="dxa"/>
            <w:vAlign w:val="center"/>
          </w:tcPr>
          <w:p w14:paraId="1180691E" w14:textId="6A598249" w:rsidR="0092610E" w:rsidRPr="005B6EFD" w:rsidRDefault="0092610E" w:rsidP="00D965E6">
            <w:pPr>
              <w:pStyle w:val="TableText"/>
              <w:spacing w:before="0" w:after="0"/>
            </w:pPr>
            <w:r w:rsidRPr="005B6EFD">
              <w:t>0</w:t>
            </w:r>
            <w:r w:rsidR="00534C1D" w:rsidRPr="005B6EFD">
              <w:t>%</w:t>
            </w:r>
            <w:r w:rsidRPr="005B6EFD">
              <w:t xml:space="preserve"> (0</w:t>
            </w:r>
            <w:r w:rsidR="00534C1D" w:rsidRPr="005B6EFD">
              <w:t>/45)</w:t>
            </w:r>
          </w:p>
        </w:tc>
        <w:tc>
          <w:tcPr>
            <w:tcW w:w="851" w:type="dxa"/>
            <w:vAlign w:val="center"/>
          </w:tcPr>
          <w:p w14:paraId="064D5A00" w14:textId="0EBCA66F" w:rsidR="0092610E" w:rsidRPr="005B6EFD" w:rsidRDefault="0092610E" w:rsidP="00D965E6">
            <w:pPr>
              <w:pStyle w:val="TableText"/>
              <w:spacing w:before="0" w:after="0"/>
            </w:pPr>
            <w:r w:rsidRPr="005B6EFD">
              <w:t>0</w:t>
            </w:r>
            <w:r w:rsidR="00534C1D" w:rsidRPr="005B6EFD">
              <w:t>%</w:t>
            </w:r>
            <w:r w:rsidRPr="005B6EFD">
              <w:t xml:space="preserve"> (0</w:t>
            </w:r>
            <w:r w:rsidR="00534C1D" w:rsidRPr="005B6EFD">
              <w:t>/45)</w:t>
            </w:r>
          </w:p>
        </w:tc>
        <w:tc>
          <w:tcPr>
            <w:tcW w:w="709" w:type="dxa"/>
            <w:vAlign w:val="center"/>
          </w:tcPr>
          <w:p w14:paraId="60826B05" w14:textId="6DD29208" w:rsidR="0092610E" w:rsidRPr="005B6EFD" w:rsidRDefault="0092610E" w:rsidP="00D965E6">
            <w:pPr>
              <w:pStyle w:val="TableText"/>
              <w:spacing w:before="0" w:after="0"/>
            </w:pPr>
            <w:r w:rsidRPr="005B6EFD">
              <w:t>-</w:t>
            </w:r>
          </w:p>
        </w:tc>
        <w:tc>
          <w:tcPr>
            <w:tcW w:w="708" w:type="dxa"/>
            <w:vAlign w:val="center"/>
          </w:tcPr>
          <w:p w14:paraId="0650816D" w14:textId="0674697F" w:rsidR="0092610E" w:rsidRPr="005B6EFD" w:rsidRDefault="0092610E" w:rsidP="00D965E6">
            <w:pPr>
              <w:pStyle w:val="TableText"/>
              <w:spacing w:before="0" w:after="0"/>
            </w:pPr>
            <w:r w:rsidRPr="005B6EFD">
              <w:t>-</w:t>
            </w:r>
          </w:p>
        </w:tc>
        <w:tc>
          <w:tcPr>
            <w:tcW w:w="993" w:type="dxa"/>
            <w:vAlign w:val="center"/>
          </w:tcPr>
          <w:p w14:paraId="5C4D439C" w14:textId="000E61BB" w:rsidR="0092610E" w:rsidRPr="005B6EFD" w:rsidRDefault="00534C1D" w:rsidP="00D965E6">
            <w:pPr>
              <w:pStyle w:val="TableText"/>
              <w:spacing w:before="0" w:after="0"/>
            </w:pPr>
            <w:r w:rsidRPr="005B6EFD">
              <w:t>2% (1/53)</w:t>
            </w:r>
          </w:p>
        </w:tc>
        <w:tc>
          <w:tcPr>
            <w:tcW w:w="992" w:type="dxa"/>
            <w:vAlign w:val="center"/>
          </w:tcPr>
          <w:p w14:paraId="0958C4AA" w14:textId="0D925CD2" w:rsidR="0092610E" w:rsidRPr="005B6EFD" w:rsidRDefault="0092610E" w:rsidP="00D965E6">
            <w:pPr>
              <w:pStyle w:val="TableText"/>
              <w:spacing w:before="0" w:after="0"/>
            </w:pPr>
            <w:r w:rsidRPr="005B6EFD">
              <w:t>0</w:t>
            </w:r>
            <w:r w:rsidR="00534C1D" w:rsidRPr="005B6EFD">
              <w:t>%</w:t>
            </w:r>
            <w:r w:rsidRPr="005B6EFD">
              <w:t xml:space="preserve"> (0</w:t>
            </w:r>
            <w:r w:rsidR="00534C1D" w:rsidRPr="005B6EFD">
              <w:t>/53)</w:t>
            </w:r>
          </w:p>
        </w:tc>
        <w:tc>
          <w:tcPr>
            <w:tcW w:w="992" w:type="dxa"/>
            <w:vAlign w:val="center"/>
          </w:tcPr>
          <w:p w14:paraId="43439D5B" w14:textId="6C41D3D3" w:rsidR="0092610E" w:rsidRPr="005B6EFD" w:rsidRDefault="00534C1D" w:rsidP="00D965E6">
            <w:pPr>
              <w:pStyle w:val="TableText"/>
              <w:spacing w:before="0" w:after="0"/>
            </w:pPr>
            <w:r w:rsidRPr="005B6EFD">
              <w:t>10% (5/48)</w:t>
            </w:r>
          </w:p>
        </w:tc>
        <w:tc>
          <w:tcPr>
            <w:tcW w:w="958" w:type="dxa"/>
            <w:vAlign w:val="center"/>
          </w:tcPr>
          <w:p w14:paraId="27CB0886" w14:textId="1D2A8CE1" w:rsidR="0092610E" w:rsidRPr="005B6EFD" w:rsidRDefault="00534C1D" w:rsidP="00D965E6">
            <w:pPr>
              <w:pStyle w:val="TableText"/>
              <w:spacing w:before="0" w:after="0"/>
            </w:pPr>
            <w:r w:rsidRPr="005B6EFD">
              <w:t>4% (2/48)</w:t>
            </w:r>
          </w:p>
        </w:tc>
      </w:tr>
      <w:tr w:rsidR="006B26D9" w:rsidRPr="005B6EFD" w14:paraId="1522BDFE" w14:textId="7EB6A0B9" w:rsidTr="00756316">
        <w:trPr>
          <w:trHeight w:val="338"/>
        </w:trPr>
        <w:tc>
          <w:tcPr>
            <w:tcW w:w="1980" w:type="dxa"/>
            <w:vAlign w:val="center"/>
          </w:tcPr>
          <w:p w14:paraId="39516C81" w14:textId="00EA2EFD" w:rsidR="0092610E" w:rsidRPr="005B6EFD" w:rsidRDefault="0092610E" w:rsidP="00D965E6">
            <w:pPr>
              <w:pStyle w:val="TableText"/>
              <w:spacing w:before="0" w:after="0"/>
            </w:pPr>
            <w:r w:rsidRPr="005B6EFD">
              <w:t>Influenza-like symptoms</w:t>
            </w:r>
          </w:p>
        </w:tc>
        <w:tc>
          <w:tcPr>
            <w:tcW w:w="850" w:type="dxa"/>
            <w:vAlign w:val="center"/>
          </w:tcPr>
          <w:p w14:paraId="03BC5234" w14:textId="6AA9F0C7" w:rsidR="0092610E" w:rsidRPr="005B6EFD" w:rsidRDefault="00534C1D" w:rsidP="00D965E6">
            <w:pPr>
              <w:pStyle w:val="TableText"/>
              <w:spacing w:before="0" w:after="0"/>
            </w:pPr>
            <w:r w:rsidRPr="005B6EFD">
              <w:t>2% (1/45)</w:t>
            </w:r>
          </w:p>
        </w:tc>
        <w:tc>
          <w:tcPr>
            <w:tcW w:w="851" w:type="dxa"/>
            <w:vAlign w:val="center"/>
          </w:tcPr>
          <w:p w14:paraId="6AAA575A" w14:textId="1870BB31" w:rsidR="0092610E" w:rsidRPr="005B6EFD" w:rsidRDefault="0092610E" w:rsidP="00D965E6">
            <w:pPr>
              <w:pStyle w:val="TableText"/>
              <w:spacing w:before="0" w:after="0"/>
            </w:pPr>
            <w:r w:rsidRPr="005B6EFD">
              <w:t>0</w:t>
            </w:r>
            <w:r w:rsidR="00534C1D" w:rsidRPr="005B6EFD">
              <w:t>%</w:t>
            </w:r>
            <w:r w:rsidRPr="005B6EFD">
              <w:t xml:space="preserve"> (0</w:t>
            </w:r>
            <w:r w:rsidR="00534C1D" w:rsidRPr="005B6EFD">
              <w:t>/45)</w:t>
            </w:r>
          </w:p>
        </w:tc>
        <w:tc>
          <w:tcPr>
            <w:tcW w:w="709" w:type="dxa"/>
            <w:vAlign w:val="center"/>
          </w:tcPr>
          <w:p w14:paraId="23E5F5F5" w14:textId="42391F23" w:rsidR="0092610E" w:rsidRPr="005B6EFD" w:rsidRDefault="0092610E" w:rsidP="00D965E6">
            <w:pPr>
              <w:pStyle w:val="TableText"/>
              <w:spacing w:before="0" w:after="0"/>
            </w:pPr>
            <w:r w:rsidRPr="005B6EFD">
              <w:t>-</w:t>
            </w:r>
          </w:p>
        </w:tc>
        <w:tc>
          <w:tcPr>
            <w:tcW w:w="708" w:type="dxa"/>
            <w:vAlign w:val="center"/>
          </w:tcPr>
          <w:p w14:paraId="48197ED0" w14:textId="3AFFF36C" w:rsidR="0092610E" w:rsidRPr="005B6EFD" w:rsidRDefault="0092610E" w:rsidP="00D965E6">
            <w:pPr>
              <w:pStyle w:val="TableText"/>
              <w:spacing w:before="0" w:after="0"/>
            </w:pPr>
            <w:r w:rsidRPr="005B6EFD">
              <w:t>-</w:t>
            </w:r>
          </w:p>
        </w:tc>
        <w:tc>
          <w:tcPr>
            <w:tcW w:w="993" w:type="dxa"/>
            <w:vAlign w:val="center"/>
          </w:tcPr>
          <w:p w14:paraId="3ECC410F" w14:textId="61C193A2" w:rsidR="0092610E" w:rsidRPr="005B6EFD" w:rsidRDefault="00534C1D" w:rsidP="00D965E6">
            <w:pPr>
              <w:pStyle w:val="TableText"/>
              <w:spacing w:before="0" w:after="0"/>
            </w:pPr>
            <w:r w:rsidRPr="005B6EFD">
              <w:t>11% (6/53)</w:t>
            </w:r>
          </w:p>
        </w:tc>
        <w:tc>
          <w:tcPr>
            <w:tcW w:w="992" w:type="dxa"/>
            <w:vAlign w:val="center"/>
          </w:tcPr>
          <w:p w14:paraId="2918A16D" w14:textId="54658643" w:rsidR="0092610E" w:rsidRPr="005B6EFD" w:rsidRDefault="00534C1D" w:rsidP="00D965E6">
            <w:pPr>
              <w:pStyle w:val="TableText"/>
              <w:spacing w:before="0" w:after="0"/>
            </w:pPr>
            <w:r w:rsidRPr="005B6EFD">
              <w:t>2% (1/53)</w:t>
            </w:r>
          </w:p>
        </w:tc>
        <w:tc>
          <w:tcPr>
            <w:tcW w:w="992" w:type="dxa"/>
            <w:vAlign w:val="center"/>
          </w:tcPr>
          <w:p w14:paraId="28D0E308" w14:textId="25ED943F" w:rsidR="0092610E" w:rsidRPr="005B6EFD" w:rsidRDefault="00534C1D" w:rsidP="00D965E6">
            <w:pPr>
              <w:pStyle w:val="TableText"/>
              <w:spacing w:before="0" w:after="0"/>
            </w:pPr>
            <w:r w:rsidRPr="005B6EFD">
              <w:t>2% (1/48)</w:t>
            </w:r>
          </w:p>
        </w:tc>
        <w:tc>
          <w:tcPr>
            <w:tcW w:w="958" w:type="dxa"/>
            <w:vAlign w:val="center"/>
          </w:tcPr>
          <w:p w14:paraId="3F40DF8E" w14:textId="55C6A3E5" w:rsidR="0092610E" w:rsidRPr="005B6EFD" w:rsidRDefault="0092610E" w:rsidP="00D965E6">
            <w:pPr>
              <w:pStyle w:val="TableText"/>
              <w:spacing w:before="0" w:after="0"/>
            </w:pPr>
            <w:r w:rsidRPr="005B6EFD">
              <w:t>0</w:t>
            </w:r>
            <w:r w:rsidR="00534C1D" w:rsidRPr="005B6EFD">
              <w:t>%</w:t>
            </w:r>
            <w:r w:rsidRPr="005B6EFD">
              <w:t xml:space="preserve"> (0</w:t>
            </w:r>
            <w:r w:rsidR="00534C1D" w:rsidRPr="005B6EFD">
              <w:t>/48)</w:t>
            </w:r>
          </w:p>
        </w:tc>
      </w:tr>
      <w:tr w:rsidR="006B26D9" w:rsidRPr="005B6EFD" w14:paraId="54B74384" w14:textId="568E9D2B" w:rsidTr="00756316">
        <w:trPr>
          <w:trHeight w:val="338"/>
        </w:trPr>
        <w:tc>
          <w:tcPr>
            <w:tcW w:w="1980" w:type="dxa"/>
            <w:vAlign w:val="center"/>
          </w:tcPr>
          <w:p w14:paraId="0919BCA0" w14:textId="5D45286D" w:rsidR="0092610E" w:rsidRPr="005B6EFD" w:rsidRDefault="0092610E" w:rsidP="00D965E6">
            <w:pPr>
              <w:pStyle w:val="TableText"/>
              <w:spacing w:before="0" w:after="0"/>
            </w:pPr>
            <w:r w:rsidRPr="005B6EFD">
              <w:t>Fatigue</w:t>
            </w:r>
          </w:p>
        </w:tc>
        <w:tc>
          <w:tcPr>
            <w:tcW w:w="850" w:type="dxa"/>
            <w:vAlign w:val="center"/>
          </w:tcPr>
          <w:p w14:paraId="3B65EA64" w14:textId="6CB6C7A6" w:rsidR="0092610E" w:rsidRPr="005B6EFD" w:rsidRDefault="00534C1D" w:rsidP="00D965E6">
            <w:pPr>
              <w:pStyle w:val="TableText"/>
              <w:spacing w:before="0" w:after="0"/>
            </w:pPr>
            <w:r w:rsidRPr="005B6EFD">
              <w:t>2% (1/45)</w:t>
            </w:r>
          </w:p>
        </w:tc>
        <w:tc>
          <w:tcPr>
            <w:tcW w:w="851" w:type="dxa"/>
            <w:vAlign w:val="center"/>
          </w:tcPr>
          <w:p w14:paraId="4FDDD4DF" w14:textId="5A45865B" w:rsidR="0092610E" w:rsidRPr="005B6EFD" w:rsidRDefault="0092610E" w:rsidP="00D965E6">
            <w:pPr>
              <w:pStyle w:val="TableText"/>
              <w:spacing w:before="0" w:after="0"/>
            </w:pPr>
            <w:r w:rsidRPr="005B6EFD">
              <w:t>0</w:t>
            </w:r>
            <w:r w:rsidR="00534C1D" w:rsidRPr="005B6EFD">
              <w:t>%</w:t>
            </w:r>
            <w:r w:rsidRPr="005B6EFD">
              <w:t xml:space="preserve"> (0</w:t>
            </w:r>
            <w:r w:rsidR="00534C1D" w:rsidRPr="005B6EFD">
              <w:t>/45)</w:t>
            </w:r>
          </w:p>
        </w:tc>
        <w:tc>
          <w:tcPr>
            <w:tcW w:w="709" w:type="dxa"/>
            <w:vAlign w:val="center"/>
          </w:tcPr>
          <w:p w14:paraId="0C3C40FD" w14:textId="246C60A7" w:rsidR="0092610E" w:rsidRPr="005B6EFD" w:rsidRDefault="0092610E" w:rsidP="00D965E6">
            <w:pPr>
              <w:pStyle w:val="TableText"/>
              <w:spacing w:before="0" w:after="0"/>
            </w:pPr>
            <w:r w:rsidRPr="005B6EFD">
              <w:t>-</w:t>
            </w:r>
          </w:p>
        </w:tc>
        <w:tc>
          <w:tcPr>
            <w:tcW w:w="708" w:type="dxa"/>
            <w:vAlign w:val="center"/>
          </w:tcPr>
          <w:p w14:paraId="7E95D271" w14:textId="082A3840" w:rsidR="0092610E" w:rsidRPr="005B6EFD" w:rsidRDefault="0092610E" w:rsidP="00D965E6">
            <w:pPr>
              <w:pStyle w:val="TableText"/>
              <w:spacing w:before="0" w:after="0"/>
            </w:pPr>
            <w:r w:rsidRPr="005B6EFD">
              <w:t>-</w:t>
            </w:r>
          </w:p>
        </w:tc>
        <w:tc>
          <w:tcPr>
            <w:tcW w:w="993" w:type="dxa"/>
            <w:vAlign w:val="center"/>
          </w:tcPr>
          <w:p w14:paraId="31337DD9" w14:textId="495395A1" w:rsidR="0092610E" w:rsidRPr="005B6EFD" w:rsidRDefault="00534C1D" w:rsidP="00D965E6">
            <w:pPr>
              <w:pStyle w:val="TableText"/>
              <w:spacing w:before="0" w:after="0"/>
            </w:pPr>
            <w:r w:rsidRPr="005B6EFD">
              <w:t>11% (6/53)</w:t>
            </w:r>
          </w:p>
        </w:tc>
        <w:tc>
          <w:tcPr>
            <w:tcW w:w="992" w:type="dxa"/>
            <w:vAlign w:val="center"/>
          </w:tcPr>
          <w:p w14:paraId="679E6841" w14:textId="6A3C150B" w:rsidR="0092610E" w:rsidRPr="005B6EFD" w:rsidRDefault="00534C1D" w:rsidP="00D965E6">
            <w:pPr>
              <w:pStyle w:val="TableText"/>
              <w:spacing w:before="0" w:after="0"/>
            </w:pPr>
            <w:r w:rsidRPr="005B6EFD">
              <w:t>2% (1/53)</w:t>
            </w:r>
          </w:p>
        </w:tc>
        <w:tc>
          <w:tcPr>
            <w:tcW w:w="992" w:type="dxa"/>
            <w:vAlign w:val="center"/>
          </w:tcPr>
          <w:p w14:paraId="58F18CB5" w14:textId="19FEE623" w:rsidR="0092610E" w:rsidRPr="005B6EFD" w:rsidRDefault="00534C1D" w:rsidP="00D965E6">
            <w:pPr>
              <w:pStyle w:val="TableText"/>
              <w:spacing w:before="0" w:after="0"/>
            </w:pPr>
            <w:r w:rsidRPr="005B6EFD">
              <w:t>4% (2/48)</w:t>
            </w:r>
          </w:p>
        </w:tc>
        <w:tc>
          <w:tcPr>
            <w:tcW w:w="958" w:type="dxa"/>
            <w:vAlign w:val="center"/>
          </w:tcPr>
          <w:p w14:paraId="383058F5" w14:textId="51669C14" w:rsidR="0092610E" w:rsidRPr="005B6EFD" w:rsidRDefault="0092610E" w:rsidP="00D965E6">
            <w:pPr>
              <w:pStyle w:val="TableText"/>
              <w:spacing w:before="0" w:after="0"/>
            </w:pPr>
            <w:r w:rsidRPr="005B6EFD">
              <w:t>0</w:t>
            </w:r>
            <w:r w:rsidR="00534C1D" w:rsidRPr="005B6EFD">
              <w:t>%</w:t>
            </w:r>
            <w:r w:rsidRPr="005B6EFD">
              <w:t xml:space="preserve"> (0</w:t>
            </w:r>
            <w:r w:rsidR="00534C1D" w:rsidRPr="005B6EFD">
              <w:t>/48)</w:t>
            </w:r>
          </w:p>
        </w:tc>
      </w:tr>
    </w:tbl>
    <w:p w14:paraId="77283F28" w14:textId="77777777" w:rsidR="001D26E0" w:rsidRPr="005B6EFD" w:rsidRDefault="001D26E0" w:rsidP="001D26E0">
      <w:pPr>
        <w:pStyle w:val="TableFigureFooter"/>
      </w:pPr>
      <w:r w:rsidRPr="005B6EFD">
        <w:t>Source: Study reports</w:t>
      </w:r>
    </w:p>
    <w:p w14:paraId="29811E64" w14:textId="0D8B1ED1" w:rsidR="00AB54BB" w:rsidRPr="005B6EFD" w:rsidRDefault="001D26E0" w:rsidP="001D26E0">
      <w:pPr>
        <w:pStyle w:val="TableFigureFooter"/>
      </w:pPr>
      <w:r w:rsidRPr="005B6EFD">
        <w:t>Notes: *In the treatment arm, 7 SAEs were related to treatment (though one was clearly attributed to</w:t>
      </w:r>
      <w:r w:rsidRPr="005B6EFD">
        <w:rPr>
          <w:rFonts w:eastAsia="Arial"/>
        </w:rPr>
        <w:t xml:space="preserve"> fluorouracil and therefore not relevant to the PICO intervention); </w:t>
      </w:r>
      <w:r w:rsidRPr="005B6EFD">
        <w:t xml:space="preserve">†All adverse events with a possible, probable, or definite relationship to trial interventions; ‡ All serious </w:t>
      </w:r>
      <w:r w:rsidRPr="005B6EFD">
        <w:lastRenderedPageBreak/>
        <w:t>adverse events with a possible, probable, or definite relationship to trial interventions. There was no significant between-group difference (p=0.07).</w:t>
      </w:r>
      <w:r w:rsidR="00335AAD" w:rsidRPr="005B6EFD">
        <w:t xml:space="preserve"> </w:t>
      </w:r>
      <w:r w:rsidR="00AB54BB" w:rsidRPr="005B6EFD">
        <w:t>Abbreviations:</w:t>
      </w:r>
      <w:r w:rsidR="00B30DA3" w:rsidRPr="005B6EFD">
        <w:t xml:space="preserve"> AE = adverse events; SAEs = serious adverse events</w:t>
      </w:r>
    </w:p>
    <w:p w14:paraId="76542789" w14:textId="21898956" w:rsidR="00D74076" w:rsidRPr="005B6EFD" w:rsidRDefault="00D74076" w:rsidP="00D74076">
      <w:pPr>
        <w:rPr>
          <w:vertAlign w:val="superscript"/>
        </w:rPr>
      </w:pPr>
      <w:bookmarkStart w:id="141" w:name="_Ref196201311"/>
      <w:r w:rsidRPr="005B6EFD">
        <w:t xml:space="preserve">Across all comparative and single arm studies, overall, adverse events related to ablative treatment were primarily mild to moderate pain, bleeding or (rarely) infection, and were normally resolved within 1-3 weeks and managed successfully with mild analgesics as required. In comparative evidence, significantly more AEs and </w:t>
      </w:r>
      <w:r w:rsidR="00226C3B" w:rsidRPr="005B6EFD">
        <w:t>SAEs</w:t>
      </w:r>
      <w:r w:rsidRPr="005B6EFD">
        <w:t xml:space="preserve"> were reported in the treatment group versus active monitoring.</w:t>
      </w:r>
      <w:r w:rsidR="00EF33D6" w:rsidRPr="00EF33D6">
        <w:rPr>
          <w:vertAlign w:val="superscript"/>
        </w:rPr>
        <w:fldChar w:fldCharType="begin"/>
      </w:r>
      <w:r w:rsidR="00EF33D6" w:rsidRPr="00EF33D6">
        <w:rPr>
          <w:vertAlign w:val="superscript"/>
        </w:rPr>
        <w:instrText xml:space="preserve"> NOTEREF _Ref219190297 \h </w:instrText>
      </w:r>
      <w:r w:rsidR="00EF33D6">
        <w:rPr>
          <w:vertAlign w:val="superscript"/>
        </w:rPr>
        <w:instrText xml:space="preserve"> \* MERGEFORMAT </w:instrText>
      </w:r>
      <w:r w:rsidR="00EF33D6" w:rsidRPr="00EF33D6">
        <w:rPr>
          <w:vertAlign w:val="superscript"/>
        </w:rPr>
      </w:r>
      <w:r w:rsidR="00EF33D6" w:rsidRPr="00EF33D6">
        <w:rPr>
          <w:vertAlign w:val="superscript"/>
        </w:rPr>
        <w:fldChar w:fldCharType="separate"/>
      </w:r>
      <w:r w:rsidR="00FC322E">
        <w:rPr>
          <w:vertAlign w:val="superscript"/>
        </w:rPr>
        <w:t>2</w:t>
      </w:r>
      <w:r w:rsidR="00EF33D6" w:rsidRPr="00EF33D6">
        <w:rPr>
          <w:vertAlign w:val="superscript"/>
        </w:rPr>
        <w:fldChar w:fldCharType="end"/>
      </w:r>
      <w:r w:rsidRPr="005B6EFD">
        <w:t xml:space="preserve"> Severe or life-threatening side effects were less common for those receiving electrocautery (18%) versus imiquimod (43%) or fluorouracil (27%) treatment in one study, though AEs were higher in the electrocautery group. Additionally, duration of AEs </w:t>
      </w:r>
      <w:r w:rsidR="00226C3B" w:rsidRPr="005B6EFD">
        <w:t>was</w:t>
      </w:r>
      <w:r w:rsidRPr="005B6EFD">
        <w:t xml:space="preserve"> much shorter for electrocautery (lasting for days; versus weeks in non-ablative treatment groups).</w:t>
      </w:r>
      <w:r w:rsidR="00A85EE1" w:rsidRPr="005B6EFD" w:rsidDel="00A85EE1">
        <w:rPr>
          <w:vertAlign w:val="superscript"/>
        </w:rPr>
        <w:t xml:space="preserve"> </w:t>
      </w:r>
    </w:p>
    <w:p w14:paraId="643774E0" w14:textId="09495847" w:rsidR="000553EE" w:rsidRPr="005B6EFD" w:rsidRDefault="00226C3B" w:rsidP="000553EE">
      <w:pPr>
        <w:rPr>
          <w:vertAlign w:val="superscript"/>
        </w:rPr>
      </w:pPr>
      <w:r w:rsidRPr="005B6EFD">
        <w:t xml:space="preserve">One study examined physical components of </w:t>
      </w:r>
      <w:r w:rsidR="00D74076" w:rsidRPr="005B6EFD">
        <w:t>HRQoL</w:t>
      </w:r>
      <w:r w:rsidRPr="005B6EFD">
        <w:t>. Results are summarised in</w:t>
      </w:r>
      <w:r w:rsidR="008B1950">
        <w:t xml:space="preserve"> </w:t>
      </w:r>
      <w:r w:rsidR="008B1950">
        <w:fldChar w:fldCharType="begin"/>
      </w:r>
      <w:r w:rsidR="008B1950">
        <w:instrText xml:space="preserve"> REF _Ref223072654 \h </w:instrText>
      </w:r>
      <w:r w:rsidR="008B1950">
        <w:fldChar w:fldCharType="separate"/>
      </w:r>
      <w:r w:rsidR="00FC322E">
        <w:t xml:space="preserve">Table </w:t>
      </w:r>
      <w:r w:rsidR="00FC322E">
        <w:rPr>
          <w:noProof/>
        </w:rPr>
        <w:t>31</w:t>
      </w:r>
      <w:r w:rsidR="008B1950">
        <w:fldChar w:fldCharType="end"/>
      </w:r>
      <w:r w:rsidRPr="005B6EFD">
        <w:t>.</w:t>
      </w:r>
      <w:r w:rsidR="00D74076" w:rsidRPr="005B6EFD">
        <w:t xml:space="preserve"> </w:t>
      </w:r>
      <w:r w:rsidRPr="005B6EFD">
        <w:t>Individuals</w:t>
      </w:r>
      <w:r w:rsidR="00D74076" w:rsidRPr="005B6EFD">
        <w:t xml:space="preserve"> receiving electrocautery were more likely to report pain or discomfort</w:t>
      </w:r>
      <w:r w:rsidRPr="005B6EFD">
        <w:t>,</w:t>
      </w:r>
      <w:r w:rsidR="00D74076" w:rsidRPr="005B6EFD">
        <w:t xml:space="preserve"> and problems with usual activities at week 20 than patients in the fluorouracil group (though noting serious risk of bias concerns associated with different follow-up methods).</w:t>
      </w:r>
      <w:bookmarkStart w:id="142" w:name="_Ref203576657"/>
      <w:r w:rsidR="000553EE" w:rsidRPr="005B6EFD">
        <w:rPr>
          <w:vertAlign w:val="superscript"/>
        </w:rPr>
        <w:t xml:space="preserve"> </w:t>
      </w:r>
    </w:p>
    <w:bookmarkEnd w:id="141"/>
    <w:bookmarkEnd w:id="142"/>
    <w:p w14:paraId="7E02A628" w14:textId="54C251D6" w:rsidR="000553EE" w:rsidRPr="005B6EFD" w:rsidRDefault="00226C3B" w:rsidP="000553EE">
      <w:r w:rsidRPr="005B6EFD">
        <w:t>Of note, there is an ongoing single arm Australian pilot study (ACTRN12624000154505</w:t>
      </w:r>
      <w:r w:rsidR="00670E78" w:rsidRPr="005B6EFD">
        <w:rPr>
          <w:rStyle w:val="FootnoteReference"/>
        </w:rPr>
        <w:footnoteReference w:id="72"/>
      </w:r>
      <w:r w:rsidRPr="005B6EFD">
        <w:t xml:space="preserve"> the PANTHER study) examining the use of electrocautery for anal HSIL treatment for PLWH (aged 18 years or older) (date of last data collection August 2026). This study will report adverse events associated with treatment. </w:t>
      </w:r>
    </w:p>
    <w:p w14:paraId="6C023B2D" w14:textId="72AD8E56" w:rsidR="000553EE" w:rsidRPr="005B6EFD" w:rsidRDefault="008B1950" w:rsidP="008B1950">
      <w:pPr>
        <w:pStyle w:val="Caption"/>
      </w:pPr>
      <w:bookmarkStart w:id="143" w:name="_Ref223072654"/>
      <w:bookmarkStart w:id="144" w:name="_Ref203601965"/>
      <w:r>
        <w:t xml:space="preserve">Table </w:t>
      </w:r>
      <w:r>
        <w:fldChar w:fldCharType="begin"/>
      </w:r>
      <w:r>
        <w:instrText xml:space="preserve"> SEQ Table \* ARABIC </w:instrText>
      </w:r>
      <w:r>
        <w:fldChar w:fldCharType="separate"/>
      </w:r>
      <w:r w:rsidR="00FC322E">
        <w:rPr>
          <w:noProof/>
        </w:rPr>
        <w:t>31</w:t>
      </w:r>
      <w:r>
        <w:fldChar w:fldCharType="end"/>
      </w:r>
      <w:bookmarkEnd w:id="143"/>
      <w:r>
        <w:t xml:space="preserve"> </w:t>
      </w:r>
      <w:r w:rsidRPr="002A4920">
        <w:t>Key findings of physical AEs related to HSIL treatments reported in Siegenbeek van Heukelom 2016</w:t>
      </w:r>
      <w:bookmarkEnd w:id="144"/>
    </w:p>
    <w:tbl>
      <w:tblPr>
        <w:tblW w:w="0" w:type="auto"/>
        <w:tblBorders>
          <w:top w:val="single" w:sz="6" w:space="0" w:color="auto"/>
          <w:left w:val="single" w:sz="6" w:space="0" w:color="auto"/>
          <w:bottom w:val="single" w:sz="6" w:space="0" w:color="auto"/>
          <w:right w:val="single" w:sz="6" w:space="0" w:color="auto"/>
        </w:tblBorders>
        <w:shd w:val="clear" w:color="auto" w:fill="FAFAFA"/>
        <w:tblCellMar>
          <w:left w:w="28" w:type="dxa"/>
          <w:right w:w="28" w:type="dxa"/>
        </w:tblCellMar>
        <w:tblLook w:val="04A0" w:firstRow="1" w:lastRow="0" w:firstColumn="1" w:lastColumn="0" w:noHBand="0" w:noVBand="1"/>
      </w:tblPr>
      <w:tblGrid>
        <w:gridCol w:w="1308"/>
        <w:gridCol w:w="7702"/>
      </w:tblGrid>
      <w:tr w:rsidR="000553EE" w:rsidRPr="005B6EFD" w14:paraId="7FDAEC62" w14:textId="77777777" w:rsidTr="00551209">
        <w:trPr>
          <w:tblHeader/>
        </w:trPr>
        <w:tc>
          <w:tcPr>
            <w:tcW w:w="0" w:type="auto"/>
            <w:tcBorders>
              <w:top w:val="single" w:sz="6" w:space="0" w:color="auto"/>
              <w:left w:val="single" w:sz="6" w:space="0" w:color="auto"/>
              <w:bottom w:val="single" w:sz="6" w:space="0" w:color="auto"/>
              <w:right w:val="single" w:sz="6" w:space="0" w:color="auto"/>
            </w:tcBorders>
            <w:shd w:val="clear" w:color="auto" w:fill="D9D9D9" w:themeFill="background1" w:themeFillShade="D9"/>
            <w:tcMar>
              <w:top w:w="15" w:type="dxa"/>
              <w:left w:w="75" w:type="dxa"/>
              <w:bottom w:w="15" w:type="dxa"/>
              <w:right w:w="75" w:type="dxa"/>
            </w:tcMar>
            <w:vAlign w:val="center"/>
            <w:hideMark/>
          </w:tcPr>
          <w:p w14:paraId="2CA5260F" w14:textId="77777777" w:rsidR="000553EE" w:rsidRPr="005B6EFD" w:rsidRDefault="000553EE" w:rsidP="00551209">
            <w:pPr>
              <w:pStyle w:val="TableFigureHeading"/>
            </w:pPr>
            <w:r w:rsidRPr="005B6EFD">
              <w:t>Outcome</w:t>
            </w:r>
          </w:p>
        </w:tc>
        <w:tc>
          <w:tcPr>
            <w:tcW w:w="0" w:type="auto"/>
            <w:tcBorders>
              <w:top w:val="single" w:sz="6" w:space="0" w:color="auto"/>
              <w:left w:val="single" w:sz="6" w:space="0" w:color="auto"/>
              <w:bottom w:val="single" w:sz="6" w:space="0" w:color="auto"/>
              <w:right w:val="single" w:sz="6" w:space="0" w:color="auto"/>
            </w:tcBorders>
            <w:shd w:val="clear" w:color="auto" w:fill="D9D9D9" w:themeFill="background1" w:themeFillShade="D9"/>
            <w:tcMar>
              <w:top w:w="15" w:type="dxa"/>
              <w:left w:w="75" w:type="dxa"/>
              <w:bottom w:w="15" w:type="dxa"/>
              <w:right w:w="75" w:type="dxa"/>
            </w:tcMar>
            <w:vAlign w:val="center"/>
            <w:hideMark/>
          </w:tcPr>
          <w:p w14:paraId="56B1D8E7" w14:textId="77777777" w:rsidR="000553EE" w:rsidRPr="005B6EFD" w:rsidRDefault="000553EE" w:rsidP="00551209">
            <w:pPr>
              <w:pStyle w:val="TableFigureHeading"/>
            </w:pPr>
            <w:r w:rsidRPr="005B6EFD">
              <w:t>Findings</w:t>
            </w:r>
          </w:p>
        </w:tc>
      </w:tr>
      <w:tr w:rsidR="000553EE" w:rsidRPr="005B6EFD" w14:paraId="01424124" w14:textId="77777777" w:rsidTr="00551209">
        <w:tc>
          <w:tcPr>
            <w:tcW w:w="0" w:type="auto"/>
            <w:tcBorders>
              <w:top w:val="single" w:sz="6" w:space="0" w:color="auto"/>
              <w:left w:val="single" w:sz="6" w:space="0" w:color="auto"/>
              <w:bottom w:val="single" w:sz="6" w:space="0" w:color="auto"/>
              <w:right w:val="single" w:sz="6" w:space="0" w:color="auto"/>
            </w:tcBorders>
            <w:tcMar>
              <w:top w:w="15" w:type="dxa"/>
              <w:left w:w="75" w:type="dxa"/>
              <w:bottom w:w="15" w:type="dxa"/>
              <w:right w:w="75" w:type="dxa"/>
            </w:tcMar>
            <w:vAlign w:val="center"/>
            <w:hideMark/>
          </w:tcPr>
          <w:p w14:paraId="0CAB5CF9" w14:textId="77777777" w:rsidR="000553EE" w:rsidRPr="005B6EFD" w:rsidRDefault="000553EE" w:rsidP="00551209">
            <w:pPr>
              <w:pStyle w:val="TableText"/>
            </w:pPr>
            <w:r w:rsidRPr="005B6EFD">
              <w:t>Pain/Discomfort</w:t>
            </w:r>
          </w:p>
        </w:tc>
        <w:tc>
          <w:tcPr>
            <w:tcW w:w="0" w:type="auto"/>
            <w:tcBorders>
              <w:top w:val="single" w:sz="6" w:space="0" w:color="auto"/>
              <w:left w:val="single" w:sz="6" w:space="0" w:color="auto"/>
              <w:bottom w:val="single" w:sz="6" w:space="0" w:color="auto"/>
              <w:right w:val="single" w:sz="6" w:space="0" w:color="auto"/>
            </w:tcBorders>
            <w:tcMar>
              <w:top w:w="15" w:type="dxa"/>
              <w:left w:w="75" w:type="dxa"/>
              <w:bottom w:w="15" w:type="dxa"/>
              <w:right w:w="75" w:type="dxa"/>
            </w:tcMar>
            <w:vAlign w:val="center"/>
            <w:hideMark/>
          </w:tcPr>
          <w:p w14:paraId="251A6931" w14:textId="77777777" w:rsidR="000553EE" w:rsidRPr="005B6EFD" w:rsidRDefault="000553EE" w:rsidP="00551209">
            <w:pPr>
              <w:pStyle w:val="TableText"/>
            </w:pPr>
            <w:r w:rsidRPr="005B6EFD">
              <w:t>Significant differences were found among the 3 treatment groups. Imiquimod arm reported more pain/discomfort at week 8 compared to the electrocautery arm (OR, 3.6; 95% CI, 1.2–11.3; p = 0.03). Electrocautery arm reported more pain/discomfort at week 20 compared to fluorouracil arm (OR, 3.6; 95% CI, 1.1–12.1; p = 0.04).</w:t>
            </w:r>
          </w:p>
        </w:tc>
      </w:tr>
      <w:tr w:rsidR="000553EE" w:rsidRPr="005B6EFD" w14:paraId="16C72E13" w14:textId="77777777" w:rsidTr="00551209">
        <w:tc>
          <w:tcPr>
            <w:tcW w:w="0" w:type="auto"/>
            <w:tcBorders>
              <w:top w:val="single" w:sz="6" w:space="0" w:color="auto"/>
              <w:left w:val="single" w:sz="6" w:space="0" w:color="auto"/>
              <w:bottom w:val="single" w:sz="6" w:space="0" w:color="auto"/>
              <w:right w:val="single" w:sz="6" w:space="0" w:color="auto"/>
            </w:tcBorders>
            <w:tcMar>
              <w:top w:w="15" w:type="dxa"/>
              <w:left w:w="75" w:type="dxa"/>
              <w:bottom w:w="15" w:type="dxa"/>
              <w:right w:w="75" w:type="dxa"/>
            </w:tcMar>
            <w:vAlign w:val="center"/>
            <w:hideMark/>
          </w:tcPr>
          <w:p w14:paraId="65C9A85D" w14:textId="77777777" w:rsidR="000553EE" w:rsidRPr="005B6EFD" w:rsidRDefault="000553EE" w:rsidP="00551209">
            <w:pPr>
              <w:pStyle w:val="TableText"/>
            </w:pPr>
            <w:r w:rsidRPr="005B6EFD">
              <w:t>Usual Activity</w:t>
            </w:r>
          </w:p>
        </w:tc>
        <w:tc>
          <w:tcPr>
            <w:tcW w:w="0" w:type="auto"/>
            <w:tcBorders>
              <w:top w:val="single" w:sz="6" w:space="0" w:color="auto"/>
              <w:left w:val="single" w:sz="6" w:space="0" w:color="auto"/>
              <w:bottom w:val="single" w:sz="6" w:space="0" w:color="auto"/>
              <w:right w:val="single" w:sz="6" w:space="0" w:color="auto"/>
            </w:tcBorders>
            <w:tcMar>
              <w:top w:w="15" w:type="dxa"/>
              <w:left w:w="75" w:type="dxa"/>
              <w:bottom w:w="15" w:type="dxa"/>
              <w:right w:w="75" w:type="dxa"/>
            </w:tcMar>
            <w:vAlign w:val="center"/>
            <w:hideMark/>
          </w:tcPr>
          <w:p w14:paraId="044CF106" w14:textId="77777777" w:rsidR="000553EE" w:rsidRPr="005B6EFD" w:rsidRDefault="000553EE" w:rsidP="00551209">
            <w:pPr>
              <w:pStyle w:val="TableText"/>
            </w:pPr>
            <w:r w:rsidRPr="005B6EFD">
              <w:t>Marginally significant differences were found among the 3 treatment groups. Electrocautery group reported more problems with usual activities at week 20 compared to the fluorouracil group (OR, 5.5; 95% CI, 1.4–21.8; p = 0.02).</w:t>
            </w:r>
          </w:p>
        </w:tc>
      </w:tr>
    </w:tbl>
    <w:p w14:paraId="723F5FE6" w14:textId="77777777" w:rsidR="000553EE" w:rsidRPr="005B6EFD" w:rsidRDefault="000553EE" w:rsidP="000553EE">
      <w:pPr>
        <w:pStyle w:val="TableFigureFooter"/>
      </w:pPr>
      <w:r w:rsidRPr="005B6EFD">
        <w:t>Source: Siegenbeek van Heukelom 2016</w:t>
      </w:r>
    </w:p>
    <w:p w14:paraId="6DAD4756" w14:textId="01449111" w:rsidR="000553EE" w:rsidRPr="005B6EFD" w:rsidRDefault="000553EE" w:rsidP="000553EE">
      <w:pPr>
        <w:pStyle w:val="TableFigureFooter"/>
      </w:pPr>
      <w:r w:rsidRPr="005B6EFD">
        <w:t>Abbreviations: AE = adverse event; CI = confidence interval, OR = odds ratio</w:t>
      </w:r>
    </w:p>
    <w:p w14:paraId="12788E65" w14:textId="0FA9F0A0" w:rsidR="0092610E" w:rsidRPr="005B6EFD" w:rsidRDefault="00304C43" w:rsidP="00927CC9">
      <w:pPr>
        <w:pStyle w:val="Heading4"/>
      </w:pPr>
      <w:r w:rsidRPr="005B6EFD">
        <w:t>Psychosocial AEs</w:t>
      </w:r>
    </w:p>
    <w:p w14:paraId="39DA5A13" w14:textId="63900721" w:rsidR="0092610E" w:rsidRPr="005B6EFD" w:rsidRDefault="00304C43" w:rsidP="0092610E">
      <w:r w:rsidRPr="005B6EFD">
        <w:t xml:space="preserve">Two </w:t>
      </w:r>
      <w:r w:rsidR="0092610E" w:rsidRPr="005B6EFD">
        <w:t>comparative stud</w:t>
      </w:r>
      <w:r w:rsidRPr="005B6EFD">
        <w:t>ies</w:t>
      </w:r>
      <w:r w:rsidR="0092610E" w:rsidRPr="005B6EFD">
        <w:t xml:space="preserve"> reported psychosocial </w:t>
      </w:r>
      <w:r w:rsidRPr="005B6EFD">
        <w:t>HRQoL</w:t>
      </w:r>
      <w:r w:rsidR="0092610E" w:rsidRPr="005B6EFD">
        <w:t xml:space="preserve"> outcomes</w:t>
      </w:r>
      <w:r w:rsidRPr="005B6EFD">
        <w:t>. One used the PICO-specified comparator (active monitoring) in PLWH; the other compared to</w:t>
      </w:r>
      <w:r w:rsidR="0092610E" w:rsidRPr="005B6EFD">
        <w:t xml:space="preserve"> different HSIL treatments (imiquimod, fluorouracil, and electrocautery ablation) </w:t>
      </w:r>
      <w:r w:rsidR="00D24DFA" w:rsidRPr="005B6EFD">
        <w:t>for MSM LWH aged 18 or older</w:t>
      </w:r>
      <w:r w:rsidR="004B2905" w:rsidRPr="005B6EFD">
        <w:t>.</w:t>
      </w:r>
      <w:r w:rsidR="00DC0938" w:rsidRPr="005B6EFD" w:rsidDel="00DC0938">
        <w:rPr>
          <w:vertAlign w:val="superscript"/>
        </w:rPr>
        <w:t xml:space="preserve"> </w:t>
      </w:r>
    </w:p>
    <w:p w14:paraId="1C290355" w14:textId="75C98D53" w:rsidR="00304C43" w:rsidRPr="005B6EFD" w:rsidRDefault="00304C43" w:rsidP="00251376">
      <w:pPr>
        <w:rPr>
          <w:i/>
          <w:iCs/>
          <w:u w:val="single"/>
        </w:rPr>
      </w:pPr>
      <w:r w:rsidRPr="005B6EFD">
        <w:rPr>
          <w:i/>
          <w:iCs/>
          <w:u w:val="single"/>
        </w:rPr>
        <w:t xml:space="preserve">Comparison to active monitoring </w:t>
      </w:r>
    </w:p>
    <w:p w14:paraId="5E26C31C" w14:textId="0194010B" w:rsidR="00304C43" w:rsidRPr="005B6EFD" w:rsidRDefault="00304C43" w:rsidP="00304C43">
      <w:r w:rsidRPr="005B6EFD">
        <w:t>The HRQoL study in the ANCHOR trial found worsened impact on psychological functioning 2-7 days after treatment for those receiving HSIL therapy, though not for active monitoring.</w:t>
      </w:r>
      <w:r w:rsidR="00004007" w:rsidRPr="00004007">
        <w:rPr>
          <w:vertAlign w:val="superscript"/>
        </w:rPr>
        <w:fldChar w:fldCharType="begin"/>
      </w:r>
      <w:r w:rsidR="00004007" w:rsidRPr="00004007">
        <w:rPr>
          <w:vertAlign w:val="superscript"/>
        </w:rPr>
        <w:instrText xml:space="preserve"> NOTEREF _Ref219190297 \h </w:instrText>
      </w:r>
      <w:r w:rsidR="00004007">
        <w:rPr>
          <w:vertAlign w:val="superscript"/>
        </w:rPr>
        <w:instrText xml:space="preserve"> \* MERGEFORMAT </w:instrText>
      </w:r>
      <w:r w:rsidR="00004007" w:rsidRPr="00004007">
        <w:rPr>
          <w:vertAlign w:val="superscript"/>
        </w:rPr>
      </w:r>
      <w:r w:rsidR="00004007" w:rsidRPr="00004007">
        <w:rPr>
          <w:vertAlign w:val="superscript"/>
        </w:rPr>
        <w:fldChar w:fldCharType="separate"/>
      </w:r>
      <w:r w:rsidR="00FC322E">
        <w:rPr>
          <w:vertAlign w:val="superscript"/>
        </w:rPr>
        <w:t>2</w:t>
      </w:r>
      <w:r w:rsidR="00004007" w:rsidRPr="00004007">
        <w:rPr>
          <w:vertAlign w:val="superscript"/>
        </w:rPr>
        <w:fldChar w:fldCharType="end"/>
      </w:r>
      <w:r w:rsidRPr="00004007">
        <w:rPr>
          <w:vertAlign w:val="superscript"/>
        </w:rPr>
        <w:t xml:space="preserve"> </w:t>
      </w:r>
      <w:r w:rsidRPr="005B6EFD">
        <w:t xml:space="preserve">Though, all missing data </w:t>
      </w:r>
      <w:r w:rsidR="00226C3B" w:rsidRPr="005B6EFD">
        <w:t xml:space="preserve">from the purpose built measure (ANCHOR Health-Related Symptom Index; A-HRSI) </w:t>
      </w:r>
      <w:r w:rsidRPr="005B6EFD">
        <w:t>were from the Impact on Psychological Functioning domain (12, 10 and 9 results missing from each timepoint, respectively). The authors attributed this likely to sensitive questions</w:t>
      </w:r>
      <w:r w:rsidR="00226C3B" w:rsidRPr="005B6EFD">
        <w:t>,</w:t>
      </w:r>
      <w:r w:rsidRPr="005B6EFD">
        <w:t xml:space="preserve"> specifically about desire and enjoyment of sexual activity. This trend in missing information may impact results, especially considering the small overall sample size. Risk of bias concerns around complete case analysis, lack of responsiveness cut-offs and confounding variables further undermine confidence in results. As with testing, psychosocial impacts of ablative treatment for </w:t>
      </w:r>
      <w:r w:rsidRPr="005B6EFD">
        <w:lastRenderedPageBreak/>
        <w:t xml:space="preserve">HSIL may differ across the PICO-specified subgroups (associated with HPV and stigma, and experienced sexual discrimination for some groups). Only PLWH were examined in this study (representing approximately </w:t>
      </w:r>
      <w:r w:rsidR="0084310C" w:rsidRPr="005B6EFD">
        <w:t>22</w:t>
      </w:r>
      <w:r w:rsidRPr="005B6EFD">
        <w:t>% of the total PICO population)</w:t>
      </w:r>
      <w:r w:rsidR="00226C3B" w:rsidRPr="005B6EFD">
        <w:t>, and further evidence in other subpopulations is needed.</w:t>
      </w:r>
    </w:p>
    <w:p w14:paraId="660C2BCD" w14:textId="1D9E54C5" w:rsidR="00304C43" w:rsidRPr="005B6EFD" w:rsidRDefault="00304C43" w:rsidP="00927CC9">
      <w:pPr>
        <w:pStyle w:val="Heading5"/>
      </w:pPr>
      <w:r w:rsidRPr="005B6EFD">
        <w:t>Comparison to different treatments</w:t>
      </w:r>
    </w:p>
    <w:p w14:paraId="1867365E" w14:textId="33C9A0EF" w:rsidR="0092610E" w:rsidRPr="005B6EFD" w:rsidRDefault="0092610E" w:rsidP="0092610E">
      <w:r w:rsidRPr="005B6EFD">
        <w:t>Key</w:t>
      </w:r>
      <w:r w:rsidR="00226C3B" w:rsidRPr="005B6EFD">
        <w:t xml:space="preserve"> psychosocial</w:t>
      </w:r>
      <w:r w:rsidRPr="005B6EFD">
        <w:t xml:space="preserve"> results </w:t>
      </w:r>
      <w:r w:rsidR="00226C3B" w:rsidRPr="005B6EFD">
        <w:t>from Siegenbeek van Heukelom 2016</w:t>
      </w:r>
      <w:r w:rsidR="009B5D15" w:rsidRPr="005B6EFD">
        <w:t xml:space="preserve"> </w:t>
      </w:r>
      <w:r w:rsidRPr="005B6EFD">
        <w:t xml:space="preserve">are presented narratively in </w:t>
      </w:r>
      <w:r w:rsidR="00201AC4" w:rsidRPr="005B6EFD">
        <w:fldChar w:fldCharType="begin"/>
      </w:r>
      <w:r w:rsidR="00201AC4" w:rsidRPr="005B6EFD">
        <w:instrText xml:space="preserve"> REF _Ref196235577 </w:instrText>
      </w:r>
      <w:r w:rsidR="005B6EFD">
        <w:instrText xml:space="preserve"> \* MERGEFORMAT </w:instrText>
      </w:r>
      <w:r w:rsidR="00201AC4" w:rsidRPr="005B6EFD">
        <w:fldChar w:fldCharType="separate"/>
      </w:r>
      <w:r w:rsidR="00FC322E">
        <w:t xml:space="preserve">Table 32 </w:t>
      </w:r>
      <w:r w:rsidR="00FC322E" w:rsidRPr="006401D0">
        <w:t>Key findings of psychological AEs related to HSIL treatments reported in Siegenbeek van Heukelom 2016</w:t>
      </w:r>
      <w:r w:rsidR="00201AC4" w:rsidRPr="005B6EFD">
        <w:fldChar w:fldCharType="end"/>
      </w:r>
      <w:r w:rsidRPr="005B6EFD">
        <w:t xml:space="preserve">according to outcomes measured. </w:t>
      </w:r>
      <w:r w:rsidR="00D24DFA" w:rsidRPr="005B6EFD">
        <w:t>All treatments negatively affected HRQoL, though anxiety and satisfaction with sex life outcomes were significantly worse for electrocautery treatment compared to treatment with imiquimod or fluorouracil, though there were serious risk of bias concerns.</w:t>
      </w:r>
      <w:r w:rsidR="00A61462" w:rsidRPr="005B6EFD" w:rsidDel="00A61462">
        <w:rPr>
          <w:vertAlign w:val="superscript"/>
        </w:rPr>
        <w:t xml:space="preserve"> </w:t>
      </w:r>
      <w:r w:rsidR="008413B6" w:rsidRPr="005B6EFD">
        <w:t>However</w:t>
      </w:r>
      <w:r w:rsidRPr="005B6EFD">
        <w:t xml:space="preserve">, the electrocautery arm completed questionnaires at different follow up points than imiquimod and fluorouracil arms. Confounders were also not considered </w:t>
      </w:r>
      <w:r w:rsidR="00BF1CFB" w:rsidRPr="005B6EFD">
        <w:t xml:space="preserve">(particularly in differences by AIN grade) </w:t>
      </w:r>
      <w:r w:rsidRPr="005B6EFD">
        <w:t>and drop-out rates at each timepoint were high</w:t>
      </w:r>
      <w:r w:rsidR="00304C43" w:rsidRPr="005B6EFD">
        <w:t>, meaning results may not be reliable.</w:t>
      </w:r>
    </w:p>
    <w:p w14:paraId="4A9D6EBE" w14:textId="0CF688D5" w:rsidR="0092610E" w:rsidRPr="005B6EFD" w:rsidRDefault="008E028A" w:rsidP="008E028A">
      <w:pPr>
        <w:pStyle w:val="Caption"/>
      </w:pPr>
      <w:bookmarkStart w:id="145" w:name="_Ref196235577"/>
      <w:r>
        <w:t xml:space="preserve">Table </w:t>
      </w:r>
      <w:r>
        <w:fldChar w:fldCharType="begin"/>
      </w:r>
      <w:r>
        <w:instrText xml:space="preserve"> SEQ Table \* ARABIC </w:instrText>
      </w:r>
      <w:r>
        <w:fldChar w:fldCharType="separate"/>
      </w:r>
      <w:r w:rsidR="00FC322E">
        <w:rPr>
          <w:noProof/>
        </w:rPr>
        <w:t>32</w:t>
      </w:r>
      <w:r>
        <w:fldChar w:fldCharType="end"/>
      </w:r>
      <w:r>
        <w:t xml:space="preserve"> </w:t>
      </w:r>
      <w:r w:rsidRPr="006401D0">
        <w:t>Key findings of psychological AEs related to HSIL treatments reported in Siegenbeek van Heukelom 2016</w:t>
      </w:r>
      <w:bookmarkEnd w:id="145"/>
    </w:p>
    <w:tbl>
      <w:tblPr>
        <w:tblW w:w="0" w:type="auto"/>
        <w:tblBorders>
          <w:top w:val="single" w:sz="6" w:space="0" w:color="auto"/>
          <w:left w:val="single" w:sz="6" w:space="0" w:color="auto"/>
          <w:bottom w:val="single" w:sz="6" w:space="0" w:color="auto"/>
          <w:right w:val="single" w:sz="6" w:space="0" w:color="auto"/>
        </w:tblBorders>
        <w:shd w:val="clear" w:color="auto" w:fill="FAFAFA"/>
        <w:tblCellMar>
          <w:left w:w="28" w:type="dxa"/>
          <w:right w:w="28" w:type="dxa"/>
        </w:tblCellMar>
        <w:tblLook w:val="04A0" w:firstRow="1" w:lastRow="0" w:firstColumn="1" w:lastColumn="0" w:noHBand="0" w:noVBand="1"/>
      </w:tblPr>
      <w:tblGrid>
        <w:gridCol w:w="1788"/>
        <w:gridCol w:w="7222"/>
      </w:tblGrid>
      <w:tr w:rsidR="0092610E" w:rsidRPr="005B6EFD" w14:paraId="666704FC" w14:textId="77777777">
        <w:trPr>
          <w:tblHeader/>
        </w:trPr>
        <w:tc>
          <w:tcPr>
            <w:tcW w:w="0" w:type="auto"/>
            <w:tcBorders>
              <w:top w:val="single" w:sz="6" w:space="0" w:color="auto"/>
              <w:left w:val="single" w:sz="6" w:space="0" w:color="auto"/>
              <w:bottom w:val="single" w:sz="6" w:space="0" w:color="auto"/>
              <w:right w:val="single" w:sz="6" w:space="0" w:color="auto"/>
            </w:tcBorders>
            <w:shd w:val="clear" w:color="auto" w:fill="D9D9D9" w:themeFill="background1" w:themeFillShade="D9"/>
            <w:tcMar>
              <w:top w:w="15" w:type="dxa"/>
              <w:left w:w="75" w:type="dxa"/>
              <w:bottom w:w="15" w:type="dxa"/>
              <w:right w:w="75" w:type="dxa"/>
            </w:tcMar>
            <w:vAlign w:val="center"/>
            <w:hideMark/>
          </w:tcPr>
          <w:p w14:paraId="14AE4A84" w14:textId="77777777" w:rsidR="0092610E" w:rsidRPr="005B6EFD" w:rsidRDefault="0092610E">
            <w:pPr>
              <w:pStyle w:val="TableFigureHeading"/>
            </w:pPr>
            <w:r w:rsidRPr="005B6EFD">
              <w:t>Outcome</w:t>
            </w:r>
          </w:p>
        </w:tc>
        <w:tc>
          <w:tcPr>
            <w:tcW w:w="0" w:type="auto"/>
            <w:tcBorders>
              <w:top w:val="single" w:sz="6" w:space="0" w:color="auto"/>
              <w:left w:val="single" w:sz="6" w:space="0" w:color="auto"/>
              <w:bottom w:val="single" w:sz="6" w:space="0" w:color="auto"/>
              <w:right w:val="single" w:sz="6" w:space="0" w:color="auto"/>
            </w:tcBorders>
            <w:shd w:val="clear" w:color="auto" w:fill="D9D9D9" w:themeFill="background1" w:themeFillShade="D9"/>
            <w:tcMar>
              <w:top w:w="15" w:type="dxa"/>
              <w:left w:w="75" w:type="dxa"/>
              <w:bottom w:w="15" w:type="dxa"/>
              <w:right w:w="75" w:type="dxa"/>
            </w:tcMar>
            <w:vAlign w:val="center"/>
            <w:hideMark/>
          </w:tcPr>
          <w:p w14:paraId="7D6D551C" w14:textId="77777777" w:rsidR="0092610E" w:rsidRPr="005B6EFD" w:rsidRDefault="0092610E">
            <w:pPr>
              <w:pStyle w:val="TableFigureHeading"/>
            </w:pPr>
            <w:r w:rsidRPr="005B6EFD">
              <w:t>Findings</w:t>
            </w:r>
          </w:p>
        </w:tc>
      </w:tr>
      <w:tr w:rsidR="0092610E" w:rsidRPr="005B6EFD" w14:paraId="1AFD97FB" w14:textId="77777777">
        <w:tc>
          <w:tcPr>
            <w:tcW w:w="0" w:type="auto"/>
            <w:tcBorders>
              <w:top w:val="single" w:sz="6" w:space="0" w:color="auto"/>
              <w:left w:val="single" w:sz="6" w:space="0" w:color="auto"/>
              <w:bottom w:val="single" w:sz="6" w:space="0" w:color="auto"/>
              <w:right w:val="single" w:sz="6" w:space="0" w:color="auto"/>
            </w:tcBorders>
            <w:tcMar>
              <w:top w:w="15" w:type="dxa"/>
              <w:left w:w="75" w:type="dxa"/>
              <w:bottom w:w="15" w:type="dxa"/>
              <w:right w:w="75" w:type="dxa"/>
            </w:tcMar>
            <w:vAlign w:val="center"/>
            <w:hideMark/>
          </w:tcPr>
          <w:p w14:paraId="51FEC367" w14:textId="77777777" w:rsidR="0092610E" w:rsidRPr="005B6EFD" w:rsidRDefault="0092610E">
            <w:pPr>
              <w:pStyle w:val="TableText"/>
            </w:pPr>
            <w:r w:rsidRPr="005B6EFD">
              <w:t>Anxiety/Depression</w:t>
            </w:r>
          </w:p>
        </w:tc>
        <w:tc>
          <w:tcPr>
            <w:tcW w:w="0" w:type="auto"/>
            <w:tcBorders>
              <w:top w:val="single" w:sz="6" w:space="0" w:color="auto"/>
              <w:left w:val="single" w:sz="6" w:space="0" w:color="auto"/>
              <w:bottom w:val="single" w:sz="6" w:space="0" w:color="auto"/>
              <w:right w:val="single" w:sz="6" w:space="0" w:color="auto"/>
            </w:tcBorders>
            <w:tcMar>
              <w:top w:w="15" w:type="dxa"/>
              <w:left w:w="75" w:type="dxa"/>
              <w:bottom w:w="15" w:type="dxa"/>
              <w:right w:w="75" w:type="dxa"/>
            </w:tcMar>
            <w:vAlign w:val="center"/>
            <w:hideMark/>
          </w:tcPr>
          <w:p w14:paraId="359B1EE9" w14:textId="4A518C60" w:rsidR="0092610E" w:rsidRPr="005B6EFD" w:rsidRDefault="0092610E">
            <w:pPr>
              <w:pStyle w:val="TableText"/>
            </w:pPr>
            <w:r w:rsidRPr="005B6EFD">
              <w:t>Significant differences were found among the 3 treatment groups. The electrocautery group were more likely to report anxiety/depression at week 16 compared to imiquimod group (OR, 3.7; 95% CI, 1.2–11.4; p = 0.03) or fluorouracil group (OR, 3.8; 95% CI, 1.2–11.8; p = 0.02).</w:t>
            </w:r>
          </w:p>
        </w:tc>
      </w:tr>
      <w:tr w:rsidR="0092610E" w:rsidRPr="005B6EFD" w14:paraId="2FE50DF1" w14:textId="77777777">
        <w:tc>
          <w:tcPr>
            <w:tcW w:w="0" w:type="auto"/>
            <w:tcBorders>
              <w:top w:val="single" w:sz="6" w:space="0" w:color="auto"/>
              <w:left w:val="single" w:sz="6" w:space="0" w:color="auto"/>
              <w:bottom w:val="single" w:sz="6" w:space="0" w:color="auto"/>
              <w:right w:val="single" w:sz="6" w:space="0" w:color="auto"/>
            </w:tcBorders>
            <w:tcMar>
              <w:top w:w="15" w:type="dxa"/>
              <w:left w:w="75" w:type="dxa"/>
              <w:bottom w:w="15" w:type="dxa"/>
              <w:right w:w="75" w:type="dxa"/>
            </w:tcMar>
            <w:vAlign w:val="center"/>
            <w:hideMark/>
          </w:tcPr>
          <w:p w14:paraId="0DBC28AA" w14:textId="77777777" w:rsidR="0092610E" w:rsidRPr="005B6EFD" w:rsidRDefault="0092610E">
            <w:pPr>
              <w:pStyle w:val="TableText"/>
            </w:pPr>
            <w:r w:rsidRPr="005B6EFD">
              <w:t>Overall Satisfaction with Sex Life</w:t>
            </w:r>
          </w:p>
        </w:tc>
        <w:tc>
          <w:tcPr>
            <w:tcW w:w="0" w:type="auto"/>
            <w:tcBorders>
              <w:top w:val="single" w:sz="6" w:space="0" w:color="auto"/>
              <w:left w:val="single" w:sz="6" w:space="0" w:color="auto"/>
              <w:bottom w:val="single" w:sz="6" w:space="0" w:color="auto"/>
              <w:right w:val="single" w:sz="6" w:space="0" w:color="auto"/>
            </w:tcBorders>
            <w:tcMar>
              <w:top w:w="15" w:type="dxa"/>
              <w:left w:w="75" w:type="dxa"/>
              <w:bottom w:w="15" w:type="dxa"/>
              <w:right w:w="75" w:type="dxa"/>
            </w:tcMar>
            <w:vAlign w:val="center"/>
            <w:hideMark/>
          </w:tcPr>
          <w:p w14:paraId="0670C93E" w14:textId="77777777" w:rsidR="0092610E" w:rsidRPr="005B6EFD" w:rsidRDefault="0092610E">
            <w:pPr>
              <w:pStyle w:val="TableText"/>
            </w:pPr>
            <w:r w:rsidRPr="005B6EFD">
              <w:t>Significant treatment group-by-time interaction effect was found (p = 0.04). Electrocautery group had significantly lower satisfaction with overall sex life at week 16 compared to imiquimod (p = 0.01) and tended to have lower scores than fluorouracil (p = 0.08). More than half of the patients in all groups reported no sexual intercourse during the evaluation period.</w:t>
            </w:r>
          </w:p>
        </w:tc>
      </w:tr>
    </w:tbl>
    <w:p w14:paraId="015495CB" w14:textId="01E313E3" w:rsidR="0092610E" w:rsidRPr="005B6EFD" w:rsidRDefault="0092610E" w:rsidP="0092610E">
      <w:pPr>
        <w:pStyle w:val="TableFigureFooter"/>
      </w:pPr>
      <w:r w:rsidRPr="005B6EFD">
        <w:t>Source: Siegenbeek van Heukelom 2016</w:t>
      </w:r>
    </w:p>
    <w:p w14:paraId="428C38AE" w14:textId="69C9B7EF" w:rsidR="0092610E" w:rsidRPr="005B6EFD" w:rsidRDefault="0092610E" w:rsidP="0092610E">
      <w:pPr>
        <w:pStyle w:val="TableFigureFooter"/>
      </w:pPr>
      <w:r w:rsidRPr="005B6EFD">
        <w:t xml:space="preserve">Abbreviations: </w:t>
      </w:r>
      <w:r w:rsidR="00DA419A" w:rsidRPr="005B6EFD">
        <w:t xml:space="preserve">AE = adverse event; </w:t>
      </w:r>
      <w:r w:rsidRPr="005B6EFD">
        <w:t xml:space="preserve">CI = confidence interval, </w:t>
      </w:r>
      <w:r w:rsidR="00DA419A" w:rsidRPr="005B6EFD">
        <w:t xml:space="preserve">HSIL= High-Grade Squamous Intraepithelial Lesion; </w:t>
      </w:r>
      <w:r w:rsidRPr="005B6EFD">
        <w:t>OR = odds ratio</w:t>
      </w:r>
    </w:p>
    <w:p w14:paraId="4F6F4BA4" w14:textId="581D4883" w:rsidR="00304C43" w:rsidRPr="005B6EFD" w:rsidRDefault="00304C43" w:rsidP="00927CC9">
      <w:pPr>
        <w:pStyle w:val="Heading4"/>
      </w:pPr>
      <w:r w:rsidRPr="005B6EFD">
        <w:t>Summary of comparative safety of the therapeutic intervention</w:t>
      </w:r>
    </w:p>
    <w:p w14:paraId="1DE692CC" w14:textId="1AC65EB0" w:rsidR="00120C87" w:rsidRPr="005B6EFD" w:rsidRDefault="00304C43" w:rsidP="00304C43">
      <w:r w:rsidRPr="005B6EFD">
        <w:t>The evidence suggests that HRA-guided anal HSIL ablation has an inferior safety profile compared with no treatment/active monitoring for PLWH.</w:t>
      </w:r>
      <w:r w:rsidR="00120C87" w:rsidRPr="005B6EFD">
        <w:t xml:space="preserve"> However, </w:t>
      </w:r>
      <w:r w:rsidRPr="005B6EFD">
        <w:t xml:space="preserve">considering the progression rate of HSIL to anal cancer without treatment, for all PICO-subpopulations the use of HRA-guided anal HSIL ablation is considered comparatively safe relative to the risk of developing anal cancer and consequent morbidity associated with diagnosis. </w:t>
      </w:r>
      <w:r w:rsidR="00120C87" w:rsidRPr="005B6EFD">
        <w:t>There is limited evidence for PICO-specified subpopulations other than PLWH. Given PLWH have some of the highest anal cancer incidence rates,</w:t>
      </w:r>
      <w:r w:rsidR="000B67E3" w:rsidRPr="005B6EFD">
        <w:rPr>
          <w:vertAlign w:val="superscript"/>
        </w:rPr>
        <w:fldChar w:fldCharType="begin"/>
      </w:r>
      <w:r w:rsidR="000B67E3" w:rsidRPr="005B6EFD">
        <w:rPr>
          <w:vertAlign w:val="superscript"/>
        </w:rPr>
        <w:instrText xml:space="preserve"> NOTEREF _Ref203546834  \* MERGEFORMAT </w:instrText>
      </w:r>
      <w:r w:rsidR="000B67E3" w:rsidRPr="005B6EFD">
        <w:rPr>
          <w:vertAlign w:val="superscript"/>
        </w:rPr>
        <w:fldChar w:fldCharType="separate"/>
      </w:r>
      <w:r w:rsidR="00FC322E">
        <w:rPr>
          <w:vertAlign w:val="superscript"/>
        </w:rPr>
        <w:t>7</w:t>
      </w:r>
      <w:r w:rsidR="000B67E3" w:rsidRPr="005B6EFD">
        <w:rPr>
          <w:vertAlign w:val="superscript"/>
        </w:rPr>
        <w:fldChar w:fldCharType="end"/>
      </w:r>
      <w:r w:rsidR="00120C87" w:rsidRPr="005B6EFD">
        <w:t xml:space="preserve"> </w:t>
      </w:r>
      <w:r w:rsidR="00F8567E" w:rsidRPr="005B6EFD">
        <w:t>the balance of safety risks and benefits associated with treatment may differ in lower-risk populations, potentially making the safety profile less favourable in these subpopulations.</w:t>
      </w:r>
    </w:p>
    <w:p w14:paraId="664A6771" w14:textId="6FDAFC0E" w:rsidR="00304C43" w:rsidRPr="005B6EFD" w:rsidRDefault="00304C43" w:rsidP="00756316">
      <w:r w:rsidRPr="005B6EFD">
        <w:t xml:space="preserve">Notably, there are multiple treatment options for HSIL (including surgical excision) that are used in practice that </w:t>
      </w:r>
      <w:r w:rsidRPr="005B6EFD">
        <w:rPr>
          <w:rFonts w:eastAsia="Calibri"/>
        </w:rPr>
        <w:t>have a different AE profile to ablation (evidence suggests less pain and bleeding, though possibly worse HRQoL).</w:t>
      </w:r>
      <w:r w:rsidRPr="005B6EFD">
        <w:t xml:space="preserve"> Additionally, metachronous HSILs </w:t>
      </w:r>
      <w:r w:rsidR="00D8139B" w:rsidRPr="005B6EFD">
        <w:t xml:space="preserve">(independent lesions occurring at </w:t>
      </w:r>
      <w:r w:rsidR="00D83256" w:rsidRPr="005B6EFD">
        <w:t>different</w:t>
      </w:r>
      <w:r w:rsidR="00D8139B" w:rsidRPr="005B6EFD">
        <w:t xml:space="preserve"> site</w:t>
      </w:r>
      <w:r w:rsidR="001351F8" w:rsidRPr="005B6EFD">
        <w:t xml:space="preserve"> </w:t>
      </w:r>
      <w:r w:rsidR="00F40D79" w:rsidRPr="005B6EFD">
        <w:t>from the original treated lesions</w:t>
      </w:r>
      <w:r w:rsidR="00D8139B" w:rsidRPr="005B6EFD">
        <w:t xml:space="preserve">) </w:t>
      </w:r>
      <w:r w:rsidRPr="005B6EFD">
        <w:t>following ablative treatment were common in the evidence, possibly caused by a host or viral response, which would require further ongoing treatment and incur additional related AEs.</w:t>
      </w:r>
    </w:p>
    <w:p w14:paraId="3717AA01" w14:textId="2F2AFF02" w:rsidR="00772829" w:rsidRPr="005B6EFD" w:rsidRDefault="00772829" w:rsidP="00834D51">
      <w:pPr>
        <w:pStyle w:val="Heading2"/>
        <w:numPr>
          <w:ilvl w:val="0"/>
          <w:numId w:val="39"/>
        </w:numPr>
        <w:ind w:left="851" w:hanging="851"/>
      </w:pPr>
      <w:bookmarkStart w:id="146" w:name="_Toc206597205"/>
      <w:bookmarkStart w:id="147" w:name="_Toc206600212"/>
      <w:r w:rsidRPr="005B6EFD">
        <w:t>Comparative effectiveness</w:t>
      </w:r>
      <w:bookmarkEnd w:id="146"/>
      <w:bookmarkEnd w:id="147"/>
    </w:p>
    <w:p w14:paraId="16B99561" w14:textId="77777777" w:rsidR="00D07522" w:rsidRPr="005B6EFD" w:rsidRDefault="00D07522" w:rsidP="00927CC9">
      <w:pPr>
        <w:pStyle w:val="Heading3"/>
      </w:pPr>
      <w:bookmarkStart w:id="148" w:name="_Toc206597206"/>
      <w:bookmarkStart w:id="149" w:name="_Toc206600213"/>
      <w:r w:rsidRPr="005B6EFD">
        <w:t>Direct evidence</w:t>
      </w:r>
      <w:bookmarkEnd w:id="148"/>
      <w:bookmarkEnd w:id="149"/>
    </w:p>
    <w:p w14:paraId="50E6EF7D" w14:textId="5A6B0757" w:rsidR="00846628" w:rsidRPr="005B6EFD" w:rsidRDefault="0048191C" w:rsidP="00CA0927">
      <w:r w:rsidRPr="005B6EFD">
        <w:t xml:space="preserve">Key direct evidence was derived from </w:t>
      </w:r>
      <w:r w:rsidR="00846628" w:rsidRPr="005B6EFD">
        <w:t xml:space="preserve">large-scale ecological cohort </w:t>
      </w:r>
      <w:r w:rsidR="00F2014A" w:rsidRPr="005B6EFD">
        <w:t xml:space="preserve">studies </w:t>
      </w:r>
      <w:r w:rsidRPr="005B6EFD">
        <w:t>providing</w:t>
      </w:r>
      <w:r w:rsidR="00F2014A" w:rsidRPr="005B6EFD">
        <w:t xml:space="preserve"> real-world, longitudinal evidence of the impact of </w:t>
      </w:r>
      <w:r w:rsidR="005E3892" w:rsidRPr="005B6EFD">
        <w:t xml:space="preserve">anal cancer </w:t>
      </w:r>
      <w:r w:rsidR="00F2014A" w:rsidRPr="005B6EFD">
        <w:t>screening</w:t>
      </w:r>
      <w:r w:rsidR="000307E4" w:rsidRPr="005B6EFD">
        <w:t xml:space="preserve"> followed by treatment</w:t>
      </w:r>
      <w:r w:rsidR="00F2014A" w:rsidRPr="005B6EFD">
        <w:t xml:space="preserve">. </w:t>
      </w:r>
      <w:r w:rsidR="002E5A6C" w:rsidRPr="005B6EFD">
        <w:t xml:space="preserve">However, </w:t>
      </w:r>
      <w:r w:rsidR="002E5A6C" w:rsidRPr="005B6EFD">
        <w:lastRenderedPageBreak/>
        <w:t>g</w:t>
      </w:r>
      <w:r w:rsidR="00F2014A" w:rsidRPr="005B6EFD">
        <w:t>iven the</w:t>
      </w:r>
      <w:r w:rsidR="000307E4" w:rsidRPr="005B6EFD">
        <w:t xml:space="preserve"> studies’</w:t>
      </w:r>
      <w:r w:rsidR="00F2014A" w:rsidRPr="005B6EFD">
        <w:t xml:space="preserve"> observational, retrospective nature these were subject to </w:t>
      </w:r>
      <w:r w:rsidR="00846628" w:rsidRPr="005B6EFD">
        <w:t>several</w:t>
      </w:r>
      <w:r w:rsidR="00F2014A" w:rsidRPr="005B6EFD">
        <w:t xml:space="preserve"> potential biases, primarily related to suboptimal screening practices, possible missing data, and retrospective classification of the intervention and outcomes. </w:t>
      </w:r>
      <w:r w:rsidR="002E5A6C" w:rsidRPr="005B6EFD">
        <w:t>T</w:t>
      </w:r>
      <w:r w:rsidR="00F2014A" w:rsidRPr="005B6EFD">
        <w:t>he latter may underestimate the true effects of screening</w:t>
      </w:r>
      <w:r w:rsidR="00CA0927" w:rsidRPr="005B6EFD">
        <w:t xml:space="preserve"> by misclassification of screening-detected cancers (as an individual was defined as participating in screening from 180 days after the first HRA).</w:t>
      </w:r>
      <w:r w:rsidR="00846628" w:rsidRPr="005B6EFD">
        <w:t xml:space="preserve"> </w:t>
      </w:r>
      <w:r w:rsidR="004061C4" w:rsidRPr="005B6EFD">
        <w:t xml:space="preserve">Additionally, the population, screening intervention and therapeutic intervention did not </w:t>
      </w:r>
      <w:r w:rsidRPr="005B6EFD">
        <w:t xml:space="preserve">directly </w:t>
      </w:r>
      <w:r w:rsidR="004061C4" w:rsidRPr="005B6EFD">
        <w:t>match the PICO in any studies</w:t>
      </w:r>
      <w:r w:rsidRPr="005B6EFD">
        <w:t>; HPV testing was not included</w:t>
      </w:r>
      <w:r w:rsidR="002E5A6C" w:rsidRPr="005B6EFD">
        <w:t xml:space="preserve"> in any comparative direct evidence</w:t>
      </w:r>
      <w:r w:rsidR="000D6AB2" w:rsidRPr="005B6EFD">
        <w:t xml:space="preserve"> and so applicability to the PICO is limited</w:t>
      </w:r>
      <w:r w:rsidR="004061C4" w:rsidRPr="005B6EFD">
        <w:t xml:space="preserve">. </w:t>
      </w:r>
    </w:p>
    <w:p w14:paraId="16D867BD" w14:textId="73A1D216" w:rsidR="0048191C" w:rsidRPr="005B6EFD" w:rsidRDefault="00846628" w:rsidP="00D07522">
      <w:r w:rsidRPr="005B6EFD">
        <w:t xml:space="preserve">A summary of findings of </w:t>
      </w:r>
      <w:r w:rsidR="00807A09" w:rsidRPr="005B6EFD">
        <w:t xml:space="preserve">key health outcomes with </w:t>
      </w:r>
      <w:r w:rsidRPr="005B6EFD">
        <w:t>comparative direct evidence</w:t>
      </w:r>
      <w:r w:rsidR="00807A09" w:rsidRPr="005B6EFD">
        <w:t>,</w:t>
      </w:r>
      <w:r w:rsidRPr="005B6EFD">
        <w:t xml:space="preserve"> and assessment of the evidence using GRADE is presented in</w:t>
      </w:r>
      <w:r w:rsidR="0012463E">
        <w:t xml:space="preserve"> </w:t>
      </w:r>
      <w:r w:rsidR="0012463E">
        <w:fldChar w:fldCharType="begin"/>
      </w:r>
      <w:r w:rsidR="0012463E">
        <w:instrText xml:space="preserve"> REF _Ref223072804 \h </w:instrText>
      </w:r>
      <w:r w:rsidR="0012463E">
        <w:fldChar w:fldCharType="separate"/>
      </w:r>
      <w:r w:rsidR="00FC322E">
        <w:t xml:space="preserve">Table </w:t>
      </w:r>
      <w:r w:rsidR="00FC322E">
        <w:rPr>
          <w:noProof/>
        </w:rPr>
        <w:t>33</w:t>
      </w:r>
      <w:r w:rsidR="0012463E">
        <w:fldChar w:fldCharType="end"/>
      </w:r>
      <w:r w:rsidRPr="005B6EFD">
        <w:t>.</w:t>
      </w:r>
      <w:r w:rsidR="0048191C" w:rsidRPr="005B6EFD">
        <w:t xml:space="preserve"> Results are not summarised numerically in tables given the differences in </w:t>
      </w:r>
      <w:r w:rsidR="008413B6" w:rsidRPr="005B6EFD">
        <w:t xml:space="preserve">study designs, </w:t>
      </w:r>
      <w:r w:rsidR="0048191C" w:rsidRPr="005B6EFD">
        <w:t>populations, interventions and outcome measures.</w:t>
      </w:r>
    </w:p>
    <w:p w14:paraId="00DB25A3" w14:textId="1B33F8DD" w:rsidR="008413B6" w:rsidRPr="005B6EFD" w:rsidRDefault="002E5A6C" w:rsidP="00D07522">
      <w:r w:rsidRPr="005B6EFD">
        <w:t xml:space="preserve">Overall, direct evidence suggested that (specifically for PLWH), anal cancer screening (including anal cytology testing and diagnostic HRA) to identify HSIL, followed by treatment, </w:t>
      </w:r>
      <w:r w:rsidR="009F6C01" w:rsidRPr="005B6EFD">
        <w:t xml:space="preserve">may contribute </w:t>
      </w:r>
      <w:r w:rsidRPr="005B6EFD">
        <w:t xml:space="preserve">to improved clinical outcomes. </w:t>
      </w:r>
      <w:r w:rsidR="00CA0927" w:rsidRPr="005B6EFD">
        <w:t xml:space="preserve">However, no direct comparative evidence included HPV testing. </w:t>
      </w:r>
      <w:r w:rsidRPr="005B6EFD">
        <w:t>As expected with a screening program, the evidence also suggest</w:t>
      </w:r>
      <w:r w:rsidR="00CA0927" w:rsidRPr="005B6EFD">
        <w:t>ed that the</w:t>
      </w:r>
      <w:r w:rsidRPr="005B6EFD">
        <w:t xml:space="preserve"> introduction of anal cancer screening initially increases anal cancer incidence, though this </w:t>
      </w:r>
      <w:r w:rsidR="00A111FE" w:rsidRPr="005B6EFD">
        <w:t>reduced</w:t>
      </w:r>
      <w:r w:rsidRPr="005B6EFD">
        <w:t xml:space="preserve"> over time.</w:t>
      </w:r>
    </w:p>
    <w:p w14:paraId="4E11E8A1" w14:textId="4AFE124F" w:rsidR="00A111FE" w:rsidRPr="005B6EFD" w:rsidRDefault="00A111FE" w:rsidP="00D07522">
      <w:r w:rsidRPr="005B6EFD">
        <w:t>In the key real-world, large scale evidence study</w:t>
      </w:r>
      <w:r w:rsidR="00337349" w:rsidRPr="005B6EFD">
        <w:t>,</w:t>
      </w:r>
      <w:r w:rsidR="00337349" w:rsidRPr="005B6EFD">
        <w:rPr>
          <w:vertAlign w:val="superscript"/>
        </w:rPr>
        <w:fldChar w:fldCharType="begin"/>
      </w:r>
      <w:r w:rsidR="00337349" w:rsidRPr="005B6EFD">
        <w:rPr>
          <w:vertAlign w:val="superscript"/>
        </w:rPr>
        <w:instrText xml:space="preserve"> NOTEREF _Ref203569759  \* MERGEFORMAT </w:instrText>
      </w:r>
      <w:r w:rsidR="00337349" w:rsidRPr="005B6EFD">
        <w:rPr>
          <w:vertAlign w:val="superscript"/>
        </w:rPr>
        <w:fldChar w:fldCharType="separate"/>
      </w:r>
      <w:r w:rsidR="00FC322E">
        <w:rPr>
          <w:vertAlign w:val="superscript"/>
        </w:rPr>
        <w:t>27</w:t>
      </w:r>
      <w:r w:rsidR="00337349" w:rsidRPr="005B6EFD">
        <w:rPr>
          <w:vertAlign w:val="superscript"/>
        </w:rPr>
        <w:fldChar w:fldCharType="end"/>
      </w:r>
      <w:r w:rsidR="00A83A5E" w:rsidRPr="005B6EFD">
        <w:rPr>
          <w:vertAlign w:val="superscript"/>
        </w:rPr>
        <w:t>1</w:t>
      </w:r>
      <w:r w:rsidR="00337349" w:rsidRPr="005B6EFD">
        <w:t xml:space="preserve"> </w:t>
      </w:r>
      <w:r w:rsidRPr="005B6EFD">
        <w:t xml:space="preserve">anal cancer-related and all-cause mortality rates were significantly lower among screened participants compared to those not screened, suggesting a significant survival benefit of screening. Although lead time bias may contribute to these results, improved clinical staging </w:t>
      </w:r>
      <w:r w:rsidR="00480250" w:rsidRPr="005B6EFD">
        <w:t xml:space="preserve">in two studies </w:t>
      </w:r>
      <w:r w:rsidRPr="005B6EFD">
        <w:t xml:space="preserve">supports the conclusion that earlier detection likely drove the observed mortality reductions. </w:t>
      </w:r>
      <w:r w:rsidR="00480250" w:rsidRPr="005B6EFD">
        <w:t xml:space="preserve">There was no evidence presenting the estimates of contributors to reduced mortality (i.e., early detection of cancer </w:t>
      </w:r>
      <w:r w:rsidR="00B358BB" w:rsidRPr="005B6EFD">
        <w:t xml:space="preserve">versus </w:t>
      </w:r>
      <w:r w:rsidR="00480250" w:rsidRPr="005B6EFD">
        <w:t>removal of pre-cancerous lesions).</w:t>
      </w:r>
      <w:r w:rsidR="00480250" w:rsidRPr="005B6EFD">
        <w:rPr>
          <w:rFonts w:ascii="Helvetica" w:eastAsiaTheme="minorHAnsi" w:hAnsi="Helvetica" w:cs="Helvetica"/>
          <w:color w:val="000000"/>
          <w:kern w:val="0"/>
          <w:sz w:val="24"/>
          <w:szCs w:val="24"/>
          <w:lang w:eastAsia="en-US"/>
          <w14:ligatures w14:val="none"/>
        </w:rPr>
        <w:t xml:space="preserve"> </w:t>
      </w:r>
      <w:r w:rsidR="00480250" w:rsidRPr="005B6EFD">
        <w:t xml:space="preserve"> </w:t>
      </w:r>
    </w:p>
    <w:p w14:paraId="4A95F6B8" w14:textId="7EF9FD92" w:rsidR="00005BF6" w:rsidRPr="005B6EFD" w:rsidRDefault="0013342E" w:rsidP="00005BF6">
      <w:r w:rsidRPr="005B6EFD">
        <w:t xml:space="preserve">There is limited applicability of the direct evidence to the PICO. Most direct evidence was only available for PICO </w:t>
      </w:r>
      <w:r w:rsidR="0023699C" w:rsidRPr="005B6EFD">
        <w:t>subpopulation</w:t>
      </w:r>
      <w:r w:rsidRPr="005B6EFD">
        <w:t xml:space="preserve">s of (1) </w:t>
      </w:r>
      <w:r w:rsidRPr="005B6EFD">
        <w:rPr>
          <w:rFonts w:cs="Arial"/>
        </w:rPr>
        <w:t xml:space="preserve">MSM and TW living with HIV age ≥35 years and (2) women and MSW living with HIV age ≥45 years, which only comprises approximately </w:t>
      </w:r>
      <w:r w:rsidR="0084310C" w:rsidRPr="005B6EFD">
        <w:rPr>
          <w:rFonts w:cs="Arial"/>
        </w:rPr>
        <w:t>22</w:t>
      </w:r>
      <w:r w:rsidRPr="005B6EFD">
        <w:rPr>
          <w:rFonts w:cs="Arial"/>
        </w:rPr>
        <w:t>% of the total PICO population. There was one study</w:t>
      </w:r>
      <w:r w:rsidR="00337349" w:rsidRPr="005B6EFD">
        <w:rPr>
          <w:rFonts w:cs="Arial"/>
          <w:vertAlign w:val="superscript"/>
        </w:rPr>
        <w:fldChar w:fldCharType="begin"/>
      </w:r>
      <w:r w:rsidR="00337349" w:rsidRPr="005B6EFD">
        <w:rPr>
          <w:rFonts w:cs="Arial"/>
          <w:vertAlign w:val="superscript"/>
        </w:rPr>
        <w:instrText xml:space="preserve"> NOTEREF _Ref203569810  \* MERGEFORMAT </w:instrText>
      </w:r>
      <w:r w:rsidR="00337349" w:rsidRPr="005B6EFD">
        <w:rPr>
          <w:rFonts w:cs="Arial"/>
          <w:vertAlign w:val="superscript"/>
        </w:rPr>
        <w:fldChar w:fldCharType="separate"/>
      </w:r>
      <w:r w:rsidR="00FC322E">
        <w:rPr>
          <w:rFonts w:cs="Arial"/>
          <w:vertAlign w:val="superscript"/>
        </w:rPr>
        <w:t>31</w:t>
      </w:r>
      <w:r w:rsidR="00337349" w:rsidRPr="005B6EFD">
        <w:rPr>
          <w:rFonts w:cs="Arial"/>
          <w:vertAlign w:val="superscript"/>
        </w:rPr>
        <w:fldChar w:fldCharType="end"/>
      </w:r>
      <w:r w:rsidR="00337349" w:rsidRPr="005B6EFD">
        <w:rPr>
          <w:rFonts w:cs="Arial"/>
        </w:rPr>
        <w:t xml:space="preserve"> </w:t>
      </w:r>
      <w:r w:rsidRPr="005B6EFD">
        <w:rPr>
          <w:rFonts w:cs="Arial"/>
        </w:rPr>
        <w:t xml:space="preserve">which possibly included populations outside of these subgroups, however a </w:t>
      </w:r>
      <w:r w:rsidRPr="005B6EFD">
        <w:t xml:space="preserve">breakdown of participant-level data required was not provided and so applicability could not be determined. </w:t>
      </w:r>
    </w:p>
    <w:p w14:paraId="1CE728C3" w14:textId="21BC9E79" w:rsidR="0013342E" w:rsidRPr="005B6EFD" w:rsidRDefault="0013342E" w:rsidP="00756316">
      <w:r w:rsidRPr="005B6EFD">
        <w:rPr>
          <w:rFonts w:cs="Arial"/>
        </w:rPr>
        <w:t>Only one non-comparative study included HPV testing in screening procedures, and treatment protocols were either not specified or explicitly included therapies outside of PICO.</w:t>
      </w:r>
    </w:p>
    <w:p w14:paraId="06F213E3" w14:textId="2E8537B9" w:rsidR="004061C4" w:rsidRPr="005B6EFD" w:rsidRDefault="0012463E" w:rsidP="0012463E">
      <w:pPr>
        <w:pStyle w:val="Caption"/>
        <w:rPr>
          <w:color w:val="000000" w:themeColor="text1"/>
        </w:rPr>
      </w:pPr>
      <w:bookmarkStart w:id="150" w:name="_Ref223072804"/>
      <w:bookmarkStart w:id="151" w:name="_Ref193353581"/>
      <w:bookmarkStart w:id="152" w:name="_Ref203602015"/>
      <w:r>
        <w:t xml:space="preserve">Table </w:t>
      </w:r>
      <w:r>
        <w:fldChar w:fldCharType="begin"/>
      </w:r>
      <w:r>
        <w:instrText xml:space="preserve"> SEQ Table \* ARABIC </w:instrText>
      </w:r>
      <w:r>
        <w:fldChar w:fldCharType="separate"/>
      </w:r>
      <w:r w:rsidR="00FC322E">
        <w:rPr>
          <w:noProof/>
        </w:rPr>
        <w:t>33</w:t>
      </w:r>
      <w:r>
        <w:fldChar w:fldCharType="end"/>
      </w:r>
      <w:bookmarkEnd w:id="150"/>
      <w:r>
        <w:t xml:space="preserve"> </w:t>
      </w:r>
      <w:r w:rsidRPr="002274E7">
        <w:t>Summary of findings table – key direct from test to health outcomes evidence (k=11)</w:t>
      </w:r>
      <w:bookmarkEnd w:id="151"/>
      <w:bookmarkEnd w:id="152"/>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988"/>
        <w:gridCol w:w="1134"/>
        <w:gridCol w:w="5103"/>
        <w:gridCol w:w="1791"/>
      </w:tblGrid>
      <w:tr w:rsidR="00C24D16" w:rsidRPr="005B6EFD" w14:paraId="0589B398" w14:textId="77777777" w:rsidTr="008E3877">
        <w:trPr>
          <w:trHeight w:val="45"/>
        </w:trPr>
        <w:tc>
          <w:tcPr>
            <w:tcW w:w="988" w:type="dxa"/>
            <w:shd w:val="clear" w:color="auto" w:fill="D9D9D9" w:themeFill="background1" w:themeFillShade="D9"/>
            <w:vAlign w:val="center"/>
          </w:tcPr>
          <w:p w14:paraId="56D18418" w14:textId="77777777" w:rsidR="00C24D16" w:rsidRPr="005B6EFD" w:rsidRDefault="00C24D16" w:rsidP="002E1D4A">
            <w:pPr>
              <w:pStyle w:val="TableFigureHeading"/>
            </w:pPr>
            <w:r w:rsidRPr="005B6EFD">
              <w:t>Outcomes</w:t>
            </w:r>
          </w:p>
        </w:tc>
        <w:tc>
          <w:tcPr>
            <w:tcW w:w="1134" w:type="dxa"/>
            <w:shd w:val="clear" w:color="auto" w:fill="D9D9D9" w:themeFill="background1" w:themeFillShade="D9"/>
            <w:vAlign w:val="center"/>
          </w:tcPr>
          <w:p w14:paraId="3EC572C5" w14:textId="77777777" w:rsidR="00C24D16" w:rsidRPr="005B6EFD" w:rsidRDefault="00C24D16" w:rsidP="002E1D4A">
            <w:pPr>
              <w:pStyle w:val="TableFigureHeading"/>
            </w:pPr>
            <w:r w:rsidRPr="005B6EFD">
              <w:t>Participants and studies</w:t>
            </w:r>
          </w:p>
        </w:tc>
        <w:tc>
          <w:tcPr>
            <w:tcW w:w="5103" w:type="dxa"/>
            <w:shd w:val="clear" w:color="auto" w:fill="D9D9D9" w:themeFill="background1" w:themeFillShade="D9"/>
            <w:vAlign w:val="center"/>
          </w:tcPr>
          <w:p w14:paraId="37D0D88B" w14:textId="77777777" w:rsidR="00C24D16" w:rsidRPr="005B6EFD" w:rsidRDefault="00C24D16" w:rsidP="002E1D4A">
            <w:pPr>
              <w:pStyle w:val="TableFigureHeading"/>
            </w:pPr>
            <w:r w:rsidRPr="005B6EFD">
              <w:t>Results, interpretation and key uncertainties</w:t>
            </w:r>
          </w:p>
        </w:tc>
        <w:tc>
          <w:tcPr>
            <w:tcW w:w="1791" w:type="dxa"/>
            <w:shd w:val="clear" w:color="auto" w:fill="D9D9D9" w:themeFill="background1" w:themeFillShade="D9"/>
            <w:vAlign w:val="center"/>
          </w:tcPr>
          <w:p w14:paraId="31EF8E15" w14:textId="77777777" w:rsidR="00C24D16" w:rsidRPr="005B6EFD" w:rsidRDefault="00C24D16" w:rsidP="001E44AC">
            <w:pPr>
              <w:pStyle w:val="TableFigureHeading"/>
            </w:pPr>
            <w:r w:rsidRPr="005B6EFD">
              <w:t>Certainty of the evidence (GRADE)</w:t>
            </w:r>
          </w:p>
          <w:p w14:paraId="62101254" w14:textId="4E2A98B1" w:rsidR="00C24D16" w:rsidRPr="005B6EFD" w:rsidRDefault="00C24D16" w:rsidP="001E44AC">
            <w:pPr>
              <w:pStyle w:val="TableFigureHeading"/>
            </w:pPr>
            <w:r w:rsidRPr="005B6EFD">
              <w:t>Evidence statement</w:t>
            </w:r>
          </w:p>
        </w:tc>
      </w:tr>
      <w:tr w:rsidR="00C24D16" w:rsidRPr="005B6EFD" w14:paraId="4CBAB99B" w14:textId="1B56E7B6" w:rsidTr="008E3877">
        <w:trPr>
          <w:trHeight w:val="55"/>
        </w:trPr>
        <w:tc>
          <w:tcPr>
            <w:tcW w:w="988" w:type="dxa"/>
            <w:vAlign w:val="center"/>
          </w:tcPr>
          <w:p w14:paraId="4AEF9563" w14:textId="352E5C0C" w:rsidR="00C24D16" w:rsidRPr="005B6EFD" w:rsidRDefault="00C24D16" w:rsidP="00C24D16">
            <w:pPr>
              <w:pStyle w:val="2024TABLETEXT"/>
            </w:pPr>
            <w:r w:rsidRPr="005B6EFD">
              <w:t>Anal cancer incidence</w:t>
            </w:r>
          </w:p>
        </w:tc>
        <w:tc>
          <w:tcPr>
            <w:tcW w:w="1134" w:type="dxa"/>
            <w:vAlign w:val="center"/>
          </w:tcPr>
          <w:p w14:paraId="6442D29A" w14:textId="394EF7DE" w:rsidR="00C24D16" w:rsidRPr="005B6EFD" w:rsidRDefault="00C24D16" w:rsidP="00C24D16">
            <w:pPr>
              <w:pStyle w:val="2024TABLETEXT"/>
            </w:pPr>
            <w:r w:rsidRPr="005B6EFD">
              <w:t>6 studies (n=45943)</w:t>
            </w:r>
          </w:p>
        </w:tc>
        <w:tc>
          <w:tcPr>
            <w:tcW w:w="5103" w:type="dxa"/>
            <w:vAlign w:val="center"/>
          </w:tcPr>
          <w:p w14:paraId="265E420C" w14:textId="584B8A0E" w:rsidR="00C72BEA" w:rsidRPr="005B6EFD" w:rsidRDefault="00C24D16" w:rsidP="00A75D3E">
            <w:pPr>
              <w:pStyle w:val="2024TABLETEXT"/>
            </w:pPr>
            <w:r w:rsidRPr="005B6EFD">
              <w:t>It is expected that the introduction of screening would initially increase the incidence of anal cancer. Aligning with this, two key real-world, large scale evidence study</w:t>
            </w:r>
            <w:r w:rsidR="00337349" w:rsidRPr="005B6EFD">
              <w:rPr>
                <w:vertAlign w:val="superscript"/>
              </w:rPr>
              <w:fldChar w:fldCharType="begin"/>
            </w:r>
            <w:r w:rsidR="00337349" w:rsidRPr="005B6EFD">
              <w:rPr>
                <w:vertAlign w:val="superscript"/>
              </w:rPr>
              <w:instrText xml:space="preserve"> NOTEREF _Ref203569759  \* MERGEFORMAT </w:instrText>
            </w:r>
            <w:r w:rsidR="00337349" w:rsidRPr="005B6EFD">
              <w:rPr>
                <w:vertAlign w:val="superscript"/>
              </w:rPr>
              <w:fldChar w:fldCharType="separate"/>
            </w:r>
            <w:r w:rsidR="00FC322E">
              <w:rPr>
                <w:vertAlign w:val="superscript"/>
              </w:rPr>
              <w:t>27</w:t>
            </w:r>
            <w:r w:rsidR="00337349" w:rsidRPr="005B6EFD">
              <w:rPr>
                <w:vertAlign w:val="superscript"/>
              </w:rPr>
              <w:fldChar w:fldCharType="end"/>
            </w:r>
            <w:r w:rsidR="00337349" w:rsidRPr="005B6EFD">
              <w:rPr>
                <w:vertAlign w:val="superscript"/>
              </w:rPr>
              <w:t>,</w:t>
            </w:r>
            <w:r w:rsidR="00337349" w:rsidRPr="005B6EFD">
              <w:rPr>
                <w:vertAlign w:val="superscript"/>
              </w:rPr>
              <w:fldChar w:fldCharType="begin"/>
            </w:r>
            <w:r w:rsidR="00337349" w:rsidRPr="005B6EFD">
              <w:rPr>
                <w:vertAlign w:val="superscript"/>
              </w:rPr>
              <w:instrText xml:space="preserve"> NOTEREF _Ref203569771  \* MERGEFORMAT </w:instrText>
            </w:r>
            <w:r w:rsidR="00337349" w:rsidRPr="005B6EFD">
              <w:rPr>
                <w:vertAlign w:val="superscript"/>
              </w:rPr>
              <w:fldChar w:fldCharType="separate"/>
            </w:r>
            <w:r w:rsidR="00FC322E">
              <w:rPr>
                <w:vertAlign w:val="superscript"/>
              </w:rPr>
              <w:t>28</w:t>
            </w:r>
            <w:r w:rsidR="00337349" w:rsidRPr="005B6EFD">
              <w:rPr>
                <w:vertAlign w:val="superscript"/>
              </w:rPr>
              <w:fldChar w:fldCharType="end"/>
            </w:r>
            <w:r w:rsidR="00337349" w:rsidRPr="005B6EFD">
              <w:t xml:space="preserve"> </w:t>
            </w:r>
            <w:r w:rsidRPr="005B6EFD">
              <w:t xml:space="preserve">found an increased incidence of anal cancer post-introduction of anal cancer screening in the Netherlands </w:t>
            </w:r>
            <w:r w:rsidR="009F6C01" w:rsidRPr="005B6EFD">
              <w:t>(HRA only)</w:t>
            </w:r>
            <w:r w:rsidR="00337349" w:rsidRPr="005B6EFD">
              <w:t xml:space="preserve"> </w:t>
            </w:r>
            <w:r w:rsidRPr="005B6EFD">
              <w:t>and the USA</w:t>
            </w:r>
            <w:r w:rsidR="00C72BEA" w:rsidRPr="005B6EFD">
              <w:t xml:space="preserve"> (anal cytology testing and HRA only) for PLWH</w:t>
            </w:r>
            <w:r w:rsidRPr="005B6EFD">
              <w:t>. In van der Zee 2023, overall, screening participation</w:t>
            </w:r>
            <w:r w:rsidR="00C72BEA" w:rsidRPr="005B6EFD">
              <w:t xml:space="preserve"> (using HRA only)</w:t>
            </w:r>
            <w:r w:rsidRPr="005B6EFD">
              <w:t xml:space="preserve"> was independently associated with an increased risk of being diagnosed with anal cancer (RR 2.41, 95% CI 1.60–3.63, p&lt;0.0001). Similar outcomes were reported in Barnell 2019 – when compared to the time before HRA availability (1998–2007), anal cancer incidence rates increased in initial years (2008-2010) (adjusted RRs (aRR) of 1.32, 95% CI 0.77–2.27; p=.31) and subsequently decreased following this (2011–2012) to the lowest of the entire study period (aRR of 0.35, 95% CI 0.12–0.99; p=.048). Both studies had moderate to serious risk of bias primarily stemming </w:t>
            </w:r>
            <w:r w:rsidRPr="005B6EFD">
              <w:lastRenderedPageBreak/>
              <w:t>from the ecological design using timeframes pre- and post-</w:t>
            </w:r>
            <w:r w:rsidR="00C72BEA" w:rsidRPr="005B6EFD">
              <w:t xml:space="preserve">introduction of screening using HRA </w:t>
            </w:r>
            <w:r w:rsidRPr="005B6EFD">
              <w:t xml:space="preserve">as a proxy for the intervention. Key issues related to suboptimal screening practices, possible missing data, and classification of the intervention and outcome may impact results; the latter likely underestimates the true effects of screening. Some risk of bias issues in the two comparative studies were unavoidable due to the large population-level retrospective dataset, and key issues are reflective of issues seen in a “real-world” program (e.g., screening adherence). </w:t>
            </w:r>
          </w:p>
          <w:p w14:paraId="72963D67" w14:textId="3A19C776" w:rsidR="00C24D16" w:rsidRPr="005B6EFD" w:rsidRDefault="00C24D16" w:rsidP="00A75D3E">
            <w:pPr>
              <w:pStyle w:val="2024TABLETEXT"/>
            </w:pPr>
            <w:r w:rsidRPr="005B6EFD">
              <w:t>A study comparing</w:t>
            </w:r>
            <w:r w:rsidR="0013342E" w:rsidRPr="005B6EFD">
              <w:t xml:space="preserve"> anal cancer</w:t>
            </w:r>
            <w:r w:rsidRPr="005B6EFD">
              <w:t xml:space="preserve"> incidence</w:t>
            </w:r>
            <w:r w:rsidR="00A81487" w:rsidRPr="005B6EFD">
              <w:t xml:space="preserve"> of anal cancer</w:t>
            </w:r>
            <w:r w:rsidRPr="005B6EFD">
              <w:t xml:space="preserve"> in </w:t>
            </w:r>
            <w:r w:rsidR="00C72BEA" w:rsidRPr="005B6EFD">
              <w:t xml:space="preserve">PLWH </w:t>
            </w:r>
            <w:r w:rsidRPr="005B6EFD">
              <w:t xml:space="preserve">who opted in versus out of screening </w:t>
            </w:r>
            <w:r w:rsidR="00C72BEA" w:rsidRPr="005B6EFD">
              <w:t xml:space="preserve">(using cytology, HRA and DARE) </w:t>
            </w:r>
            <w:r w:rsidRPr="005B6EFD">
              <w:t>found anal cancer incidence was significantly lower in the screening group (HR 0.17; 95% CI 0.03–0.86), though issues with selection bias may limit conclusions.</w:t>
            </w:r>
            <w:r w:rsidRPr="005B6EFD">
              <w:fldChar w:fldCharType="begin"/>
            </w:r>
            <w:r w:rsidRPr="005B6EFD">
              <w:instrText>NOTEREF _Ref203569783</w:instrText>
            </w:r>
            <w:r w:rsidR="005B6EFD">
              <w:instrText xml:space="preserve"> \* MERGEFORMAT </w:instrText>
            </w:r>
            <w:r w:rsidRPr="005B6EFD">
              <w:fldChar w:fldCharType="separate"/>
            </w:r>
            <w:r w:rsidR="00FC322E">
              <w:t>29</w:t>
            </w:r>
            <w:r w:rsidRPr="005B6EFD">
              <w:fldChar w:fldCharType="end"/>
            </w:r>
            <w:r w:rsidRPr="005B6EFD">
              <w:t xml:space="preserve"> There were a limited number of anal cancer events in this cohort, however (n=3111), which may underestimate true incidence</w:t>
            </w:r>
            <w:r w:rsidR="00A75D3E" w:rsidRPr="005B6EFD">
              <w:t>.</w:t>
            </w:r>
          </w:p>
        </w:tc>
        <w:tc>
          <w:tcPr>
            <w:tcW w:w="1791" w:type="dxa"/>
            <w:vAlign w:val="center"/>
          </w:tcPr>
          <w:p w14:paraId="325408A2" w14:textId="77777777" w:rsidR="00C24D16" w:rsidRPr="005B6EFD" w:rsidRDefault="00C24D16" w:rsidP="00C24D16">
            <w:pPr>
              <w:pStyle w:val="2024TABLETEXT"/>
              <w:rPr>
                <w:i/>
                <w:iCs/>
              </w:rPr>
            </w:pPr>
            <w:r w:rsidRPr="005B6EFD">
              <w:rPr>
                <w:rFonts w:ascii="Cambria Math" w:hAnsi="Cambria Math"/>
                <w:color w:val="388600"/>
              </w:rPr>
              <w:lastRenderedPageBreak/>
              <w:t>⨁⨁</w:t>
            </w:r>
            <w:r w:rsidRPr="005B6EFD">
              <w:rPr>
                <w:rFonts w:ascii="Cambria Math" w:hAnsi="Cambria Math"/>
                <w:color w:val="C00000"/>
              </w:rPr>
              <w:t>⨀⨀</w:t>
            </w:r>
            <w:r w:rsidRPr="005B6EFD">
              <w:rPr>
                <w:color w:val="C00000"/>
              </w:rPr>
              <w:t xml:space="preserve"> </w:t>
            </w:r>
            <w:r w:rsidRPr="005B6EFD">
              <w:rPr>
                <w:b/>
                <w:bCs/>
              </w:rPr>
              <w:t>Low</w:t>
            </w:r>
            <w:r w:rsidRPr="005B6EFD">
              <w:rPr>
                <w:b/>
                <w:bCs/>
                <w:vertAlign w:val="superscript"/>
              </w:rPr>
              <w:t>a</w:t>
            </w:r>
            <w:r w:rsidRPr="005B6EFD">
              <w:rPr>
                <w:i/>
                <w:iCs/>
              </w:rPr>
              <w:t xml:space="preserve"> </w:t>
            </w:r>
          </w:p>
          <w:p w14:paraId="08BE81FF" w14:textId="5CDBF01D" w:rsidR="00C24D16" w:rsidRPr="005B6EFD" w:rsidRDefault="00C24D16" w:rsidP="00C24D16">
            <w:pPr>
              <w:pStyle w:val="2024TABLETEXT"/>
            </w:pPr>
            <w:r w:rsidRPr="005B6EFD">
              <w:t>Anal HPV testing, cytology testing and diagnostic HRA compared to no testing may result in an increase in anal cancer incidence.</w:t>
            </w:r>
          </w:p>
        </w:tc>
      </w:tr>
      <w:tr w:rsidR="00C24D16" w:rsidRPr="005B6EFD" w14:paraId="5AC3325A" w14:textId="77777777" w:rsidTr="008E3877">
        <w:trPr>
          <w:trHeight w:val="55"/>
        </w:trPr>
        <w:tc>
          <w:tcPr>
            <w:tcW w:w="988" w:type="dxa"/>
            <w:vAlign w:val="center"/>
          </w:tcPr>
          <w:p w14:paraId="5996ED6D" w14:textId="77777777" w:rsidR="00C24D16" w:rsidRPr="005B6EFD" w:rsidRDefault="00C24D16" w:rsidP="00C24D16">
            <w:pPr>
              <w:pStyle w:val="2024TABLETEXT"/>
            </w:pPr>
            <w:r w:rsidRPr="005B6EFD">
              <w:t>Clinical staging (TNM)</w:t>
            </w:r>
          </w:p>
        </w:tc>
        <w:tc>
          <w:tcPr>
            <w:tcW w:w="1134" w:type="dxa"/>
            <w:vAlign w:val="center"/>
          </w:tcPr>
          <w:p w14:paraId="0E1F64EA" w14:textId="485836D7" w:rsidR="00C24D16" w:rsidRPr="005B6EFD" w:rsidRDefault="00C24D16" w:rsidP="00C24D16">
            <w:pPr>
              <w:pStyle w:val="2024TABLETEXT"/>
            </w:pPr>
            <w:r w:rsidRPr="005B6EFD">
              <w:t xml:space="preserve">2 </w:t>
            </w:r>
            <w:r w:rsidR="00F00D0F" w:rsidRPr="005B6EFD">
              <w:t xml:space="preserve">studies </w:t>
            </w:r>
            <w:r w:rsidRPr="005B6EFD">
              <w:t>(n=28787)</w:t>
            </w:r>
          </w:p>
        </w:tc>
        <w:tc>
          <w:tcPr>
            <w:tcW w:w="5103" w:type="dxa"/>
            <w:vAlign w:val="center"/>
          </w:tcPr>
          <w:p w14:paraId="130FFB59" w14:textId="63930B05" w:rsidR="00C24D16" w:rsidRPr="005B6EFD" w:rsidRDefault="00C24D16" w:rsidP="00C24D16">
            <w:pPr>
              <w:pStyle w:val="2024TABLETEXT"/>
            </w:pPr>
            <w:r w:rsidRPr="005B6EFD">
              <w:t>Key comparative evidence</w:t>
            </w:r>
            <w:r w:rsidR="00CD40BD" w:rsidRPr="005B6EFD">
              <w:rPr>
                <w:vertAlign w:val="superscript"/>
              </w:rPr>
              <w:fldChar w:fldCharType="begin"/>
            </w:r>
            <w:r w:rsidR="00CD40BD" w:rsidRPr="005B6EFD">
              <w:rPr>
                <w:vertAlign w:val="superscript"/>
              </w:rPr>
              <w:instrText xml:space="preserve"> NOTEREF _Ref203569759  \* MERGEFORMAT </w:instrText>
            </w:r>
            <w:r w:rsidR="00CD40BD" w:rsidRPr="005B6EFD">
              <w:rPr>
                <w:vertAlign w:val="superscript"/>
              </w:rPr>
              <w:fldChar w:fldCharType="separate"/>
            </w:r>
            <w:r w:rsidR="00FC322E">
              <w:rPr>
                <w:vertAlign w:val="superscript"/>
              </w:rPr>
              <w:t>27</w:t>
            </w:r>
            <w:r w:rsidR="00CD40BD" w:rsidRPr="005B6EFD">
              <w:rPr>
                <w:vertAlign w:val="superscript"/>
              </w:rPr>
              <w:fldChar w:fldCharType="end"/>
            </w:r>
            <w:r w:rsidR="00CD40BD" w:rsidRPr="005B6EFD">
              <w:t xml:space="preserve"> </w:t>
            </w:r>
            <w:r w:rsidRPr="005B6EFD">
              <w:t xml:space="preserve">found that those who were screened </w:t>
            </w:r>
            <w:r w:rsidR="0013342E" w:rsidRPr="005B6EFD">
              <w:t xml:space="preserve">with HRA </w:t>
            </w:r>
            <w:r w:rsidRPr="005B6EFD">
              <w:t xml:space="preserve">had more favourable staging at diagnosis (i.e., earlier stage; p=0.033). In addition, 5.1% of unscreened individuals had distant metastases at diagnosis, whereas none of the screened individuals did (p = 0.60). Though, there was no reported difference in TNM nodal stages between the two groups (p = 0.86). </w:t>
            </w:r>
            <w:r w:rsidR="0013342E" w:rsidRPr="005B6EFD">
              <w:t>A</w:t>
            </w:r>
            <w:r w:rsidRPr="005B6EFD">
              <w:t xml:space="preserve"> key risk of bias issue for this outcome is missing data; 25.1%, 13.7% and 16.7% of participants had missing information on tumour, nodal and metastases stage, respectively. For both tumour and nodal staging, there was also more missing data in those not participating in screening. The implications of this were not discussed in the paper. Additionally, classification of screening participation was based on participation 180 days after the first HRA which may categorise more people “not” in screening. Staging results favouring the intervention were supported by the other key comparative stud</w:t>
            </w:r>
            <w:r w:rsidR="00CD40BD" w:rsidRPr="005B6EFD">
              <w:t>y</w:t>
            </w:r>
            <w:r w:rsidR="00CD40BD" w:rsidRPr="005B6EFD">
              <w:rPr>
                <w:vertAlign w:val="superscript"/>
              </w:rPr>
              <w:fldChar w:fldCharType="begin"/>
            </w:r>
            <w:r w:rsidR="00CD40BD" w:rsidRPr="005B6EFD">
              <w:rPr>
                <w:vertAlign w:val="superscript"/>
              </w:rPr>
              <w:instrText xml:space="preserve"> NOTEREF _Ref203569810  \* MERGEFORMAT </w:instrText>
            </w:r>
            <w:r w:rsidR="00CD40BD" w:rsidRPr="005B6EFD">
              <w:rPr>
                <w:vertAlign w:val="superscript"/>
              </w:rPr>
              <w:fldChar w:fldCharType="separate"/>
            </w:r>
            <w:r w:rsidR="00FC322E">
              <w:rPr>
                <w:vertAlign w:val="superscript"/>
              </w:rPr>
              <w:t>31</w:t>
            </w:r>
            <w:r w:rsidR="00CD40BD" w:rsidRPr="005B6EFD">
              <w:rPr>
                <w:vertAlign w:val="superscript"/>
              </w:rPr>
              <w:fldChar w:fldCharType="end"/>
            </w:r>
            <w:r w:rsidRPr="005B6EFD">
              <w:t>; screened patients</w:t>
            </w:r>
            <w:r w:rsidR="0013342E" w:rsidRPr="005B6EFD">
              <w:t xml:space="preserve"> (using cytology and HRA)</w:t>
            </w:r>
            <w:r w:rsidRPr="005B6EFD">
              <w:t xml:space="preserve"> had significantly greater odds of presenting at Stage I (rather than a later stage) in all analyses (OR 9.95, 95% CI 3.95–25.08). Due to the small number of screened patients, analysis was underpowered, and </w:t>
            </w:r>
            <w:r w:rsidR="0013342E" w:rsidRPr="005B6EFD">
              <w:t>CIs</w:t>
            </w:r>
            <w:r w:rsidRPr="005B6EFD">
              <w:t xml:space="preserve"> were extremely wide. Though, the lower bounds on all analyses still indicated an appreciable benefit for screening populations.</w:t>
            </w:r>
          </w:p>
          <w:p w14:paraId="656F1137" w14:textId="2E2AB7EB" w:rsidR="00C24D16" w:rsidRPr="005B6EFD" w:rsidRDefault="000869BD" w:rsidP="00C24D16">
            <w:pPr>
              <w:pStyle w:val="2024TABLETEXT"/>
            </w:pPr>
            <w:r w:rsidRPr="005B6EFD">
              <w:t xml:space="preserve">Staging benefits are likely from screening alone (and not the treatment) as ablation should reduce the chance of </w:t>
            </w:r>
            <w:r w:rsidR="00DC4C6A" w:rsidRPr="005B6EFD">
              <w:t>cancer but</w:t>
            </w:r>
            <w:r w:rsidRPr="005B6EFD">
              <w:t xml:space="preserve"> will not impact the stage at which it is detected.</w:t>
            </w:r>
          </w:p>
        </w:tc>
        <w:tc>
          <w:tcPr>
            <w:tcW w:w="1791" w:type="dxa"/>
            <w:vAlign w:val="center"/>
          </w:tcPr>
          <w:p w14:paraId="152C4CFF" w14:textId="7354C3AB" w:rsidR="00C24D16" w:rsidRPr="005B6EFD" w:rsidRDefault="00C24D16" w:rsidP="00C24D16">
            <w:pPr>
              <w:pStyle w:val="2024TABLETEXT"/>
            </w:pPr>
            <w:r w:rsidRPr="005B6EFD">
              <w:rPr>
                <w:rFonts w:ascii="Cambria Math" w:hAnsi="Cambria Math"/>
                <w:color w:val="388600"/>
              </w:rPr>
              <w:t>⨁⨁</w:t>
            </w:r>
            <w:r w:rsidRPr="005B6EFD">
              <w:rPr>
                <w:rFonts w:ascii="Cambria Math" w:hAnsi="Cambria Math"/>
                <w:color w:val="C00000"/>
              </w:rPr>
              <w:t>⨀⨀</w:t>
            </w:r>
            <w:r w:rsidRPr="005B6EFD">
              <w:rPr>
                <w:color w:val="C00000"/>
              </w:rPr>
              <w:t xml:space="preserve"> </w:t>
            </w:r>
            <w:r w:rsidRPr="005B6EFD">
              <w:rPr>
                <w:b/>
                <w:bCs/>
              </w:rPr>
              <w:t>Low</w:t>
            </w:r>
            <w:r w:rsidR="00ED5F9E" w:rsidRPr="005B6EFD">
              <w:rPr>
                <w:b/>
                <w:bCs/>
                <w:vertAlign w:val="superscript"/>
              </w:rPr>
              <w:t>b</w:t>
            </w:r>
            <w:r w:rsidRPr="005B6EFD">
              <w:t xml:space="preserve"> </w:t>
            </w:r>
          </w:p>
          <w:p w14:paraId="70F44B43" w14:textId="5F929339" w:rsidR="00C24D16" w:rsidRPr="005B6EFD" w:rsidRDefault="00C24D16" w:rsidP="00C24D16">
            <w:pPr>
              <w:pStyle w:val="2024TABLETEXT"/>
            </w:pPr>
            <w:r w:rsidRPr="005B6EFD">
              <w:t>Anal HPV testing, cytology testing and diagnostic HRA compared to no testing may result in improved clinical staging of anal cancer at diagnosis.</w:t>
            </w:r>
          </w:p>
        </w:tc>
      </w:tr>
      <w:tr w:rsidR="00C24D16" w:rsidRPr="005B6EFD" w14:paraId="3E9D501A" w14:textId="77777777" w:rsidTr="008E3877">
        <w:trPr>
          <w:trHeight w:val="423"/>
        </w:trPr>
        <w:tc>
          <w:tcPr>
            <w:tcW w:w="988" w:type="dxa"/>
            <w:vAlign w:val="center"/>
          </w:tcPr>
          <w:p w14:paraId="0CB955E1" w14:textId="77777777" w:rsidR="00C24D16" w:rsidRPr="005B6EFD" w:rsidRDefault="00C24D16" w:rsidP="00C24D16">
            <w:pPr>
              <w:pStyle w:val="2024TABLETEXT"/>
            </w:pPr>
            <w:r w:rsidRPr="005B6EFD">
              <w:t>Anal cancer-related and all-cause mortality</w:t>
            </w:r>
          </w:p>
        </w:tc>
        <w:tc>
          <w:tcPr>
            <w:tcW w:w="1134" w:type="dxa"/>
            <w:vAlign w:val="center"/>
          </w:tcPr>
          <w:p w14:paraId="3D205D60" w14:textId="19DF0C30" w:rsidR="00C24D16" w:rsidRPr="005B6EFD" w:rsidRDefault="00F00D0F" w:rsidP="00C24D16">
            <w:pPr>
              <w:pStyle w:val="2024TABLETEXT"/>
            </w:pPr>
            <w:r w:rsidRPr="005B6EFD">
              <w:t>1 study</w:t>
            </w:r>
            <w:r w:rsidR="00C24D16" w:rsidRPr="005B6EFD">
              <w:t xml:space="preserve">  (n=28175)</w:t>
            </w:r>
          </w:p>
        </w:tc>
        <w:tc>
          <w:tcPr>
            <w:tcW w:w="5103" w:type="dxa"/>
            <w:vAlign w:val="center"/>
          </w:tcPr>
          <w:p w14:paraId="1DAAEE0A" w14:textId="6764CAEF" w:rsidR="00C24D16" w:rsidRPr="005B6EFD" w:rsidRDefault="00C24D16" w:rsidP="00C24D16">
            <w:pPr>
              <w:pStyle w:val="2024TABLETEXT"/>
            </w:pPr>
            <w:r w:rsidRPr="005B6EFD">
              <w:t>In the key real-world, large scale evidence study</w:t>
            </w:r>
            <w:r w:rsidR="00CD40BD" w:rsidRPr="005B6EFD">
              <w:rPr>
                <w:vertAlign w:val="superscript"/>
              </w:rPr>
              <w:fldChar w:fldCharType="begin"/>
            </w:r>
            <w:r w:rsidR="00CD40BD" w:rsidRPr="005B6EFD">
              <w:rPr>
                <w:vertAlign w:val="superscript"/>
              </w:rPr>
              <w:instrText xml:space="preserve"> NOTEREF _Ref203569759  \* MERGEFORMAT </w:instrText>
            </w:r>
            <w:r w:rsidR="00CD40BD" w:rsidRPr="005B6EFD">
              <w:rPr>
                <w:vertAlign w:val="superscript"/>
              </w:rPr>
              <w:fldChar w:fldCharType="separate"/>
            </w:r>
            <w:r w:rsidR="00FC322E">
              <w:rPr>
                <w:vertAlign w:val="superscript"/>
              </w:rPr>
              <w:t>27</w:t>
            </w:r>
            <w:r w:rsidR="00CD40BD" w:rsidRPr="005B6EFD">
              <w:rPr>
                <w:vertAlign w:val="superscript"/>
              </w:rPr>
              <w:fldChar w:fldCharType="end"/>
            </w:r>
            <w:r w:rsidR="00CD40BD" w:rsidRPr="005B6EFD">
              <w:t xml:space="preserve"> </w:t>
            </w:r>
            <w:r w:rsidRPr="005B6EFD">
              <w:t>despite increasing incidence rates, the risk of anal cancer mortality within five years of diagnosis decreased over time. Five-year anal cancer-related mortality was significantly lower in screened participants</w:t>
            </w:r>
            <w:r w:rsidR="0013342E" w:rsidRPr="005B6EFD">
              <w:t xml:space="preserve"> (using HRA)</w:t>
            </w:r>
            <w:r w:rsidRPr="005B6EFD">
              <w:t xml:space="preserve"> (3.7%, 95% CI 0.5–23.5) than in those who did not participate in screening (24.0%, 95% CI 18.1–31.3; p = 0.023). The same trends were seen for all-cause mortality (10.6%, 95% CI 3.6–29.5) in screened participants compared with (34.9%, 95% CI 28.3–42.6) in non-screened participants (p=0.020). While lead time bias is a concern and may be present to some extent, the improved tumour staging and metastasis for screened participants supports the likelihood that improvements in mortality are a result of earlier detection due to screening. Importantly, estimates only included men</w:t>
            </w:r>
            <w:r w:rsidR="0013342E" w:rsidRPr="005B6EFD">
              <w:t>, further limiting applicability to the PICO</w:t>
            </w:r>
            <w:r w:rsidRPr="005B6EFD">
              <w:t xml:space="preserve">. </w:t>
            </w:r>
          </w:p>
        </w:tc>
        <w:tc>
          <w:tcPr>
            <w:tcW w:w="1791" w:type="dxa"/>
            <w:vAlign w:val="center"/>
          </w:tcPr>
          <w:p w14:paraId="74EFAB5B" w14:textId="3E04CD5E" w:rsidR="00C24D16" w:rsidRPr="005B6EFD" w:rsidRDefault="00C24D16" w:rsidP="00C24D16">
            <w:pPr>
              <w:pStyle w:val="2024TABLETEXT"/>
            </w:pPr>
            <w:r w:rsidRPr="005B6EFD">
              <w:rPr>
                <w:rFonts w:ascii="Cambria Math" w:hAnsi="Cambria Math"/>
                <w:color w:val="388600"/>
              </w:rPr>
              <w:t>⨁⨁</w:t>
            </w:r>
            <w:r w:rsidRPr="005B6EFD">
              <w:rPr>
                <w:rFonts w:ascii="Cambria Math" w:hAnsi="Cambria Math"/>
                <w:color w:val="C00000"/>
              </w:rPr>
              <w:t>⨀⨀</w:t>
            </w:r>
            <w:r w:rsidRPr="005B6EFD">
              <w:rPr>
                <w:color w:val="C00000"/>
              </w:rPr>
              <w:t xml:space="preserve"> </w:t>
            </w:r>
            <w:r w:rsidRPr="005B6EFD">
              <w:rPr>
                <w:b/>
                <w:bCs/>
              </w:rPr>
              <w:t>Low</w:t>
            </w:r>
            <w:r w:rsidR="00ED5F9E" w:rsidRPr="005B6EFD">
              <w:rPr>
                <w:b/>
                <w:bCs/>
                <w:vertAlign w:val="superscript"/>
              </w:rPr>
              <w:t>c</w:t>
            </w:r>
            <w:r w:rsidRPr="005B6EFD">
              <w:t xml:space="preserve"> </w:t>
            </w:r>
          </w:p>
          <w:p w14:paraId="417AB805" w14:textId="298DAFFB" w:rsidR="00C24D16" w:rsidRPr="005B6EFD" w:rsidRDefault="00C24D16" w:rsidP="00C24D16">
            <w:pPr>
              <w:pStyle w:val="2024TABLETEXT"/>
            </w:pPr>
            <w:r w:rsidRPr="005B6EFD">
              <w:t>Anal HPV testing, cytology testing and diagnostic HRA compared to no testing may result in reduced anal cancer-related and all-cause mortality.</w:t>
            </w:r>
          </w:p>
        </w:tc>
      </w:tr>
      <w:tr w:rsidR="00C24D16" w:rsidRPr="005B6EFD" w14:paraId="13BBC3CC" w14:textId="77777777" w:rsidTr="008E3877">
        <w:trPr>
          <w:trHeight w:val="423"/>
        </w:trPr>
        <w:tc>
          <w:tcPr>
            <w:tcW w:w="988" w:type="dxa"/>
            <w:vAlign w:val="center"/>
          </w:tcPr>
          <w:p w14:paraId="4AA3AA30" w14:textId="255321FB" w:rsidR="00C24D16" w:rsidRPr="005B6EFD" w:rsidRDefault="00C24D16" w:rsidP="00C24D16">
            <w:pPr>
              <w:pStyle w:val="2024TABLETEXT"/>
            </w:pPr>
            <w:r w:rsidRPr="005B6EFD">
              <w:t>Anal cancer treatment failure; overall survival</w:t>
            </w:r>
          </w:p>
        </w:tc>
        <w:tc>
          <w:tcPr>
            <w:tcW w:w="1134" w:type="dxa"/>
            <w:vAlign w:val="center"/>
          </w:tcPr>
          <w:p w14:paraId="03C4D84C" w14:textId="4617030B" w:rsidR="00C24D16" w:rsidRPr="005B6EFD" w:rsidRDefault="00C24D16" w:rsidP="00C24D16">
            <w:pPr>
              <w:pStyle w:val="2024TABLETEXT"/>
            </w:pPr>
            <w:r w:rsidRPr="005B6EFD">
              <w:t>1 study (n=612)</w:t>
            </w:r>
          </w:p>
        </w:tc>
        <w:tc>
          <w:tcPr>
            <w:tcW w:w="5103" w:type="dxa"/>
            <w:vAlign w:val="center"/>
          </w:tcPr>
          <w:p w14:paraId="31AA7B75" w14:textId="038DF956" w:rsidR="00C24D16" w:rsidRPr="005B6EFD" w:rsidRDefault="00C24D16" w:rsidP="00C24D16">
            <w:pPr>
              <w:pStyle w:val="2024TABLETEXT"/>
            </w:pPr>
            <w:r w:rsidRPr="005B6EFD">
              <w:t xml:space="preserve">In one comparative </w:t>
            </w:r>
            <w:r w:rsidR="00CD40BD" w:rsidRPr="005B6EFD">
              <w:t>study</w:t>
            </w:r>
            <w:r w:rsidR="00CD40BD" w:rsidRPr="005B6EFD">
              <w:rPr>
                <w:vertAlign w:val="superscript"/>
              </w:rPr>
              <w:fldChar w:fldCharType="begin"/>
            </w:r>
            <w:r w:rsidR="00CD40BD" w:rsidRPr="005B6EFD">
              <w:rPr>
                <w:vertAlign w:val="superscript"/>
              </w:rPr>
              <w:instrText xml:space="preserve"> NOTEREF _Ref203569810  \* MERGEFORMAT </w:instrText>
            </w:r>
            <w:r w:rsidR="00CD40BD" w:rsidRPr="005B6EFD">
              <w:rPr>
                <w:vertAlign w:val="superscript"/>
              </w:rPr>
              <w:fldChar w:fldCharType="separate"/>
            </w:r>
            <w:r w:rsidR="00FC322E">
              <w:rPr>
                <w:vertAlign w:val="superscript"/>
              </w:rPr>
              <w:t>31</w:t>
            </w:r>
            <w:r w:rsidR="00CD40BD" w:rsidRPr="005B6EFD">
              <w:rPr>
                <w:vertAlign w:val="superscript"/>
              </w:rPr>
              <w:fldChar w:fldCharType="end"/>
            </w:r>
            <w:r w:rsidR="00CD40BD" w:rsidRPr="005B6EFD">
              <w:t>,</w:t>
            </w:r>
            <w:r w:rsidRPr="005B6EFD">
              <w:t xml:space="preserve"> screening </w:t>
            </w:r>
            <w:r w:rsidR="0013342E" w:rsidRPr="005B6EFD">
              <w:t xml:space="preserve">(using cytology and HRA) </w:t>
            </w:r>
            <w:r w:rsidRPr="005B6EFD">
              <w:t xml:space="preserve">did not significantly affect treatment failure or overall survival rates. The 5-year cumulative incidence of treatment failure was similar between screened and unscreened patients, with no significant difference (Competing Risk Analysis (Treatment Failure), Adjusted HR 0.89 </w:t>
            </w:r>
            <w:r w:rsidRPr="005B6EFD">
              <w:lastRenderedPageBreak/>
              <w:t>(95% CI, 0.45–1.74)). Although screened patients had a higher 5-year overall survival rate, the difference was not statistically significant (Multivariable Cox Model (Death); adjusted HR 0.44 (95% CI, 0.14–1.40)). Due to the small number of screened patients, analysis was underpowered, and CIs were extremely wide. There were also issues with selection bias.</w:t>
            </w:r>
          </w:p>
        </w:tc>
        <w:tc>
          <w:tcPr>
            <w:tcW w:w="1791" w:type="dxa"/>
            <w:vAlign w:val="center"/>
          </w:tcPr>
          <w:p w14:paraId="4E37B923" w14:textId="77777777" w:rsidR="00C24D16" w:rsidRPr="005B6EFD" w:rsidRDefault="00C24D16" w:rsidP="00C24D16">
            <w:pPr>
              <w:pStyle w:val="2024TABLETEXT"/>
              <w:rPr>
                <w:rFonts w:ascii="Cambria Math" w:hAnsi="Cambria Math" w:cs="Cambria Math"/>
                <w:color w:val="C00000"/>
              </w:rPr>
            </w:pPr>
            <w:r w:rsidRPr="005B6EFD">
              <w:rPr>
                <w:rFonts w:ascii="Cambria Math" w:hAnsi="Cambria Math"/>
                <w:color w:val="388600"/>
              </w:rPr>
              <w:lastRenderedPageBreak/>
              <w:t>⨁</w:t>
            </w:r>
            <w:r w:rsidRPr="005B6EFD">
              <w:rPr>
                <w:rFonts w:ascii="Cambria Math" w:hAnsi="Cambria Math" w:cs="Cambria Math"/>
                <w:color w:val="C00000"/>
              </w:rPr>
              <w:t xml:space="preserve">⨀⨀⨀ </w:t>
            </w:r>
          </w:p>
          <w:p w14:paraId="334F8122" w14:textId="2D0AB978" w:rsidR="00C24D16" w:rsidRPr="005B6EFD" w:rsidRDefault="00C24D16" w:rsidP="00C24D16">
            <w:pPr>
              <w:pStyle w:val="2024TABLETEXT"/>
            </w:pPr>
            <w:r w:rsidRPr="005B6EFD">
              <w:rPr>
                <w:b/>
              </w:rPr>
              <w:t>Very Low</w:t>
            </w:r>
            <w:r w:rsidR="00ED5F9E" w:rsidRPr="005B6EFD">
              <w:rPr>
                <w:b/>
                <w:vertAlign w:val="superscript"/>
              </w:rPr>
              <w:t>d</w:t>
            </w:r>
            <w:r w:rsidRPr="005B6EFD">
              <w:t xml:space="preserve"> </w:t>
            </w:r>
          </w:p>
          <w:p w14:paraId="744EF28B" w14:textId="3520EC66" w:rsidR="00C24D16" w:rsidRPr="005B6EFD" w:rsidRDefault="00C24D16" w:rsidP="00C24D16">
            <w:pPr>
              <w:pStyle w:val="2024TABLETEXT"/>
              <w:rPr>
                <w:rFonts w:ascii="Cambria Math" w:hAnsi="Cambria Math"/>
                <w:color w:val="00B050"/>
              </w:rPr>
            </w:pPr>
            <w:r w:rsidRPr="005B6EFD">
              <w:t xml:space="preserve">The evidence is very uncertain about the effect of anal HPV </w:t>
            </w:r>
            <w:r w:rsidRPr="005B6EFD">
              <w:lastRenderedPageBreak/>
              <w:t>testing, cytology testing and diagnostic HRA compared to no testing on Anal cancer treatment failure and overall survival.</w:t>
            </w:r>
          </w:p>
        </w:tc>
      </w:tr>
      <w:tr w:rsidR="00C24D16" w:rsidRPr="005B6EFD" w14:paraId="00042D00" w14:textId="77777777" w:rsidTr="008E3877">
        <w:trPr>
          <w:trHeight w:val="423"/>
        </w:trPr>
        <w:tc>
          <w:tcPr>
            <w:tcW w:w="988" w:type="dxa"/>
            <w:vAlign w:val="center"/>
          </w:tcPr>
          <w:p w14:paraId="7D0402B1" w14:textId="10E9B98C" w:rsidR="00C24D16" w:rsidRPr="005B6EFD" w:rsidRDefault="00C24D16" w:rsidP="00C24D16">
            <w:pPr>
              <w:pStyle w:val="2024TABLETEXT"/>
            </w:pPr>
            <w:r w:rsidRPr="005B6EFD">
              <w:lastRenderedPageBreak/>
              <w:t>Treatment response</w:t>
            </w:r>
          </w:p>
        </w:tc>
        <w:tc>
          <w:tcPr>
            <w:tcW w:w="1134" w:type="dxa"/>
            <w:vAlign w:val="center"/>
          </w:tcPr>
          <w:p w14:paraId="1DE83D22" w14:textId="717FEAD3" w:rsidR="00C24D16" w:rsidRPr="005B6EFD" w:rsidRDefault="00C24D16" w:rsidP="00C24D16">
            <w:pPr>
              <w:pStyle w:val="2024TABLETEXT"/>
            </w:pPr>
            <w:r w:rsidRPr="005B6EFD">
              <w:t>1 study (n=204)</w:t>
            </w:r>
          </w:p>
        </w:tc>
        <w:tc>
          <w:tcPr>
            <w:tcW w:w="5103" w:type="dxa"/>
            <w:vAlign w:val="center"/>
          </w:tcPr>
          <w:p w14:paraId="717E0C5A" w14:textId="0F7A0318" w:rsidR="00C24D16" w:rsidRPr="005B6EFD" w:rsidRDefault="00C24D16" w:rsidP="00C24D16">
            <w:pPr>
              <w:pStyle w:val="2024TABLETEXT"/>
            </w:pPr>
            <w:r w:rsidRPr="005B6EFD">
              <w:t xml:space="preserve">A </w:t>
            </w:r>
            <w:r w:rsidR="00DC60D1" w:rsidRPr="005B6EFD">
              <w:t xml:space="preserve">non-comparative </w:t>
            </w:r>
            <w:r w:rsidRPr="005B6EFD">
              <w:t>case series study</w:t>
            </w:r>
            <w:r w:rsidR="0013342E" w:rsidRPr="005B6EFD">
              <w:rPr>
                <w:rStyle w:val="FootnoteReference"/>
              </w:rPr>
              <w:footnoteReference w:id="73"/>
            </w:r>
            <w:r w:rsidRPr="005B6EFD">
              <w:t xml:space="preserve"> </w:t>
            </w:r>
            <w:r w:rsidR="00DC60D1" w:rsidRPr="005B6EFD">
              <w:t xml:space="preserve">examined outcomes following screening (including HPV testing, cytology testing, high-resolution video-proctoscopy and anoscopy). Results </w:t>
            </w:r>
            <w:r w:rsidRPr="005B6EFD">
              <w:t>showed four AIN II patients (100%</w:t>
            </w:r>
            <w:r w:rsidR="00DC4C6A" w:rsidRPr="005B6EFD">
              <w:t>),</w:t>
            </w:r>
            <w:r w:rsidRPr="005B6EFD">
              <w:t xml:space="preserve"> and four AIN III patients (44%) had a complete response to the treatment, with 56% (5/9) undergoing repeated treatment cycles. This study was at very high risk of bias, was non-comparative and did not consider confounders. Included PICO </w:t>
            </w:r>
            <w:r w:rsidR="0023699C" w:rsidRPr="005B6EFD">
              <w:t>subpopulation</w:t>
            </w:r>
            <w:r w:rsidRPr="005B6EFD">
              <w:t xml:space="preserve">s </w:t>
            </w:r>
            <w:r w:rsidRPr="005B6EFD">
              <w:rPr>
                <w:rFonts w:cs="Arial"/>
              </w:rPr>
              <w:t xml:space="preserve">only comprise </w:t>
            </w:r>
            <w:r w:rsidR="00DB3020" w:rsidRPr="005B6EFD">
              <w:rPr>
                <w:rFonts w:cs="Arial"/>
              </w:rPr>
              <w:t xml:space="preserve">approximately </w:t>
            </w:r>
            <w:r w:rsidR="0084310C" w:rsidRPr="005B6EFD">
              <w:rPr>
                <w:rFonts w:cs="Arial"/>
              </w:rPr>
              <w:t>22</w:t>
            </w:r>
            <w:r w:rsidR="00DB3020" w:rsidRPr="005B6EFD">
              <w:rPr>
                <w:rFonts w:cs="Arial"/>
              </w:rPr>
              <w:t xml:space="preserve">% </w:t>
            </w:r>
            <w:r w:rsidRPr="005B6EFD">
              <w:rPr>
                <w:rFonts w:cs="Arial"/>
              </w:rPr>
              <w:t>of the total PICO population, and exact participant information to assess relevance was not available.</w:t>
            </w:r>
            <w:r w:rsidRPr="005B6EFD">
              <w:t xml:space="preserve"> Treatments also included vaccination, surgical and topical therapies, though a breakdown was not provided.</w:t>
            </w:r>
          </w:p>
        </w:tc>
        <w:tc>
          <w:tcPr>
            <w:tcW w:w="1791" w:type="dxa"/>
            <w:vAlign w:val="center"/>
          </w:tcPr>
          <w:p w14:paraId="3709CA24" w14:textId="77777777" w:rsidR="00C24D16" w:rsidRPr="005B6EFD" w:rsidRDefault="00C24D16" w:rsidP="00C24D16">
            <w:pPr>
              <w:pStyle w:val="2024TABLETEXT"/>
              <w:rPr>
                <w:rFonts w:ascii="Cambria Math" w:hAnsi="Cambria Math" w:cs="Cambria Math"/>
                <w:color w:val="C00000"/>
              </w:rPr>
            </w:pPr>
            <w:r w:rsidRPr="005B6EFD">
              <w:rPr>
                <w:rFonts w:ascii="Cambria Math" w:hAnsi="Cambria Math"/>
                <w:color w:val="388600"/>
              </w:rPr>
              <w:t>⨁</w:t>
            </w:r>
            <w:r w:rsidRPr="005B6EFD">
              <w:rPr>
                <w:rFonts w:ascii="Cambria Math" w:hAnsi="Cambria Math" w:cs="Cambria Math"/>
                <w:color w:val="C00000"/>
              </w:rPr>
              <w:t xml:space="preserve">⨀⨀⨀ </w:t>
            </w:r>
          </w:p>
          <w:p w14:paraId="5165A80E" w14:textId="56D562AB" w:rsidR="00C24D16" w:rsidRPr="005B6EFD" w:rsidRDefault="00C24D16" w:rsidP="00C24D16">
            <w:pPr>
              <w:pStyle w:val="2024TABLETEXT"/>
            </w:pPr>
            <w:r w:rsidRPr="005B6EFD">
              <w:rPr>
                <w:b/>
              </w:rPr>
              <w:t>Very Low</w:t>
            </w:r>
            <w:r w:rsidR="00ED5F9E" w:rsidRPr="005B6EFD">
              <w:rPr>
                <w:b/>
                <w:vertAlign w:val="superscript"/>
              </w:rPr>
              <w:t>e</w:t>
            </w:r>
            <w:r w:rsidRPr="005B6EFD">
              <w:t xml:space="preserve"> </w:t>
            </w:r>
          </w:p>
          <w:p w14:paraId="0BACD215" w14:textId="1B64A92A" w:rsidR="00C24D16" w:rsidRPr="005B6EFD" w:rsidRDefault="00C24D16" w:rsidP="00C24D16">
            <w:pPr>
              <w:pStyle w:val="2024TABLETEXT"/>
              <w:rPr>
                <w:rFonts w:ascii="Cambria Math" w:hAnsi="Cambria Math"/>
                <w:color w:val="00B050"/>
              </w:rPr>
            </w:pPr>
            <w:r w:rsidRPr="005B6EFD">
              <w:t>The evidence is very uncertain about the effect of anal HPV testing, cytology testing and diagnostic HRA compared to no testing on treatment response.</w:t>
            </w:r>
          </w:p>
        </w:tc>
      </w:tr>
    </w:tbl>
    <w:p w14:paraId="50B67E80" w14:textId="70DF6290" w:rsidR="004061C4" w:rsidRPr="005B6EFD" w:rsidRDefault="004061C4" w:rsidP="004061C4">
      <w:pPr>
        <w:pStyle w:val="TableFigureFooter"/>
      </w:pPr>
      <w:r w:rsidRPr="005B6EFD">
        <w:t>Notes</w:t>
      </w:r>
      <w:r w:rsidR="00EC4C5A" w:rsidRPr="005B6EFD">
        <w:t>:</w:t>
      </w:r>
    </w:p>
    <w:p w14:paraId="19CFF0FA" w14:textId="18F1ADF4" w:rsidR="00C24D16" w:rsidRPr="005B6EFD" w:rsidRDefault="00C24D16" w:rsidP="00F456AE">
      <w:pPr>
        <w:pStyle w:val="TableFigureFooter"/>
        <w:numPr>
          <w:ilvl w:val="0"/>
          <w:numId w:val="13"/>
        </w:numPr>
      </w:pPr>
      <w:r w:rsidRPr="005B6EFD">
        <w:t>Moderate to serious risk of bias in key comparative evidence studies (</w:t>
      </w:r>
      <w:r w:rsidR="0084310C" w:rsidRPr="005B6EFD">
        <w:t>downgrade one rating</w:t>
      </w:r>
      <w:r w:rsidRPr="005B6EFD">
        <w:t xml:space="preserve"> for risk of bias). Key comparative evidence studies do not align with PICO-specified screening algorithm (i.e., screening procedures did not specify anal HPV testing and/or cytology testing), though this should not materially impact incidence calculations as anal HPV testing or cytology testing have high sensitivity limiting false negatives. Population is PLWH only (</w:t>
      </w:r>
      <w:r w:rsidR="0084310C" w:rsidRPr="005B6EFD">
        <w:t>downgrade one rating</w:t>
      </w:r>
      <w:r w:rsidRPr="005B6EFD">
        <w:t xml:space="preserve"> for indirectness). Confidence intervals of primary effect estimate are wide in all comparative studies, though both upper and lower bound indicate an appreciable benefit (</w:t>
      </w:r>
      <w:r w:rsidR="0084310C" w:rsidRPr="005B6EFD">
        <w:t>no change in rating for</w:t>
      </w:r>
      <w:r w:rsidRPr="005B6EFD">
        <w:t xml:space="preserve"> imprecision). Only one study contributing information (</w:t>
      </w:r>
      <w:r w:rsidR="0084310C" w:rsidRPr="005B6EFD">
        <w:t>no change in rating for</w:t>
      </w:r>
      <w:r w:rsidRPr="005B6EFD">
        <w:t xml:space="preserve"> inconsistency). No evidence of publication bias (</w:t>
      </w:r>
      <w:r w:rsidR="0084310C" w:rsidRPr="005B6EFD">
        <w:t>no change in rating for</w:t>
      </w:r>
      <w:r w:rsidRPr="005B6EFD">
        <w:t xml:space="preserve"> publication bias).</w:t>
      </w:r>
    </w:p>
    <w:p w14:paraId="48D29255" w14:textId="5CBC19B2" w:rsidR="00C24D16" w:rsidRPr="005B6EFD" w:rsidRDefault="00C24D16" w:rsidP="00F456AE">
      <w:pPr>
        <w:pStyle w:val="TableFigureFooter"/>
        <w:numPr>
          <w:ilvl w:val="0"/>
          <w:numId w:val="13"/>
        </w:numPr>
      </w:pPr>
      <w:r w:rsidRPr="005B6EFD">
        <w:t>Serious risk of bias in both comparative evidence studies, key risk of missing data in van der Zee 2023 (</w:t>
      </w:r>
      <w:r w:rsidR="0084310C" w:rsidRPr="005B6EFD">
        <w:t>downgrade one rating</w:t>
      </w:r>
      <w:r w:rsidRPr="005B6EFD">
        <w:t xml:space="preserve"> for risk of bias). Studies do not align with PICO-specified screening algorithm (i.e., screening procedures did not specify anal HPV testing), though this should not materially impact staging outcomes as anal HPV testing or cytology testing have high sensitivity limiting false negatives. Most of the total population was PLWH only (</w:t>
      </w:r>
      <w:r w:rsidR="0084310C" w:rsidRPr="005B6EFD">
        <w:t>downgrade one rating</w:t>
      </w:r>
      <w:r w:rsidRPr="005B6EFD">
        <w:t xml:space="preserve"> for indirectness). Confidence intervals of primary effect estimates are wide, though both upper and lower bound indicate an appreciable benefit (</w:t>
      </w:r>
      <w:r w:rsidR="0084310C" w:rsidRPr="005B6EFD">
        <w:t>no change in rating for</w:t>
      </w:r>
      <w:r w:rsidRPr="005B6EFD">
        <w:t xml:space="preserve"> imprecision). Both studies indicating same direction of effect (</w:t>
      </w:r>
      <w:r w:rsidR="0084310C" w:rsidRPr="005B6EFD">
        <w:t>no change in rating for</w:t>
      </w:r>
      <w:r w:rsidRPr="005B6EFD">
        <w:t xml:space="preserve"> inconsistency). No evidence of publication bias (</w:t>
      </w:r>
      <w:r w:rsidR="0084310C" w:rsidRPr="005B6EFD">
        <w:t>no change in rating for</w:t>
      </w:r>
      <w:r w:rsidRPr="005B6EFD">
        <w:t xml:space="preserve"> publication bias).</w:t>
      </w:r>
    </w:p>
    <w:p w14:paraId="793EC130" w14:textId="64DB065B" w:rsidR="00C24D16" w:rsidRPr="005B6EFD" w:rsidRDefault="00C24D16" w:rsidP="00F456AE">
      <w:pPr>
        <w:pStyle w:val="TableFigureFooter"/>
        <w:numPr>
          <w:ilvl w:val="0"/>
          <w:numId w:val="13"/>
        </w:numPr>
      </w:pPr>
      <w:r w:rsidRPr="005B6EFD">
        <w:t>Serious risk of bias in key comparative evidence study and risk of lead time bias (</w:t>
      </w:r>
      <w:r w:rsidR="0084310C" w:rsidRPr="005B6EFD">
        <w:t>downgrade one rating</w:t>
      </w:r>
      <w:r w:rsidRPr="005B6EFD">
        <w:t xml:space="preserve"> for risk of bias). Key comparative evidence study does not align with PICO-specified screening algorithm (i.e., screening procedures did not specify anal HPV testing), though this should not materially impact mortality estimates as anal HPV testing or cytology testing have high sensitivity limiting false negatives. Population is PLWH only, and results only calculated for men (</w:t>
      </w:r>
      <w:r w:rsidR="0084310C" w:rsidRPr="005B6EFD">
        <w:t>downgrade one rating</w:t>
      </w:r>
      <w:r w:rsidRPr="005B6EFD">
        <w:t xml:space="preserve"> for indirectness). Confidence intervals of estimates are extremely wide, though both upper and lower bound indicate an appreciable benefit (</w:t>
      </w:r>
      <w:r w:rsidR="0084310C" w:rsidRPr="005B6EFD">
        <w:t>no change in rating for</w:t>
      </w:r>
      <w:r w:rsidRPr="005B6EFD">
        <w:t xml:space="preserve"> imprecision). Only one study contributing information (</w:t>
      </w:r>
      <w:r w:rsidR="0084310C" w:rsidRPr="005B6EFD">
        <w:t>no change in rating for</w:t>
      </w:r>
      <w:r w:rsidRPr="005B6EFD">
        <w:t xml:space="preserve"> inconsistency). No evidence of publication bias (</w:t>
      </w:r>
      <w:r w:rsidR="0084310C" w:rsidRPr="005B6EFD">
        <w:t>no change in rating for</w:t>
      </w:r>
      <w:r w:rsidRPr="005B6EFD">
        <w:t xml:space="preserve"> publication bias).</w:t>
      </w:r>
    </w:p>
    <w:p w14:paraId="77864126" w14:textId="7D5CC1E8" w:rsidR="00C24D16" w:rsidRPr="005B6EFD" w:rsidRDefault="00C24D16" w:rsidP="00F456AE">
      <w:pPr>
        <w:pStyle w:val="TableFigureFooter"/>
        <w:numPr>
          <w:ilvl w:val="0"/>
          <w:numId w:val="13"/>
        </w:numPr>
      </w:pPr>
      <w:r w:rsidRPr="005B6EFD">
        <w:t>Serious risk of bias in comparative evidence study, analysis underpowered (</w:t>
      </w:r>
      <w:r w:rsidR="0084310C" w:rsidRPr="005B6EFD">
        <w:t>downgrade one rating</w:t>
      </w:r>
      <w:r w:rsidRPr="005B6EFD">
        <w:t xml:space="preserve"> for risk of bias). Key comparative evidence study does not align with PICO-specified screening algorithm (i.e., screening procedures did not specify anal HPV testing), though this should not materially impact anal cancer treatment outcomes as anal HPV testing or cytology testing have high sensitivity limiting false negatives. Included population is all adults with anal cancer (</w:t>
      </w:r>
      <w:r w:rsidR="0084310C" w:rsidRPr="005B6EFD">
        <w:t>downgrade one rating</w:t>
      </w:r>
      <w:r w:rsidRPr="005B6EFD">
        <w:t xml:space="preserve"> for indirectness). Confidence intervals of primary effect estimate are wide, with the upper bound CI indicating an effect (</w:t>
      </w:r>
      <w:r w:rsidR="0084310C" w:rsidRPr="005B6EFD">
        <w:t>downgrade one rating</w:t>
      </w:r>
      <w:r w:rsidRPr="005B6EFD">
        <w:t xml:space="preserve"> for imprecision). Only one study contributing information (</w:t>
      </w:r>
      <w:r w:rsidR="0084310C" w:rsidRPr="005B6EFD">
        <w:t>no change in rating for</w:t>
      </w:r>
      <w:r w:rsidRPr="005B6EFD">
        <w:t xml:space="preserve"> inconsistency). No evidence of publication bias (</w:t>
      </w:r>
      <w:r w:rsidR="0084310C" w:rsidRPr="005B6EFD">
        <w:t>no change in rating for</w:t>
      </w:r>
      <w:r w:rsidRPr="005B6EFD">
        <w:t xml:space="preserve"> publication bias).</w:t>
      </w:r>
    </w:p>
    <w:p w14:paraId="747E529A" w14:textId="3B4AFB67" w:rsidR="00C24D16" w:rsidRPr="005B6EFD" w:rsidRDefault="00C24D16" w:rsidP="00F456AE">
      <w:pPr>
        <w:pStyle w:val="TableFigureFooter"/>
        <w:numPr>
          <w:ilvl w:val="0"/>
          <w:numId w:val="13"/>
        </w:numPr>
      </w:pPr>
      <w:r w:rsidRPr="005B6EFD">
        <w:t>Very high risk of bias in non-comparative evidence study, no confounders considered (</w:t>
      </w:r>
      <w:r w:rsidR="0084310C" w:rsidRPr="005B6EFD">
        <w:t>downgrade two ratings</w:t>
      </w:r>
      <w:r w:rsidRPr="005B6EFD">
        <w:t xml:space="preserve"> for risk of bias). Study aligns </w:t>
      </w:r>
      <w:r w:rsidR="00DC4C6A" w:rsidRPr="005B6EFD">
        <w:t>closely</w:t>
      </w:r>
      <w:r w:rsidRPr="005B6EFD">
        <w:t xml:space="preserve"> with PICO-specified screening algorithm, though not enough information was provided to assess applicability of population and treatment (</w:t>
      </w:r>
      <w:r w:rsidR="0084310C" w:rsidRPr="005B6EFD">
        <w:t>downgrade one rating</w:t>
      </w:r>
      <w:r w:rsidRPr="005B6EFD">
        <w:t xml:space="preserve"> for indirectness). No primary effect estimates provided, descriptive only (</w:t>
      </w:r>
      <w:r w:rsidR="0084310C" w:rsidRPr="005B6EFD">
        <w:t>downgrade one rating</w:t>
      </w:r>
      <w:r w:rsidRPr="005B6EFD">
        <w:t xml:space="preserve"> for imprecision). Only one study contributing information (</w:t>
      </w:r>
      <w:r w:rsidR="0084310C" w:rsidRPr="005B6EFD">
        <w:t>no change in rating for</w:t>
      </w:r>
      <w:r w:rsidRPr="005B6EFD">
        <w:t xml:space="preserve"> inconsistency). No evidence of publication bias (</w:t>
      </w:r>
      <w:r w:rsidR="0084310C" w:rsidRPr="005B6EFD">
        <w:t>no change in rating for</w:t>
      </w:r>
      <w:r w:rsidRPr="005B6EFD">
        <w:t xml:space="preserve"> publication bias).</w:t>
      </w:r>
    </w:p>
    <w:p w14:paraId="54F09D9E" w14:textId="1FFF038B" w:rsidR="004061C4" w:rsidRPr="005B6EFD" w:rsidRDefault="004061C4" w:rsidP="004061C4">
      <w:pPr>
        <w:pStyle w:val="TableFigureFooter"/>
      </w:pPr>
      <w:r w:rsidRPr="005B6EFD">
        <w:t xml:space="preserve">Abbreviations: AE = adverse events, </w:t>
      </w:r>
      <w:r w:rsidR="008F74CF" w:rsidRPr="005B6EFD">
        <w:t xml:space="preserve">AIN = anal intraepithelial neoplasia, </w:t>
      </w:r>
      <w:r w:rsidRPr="005B6EFD">
        <w:t xml:space="preserve">aRR = adjusted rate ratio, </w:t>
      </w:r>
      <w:r w:rsidR="0083083B" w:rsidRPr="005B6EFD">
        <w:t>ASC-US</w:t>
      </w:r>
      <w:r w:rsidRPr="005B6EFD">
        <w:t xml:space="preserve"> = Atypical Squamous Cells of Undetermined Significance, ASC-H = Atypical squamous cells, cannot exclude a high-grade squamous intraepithelial lesion, CI = confidence interval, GBM = gay and bisexual men, HIV = human immunodeficiency virus, HPV = human papillomavirus, </w:t>
      </w:r>
      <w:r w:rsidR="00DC4C6A" w:rsidRPr="005B6EFD">
        <w:t>H</w:t>
      </w:r>
      <w:r w:rsidR="008F74CF" w:rsidRPr="005B6EFD">
        <w:t xml:space="preserve">R = hazard ratio, </w:t>
      </w:r>
      <w:r w:rsidRPr="005B6EFD">
        <w:t xml:space="preserve">HRA = high-resolution anoscopy, HSIL= high-grade squamous intraepithelial lesions, OR = odds ratio, </w:t>
      </w:r>
      <w:r w:rsidR="008F74CF" w:rsidRPr="005B6EFD">
        <w:t xml:space="preserve">SOTR = solid organ transplant recipients, </w:t>
      </w:r>
      <w:r w:rsidRPr="005B6EFD">
        <w:t>TNM = tumour, nodal, and metastatic stage, WLE = wide local excision</w:t>
      </w:r>
    </w:p>
    <w:p w14:paraId="29C7496C" w14:textId="0E4EB05C" w:rsidR="00EC4C5A" w:rsidRPr="005B6EFD" w:rsidRDefault="00EC4C5A" w:rsidP="00335AAD">
      <w:pPr>
        <w:pStyle w:val="Heading3"/>
      </w:pPr>
      <w:bookmarkStart w:id="153" w:name="_Toc206597207"/>
      <w:bookmarkStart w:id="154" w:name="_Toc206600214"/>
      <w:r w:rsidRPr="005B6EFD">
        <w:lastRenderedPageBreak/>
        <w:t>Linked evidence</w:t>
      </w:r>
      <w:r w:rsidR="00243E4F" w:rsidRPr="005B6EFD">
        <w:t xml:space="preserve"> of test accuracy</w:t>
      </w:r>
      <w:bookmarkEnd w:id="153"/>
      <w:bookmarkEnd w:id="154"/>
    </w:p>
    <w:p w14:paraId="6827A4D9" w14:textId="4572B9FA" w:rsidR="00DC109A" w:rsidRPr="005B6EFD" w:rsidRDefault="00DC109A" w:rsidP="00335AAD">
      <w:pPr>
        <w:pStyle w:val="Heading5"/>
        <w:keepNext/>
        <w:keepLines/>
      </w:pPr>
      <w:r w:rsidRPr="005B6EFD">
        <w:t>Predictive test accuracy</w:t>
      </w:r>
      <w:r w:rsidR="002E5A6C" w:rsidRPr="005B6EFD">
        <w:t xml:space="preserve"> of cytology testing triaged by anal HPV testing</w:t>
      </w:r>
      <w:r w:rsidR="00A75D3E" w:rsidRPr="005B6EFD">
        <w:t>, compared with anal HPV testing and anal cytology testing alone</w:t>
      </w:r>
      <w:r w:rsidR="00B358BB" w:rsidRPr="005B6EFD">
        <w:t xml:space="preserve"> for predicting persistent anal HSIL at 12 months</w:t>
      </w:r>
    </w:p>
    <w:p w14:paraId="43A67B95" w14:textId="6F511C97" w:rsidR="002E5A6C" w:rsidRPr="005B6EFD" w:rsidRDefault="002E5A6C" w:rsidP="00335AAD">
      <w:pPr>
        <w:keepNext/>
        <w:keepLines/>
      </w:pPr>
      <w:r w:rsidRPr="005B6EFD">
        <w:t xml:space="preserve">Results of </w:t>
      </w:r>
      <w:r w:rsidR="007A27E6" w:rsidRPr="005B6EFD">
        <w:rPr>
          <w:rFonts w:eastAsiaTheme="minorEastAsia"/>
        </w:rPr>
        <w:t>Jin 2025’</w:t>
      </w:r>
      <w:r w:rsidR="00C35F0A" w:rsidRPr="005B6EFD">
        <w:t>s</w:t>
      </w:r>
      <w:r w:rsidRPr="005B6EFD">
        <w:t xml:space="preserve"> examination of a triaging algorithm compared to HPV </w:t>
      </w:r>
      <w:r w:rsidR="004261A4" w:rsidRPr="005B6EFD">
        <w:t xml:space="preserve">(using </w:t>
      </w:r>
      <w:r w:rsidR="00CD0EF8" w:rsidRPr="005B6EFD">
        <w:t>expanded</w:t>
      </w:r>
      <w:r w:rsidR="004261A4" w:rsidRPr="005B6EFD">
        <w:t xml:space="preserve"> genotyping)</w:t>
      </w:r>
      <w:r w:rsidRPr="005B6EFD">
        <w:t xml:space="preserve"> or cytology testing alone </w:t>
      </w:r>
      <w:r w:rsidR="00CE2816" w:rsidRPr="005B6EFD">
        <w:t>are</w:t>
      </w:r>
      <w:r w:rsidRPr="005B6EFD">
        <w:t xml:space="preserve"> presented in</w:t>
      </w:r>
      <w:r w:rsidR="00D9279A">
        <w:t xml:space="preserve"> </w:t>
      </w:r>
      <w:r w:rsidR="00D9279A">
        <w:fldChar w:fldCharType="begin"/>
      </w:r>
      <w:r w:rsidR="00D9279A">
        <w:instrText xml:space="preserve"> REF _Ref223072933 \h </w:instrText>
      </w:r>
      <w:r w:rsidR="00D9279A">
        <w:fldChar w:fldCharType="separate"/>
      </w:r>
      <w:r w:rsidR="00FC322E">
        <w:t xml:space="preserve">Table </w:t>
      </w:r>
      <w:r w:rsidR="00FC322E">
        <w:rPr>
          <w:noProof/>
        </w:rPr>
        <w:t>34</w:t>
      </w:r>
      <w:r w:rsidR="00D9279A">
        <w:fldChar w:fldCharType="end"/>
      </w:r>
      <w:r w:rsidRPr="005B6EFD">
        <w:t>. Findings</w:t>
      </w:r>
      <w:r w:rsidR="00DC109A" w:rsidRPr="005B6EFD">
        <w:t xml:space="preserve"> demonstrated</w:t>
      </w:r>
      <w:r w:rsidRPr="005B6EFD">
        <w:t xml:space="preserve"> that a triaging protocol </w:t>
      </w:r>
      <w:r w:rsidR="001A01F2" w:rsidRPr="005B6EFD">
        <w:t xml:space="preserve">(aligning with the PICO-specified testing strategy) </w:t>
      </w:r>
      <w:r w:rsidRPr="005B6EFD">
        <w:t>improved the specificity of HPV testing in predicting persistent 12-month anal HSIL, while maintaining high sensitivity</w:t>
      </w:r>
      <w:r w:rsidR="005E3892" w:rsidRPr="005B6EFD">
        <w:t xml:space="preserve"> for MSM aged 35 and older</w:t>
      </w:r>
      <w:r w:rsidRPr="005B6EFD">
        <w:t>. Triaging also improved sensitivity of cytology testing alone, while decreasing</w:t>
      </w:r>
      <w:r w:rsidR="00A862C0" w:rsidRPr="005B6EFD">
        <w:t xml:space="preserve"> </w:t>
      </w:r>
      <w:r w:rsidR="00F47C80" w:rsidRPr="005B6EFD">
        <w:t>specificity</w:t>
      </w:r>
      <w:r w:rsidRPr="005B6EFD">
        <w:t>.</w:t>
      </w:r>
    </w:p>
    <w:p w14:paraId="64C6DE0F" w14:textId="0ED5B53C" w:rsidR="00DC109A" w:rsidRPr="005B6EFD" w:rsidRDefault="002E5A6C" w:rsidP="00DC109A">
      <w:r w:rsidRPr="005B6EFD">
        <w:t xml:space="preserve">This study was assessed as having a low risk of bias and was conducted in Australia recently with two of seven PICO-specified </w:t>
      </w:r>
      <w:r w:rsidR="0023699C" w:rsidRPr="005B6EFD">
        <w:t>subpopulation</w:t>
      </w:r>
      <w:r w:rsidRPr="005B6EFD">
        <w:t>s (approximately 8</w:t>
      </w:r>
      <w:r w:rsidR="00B02543" w:rsidRPr="005B6EFD">
        <w:t>5</w:t>
      </w:r>
      <w:r w:rsidRPr="005B6EFD">
        <w:t xml:space="preserve">% of the total PICO population) representing excellent applicability. Though, </w:t>
      </w:r>
      <w:r w:rsidR="00B46A9C" w:rsidRPr="005B6EFD">
        <w:t>it was not specified whether</w:t>
      </w:r>
      <w:r w:rsidRPr="005B6EFD">
        <w:t xml:space="preserve"> transgender women were included </w:t>
      </w:r>
      <w:r w:rsidR="00B46A9C" w:rsidRPr="005B6EFD">
        <w:t xml:space="preserve">or excluded in the study </w:t>
      </w:r>
      <w:r w:rsidRPr="005B6EFD">
        <w:t xml:space="preserve">(estimated to account for ~10% of the two </w:t>
      </w:r>
      <w:r w:rsidR="0023699C" w:rsidRPr="005B6EFD">
        <w:t>subpopulation</w:t>
      </w:r>
      <w:r w:rsidRPr="005B6EFD">
        <w:t xml:space="preserve">s including MSM and TW). Additionally, MSM living without HIV were aged 35 and older (rather than 45 and older as in the PICO </w:t>
      </w:r>
      <w:r w:rsidR="0023699C" w:rsidRPr="005B6EFD">
        <w:t>subpopulation</w:t>
      </w:r>
      <w:r w:rsidRPr="005B6EFD">
        <w:t>).</w:t>
      </w:r>
    </w:p>
    <w:p w14:paraId="3CC5DE76" w14:textId="32CFE310" w:rsidR="00D9279A" w:rsidRDefault="00EF1716" w:rsidP="00EF1716">
      <w:pPr>
        <w:pStyle w:val="Caption"/>
      </w:pPr>
      <w:bookmarkStart w:id="155" w:name="_Ref223072933"/>
      <w:bookmarkStart w:id="156" w:name="_Ref195936863"/>
      <w:bookmarkStart w:id="157" w:name="_Ref196235768"/>
      <w:r>
        <w:t xml:space="preserve">Table </w:t>
      </w:r>
      <w:r>
        <w:fldChar w:fldCharType="begin"/>
      </w:r>
      <w:r>
        <w:instrText xml:space="preserve"> SEQ Table \* ARABIC </w:instrText>
      </w:r>
      <w:r>
        <w:fldChar w:fldCharType="separate"/>
      </w:r>
      <w:r w:rsidR="00FC322E">
        <w:rPr>
          <w:noProof/>
        </w:rPr>
        <w:t>34</w:t>
      </w:r>
      <w:r>
        <w:fldChar w:fldCharType="end"/>
      </w:r>
      <w:bookmarkEnd w:id="155"/>
      <w:r>
        <w:t xml:space="preserve"> </w:t>
      </w:r>
      <w:r w:rsidRPr="008619EA">
        <w:t>Test performance of triaging algorithm, versus cytology testing only (ASC-H+ threshold) and HPV testing only (any hrHPV at baseline, or HPV16 positive at baseline or persistent non-16 hrHPV) in predicting persistent 12-month anal HSIL (histologically co</w:t>
      </w:r>
      <w:r w:rsidR="00D9279A">
        <w:t>nfirmed), stratified by HIV status of MSM from Jin 202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3397"/>
        <w:gridCol w:w="935"/>
        <w:gridCol w:w="936"/>
        <w:gridCol w:w="935"/>
        <w:gridCol w:w="936"/>
        <w:gridCol w:w="935"/>
        <w:gridCol w:w="936"/>
      </w:tblGrid>
      <w:tr w:rsidR="00DC109A" w:rsidRPr="005B6EFD" w14:paraId="278F37B1" w14:textId="77777777" w:rsidTr="006869E2">
        <w:tc>
          <w:tcPr>
            <w:tcW w:w="3397" w:type="dxa"/>
            <w:vMerge w:val="restart"/>
            <w:shd w:val="clear" w:color="auto" w:fill="D9D9D9" w:themeFill="background1" w:themeFillShade="D9"/>
            <w:vAlign w:val="center"/>
            <w:hideMark/>
          </w:tcPr>
          <w:bookmarkEnd w:id="156"/>
          <w:bookmarkEnd w:id="157"/>
          <w:p w14:paraId="465931BF" w14:textId="77777777" w:rsidR="00DC109A" w:rsidRPr="005B6EFD" w:rsidRDefault="00DC109A" w:rsidP="000E42EE">
            <w:pPr>
              <w:pStyle w:val="TableFigureHeading"/>
            </w:pPr>
            <w:r w:rsidRPr="005B6EFD">
              <w:t>Algorithm</w:t>
            </w:r>
          </w:p>
        </w:tc>
        <w:tc>
          <w:tcPr>
            <w:tcW w:w="1871" w:type="dxa"/>
            <w:gridSpan w:val="2"/>
            <w:shd w:val="clear" w:color="auto" w:fill="D9D9D9" w:themeFill="background1" w:themeFillShade="D9"/>
            <w:vAlign w:val="center"/>
            <w:hideMark/>
          </w:tcPr>
          <w:p w14:paraId="66D6451A" w14:textId="058A7233" w:rsidR="00DC109A" w:rsidRPr="005B6EFD" w:rsidRDefault="00DC109A" w:rsidP="006869E2">
            <w:pPr>
              <w:pStyle w:val="TableFigureHeading"/>
            </w:pPr>
            <w:r w:rsidRPr="005B6EFD">
              <w:t>Screen positive</w:t>
            </w:r>
          </w:p>
        </w:tc>
        <w:tc>
          <w:tcPr>
            <w:tcW w:w="1871" w:type="dxa"/>
            <w:gridSpan w:val="2"/>
            <w:shd w:val="clear" w:color="auto" w:fill="D9D9D9" w:themeFill="background1" w:themeFillShade="D9"/>
            <w:vAlign w:val="center"/>
            <w:hideMark/>
          </w:tcPr>
          <w:p w14:paraId="4525D2AF" w14:textId="42B14D72" w:rsidR="00DC109A" w:rsidRPr="005B6EFD" w:rsidRDefault="00DC109A" w:rsidP="006869E2">
            <w:pPr>
              <w:pStyle w:val="TableFigureHeading"/>
            </w:pPr>
            <w:r w:rsidRPr="005B6EFD">
              <w:t>Sensitivity</w:t>
            </w:r>
            <w:r w:rsidR="00DC60D1" w:rsidRPr="005B6EFD">
              <w:t>#</w:t>
            </w:r>
          </w:p>
        </w:tc>
        <w:tc>
          <w:tcPr>
            <w:tcW w:w="1871" w:type="dxa"/>
            <w:gridSpan w:val="2"/>
            <w:shd w:val="clear" w:color="auto" w:fill="D9D9D9" w:themeFill="background1" w:themeFillShade="D9"/>
            <w:vAlign w:val="center"/>
            <w:hideMark/>
          </w:tcPr>
          <w:p w14:paraId="57104E0D" w14:textId="47533E9D" w:rsidR="00DC109A" w:rsidRPr="005B6EFD" w:rsidRDefault="00DC109A" w:rsidP="006869E2">
            <w:pPr>
              <w:pStyle w:val="TableFigureHeading"/>
            </w:pPr>
            <w:r w:rsidRPr="005B6EFD">
              <w:t>Specificity</w:t>
            </w:r>
            <w:r w:rsidR="00DC60D1" w:rsidRPr="005B6EFD">
              <w:t>#</w:t>
            </w:r>
          </w:p>
        </w:tc>
      </w:tr>
      <w:tr w:rsidR="00DC109A" w:rsidRPr="005B6EFD" w14:paraId="5E9E23F9" w14:textId="77777777" w:rsidTr="63F63B52">
        <w:tc>
          <w:tcPr>
            <w:tcW w:w="3397" w:type="dxa"/>
            <w:vMerge/>
            <w:vAlign w:val="center"/>
            <w:hideMark/>
          </w:tcPr>
          <w:p w14:paraId="3C585B84" w14:textId="77777777" w:rsidR="00DC109A" w:rsidRPr="005B6EFD" w:rsidRDefault="00DC109A" w:rsidP="000E42EE">
            <w:pPr>
              <w:pStyle w:val="TableFigureHeading"/>
            </w:pPr>
          </w:p>
        </w:tc>
        <w:tc>
          <w:tcPr>
            <w:tcW w:w="935" w:type="dxa"/>
            <w:shd w:val="clear" w:color="auto" w:fill="D9D9D9" w:themeFill="background1" w:themeFillShade="D9"/>
            <w:vAlign w:val="center"/>
            <w:hideMark/>
          </w:tcPr>
          <w:p w14:paraId="24BBA51B" w14:textId="77777777" w:rsidR="00DC109A" w:rsidRPr="005B6EFD" w:rsidRDefault="00DC109A" w:rsidP="006869E2">
            <w:pPr>
              <w:pStyle w:val="TableFigureHeading"/>
            </w:pPr>
            <w:r w:rsidRPr="005B6EFD">
              <w:t>n (%)</w:t>
            </w:r>
          </w:p>
        </w:tc>
        <w:tc>
          <w:tcPr>
            <w:tcW w:w="936" w:type="dxa"/>
            <w:shd w:val="clear" w:color="auto" w:fill="D9D9D9" w:themeFill="background1" w:themeFillShade="D9"/>
            <w:vAlign w:val="center"/>
            <w:hideMark/>
          </w:tcPr>
          <w:p w14:paraId="4DB9C198" w14:textId="77777777" w:rsidR="00DC109A" w:rsidRPr="005B6EFD" w:rsidRDefault="00DC109A" w:rsidP="006869E2">
            <w:pPr>
              <w:pStyle w:val="TableFigureHeading"/>
            </w:pPr>
            <w:r w:rsidRPr="005B6EFD">
              <w:t>95% CI</w:t>
            </w:r>
          </w:p>
        </w:tc>
        <w:tc>
          <w:tcPr>
            <w:tcW w:w="935" w:type="dxa"/>
            <w:shd w:val="clear" w:color="auto" w:fill="D9D9D9" w:themeFill="background1" w:themeFillShade="D9"/>
            <w:vAlign w:val="center"/>
            <w:hideMark/>
          </w:tcPr>
          <w:p w14:paraId="6A44B451" w14:textId="77777777" w:rsidR="00DC109A" w:rsidRPr="005B6EFD" w:rsidRDefault="00DC109A" w:rsidP="006869E2">
            <w:pPr>
              <w:pStyle w:val="TableFigureHeading"/>
            </w:pPr>
            <w:r w:rsidRPr="005B6EFD">
              <w:t>%</w:t>
            </w:r>
          </w:p>
        </w:tc>
        <w:tc>
          <w:tcPr>
            <w:tcW w:w="936" w:type="dxa"/>
            <w:shd w:val="clear" w:color="auto" w:fill="D9D9D9" w:themeFill="background1" w:themeFillShade="D9"/>
            <w:vAlign w:val="center"/>
            <w:hideMark/>
          </w:tcPr>
          <w:p w14:paraId="68C667EE" w14:textId="77777777" w:rsidR="00DC109A" w:rsidRPr="005B6EFD" w:rsidRDefault="00DC109A" w:rsidP="006869E2">
            <w:pPr>
              <w:pStyle w:val="TableFigureHeading"/>
            </w:pPr>
            <w:r w:rsidRPr="005B6EFD">
              <w:t>95% CI</w:t>
            </w:r>
          </w:p>
        </w:tc>
        <w:tc>
          <w:tcPr>
            <w:tcW w:w="935" w:type="dxa"/>
            <w:shd w:val="clear" w:color="auto" w:fill="D9D9D9" w:themeFill="background1" w:themeFillShade="D9"/>
            <w:vAlign w:val="center"/>
            <w:hideMark/>
          </w:tcPr>
          <w:p w14:paraId="1E8E13DE" w14:textId="77777777" w:rsidR="00DC109A" w:rsidRPr="005B6EFD" w:rsidRDefault="00DC109A" w:rsidP="006869E2">
            <w:pPr>
              <w:pStyle w:val="TableFigureHeading"/>
            </w:pPr>
            <w:r w:rsidRPr="005B6EFD">
              <w:t>%</w:t>
            </w:r>
          </w:p>
        </w:tc>
        <w:tc>
          <w:tcPr>
            <w:tcW w:w="936" w:type="dxa"/>
            <w:shd w:val="clear" w:color="auto" w:fill="D9D9D9" w:themeFill="background1" w:themeFillShade="D9"/>
            <w:vAlign w:val="center"/>
            <w:hideMark/>
          </w:tcPr>
          <w:p w14:paraId="4B9CEF88" w14:textId="77777777" w:rsidR="00DC109A" w:rsidRPr="005B6EFD" w:rsidRDefault="00DC109A" w:rsidP="006869E2">
            <w:pPr>
              <w:pStyle w:val="TableFigureHeading"/>
            </w:pPr>
            <w:r w:rsidRPr="005B6EFD">
              <w:t>95% CI</w:t>
            </w:r>
          </w:p>
        </w:tc>
      </w:tr>
      <w:tr w:rsidR="00DC109A" w:rsidRPr="005B6EFD" w14:paraId="42007653" w14:textId="77777777" w:rsidTr="006869E2">
        <w:tc>
          <w:tcPr>
            <w:tcW w:w="3397" w:type="dxa"/>
            <w:shd w:val="clear" w:color="auto" w:fill="F2F2F2" w:themeFill="background1" w:themeFillShade="F2"/>
            <w:vAlign w:val="center"/>
            <w:hideMark/>
          </w:tcPr>
          <w:p w14:paraId="73D6F30D" w14:textId="3FAB4BF2" w:rsidR="00DC109A" w:rsidRPr="005B6EFD" w:rsidRDefault="00DC109A" w:rsidP="000E42EE">
            <w:pPr>
              <w:pStyle w:val="TableText"/>
            </w:pPr>
            <w:r w:rsidRPr="005B6EFD">
              <w:t>Algorithm 1</w:t>
            </w:r>
            <w:r w:rsidR="002E5A6C" w:rsidRPr="005B6EFD">
              <w:t>*</w:t>
            </w:r>
          </w:p>
        </w:tc>
        <w:tc>
          <w:tcPr>
            <w:tcW w:w="935" w:type="dxa"/>
            <w:shd w:val="clear" w:color="auto" w:fill="F2F2F2" w:themeFill="background1" w:themeFillShade="F2"/>
            <w:vAlign w:val="center"/>
            <w:hideMark/>
          </w:tcPr>
          <w:p w14:paraId="183733A2" w14:textId="77777777" w:rsidR="00DC109A" w:rsidRPr="005B6EFD" w:rsidRDefault="00DC109A" w:rsidP="006869E2">
            <w:pPr>
              <w:pStyle w:val="TableText"/>
            </w:pPr>
            <w:r w:rsidRPr="005B6EFD">
              <w:t>281 (59.2)</w:t>
            </w:r>
          </w:p>
        </w:tc>
        <w:tc>
          <w:tcPr>
            <w:tcW w:w="936" w:type="dxa"/>
            <w:shd w:val="clear" w:color="auto" w:fill="F2F2F2" w:themeFill="background1" w:themeFillShade="F2"/>
            <w:vAlign w:val="center"/>
            <w:hideMark/>
          </w:tcPr>
          <w:p w14:paraId="18C495B6" w14:textId="77777777" w:rsidR="00DC109A" w:rsidRPr="005B6EFD" w:rsidRDefault="00DC109A" w:rsidP="006869E2">
            <w:pPr>
              <w:pStyle w:val="TableText"/>
            </w:pPr>
            <w:r w:rsidRPr="005B6EFD">
              <w:t>54.6-63.6</w:t>
            </w:r>
          </w:p>
        </w:tc>
        <w:tc>
          <w:tcPr>
            <w:tcW w:w="935" w:type="dxa"/>
            <w:shd w:val="clear" w:color="auto" w:fill="F2F2F2" w:themeFill="background1" w:themeFillShade="F2"/>
            <w:vAlign w:val="center"/>
            <w:hideMark/>
          </w:tcPr>
          <w:p w14:paraId="48B02203" w14:textId="331527D9" w:rsidR="00DC109A" w:rsidRPr="005B6EFD" w:rsidRDefault="00D81424" w:rsidP="006869E2">
            <w:pPr>
              <w:pStyle w:val="TableText"/>
            </w:pPr>
            <w:r w:rsidRPr="005B6EFD">
              <w:t>0.</w:t>
            </w:r>
            <w:r w:rsidR="00DC109A" w:rsidRPr="005B6EFD">
              <w:t>9</w:t>
            </w:r>
            <w:r w:rsidRPr="005B6EFD">
              <w:t>6</w:t>
            </w:r>
          </w:p>
        </w:tc>
        <w:tc>
          <w:tcPr>
            <w:tcW w:w="936" w:type="dxa"/>
            <w:shd w:val="clear" w:color="auto" w:fill="F2F2F2" w:themeFill="background1" w:themeFillShade="F2"/>
            <w:vAlign w:val="center"/>
            <w:hideMark/>
          </w:tcPr>
          <w:p w14:paraId="28159E17" w14:textId="07EB4972" w:rsidR="00DC109A" w:rsidRPr="005B6EFD" w:rsidRDefault="00D81424" w:rsidP="006869E2">
            <w:pPr>
              <w:pStyle w:val="TableText"/>
            </w:pPr>
            <w:r w:rsidRPr="005B6EFD">
              <w:t>0.</w:t>
            </w:r>
            <w:r w:rsidR="00DC109A" w:rsidRPr="005B6EFD">
              <w:t>8</w:t>
            </w:r>
            <w:r w:rsidRPr="005B6EFD">
              <w:t>9</w:t>
            </w:r>
            <w:r w:rsidR="00DC109A" w:rsidRPr="005B6EFD">
              <w:t>-</w:t>
            </w:r>
            <w:r w:rsidRPr="005B6EFD">
              <w:t>0.</w:t>
            </w:r>
            <w:r w:rsidR="00DC109A" w:rsidRPr="005B6EFD">
              <w:t>9</w:t>
            </w:r>
            <w:r w:rsidRPr="005B6EFD">
              <w:t>9</w:t>
            </w:r>
          </w:p>
        </w:tc>
        <w:tc>
          <w:tcPr>
            <w:tcW w:w="935" w:type="dxa"/>
            <w:shd w:val="clear" w:color="auto" w:fill="F2F2F2" w:themeFill="background1" w:themeFillShade="F2"/>
            <w:vAlign w:val="center"/>
            <w:hideMark/>
          </w:tcPr>
          <w:p w14:paraId="605E9964" w14:textId="686D554E" w:rsidR="00DC109A" w:rsidRPr="005B6EFD" w:rsidRDefault="008F3858" w:rsidP="006869E2">
            <w:pPr>
              <w:pStyle w:val="TableText"/>
            </w:pPr>
            <w:r w:rsidRPr="005B6EFD">
              <w:t>0.</w:t>
            </w:r>
            <w:r w:rsidR="00DC109A" w:rsidRPr="005B6EFD">
              <w:t>49</w:t>
            </w:r>
          </w:p>
        </w:tc>
        <w:tc>
          <w:tcPr>
            <w:tcW w:w="936" w:type="dxa"/>
            <w:shd w:val="clear" w:color="auto" w:fill="F2F2F2" w:themeFill="background1" w:themeFillShade="F2"/>
            <w:vAlign w:val="center"/>
            <w:hideMark/>
          </w:tcPr>
          <w:p w14:paraId="282F84A5" w14:textId="3C7EFC11" w:rsidR="00DC109A" w:rsidRPr="005B6EFD" w:rsidRDefault="005E0203" w:rsidP="006869E2">
            <w:pPr>
              <w:pStyle w:val="TableText"/>
            </w:pPr>
            <w:r w:rsidRPr="005B6EFD">
              <w:t>0.</w:t>
            </w:r>
            <w:r w:rsidR="00DC109A" w:rsidRPr="005B6EFD">
              <w:t>44-</w:t>
            </w:r>
            <w:r w:rsidRPr="005B6EFD">
              <w:t>0.</w:t>
            </w:r>
            <w:r w:rsidR="00DC109A" w:rsidRPr="005B6EFD">
              <w:t>54</w:t>
            </w:r>
          </w:p>
        </w:tc>
      </w:tr>
      <w:tr w:rsidR="00DC109A" w:rsidRPr="005B6EFD" w14:paraId="22EBC263" w14:textId="77777777" w:rsidTr="006869E2">
        <w:tc>
          <w:tcPr>
            <w:tcW w:w="3397" w:type="dxa"/>
            <w:vAlign w:val="center"/>
          </w:tcPr>
          <w:p w14:paraId="26C81376" w14:textId="31CE02E2" w:rsidR="00DC109A" w:rsidRPr="005B6EFD" w:rsidRDefault="00DC109A" w:rsidP="000E42EE">
            <w:pPr>
              <w:pStyle w:val="Tablebullets"/>
              <w:numPr>
                <w:ilvl w:val="0"/>
                <w:numId w:val="0"/>
              </w:numPr>
              <w:ind w:left="360"/>
            </w:pPr>
            <w:r w:rsidRPr="005B6EFD">
              <w:t>MSM LWH age ≥35 years</w:t>
            </w:r>
            <w:r w:rsidR="002E5A6C" w:rsidRPr="005B6EFD">
              <w:t>†</w:t>
            </w:r>
          </w:p>
        </w:tc>
        <w:tc>
          <w:tcPr>
            <w:tcW w:w="935" w:type="dxa"/>
            <w:vAlign w:val="center"/>
          </w:tcPr>
          <w:p w14:paraId="649F7061" w14:textId="77777777" w:rsidR="00DC109A" w:rsidRPr="005B6EFD" w:rsidRDefault="00DC109A" w:rsidP="006869E2">
            <w:pPr>
              <w:pStyle w:val="TableText"/>
            </w:pPr>
            <w:r w:rsidRPr="005B6EFD">
              <w:t>65.9</w:t>
            </w:r>
          </w:p>
        </w:tc>
        <w:tc>
          <w:tcPr>
            <w:tcW w:w="936" w:type="dxa"/>
            <w:vAlign w:val="center"/>
          </w:tcPr>
          <w:p w14:paraId="53A72343" w14:textId="77777777" w:rsidR="00DC109A" w:rsidRPr="005B6EFD" w:rsidRDefault="00DC109A" w:rsidP="006869E2">
            <w:pPr>
              <w:pStyle w:val="TableText"/>
            </w:pPr>
            <w:r w:rsidRPr="005B6EFD">
              <w:t>58.3-72.9</w:t>
            </w:r>
          </w:p>
        </w:tc>
        <w:tc>
          <w:tcPr>
            <w:tcW w:w="935" w:type="dxa"/>
            <w:vAlign w:val="center"/>
          </w:tcPr>
          <w:p w14:paraId="4E009C01" w14:textId="6E98E520" w:rsidR="00DC109A" w:rsidRPr="005B6EFD" w:rsidRDefault="005E0203" w:rsidP="006869E2">
            <w:pPr>
              <w:pStyle w:val="TableText"/>
            </w:pPr>
            <w:r w:rsidRPr="005B6EFD">
              <w:t>0.</w:t>
            </w:r>
            <w:r w:rsidR="00DC109A" w:rsidRPr="005B6EFD">
              <w:t>93</w:t>
            </w:r>
          </w:p>
        </w:tc>
        <w:tc>
          <w:tcPr>
            <w:tcW w:w="936" w:type="dxa"/>
            <w:vAlign w:val="center"/>
          </w:tcPr>
          <w:p w14:paraId="086DA3F7" w14:textId="244460F9" w:rsidR="00DC109A" w:rsidRPr="005B6EFD" w:rsidRDefault="005E0203" w:rsidP="006869E2">
            <w:pPr>
              <w:pStyle w:val="TableText"/>
            </w:pPr>
            <w:r w:rsidRPr="005B6EFD">
              <w:t>0.</w:t>
            </w:r>
            <w:r w:rsidR="00DC109A" w:rsidRPr="005B6EFD">
              <w:t>8</w:t>
            </w:r>
            <w:r w:rsidRPr="005B6EFD">
              <w:t>2</w:t>
            </w:r>
            <w:r w:rsidR="00DC109A" w:rsidRPr="005B6EFD">
              <w:t>-</w:t>
            </w:r>
            <w:r w:rsidRPr="005B6EFD">
              <w:t>0.</w:t>
            </w:r>
            <w:r w:rsidR="00DC109A" w:rsidRPr="005B6EFD">
              <w:t>9</w:t>
            </w:r>
            <w:r w:rsidRPr="005B6EFD">
              <w:t>9</w:t>
            </w:r>
          </w:p>
        </w:tc>
        <w:tc>
          <w:tcPr>
            <w:tcW w:w="935" w:type="dxa"/>
            <w:vAlign w:val="center"/>
          </w:tcPr>
          <w:p w14:paraId="7137E6C9" w14:textId="6E48F29E" w:rsidR="00DC109A" w:rsidRPr="005B6EFD" w:rsidRDefault="005E0203" w:rsidP="006869E2">
            <w:pPr>
              <w:pStyle w:val="TableText"/>
            </w:pPr>
            <w:r w:rsidRPr="005B6EFD">
              <w:t>0.</w:t>
            </w:r>
            <w:r w:rsidR="00DC109A" w:rsidRPr="005B6EFD">
              <w:t>4</w:t>
            </w:r>
            <w:r w:rsidRPr="005B6EFD">
              <w:t>4</w:t>
            </w:r>
          </w:p>
        </w:tc>
        <w:tc>
          <w:tcPr>
            <w:tcW w:w="936" w:type="dxa"/>
            <w:vAlign w:val="center"/>
          </w:tcPr>
          <w:p w14:paraId="089DA5BC" w14:textId="6591093E" w:rsidR="00DC109A" w:rsidRPr="005B6EFD" w:rsidRDefault="005E0203" w:rsidP="006869E2">
            <w:pPr>
              <w:pStyle w:val="TableText"/>
            </w:pPr>
            <w:r w:rsidRPr="005B6EFD">
              <w:t>0.</w:t>
            </w:r>
            <w:r w:rsidR="00DC109A" w:rsidRPr="005B6EFD">
              <w:t>35-</w:t>
            </w:r>
            <w:r w:rsidRPr="005B6EFD">
              <w:t>0.</w:t>
            </w:r>
            <w:r w:rsidR="00DC109A" w:rsidRPr="005B6EFD">
              <w:t>5</w:t>
            </w:r>
            <w:r w:rsidRPr="005B6EFD">
              <w:t>3</w:t>
            </w:r>
          </w:p>
        </w:tc>
      </w:tr>
      <w:tr w:rsidR="00DC109A" w:rsidRPr="005B6EFD" w14:paraId="25A9C7C4" w14:textId="77777777" w:rsidTr="006869E2">
        <w:tc>
          <w:tcPr>
            <w:tcW w:w="3397" w:type="dxa"/>
            <w:vAlign w:val="center"/>
          </w:tcPr>
          <w:p w14:paraId="498D266F" w14:textId="02A633A0" w:rsidR="00DC109A" w:rsidRPr="005B6EFD" w:rsidRDefault="00DC109A" w:rsidP="000E42EE">
            <w:pPr>
              <w:pStyle w:val="Tablebullets"/>
              <w:numPr>
                <w:ilvl w:val="0"/>
                <w:numId w:val="0"/>
              </w:numPr>
              <w:ind w:left="360"/>
            </w:pPr>
            <w:r w:rsidRPr="005B6EFD">
              <w:t>MSM not LWH age ≥35 years^</w:t>
            </w:r>
            <w:r w:rsidR="002E5A6C" w:rsidRPr="005B6EFD">
              <w:t>†</w:t>
            </w:r>
          </w:p>
        </w:tc>
        <w:tc>
          <w:tcPr>
            <w:tcW w:w="935" w:type="dxa"/>
            <w:vAlign w:val="center"/>
          </w:tcPr>
          <w:p w14:paraId="47083B54" w14:textId="77777777" w:rsidR="00DC109A" w:rsidRPr="005B6EFD" w:rsidRDefault="00DC109A" w:rsidP="006869E2">
            <w:pPr>
              <w:pStyle w:val="TableText"/>
            </w:pPr>
            <w:r w:rsidRPr="005B6EFD">
              <w:t>55.3</w:t>
            </w:r>
          </w:p>
        </w:tc>
        <w:tc>
          <w:tcPr>
            <w:tcW w:w="936" w:type="dxa"/>
            <w:vAlign w:val="center"/>
          </w:tcPr>
          <w:p w14:paraId="21D8D88A" w14:textId="77777777" w:rsidR="00DC109A" w:rsidRPr="005B6EFD" w:rsidRDefault="00DC109A" w:rsidP="006869E2">
            <w:pPr>
              <w:pStyle w:val="TableText"/>
            </w:pPr>
            <w:r w:rsidRPr="005B6EFD">
              <w:t>49.5-61.0</w:t>
            </w:r>
          </w:p>
        </w:tc>
        <w:tc>
          <w:tcPr>
            <w:tcW w:w="935" w:type="dxa"/>
            <w:vAlign w:val="center"/>
          </w:tcPr>
          <w:p w14:paraId="16F7E380" w14:textId="081C8ED5" w:rsidR="00DC109A" w:rsidRPr="005B6EFD" w:rsidRDefault="005E0203" w:rsidP="006869E2">
            <w:pPr>
              <w:pStyle w:val="TableText"/>
            </w:pPr>
            <w:r w:rsidRPr="005B6EFD">
              <w:t>0.</w:t>
            </w:r>
            <w:r w:rsidR="00DC109A" w:rsidRPr="005B6EFD">
              <w:t>9</w:t>
            </w:r>
            <w:r w:rsidRPr="005B6EFD">
              <w:t>8</w:t>
            </w:r>
          </w:p>
        </w:tc>
        <w:tc>
          <w:tcPr>
            <w:tcW w:w="936" w:type="dxa"/>
            <w:vAlign w:val="center"/>
          </w:tcPr>
          <w:p w14:paraId="3EDF7646" w14:textId="7CD6C139" w:rsidR="00DC109A" w:rsidRPr="005B6EFD" w:rsidRDefault="005E0203" w:rsidP="006869E2">
            <w:pPr>
              <w:pStyle w:val="TableText"/>
            </w:pPr>
            <w:r w:rsidRPr="005B6EFD">
              <w:t>0.</w:t>
            </w:r>
            <w:r w:rsidR="00DC109A" w:rsidRPr="005B6EFD">
              <w:t>8</w:t>
            </w:r>
            <w:r w:rsidRPr="005B6EFD">
              <w:t>8</w:t>
            </w:r>
            <w:r w:rsidR="00DC109A" w:rsidRPr="005B6EFD">
              <w:t>-</w:t>
            </w:r>
            <w:r w:rsidRPr="005B6EFD">
              <w:t>1.00</w:t>
            </w:r>
          </w:p>
        </w:tc>
        <w:tc>
          <w:tcPr>
            <w:tcW w:w="935" w:type="dxa"/>
            <w:vAlign w:val="center"/>
          </w:tcPr>
          <w:p w14:paraId="1DC92DEE" w14:textId="55BF97CC" w:rsidR="00DC109A" w:rsidRPr="005B6EFD" w:rsidRDefault="005E0203" w:rsidP="006869E2">
            <w:pPr>
              <w:pStyle w:val="TableText"/>
            </w:pPr>
            <w:r w:rsidRPr="005B6EFD">
              <w:t>0.</w:t>
            </w:r>
            <w:r w:rsidR="00DC109A" w:rsidRPr="005B6EFD">
              <w:t>5</w:t>
            </w:r>
            <w:r w:rsidRPr="005B6EFD">
              <w:t>2</w:t>
            </w:r>
          </w:p>
        </w:tc>
        <w:tc>
          <w:tcPr>
            <w:tcW w:w="936" w:type="dxa"/>
            <w:vAlign w:val="center"/>
          </w:tcPr>
          <w:p w14:paraId="49F3B669" w14:textId="5EFA7952" w:rsidR="00DC109A" w:rsidRPr="005B6EFD" w:rsidRDefault="005E0203" w:rsidP="006869E2">
            <w:pPr>
              <w:pStyle w:val="TableText"/>
            </w:pPr>
            <w:r w:rsidRPr="005B6EFD">
              <w:t>0.</w:t>
            </w:r>
            <w:r w:rsidR="00DC109A" w:rsidRPr="005B6EFD">
              <w:t>4</w:t>
            </w:r>
            <w:r w:rsidRPr="005B6EFD">
              <w:t>6</w:t>
            </w:r>
            <w:r w:rsidR="00DC109A" w:rsidRPr="005B6EFD">
              <w:t>-</w:t>
            </w:r>
            <w:r w:rsidRPr="005B6EFD">
              <w:t>0.</w:t>
            </w:r>
            <w:r w:rsidR="00DC109A" w:rsidRPr="005B6EFD">
              <w:t>58</w:t>
            </w:r>
          </w:p>
        </w:tc>
      </w:tr>
      <w:tr w:rsidR="00DC109A" w:rsidRPr="005B6EFD" w14:paraId="4C70D384" w14:textId="77777777" w:rsidTr="006869E2">
        <w:tc>
          <w:tcPr>
            <w:tcW w:w="3397" w:type="dxa"/>
            <w:shd w:val="clear" w:color="auto" w:fill="F2F2F2" w:themeFill="background1" w:themeFillShade="F2"/>
            <w:vAlign w:val="center"/>
          </w:tcPr>
          <w:p w14:paraId="7D617A13" w14:textId="371DC6EE" w:rsidR="00DC109A" w:rsidRPr="005B6EFD" w:rsidRDefault="006869E2" w:rsidP="000E42EE">
            <w:pPr>
              <w:pStyle w:val="Tablebullets"/>
              <w:numPr>
                <w:ilvl w:val="0"/>
                <w:numId w:val="0"/>
              </w:numPr>
              <w:rPr>
                <w:b/>
                <w:bCs/>
              </w:rPr>
            </w:pPr>
            <w:r w:rsidRPr="005B6EFD">
              <w:t>Cytology testing only – </w:t>
            </w:r>
            <w:r w:rsidR="00DC109A" w:rsidRPr="005B6EFD">
              <w:t>ASC-H as cut-off</w:t>
            </w:r>
          </w:p>
        </w:tc>
        <w:tc>
          <w:tcPr>
            <w:tcW w:w="935" w:type="dxa"/>
            <w:shd w:val="clear" w:color="auto" w:fill="F2F2F2" w:themeFill="background1" w:themeFillShade="F2"/>
            <w:vAlign w:val="center"/>
          </w:tcPr>
          <w:p w14:paraId="1F951CDF" w14:textId="77777777" w:rsidR="00DC109A" w:rsidRPr="005B6EFD" w:rsidRDefault="00DC109A" w:rsidP="006869E2">
            <w:pPr>
              <w:pStyle w:val="TableText"/>
              <w:rPr>
                <w:b/>
                <w:bCs/>
              </w:rPr>
            </w:pPr>
            <w:r w:rsidRPr="005B6EFD">
              <w:t>159 (33.5)</w:t>
            </w:r>
          </w:p>
        </w:tc>
        <w:tc>
          <w:tcPr>
            <w:tcW w:w="936" w:type="dxa"/>
            <w:shd w:val="clear" w:color="auto" w:fill="F2F2F2" w:themeFill="background1" w:themeFillShade="F2"/>
            <w:vAlign w:val="center"/>
          </w:tcPr>
          <w:p w14:paraId="36815521" w14:textId="77777777" w:rsidR="00DC109A" w:rsidRPr="005B6EFD" w:rsidRDefault="00DC109A" w:rsidP="006869E2">
            <w:pPr>
              <w:pStyle w:val="TableText"/>
              <w:rPr>
                <w:b/>
                <w:bCs/>
              </w:rPr>
            </w:pPr>
            <w:r w:rsidRPr="005B6EFD">
              <w:t>29.2-37.9</w:t>
            </w:r>
          </w:p>
        </w:tc>
        <w:tc>
          <w:tcPr>
            <w:tcW w:w="935" w:type="dxa"/>
            <w:shd w:val="clear" w:color="auto" w:fill="F2F2F2" w:themeFill="background1" w:themeFillShade="F2"/>
            <w:vAlign w:val="center"/>
          </w:tcPr>
          <w:p w14:paraId="1AAB9CB8" w14:textId="4A0D2F8E" w:rsidR="00DC109A" w:rsidRPr="005B6EFD" w:rsidRDefault="005E0203" w:rsidP="006869E2">
            <w:pPr>
              <w:pStyle w:val="TableText"/>
            </w:pPr>
            <w:r w:rsidRPr="005B6EFD">
              <w:t>0.</w:t>
            </w:r>
            <w:r w:rsidR="00DC109A" w:rsidRPr="005B6EFD">
              <w:t>7</w:t>
            </w:r>
            <w:r w:rsidRPr="005B6EFD">
              <w:t>1</w:t>
            </w:r>
          </w:p>
        </w:tc>
        <w:tc>
          <w:tcPr>
            <w:tcW w:w="936" w:type="dxa"/>
            <w:shd w:val="clear" w:color="auto" w:fill="F2F2F2" w:themeFill="background1" w:themeFillShade="F2"/>
            <w:vAlign w:val="center"/>
          </w:tcPr>
          <w:p w14:paraId="44A80E7E" w14:textId="7A9552D3" w:rsidR="00DC109A" w:rsidRPr="005B6EFD" w:rsidRDefault="005E0203" w:rsidP="006869E2">
            <w:pPr>
              <w:pStyle w:val="TableText"/>
            </w:pPr>
            <w:r w:rsidRPr="005B6EFD">
              <w:t>0.60</w:t>
            </w:r>
            <w:r w:rsidR="00DC109A" w:rsidRPr="005B6EFD">
              <w:t>-</w:t>
            </w:r>
            <w:r w:rsidRPr="005B6EFD">
              <w:t>0.80</w:t>
            </w:r>
          </w:p>
        </w:tc>
        <w:tc>
          <w:tcPr>
            <w:tcW w:w="935" w:type="dxa"/>
            <w:shd w:val="clear" w:color="auto" w:fill="F2F2F2" w:themeFill="background1" w:themeFillShade="F2"/>
            <w:vAlign w:val="center"/>
          </w:tcPr>
          <w:p w14:paraId="7E40D4D5" w14:textId="4D975CDE" w:rsidR="00DC109A" w:rsidRPr="005B6EFD" w:rsidRDefault="005E0203" w:rsidP="006869E2">
            <w:pPr>
              <w:pStyle w:val="TableText"/>
            </w:pPr>
            <w:r w:rsidRPr="005B6EFD">
              <w:t>0.</w:t>
            </w:r>
            <w:r w:rsidR="00DC109A" w:rsidRPr="005B6EFD">
              <w:t>7</w:t>
            </w:r>
            <w:r w:rsidRPr="005B6EFD">
              <w:t>5</w:t>
            </w:r>
          </w:p>
        </w:tc>
        <w:tc>
          <w:tcPr>
            <w:tcW w:w="936" w:type="dxa"/>
            <w:shd w:val="clear" w:color="auto" w:fill="F2F2F2" w:themeFill="background1" w:themeFillShade="F2"/>
            <w:vAlign w:val="center"/>
          </w:tcPr>
          <w:p w14:paraId="1831E026" w14:textId="20854131" w:rsidR="00DC109A" w:rsidRPr="005B6EFD" w:rsidRDefault="005E0203" w:rsidP="006869E2">
            <w:pPr>
              <w:pStyle w:val="TableText"/>
            </w:pPr>
            <w:r w:rsidRPr="005B6EFD">
              <w:t>0.</w:t>
            </w:r>
            <w:r w:rsidR="00DC109A" w:rsidRPr="005B6EFD">
              <w:t>70-</w:t>
            </w:r>
            <w:r w:rsidRPr="005B6EFD">
              <w:t>0.</w:t>
            </w:r>
            <w:r w:rsidR="00DC109A" w:rsidRPr="005B6EFD">
              <w:t>79</w:t>
            </w:r>
          </w:p>
        </w:tc>
      </w:tr>
      <w:tr w:rsidR="00DC109A" w:rsidRPr="005B6EFD" w14:paraId="0A66244C" w14:textId="77777777" w:rsidTr="006869E2">
        <w:tc>
          <w:tcPr>
            <w:tcW w:w="3397" w:type="dxa"/>
            <w:vAlign w:val="center"/>
          </w:tcPr>
          <w:p w14:paraId="1F6F5442" w14:textId="4012D50F" w:rsidR="00DC109A" w:rsidRPr="005B6EFD" w:rsidRDefault="00DC109A" w:rsidP="000E42EE">
            <w:pPr>
              <w:pStyle w:val="Tablebullets"/>
              <w:numPr>
                <w:ilvl w:val="0"/>
                <w:numId w:val="0"/>
              </w:numPr>
              <w:ind w:left="360"/>
              <w:rPr>
                <w:b/>
                <w:bCs/>
              </w:rPr>
            </w:pPr>
            <w:r w:rsidRPr="005B6EFD">
              <w:t>MSM LWH age ≥35 years</w:t>
            </w:r>
            <w:r w:rsidR="002E5A6C" w:rsidRPr="005B6EFD">
              <w:t>†</w:t>
            </w:r>
          </w:p>
        </w:tc>
        <w:tc>
          <w:tcPr>
            <w:tcW w:w="935" w:type="dxa"/>
            <w:vAlign w:val="center"/>
          </w:tcPr>
          <w:p w14:paraId="0D0031A2" w14:textId="77777777" w:rsidR="00DC109A" w:rsidRPr="005B6EFD" w:rsidRDefault="00DC109A" w:rsidP="006869E2">
            <w:pPr>
              <w:pStyle w:val="TableText"/>
              <w:rPr>
                <w:b/>
                <w:bCs/>
              </w:rPr>
            </w:pPr>
            <w:r w:rsidRPr="005B6EFD">
              <w:t>31.8</w:t>
            </w:r>
          </w:p>
        </w:tc>
        <w:tc>
          <w:tcPr>
            <w:tcW w:w="936" w:type="dxa"/>
            <w:vAlign w:val="center"/>
          </w:tcPr>
          <w:p w14:paraId="5B7CDC88" w14:textId="77777777" w:rsidR="00DC109A" w:rsidRPr="005B6EFD" w:rsidRDefault="00DC109A" w:rsidP="006869E2">
            <w:pPr>
              <w:pStyle w:val="TableText"/>
              <w:rPr>
                <w:b/>
                <w:bCs/>
              </w:rPr>
            </w:pPr>
            <w:r w:rsidRPr="005B6EFD">
              <w:t>24.9-39.3</w:t>
            </w:r>
          </w:p>
        </w:tc>
        <w:tc>
          <w:tcPr>
            <w:tcW w:w="935" w:type="dxa"/>
            <w:vAlign w:val="center"/>
          </w:tcPr>
          <w:p w14:paraId="60252E96" w14:textId="3322A954" w:rsidR="00DC109A" w:rsidRPr="005B6EFD" w:rsidRDefault="005E0203" w:rsidP="006869E2">
            <w:pPr>
              <w:pStyle w:val="TableText"/>
            </w:pPr>
            <w:r w:rsidRPr="005B6EFD">
              <w:t>0.</w:t>
            </w:r>
            <w:r w:rsidR="00DC109A" w:rsidRPr="005B6EFD">
              <w:t>64</w:t>
            </w:r>
          </w:p>
        </w:tc>
        <w:tc>
          <w:tcPr>
            <w:tcW w:w="936" w:type="dxa"/>
            <w:vAlign w:val="center"/>
          </w:tcPr>
          <w:p w14:paraId="0D7920E3" w14:textId="0A19E218" w:rsidR="00DC109A" w:rsidRPr="005B6EFD" w:rsidRDefault="005E0203" w:rsidP="006869E2">
            <w:pPr>
              <w:pStyle w:val="TableText"/>
            </w:pPr>
            <w:r w:rsidRPr="005B6EFD">
              <w:t>0.</w:t>
            </w:r>
            <w:r w:rsidR="00DC109A" w:rsidRPr="005B6EFD">
              <w:t>4</w:t>
            </w:r>
            <w:r w:rsidRPr="005B6EFD">
              <w:t>9</w:t>
            </w:r>
            <w:r w:rsidR="00DC109A" w:rsidRPr="005B6EFD">
              <w:t>-</w:t>
            </w:r>
            <w:r w:rsidRPr="005B6EFD">
              <w:t>0.</w:t>
            </w:r>
            <w:r w:rsidR="00DC109A" w:rsidRPr="005B6EFD">
              <w:t>78</w:t>
            </w:r>
          </w:p>
        </w:tc>
        <w:tc>
          <w:tcPr>
            <w:tcW w:w="935" w:type="dxa"/>
            <w:vAlign w:val="center"/>
          </w:tcPr>
          <w:p w14:paraId="7AEF699F" w14:textId="1E035FD4" w:rsidR="00DC109A" w:rsidRPr="005B6EFD" w:rsidRDefault="005E0203" w:rsidP="006869E2">
            <w:pPr>
              <w:pStyle w:val="TableText"/>
            </w:pPr>
            <w:r w:rsidRPr="005B6EFD">
              <w:t>0.80</w:t>
            </w:r>
          </w:p>
        </w:tc>
        <w:tc>
          <w:tcPr>
            <w:tcW w:w="936" w:type="dxa"/>
            <w:vAlign w:val="center"/>
          </w:tcPr>
          <w:p w14:paraId="4DB3EBB4" w14:textId="04DF8B6E" w:rsidR="00DC109A" w:rsidRPr="005B6EFD" w:rsidRDefault="005E0203" w:rsidP="006869E2">
            <w:pPr>
              <w:pStyle w:val="TableText"/>
            </w:pPr>
            <w:r w:rsidRPr="005B6EFD">
              <w:t>0.</w:t>
            </w:r>
            <w:r w:rsidR="00DC109A" w:rsidRPr="005B6EFD">
              <w:t>7</w:t>
            </w:r>
            <w:r w:rsidRPr="005B6EFD">
              <w:t>2</w:t>
            </w:r>
            <w:r w:rsidR="00DC109A" w:rsidRPr="005B6EFD">
              <w:t>-</w:t>
            </w:r>
            <w:r w:rsidRPr="005B6EFD">
              <w:t>0.</w:t>
            </w:r>
            <w:r w:rsidR="00DC109A" w:rsidRPr="005B6EFD">
              <w:t>86</w:t>
            </w:r>
          </w:p>
        </w:tc>
      </w:tr>
      <w:tr w:rsidR="00DC109A" w:rsidRPr="005B6EFD" w14:paraId="1AB62D23" w14:textId="77777777" w:rsidTr="006869E2">
        <w:tc>
          <w:tcPr>
            <w:tcW w:w="3397" w:type="dxa"/>
            <w:vAlign w:val="center"/>
          </w:tcPr>
          <w:p w14:paraId="0B8B2B2A" w14:textId="4B7FDB25" w:rsidR="00DC109A" w:rsidRPr="005B6EFD" w:rsidRDefault="00DC109A" w:rsidP="000E42EE">
            <w:pPr>
              <w:pStyle w:val="Tablebullets"/>
              <w:numPr>
                <w:ilvl w:val="0"/>
                <w:numId w:val="0"/>
              </w:numPr>
              <w:ind w:left="360"/>
              <w:rPr>
                <w:b/>
                <w:bCs/>
              </w:rPr>
            </w:pPr>
            <w:r w:rsidRPr="005B6EFD">
              <w:t>MSM not LWH age ≥35 years^</w:t>
            </w:r>
            <w:r w:rsidR="002E5A6C" w:rsidRPr="005B6EFD">
              <w:t>†</w:t>
            </w:r>
          </w:p>
        </w:tc>
        <w:tc>
          <w:tcPr>
            <w:tcW w:w="935" w:type="dxa"/>
            <w:vAlign w:val="center"/>
          </w:tcPr>
          <w:p w14:paraId="75039C88" w14:textId="77777777" w:rsidR="00DC109A" w:rsidRPr="005B6EFD" w:rsidRDefault="00DC109A" w:rsidP="006869E2">
            <w:pPr>
              <w:pStyle w:val="TableText"/>
              <w:rPr>
                <w:b/>
                <w:bCs/>
              </w:rPr>
            </w:pPr>
            <w:r w:rsidRPr="005B6EFD">
              <w:t>34.4</w:t>
            </w:r>
          </w:p>
        </w:tc>
        <w:tc>
          <w:tcPr>
            <w:tcW w:w="936" w:type="dxa"/>
            <w:vAlign w:val="center"/>
          </w:tcPr>
          <w:p w14:paraId="2699090A" w14:textId="77777777" w:rsidR="00DC109A" w:rsidRPr="005B6EFD" w:rsidRDefault="00DC109A" w:rsidP="006869E2">
            <w:pPr>
              <w:pStyle w:val="TableText"/>
              <w:rPr>
                <w:b/>
                <w:bCs/>
              </w:rPr>
            </w:pPr>
            <w:r w:rsidRPr="005B6EFD">
              <w:t>29.1-40.1</w:t>
            </w:r>
          </w:p>
        </w:tc>
        <w:tc>
          <w:tcPr>
            <w:tcW w:w="935" w:type="dxa"/>
            <w:vAlign w:val="center"/>
          </w:tcPr>
          <w:p w14:paraId="57FC933B" w14:textId="0EF4A959" w:rsidR="00DC109A" w:rsidRPr="005B6EFD" w:rsidRDefault="005E0203" w:rsidP="006869E2">
            <w:pPr>
              <w:pStyle w:val="TableText"/>
            </w:pPr>
            <w:r w:rsidRPr="005B6EFD">
              <w:t>0.</w:t>
            </w:r>
            <w:r w:rsidR="00DC109A" w:rsidRPr="005B6EFD">
              <w:t>77</w:t>
            </w:r>
          </w:p>
        </w:tc>
        <w:tc>
          <w:tcPr>
            <w:tcW w:w="936" w:type="dxa"/>
            <w:vAlign w:val="center"/>
          </w:tcPr>
          <w:p w14:paraId="0FA92D08" w14:textId="47082E92" w:rsidR="00DC109A" w:rsidRPr="005B6EFD" w:rsidRDefault="005E0203" w:rsidP="006869E2">
            <w:pPr>
              <w:pStyle w:val="TableText"/>
            </w:pPr>
            <w:r w:rsidRPr="005B6EFD">
              <w:t>0.</w:t>
            </w:r>
            <w:r w:rsidR="00DC109A" w:rsidRPr="005B6EFD">
              <w:t>61-</w:t>
            </w:r>
            <w:r w:rsidRPr="005B6EFD">
              <w:t>0.</w:t>
            </w:r>
            <w:r w:rsidR="00DC109A" w:rsidRPr="005B6EFD">
              <w:t>88</w:t>
            </w:r>
          </w:p>
        </w:tc>
        <w:tc>
          <w:tcPr>
            <w:tcW w:w="935" w:type="dxa"/>
            <w:vAlign w:val="center"/>
          </w:tcPr>
          <w:p w14:paraId="68314347" w14:textId="1FEF6138" w:rsidR="00DC109A" w:rsidRPr="005B6EFD" w:rsidRDefault="005E0203" w:rsidP="006869E2">
            <w:pPr>
              <w:pStyle w:val="TableText"/>
            </w:pPr>
            <w:r w:rsidRPr="005B6EFD">
              <w:t>0.</w:t>
            </w:r>
            <w:r w:rsidR="00DC109A" w:rsidRPr="005B6EFD">
              <w:t>7</w:t>
            </w:r>
            <w:r w:rsidRPr="005B6EFD">
              <w:t>3</w:t>
            </w:r>
          </w:p>
        </w:tc>
        <w:tc>
          <w:tcPr>
            <w:tcW w:w="936" w:type="dxa"/>
            <w:vAlign w:val="center"/>
          </w:tcPr>
          <w:p w14:paraId="44EEDD8C" w14:textId="448CD763" w:rsidR="00DC109A" w:rsidRPr="005B6EFD" w:rsidRDefault="005E0203" w:rsidP="006869E2">
            <w:pPr>
              <w:pStyle w:val="TableText"/>
            </w:pPr>
            <w:r w:rsidRPr="005B6EFD">
              <w:t>0.</w:t>
            </w:r>
            <w:r w:rsidR="00DC109A" w:rsidRPr="005B6EFD">
              <w:t>67-</w:t>
            </w:r>
            <w:r w:rsidRPr="005B6EFD">
              <w:t>0.</w:t>
            </w:r>
            <w:r w:rsidR="00DC109A" w:rsidRPr="005B6EFD">
              <w:t>7</w:t>
            </w:r>
            <w:r w:rsidRPr="005B6EFD">
              <w:t>8</w:t>
            </w:r>
          </w:p>
        </w:tc>
      </w:tr>
      <w:tr w:rsidR="00DC109A" w:rsidRPr="005B6EFD" w14:paraId="7E9E6459" w14:textId="77777777" w:rsidTr="006869E2">
        <w:tc>
          <w:tcPr>
            <w:tcW w:w="3397" w:type="dxa"/>
            <w:shd w:val="clear" w:color="auto" w:fill="F2F2F2" w:themeFill="background1" w:themeFillShade="F2"/>
            <w:vAlign w:val="center"/>
          </w:tcPr>
          <w:p w14:paraId="59EE530F" w14:textId="48CEB4BD" w:rsidR="00DC109A" w:rsidRPr="005B6EFD" w:rsidRDefault="006869E2" w:rsidP="000E42EE">
            <w:pPr>
              <w:pStyle w:val="Tablebullets"/>
              <w:numPr>
                <w:ilvl w:val="0"/>
                <w:numId w:val="0"/>
              </w:numPr>
              <w:rPr>
                <w:b/>
                <w:bCs/>
              </w:rPr>
            </w:pPr>
            <w:r w:rsidRPr="005B6EFD">
              <w:t>HPV testing only – </w:t>
            </w:r>
            <w:r w:rsidR="00DC109A" w:rsidRPr="005B6EFD">
              <w:t xml:space="preserve">Any </w:t>
            </w:r>
            <w:r w:rsidR="00641CE5" w:rsidRPr="005B6EFD">
              <w:t>hrHPV</w:t>
            </w:r>
            <w:r w:rsidR="00DC109A" w:rsidRPr="005B6EFD">
              <w:t xml:space="preserve"> at baseline</w:t>
            </w:r>
          </w:p>
        </w:tc>
        <w:tc>
          <w:tcPr>
            <w:tcW w:w="935" w:type="dxa"/>
            <w:shd w:val="clear" w:color="auto" w:fill="F2F2F2" w:themeFill="background1" w:themeFillShade="F2"/>
            <w:vAlign w:val="center"/>
          </w:tcPr>
          <w:p w14:paraId="26F53AE5" w14:textId="77777777" w:rsidR="00DC109A" w:rsidRPr="005B6EFD" w:rsidRDefault="00DC109A" w:rsidP="006869E2">
            <w:pPr>
              <w:pStyle w:val="TableText"/>
              <w:rPr>
                <w:b/>
                <w:bCs/>
              </w:rPr>
            </w:pPr>
            <w:r w:rsidRPr="005B6EFD">
              <w:t>369 (77.7)</w:t>
            </w:r>
          </w:p>
        </w:tc>
        <w:tc>
          <w:tcPr>
            <w:tcW w:w="936" w:type="dxa"/>
            <w:shd w:val="clear" w:color="auto" w:fill="F2F2F2" w:themeFill="background1" w:themeFillShade="F2"/>
            <w:vAlign w:val="center"/>
          </w:tcPr>
          <w:p w14:paraId="28E131DE" w14:textId="77777777" w:rsidR="00DC109A" w:rsidRPr="005B6EFD" w:rsidRDefault="00DC109A" w:rsidP="006869E2">
            <w:pPr>
              <w:pStyle w:val="TableText"/>
              <w:rPr>
                <w:b/>
                <w:bCs/>
              </w:rPr>
            </w:pPr>
            <w:r w:rsidRPr="005B6EFD">
              <w:t>73.7-81.4</w:t>
            </w:r>
          </w:p>
        </w:tc>
        <w:tc>
          <w:tcPr>
            <w:tcW w:w="935" w:type="dxa"/>
            <w:shd w:val="clear" w:color="auto" w:fill="F2F2F2" w:themeFill="background1" w:themeFillShade="F2"/>
            <w:vAlign w:val="center"/>
          </w:tcPr>
          <w:p w14:paraId="6242E0D9" w14:textId="6A2FBD9D" w:rsidR="00DC109A" w:rsidRPr="005B6EFD" w:rsidRDefault="00DC109A" w:rsidP="006869E2">
            <w:pPr>
              <w:pStyle w:val="TableText"/>
            </w:pPr>
            <w:r w:rsidRPr="005B6EFD">
              <w:t>1.0</w:t>
            </w:r>
            <w:r w:rsidR="005E0203" w:rsidRPr="005B6EFD">
              <w:t>0</w:t>
            </w:r>
          </w:p>
        </w:tc>
        <w:tc>
          <w:tcPr>
            <w:tcW w:w="936" w:type="dxa"/>
            <w:shd w:val="clear" w:color="auto" w:fill="F2F2F2" w:themeFill="background1" w:themeFillShade="F2"/>
            <w:vAlign w:val="center"/>
          </w:tcPr>
          <w:p w14:paraId="3AB8BE72" w14:textId="035E11DD" w:rsidR="00DC109A" w:rsidRPr="005B6EFD" w:rsidRDefault="005E0203" w:rsidP="006869E2">
            <w:pPr>
              <w:pStyle w:val="TableText"/>
            </w:pPr>
            <w:r w:rsidRPr="005B6EFD">
              <w:t>0.</w:t>
            </w:r>
            <w:r w:rsidR="00DC109A" w:rsidRPr="005B6EFD">
              <w:t>9</w:t>
            </w:r>
            <w:r w:rsidRPr="005B6EFD">
              <w:t>9</w:t>
            </w:r>
            <w:r w:rsidR="00DC109A" w:rsidRPr="005B6EFD">
              <w:t>-1.0</w:t>
            </w:r>
            <w:r w:rsidRPr="005B6EFD">
              <w:t>0</w:t>
            </w:r>
          </w:p>
        </w:tc>
        <w:tc>
          <w:tcPr>
            <w:tcW w:w="935" w:type="dxa"/>
            <w:shd w:val="clear" w:color="auto" w:fill="F2F2F2" w:themeFill="background1" w:themeFillShade="F2"/>
            <w:vAlign w:val="center"/>
          </w:tcPr>
          <w:p w14:paraId="5C6EFE8B" w14:textId="4ADFFDF0" w:rsidR="00DC109A" w:rsidRPr="005B6EFD" w:rsidRDefault="005E0203" w:rsidP="006869E2">
            <w:pPr>
              <w:pStyle w:val="TableText"/>
            </w:pPr>
            <w:r w:rsidRPr="005B6EFD">
              <w:t>0.</w:t>
            </w:r>
            <w:r w:rsidR="00DC109A" w:rsidRPr="005B6EFD">
              <w:t>27</w:t>
            </w:r>
          </w:p>
        </w:tc>
        <w:tc>
          <w:tcPr>
            <w:tcW w:w="936" w:type="dxa"/>
            <w:shd w:val="clear" w:color="auto" w:fill="F2F2F2" w:themeFill="background1" w:themeFillShade="F2"/>
            <w:vAlign w:val="center"/>
          </w:tcPr>
          <w:p w14:paraId="29280040" w14:textId="243FFE2F" w:rsidR="00DC109A" w:rsidRPr="005B6EFD" w:rsidRDefault="005E0203" w:rsidP="006869E2">
            <w:pPr>
              <w:pStyle w:val="TableText"/>
            </w:pPr>
            <w:r w:rsidRPr="005B6EFD">
              <w:t>0.</w:t>
            </w:r>
            <w:r w:rsidR="00DC109A" w:rsidRPr="005B6EFD">
              <w:t>23-</w:t>
            </w:r>
            <w:r w:rsidR="00AB78AF" w:rsidRPr="005B6EFD">
              <w:t>0.</w:t>
            </w:r>
            <w:r w:rsidR="00DC109A" w:rsidRPr="005B6EFD">
              <w:t>32</w:t>
            </w:r>
          </w:p>
        </w:tc>
      </w:tr>
      <w:tr w:rsidR="00DC109A" w:rsidRPr="005B6EFD" w14:paraId="2B69B243" w14:textId="77777777" w:rsidTr="006869E2">
        <w:tc>
          <w:tcPr>
            <w:tcW w:w="3397" w:type="dxa"/>
            <w:vAlign w:val="center"/>
          </w:tcPr>
          <w:p w14:paraId="1D7CA704" w14:textId="3D2C7BF3" w:rsidR="00DC109A" w:rsidRPr="005B6EFD" w:rsidRDefault="00DC109A" w:rsidP="000E42EE">
            <w:pPr>
              <w:pStyle w:val="Tablebullets"/>
              <w:numPr>
                <w:ilvl w:val="0"/>
                <w:numId w:val="0"/>
              </w:numPr>
              <w:ind w:left="360"/>
              <w:rPr>
                <w:b/>
                <w:bCs/>
              </w:rPr>
            </w:pPr>
            <w:r w:rsidRPr="005B6EFD">
              <w:t>MSM LWH age ≥35 years</w:t>
            </w:r>
            <w:r w:rsidR="002E5A6C" w:rsidRPr="005B6EFD">
              <w:t>†</w:t>
            </w:r>
          </w:p>
        </w:tc>
        <w:tc>
          <w:tcPr>
            <w:tcW w:w="935" w:type="dxa"/>
            <w:vAlign w:val="center"/>
          </w:tcPr>
          <w:p w14:paraId="52200185" w14:textId="77777777" w:rsidR="00DC109A" w:rsidRPr="005B6EFD" w:rsidRDefault="00DC109A" w:rsidP="006869E2">
            <w:pPr>
              <w:pStyle w:val="TableText"/>
              <w:rPr>
                <w:b/>
                <w:bCs/>
              </w:rPr>
            </w:pPr>
            <w:r w:rsidRPr="005B6EFD">
              <w:t>84.3</w:t>
            </w:r>
          </w:p>
        </w:tc>
        <w:tc>
          <w:tcPr>
            <w:tcW w:w="936" w:type="dxa"/>
            <w:vAlign w:val="center"/>
          </w:tcPr>
          <w:p w14:paraId="30E72695" w14:textId="77777777" w:rsidR="00DC109A" w:rsidRPr="005B6EFD" w:rsidRDefault="00DC109A" w:rsidP="006869E2">
            <w:pPr>
              <w:pStyle w:val="TableText"/>
              <w:rPr>
                <w:b/>
                <w:bCs/>
              </w:rPr>
            </w:pPr>
            <w:r w:rsidRPr="005B6EFD">
              <w:t>78.1-89.4</w:t>
            </w:r>
          </w:p>
        </w:tc>
        <w:tc>
          <w:tcPr>
            <w:tcW w:w="935" w:type="dxa"/>
            <w:vAlign w:val="center"/>
          </w:tcPr>
          <w:p w14:paraId="2EBFDEBF" w14:textId="46071B2E" w:rsidR="00DC109A" w:rsidRPr="005B6EFD" w:rsidRDefault="00DC109A" w:rsidP="006869E2">
            <w:pPr>
              <w:pStyle w:val="TableText"/>
            </w:pPr>
            <w:r w:rsidRPr="005B6EFD">
              <w:t>1.0</w:t>
            </w:r>
            <w:r w:rsidR="005E0203" w:rsidRPr="005B6EFD">
              <w:t>0</w:t>
            </w:r>
          </w:p>
        </w:tc>
        <w:tc>
          <w:tcPr>
            <w:tcW w:w="936" w:type="dxa"/>
            <w:vAlign w:val="center"/>
          </w:tcPr>
          <w:p w14:paraId="11D11D35" w14:textId="701C1796" w:rsidR="00DC109A" w:rsidRPr="005B6EFD" w:rsidRDefault="00AB78AF" w:rsidP="006869E2">
            <w:pPr>
              <w:pStyle w:val="TableText"/>
            </w:pPr>
            <w:r w:rsidRPr="005B6EFD">
              <w:t>0.</w:t>
            </w:r>
            <w:r w:rsidR="00DC109A" w:rsidRPr="005B6EFD">
              <w:t>92-1.0</w:t>
            </w:r>
            <w:r w:rsidRPr="005B6EFD">
              <w:t>0</w:t>
            </w:r>
          </w:p>
        </w:tc>
        <w:tc>
          <w:tcPr>
            <w:tcW w:w="935" w:type="dxa"/>
            <w:vAlign w:val="center"/>
          </w:tcPr>
          <w:p w14:paraId="1E5A293D" w14:textId="00C1D241" w:rsidR="00DC109A" w:rsidRPr="005B6EFD" w:rsidRDefault="00AB78AF" w:rsidP="006869E2">
            <w:pPr>
              <w:pStyle w:val="TableText"/>
            </w:pPr>
            <w:r w:rsidRPr="005B6EFD">
              <w:t>0.</w:t>
            </w:r>
            <w:r w:rsidR="00DC109A" w:rsidRPr="005B6EFD">
              <w:t>21</w:t>
            </w:r>
          </w:p>
        </w:tc>
        <w:tc>
          <w:tcPr>
            <w:tcW w:w="936" w:type="dxa"/>
            <w:vAlign w:val="center"/>
          </w:tcPr>
          <w:p w14:paraId="03ECB85E" w14:textId="21F39889" w:rsidR="00DC109A" w:rsidRPr="005B6EFD" w:rsidRDefault="00AB78AF" w:rsidP="006869E2">
            <w:pPr>
              <w:pStyle w:val="TableText"/>
            </w:pPr>
            <w:r w:rsidRPr="005B6EFD">
              <w:t>0.</w:t>
            </w:r>
            <w:r w:rsidR="00DC109A" w:rsidRPr="005B6EFD">
              <w:t>14-</w:t>
            </w:r>
            <w:r w:rsidRPr="005B6EFD">
              <w:t>0.</w:t>
            </w:r>
            <w:r w:rsidR="00DC109A" w:rsidRPr="005B6EFD">
              <w:t>29</w:t>
            </w:r>
          </w:p>
        </w:tc>
      </w:tr>
      <w:tr w:rsidR="00DC109A" w:rsidRPr="005B6EFD" w14:paraId="0D07B12C" w14:textId="77777777" w:rsidTr="006869E2">
        <w:tc>
          <w:tcPr>
            <w:tcW w:w="3397" w:type="dxa"/>
            <w:vAlign w:val="center"/>
          </w:tcPr>
          <w:p w14:paraId="10E86C17" w14:textId="6E71BE17" w:rsidR="00DC109A" w:rsidRPr="005B6EFD" w:rsidRDefault="00DC109A" w:rsidP="000E42EE">
            <w:pPr>
              <w:pStyle w:val="Tablebullets"/>
              <w:numPr>
                <w:ilvl w:val="0"/>
                <w:numId w:val="0"/>
              </w:numPr>
              <w:ind w:left="360"/>
            </w:pPr>
            <w:r w:rsidRPr="005B6EFD">
              <w:t>MSM not LWH age ≥35 years^</w:t>
            </w:r>
            <w:r w:rsidR="002E5A6C" w:rsidRPr="005B6EFD">
              <w:t>†</w:t>
            </w:r>
          </w:p>
        </w:tc>
        <w:tc>
          <w:tcPr>
            <w:tcW w:w="935" w:type="dxa"/>
            <w:vAlign w:val="center"/>
          </w:tcPr>
          <w:p w14:paraId="3F87673A" w14:textId="77777777" w:rsidR="00DC109A" w:rsidRPr="005B6EFD" w:rsidRDefault="00DC109A" w:rsidP="006869E2">
            <w:pPr>
              <w:pStyle w:val="TableText"/>
            </w:pPr>
            <w:r w:rsidRPr="005B6EFD">
              <w:t>73.8</w:t>
            </w:r>
          </w:p>
        </w:tc>
        <w:tc>
          <w:tcPr>
            <w:tcW w:w="936" w:type="dxa"/>
            <w:vAlign w:val="center"/>
          </w:tcPr>
          <w:p w14:paraId="488FF0BD" w14:textId="77777777" w:rsidR="00DC109A" w:rsidRPr="005B6EFD" w:rsidRDefault="00DC109A" w:rsidP="006869E2">
            <w:pPr>
              <w:pStyle w:val="TableText"/>
            </w:pPr>
            <w:r w:rsidRPr="005B6EFD">
              <w:t>68.5-78.7</w:t>
            </w:r>
          </w:p>
        </w:tc>
        <w:tc>
          <w:tcPr>
            <w:tcW w:w="935" w:type="dxa"/>
            <w:vAlign w:val="center"/>
          </w:tcPr>
          <w:p w14:paraId="5513663D" w14:textId="192F8425" w:rsidR="00DC109A" w:rsidRPr="005B6EFD" w:rsidRDefault="00DC109A" w:rsidP="006869E2">
            <w:pPr>
              <w:pStyle w:val="TableText"/>
            </w:pPr>
            <w:r w:rsidRPr="005B6EFD">
              <w:t>1.0</w:t>
            </w:r>
            <w:r w:rsidR="005E0203" w:rsidRPr="005B6EFD">
              <w:t>0</w:t>
            </w:r>
          </w:p>
        </w:tc>
        <w:tc>
          <w:tcPr>
            <w:tcW w:w="936" w:type="dxa"/>
            <w:vAlign w:val="center"/>
          </w:tcPr>
          <w:p w14:paraId="64461B5C" w14:textId="7E32D2AE" w:rsidR="00DC109A" w:rsidRPr="005B6EFD" w:rsidRDefault="00AB78AF" w:rsidP="006869E2">
            <w:pPr>
              <w:pStyle w:val="TableText"/>
            </w:pPr>
            <w:r w:rsidRPr="005B6EFD">
              <w:t>0.</w:t>
            </w:r>
            <w:r w:rsidR="00DC109A" w:rsidRPr="005B6EFD">
              <w:t>9</w:t>
            </w:r>
            <w:r w:rsidRPr="005B6EFD">
              <w:t>2</w:t>
            </w:r>
            <w:r w:rsidR="00DC109A" w:rsidRPr="005B6EFD">
              <w:t>-1.0</w:t>
            </w:r>
            <w:r w:rsidRPr="005B6EFD">
              <w:t>0</w:t>
            </w:r>
          </w:p>
        </w:tc>
        <w:tc>
          <w:tcPr>
            <w:tcW w:w="935" w:type="dxa"/>
            <w:vAlign w:val="center"/>
          </w:tcPr>
          <w:p w14:paraId="70947328" w14:textId="7EC95997" w:rsidR="00DC109A" w:rsidRPr="005B6EFD" w:rsidRDefault="00AB78AF" w:rsidP="006869E2">
            <w:pPr>
              <w:pStyle w:val="TableText"/>
            </w:pPr>
            <w:r w:rsidRPr="005B6EFD">
              <w:t>0.</w:t>
            </w:r>
            <w:r w:rsidR="00DC109A" w:rsidRPr="005B6EFD">
              <w:t>3</w:t>
            </w:r>
            <w:r w:rsidRPr="005B6EFD">
              <w:t>1</w:t>
            </w:r>
          </w:p>
        </w:tc>
        <w:tc>
          <w:tcPr>
            <w:tcW w:w="936" w:type="dxa"/>
            <w:vAlign w:val="center"/>
          </w:tcPr>
          <w:p w14:paraId="0A12C477" w14:textId="57F50EC0" w:rsidR="00DC109A" w:rsidRPr="005B6EFD" w:rsidRDefault="00AB78AF" w:rsidP="006869E2">
            <w:pPr>
              <w:pStyle w:val="TableText"/>
            </w:pPr>
            <w:r w:rsidRPr="005B6EFD">
              <w:t>0.</w:t>
            </w:r>
            <w:r w:rsidR="00DC109A" w:rsidRPr="005B6EFD">
              <w:t>25-3</w:t>
            </w:r>
            <w:r w:rsidR="005435F5" w:rsidRPr="005B6EFD">
              <w:t>7</w:t>
            </w:r>
          </w:p>
        </w:tc>
      </w:tr>
      <w:tr w:rsidR="00DC109A" w:rsidRPr="005B6EFD" w14:paraId="4D92305F" w14:textId="77777777" w:rsidTr="006869E2">
        <w:tc>
          <w:tcPr>
            <w:tcW w:w="3397" w:type="dxa"/>
            <w:shd w:val="clear" w:color="auto" w:fill="F2F2F2" w:themeFill="background1" w:themeFillShade="F2"/>
            <w:vAlign w:val="center"/>
          </w:tcPr>
          <w:p w14:paraId="7B249157" w14:textId="3CF882DD" w:rsidR="00DC109A" w:rsidRPr="005B6EFD" w:rsidRDefault="006869E2" w:rsidP="000E42EE">
            <w:pPr>
              <w:pStyle w:val="Tablebullets"/>
              <w:numPr>
                <w:ilvl w:val="0"/>
                <w:numId w:val="0"/>
              </w:numPr>
            </w:pPr>
            <w:r w:rsidRPr="005B6EFD">
              <w:t>HPV testing only – </w:t>
            </w:r>
            <w:r w:rsidR="00DC109A" w:rsidRPr="005B6EFD">
              <w:t xml:space="preserve">HPV16 positive at baseline or persistent non-16 </w:t>
            </w:r>
            <w:r w:rsidR="00641CE5" w:rsidRPr="005B6EFD">
              <w:t>hrHPV</w:t>
            </w:r>
            <w:r w:rsidR="00DC109A" w:rsidRPr="005B6EFD">
              <w:t>*</w:t>
            </w:r>
          </w:p>
        </w:tc>
        <w:tc>
          <w:tcPr>
            <w:tcW w:w="935" w:type="dxa"/>
            <w:shd w:val="clear" w:color="auto" w:fill="F2F2F2" w:themeFill="background1" w:themeFillShade="F2"/>
            <w:vAlign w:val="center"/>
          </w:tcPr>
          <w:p w14:paraId="44E8A4D3" w14:textId="77777777" w:rsidR="00DC109A" w:rsidRPr="005B6EFD" w:rsidRDefault="00DC109A" w:rsidP="006869E2">
            <w:pPr>
              <w:pStyle w:val="TableText"/>
            </w:pPr>
            <w:r w:rsidRPr="005B6EFD">
              <w:t>327 (68.8)</w:t>
            </w:r>
          </w:p>
        </w:tc>
        <w:tc>
          <w:tcPr>
            <w:tcW w:w="936" w:type="dxa"/>
            <w:shd w:val="clear" w:color="auto" w:fill="F2F2F2" w:themeFill="background1" w:themeFillShade="F2"/>
            <w:vAlign w:val="center"/>
          </w:tcPr>
          <w:p w14:paraId="2C0813FC" w14:textId="77777777" w:rsidR="00DC109A" w:rsidRPr="005B6EFD" w:rsidRDefault="00DC109A" w:rsidP="006869E2">
            <w:pPr>
              <w:pStyle w:val="TableText"/>
            </w:pPr>
            <w:r w:rsidRPr="005B6EFD">
              <w:t>64.5-73.0</w:t>
            </w:r>
          </w:p>
        </w:tc>
        <w:tc>
          <w:tcPr>
            <w:tcW w:w="935" w:type="dxa"/>
            <w:shd w:val="clear" w:color="auto" w:fill="F2F2F2" w:themeFill="background1" w:themeFillShade="F2"/>
            <w:vAlign w:val="center"/>
          </w:tcPr>
          <w:p w14:paraId="4CF38283" w14:textId="6F43C433" w:rsidR="00DC109A" w:rsidRPr="005B6EFD" w:rsidRDefault="005435F5" w:rsidP="006869E2">
            <w:pPr>
              <w:pStyle w:val="TableText"/>
            </w:pPr>
            <w:r w:rsidRPr="005B6EFD">
              <w:t>0.</w:t>
            </w:r>
            <w:r w:rsidR="00DC109A" w:rsidRPr="005B6EFD">
              <w:t>9</w:t>
            </w:r>
            <w:r w:rsidRPr="005B6EFD">
              <w:t>8</w:t>
            </w:r>
          </w:p>
        </w:tc>
        <w:tc>
          <w:tcPr>
            <w:tcW w:w="936" w:type="dxa"/>
            <w:shd w:val="clear" w:color="auto" w:fill="F2F2F2" w:themeFill="background1" w:themeFillShade="F2"/>
            <w:vAlign w:val="center"/>
          </w:tcPr>
          <w:p w14:paraId="34E2BEDF" w14:textId="1D5A4430" w:rsidR="00DC109A" w:rsidRPr="005B6EFD" w:rsidRDefault="005435F5" w:rsidP="006869E2">
            <w:pPr>
              <w:pStyle w:val="TableText"/>
            </w:pPr>
            <w:r w:rsidRPr="005B6EFD">
              <w:t>0.</w:t>
            </w:r>
            <w:r w:rsidR="00DC109A" w:rsidRPr="005B6EFD">
              <w:t>92-</w:t>
            </w:r>
            <w:r w:rsidRPr="005B6EFD">
              <w:t>1.00</w:t>
            </w:r>
          </w:p>
        </w:tc>
        <w:tc>
          <w:tcPr>
            <w:tcW w:w="935" w:type="dxa"/>
            <w:shd w:val="clear" w:color="auto" w:fill="F2F2F2" w:themeFill="background1" w:themeFillShade="F2"/>
            <w:vAlign w:val="center"/>
          </w:tcPr>
          <w:p w14:paraId="79C13E56" w14:textId="2AF6B6F6" w:rsidR="00DC109A" w:rsidRPr="005B6EFD" w:rsidRDefault="005435F5" w:rsidP="006869E2">
            <w:pPr>
              <w:pStyle w:val="TableText"/>
            </w:pPr>
            <w:r w:rsidRPr="005B6EFD">
              <w:t>0.</w:t>
            </w:r>
            <w:r w:rsidR="00DC109A" w:rsidRPr="005B6EFD">
              <w:t>3</w:t>
            </w:r>
            <w:r w:rsidRPr="005B6EFD">
              <w:t>8</w:t>
            </w:r>
          </w:p>
        </w:tc>
        <w:tc>
          <w:tcPr>
            <w:tcW w:w="936" w:type="dxa"/>
            <w:shd w:val="clear" w:color="auto" w:fill="F2F2F2" w:themeFill="background1" w:themeFillShade="F2"/>
            <w:vAlign w:val="center"/>
          </w:tcPr>
          <w:p w14:paraId="05815478" w14:textId="05393CC3" w:rsidR="00DC109A" w:rsidRPr="005B6EFD" w:rsidRDefault="005435F5" w:rsidP="006869E2">
            <w:pPr>
              <w:pStyle w:val="TableText"/>
            </w:pPr>
            <w:r w:rsidRPr="005B6EFD">
              <w:t>0.</w:t>
            </w:r>
            <w:r w:rsidR="00DC109A" w:rsidRPr="005B6EFD">
              <w:t>3</w:t>
            </w:r>
            <w:r w:rsidRPr="005B6EFD">
              <w:t>3</w:t>
            </w:r>
            <w:r w:rsidR="00DC109A" w:rsidRPr="005B6EFD">
              <w:t>-</w:t>
            </w:r>
            <w:r w:rsidRPr="005B6EFD">
              <w:t>0.</w:t>
            </w:r>
            <w:r w:rsidR="00DC109A" w:rsidRPr="005B6EFD">
              <w:t>4</w:t>
            </w:r>
            <w:r w:rsidRPr="005B6EFD">
              <w:t>3</w:t>
            </w:r>
          </w:p>
        </w:tc>
      </w:tr>
      <w:tr w:rsidR="00DC109A" w:rsidRPr="005B6EFD" w14:paraId="4AF26ED2" w14:textId="77777777" w:rsidTr="006869E2">
        <w:tc>
          <w:tcPr>
            <w:tcW w:w="3397" w:type="dxa"/>
            <w:vAlign w:val="center"/>
          </w:tcPr>
          <w:p w14:paraId="7C568FDD" w14:textId="5190AF3C" w:rsidR="00DC109A" w:rsidRPr="005B6EFD" w:rsidRDefault="00DC109A" w:rsidP="000E42EE">
            <w:pPr>
              <w:pStyle w:val="Tablebullets"/>
              <w:numPr>
                <w:ilvl w:val="0"/>
                <w:numId w:val="0"/>
              </w:numPr>
              <w:ind w:left="360"/>
            </w:pPr>
            <w:r w:rsidRPr="005B6EFD">
              <w:t>MSM LWH age ≥35 years</w:t>
            </w:r>
            <w:r w:rsidR="002E5A6C" w:rsidRPr="005B6EFD">
              <w:t>†</w:t>
            </w:r>
          </w:p>
        </w:tc>
        <w:tc>
          <w:tcPr>
            <w:tcW w:w="935" w:type="dxa"/>
            <w:vAlign w:val="center"/>
          </w:tcPr>
          <w:p w14:paraId="1FDA0BF2" w14:textId="77777777" w:rsidR="00DC109A" w:rsidRPr="005B6EFD" w:rsidRDefault="00DC109A" w:rsidP="006869E2">
            <w:pPr>
              <w:pStyle w:val="TableText"/>
            </w:pPr>
            <w:r w:rsidRPr="005B6EFD">
              <w:t>76.3</w:t>
            </w:r>
          </w:p>
        </w:tc>
        <w:tc>
          <w:tcPr>
            <w:tcW w:w="936" w:type="dxa"/>
            <w:vAlign w:val="center"/>
          </w:tcPr>
          <w:p w14:paraId="0B0903BB" w14:textId="77777777" w:rsidR="00DC109A" w:rsidRPr="005B6EFD" w:rsidRDefault="00DC109A" w:rsidP="006869E2">
            <w:pPr>
              <w:pStyle w:val="TableText"/>
            </w:pPr>
            <w:r w:rsidRPr="005B6EFD">
              <w:t>69.3-82.4</w:t>
            </w:r>
          </w:p>
        </w:tc>
        <w:tc>
          <w:tcPr>
            <w:tcW w:w="935" w:type="dxa"/>
            <w:vAlign w:val="center"/>
          </w:tcPr>
          <w:p w14:paraId="73E0D4FA" w14:textId="7FDCA97A" w:rsidR="00DC109A" w:rsidRPr="005B6EFD" w:rsidRDefault="005435F5" w:rsidP="006869E2">
            <w:pPr>
              <w:pStyle w:val="TableText"/>
            </w:pPr>
            <w:r w:rsidRPr="005B6EFD">
              <w:t>0.</w:t>
            </w:r>
            <w:r w:rsidR="00DC109A" w:rsidRPr="005B6EFD">
              <w:t>96</w:t>
            </w:r>
          </w:p>
        </w:tc>
        <w:tc>
          <w:tcPr>
            <w:tcW w:w="936" w:type="dxa"/>
            <w:vAlign w:val="center"/>
          </w:tcPr>
          <w:p w14:paraId="135775EE" w14:textId="7D2E2B1E" w:rsidR="00DC109A" w:rsidRPr="005B6EFD" w:rsidRDefault="005435F5" w:rsidP="006869E2">
            <w:pPr>
              <w:pStyle w:val="TableText"/>
            </w:pPr>
            <w:r w:rsidRPr="005B6EFD">
              <w:t>0.</w:t>
            </w:r>
            <w:r w:rsidR="00DC109A" w:rsidRPr="005B6EFD">
              <w:t>8</w:t>
            </w:r>
            <w:r w:rsidRPr="005B6EFD">
              <w:t>5</w:t>
            </w:r>
            <w:r w:rsidR="00DC109A" w:rsidRPr="005B6EFD">
              <w:t>-</w:t>
            </w:r>
            <w:r w:rsidRPr="005B6EFD">
              <w:t>1.00</w:t>
            </w:r>
          </w:p>
        </w:tc>
        <w:tc>
          <w:tcPr>
            <w:tcW w:w="935" w:type="dxa"/>
            <w:vAlign w:val="center"/>
          </w:tcPr>
          <w:p w14:paraId="1D53EFB9" w14:textId="6F391508" w:rsidR="00DC109A" w:rsidRPr="005B6EFD" w:rsidRDefault="005435F5" w:rsidP="006869E2">
            <w:pPr>
              <w:pStyle w:val="TableText"/>
            </w:pPr>
            <w:r w:rsidRPr="005B6EFD">
              <w:t>0.</w:t>
            </w:r>
            <w:r w:rsidR="00DC109A" w:rsidRPr="005B6EFD">
              <w:t>3</w:t>
            </w:r>
            <w:r w:rsidRPr="005B6EFD">
              <w:t>1</w:t>
            </w:r>
          </w:p>
        </w:tc>
        <w:tc>
          <w:tcPr>
            <w:tcW w:w="936" w:type="dxa"/>
            <w:vAlign w:val="center"/>
          </w:tcPr>
          <w:p w14:paraId="382051E4" w14:textId="2D0A1456" w:rsidR="00DC109A" w:rsidRPr="005B6EFD" w:rsidRDefault="005435F5" w:rsidP="006869E2">
            <w:pPr>
              <w:pStyle w:val="TableText"/>
            </w:pPr>
            <w:r w:rsidRPr="005B6EFD">
              <w:t>0.</w:t>
            </w:r>
            <w:r w:rsidR="00DC109A" w:rsidRPr="005B6EFD">
              <w:t>2</w:t>
            </w:r>
            <w:r w:rsidRPr="005B6EFD">
              <w:t>3</w:t>
            </w:r>
            <w:r w:rsidR="00DC109A" w:rsidRPr="005B6EFD">
              <w:t>-</w:t>
            </w:r>
            <w:r w:rsidRPr="005B6EFD">
              <w:t>0.</w:t>
            </w:r>
            <w:r w:rsidR="00DC109A" w:rsidRPr="005B6EFD">
              <w:t>39</w:t>
            </w:r>
          </w:p>
        </w:tc>
      </w:tr>
      <w:tr w:rsidR="00DC109A" w:rsidRPr="005B6EFD" w14:paraId="2DA826BF" w14:textId="77777777" w:rsidTr="006869E2">
        <w:tc>
          <w:tcPr>
            <w:tcW w:w="3397" w:type="dxa"/>
            <w:vAlign w:val="center"/>
          </w:tcPr>
          <w:p w14:paraId="519243B5" w14:textId="1B2FB362" w:rsidR="00DC109A" w:rsidRPr="005B6EFD" w:rsidRDefault="00DC109A" w:rsidP="000E42EE">
            <w:pPr>
              <w:pStyle w:val="Tablebullets"/>
              <w:numPr>
                <w:ilvl w:val="0"/>
                <w:numId w:val="0"/>
              </w:numPr>
              <w:ind w:left="360"/>
            </w:pPr>
            <w:r w:rsidRPr="005B6EFD">
              <w:t>MSM not LWH age ≥35 years^</w:t>
            </w:r>
            <w:r w:rsidR="002E5A6C" w:rsidRPr="005B6EFD">
              <w:t>†</w:t>
            </w:r>
          </w:p>
        </w:tc>
        <w:tc>
          <w:tcPr>
            <w:tcW w:w="935" w:type="dxa"/>
            <w:vAlign w:val="center"/>
          </w:tcPr>
          <w:p w14:paraId="733C534A" w14:textId="77777777" w:rsidR="00DC109A" w:rsidRPr="005B6EFD" w:rsidRDefault="00DC109A" w:rsidP="006869E2">
            <w:pPr>
              <w:pStyle w:val="TableText"/>
            </w:pPr>
            <w:r w:rsidRPr="005B6EFD">
              <w:t>64.6</w:t>
            </w:r>
          </w:p>
        </w:tc>
        <w:tc>
          <w:tcPr>
            <w:tcW w:w="936" w:type="dxa"/>
            <w:vAlign w:val="center"/>
          </w:tcPr>
          <w:p w14:paraId="6C54243C" w14:textId="77777777" w:rsidR="00DC109A" w:rsidRPr="005B6EFD" w:rsidRDefault="00DC109A" w:rsidP="006869E2">
            <w:pPr>
              <w:pStyle w:val="TableText"/>
            </w:pPr>
            <w:r w:rsidRPr="005B6EFD">
              <w:t>58.9-70.0</w:t>
            </w:r>
          </w:p>
        </w:tc>
        <w:tc>
          <w:tcPr>
            <w:tcW w:w="935" w:type="dxa"/>
            <w:vAlign w:val="center"/>
          </w:tcPr>
          <w:p w14:paraId="72FEF047" w14:textId="76BAED4C" w:rsidR="00DC109A" w:rsidRPr="005B6EFD" w:rsidRDefault="00DC109A" w:rsidP="006869E2">
            <w:pPr>
              <w:pStyle w:val="TableText"/>
            </w:pPr>
            <w:r w:rsidRPr="005B6EFD">
              <w:t>1.0</w:t>
            </w:r>
            <w:r w:rsidR="005435F5" w:rsidRPr="005B6EFD">
              <w:t>0</w:t>
            </w:r>
          </w:p>
        </w:tc>
        <w:tc>
          <w:tcPr>
            <w:tcW w:w="936" w:type="dxa"/>
            <w:vAlign w:val="center"/>
          </w:tcPr>
          <w:p w14:paraId="3954D5F2" w14:textId="1D82B461" w:rsidR="00DC109A" w:rsidRPr="005B6EFD" w:rsidRDefault="005435F5" w:rsidP="006869E2">
            <w:pPr>
              <w:pStyle w:val="TableText"/>
            </w:pPr>
            <w:r w:rsidRPr="005B6EFD">
              <w:t>0.</w:t>
            </w:r>
            <w:r w:rsidR="00DC109A" w:rsidRPr="005B6EFD">
              <w:t>9</w:t>
            </w:r>
            <w:r w:rsidRPr="005B6EFD">
              <w:t>2</w:t>
            </w:r>
            <w:r w:rsidR="00DC109A" w:rsidRPr="005B6EFD">
              <w:t>-1.0</w:t>
            </w:r>
            <w:r w:rsidRPr="005B6EFD">
              <w:t>0</w:t>
            </w:r>
          </w:p>
        </w:tc>
        <w:tc>
          <w:tcPr>
            <w:tcW w:w="935" w:type="dxa"/>
            <w:vAlign w:val="center"/>
          </w:tcPr>
          <w:p w14:paraId="06A06C06" w14:textId="3A4EB34C" w:rsidR="00DC109A" w:rsidRPr="005B6EFD" w:rsidRDefault="005435F5" w:rsidP="006869E2">
            <w:pPr>
              <w:pStyle w:val="TableText"/>
            </w:pPr>
            <w:r w:rsidRPr="005B6EFD">
              <w:t>0.</w:t>
            </w:r>
            <w:r w:rsidR="00DC109A" w:rsidRPr="005B6EFD">
              <w:t>41</w:t>
            </w:r>
          </w:p>
        </w:tc>
        <w:tc>
          <w:tcPr>
            <w:tcW w:w="936" w:type="dxa"/>
            <w:vAlign w:val="center"/>
          </w:tcPr>
          <w:p w14:paraId="535CE41E" w14:textId="79F76C70" w:rsidR="00DC109A" w:rsidRPr="005B6EFD" w:rsidRDefault="005435F5" w:rsidP="006869E2">
            <w:pPr>
              <w:pStyle w:val="TableText"/>
            </w:pPr>
            <w:r w:rsidRPr="005B6EFD">
              <w:t>0.</w:t>
            </w:r>
            <w:r w:rsidR="00DC109A" w:rsidRPr="005B6EFD">
              <w:t>35-</w:t>
            </w:r>
            <w:r w:rsidRPr="005B6EFD">
              <w:t>0.</w:t>
            </w:r>
            <w:r w:rsidR="00DC109A" w:rsidRPr="005B6EFD">
              <w:t>4</w:t>
            </w:r>
            <w:r w:rsidRPr="005B6EFD">
              <w:t>8</w:t>
            </w:r>
          </w:p>
        </w:tc>
      </w:tr>
    </w:tbl>
    <w:p w14:paraId="26E32AAE" w14:textId="24C127B6" w:rsidR="00DC109A" w:rsidRPr="005B6EFD" w:rsidRDefault="00DC109A" w:rsidP="00DC109A">
      <w:pPr>
        <w:pStyle w:val="TableFigureFooter"/>
      </w:pPr>
      <w:r w:rsidRPr="005B6EFD">
        <w:t xml:space="preserve">Source: </w:t>
      </w:r>
      <w:r w:rsidR="00D9671D" w:rsidRPr="005B6EFD">
        <w:t>Jin 2025</w:t>
      </w:r>
      <w:r w:rsidRPr="005B6EFD">
        <w:t>, Table 3 and Table 4</w:t>
      </w:r>
    </w:p>
    <w:p w14:paraId="73E91F03" w14:textId="211D3946" w:rsidR="00DC109A" w:rsidRPr="005B6EFD" w:rsidRDefault="00DC109A" w:rsidP="00DC109A">
      <w:pPr>
        <w:pStyle w:val="TableFigureFooter"/>
      </w:pPr>
      <w:r w:rsidRPr="005B6EFD">
        <w:t xml:space="preserve">Notes: </w:t>
      </w:r>
      <w:r w:rsidR="00641CE5" w:rsidRPr="005B6EFD">
        <w:t>hrHPV</w:t>
      </w:r>
      <w:r w:rsidRPr="005B6EFD">
        <w:t xml:space="preserve"> = HPV16, 18, 31, 33, 35, 39, 45, 51, 52, 56, 58, 59, and 68 considered high risk variants.</w:t>
      </w:r>
    </w:p>
    <w:p w14:paraId="20CB7379" w14:textId="7B3228EC" w:rsidR="00DC60D1" w:rsidRPr="005B6EFD" w:rsidRDefault="00DC60D1" w:rsidP="002E5A6C">
      <w:pPr>
        <w:pStyle w:val="TableFigureFooter"/>
      </w:pPr>
      <w:r w:rsidRPr="005B6EFD">
        <w:t>#</w:t>
      </w:r>
      <w:r w:rsidR="00EE361E" w:rsidRPr="005B6EFD">
        <w:t>Compared to the gold standard of histological evaluation of HRA-guided biopsies.</w:t>
      </w:r>
    </w:p>
    <w:p w14:paraId="530C248E" w14:textId="17E42A9C" w:rsidR="002E5A6C" w:rsidRPr="005B6EFD" w:rsidRDefault="002E5A6C" w:rsidP="002E5A6C">
      <w:pPr>
        <w:pStyle w:val="TableFigureFooter"/>
      </w:pPr>
      <w:r w:rsidRPr="005B6EFD">
        <w:t>*Screening positive: Participants who: (a) tested HPV16 positive at baseline regardless of cytology status or (b) tested non-16</w:t>
      </w:r>
      <w:r w:rsidR="00641CE5" w:rsidRPr="005B6EFD">
        <w:t>hrHPV</w:t>
      </w:r>
      <w:r w:rsidRPr="005B6EFD">
        <w:t xml:space="preserve"> positive at baseline and ASC-H or worse cytology at baseline or (c) tested negative to HPV16 at baseline but had evidence of persistent type-specific non-16 </w:t>
      </w:r>
      <w:r w:rsidR="00641CE5" w:rsidRPr="005B6EFD">
        <w:t>hrHPV</w:t>
      </w:r>
      <w:r w:rsidRPr="005B6EFD">
        <w:t xml:space="preserve"> at 12 months AND </w:t>
      </w:r>
      <w:r w:rsidR="0083083B" w:rsidRPr="005B6EFD">
        <w:t>ASC-US</w:t>
      </w:r>
      <w:r w:rsidRPr="005B6EFD">
        <w:t xml:space="preserve"> or worse cytology at baseline.</w:t>
      </w:r>
    </w:p>
    <w:p w14:paraId="27966D10" w14:textId="27436882" w:rsidR="002E5A6C" w:rsidRPr="005B6EFD" w:rsidRDefault="002E5A6C" w:rsidP="002E5A6C">
      <w:pPr>
        <w:pStyle w:val="TableFigureFooter"/>
      </w:pPr>
      <w:r w:rsidRPr="005B6EFD">
        <w:t xml:space="preserve">†Not including transgender women, though otherwise directly aligning to the PICO </w:t>
      </w:r>
      <w:r w:rsidR="0023699C" w:rsidRPr="005B6EFD">
        <w:t>subpopulation</w:t>
      </w:r>
      <w:r w:rsidRPr="005B6EFD">
        <w:t xml:space="preserve"> group.</w:t>
      </w:r>
    </w:p>
    <w:p w14:paraId="1B25F6E7" w14:textId="600D18CB" w:rsidR="002E5A6C" w:rsidRPr="005B6EFD" w:rsidRDefault="002E5A6C" w:rsidP="002E5A6C">
      <w:pPr>
        <w:pStyle w:val="TableFigureFooter"/>
      </w:pPr>
      <w:r w:rsidRPr="005B6EFD">
        <w:t xml:space="preserve">^Including people aged 35-45 years, therefore not in direct alignment to the PICO </w:t>
      </w:r>
      <w:r w:rsidR="0023699C" w:rsidRPr="005B6EFD">
        <w:t>subpopulation</w:t>
      </w:r>
      <w:r w:rsidRPr="005B6EFD">
        <w:t xml:space="preserve"> of MSM and TW living without HIV age ≥45 years. </w:t>
      </w:r>
    </w:p>
    <w:p w14:paraId="1FC64B45" w14:textId="65975874" w:rsidR="00DC109A" w:rsidRPr="005B6EFD" w:rsidRDefault="00DC109A" w:rsidP="002A7C3A">
      <w:pPr>
        <w:pStyle w:val="TableFigureFooter"/>
      </w:pPr>
      <w:r w:rsidRPr="005B6EFD">
        <w:t xml:space="preserve">Abbreviations: </w:t>
      </w:r>
      <w:r w:rsidR="008F74CF" w:rsidRPr="005B6EFD">
        <w:t>ASC-H = atypical squamous cells cannot exclude high grade squamous intraepithelial lesion,</w:t>
      </w:r>
      <w:r w:rsidRPr="005B6EFD">
        <w:t xml:space="preserve"> CI = confidence interval, HIV = human immunodeficiency virus, </w:t>
      </w:r>
      <w:r w:rsidR="004F6910" w:rsidRPr="005B6EFD">
        <w:t xml:space="preserve">HPV = human papillomavirus, </w:t>
      </w:r>
      <w:r w:rsidR="00641CE5" w:rsidRPr="005B6EFD">
        <w:t>hrHPV</w:t>
      </w:r>
      <w:r w:rsidRPr="005B6EFD">
        <w:t xml:space="preserve"> = high-risk human papillomavirus, </w:t>
      </w:r>
      <w:r w:rsidR="004F6910" w:rsidRPr="005B6EFD">
        <w:t xml:space="preserve">HSIL= high-grade squamous intraepithelial lesions, </w:t>
      </w:r>
      <w:r w:rsidRPr="005B6EFD">
        <w:t>LWH = living with HIV</w:t>
      </w:r>
      <w:r w:rsidR="008F74CF" w:rsidRPr="005B6EFD">
        <w:t>, MSM = men who have sex with men</w:t>
      </w:r>
    </w:p>
    <w:p w14:paraId="1D3FC5D3" w14:textId="46A2FE77" w:rsidR="00243E4F" w:rsidRPr="005B6EFD" w:rsidRDefault="00A75D3E" w:rsidP="00335AAD">
      <w:pPr>
        <w:pStyle w:val="Heading5"/>
        <w:keepNext/>
        <w:keepLines/>
      </w:pPr>
      <w:r w:rsidRPr="005B6EFD">
        <w:lastRenderedPageBreak/>
        <w:t>Cross-sectional test accuracy of a</w:t>
      </w:r>
      <w:r w:rsidR="002A7C3A" w:rsidRPr="005B6EFD">
        <w:t xml:space="preserve">nal </w:t>
      </w:r>
      <w:r w:rsidR="00243E4F" w:rsidRPr="005B6EFD">
        <w:t>HPV testing</w:t>
      </w:r>
    </w:p>
    <w:p w14:paraId="640A7A09" w14:textId="34255985" w:rsidR="0052659C" w:rsidRPr="005B6EFD" w:rsidRDefault="002E5A6C" w:rsidP="00335AAD">
      <w:pPr>
        <w:keepNext/>
        <w:keepLines/>
      </w:pPr>
      <w:r w:rsidRPr="005B6EFD">
        <w:t>A summary of the test accuracy results of anal HPV testing for identifying HSIL are presented in</w:t>
      </w:r>
      <w:r w:rsidR="00686181">
        <w:t xml:space="preserve"> </w:t>
      </w:r>
      <w:r w:rsidR="00686181">
        <w:fldChar w:fldCharType="begin"/>
      </w:r>
      <w:r w:rsidR="00686181">
        <w:instrText xml:space="preserve"> REF _Ref223072986 \h </w:instrText>
      </w:r>
      <w:r w:rsidR="00686181">
        <w:fldChar w:fldCharType="separate"/>
      </w:r>
      <w:r w:rsidR="00FC322E">
        <w:t xml:space="preserve">Table </w:t>
      </w:r>
      <w:r w:rsidR="00FC322E">
        <w:rPr>
          <w:noProof/>
        </w:rPr>
        <w:t>35</w:t>
      </w:r>
      <w:r w:rsidR="00686181">
        <w:fldChar w:fldCharType="end"/>
      </w:r>
      <w:r w:rsidR="000553EE" w:rsidRPr="005B6EFD">
        <w:t xml:space="preserve">, </w:t>
      </w:r>
      <w:r w:rsidRPr="005B6EFD">
        <w:t xml:space="preserve">summarised according to PICO-specified </w:t>
      </w:r>
      <w:r w:rsidR="0023699C" w:rsidRPr="005B6EFD">
        <w:t>subpopulation</w:t>
      </w:r>
      <w:r w:rsidRPr="005B6EFD">
        <w:t xml:space="preserve">s and </w:t>
      </w:r>
      <w:r w:rsidR="00AD2CAC" w:rsidRPr="005B6EFD">
        <w:t xml:space="preserve">expanded </w:t>
      </w:r>
      <w:r w:rsidRPr="005B6EFD">
        <w:t xml:space="preserve">(any </w:t>
      </w:r>
      <w:r w:rsidR="00641CE5" w:rsidRPr="005B6EFD">
        <w:t>hrHPV</w:t>
      </w:r>
      <w:r w:rsidRPr="005B6EFD">
        <w:t xml:space="preserve">; 13 to 14 genotypes were most commonly tested) versus partial (HPV16, HPV18 or HPV16/18 only) genotyping. Estimates with low heterogeneity </w:t>
      </w:r>
      <w:r w:rsidR="002021D4" w:rsidRPr="005B6EFD">
        <w:t>(I</w:t>
      </w:r>
      <w:r w:rsidR="002021D4" w:rsidRPr="005B6EFD">
        <w:rPr>
          <w:vertAlign w:val="superscript"/>
        </w:rPr>
        <w:t>2</w:t>
      </w:r>
      <w:r w:rsidR="002021D4" w:rsidRPr="005B6EFD">
        <w:t>&lt;25%)</w:t>
      </w:r>
      <w:r w:rsidRPr="005B6EFD">
        <w:t xml:space="preserve"> per random effects meta-analysis are highlighted in yellow.</w:t>
      </w:r>
      <w:r w:rsidR="00E458D2" w:rsidRPr="005B6EFD">
        <w:t xml:space="preserve"> Only two studies (of 29) directly matched a PICO-specified </w:t>
      </w:r>
      <w:r w:rsidR="0023699C" w:rsidRPr="005B6EFD">
        <w:t>subpopulation</w:t>
      </w:r>
      <w:r w:rsidR="00E458D2" w:rsidRPr="005B6EFD">
        <w:t>; others were too inclusive, primarily including younger cohorts.</w:t>
      </w:r>
    </w:p>
    <w:p w14:paraId="11045963" w14:textId="3C2A8318" w:rsidR="00D6412B" w:rsidRPr="005B6EFD" w:rsidRDefault="002E5A6C" w:rsidP="008E3877">
      <w:pPr>
        <w:keepNext/>
        <w:keepLines/>
      </w:pPr>
      <w:r w:rsidRPr="005B6EFD">
        <w:t xml:space="preserve">Overall, sensitivity was higher, and specificity was lower when </w:t>
      </w:r>
      <w:r w:rsidR="00CD0EF8" w:rsidRPr="005B6EFD">
        <w:t>expanded</w:t>
      </w:r>
      <w:r w:rsidR="00CD0EF8" w:rsidRPr="005B6EFD" w:rsidDel="00CD0EF8">
        <w:t xml:space="preserve"> </w:t>
      </w:r>
      <w:r w:rsidRPr="005B6EFD">
        <w:t>genotyping was conducted</w:t>
      </w:r>
      <w:r w:rsidR="00D6412B" w:rsidRPr="005B6EFD">
        <w:t>:</w:t>
      </w:r>
    </w:p>
    <w:p w14:paraId="383C9445" w14:textId="0A300BE9" w:rsidR="00D6412B" w:rsidRPr="005B6EFD" w:rsidRDefault="004261A4" w:rsidP="008E3877">
      <w:pPr>
        <w:pStyle w:val="ListParagraph"/>
        <w:keepNext/>
        <w:keepLines/>
        <w:numPr>
          <w:ilvl w:val="0"/>
          <w:numId w:val="20"/>
        </w:numPr>
      </w:pPr>
      <w:r w:rsidRPr="005B6EFD">
        <w:t>For PLWH</w:t>
      </w:r>
      <w:r w:rsidR="001A01F2" w:rsidRPr="005B6EFD">
        <w:t xml:space="preserve"> (approximately </w:t>
      </w:r>
      <w:r w:rsidR="0084310C" w:rsidRPr="005B6EFD">
        <w:t>22</w:t>
      </w:r>
      <w:r w:rsidR="001A01F2" w:rsidRPr="005B6EFD">
        <w:t>% of the total PICO population)</w:t>
      </w:r>
      <w:r w:rsidRPr="005B6EFD">
        <w:t xml:space="preserve">, </w:t>
      </w:r>
      <w:r w:rsidR="00D6412B" w:rsidRPr="005B6EFD">
        <w:t xml:space="preserve">sensitivity for HPV16/18 genotyping was 0.51 (95% CI 0.24 – 0.78) versus 0.94 (95% CI 0.90 – 0.97) for </w:t>
      </w:r>
      <w:r w:rsidR="00CD0EF8" w:rsidRPr="005B6EFD">
        <w:t>expanded</w:t>
      </w:r>
      <w:r w:rsidR="00CD0EF8" w:rsidRPr="005B6EFD" w:rsidDel="00CD0EF8">
        <w:t xml:space="preserve"> </w:t>
      </w:r>
      <w:r w:rsidR="00D6412B" w:rsidRPr="005B6EFD">
        <w:t>genotyping</w:t>
      </w:r>
      <w:r w:rsidRPr="005B6EFD">
        <w:t xml:space="preserve">. </w:t>
      </w:r>
      <w:r w:rsidR="00D6412B" w:rsidRPr="005B6EFD">
        <w:t>Specificity was 0.74 (95% CI 0.60 – 0.86) versus 0.27 (95% CI 0.22 – 0.33), respectively.</w:t>
      </w:r>
    </w:p>
    <w:p w14:paraId="30C6D77F" w14:textId="5D3D0D31" w:rsidR="00D6412B" w:rsidRPr="005B6EFD" w:rsidRDefault="004261A4" w:rsidP="008E3877">
      <w:pPr>
        <w:pStyle w:val="ListParagraph"/>
        <w:keepNext/>
        <w:keepLines/>
        <w:numPr>
          <w:ilvl w:val="0"/>
          <w:numId w:val="20"/>
        </w:numPr>
      </w:pPr>
      <w:r w:rsidRPr="005B6EFD">
        <w:t>For MSM</w:t>
      </w:r>
      <w:r w:rsidR="001A01F2" w:rsidRPr="005B6EFD">
        <w:t xml:space="preserve"> (approximately </w:t>
      </w:r>
      <w:r w:rsidR="00DB3020" w:rsidRPr="005B6EFD">
        <w:t>74</w:t>
      </w:r>
      <w:r w:rsidR="001A01F2" w:rsidRPr="005B6EFD">
        <w:t>% of the total PICO population)</w:t>
      </w:r>
      <w:r w:rsidRPr="005B6EFD">
        <w:t xml:space="preserve">, </w:t>
      </w:r>
      <w:r w:rsidR="00D6412B" w:rsidRPr="005B6EFD">
        <w:t xml:space="preserve">sensitivity for HPV16/18 genotyping was 0.49 (95% CI 0.32 – 0.66) versus 0.93 (95% CI 0.89 – 0.97) for </w:t>
      </w:r>
      <w:r w:rsidR="00CD0EF8" w:rsidRPr="005B6EFD">
        <w:t>expanded</w:t>
      </w:r>
      <w:r w:rsidR="00CD0EF8" w:rsidRPr="005B6EFD" w:rsidDel="00CD0EF8">
        <w:t xml:space="preserve"> </w:t>
      </w:r>
      <w:r w:rsidR="00D6412B" w:rsidRPr="005B6EFD">
        <w:t>genotyping</w:t>
      </w:r>
      <w:r w:rsidRPr="005B6EFD">
        <w:t xml:space="preserve">. </w:t>
      </w:r>
      <w:r w:rsidR="00D6412B" w:rsidRPr="005B6EFD">
        <w:t>Specificity was 0.75 (95% CI 0.68 – 0.82) versus 0.31 (95% CI 0.25 – 0.38), respectively.</w:t>
      </w:r>
    </w:p>
    <w:p w14:paraId="67084DAD" w14:textId="570FD23A" w:rsidR="00A75D3E" w:rsidRPr="005B6EFD" w:rsidRDefault="00E458D2" w:rsidP="00A75D3E">
      <w:r w:rsidRPr="005B6EFD">
        <w:t xml:space="preserve">Estimates suggesting high sensitivity and moderate specificity for any </w:t>
      </w:r>
      <w:r w:rsidR="00641CE5" w:rsidRPr="005B6EFD">
        <w:t>hrHPV</w:t>
      </w:r>
      <w:r w:rsidRPr="005B6EFD">
        <w:t xml:space="preserve"> genotyping align with previous meta-analys</w:t>
      </w:r>
      <w:r w:rsidR="00CD40BD" w:rsidRPr="005B6EFD">
        <w:t>es,</w:t>
      </w:r>
      <w:r w:rsidR="000067E3" w:rsidRPr="005B6EFD">
        <w:rPr>
          <w:vertAlign w:val="superscript"/>
        </w:rPr>
        <w:fldChar w:fldCharType="begin"/>
      </w:r>
      <w:r w:rsidR="000067E3" w:rsidRPr="005B6EFD">
        <w:rPr>
          <w:vertAlign w:val="superscript"/>
        </w:rPr>
        <w:instrText xml:space="preserve"> NOTEREF _Ref212204635 \h  \* MERGEFORMAT </w:instrText>
      </w:r>
      <w:r w:rsidR="000067E3" w:rsidRPr="005B6EFD">
        <w:rPr>
          <w:vertAlign w:val="superscript"/>
        </w:rPr>
      </w:r>
      <w:r w:rsidR="000067E3" w:rsidRPr="005B6EFD">
        <w:rPr>
          <w:vertAlign w:val="superscript"/>
        </w:rPr>
        <w:fldChar w:fldCharType="separate"/>
      </w:r>
      <w:r w:rsidR="00FC322E">
        <w:rPr>
          <w:vertAlign w:val="superscript"/>
        </w:rPr>
        <w:t>41</w:t>
      </w:r>
      <w:r w:rsidR="000067E3" w:rsidRPr="005B6EFD">
        <w:rPr>
          <w:vertAlign w:val="superscript"/>
        </w:rPr>
        <w:fldChar w:fldCharType="end"/>
      </w:r>
      <w:r w:rsidR="00CD40BD" w:rsidRPr="005B6EFD">
        <w:rPr>
          <w:vertAlign w:val="superscript"/>
        </w:rPr>
        <w:t>,</w:t>
      </w:r>
      <w:r w:rsidR="00CD40BD" w:rsidRPr="005B6EFD">
        <w:rPr>
          <w:vertAlign w:val="superscript"/>
        </w:rPr>
        <w:fldChar w:fldCharType="begin"/>
      </w:r>
      <w:r w:rsidR="00CD40BD" w:rsidRPr="005B6EFD">
        <w:rPr>
          <w:vertAlign w:val="superscript"/>
        </w:rPr>
        <w:instrText xml:space="preserve"> NOTEREF _Ref203541359  \* MERGEFORMAT </w:instrText>
      </w:r>
      <w:r w:rsidR="00CD40BD" w:rsidRPr="005B6EFD">
        <w:rPr>
          <w:vertAlign w:val="superscript"/>
        </w:rPr>
        <w:fldChar w:fldCharType="separate"/>
      </w:r>
      <w:r w:rsidR="00FC322E">
        <w:rPr>
          <w:vertAlign w:val="superscript"/>
        </w:rPr>
        <w:t>33</w:t>
      </w:r>
      <w:r w:rsidR="00CD40BD" w:rsidRPr="005B6EFD">
        <w:rPr>
          <w:vertAlign w:val="superscript"/>
        </w:rPr>
        <w:fldChar w:fldCharType="end"/>
      </w:r>
      <w:r w:rsidRPr="005B6EFD">
        <w:t xml:space="preserve"> as does low-moderate sensitivity and specificity for partial genotyping</w:t>
      </w:r>
      <w:r w:rsidR="00CD40BD" w:rsidRPr="005B6EFD">
        <w:t xml:space="preserve">. </w:t>
      </w:r>
      <w:r w:rsidR="002E5A6C" w:rsidRPr="005B6EFD">
        <w:t xml:space="preserve">Similar test accuracy estimates for </w:t>
      </w:r>
      <w:r w:rsidR="00CD0EF8" w:rsidRPr="005B6EFD">
        <w:t>expanded</w:t>
      </w:r>
      <w:r w:rsidR="00CD0EF8" w:rsidRPr="005B6EFD" w:rsidDel="00CD0EF8">
        <w:t xml:space="preserve"> </w:t>
      </w:r>
      <w:r w:rsidR="002E5A6C" w:rsidRPr="005B6EFD">
        <w:t xml:space="preserve">genotyping were found across the four PICO-specified </w:t>
      </w:r>
      <w:r w:rsidR="0023699C" w:rsidRPr="005B6EFD">
        <w:t>subpopulation</w:t>
      </w:r>
      <w:r w:rsidR="002E5A6C" w:rsidRPr="005B6EFD">
        <w:t xml:space="preserve">s for which there was evidence identified. </w:t>
      </w:r>
      <w:r w:rsidR="00A75D3E" w:rsidRPr="005B6EFD">
        <w:t xml:space="preserve">For the PICO-specified </w:t>
      </w:r>
      <w:r w:rsidR="0023699C" w:rsidRPr="005B6EFD">
        <w:t>subpopulation</w:t>
      </w:r>
      <w:r w:rsidR="00A75D3E" w:rsidRPr="005B6EFD">
        <w:t>s, results for partial genotyping differed. These generally included a small number of data sets and total sample size and had significant heterogeneity.</w:t>
      </w:r>
    </w:p>
    <w:p w14:paraId="7CB9B852" w14:textId="6BF17F12" w:rsidR="002151DE" w:rsidRPr="005B6EFD" w:rsidRDefault="002151DE" w:rsidP="002151DE">
      <w:r w:rsidRPr="005B6EFD">
        <w:t xml:space="preserve">There was no evidence available for the following </w:t>
      </w:r>
      <w:r w:rsidR="0023699C" w:rsidRPr="005B6EFD">
        <w:t>subpopulation</w:t>
      </w:r>
      <w:r w:rsidRPr="005B6EFD">
        <w:t>s:</w:t>
      </w:r>
    </w:p>
    <w:p w14:paraId="0FA26299" w14:textId="77777777" w:rsidR="002151DE" w:rsidRPr="005B6EFD" w:rsidRDefault="002151DE" w:rsidP="00F456AE">
      <w:pPr>
        <w:pStyle w:val="ListParagraph"/>
        <w:numPr>
          <w:ilvl w:val="1"/>
          <w:numId w:val="21"/>
        </w:numPr>
        <w:ind w:left="709"/>
      </w:pPr>
      <w:r w:rsidRPr="005B6EFD">
        <w:t>People with previous vulval SCC/HSIL (HPV associated)</w:t>
      </w:r>
    </w:p>
    <w:p w14:paraId="08B669DE" w14:textId="3C2C6EC5" w:rsidR="002151DE" w:rsidRPr="005B6EFD" w:rsidRDefault="002151DE" w:rsidP="00F456AE">
      <w:pPr>
        <w:pStyle w:val="ListParagraph"/>
        <w:numPr>
          <w:ilvl w:val="1"/>
          <w:numId w:val="21"/>
        </w:numPr>
        <w:ind w:left="709"/>
      </w:pPr>
      <w:r w:rsidRPr="005B6EFD">
        <w:t>Patients being followed up after treatment for anal cancer</w:t>
      </w:r>
    </w:p>
    <w:p w14:paraId="59082F8E" w14:textId="77777777" w:rsidR="002151DE" w:rsidRPr="005B6EFD" w:rsidRDefault="002151DE" w:rsidP="00F456AE">
      <w:pPr>
        <w:pStyle w:val="ListParagraph"/>
        <w:numPr>
          <w:ilvl w:val="1"/>
          <w:numId w:val="21"/>
        </w:numPr>
        <w:ind w:left="709"/>
      </w:pPr>
      <w:r w:rsidRPr="005B6EFD">
        <w:t>Patients outside these above groups with incidental anal HSIL and patients presenting with symptoms suggestive of anal cancer</w:t>
      </w:r>
    </w:p>
    <w:p w14:paraId="520DF696" w14:textId="27934542" w:rsidR="002151DE" w:rsidRPr="005B6EFD" w:rsidRDefault="002151DE" w:rsidP="0052659C">
      <w:pPr>
        <w:pStyle w:val="ListParagraph"/>
        <w:numPr>
          <w:ilvl w:val="1"/>
          <w:numId w:val="21"/>
        </w:numPr>
        <w:ind w:left="709" w:hanging="357"/>
        <w:rPr>
          <w:i/>
          <w:iCs/>
        </w:rPr>
      </w:pPr>
      <w:r w:rsidRPr="005B6EFD">
        <w:rPr>
          <w:i/>
          <w:iCs/>
        </w:rPr>
        <w:t xml:space="preserve">People with a possible history of cervical/vaginal cancer or precursor lesions (added by PASC).  </w:t>
      </w:r>
    </w:p>
    <w:p w14:paraId="736D61DC" w14:textId="31F47097" w:rsidR="002E5A6C" w:rsidRPr="005B6EFD" w:rsidRDefault="00686181" w:rsidP="00686181">
      <w:pPr>
        <w:pStyle w:val="Caption"/>
      </w:pPr>
      <w:bookmarkStart w:id="158" w:name="_Ref223072986"/>
      <w:bookmarkStart w:id="159" w:name="_Ref195937396"/>
      <w:bookmarkStart w:id="160" w:name="_Ref203602060"/>
      <w:r>
        <w:t xml:space="preserve">Table </w:t>
      </w:r>
      <w:r>
        <w:fldChar w:fldCharType="begin"/>
      </w:r>
      <w:r>
        <w:instrText xml:space="preserve"> SEQ Table \* ARABIC </w:instrText>
      </w:r>
      <w:r>
        <w:fldChar w:fldCharType="separate"/>
      </w:r>
      <w:r w:rsidR="00FC322E">
        <w:rPr>
          <w:noProof/>
        </w:rPr>
        <w:t>35</w:t>
      </w:r>
      <w:r>
        <w:fldChar w:fldCharType="end"/>
      </w:r>
      <w:bookmarkEnd w:id="158"/>
      <w:r>
        <w:t xml:space="preserve"> </w:t>
      </w:r>
      <w:r w:rsidRPr="00617EA8">
        <w:t>Summary of test accuracy results for anal HPV testing, stratified by subpopulation and expanded/partial genotyping^</w:t>
      </w:r>
      <w:bookmarkEnd w:id="159"/>
      <w:bookmarkEnd w:id="160"/>
    </w:p>
    <w:tbl>
      <w:tblPr>
        <w:tblStyle w:val="TableGrid0"/>
        <w:tblW w:w="9067"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988"/>
        <w:gridCol w:w="1134"/>
        <w:gridCol w:w="567"/>
        <w:gridCol w:w="567"/>
        <w:gridCol w:w="992"/>
        <w:gridCol w:w="425"/>
        <w:gridCol w:w="992"/>
        <w:gridCol w:w="426"/>
        <w:gridCol w:w="992"/>
        <w:gridCol w:w="425"/>
        <w:gridCol w:w="1134"/>
        <w:gridCol w:w="425"/>
      </w:tblGrid>
      <w:tr w:rsidR="00AA260A" w:rsidRPr="005B6EFD" w14:paraId="0546A846" w14:textId="77777777" w:rsidTr="007A050B">
        <w:trPr>
          <w:trHeight w:val="67"/>
        </w:trPr>
        <w:tc>
          <w:tcPr>
            <w:tcW w:w="988" w:type="dxa"/>
            <w:vMerge w:val="restart"/>
            <w:shd w:val="clear" w:color="auto" w:fill="D9D9D9" w:themeFill="background1" w:themeFillShade="D9"/>
            <w:vAlign w:val="center"/>
          </w:tcPr>
          <w:p w14:paraId="51DDB996" w14:textId="77777777" w:rsidR="00102184" w:rsidRPr="005B6EFD" w:rsidRDefault="00102184" w:rsidP="00335AAD">
            <w:pPr>
              <w:pStyle w:val="TableFigureHeading"/>
              <w:spacing w:before="0" w:after="0"/>
            </w:pPr>
            <w:r w:rsidRPr="005B6EFD">
              <w:t>Population</w:t>
            </w:r>
          </w:p>
        </w:tc>
        <w:tc>
          <w:tcPr>
            <w:tcW w:w="1134" w:type="dxa"/>
            <w:vMerge w:val="restart"/>
            <w:shd w:val="clear" w:color="auto" w:fill="D9D9D9" w:themeFill="background1" w:themeFillShade="D9"/>
            <w:vAlign w:val="center"/>
          </w:tcPr>
          <w:p w14:paraId="422580DD" w14:textId="71A6889C" w:rsidR="00102184" w:rsidRPr="005B6EFD" w:rsidRDefault="00102184" w:rsidP="00335AAD">
            <w:pPr>
              <w:pStyle w:val="TableFigureHeading"/>
              <w:spacing w:before="0" w:after="0"/>
            </w:pPr>
            <w:r w:rsidRPr="005B6EFD">
              <w:t xml:space="preserve">Genotyping (partial, </w:t>
            </w:r>
            <w:r w:rsidR="009E4C8F" w:rsidRPr="005B6EFD">
              <w:t>expanded</w:t>
            </w:r>
            <w:r w:rsidRPr="005B6EFD">
              <w:t xml:space="preserve">) </w:t>
            </w:r>
          </w:p>
        </w:tc>
        <w:tc>
          <w:tcPr>
            <w:tcW w:w="567" w:type="dxa"/>
            <w:vMerge w:val="restart"/>
            <w:shd w:val="clear" w:color="auto" w:fill="D9D9D9" w:themeFill="background1" w:themeFillShade="D9"/>
            <w:vAlign w:val="center"/>
          </w:tcPr>
          <w:p w14:paraId="33CD822A" w14:textId="77777777" w:rsidR="00102184" w:rsidRPr="005B6EFD" w:rsidRDefault="00102184" w:rsidP="00335AAD">
            <w:pPr>
              <w:pStyle w:val="TableFigureHeading"/>
              <w:spacing w:before="0" w:after="0"/>
            </w:pPr>
            <w:r w:rsidRPr="005B6EFD">
              <w:t>Data sets*</w:t>
            </w:r>
          </w:p>
        </w:tc>
        <w:tc>
          <w:tcPr>
            <w:tcW w:w="567" w:type="dxa"/>
            <w:vMerge w:val="restart"/>
            <w:shd w:val="clear" w:color="auto" w:fill="D9D9D9" w:themeFill="background1" w:themeFillShade="D9"/>
            <w:vAlign w:val="center"/>
          </w:tcPr>
          <w:p w14:paraId="6E0763F7" w14:textId="77777777" w:rsidR="00102184" w:rsidRPr="005B6EFD" w:rsidRDefault="00102184" w:rsidP="00335AAD">
            <w:pPr>
              <w:pStyle w:val="TableFigureHeading"/>
              <w:spacing w:before="0" w:after="0"/>
            </w:pPr>
            <w:r w:rsidRPr="005B6EFD">
              <w:t>N</w:t>
            </w:r>
          </w:p>
        </w:tc>
        <w:tc>
          <w:tcPr>
            <w:tcW w:w="992" w:type="dxa"/>
            <w:vMerge w:val="restart"/>
            <w:shd w:val="clear" w:color="auto" w:fill="D9D9D9" w:themeFill="background1" w:themeFillShade="D9"/>
            <w:vAlign w:val="center"/>
          </w:tcPr>
          <w:p w14:paraId="2C92EB59" w14:textId="733E6784" w:rsidR="00102184" w:rsidRPr="005B6EFD" w:rsidRDefault="00102184" w:rsidP="00335AAD">
            <w:pPr>
              <w:pStyle w:val="TableFigureHeading"/>
              <w:spacing w:before="0" w:after="0"/>
            </w:pPr>
            <w:r w:rsidRPr="005B6EFD">
              <w:t xml:space="preserve">Sensitivity (95% CI) </w:t>
            </w:r>
          </w:p>
        </w:tc>
        <w:tc>
          <w:tcPr>
            <w:tcW w:w="425" w:type="dxa"/>
            <w:vMerge w:val="restart"/>
            <w:shd w:val="clear" w:color="auto" w:fill="D9D9D9" w:themeFill="background1" w:themeFillShade="D9"/>
            <w:vAlign w:val="center"/>
          </w:tcPr>
          <w:p w14:paraId="5008A6D7" w14:textId="17F59B5E" w:rsidR="00102184" w:rsidRPr="005B6EFD" w:rsidRDefault="00102184" w:rsidP="00335AAD">
            <w:pPr>
              <w:pStyle w:val="TableFigureHeading"/>
              <w:spacing w:before="0" w:after="0"/>
            </w:pPr>
            <w:r w:rsidRPr="005B6EFD">
              <w:t>I</w:t>
            </w:r>
            <w:r w:rsidRPr="005B6EFD">
              <w:rPr>
                <w:vertAlign w:val="superscript"/>
              </w:rPr>
              <w:t>2</w:t>
            </w:r>
          </w:p>
        </w:tc>
        <w:tc>
          <w:tcPr>
            <w:tcW w:w="992" w:type="dxa"/>
            <w:vMerge w:val="restart"/>
            <w:shd w:val="clear" w:color="auto" w:fill="D9D9D9" w:themeFill="background1" w:themeFillShade="D9"/>
            <w:vAlign w:val="center"/>
          </w:tcPr>
          <w:p w14:paraId="1DB2CFD0" w14:textId="722EDD98" w:rsidR="00102184" w:rsidRPr="005B6EFD" w:rsidRDefault="00102184" w:rsidP="00335AAD">
            <w:pPr>
              <w:pStyle w:val="TableFigureHeading"/>
              <w:spacing w:before="0" w:after="0"/>
            </w:pPr>
          </w:p>
          <w:p w14:paraId="11EC6782" w14:textId="3C162D29" w:rsidR="00102184" w:rsidRPr="005B6EFD" w:rsidRDefault="00102184" w:rsidP="00335AAD">
            <w:pPr>
              <w:pStyle w:val="TableFigureHeading"/>
              <w:spacing w:before="0" w:after="0"/>
            </w:pPr>
            <w:r w:rsidRPr="005B6EFD">
              <w:t xml:space="preserve">Specificity </w:t>
            </w:r>
            <w:r w:rsidR="001A01F2" w:rsidRPr="005B6EFD">
              <w:t xml:space="preserve"> </w:t>
            </w:r>
            <w:r w:rsidRPr="005B6EFD">
              <w:t xml:space="preserve">(95% CI) </w:t>
            </w:r>
          </w:p>
          <w:p w14:paraId="427E2C13" w14:textId="354B8E64" w:rsidR="00102184" w:rsidRPr="005B6EFD" w:rsidRDefault="00102184" w:rsidP="00335AAD">
            <w:pPr>
              <w:pStyle w:val="TableFigureHeading"/>
              <w:spacing w:before="0" w:after="0"/>
            </w:pPr>
          </w:p>
        </w:tc>
        <w:tc>
          <w:tcPr>
            <w:tcW w:w="426" w:type="dxa"/>
            <w:vMerge w:val="restart"/>
            <w:shd w:val="clear" w:color="auto" w:fill="D9D9D9" w:themeFill="background1" w:themeFillShade="D9"/>
            <w:vAlign w:val="center"/>
          </w:tcPr>
          <w:p w14:paraId="229BDC24" w14:textId="201E75CB" w:rsidR="00102184" w:rsidRPr="005B6EFD" w:rsidRDefault="00102184" w:rsidP="00335AAD">
            <w:pPr>
              <w:pStyle w:val="TableFigureHeading"/>
              <w:spacing w:before="0" w:after="0"/>
            </w:pPr>
            <w:r w:rsidRPr="005B6EFD">
              <w:t>I</w:t>
            </w:r>
            <w:r w:rsidRPr="005B6EFD">
              <w:rPr>
                <w:vertAlign w:val="superscript"/>
              </w:rPr>
              <w:t>2</w:t>
            </w:r>
          </w:p>
        </w:tc>
        <w:tc>
          <w:tcPr>
            <w:tcW w:w="2976" w:type="dxa"/>
            <w:gridSpan w:val="4"/>
            <w:shd w:val="clear" w:color="auto" w:fill="D9D9D9" w:themeFill="background1" w:themeFillShade="D9"/>
            <w:vAlign w:val="center"/>
          </w:tcPr>
          <w:p w14:paraId="503FE3CB" w14:textId="50CFDBE5" w:rsidR="00102184" w:rsidRPr="005B6EFD" w:rsidRDefault="00102184" w:rsidP="00335AAD">
            <w:pPr>
              <w:pStyle w:val="TableFigureHeading"/>
              <w:spacing w:before="0" w:after="0"/>
            </w:pPr>
            <w:r w:rsidRPr="005B6EFD">
              <w:t xml:space="preserve">Immediate HSIL Risk </w:t>
            </w:r>
          </w:p>
        </w:tc>
      </w:tr>
      <w:tr w:rsidR="00AA260A" w:rsidRPr="005B6EFD" w14:paraId="7931E082" w14:textId="1768E9E4" w:rsidTr="007A050B">
        <w:trPr>
          <w:trHeight w:val="239"/>
        </w:trPr>
        <w:tc>
          <w:tcPr>
            <w:tcW w:w="988" w:type="dxa"/>
            <w:vMerge/>
            <w:vAlign w:val="center"/>
          </w:tcPr>
          <w:p w14:paraId="02B2431A" w14:textId="77777777" w:rsidR="00102184" w:rsidRPr="005B6EFD" w:rsidRDefault="00102184" w:rsidP="00335AAD">
            <w:pPr>
              <w:pStyle w:val="TableFigureHeading"/>
              <w:spacing w:before="0" w:after="0"/>
            </w:pPr>
          </w:p>
        </w:tc>
        <w:tc>
          <w:tcPr>
            <w:tcW w:w="1134" w:type="dxa"/>
            <w:vMerge/>
            <w:vAlign w:val="center"/>
          </w:tcPr>
          <w:p w14:paraId="0BC4DC5E" w14:textId="77777777" w:rsidR="00102184" w:rsidRPr="005B6EFD" w:rsidRDefault="00102184" w:rsidP="00335AAD">
            <w:pPr>
              <w:pStyle w:val="TableFigureHeading"/>
              <w:spacing w:before="0" w:after="0"/>
            </w:pPr>
          </w:p>
        </w:tc>
        <w:tc>
          <w:tcPr>
            <w:tcW w:w="567" w:type="dxa"/>
            <w:vMerge/>
            <w:vAlign w:val="center"/>
          </w:tcPr>
          <w:p w14:paraId="1A46C42A" w14:textId="77777777" w:rsidR="00102184" w:rsidRPr="005B6EFD" w:rsidRDefault="00102184" w:rsidP="00335AAD">
            <w:pPr>
              <w:pStyle w:val="TableFigureHeading"/>
              <w:spacing w:before="0" w:after="0"/>
            </w:pPr>
          </w:p>
        </w:tc>
        <w:tc>
          <w:tcPr>
            <w:tcW w:w="567" w:type="dxa"/>
            <w:vMerge/>
            <w:vAlign w:val="center"/>
          </w:tcPr>
          <w:p w14:paraId="27E04AB4" w14:textId="77777777" w:rsidR="00102184" w:rsidRPr="005B6EFD" w:rsidRDefault="00102184" w:rsidP="00335AAD">
            <w:pPr>
              <w:pStyle w:val="TableFigureHeading"/>
              <w:spacing w:before="0" w:after="0"/>
            </w:pPr>
          </w:p>
        </w:tc>
        <w:tc>
          <w:tcPr>
            <w:tcW w:w="992" w:type="dxa"/>
            <w:vMerge/>
            <w:vAlign w:val="center"/>
          </w:tcPr>
          <w:p w14:paraId="629EA29C" w14:textId="77777777" w:rsidR="00102184" w:rsidRPr="005B6EFD" w:rsidRDefault="00102184" w:rsidP="00335AAD">
            <w:pPr>
              <w:pStyle w:val="TableFigureHeading"/>
              <w:spacing w:before="0" w:after="0"/>
            </w:pPr>
          </w:p>
        </w:tc>
        <w:tc>
          <w:tcPr>
            <w:tcW w:w="425" w:type="dxa"/>
            <w:vMerge/>
            <w:vAlign w:val="center"/>
          </w:tcPr>
          <w:p w14:paraId="0F866750" w14:textId="20504A2C" w:rsidR="00102184" w:rsidRPr="005B6EFD" w:rsidRDefault="00102184" w:rsidP="00335AAD">
            <w:pPr>
              <w:pStyle w:val="TableFigureHeading"/>
              <w:spacing w:before="0" w:after="0"/>
            </w:pPr>
          </w:p>
        </w:tc>
        <w:tc>
          <w:tcPr>
            <w:tcW w:w="992" w:type="dxa"/>
            <w:vMerge/>
            <w:vAlign w:val="center"/>
          </w:tcPr>
          <w:p w14:paraId="4345ED8D" w14:textId="77777777" w:rsidR="00102184" w:rsidRPr="005B6EFD" w:rsidRDefault="00102184" w:rsidP="00335AAD">
            <w:pPr>
              <w:pStyle w:val="TableFigureHeading"/>
              <w:spacing w:before="0" w:after="0"/>
            </w:pPr>
          </w:p>
        </w:tc>
        <w:tc>
          <w:tcPr>
            <w:tcW w:w="426" w:type="dxa"/>
            <w:vMerge/>
            <w:vAlign w:val="center"/>
          </w:tcPr>
          <w:p w14:paraId="13B557B5" w14:textId="24A0AE28" w:rsidR="00102184" w:rsidRPr="005B6EFD" w:rsidRDefault="00102184" w:rsidP="00335AAD">
            <w:pPr>
              <w:pStyle w:val="TableFigureHeading"/>
              <w:spacing w:before="0" w:after="0"/>
            </w:pPr>
          </w:p>
        </w:tc>
        <w:tc>
          <w:tcPr>
            <w:tcW w:w="992" w:type="dxa"/>
            <w:shd w:val="clear" w:color="auto" w:fill="D9D9D9" w:themeFill="background1" w:themeFillShade="D9"/>
            <w:vAlign w:val="center"/>
          </w:tcPr>
          <w:p w14:paraId="42E89D68" w14:textId="39CF61A0" w:rsidR="00102184" w:rsidRPr="005B6EFD" w:rsidRDefault="00102184" w:rsidP="00335AAD">
            <w:pPr>
              <w:pStyle w:val="TableFigureHeading"/>
              <w:spacing w:before="0" w:after="0"/>
            </w:pPr>
            <w:r w:rsidRPr="005B6EFD">
              <w:t>Test Positives  (95% CI)</w:t>
            </w:r>
          </w:p>
          <w:p w14:paraId="70EB735F" w14:textId="77777777" w:rsidR="00102184" w:rsidRPr="005B6EFD" w:rsidRDefault="00102184" w:rsidP="00335AAD">
            <w:pPr>
              <w:pStyle w:val="TableFigureHeading"/>
              <w:spacing w:before="0" w:after="0"/>
            </w:pPr>
            <w:r w:rsidRPr="005B6EFD">
              <w:t>PPV</w:t>
            </w:r>
          </w:p>
        </w:tc>
        <w:tc>
          <w:tcPr>
            <w:tcW w:w="425" w:type="dxa"/>
            <w:shd w:val="clear" w:color="auto" w:fill="D9D9D9" w:themeFill="background1" w:themeFillShade="D9"/>
            <w:vAlign w:val="center"/>
          </w:tcPr>
          <w:p w14:paraId="3B7C425A" w14:textId="4AB0EFB2" w:rsidR="00102184" w:rsidRPr="005B6EFD" w:rsidRDefault="00102184" w:rsidP="00335AAD">
            <w:pPr>
              <w:pStyle w:val="TableFigureHeading"/>
              <w:spacing w:before="0" w:after="0"/>
            </w:pPr>
            <w:r w:rsidRPr="005B6EFD">
              <w:t>I</w:t>
            </w:r>
            <w:r w:rsidRPr="005B6EFD">
              <w:rPr>
                <w:vertAlign w:val="superscript"/>
              </w:rPr>
              <w:t>2</w:t>
            </w:r>
          </w:p>
        </w:tc>
        <w:tc>
          <w:tcPr>
            <w:tcW w:w="1134" w:type="dxa"/>
            <w:shd w:val="clear" w:color="auto" w:fill="D9D9D9" w:themeFill="background1" w:themeFillShade="D9"/>
            <w:vAlign w:val="center"/>
          </w:tcPr>
          <w:p w14:paraId="13B6067D" w14:textId="4AF8D50D" w:rsidR="00102184" w:rsidRPr="005B6EFD" w:rsidRDefault="00102184" w:rsidP="00335AAD">
            <w:pPr>
              <w:pStyle w:val="TableFigureHeading"/>
              <w:spacing w:before="0" w:after="0"/>
            </w:pPr>
            <w:r w:rsidRPr="005B6EFD">
              <w:t>Test Negatives (95% CI)</w:t>
            </w:r>
          </w:p>
          <w:p w14:paraId="4923B05E" w14:textId="7D4EF649" w:rsidR="00102184" w:rsidRPr="005B6EFD" w:rsidRDefault="001C006C" w:rsidP="00335AAD">
            <w:pPr>
              <w:pStyle w:val="TableFigureHeading"/>
              <w:spacing w:before="0" w:after="0"/>
            </w:pPr>
            <w:r w:rsidRPr="005B6EFD">
              <w:t>False Omission Rate</w:t>
            </w:r>
          </w:p>
        </w:tc>
        <w:tc>
          <w:tcPr>
            <w:tcW w:w="425" w:type="dxa"/>
            <w:shd w:val="clear" w:color="auto" w:fill="D9D9D9" w:themeFill="background1" w:themeFillShade="D9"/>
            <w:vAlign w:val="center"/>
          </w:tcPr>
          <w:p w14:paraId="3C176C51" w14:textId="4FED5273" w:rsidR="00102184" w:rsidRPr="005B6EFD" w:rsidRDefault="00102184" w:rsidP="00335AAD">
            <w:pPr>
              <w:pStyle w:val="TableFigureHeading"/>
              <w:spacing w:before="0" w:after="0"/>
            </w:pPr>
            <w:r w:rsidRPr="005B6EFD">
              <w:t>I</w:t>
            </w:r>
            <w:r w:rsidRPr="005B6EFD">
              <w:rPr>
                <w:vertAlign w:val="superscript"/>
              </w:rPr>
              <w:t>2</w:t>
            </w:r>
          </w:p>
        </w:tc>
      </w:tr>
      <w:tr w:rsidR="00D6412B" w:rsidRPr="005B6EFD" w14:paraId="630B18D3" w14:textId="77777777" w:rsidTr="007A050B">
        <w:trPr>
          <w:trHeight w:val="239"/>
        </w:trPr>
        <w:tc>
          <w:tcPr>
            <w:tcW w:w="9067" w:type="dxa"/>
            <w:gridSpan w:val="12"/>
            <w:shd w:val="clear" w:color="auto" w:fill="F2F2F2" w:themeFill="background1" w:themeFillShade="F2"/>
          </w:tcPr>
          <w:p w14:paraId="5A8C4A2B" w14:textId="594B4761" w:rsidR="00EE361E" w:rsidRPr="005B6EFD" w:rsidRDefault="00EE361E" w:rsidP="00335AAD">
            <w:pPr>
              <w:pStyle w:val="TableFigureHeading"/>
              <w:spacing w:before="0" w:after="0"/>
            </w:pPr>
            <w:r w:rsidRPr="005B6EFD">
              <w:t xml:space="preserve">PICO-specified </w:t>
            </w:r>
            <w:r w:rsidR="0023699C" w:rsidRPr="005B6EFD">
              <w:t>subpopulation</w:t>
            </w:r>
          </w:p>
        </w:tc>
      </w:tr>
      <w:tr w:rsidR="00102184" w:rsidRPr="005B6EFD" w14:paraId="5324EF9D" w14:textId="6A66EADF" w:rsidTr="007A050B">
        <w:trPr>
          <w:trHeight w:val="239"/>
        </w:trPr>
        <w:tc>
          <w:tcPr>
            <w:tcW w:w="988" w:type="dxa"/>
            <w:vMerge w:val="restart"/>
          </w:tcPr>
          <w:p w14:paraId="3BC454D5" w14:textId="77777777" w:rsidR="00D6412B" w:rsidRPr="005B6EFD" w:rsidRDefault="00D6412B" w:rsidP="00335AAD">
            <w:pPr>
              <w:pStyle w:val="TableText"/>
              <w:spacing w:before="0" w:after="0"/>
            </w:pPr>
            <w:r w:rsidRPr="005B6EFD">
              <w:rPr>
                <w:rFonts w:eastAsia="Calibri"/>
              </w:rPr>
              <w:t>MSM and TW living with HIV age ≥35 years</w:t>
            </w:r>
            <w:r w:rsidRPr="005B6EFD">
              <w:t xml:space="preserve"> </w:t>
            </w:r>
          </w:p>
        </w:tc>
        <w:tc>
          <w:tcPr>
            <w:tcW w:w="1134" w:type="dxa"/>
          </w:tcPr>
          <w:p w14:paraId="75F744B8" w14:textId="2A4FEDAA" w:rsidR="00D6412B" w:rsidRPr="005B6EFD" w:rsidRDefault="00D6412B" w:rsidP="00335AAD">
            <w:pPr>
              <w:pStyle w:val="TableText"/>
              <w:spacing w:before="0" w:after="0"/>
            </w:pPr>
            <w:r w:rsidRPr="005B6EFD">
              <w:t>HPV16</w:t>
            </w:r>
          </w:p>
        </w:tc>
        <w:tc>
          <w:tcPr>
            <w:tcW w:w="567" w:type="dxa"/>
          </w:tcPr>
          <w:p w14:paraId="2A1442C7" w14:textId="77777777" w:rsidR="00D6412B" w:rsidRPr="005B6EFD" w:rsidRDefault="00D6412B" w:rsidP="00335AAD">
            <w:pPr>
              <w:pStyle w:val="TableText"/>
              <w:spacing w:before="0" w:after="0"/>
            </w:pPr>
            <w:r w:rsidRPr="005B6EFD">
              <w:t>4†</w:t>
            </w:r>
          </w:p>
        </w:tc>
        <w:tc>
          <w:tcPr>
            <w:tcW w:w="567" w:type="dxa"/>
          </w:tcPr>
          <w:p w14:paraId="66529067" w14:textId="77777777" w:rsidR="00D6412B" w:rsidRPr="005B6EFD" w:rsidRDefault="00D6412B" w:rsidP="00335AAD">
            <w:pPr>
              <w:pStyle w:val="TableText"/>
              <w:spacing w:before="0" w:after="0"/>
            </w:pPr>
            <w:r w:rsidRPr="005B6EFD">
              <w:t>726</w:t>
            </w:r>
          </w:p>
        </w:tc>
        <w:tc>
          <w:tcPr>
            <w:tcW w:w="992" w:type="dxa"/>
          </w:tcPr>
          <w:p w14:paraId="087A9D88" w14:textId="77777777" w:rsidR="00D6412B" w:rsidRPr="005B6EFD" w:rsidRDefault="00D6412B" w:rsidP="00335AAD">
            <w:pPr>
              <w:pStyle w:val="TableText"/>
              <w:spacing w:before="0" w:after="0"/>
            </w:pPr>
            <w:r w:rsidRPr="005B6EFD">
              <w:t>0.58 (0.45 – 0.72)</w:t>
            </w:r>
          </w:p>
        </w:tc>
        <w:tc>
          <w:tcPr>
            <w:tcW w:w="425" w:type="dxa"/>
          </w:tcPr>
          <w:p w14:paraId="42C5DD1C" w14:textId="038187D2" w:rsidR="00B51F8E" w:rsidRPr="005B6EFD" w:rsidRDefault="00B51F8E" w:rsidP="00335AAD">
            <w:pPr>
              <w:pStyle w:val="TableText"/>
              <w:spacing w:before="0" w:after="0"/>
            </w:pPr>
            <w:r w:rsidRPr="005B6EFD">
              <w:t>28%</w:t>
            </w:r>
          </w:p>
        </w:tc>
        <w:tc>
          <w:tcPr>
            <w:tcW w:w="992" w:type="dxa"/>
          </w:tcPr>
          <w:p w14:paraId="62FA2346" w14:textId="28B855F2" w:rsidR="00D6412B" w:rsidRPr="005B6EFD" w:rsidRDefault="00D6412B" w:rsidP="00335AAD">
            <w:pPr>
              <w:pStyle w:val="TableText"/>
              <w:spacing w:before="0" w:after="0"/>
            </w:pPr>
            <w:r w:rsidRPr="005B6EFD">
              <w:t>0.72 (0.65 – 0.79)</w:t>
            </w:r>
          </w:p>
        </w:tc>
        <w:tc>
          <w:tcPr>
            <w:tcW w:w="426" w:type="dxa"/>
          </w:tcPr>
          <w:p w14:paraId="5109A406" w14:textId="332324B8" w:rsidR="00B51F8E" w:rsidRPr="005B6EFD" w:rsidRDefault="00B51F8E" w:rsidP="00335AAD">
            <w:pPr>
              <w:pStyle w:val="TableText"/>
              <w:spacing w:before="0" w:after="0"/>
            </w:pPr>
            <w:r w:rsidRPr="005B6EFD">
              <w:t>42%</w:t>
            </w:r>
          </w:p>
        </w:tc>
        <w:tc>
          <w:tcPr>
            <w:tcW w:w="992" w:type="dxa"/>
          </w:tcPr>
          <w:p w14:paraId="31282F77" w14:textId="7623A8A4" w:rsidR="00D6412B" w:rsidRPr="005B6EFD" w:rsidRDefault="00D6412B" w:rsidP="00335AAD">
            <w:pPr>
              <w:pStyle w:val="TableText"/>
              <w:spacing w:before="0" w:after="0"/>
            </w:pPr>
            <w:r w:rsidRPr="005B6EFD">
              <w:t>0.30 (0.20 – 0.40)</w:t>
            </w:r>
          </w:p>
        </w:tc>
        <w:tc>
          <w:tcPr>
            <w:tcW w:w="425" w:type="dxa"/>
          </w:tcPr>
          <w:p w14:paraId="4CDEF967" w14:textId="20E25010" w:rsidR="00660FF8" w:rsidRPr="005B6EFD" w:rsidRDefault="00660FF8" w:rsidP="00335AAD">
            <w:pPr>
              <w:pStyle w:val="TableText"/>
              <w:spacing w:before="0" w:after="0"/>
            </w:pPr>
            <w:r w:rsidRPr="005B6EFD">
              <w:t>38%</w:t>
            </w:r>
          </w:p>
        </w:tc>
        <w:tc>
          <w:tcPr>
            <w:tcW w:w="1134" w:type="dxa"/>
          </w:tcPr>
          <w:p w14:paraId="6DB1A572" w14:textId="11CEFD7A" w:rsidR="00D6412B" w:rsidRPr="005B6EFD" w:rsidRDefault="00D6412B" w:rsidP="00335AAD">
            <w:pPr>
              <w:pStyle w:val="TableText"/>
              <w:spacing w:before="0" w:after="0"/>
            </w:pPr>
            <w:r w:rsidRPr="005B6EFD">
              <w:t>0.16 (0.03 – 0.36)</w:t>
            </w:r>
          </w:p>
        </w:tc>
        <w:tc>
          <w:tcPr>
            <w:tcW w:w="425" w:type="dxa"/>
          </w:tcPr>
          <w:p w14:paraId="07BC42C3" w14:textId="7254B0D2" w:rsidR="00660FF8" w:rsidRPr="005B6EFD" w:rsidRDefault="00660FF8" w:rsidP="00335AAD">
            <w:pPr>
              <w:pStyle w:val="TableText"/>
              <w:spacing w:before="0" w:after="0"/>
            </w:pPr>
            <w:r w:rsidRPr="005B6EFD">
              <w:t>91%</w:t>
            </w:r>
          </w:p>
        </w:tc>
      </w:tr>
      <w:tr w:rsidR="00102184" w:rsidRPr="005B6EFD" w14:paraId="2FD429E0" w14:textId="0F4926F2" w:rsidTr="007A050B">
        <w:trPr>
          <w:trHeight w:val="239"/>
        </w:trPr>
        <w:tc>
          <w:tcPr>
            <w:tcW w:w="988" w:type="dxa"/>
            <w:vMerge/>
          </w:tcPr>
          <w:p w14:paraId="4B0934C6" w14:textId="77777777" w:rsidR="00D6412B" w:rsidRPr="005B6EFD" w:rsidRDefault="00D6412B" w:rsidP="00335AAD">
            <w:pPr>
              <w:pStyle w:val="TableText"/>
              <w:spacing w:before="0" w:after="0"/>
            </w:pPr>
          </w:p>
        </w:tc>
        <w:tc>
          <w:tcPr>
            <w:tcW w:w="1134" w:type="dxa"/>
          </w:tcPr>
          <w:p w14:paraId="3B3A687F" w14:textId="77777777" w:rsidR="00D6412B" w:rsidRPr="005B6EFD" w:rsidRDefault="00D6412B" w:rsidP="00335AAD">
            <w:pPr>
              <w:pStyle w:val="TableText"/>
              <w:spacing w:before="0" w:after="0"/>
            </w:pPr>
            <w:r w:rsidRPr="005B6EFD">
              <w:t xml:space="preserve">HPV18 </w:t>
            </w:r>
          </w:p>
        </w:tc>
        <w:tc>
          <w:tcPr>
            <w:tcW w:w="567" w:type="dxa"/>
          </w:tcPr>
          <w:p w14:paraId="4AC79E70" w14:textId="77777777" w:rsidR="00D6412B" w:rsidRPr="005B6EFD" w:rsidRDefault="00D6412B" w:rsidP="00335AAD">
            <w:pPr>
              <w:pStyle w:val="TableText"/>
              <w:spacing w:before="0" w:after="0"/>
            </w:pPr>
            <w:r w:rsidRPr="005B6EFD">
              <w:t>2‡</w:t>
            </w:r>
          </w:p>
        </w:tc>
        <w:tc>
          <w:tcPr>
            <w:tcW w:w="567" w:type="dxa"/>
          </w:tcPr>
          <w:p w14:paraId="67160168" w14:textId="77777777" w:rsidR="00D6412B" w:rsidRPr="005B6EFD" w:rsidRDefault="00D6412B" w:rsidP="00335AAD">
            <w:pPr>
              <w:pStyle w:val="TableText"/>
              <w:spacing w:before="0" w:after="0"/>
            </w:pPr>
            <w:r w:rsidRPr="005B6EFD">
              <w:t>223</w:t>
            </w:r>
          </w:p>
        </w:tc>
        <w:tc>
          <w:tcPr>
            <w:tcW w:w="992" w:type="dxa"/>
          </w:tcPr>
          <w:p w14:paraId="5240E100" w14:textId="77777777" w:rsidR="00D6412B" w:rsidRPr="005B6EFD" w:rsidRDefault="00D6412B" w:rsidP="00335AAD">
            <w:pPr>
              <w:pStyle w:val="TableText"/>
              <w:spacing w:before="0" w:after="0"/>
            </w:pPr>
            <w:r w:rsidRPr="005B6EFD">
              <w:t>0.22 (0.06 – 0.48)</w:t>
            </w:r>
          </w:p>
        </w:tc>
        <w:tc>
          <w:tcPr>
            <w:tcW w:w="425" w:type="dxa"/>
          </w:tcPr>
          <w:p w14:paraId="7DFF3495" w14:textId="3BBEE143" w:rsidR="00B51F8E" w:rsidRPr="005B6EFD" w:rsidRDefault="00B51F8E" w:rsidP="00335AAD">
            <w:pPr>
              <w:pStyle w:val="TableText"/>
              <w:spacing w:before="0" w:after="0"/>
            </w:pPr>
            <w:r w:rsidRPr="005B6EFD">
              <w:t>-</w:t>
            </w:r>
          </w:p>
        </w:tc>
        <w:tc>
          <w:tcPr>
            <w:tcW w:w="992" w:type="dxa"/>
          </w:tcPr>
          <w:p w14:paraId="1E049E42" w14:textId="0F4C5255" w:rsidR="00D6412B" w:rsidRPr="005B6EFD" w:rsidRDefault="00D6412B" w:rsidP="00335AAD">
            <w:pPr>
              <w:pStyle w:val="TableText"/>
              <w:spacing w:before="0" w:after="0"/>
            </w:pPr>
            <w:r w:rsidRPr="005B6EFD">
              <w:t>0.84 (0.74 – 0.91)</w:t>
            </w:r>
          </w:p>
        </w:tc>
        <w:tc>
          <w:tcPr>
            <w:tcW w:w="426" w:type="dxa"/>
          </w:tcPr>
          <w:p w14:paraId="2042CFC6" w14:textId="750C2D10" w:rsidR="00B51F8E" w:rsidRPr="005B6EFD" w:rsidRDefault="00B51F8E" w:rsidP="00335AAD">
            <w:pPr>
              <w:pStyle w:val="TableText"/>
              <w:spacing w:before="0" w:after="0"/>
            </w:pPr>
            <w:r w:rsidRPr="005B6EFD">
              <w:t>-</w:t>
            </w:r>
          </w:p>
        </w:tc>
        <w:tc>
          <w:tcPr>
            <w:tcW w:w="992" w:type="dxa"/>
          </w:tcPr>
          <w:p w14:paraId="32381AFA" w14:textId="0BFA66B4" w:rsidR="00D6412B" w:rsidRPr="005B6EFD" w:rsidRDefault="00D6412B" w:rsidP="00335AAD">
            <w:pPr>
              <w:pStyle w:val="TableText"/>
              <w:spacing w:before="0" w:after="0"/>
            </w:pPr>
            <w:r w:rsidRPr="005B6EFD">
              <w:t>0.24 (0.10 – 0.40)</w:t>
            </w:r>
          </w:p>
        </w:tc>
        <w:tc>
          <w:tcPr>
            <w:tcW w:w="425" w:type="dxa"/>
          </w:tcPr>
          <w:p w14:paraId="4EA287B8" w14:textId="7CA38AD5" w:rsidR="00660FF8" w:rsidRPr="005B6EFD" w:rsidRDefault="00660FF8" w:rsidP="00335AAD">
            <w:pPr>
              <w:pStyle w:val="TableText"/>
              <w:spacing w:before="0" w:after="0"/>
            </w:pPr>
            <w:r w:rsidRPr="005B6EFD">
              <w:t>0%</w:t>
            </w:r>
          </w:p>
        </w:tc>
        <w:tc>
          <w:tcPr>
            <w:tcW w:w="1134" w:type="dxa"/>
          </w:tcPr>
          <w:p w14:paraId="2D6FA9DC" w14:textId="28653B59" w:rsidR="00D6412B" w:rsidRPr="005B6EFD" w:rsidRDefault="00D6412B" w:rsidP="00335AAD">
            <w:pPr>
              <w:pStyle w:val="TableText"/>
              <w:spacing w:before="0" w:after="0"/>
            </w:pPr>
            <w:r w:rsidRPr="005B6EFD">
              <w:t>0.18 (0.10 – 0.29)</w:t>
            </w:r>
          </w:p>
        </w:tc>
        <w:tc>
          <w:tcPr>
            <w:tcW w:w="425" w:type="dxa"/>
          </w:tcPr>
          <w:p w14:paraId="47EF77E7" w14:textId="49CD1E7C" w:rsidR="00660FF8" w:rsidRPr="005B6EFD" w:rsidRDefault="00660FF8" w:rsidP="00335AAD">
            <w:pPr>
              <w:pStyle w:val="TableText"/>
              <w:spacing w:before="0" w:after="0"/>
            </w:pPr>
            <w:r w:rsidRPr="005B6EFD">
              <w:t>-</w:t>
            </w:r>
          </w:p>
        </w:tc>
      </w:tr>
      <w:tr w:rsidR="00102184" w:rsidRPr="005B6EFD" w14:paraId="47BBB0A5" w14:textId="19255B9C" w:rsidTr="007A050B">
        <w:trPr>
          <w:trHeight w:val="239"/>
        </w:trPr>
        <w:tc>
          <w:tcPr>
            <w:tcW w:w="988" w:type="dxa"/>
            <w:vMerge/>
          </w:tcPr>
          <w:p w14:paraId="79573EC1" w14:textId="77777777" w:rsidR="00D6412B" w:rsidRPr="005B6EFD" w:rsidRDefault="00D6412B" w:rsidP="00335AAD">
            <w:pPr>
              <w:pStyle w:val="TableText"/>
              <w:spacing w:before="0" w:after="0"/>
            </w:pPr>
          </w:p>
        </w:tc>
        <w:tc>
          <w:tcPr>
            <w:tcW w:w="1134" w:type="dxa"/>
          </w:tcPr>
          <w:p w14:paraId="230F5DCA" w14:textId="77777777" w:rsidR="00D6412B" w:rsidRPr="005B6EFD" w:rsidRDefault="00D6412B" w:rsidP="00335AAD">
            <w:pPr>
              <w:pStyle w:val="TableText"/>
              <w:spacing w:before="0" w:after="0"/>
            </w:pPr>
            <w:r w:rsidRPr="005B6EFD">
              <w:t xml:space="preserve">HPV16/18 </w:t>
            </w:r>
          </w:p>
        </w:tc>
        <w:tc>
          <w:tcPr>
            <w:tcW w:w="567" w:type="dxa"/>
          </w:tcPr>
          <w:p w14:paraId="1F8DC29C" w14:textId="77777777" w:rsidR="00D6412B" w:rsidRPr="005B6EFD" w:rsidRDefault="00D6412B" w:rsidP="00335AAD">
            <w:pPr>
              <w:pStyle w:val="TableText"/>
              <w:spacing w:before="0" w:after="0"/>
            </w:pPr>
            <w:r w:rsidRPr="005B6EFD">
              <w:t>4</w:t>
            </w:r>
          </w:p>
        </w:tc>
        <w:tc>
          <w:tcPr>
            <w:tcW w:w="567" w:type="dxa"/>
          </w:tcPr>
          <w:p w14:paraId="1C6FA54E" w14:textId="77777777" w:rsidR="00D6412B" w:rsidRPr="005B6EFD" w:rsidRDefault="00D6412B" w:rsidP="00335AAD">
            <w:pPr>
              <w:pStyle w:val="TableText"/>
              <w:spacing w:before="0" w:after="0"/>
            </w:pPr>
            <w:r w:rsidRPr="005B6EFD">
              <w:t>1249</w:t>
            </w:r>
          </w:p>
        </w:tc>
        <w:tc>
          <w:tcPr>
            <w:tcW w:w="992" w:type="dxa"/>
          </w:tcPr>
          <w:p w14:paraId="02255185" w14:textId="77777777" w:rsidR="00D6412B" w:rsidRPr="005B6EFD" w:rsidRDefault="00D6412B" w:rsidP="00335AAD">
            <w:pPr>
              <w:pStyle w:val="TableText"/>
              <w:spacing w:before="0" w:after="0"/>
            </w:pPr>
            <w:r w:rsidRPr="005B6EFD">
              <w:t>0.51 (0.24 – 0.78)</w:t>
            </w:r>
          </w:p>
        </w:tc>
        <w:tc>
          <w:tcPr>
            <w:tcW w:w="425" w:type="dxa"/>
          </w:tcPr>
          <w:p w14:paraId="1EF33279" w14:textId="66D1A072" w:rsidR="00B51F8E" w:rsidRPr="005B6EFD" w:rsidRDefault="00B51F8E" w:rsidP="00335AAD">
            <w:pPr>
              <w:pStyle w:val="TableText"/>
              <w:spacing w:before="0" w:after="0"/>
            </w:pPr>
            <w:r w:rsidRPr="005B6EFD">
              <w:t>95%</w:t>
            </w:r>
          </w:p>
        </w:tc>
        <w:tc>
          <w:tcPr>
            <w:tcW w:w="992" w:type="dxa"/>
          </w:tcPr>
          <w:p w14:paraId="6CB506EC" w14:textId="10D037A3" w:rsidR="00D6412B" w:rsidRPr="005B6EFD" w:rsidRDefault="00D6412B" w:rsidP="00335AAD">
            <w:pPr>
              <w:pStyle w:val="TableText"/>
              <w:spacing w:before="0" w:after="0"/>
            </w:pPr>
            <w:r w:rsidRPr="005B6EFD">
              <w:t>0.74 (0.60 – 0.86)</w:t>
            </w:r>
          </w:p>
        </w:tc>
        <w:tc>
          <w:tcPr>
            <w:tcW w:w="426" w:type="dxa"/>
          </w:tcPr>
          <w:p w14:paraId="2408E7E4" w14:textId="16D5C798" w:rsidR="00B51F8E" w:rsidRPr="005B6EFD" w:rsidRDefault="00B51F8E" w:rsidP="00335AAD">
            <w:pPr>
              <w:pStyle w:val="TableText"/>
              <w:spacing w:before="0" w:after="0"/>
            </w:pPr>
            <w:r w:rsidRPr="005B6EFD">
              <w:t>95%</w:t>
            </w:r>
          </w:p>
        </w:tc>
        <w:tc>
          <w:tcPr>
            <w:tcW w:w="992" w:type="dxa"/>
          </w:tcPr>
          <w:p w14:paraId="77D780FF" w14:textId="1E9DBA83" w:rsidR="00D6412B" w:rsidRPr="005B6EFD" w:rsidRDefault="00D6412B" w:rsidP="00335AAD">
            <w:pPr>
              <w:pStyle w:val="TableText"/>
              <w:spacing w:before="0" w:after="0"/>
            </w:pPr>
            <w:r w:rsidRPr="005B6EFD">
              <w:t>0.36 (0.05 – 0.76)</w:t>
            </w:r>
          </w:p>
        </w:tc>
        <w:tc>
          <w:tcPr>
            <w:tcW w:w="425" w:type="dxa"/>
          </w:tcPr>
          <w:p w14:paraId="41FBA333" w14:textId="03EA46A9" w:rsidR="00660FF8" w:rsidRPr="005B6EFD" w:rsidRDefault="00660FF8" w:rsidP="00335AAD">
            <w:pPr>
              <w:pStyle w:val="TableText"/>
              <w:spacing w:before="0" w:after="0"/>
            </w:pPr>
            <w:r w:rsidRPr="005B6EFD">
              <w:t>99%</w:t>
            </w:r>
          </w:p>
        </w:tc>
        <w:tc>
          <w:tcPr>
            <w:tcW w:w="1134" w:type="dxa"/>
          </w:tcPr>
          <w:p w14:paraId="217CB1BF" w14:textId="24AAA7FF" w:rsidR="00D6412B" w:rsidRPr="005B6EFD" w:rsidRDefault="00D6412B" w:rsidP="00335AAD">
            <w:pPr>
              <w:pStyle w:val="TableText"/>
              <w:spacing w:before="0" w:after="0"/>
            </w:pPr>
            <w:r w:rsidRPr="005B6EFD">
              <w:t>0.13 (0.09 –0.19)</w:t>
            </w:r>
          </w:p>
        </w:tc>
        <w:tc>
          <w:tcPr>
            <w:tcW w:w="425" w:type="dxa"/>
          </w:tcPr>
          <w:p w14:paraId="681614B9" w14:textId="337909C7" w:rsidR="00660FF8" w:rsidRPr="005B6EFD" w:rsidRDefault="00660FF8" w:rsidP="00335AAD">
            <w:pPr>
              <w:pStyle w:val="TableText"/>
              <w:spacing w:before="0" w:after="0"/>
            </w:pPr>
            <w:r w:rsidRPr="005B6EFD">
              <w:t>71%</w:t>
            </w:r>
          </w:p>
        </w:tc>
      </w:tr>
      <w:tr w:rsidR="00102184" w:rsidRPr="005B6EFD" w14:paraId="75388613" w14:textId="26FF0114" w:rsidTr="007A050B">
        <w:trPr>
          <w:trHeight w:val="239"/>
        </w:trPr>
        <w:tc>
          <w:tcPr>
            <w:tcW w:w="988" w:type="dxa"/>
            <w:vMerge/>
          </w:tcPr>
          <w:p w14:paraId="067495FE" w14:textId="77777777" w:rsidR="00D6412B" w:rsidRPr="005B6EFD" w:rsidRDefault="00D6412B" w:rsidP="00335AAD">
            <w:pPr>
              <w:pStyle w:val="TableText"/>
              <w:spacing w:before="0" w:after="0"/>
            </w:pPr>
          </w:p>
        </w:tc>
        <w:tc>
          <w:tcPr>
            <w:tcW w:w="1134" w:type="dxa"/>
          </w:tcPr>
          <w:p w14:paraId="41AAE1E7" w14:textId="37FE2DA1" w:rsidR="00D6412B" w:rsidRPr="005B6EFD" w:rsidRDefault="00D6412B" w:rsidP="00335AAD">
            <w:pPr>
              <w:pStyle w:val="TableText"/>
              <w:spacing w:before="0" w:after="0"/>
            </w:pPr>
            <w:r w:rsidRPr="005B6EFD">
              <w:t xml:space="preserve">Any </w:t>
            </w:r>
            <w:r w:rsidR="00DA419A" w:rsidRPr="005B6EFD">
              <w:t>hr</w:t>
            </w:r>
            <w:r w:rsidRPr="005B6EFD">
              <w:t>HPV</w:t>
            </w:r>
          </w:p>
        </w:tc>
        <w:tc>
          <w:tcPr>
            <w:tcW w:w="567" w:type="dxa"/>
          </w:tcPr>
          <w:p w14:paraId="53A93056" w14:textId="77777777" w:rsidR="00D6412B" w:rsidRPr="005B6EFD" w:rsidRDefault="00D6412B" w:rsidP="00335AAD">
            <w:pPr>
              <w:pStyle w:val="TableText"/>
              <w:spacing w:before="0" w:after="0"/>
            </w:pPr>
            <w:r w:rsidRPr="005B6EFD">
              <w:t>15</w:t>
            </w:r>
          </w:p>
        </w:tc>
        <w:tc>
          <w:tcPr>
            <w:tcW w:w="567" w:type="dxa"/>
          </w:tcPr>
          <w:p w14:paraId="1CB02FC8" w14:textId="77777777" w:rsidR="00D6412B" w:rsidRPr="005B6EFD" w:rsidRDefault="00D6412B" w:rsidP="00335AAD">
            <w:pPr>
              <w:pStyle w:val="TableText"/>
              <w:spacing w:before="0" w:after="0"/>
            </w:pPr>
            <w:r w:rsidRPr="005B6EFD">
              <w:t>5025</w:t>
            </w:r>
          </w:p>
        </w:tc>
        <w:tc>
          <w:tcPr>
            <w:tcW w:w="992" w:type="dxa"/>
          </w:tcPr>
          <w:p w14:paraId="2E25CBA5" w14:textId="77777777" w:rsidR="00D6412B" w:rsidRPr="005B6EFD" w:rsidRDefault="00D6412B" w:rsidP="00335AAD">
            <w:pPr>
              <w:pStyle w:val="TableText"/>
              <w:spacing w:before="0" w:after="0"/>
            </w:pPr>
            <w:r w:rsidRPr="005B6EFD">
              <w:t>0.95 (0.91 – 0.98)</w:t>
            </w:r>
          </w:p>
        </w:tc>
        <w:tc>
          <w:tcPr>
            <w:tcW w:w="425" w:type="dxa"/>
          </w:tcPr>
          <w:p w14:paraId="7A94C13E" w14:textId="0050F3F6" w:rsidR="00B51F8E" w:rsidRPr="005B6EFD" w:rsidRDefault="00B51F8E" w:rsidP="00335AAD">
            <w:pPr>
              <w:pStyle w:val="TableText"/>
              <w:spacing w:before="0" w:after="0"/>
            </w:pPr>
            <w:r w:rsidRPr="005B6EFD">
              <w:t>83%</w:t>
            </w:r>
          </w:p>
        </w:tc>
        <w:tc>
          <w:tcPr>
            <w:tcW w:w="992" w:type="dxa"/>
          </w:tcPr>
          <w:p w14:paraId="7B02576C" w14:textId="68114BC5" w:rsidR="00D6412B" w:rsidRPr="005B6EFD" w:rsidRDefault="00D6412B" w:rsidP="00335AAD">
            <w:pPr>
              <w:pStyle w:val="TableText"/>
              <w:spacing w:before="0" w:after="0"/>
            </w:pPr>
            <w:r w:rsidRPr="005B6EFD">
              <w:t>0.24 (0.19 – 0.30)</w:t>
            </w:r>
          </w:p>
        </w:tc>
        <w:tc>
          <w:tcPr>
            <w:tcW w:w="426" w:type="dxa"/>
          </w:tcPr>
          <w:p w14:paraId="6C1A0BA2" w14:textId="43E74E87" w:rsidR="00B51F8E" w:rsidRPr="005B6EFD" w:rsidRDefault="00B51F8E" w:rsidP="00335AAD">
            <w:pPr>
              <w:pStyle w:val="TableText"/>
              <w:spacing w:before="0" w:after="0"/>
            </w:pPr>
            <w:r w:rsidRPr="005B6EFD">
              <w:t>93%</w:t>
            </w:r>
          </w:p>
        </w:tc>
        <w:tc>
          <w:tcPr>
            <w:tcW w:w="992" w:type="dxa"/>
          </w:tcPr>
          <w:p w14:paraId="23E0CC50" w14:textId="62297929" w:rsidR="00D6412B" w:rsidRPr="005B6EFD" w:rsidRDefault="00D6412B" w:rsidP="00335AAD">
            <w:pPr>
              <w:pStyle w:val="TableText"/>
              <w:spacing w:before="0" w:after="0"/>
            </w:pPr>
            <w:r w:rsidRPr="005B6EFD">
              <w:t>0.28 (0.20 – 0.38)</w:t>
            </w:r>
          </w:p>
        </w:tc>
        <w:tc>
          <w:tcPr>
            <w:tcW w:w="425" w:type="dxa"/>
          </w:tcPr>
          <w:p w14:paraId="7FF8BF9D" w14:textId="4EEE5B11" w:rsidR="00660FF8" w:rsidRPr="005B6EFD" w:rsidRDefault="00660FF8" w:rsidP="00335AAD">
            <w:pPr>
              <w:pStyle w:val="TableText"/>
              <w:spacing w:before="0" w:after="0"/>
            </w:pPr>
            <w:r w:rsidRPr="005B6EFD">
              <w:t>97%</w:t>
            </w:r>
          </w:p>
        </w:tc>
        <w:tc>
          <w:tcPr>
            <w:tcW w:w="1134" w:type="dxa"/>
          </w:tcPr>
          <w:p w14:paraId="020AD921" w14:textId="5B87B35C" w:rsidR="00D6412B" w:rsidRPr="005B6EFD" w:rsidRDefault="00D6412B" w:rsidP="00335AAD">
            <w:pPr>
              <w:pStyle w:val="TableText"/>
              <w:spacing w:before="0" w:after="0"/>
            </w:pPr>
            <w:r w:rsidRPr="005B6EFD">
              <w:t>0.04 (0.01 – 0.08)</w:t>
            </w:r>
          </w:p>
        </w:tc>
        <w:tc>
          <w:tcPr>
            <w:tcW w:w="425" w:type="dxa"/>
          </w:tcPr>
          <w:p w14:paraId="18632C17" w14:textId="58DFD228" w:rsidR="00660FF8" w:rsidRPr="005B6EFD" w:rsidRDefault="00660FF8" w:rsidP="00335AAD">
            <w:pPr>
              <w:pStyle w:val="TableText"/>
              <w:spacing w:before="0" w:after="0"/>
            </w:pPr>
            <w:r w:rsidRPr="005B6EFD">
              <w:t>75%</w:t>
            </w:r>
          </w:p>
        </w:tc>
      </w:tr>
      <w:tr w:rsidR="00102184" w:rsidRPr="005B6EFD" w14:paraId="67E0E416" w14:textId="74B353BF" w:rsidTr="007A050B">
        <w:trPr>
          <w:trHeight w:val="239"/>
        </w:trPr>
        <w:tc>
          <w:tcPr>
            <w:tcW w:w="988" w:type="dxa"/>
            <w:vMerge w:val="restart"/>
          </w:tcPr>
          <w:p w14:paraId="147C84DD" w14:textId="77777777" w:rsidR="00D6412B" w:rsidRPr="005B6EFD" w:rsidRDefault="00D6412B" w:rsidP="00335AAD">
            <w:pPr>
              <w:pStyle w:val="TableText"/>
              <w:spacing w:before="0" w:after="0"/>
              <w:rPr>
                <w:rFonts w:eastAsia="Calibri"/>
              </w:rPr>
            </w:pPr>
            <w:r w:rsidRPr="005B6EFD">
              <w:rPr>
                <w:rFonts w:eastAsia="Calibri"/>
              </w:rPr>
              <w:t xml:space="preserve">MSM and TW living </w:t>
            </w:r>
            <w:r w:rsidRPr="005B6EFD">
              <w:rPr>
                <w:rFonts w:eastAsia="Calibri"/>
              </w:rPr>
              <w:lastRenderedPageBreak/>
              <w:t>without HIV age ≥45 years</w:t>
            </w:r>
          </w:p>
        </w:tc>
        <w:tc>
          <w:tcPr>
            <w:tcW w:w="1134" w:type="dxa"/>
          </w:tcPr>
          <w:p w14:paraId="0801C35E" w14:textId="77777777" w:rsidR="00D6412B" w:rsidRPr="005B6EFD" w:rsidRDefault="00D6412B" w:rsidP="00335AAD">
            <w:pPr>
              <w:pStyle w:val="TableText"/>
              <w:spacing w:before="0" w:after="0"/>
            </w:pPr>
            <w:r w:rsidRPr="005B6EFD">
              <w:lastRenderedPageBreak/>
              <w:t>HPV16</w:t>
            </w:r>
          </w:p>
        </w:tc>
        <w:tc>
          <w:tcPr>
            <w:tcW w:w="567" w:type="dxa"/>
          </w:tcPr>
          <w:p w14:paraId="46B09FA6" w14:textId="77777777" w:rsidR="00D6412B" w:rsidRPr="005B6EFD" w:rsidRDefault="00D6412B" w:rsidP="00335AAD">
            <w:pPr>
              <w:pStyle w:val="TableText"/>
              <w:spacing w:before="0" w:after="0"/>
            </w:pPr>
            <w:r w:rsidRPr="005B6EFD">
              <w:t>2§</w:t>
            </w:r>
          </w:p>
        </w:tc>
        <w:tc>
          <w:tcPr>
            <w:tcW w:w="567" w:type="dxa"/>
          </w:tcPr>
          <w:p w14:paraId="00E98D7B" w14:textId="77777777" w:rsidR="00D6412B" w:rsidRPr="005B6EFD" w:rsidRDefault="00D6412B" w:rsidP="00335AAD">
            <w:pPr>
              <w:pStyle w:val="TableText"/>
              <w:spacing w:before="0" w:after="0"/>
            </w:pPr>
            <w:r w:rsidRPr="005B6EFD">
              <w:t>149</w:t>
            </w:r>
          </w:p>
        </w:tc>
        <w:tc>
          <w:tcPr>
            <w:tcW w:w="992" w:type="dxa"/>
          </w:tcPr>
          <w:p w14:paraId="1AE569EC" w14:textId="77777777" w:rsidR="00D6412B" w:rsidRPr="005B6EFD" w:rsidRDefault="00D6412B" w:rsidP="00335AAD">
            <w:pPr>
              <w:pStyle w:val="TableText"/>
              <w:spacing w:before="0" w:after="0"/>
            </w:pPr>
            <w:r w:rsidRPr="005B6EFD">
              <w:t>0.35 (0.15 – 0.59)</w:t>
            </w:r>
          </w:p>
        </w:tc>
        <w:tc>
          <w:tcPr>
            <w:tcW w:w="425" w:type="dxa"/>
          </w:tcPr>
          <w:p w14:paraId="38D31614" w14:textId="554B8BDA" w:rsidR="00B51F8E" w:rsidRPr="005B6EFD" w:rsidRDefault="00B51F8E" w:rsidP="00335AAD">
            <w:pPr>
              <w:pStyle w:val="TableText"/>
              <w:spacing w:before="0" w:after="0"/>
            </w:pPr>
            <w:r w:rsidRPr="005B6EFD">
              <w:t>-</w:t>
            </w:r>
          </w:p>
        </w:tc>
        <w:tc>
          <w:tcPr>
            <w:tcW w:w="992" w:type="dxa"/>
          </w:tcPr>
          <w:p w14:paraId="6E1D4C16" w14:textId="442E21CA" w:rsidR="00D6412B" w:rsidRPr="005B6EFD" w:rsidRDefault="00D6412B" w:rsidP="00335AAD">
            <w:pPr>
              <w:pStyle w:val="TableText"/>
              <w:spacing w:before="0" w:after="0"/>
            </w:pPr>
            <w:r w:rsidRPr="005B6EFD">
              <w:t>0.92 (0.82 – 0.97)</w:t>
            </w:r>
          </w:p>
        </w:tc>
        <w:tc>
          <w:tcPr>
            <w:tcW w:w="426" w:type="dxa"/>
          </w:tcPr>
          <w:p w14:paraId="78C7B7C8" w14:textId="66DBFB48" w:rsidR="00B51F8E" w:rsidRPr="005B6EFD" w:rsidRDefault="00B51F8E" w:rsidP="00335AAD">
            <w:pPr>
              <w:pStyle w:val="TableText"/>
              <w:spacing w:before="0" w:after="0"/>
            </w:pPr>
            <w:r w:rsidRPr="005B6EFD">
              <w:t>-</w:t>
            </w:r>
          </w:p>
        </w:tc>
        <w:tc>
          <w:tcPr>
            <w:tcW w:w="992" w:type="dxa"/>
          </w:tcPr>
          <w:p w14:paraId="74FCED06" w14:textId="0928AED4" w:rsidR="00D6412B" w:rsidRPr="005B6EFD" w:rsidRDefault="00D6412B" w:rsidP="00335AAD">
            <w:pPr>
              <w:pStyle w:val="TableText"/>
              <w:spacing w:before="0" w:after="0"/>
            </w:pPr>
            <w:r w:rsidRPr="005B6EFD">
              <w:t>0.85 (0.30 – 1.00)</w:t>
            </w:r>
          </w:p>
        </w:tc>
        <w:tc>
          <w:tcPr>
            <w:tcW w:w="425" w:type="dxa"/>
          </w:tcPr>
          <w:p w14:paraId="280E7274" w14:textId="4FDBDE71" w:rsidR="00660FF8" w:rsidRPr="005B6EFD" w:rsidRDefault="00660FF8" w:rsidP="00335AAD">
            <w:pPr>
              <w:pStyle w:val="TableText"/>
              <w:spacing w:before="0" w:after="0"/>
            </w:pPr>
            <w:r w:rsidRPr="005B6EFD">
              <w:t>86%</w:t>
            </w:r>
          </w:p>
        </w:tc>
        <w:tc>
          <w:tcPr>
            <w:tcW w:w="1134" w:type="dxa"/>
          </w:tcPr>
          <w:p w14:paraId="261DFF89" w14:textId="403E1091" w:rsidR="00D6412B" w:rsidRPr="005B6EFD" w:rsidRDefault="00D6412B" w:rsidP="00335AAD">
            <w:pPr>
              <w:pStyle w:val="TableText"/>
              <w:spacing w:before="0" w:after="0"/>
            </w:pPr>
            <w:r w:rsidRPr="005B6EFD">
              <w:t>0.19 (0.10 – 0.30)</w:t>
            </w:r>
          </w:p>
        </w:tc>
        <w:tc>
          <w:tcPr>
            <w:tcW w:w="425" w:type="dxa"/>
          </w:tcPr>
          <w:p w14:paraId="5008314B" w14:textId="75EA8C94" w:rsidR="00660FF8" w:rsidRPr="005B6EFD" w:rsidRDefault="00660FF8" w:rsidP="00335AAD">
            <w:pPr>
              <w:pStyle w:val="TableText"/>
              <w:spacing w:before="0" w:after="0"/>
            </w:pPr>
            <w:r w:rsidRPr="005B6EFD">
              <w:t>-</w:t>
            </w:r>
          </w:p>
        </w:tc>
      </w:tr>
      <w:tr w:rsidR="00102184" w:rsidRPr="005B6EFD" w14:paraId="1ACD8E86" w14:textId="0E02BAF8" w:rsidTr="007A050B">
        <w:trPr>
          <w:trHeight w:val="239"/>
        </w:trPr>
        <w:tc>
          <w:tcPr>
            <w:tcW w:w="988" w:type="dxa"/>
            <w:vMerge/>
          </w:tcPr>
          <w:p w14:paraId="399B1E79" w14:textId="77777777" w:rsidR="00D6412B" w:rsidRPr="005B6EFD" w:rsidRDefault="00D6412B" w:rsidP="00335AAD">
            <w:pPr>
              <w:pStyle w:val="TableText"/>
              <w:spacing w:before="0" w:after="0"/>
            </w:pPr>
          </w:p>
        </w:tc>
        <w:tc>
          <w:tcPr>
            <w:tcW w:w="1134" w:type="dxa"/>
          </w:tcPr>
          <w:p w14:paraId="0EECD2D0" w14:textId="77777777" w:rsidR="00D6412B" w:rsidRPr="005B6EFD" w:rsidRDefault="00D6412B" w:rsidP="00335AAD">
            <w:pPr>
              <w:pStyle w:val="TableText"/>
              <w:spacing w:before="0" w:after="0"/>
            </w:pPr>
            <w:r w:rsidRPr="005B6EFD">
              <w:t xml:space="preserve">HPV18 </w:t>
            </w:r>
          </w:p>
        </w:tc>
        <w:tc>
          <w:tcPr>
            <w:tcW w:w="567" w:type="dxa"/>
          </w:tcPr>
          <w:p w14:paraId="2E603AA6" w14:textId="77777777" w:rsidR="00D6412B" w:rsidRPr="005B6EFD" w:rsidRDefault="00D6412B" w:rsidP="00335AAD">
            <w:pPr>
              <w:pStyle w:val="TableText"/>
              <w:spacing w:before="0" w:after="0"/>
            </w:pPr>
            <w:r w:rsidRPr="005B6EFD">
              <w:t>1¶</w:t>
            </w:r>
          </w:p>
        </w:tc>
        <w:tc>
          <w:tcPr>
            <w:tcW w:w="567" w:type="dxa"/>
          </w:tcPr>
          <w:p w14:paraId="3CB6B7EA" w14:textId="77777777" w:rsidR="00D6412B" w:rsidRPr="005B6EFD" w:rsidRDefault="00D6412B" w:rsidP="00335AAD">
            <w:pPr>
              <w:pStyle w:val="TableText"/>
              <w:spacing w:before="0" w:after="0"/>
            </w:pPr>
            <w:r w:rsidRPr="005B6EFD">
              <w:t>68</w:t>
            </w:r>
          </w:p>
        </w:tc>
        <w:tc>
          <w:tcPr>
            <w:tcW w:w="992" w:type="dxa"/>
          </w:tcPr>
          <w:p w14:paraId="48BA5C08" w14:textId="77777777" w:rsidR="00D6412B" w:rsidRPr="005B6EFD" w:rsidRDefault="00D6412B" w:rsidP="00335AAD">
            <w:pPr>
              <w:pStyle w:val="TableText"/>
              <w:spacing w:before="0" w:after="0"/>
            </w:pPr>
            <w:r w:rsidRPr="005B6EFD">
              <w:t>-</w:t>
            </w:r>
          </w:p>
        </w:tc>
        <w:tc>
          <w:tcPr>
            <w:tcW w:w="425" w:type="dxa"/>
          </w:tcPr>
          <w:p w14:paraId="51244BF9" w14:textId="54031DBC" w:rsidR="00B51F8E" w:rsidRPr="005B6EFD" w:rsidRDefault="00B51F8E" w:rsidP="00335AAD">
            <w:pPr>
              <w:pStyle w:val="TableText"/>
              <w:spacing w:before="0" w:after="0"/>
            </w:pPr>
            <w:r w:rsidRPr="005B6EFD">
              <w:t>-</w:t>
            </w:r>
          </w:p>
        </w:tc>
        <w:tc>
          <w:tcPr>
            <w:tcW w:w="992" w:type="dxa"/>
          </w:tcPr>
          <w:p w14:paraId="30697872" w14:textId="40E2A016" w:rsidR="00D6412B" w:rsidRPr="005B6EFD" w:rsidRDefault="00D6412B" w:rsidP="00335AAD">
            <w:pPr>
              <w:pStyle w:val="TableText"/>
              <w:spacing w:before="0" w:after="0"/>
            </w:pPr>
            <w:r w:rsidRPr="005B6EFD">
              <w:t>-</w:t>
            </w:r>
          </w:p>
        </w:tc>
        <w:tc>
          <w:tcPr>
            <w:tcW w:w="426" w:type="dxa"/>
          </w:tcPr>
          <w:p w14:paraId="2736C753" w14:textId="17DAFC9D" w:rsidR="00B51F8E" w:rsidRPr="005B6EFD" w:rsidRDefault="00B51F8E" w:rsidP="00335AAD">
            <w:pPr>
              <w:pStyle w:val="TableText"/>
              <w:spacing w:before="0" w:after="0"/>
            </w:pPr>
            <w:r w:rsidRPr="005B6EFD">
              <w:t>-</w:t>
            </w:r>
          </w:p>
        </w:tc>
        <w:tc>
          <w:tcPr>
            <w:tcW w:w="992" w:type="dxa"/>
          </w:tcPr>
          <w:p w14:paraId="593E8993" w14:textId="0536ED35" w:rsidR="00D6412B" w:rsidRPr="005B6EFD" w:rsidRDefault="00D6412B" w:rsidP="00335AAD">
            <w:pPr>
              <w:pStyle w:val="TableText"/>
              <w:spacing w:before="0" w:after="0"/>
            </w:pPr>
            <w:r w:rsidRPr="005B6EFD">
              <w:t>1.00 (0.54 – 1.00)</w:t>
            </w:r>
          </w:p>
        </w:tc>
        <w:tc>
          <w:tcPr>
            <w:tcW w:w="425" w:type="dxa"/>
          </w:tcPr>
          <w:p w14:paraId="1A7DE41F" w14:textId="7D2628E1" w:rsidR="00660FF8" w:rsidRPr="005B6EFD" w:rsidRDefault="00660FF8" w:rsidP="00335AAD">
            <w:pPr>
              <w:pStyle w:val="TableText"/>
              <w:spacing w:before="0" w:after="0"/>
            </w:pPr>
            <w:r w:rsidRPr="005B6EFD">
              <w:t>-</w:t>
            </w:r>
          </w:p>
        </w:tc>
        <w:tc>
          <w:tcPr>
            <w:tcW w:w="1134" w:type="dxa"/>
          </w:tcPr>
          <w:p w14:paraId="4F30B647" w14:textId="334FE12A" w:rsidR="00D6412B" w:rsidRPr="005B6EFD" w:rsidRDefault="00D6412B" w:rsidP="00335AAD">
            <w:pPr>
              <w:pStyle w:val="TableText"/>
              <w:spacing w:before="0" w:after="0"/>
            </w:pPr>
            <w:r w:rsidRPr="005B6EFD">
              <w:t>-</w:t>
            </w:r>
          </w:p>
        </w:tc>
        <w:tc>
          <w:tcPr>
            <w:tcW w:w="425" w:type="dxa"/>
          </w:tcPr>
          <w:p w14:paraId="7FA0FEF5" w14:textId="72ED164B" w:rsidR="00660FF8" w:rsidRPr="005B6EFD" w:rsidRDefault="00660FF8" w:rsidP="00335AAD">
            <w:pPr>
              <w:pStyle w:val="TableText"/>
              <w:spacing w:before="0" w:after="0"/>
            </w:pPr>
            <w:r w:rsidRPr="005B6EFD">
              <w:t>-</w:t>
            </w:r>
          </w:p>
        </w:tc>
      </w:tr>
      <w:tr w:rsidR="00102184" w:rsidRPr="005B6EFD" w14:paraId="5120BB94" w14:textId="342319A2" w:rsidTr="007A050B">
        <w:trPr>
          <w:trHeight w:val="239"/>
        </w:trPr>
        <w:tc>
          <w:tcPr>
            <w:tcW w:w="988" w:type="dxa"/>
            <w:vMerge/>
          </w:tcPr>
          <w:p w14:paraId="5AE15E27" w14:textId="77777777" w:rsidR="00D6412B" w:rsidRPr="005B6EFD" w:rsidRDefault="00D6412B" w:rsidP="00335AAD">
            <w:pPr>
              <w:pStyle w:val="TableText"/>
              <w:spacing w:before="0" w:after="0"/>
            </w:pPr>
          </w:p>
        </w:tc>
        <w:tc>
          <w:tcPr>
            <w:tcW w:w="1134" w:type="dxa"/>
          </w:tcPr>
          <w:p w14:paraId="12E5F635" w14:textId="77777777" w:rsidR="00D6412B" w:rsidRPr="005B6EFD" w:rsidRDefault="00D6412B" w:rsidP="00335AAD">
            <w:pPr>
              <w:pStyle w:val="TableText"/>
              <w:spacing w:before="0" w:after="0"/>
            </w:pPr>
            <w:r w:rsidRPr="005B6EFD">
              <w:t xml:space="preserve">HPV16/18 </w:t>
            </w:r>
          </w:p>
        </w:tc>
        <w:tc>
          <w:tcPr>
            <w:tcW w:w="567" w:type="dxa"/>
          </w:tcPr>
          <w:p w14:paraId="1B230248" w14:textId="77777777" w:rsidR="00D6412B" w:rsidRPr="005B6EFD" w:rsidRDefault="00D6412B" w:rsidP="00335AAD">
            <w:pPr>
              <w:pStyle w:val="TableText"/>
              <w:spacing w:before="0" w:after="0"/>
            </w:pPr>
            <w:r w:rsidRPr="005B6EFD">
              <w:t>1</w:t>
            </w:r>
          </w:p>
        </w:tc>
        <w:tc>
          <w:tcPr>
            <w:tcW w:w="567" w:type="dxa"/>
          </w:tcPr>
          <w:p w14:paraId="291B5262" w14:textId="77777777" w:rsidR="00D6412B" w:rsidRPr="005B6EFD" w:rsidRDefault="00D6412B" w:rsidP="00335AAD">
            <w:pPr>
              <w:pStyle w:val="TableText"/>
              <w:spacing w:before="0" w:after="0"/>
            </w:pPr>
            <w:r w:rsidRPr="005B6EFD">
              <w:t>123</w:t>
            </w:r>
          </w:p>
        </w:tc>
        <w:tc>
          <w:tcPr>
            <w:tcW w:w="992" w:type="dxa"/>
          </w:tcPr>
          <w:p w14:paraId="1834455B" w14:textId="77777777" w:rsidR="00D6412B" w:rsidRPr="005B6EFD" w:rsidRDefault="00D6412B" w:rsidP="00335AAD">
            <w:pPr>
              <w:pStyle w:val="TableText"/>
              <w:spacing w:before="0" w:after="0"/>
            </w:pPr>
            <w:r w:rsidRPr="005B6EFD">
              <w:t>0.09 (0.00 – 0.41)</w:t>
            </w:r>
          </w:p>
        </w:tc>
        <w:tc>
          <w:tcPr>
            <w:tcW w:w="425" w:type="dxa"/>
          </w:tcPr>
          <w:p w14:paraId="33B1E0B9" w14:textId="3961BBD4" w:rsidR="00B51F8E" w:rsidRPr="005B6EFD" w:rsidRDefault="00B51F8E" w:rsidP="00335AAD">
            <w:pPr>
              <w:pStyle w:val="TableText"/>
              <w:spacing w:before="0" w:after="0"/>
            </w:pPr>
            <w:r w:rsidRPr="005B6EFD">
              <w:t>-</w:t>
            </w:r>
          </w:p>
        </w:tc>
        <w:tc>
          <w:tcPr>
            <w:tcW w:w="992" w:type="dxa"/>
          </w:tcPr>
          <w:p w14:paraId="2855800A" w14:textId="5B71B176" w:rsidR="00D6412B" w:rsidRPr="005B6EFD" w:rsidRDefault="00D6412B" w:rsidP="00335AAD">
            <w:pPr>
              <w:pStyle w:val="TableText"/>
              <w:spacing w:before="0" w:after="0"/>
            </w:pPr>
            <w:r w:rsidRPr="005B6EFD">
              <w:t>0.87 (0.79 – 0.92)</w:t>
            </w:r>
          </w:p>
        </w:tc>
        <w:tc>
          <w:tcPr>
            <w:tcW w:w="426" w:type="dxa"/>
          </w:tcPr>
          <w:p w14:paraId="17AA0078" w14:textId="1B118E9E" w:rsidR="00B51F8E" w:rsidRPr="005B6EFD" w:rsidRDefault="00B51F8E" w:rsidP="00335AAD">
            <w:pPr>
              <w:pStyle w:val="TableText"/>
              <w:spacing w:before="0" w:after="0"/>
            </w:pPr>
            <w:r w:rsidRPr="005B6EFD">
              <w:t>-</w:t>
            </w:r>
          </w:p>
        </w:tc>
        <w:tc>
          <w:tcPr>
            <w:tcW w:w="992" w:type="dxa"/>
          </w:tcPr>
          <w:p w14:paraId="731DBA26" w14:textId="29C22248" w:rsidR="00D6412B" w:rsidRPr="005B6EFD" w:rsidRDefault="00D6412B" w:rsidP="00335AAD">
            <w:pPr>
              <w:pStyle w:val="TableText"/>
              <w:spacing w:before="0" w:after="0"/>
            </w:pPr>
            <w:r w:rsidRPr="005B6EFD">
              <w:t>0.06 (0.00 – 0.30)</w:t>
            </w:r>
          </w:p>
        </w:tc>
        <w:tc>
          <w:tcPr>
            <w:tcW w:w="425" w:type="dxa"/>
          </w:tcPr>
          <w:p w14:paraId="41A8AB12" w14:textId="234D5071" w:rsidR="00660FF8" w:rsidRPr="005B6EFD" w:rsidRDefault="00660FF8" w:rsidP="00335AAD">
            <w:pPr>
              <w:pStyle w:val="TableText"/>
              <w:spacing w:before="0" w:after="0"/>
            </w:pPr>
            <w:r w:rsidRPr="005B6EFD">
              <w:t>-</w:t>
            </w:r>
          </w:p>
        </w:tc>
        <w:tc>
          <w:tcPr>
            <w:tcW w:w="1134" w:type="dxa"/>
          </w:tcPr>
          <w:p w14:paraId="567B3EB0" w14:textId="12EDA391" w:rsidR="00D6412B" w:rsidRPr="005B6EFD" w:rsidRDefault="00D6412B" w:rsidP="00335AAD">
            <w:pPr>
              <w:pStyle w:val="TableText"/>
              <w:spacing w:before="0" w:after="0"/>
            </w:pPr>
            <w:r w:rsidRPr="005B6EFD">
              <w:t>0.09 (0.05 – 0.17)</w:t>
            </w:r>
          </w:p>
        </w:tc>
        <w:tc>
          <w:tcPr>
            <w:tcW w:w="425" w:type="dxa"/>
          </w:tcPr>
          <w:p w14:paraId="37B7A4D6" w14:textId="50DD535D" w:rsidR="00660FF8" w:rsidRPr="005B6EFD" w:rsidRDefault="00660FF8" w:rsidP="00335AAD">
            <w:pPr>
              <w:pStyle w:val="TableText"/>
              <w:spacing w:before="0" w:after="0"/>
            </w:pPr>
            <w:r w:rsidRPr="005B6EFD">
              <w:t>-</w:t>
            </w:r>
          </w:p>
        </w:tc>
      </w:tr>
      <w:tr w:rsidR="00102184" w:rsidRPr="005B6EFD" w14:paraId="41C731EA" w14:textId="55E5CCD3" w:rsidTr="007A050B">
        <w:trPr>
          <w:trHeight w:val="71"/>
        </w:trPr>
        <w:tc>
          <w:tcPr>
            <w:tcW w:w="988" w:type="dxa"/>
            <w:vMerge/>
          </w:tcPr>
          <w:p w14:paraId="6FC90E34" w14:textId="77777777" w:rsidR="00D6412B" w:rsidRPr="005B6EFD" w:rsidRDefault="00D6412B" w:rsidP="00335AAD">
            <w:pPr>
              <w:pStyle w:val="TableText"/>
              <w:spacing w:before="0" w:after="0"/>
              <w:rPr>
                <w:rFonts w:eastAsia="Calibri"/>
              </w:rPr>
            </w:pPr>
          </w:p>
        </w:tc>
        <w:tc>
          <w:tcPr>
            <w:tcW w:w="1134" w:type="dxa"/>
          </w:tcPr>
          <w:p w14:paraId="0F32E13F" w14:textId="2D2947B7" w:rsidR="00D6412B" w:rsidRPr="005B6EFD" w:rsidRDefault="00D6412B" w:rsidP="00335AAD">
            <w:pPr>
              <w:pStyle w:val="TableText"/>
              <w:spacing w:before="0" w:after="0"/>
            </w:pPr>
            <w:r w:rsidRPr="005B6EFD">
              <w:t xml:space="preserve">Any </w:t>
            </w:r>
            <w:r w:rsidR="00DA419A" w:rsidRPr="005B6EFD">
              <w:t>hrHPV</w:t>
            </w:r>
          </w:p>
        </w:tc>
        <w:tc>
          <w:tcPr>
            <w:tcW w:w="567" w:type="dxa"/>
          </w:tcPr>
          <w:p w14:paraId="2DF7E735" w14:textId="77777777" w:rsidR="00D6412B" w:rsidRPr="005B6EFD" w:rsidRDefault="00D6412B" w:rsidP="00335AAD">
            <w:pPr>
              <w:pStyle w:val="TableText"/>
              <w:spacing w:before="0" w:after="0"/>
            </w:pPr>
            <w:r w:rsidRPr="005B6EFD">
              <w:t>4</w:t>
            </w:r>
          </w:p>
        </w:tc>
        <w:tc>
          <w:tcPr>
            <w:tcW w:w="567" w:type="dxa"/>
          </w:tcPr>
          <w:p w14:paraId="1A6DB45F" w14:textId="77777777" w:rsidR="00D6412B" w:rsidRPr="005B6EFD" w:rsidRDefault="00D6412B" w:rsidP="00335AAD">
            <w:pPr>
              <w:pStyle w:val="TableText"/>
              <w:spacing w:before="0" w:after="0"/>
            </w:pPr>
            <w:r w:rsidRPr="005B6EFD">
              <w:t>393</w:t>
            </w:r>
          </w:p>
        </w:tc>
        <w:tc>
          <w:tcPr>
            <w:tcW w:w="992" w:type="dxa"/>
          </w:tcPr>
          <w:p w14:paraId="7DAD6B5D" w14:textId="77777777" w:rsidR="00D6412B" w:rsidRPr="005B6EFD" w:rsidRDefault="00D6412B" w:rsidP="00335AAD">
            <w:pPr>
              <w:pStyle w:val="TableText"/>
              <w:spacing w:before="0" w:after="0"/>
            </w:pPr>
            <w:r w:rsidRPr="005B6EFD">
              <w:t>0.74 (0.38 – 0.99)</w:t>
            </w:r>
          </w:p>
        </w:tc>
        <w:tc>
          <w:tcPr>
            <w:tcW w:w="425" w:type="dxa"/>
          </w:tcPr>
          <w:p w14:paraId="38FB45B6" w14:textId="5B729822" w:rsidR="00B51F8E" w:rsidRPr="005B6EFD" w:rsidRDefault="00B51F8E" w:rsidP="00335AAD">
            <w:pPr>
              <w:pStyle w:val="TableText"/>
              <w:spacing w:before="0" w:after="0"/>
            </w:pPr>
            <w:r w:rsidRPr="005B6EFD">
              <w:t>87%</w:t>
            </w:r>
          </w:p>
        </w:tc>
        <w:tc>
          <w:tcPr>
            <w:tcW w:w="992" w:type="dxa"/>
          </w:tcPr>
          <w:p w14:paraId="00FCBA3D" w14:textId="4C9CDDF1" w:rsidR="00D6412B" w:rsidRPr="005B6EFD" w:rsidRDefault="00D6412B" w:rsidP="00335AAD">
            <w:pPr>
              <w:pStyle w:val="TableText"/>
              <w:spacing w:before="0" w:after="0"/>
            </w:pPr>
            <w:r w:rsidRPr="005B6EFD">
              <w:t>0.46 (0.26 – 0.66)</w:t>
            </w:r>
          </w:p>
        </w:tc>
        <w:tc>
          <w:tcPr>
            <w:tcW w:w="426" w:type="dxa"/>
          </w:tcPr>
          <w:p w14:paraId="596A080F" w14:textId="4C1F2ED2" w:rsidR="00B51F8E" w:rsidRPr="005B6EFD" w:rsidRDefault="00B51F8E" w:rsidP="00335AAD">
            <w:pPr>
              <w:pStyle w:val="TableText"/>
              <w:spacing w:before="0" w:after="0"/>
            </w:pPr>
            <w:r w:rsidRPr="005B6EFD">
              <w:t>92%</w:t>
            </w:r>
          </w:p>
        </w:tc>
        <w:tc>
          <w:tcPr>
            <w:tcW w:w="992" w:type="dxa"/>
          </w:tcPr>
          <w:p w14:paraId="7A815567" w14:textId="54F1C045" w:rsidR="00D6412B" w:rsidRPr="005B6EFD" w:rsidRDefault="00D6412B" w:rsidP="00335AAD">
            <w:pPr>
              <w:pStyle w:val="TableText"/>
              <w:spacing w:before="0" w:after="0"/>
            </w:pPr>
            <w:r w:rsidRPr="005B6EFD">
              <w:t>0.24 (0.10 – 0.42)</w:t>
            </w:r>
          </w:p>
        </w:tc>
        <w:tc>
          <w:tcPr>
            <w:tcW w:w="425" w:type="dxa"/>
          </w:tcPr>
          <w:p w14:paraId="01784AB1" w14:textId="76DCB676" w:rsidR="00660FF8" w:rsidRPr="005B6EFD" w:rsidRDefault="00660FF8" w:rsidP="00335AAD">
            <w:pPr>
              <w:pStyle w:val="TableText"/>
              <w:spacing w:before="0" w:after="0"/>
            </w:pPr>
            <w:r w:rsidRPr="005B6EFD">
              <w:t>85%</w:t>
            </w:r>
          </w:p>
        </w:tc>
        <w:tc>
          <w:tcPr>
            <w:tcW w:w="1134" w:type="dxa"/>
          </w:tcPr>
          <w:p w14:paraId="4EB646CE" w14:textId="5730AD61" w:rsidR="00D6412B" w:rsidRPr="005B6EFD" w:rsidRDefault="00D6412B" w:rsidP="00335AAD">
            <w:pPr>
              <w:pStyle w:val="TableText"/>
              <w:spacing w:before="0" w:after="0"/>
            </w:pPr>
            <w:r w:rsidRPr="005B6EFD">
              <w:t>0.10 (0.05 – 0.15)</w:t>
            </w:r>
          </w:p>
        </w:tc>
        <w:tc>
          <w:tcPr>
            <w:tcW w:w="425" w:type="dxa"/>
          </w:tcPr>
          <w:p w14:paraId="5E42A7F6" w14:textId="749474BA" w:rsidR="00660FF8" w:rsidRPr="005B6EFD" w:rsidRDefault="00660FF8" w:rsidP="00335AAD">
            <w:pPr>
              <w:pStyle w:val="TableText"/>
              <w:spacing w:before="0" w:after="0"/>
            </w:pPr>
            <w:r w:rsidRPr="005B6EFD">
              <w:t>0%</w:t>
            </w:r>
          </w:p>
        </w:tc>
      </w:tr>
      <w:tr w:rsidR="00102184" w:rsidRPr="005B6EFD" w14:paraId="3E4BBE76" w14:textId="293410BD" w:rsidTr="007A050B">
        <w:trPr>
          <w:trHeight w:val="239"/>
        </w:trPr>
        <w:tc>
          <w:tcPr>
            <w:tcW w:w="988" w:type="dxa"/>
            <w:vMerge w:val="restart"/>
          </w:tcPr>
          <w:p w14:paraId="11D2B920" w14:textId="77777777" w:rsidR="00D6412B" w:rsidRPr="005B6EFD" w:rsidRDefault="00D6412B" w:rsidP="00335AAD">
            <w:pPr>
              <w:pStyle w:val="TableText"/>
              <w:spacing w:before="0" w:after="0"/>
            </w:pPr>
            <w:r w:rsidRPr="005B6EFD">
              <w:t xml:space="preserve">Women and MSW </w:t>
            </w:r>
            <w:r w:rsidRPr="005B6EFD">
              <w:rPr>
                <w:rFonts w:eastAsia="Calibri"/>
              </w:rPr>
              <w:t>living with HIV age ≥45 years</w:t>
            </w:r>
          </w:p>
        </w:tc>
        <w:tc>
          <w:tcPr>
            <w:tcW w:w="1134" w:type="dxa"/>
          </w:tcPr>
          <w:p w14:paraId="5C14AF4E" w14:textId="77777777" w:rsidR="00D6412B" w:rsidRPr="005B6EFD" w:rsidRDefault="00D6412B" w:rsidP="00335AAD">
            <w:pPr>
              <w:pStyle w:val="TableText"/>
              <w:spacing w:before="0" w:after="0"/>
            </w:pPr>
            <w:r w:rsidRPr="005B6EFD">
              <w:t>HPV16</w:t>
            </w:r>
          </w:p>
        </w:tc>
        <w:tc>
          <w:tcPr>
            <w:tcW w:w="567" w:type="dxa"/>
          </w:tcPr>
          <w:p w14:paraId="20962365" w14:textId="77777777" w:rsidR="00D6412B" w:rsidRPr="005B6EFD" w:rsidRDefault="00D6412B" w:rsidP="00335AAD">
            <w:pPr>
              <w:pStyle w:val="TableText"/>
              <w:spacing w:before="0" w:after="0"/>
            </w:pPr>
            <w:r w:rsidRPr="005B6EFD">
              <w:t>1</w:t>
            </w:r>
          </w:p>
        </w:tc>
        <w:tc>
          <w:tcPr>
            <w:tcW w:w="567" w:type="dxa"/>
          </w:tcPr>
          <w:p w14:paraId="3AD8AE49" w14:textId="77777777" w:rsidR="00D6412B" w:rsidRPr="005B6EFD" w:rsidRDefault="00D6412B" w:rsidP="00335AAD">
            <w:pPr>
              <w:pStyle w:val="TableText"/>
              <w:spacing w:before="0" w:after="0"/>
            </w:pPr>
            <w:r w:rsidRPr="005B6EFD">
              <w:t>74</w:t>
            </w:r>
          </w:p>
        </w:tc>
        <w:tc>
          <w:tcPr>
            <w:tcW w:w="992" w:type="dxa"/>
          </w:tcPr>
          <w:p w14:paraId="25A30322" w14:textId="77777777" w:rsidR="00D6412B" w:rsidRPr="005B6EFD" w:rsidRDefault="00D6412B" w:rsidP="00335AAD">
            <w:pPr>
              <w:pStyle w:val="TableText"/>
              <w:spacing w:before="0" w:after="0"/>
            </w:pPr>
            <w:r w:rsidRPr="005B6EFD">
              <w:t>0.25 (0.11 – 0.43)</w:t>
            </w:r>
          </w:p>
        </w:tc>
        <w:tc>
          <w:tcPr>
            <w:tcW w:w="425" w:type="dxa"/>
          </w:tcPr>
          <w:p w14:paraId="3177D78A" w14:textId="770C22C3" w:rsidR="00B51F8E" w:rsidRPr="005B6EFD" w:rsidRDefault="00B51F8E" w:rsidP="00335AAD">
            <w:pPr>
              <w:pStyle w:val="TableText"/>
              <w:spacing w:before="0" w:after="0"/>
            </w:pPr>
            <w:r w:rsidRPr="005B6EFD">
              <w:t>-</w:t>
            </w:r>
          </w:p>
        </w:tc>
        <w:tc>
          <w:tcPr>
            <w:tcW w:w="992" w:type="dxa"/>
          </w:tcPr>
          <w:p w14:paraId="79BBF64E" w14:textId="69F9DBF3" w:rsidR="00D6412B" w:rsidRPr="005B6EFD" w:rsidRDefault="00D6412B" w:rsidP="00335AAD">
            <w:pPr>
              <w:pStyle w:val="TableText"/>
              <w:spacing w:before="0" w:after="0"/>
            </w:pPr>
            <w:r w:rsidRPr="005B6EFD">
              <w:t>0.71 (0.55 – 0.84)</w:t>
            </w:r>
          </w:p>
        </w:tc>
        <w:tc>
          <w:tcPr>
            <w:tcW w:w="426" w:type="dxa"/>
          </w:tcPr>
          <w:p w14:paraId="10E34920" w14:textId="6AC4669C" w:rsidR="00B51F8E" w:rsidRPr="005B6EFD" w:rsidRDefault="00B51F8E" w:rsidP="00335AAD">
            <w:pPr>
              <w:pStyle w:val="TableText"/>
              <w:spacing w:before="0" w:after="0"/>
            </w:pPr>
            <w:r w:rsidRPr="005B6EFD">
              <w:t>-</w:t>
            </w:r>
          </w:p>
        </w:tc>
        <w:tc>
          <w:tcPr>
            <w:tcW w:w="992" w:type="dxa"/>
          </w:tcPr>
          <w:p w14:paraId="3AE50F10" w14:textId="43C8FEC9" w:rsidR="00D6412B" w:rsidRPr="005B6EFD" w:rsidRDefault="00D6412B" w:rsidP="00335AAD">
            <w:pPr>
              <w:pStyle w:val="TableText"/>
              <w:spacing w:before="0" w:after="0"/>
            </w:pPr>
            <w:r w:rsidRPr="005B6EFD">
              <w:t>0.40 (0.19 – 0.64)</w:t>
            </w:r>
          </w:p>
        </w:tc>
        <w:tc>
          <w:tcPr>
            <w:tcW w:w="425" w:type="dxa"/>
          </w:tcPr>
          <w:p w14:paraId="2E682024" w14:textId="69D37A79" w:rsidR="00660FF8" w:rsidRPr="005B6EFD" w:rsidRDefault="00660FF8" w:rsidP="00335AAD">
            <w:pPr>
              <w:pStyle w:val="TableText"/>
              <w:spacing w:before="0" w:after="0"/>
            </w:pPr>
            <w:r w:rsidRPr="005B6EFD">
              <w:t>-</w:t>
            </w:r>
          </w:p>
        </w:tc>
        <w:tc>
          <w:tcPr>
            <w:tcW w:w="1134" w:type="dxa"/>
          </w:tcPr>
          <w:p w14:paraId="007FB4E7" w14:textId="44132B12" w:rsidR="00D6412B" w:rsidRPr="005B6EFD" w:rsidRDefault="00D6412B" w:rsidP="00335AAD">
            <w:pPr>
              <w:pStyle w:val="TableText"/>
              <w:spacing w:before="0" w:after="0"/>
            </w:pPr>
            <w:r w:rsidRPr="005B6EFD">
              <w:t>0.44 (0.31 – 0.59)</w:t>
            </w:r>
          </w:p>
        </w:tc>
        <w:tc>
          <w:tcPr>
            <w:tcW w:w="425" w:type="dxa"/>
          </w:tcPr>
          <w:p w14:paraId="27F98352" w14:textId="5A292CFE" w:rsidR="00660FF8" w:rsidRPr="005B6EFD" w:rsidRDefault="00660FF8" w:rsidP="00335AAD">
            <w:pPr>
              <w:pStyle w:val="TableText"/>
              <w:spacing w:before="0" w:after="0"/>
            </w:pPr>
            <w:r w:rsidRPr="005B6EFD">
              <w:t>-</w:t>
            </w:r>
          </w:p>
        </w:tc>
      </w:tr>
      <w:tr w:rsidR="00102184" w:rsidRPr="005B6EFD" w14:paraId="1FBBCC3C" w14:textId="4820FF26" w:rsidTr="007A050B">
        <w:trPr>
          <w:trHeight w:val="239"/>
        </w:trPr>
        <w:tc>
          <w:tcPr>
            <w:tcW w:w="988" w:type="dxa"/>
            <w:vMerge/>
          </w:tcPr>
          <w:p w14:paraId="7AD685B6" w14:textId="77777777" w:rsidR="00D6412B" w:rsidRPr="005B6EFD" w:rsidRDefault="00D6412B" w:rsidP="00335AAD">
            <w:pPr>
              <w:pStyle w:val="TableText"/>
              <w:spacing w:before="0" w:after="0"/>
            </w:pPr>
          </w:p>
        </w:tc>
        <w:tc>
          <w:tcPr>
            <w:tcW w:w="1134" w:type="dxa"/>
          </w:tcPr>
          <w:p w14:paraId="12D4A269" w14:textId="77777777" w:rsidR="00D6412B" w:rsidRPr="005B6EFD" w:rsidRDefault="00D6412B" w:rsidP="00335AAD">
            <w:pPr>
              <w:pStyle w:val="TableText"/>
              <w:spacing w:before="0" w:after="0"/>
            </w:pPr>
            <w:r w:rsidRPr="005B6EFD">
              <w:t xml:space="preserve">HPV18 </w:t>
            </w:r>
          </w:p>
        </w:tc>
        <w:tc>
          <w:tcPr>
            <w:tcW w:w="567" w:type="dxa"/>
          </w:tcPr>
          <w:p w14:paraId="02676366" w14:textId="77777777" w:rsidR="00D6412B" w:rsidRPr="005B6EFD" w:rsidRDefault="00D6412B" w:rsidP="00335AAD">
            <w:pPr>
              <w:pStyle w:val="TableText"/>
              <w:spacing w:before="0" w:after="0"/>
            </w:pPr>
            <w:r w:rsidRPr="005B6EFD">
              <w:t>1</w:t>
            </w:r>
          </w:p>
        </w:tc>
        <w:tc>
          <w:tcPr>
            <w:tcW w:w="567" w:type="dxa"/>
          </w:tcPr>
          <w:p w14:paraId="535CFDF2" w14:textId="77777777" w:rsidR="00D6412B" w:rsidRPr="005B6EFD" w:rsidRDefault="00D6412B" w:rsidP="00335AAD">
            <w:pPr>
              <w:pStyle w:val="TableText"/>
              <w:spacing w:before="0" w:after="0"/>
            </w:pPr>
            <w:r w:rsidRPr="005B6EFD">
              <w:t>74</w:t>
            </w:r>
          </w:p>
        </w:tc>
        <w:tc>
          <w:tcPr>
            <w:tcW w:w="992" w:type="dxa"/>
          </w:tcPr>
          <w:p w14:paraId="3187081B" w14:textId="77777777" w:rsidR="00D6412B" w:rsidRPr="005B6EFD" w:rsidRDefault="00D6412B" w:rsidP="00335AAD">
            <w:pPr>
              <w:pStyle w:val="TableText"/>
              <w:spacing w:before="0" w:after="0"/>
            </w:pPr>
            <w:r w:rsidRPr="005B6EFD">
              <w:t>0.29 (0.16 – 0.46)</w:t>
            </w:r>
          </w:p>
        </w:tc>
        <w:tc>
          <w:tcPr>
            <w:tcW w:w="425" w:type="dxa"/>
          </w:tcPr>
          <w:p w14:paraId="02EA5EF7" w14:textId="0442DF64" w:rsidR="00B51F8E" w:rsidRPr="005B6EFD" w:rsidRDefault="00B51F8E" w:rsidP="00335AAD">
            <w:pPr>
              <w:pStyle w:val="TableText"/>
              <w:spacing w:before="0" w:after="0"/>
            </w:pPr>
            <w:r w:rsidRPr="005B6EFD">
              <w:t>-</w:t>
            </w:r>
          </w:p>
        </w:tc>
        <w:tc>
          <w:tcPr>
            <w:tcW w:w="992" w:type="dxa"/>
          </w:tcPr>
          <w:p w14:paraId="244EC076" w14:textId="16C44727" w:rsidR="00D6412B" w:rsidRPr="005B6EFD" w:rsidRDefault="00D6412B" w:rsidP="00335AAD">
            <w:pPr>
              <w:pStyle w:val="TableText"/>
              <w:spacing w:before="0" w:after="0"/>
            </w:pPr>
            <w:r w:rsidRPr="005B6EFD">
              <w:t>0.79 (0.61 – 0.91)</w:t>
            </w:r>
          </w:p>
        </w:tc>
        <w:tc>
          <w:tcPr>
            <w:tcW w:w="426" w:type="dxa"/>
          </w:tcPr>
          <w:p w14:paraId="4DB865DC" w14:textId="5C2C317D" w:rsidR="00B51F8E" w:rsidRPr="005B6EFD" w:rsidRDefault="00B51F8E" w:rsidP="00335AAD">
            <w:pPr>
              <w:pStyle w:val="TableText"/>
              <w:spacing w:before="0" w:after="0"/>
            </w:pPr>
            <w:r w:rsidRPr="005B6EFD">
              <w:t>-</w:t>
            </w:r>
          </w:p>
        </w:tc>
        <w:tc>
          <w:tcPr>
            <w:tcW w:w="992" w:type="dxa"/>
          </w:tcPr>
          <w:p w14:paraId="7C3A41BC" w14:textId="16E441AE" w:rsidR="00D6412B" w:rsidRPr="005B6EFD" w:rsidRDefault="00D6412B" w:rsidP="00335AAD">
            <w:pPr>
              <w:pStyle w:val="TableText"/>
              <w:spacing w:before="0" w:after="0"/>
            </w:pPr>
            <w:r w:rsidRPr="005B6EFD">
              <w:t>0.63 (0.38 – 0.84)</w:t>
            </w:r>
          </w:p>
        </w:tc>
        <w:tc>
          <w:tcPr>
            <w:tcW w:w="425" w:type="dxa"/>
          </w:tcPr>
          <w:p w14:paraId="3F386E69" w14:textId="544375A1" w:rsidR="00660FF8" w:rsidRPr="005B6EFD" w:rsidRDefault="00660FF8" w:rsidP="00335AAD">
            <w:pPr>
              <w:pStyle w:val="TableText"/>
              <w:spacing w:before="0" w:after="0"/>
            </w:pPr>
            <w:r w:rsidRPr="005B6EFD">
              <w:t>-</w:t>
            </w:r>
          </w:p>
        </w:tc>
        <w:tc>
          <w:tcPr>
            <w:tcW w:w="1134" w:type="dxa"/>
          </w:tcPr>
          <w:p w14:paraId="61F8C574" w14:textId="7E55DE27" w:rsidR="00D6412B" w:rsidRPr="005B6EFD" w:rsidRDefault="00D6412B" w:rsidP="00335AAD">
            <w:pPr>
              <w:pStyle w:val="TableText"/>
              <w:spacing w:before="0" w:after="0"/>
            </w:pPr>
            <w:r w:rsidRPr="005B6EFD">
              <w:t>0.53 (0.39 – 0.66)</w:t>
            </w:r>
          </w:p>
        </w:tc>
        <w:tc>
          <w:tcPr>
            <w:tcW w:w="425" w:type="dxa"/>
          </w:tcPr>
          <w:p w14:paraId="001F7CFD" w14:textId="5E3A0915" w:rsidR="00660FF8" w:rsidRPr="005B6EFD" w:rsidRDefault="00660FF8" w:rsidP="00335AAD">
            <w:pPr>
              <w:pStyle w:val="TableText"/>
              <w:spacing w:before="0" w:after="0"/>
            </w:pPr>
            <w:r w:rsidRPr="005B6EFD">
              <w:t>-</w:t>
            </w:r>
          </w:p>
        </w:tc>
      </w:tr>
      <w:tr w:rsidR="00102184" w:rsidRPr="005B6EFD" w14:paraId="40356FDA" w14:textId="22771AAD" w:rsidTr="007A050B">
        <w:trPr>
          <w:trHeight w:val="239"/>
        </w:trPr>
        <w:tc>
          <w:tcPr>
            <w:tcW w:w="988" w:type="dxa"/>
            <w:vMerge/>
          </w:tcPr>
          <w:p w14:paraId="0296CC27" w14:textId="77777777" w:rsidR="00D6412B" w:rsidRPr="005B6EFD" w:rsidRDefault="00D6412B" w:rsidP="00335AAD">
            <w:pPr>
              <w:pStyle w:val="TableText"/>
              <w:spacing w:before="0" w:after="0"/>
            </w:pPr>
          </w:p>
        </w:tc>
        <w:tc>
          <w:tcPr>
            <w:tcW w:w="1134" w:type="dxa"/>
          </w:tcPr>
          <w:p w14:paraId="6E22AA0A" w14:textId="77777777" w:rsidR="00D6412B" w:rsidRPr="005B6EFD" w:rsidRDefault="00D6412B" w:rsidP="00335AAD">
            <w:pPr>
              <w:pStyle w:val="TableText"/>
              <w:spacing w:before="0" w:after="0"/>
            </w:pPr>
            <w:r w:rsidRPr="005B6EFD">
              <w:t xml:space="preserve">HPV16/18 </w:t>
            </w:r>
          </w:p>
        </w:tc>
        <w:tc>
          <w:tcPr>
            <w:tcW w:w="567" w:type="dxa"/>
          </w:tcPr>
          <w:p w14:paraId="42E2327A" w14:textId="77777777" w:rsidR="00D6412B" w:rsidRPr="005B6EFD" w:rsidRDefault="00D6412B" w:rsidP="00335AAD">
            <w:pPr>
              <w:pStyle w:val="TableText"/>
              <w:spacing w:before="0" w:after="0"/>
            </w:pPr>
            <w:r w:rsidRPr="005B6EFD">
              <w:t>-</w:t>
            </w:r>
          </w:p>
        </w:tc>
        <w:tc>
          <w:tcPr>
            <w:tcW w:w="567" w:type="dxa"/>
          </w:tcPr>
          <w:p w14:paraId="7AB751DA" w14:textId="77777777" w:rsidR="00D6412B" w:rsidRPr="005B6EFD" w:rsidRDefault="00D6412B" w:rsidP="00335AAD">
            <w:pPr>
              <w:pStyle w:val="TableText"/>
              <w:spacing w:before="0" w:after="0"/>
            </w:pPr>
            <w:r w:rsidRPr="005B6EFD">
              <w:t>-</w:t>
            </w:r>
          </w:p>
        </w:tc>
        <w:tc>
          <w:tcPr>
            <w:tcW w:w="992" w:type="dxa"/>
          </w:tcPr>
          <w:p w14:paraId="65CC08BC" w14:textId="77777777" w:rsidR="00D6412B" w:rsidRPr="005B6EFD" w:rsidRDefault="00D6412B" w:rsidP="00335AAD">
            <w:pPr>
              <w:pStyle w:val="TableText"/>
              <w:spacing w:before="0" w:after="0"/>
            </w:pPr>
            <w:r w:rsidRPr="005B6EFD">
              <w:t>-</w:t>
            </w:r>
          </w:p>
        </w:tc>
        <w:tc>
          <w:tcPr>
            <w:tcW w:w="425" w:type="dxa"/>
          </w:tcPr>
          <w:p w14:paraId="4CCE68CA" w14:textId="6949C731" w:rsidR="00B51F8E" w:rsidRPr="005B6EFD" w:rsidRDefault="00B51F8E" w:rsidP="00335AAD">
            <w:pPr>
              <w:pStyle w:val="TableText"/>
              <w:spacing w:before="0" w:after="0"/>
            </w:pPr>
            <w:r w:rsidRPr="005B6EFD">
              <w:t>-</w:t>
            </w:r>
          </w:p>
        </w:tc>
        <w:tc>
          <w:tcPr>
            <w:tcW w:w="992" w:type="dxa"/>
          </w:tcPr>
          <w:p w14:paraId="5F780DC1" w14:textId="0C87B243" w:rsidR="00D6412B" w:rsidRPr="005B6EFD" w:rsidRDefault="00D6412B" w:rsidP="00335AAD">
            <w:pPr>
              <w:pStyle w:val="TableText"/>
              <w:spacing w:before="0" w:after="0"/>
            </w:pPr>
            <w:r w:rsidRPr="005B6EFD">
              <w:t>-</w:t>
            </w:r>
          </w:p>
        </w:tc>
        <w:tc>
          <w:tcPr>
            <w:tcW w:w="426" w:type="dxa"/>
          </w:tcPr>
          <w:p w14:paraId="5231E716" w14:textId="061C6F28" w:rsidR="00B51F8E" w:rsidRPr="005B6EFD" w:rsidRDefault="00B51F8E" w:rsidP="00335AAD">
            <w:pPr>
              <w:pStyle w:val="TableText"/>
              <w:spacing w:before="0" w:after="0"/>
            </w:pPr>
            <w:r w:rsidRPr="005B6EFD">
              <w:t>-</w:t>
            </w:r>
          </w:p>
        </w:tc>
        <w:tc>
          <w:tcPr>
            <w:tcW w:w="992" w:type="dxa"/>
          </w:tcPr>
          <w:p w14:paraId="1BB48FD0" w14:textId="325DC3EB" w:rsidR="00D6412B" w:rsidRPr="005B6EFD" w:rsidRDefault="00D6412B" w:rsidP="00335AAD">
            <w:pPr>
              <w:pStyle w:val="TableText"/>
              <w:spacing w:before="0" w:after="0"/>
            </w:pPr>
            <w:r w:rsidRPr="005B6EFD">
              <w:t>-</w:t>
            </w:r>
          </w:p>
        </w:tc>
        <w:tc>
          <w:tcPr>
            <w:tcW w:w="425" w:type="dxa"/>
          </w:tcPr>
          <w:p w14:paraId="57D881A9" w14:textId="3188F897" w:rsidR="00660FF8" w:rsidRPr="005B6EFD" w:rsidRDefault="00660FF8" w:rsidP="00335AAD">
            <w:pPr>
              <w:pStyle w:val="TableText"/>
              <w:spacing w:before="0" w:after="0"/>
            </w:pPr>
            <w:r w:rsidRPr="005B6EFD">
              <w:t>-</w:t>
            </w:r>
          </w:p>
        </w:tc>
        <w:tc>
          <w:tcPr>
            <w:tcW w:w="1134" w:type="dxa"/>
          </w:tcPr>
          <w:p w14:paraId="78FDEB36" w14:textId="12D03045" w:rsidR="00D6412B" w:rsidRPr="005B6EFD" w:rsidRDefault="00D6412B" w:rsidP="00335AAD">
            <w:pPr>
              <w:pStyle w:val="TableText"/>
              <w:spacing w:before="0" w:after="0"/>
            </w:pPr>
            <w:r w:rsidRPr="005B6EFD">
              <w:t>-</w:t>
            </w:r>
          </w:p>
        </w:tc>
        <w:tc>
          <w:tcPr>
            <w:tcW w:w="425" w:type="dxa"/>
          </w:tcPr>
          <w:p w14:paraId="0720991E" w14:textId="30117FE6" w:rsidR="00660FF8" w:rsidRPr="005B6EFD" w:rsidRDefault="00660FF8" w:rsidP="00335AAD">
            <w:pPr>
              <w:pStyle w:val="TableText"/>
              <w:spacing w:before="0" w:after="0"/>
            </w:pPr>
            <w:r w:rsidRPr="005B6EFD">
              <w:t>-</w:t>
            </w:r>
          </w:p>
        </w:tc>
      </w:tr>
      <w:tr w:rsidR="00102184" w:rsidRPr="005B6EFD" w14:paraId="3A72C101" w14:textId="76AF3C73" w:rsidTr="007A050B">
        <w:trPr>
          <w:trHeight w:val="239"/>
        </w:trPr>
        <w:tc>
          <w:tcPr>
            <w:tcW w:w="988" w:type="dxa"/>
            <w:vMerge/>
          </w:tcPr>
          <w:p w14:paraId="5D10D3FD" w14:textId="77777777" w:rsidR="00D6412B" w:rsidRPr="005B6EFD" w:rsidRDefault="00D6412B" w:rsidP="00335AAD">
            <w:pPr>
              <w:pStyle w:val="TableText"/>
              <w:spacing w:before="0" w:after="0"/>
            </w:pPr>
          </w:p>
        </w:tc>
        <w:tc>
          <w:tcPr>
            <w:tcW w:w="1134" w:type="dxa"/>
          </w:tcPr>
          <w:p w14:paraId="69A169EC" w14:textId="23B1033C" w:rsidR="00D6412B" w:rsidRPr="005B6EFD" w:rsidRDefault="00D6412B" w:rsidP="00335AAD">
            <w:pPr>
              <w:pStyle w:val="TableText"/>
              <w:spacing w:before="0" w:after="0"/>
            </w:pPr>
            <w:r w:rsidRPr="005B6EFD">
              <w:t xml:space="preserve">Any </w:t>
            </w:r>
            <w:r w:rsidR="00DA419A" w:rsidRPr="005B6EFD">
              <w:t>hrHPV</w:t>
            </w:r>
          </w:p>
        </w:tc>
        <w:tc>
          <w:tcPr>
            <w:tcW w:w="567" w:type="dxa"/>
          </w:tcPr>
          <w:p w14:paraId="70697AD7" w14:textId="77777777" w:rsidR="00D6412B" w:rsidRPr="005B6EFD" w:rsidRDefault="00D6412B" w:rsidP="00335AAD">
            <w:pPr>
              <w:pStyle w:val="TableText"/>
              <w:spacing w:before="0" w:after="0"/>
            </w:pPr>
            <w:r w:rsidRPr="005B6EFD">
              <w:t>4</w:t>
            </w:r>
          </w:p>
        </w:tc>
        <w:tc>
          <w:tcPr>
            <w:tcW w:w="567" w:type="dxa"/>
          </w:tcPr>
          <w:p w14:paraId="199A90D4" w14:textId="77777777" w:rsidR="00D6412B" w:rsidRPr="005B6EFD" w:rsidRDefault="00D6412B" w:rsidP="00335AAD">
            <w:pPr>
              <w:pStyle w:val="TableText"/>
              <w:spacing w:before="0" w:after="0"/>
            </w:pPr>
            <w:r w:rsidRPr="005B6EFD">
              <w:t>579</w:t>
            </w:r>
          </w:p>
        </w:tc>
        <w:tc>
          <w:tcPr>
            <w:tcW w:w="992" w:type="dxa"/>
          </w:tcPr>
          <w:p w14:paraId="59B2DF1E" w14:textId="77777777" w:rsidR="00D6412B" w:rsidRPr="005B6EFD" w:rsidRDefault="00D6412B" w:rsidP="00335AAD">
            <w:pPr>
              <w:pStyle w:val="TableText"/>
              <w:spacing w:before="0" w:after="0"/>
            </w:pPr>
            <w:r w:rsidRPr="005B6EFD">
              <w:t>0.84 (0.60 – 0.99)</w:t>
            </w:r>
          </w:p>
        </w:tc>
        <w:tc>
          <w:tcPr>
            <w:tcW w:w="425" w:type="dxa"/>
          </w:tcPr>
          <w:p w14:paraId="31671720" w14:textId="2FA81F4C" w:rsidR="00B51F8E" w:rsidRPr="005B6EFD" w:rsidRDefault="00B51F8E" w:rsidP="00335AAD">
            <w:pPr>
              <w:pStyle w:val="TableText"/>
              <w:spacing w:before="0" w:after="0"/>
            </w:pPr>
            <w:r w:rsidRPr="005B6EFD">
              <w:t>89%</w:t>
            </w:r>
          </w:p>
        </w:tc>
        <w:tc>
          <w:tcPr>
            <w:tcW w:w="992" w:type="dxa"/>
          </w:tcPr>
          <w:p w14:paraId="3E267464" w14:textId="1F739D52" w:rsidR="00D6412B" w:rsidRPr="005B6EFD" w:rsidRDefault="00D6412B" w:rsidP="00335AAD">
            <w:pPr>
              <w:pStyle w:val="TableText"/>
              <w:spacing w:before="0" w:after="0"/>
            </w:pPr>
            <w:r w:rsidRPr="005B6EFD">
              <w:t>0.45 (0.29 – 0.62)</w:t>
            </w:r>
          </w:p>
        </w:tc>
        <w:tc>
          <w:tcPr>
            <w:tcW w:w="426" w:type="dxa"/>
          </w:tcPr>
          <w:p w14:paraId="1DD3FE40" w14:textId="41F22F63" w:rsidR="00B51F8E" w:rsidRPr="005B6EFD" w:rsidRDefault="00B51F8E" w:rsidP="00335AAD">
            <w:pPr>
              <w:pStyle w:val="TableText"/>
              <w:spacing w:before="0" w:after="0"/>
            </w:pPr>
            <w:r w:rsidRPr="005B6EFD">
              <w:t>91%</w:t>
            </w:r>
          </w:p>
        </w:tc>
        <w:tc>
          <w:tcPr>
            <w:tcW w:w="992" w:type="dxa"/>
          </w:tcPr>
          <w:p w14:paraId="644BE8C8" w14:textId="299A419D" w:rsidR="00D6412B" w:rsidRPr="005B6EFD" w:rsidRDefault="00D6412B" w:rsidP="00335AAD">
            <w:pPr>
              <w:pStyle w:val="TableText"/>
              <w:spacing w:before="0" w:after="0"/>
            </w:pPr>
            <w:r w:rsidRPr="005B6EFD">
              <w:t>0.33 (0.20 – 0.49)</w:t>
            </w:r>
          </w:p>
        </w:tc>
        <w:tc>
          <w:tcPr>
            <w:tcW w:w="425" w:type="dxa"/>
          </w:tcPr>
          <w:p w14:paraId="05EE333D" w14:textId="4112EB06" w:rsidR="00660FF8" w:rsidRPr="005B6EFD" w:rsidRDefault="00660FF8" w:rsidP="00335AAD">
            <w:pPr>
              <w:pStyle w:val="TableText"/>
              <w:spacing w:before="0" w:after="0"/>
            </w:pPr>
            <w:r w:rsidRPr="005B6EFD">
              <w:t>88%</w:t>
            </w:r>
          </w:p>
        </w:tc>
        <w:tc>
          <w:tcPr>
            <w:tcW w:w="1134" w:type="dxa"/>
          </w:tcPr>
          <w:p w14:paraId="4F2E334C" w14:textId="6B06FB93" w:rsidR="00D6412B" w:rsidRPr="005B6EFD" w:rsidRDefault="00D6412B" w:rsidP="00335AAD">
            <w:pPr>
              <w:pStyle w:val="TableText"/>
              <w:spacing w:before="0" w:after="0"/>
            </w:pPr>
            <w:r w:rsidRPr="005B6EFD">
              <w:t>0.10 (0.05 – 0.15)</w:t>
            </w:r>
          </w:p>
        </w:tc>
        <w:tc>
          <w:tcPr>
            <w:tcW w:w="425" w:type="dxa"/>
          </w:tcPr>
          <w:p w14:paraId="15EF23B9" w14:textId="277DCE26" w:rsidR="00660FF8" w:rsidRPr="005B6EFD" w:rsidRDefault="00660FF8" w:rsidP="00335AAD">
            <w:pPr>
              <w:pStyle w:val="TableText"/>
              <w:spacing w:before="0" w:after="0"/>
            </w:pPr>
            <w:r w:rsidRPr="005B6EFD">
              <w:t>25%</w:t>
            </w:r>
          </w:p>
        </w:tc>
      </w:tr>
      <w:tr w:rsidR="00102184" w:rsidRPr="005B6EFD" w14:paraId="3BC534DA" w14:textId="3C4F0CFF" w:rsidTr="007A050B">
        <w:trPr>
          <w:trHeight w:val="239"/>
        </w:trPr>
        <w:tc>
          <w:tcPr>
            <w:tcW w:w="988" w:type="dxa"/>
            <w:vMerge w:val="restart"/>
          </w:tcPr>
          <w:p w14:paraId="5F630766" w14:textId="77777777" w:rsidR="00D6412B" w:rsidRPr="005B6EFD" w:rsidRDefault="00D6412B" w:rsidP="00335AAD">
            <w:pPr>
              <w:pStyle w:val="TableText"/>
              <w:spacing w:before="0" w:after="0"/>
            </w:pPr>
            <w:r w:rsidRPr="005B6EFD">
              <w:t>SOTR, commencing 10 years post-transplant</w:t>
            </w:r>
          </w:p>
        </w:tc>
        <w:tc>
          <w:tcPr>
            <w:tcW w:w="1134" w:type="dxa"/>
          </w:tcPr>
          <w:p w14:paraId="751FAB32" w14:textId="77777777" w:rsidR="00D6412B" w:rsidRPr="005B6EFD" w:rsidRDefault="00D6412B" w:rsidP="00335AAD">
            <w:pPr>
              <w:pStyle w:val="TableText"/>
              <w:spacing w:before="0" w:after="0"/>
            </w:pPr>
            <w:r w:rsidRPr="005B6EFD">
              <w:t>HPV16</w:t>
            </w:r>
          </w:p>
        </w:tc>
        <w:tc>
          <w:tcPr>
            <w:tcW w:w="567" w:type="dxa"/>
          </w:tcPr>
          <w:p w14:paraId="5AF78085" w14:textId="77777777" w:rsidR="00D6412B" w:rsidRPr="005B6EFD" w:rsidRDefault="00D6412B" w:rsidP="00335AAD">
            <w:pPr>
              <w:pStyle w:val="TableText"/>
              <w:spacing w:before="0" w:after="0"/>
            </w:pPr>
            <w:r w:rsidRPr="005B6EFD">
              <w:t>1#</w:t>
            </w:r>
          </w:p>
        </w:tc>
        <w:tc>
          <w:tcPr>
            <w:tcW w:w="567" w:type="dxa"/>
          </w:tcPr>
          <w:p w14:paraId="640A429C" w14:textId="77777777" w:rsidR="00D6412B" w:rsidRPr="005B6EFD" w:rsidRDefault="00D6412B" w:rsidP="00335AAD">
            <w:pPr>
              <w:pStyle w:val="TableText"/>
              <w:spacing w:before="0" w:after="0"/>
            </w:pPr>
            <w:r w:rsidRPr="005B6EFD">
              <w:t>13</w:t>
            </w:r>
          </w:p>
        </w:tc>
        <w:tc>
          <w:tcPr>
            <w:tcW w:w="992" w:type="dxa"/>
          </w:tcPr>
          <w:p w14:paraId="78AA41C5" w14:textId="77777777" w:rsidR="00D6412B" w:rsidRPr="005B6EFD" w:rsidRDefault="00D6412B" w:rsidP="00335AAD">
            <w:pPr>
              <w:pStyle w:val="TableText"/>
              <w:spacing w:before="0" w:after="0"/>
            </w:pPr>
            <w:r w:rsidRPr="005B6EFD">
              <w:t>-</w:t>
            </w:r>
          </w:p>
        </w:tc>
        <w:tc>
          <w:tcPr>
            <w:tcW w:w="425" w:type="dxa"/>
          </w:tcPr>
          <w:p w14:paraId="06D3123E" w14:textId="3BEB29DF" w:rsidR="00B51F8E" w:rsidRPr="005B6EFD" w:rsidRDefault="00B51F8E" w:rsidP="00335AAD">
            <w:pPr>
              <w:pStyle w:val="TableText"/>
              <w:spacing w:before="0" w:after="0"/>
            </w:pPr>
            <w:r w:rsidRPr="005B6EFD">
              <w:t>-</w:t>
            </w:r>
          </w:p>
        </w:tc>
        <w:tc>
          <w:tcPr>
            <w:tcW w:w="992" w:type="dxa"/>
          </w:tcPr>
          <w:p w14:paraId="36AA205F" w14:textId="0A33F88E" w:rsidR="00D6412B" w:rsidRPr="005B6EFD" w:rsidRDefault="00D6412B" w:rsidP="00335AAD">
            <w:pPr>
              <w:pStyle w:val="TableText"/>
              <w:spacing w:before="0" w:after="0"/>
            </w:pPr>
            <w:r w:rsidRPr="005B6EFD">
              <w:t>-</w:t>
            </w:r>
          </w:p>
        </w:tc>
        <w:tc>
          <w:tcPr>
            <w:tcW w:w="426" w:type="dxa"/>
          </w:tcPr>
          <w:p w14:paraId="12AFE76C" w14:textId="50869D5F" w:rsidR="00B51F8E" w:rsidRPr="005B6EFD" w:rsidRDefault="00B51F8E" w:rsidP="00335AAD">
            <w:pPr>
              <w:pStyle w:val="TableText"/>
              <w:spacing w:before="0" w:after="0"/>
            </w:pPr>
            <w:r w:rsidRPr="005B6EFD">
              <w:t>-</w:t>
            </w:r>
          </w:p>
        </w:tc>
        <w:tc>
          <w:tcPr>
            <w:tcW w:w="992" w:type="dxa"/>
          </w:tcPr>
          <w:p w14:paraId="37A8B574" w14:textId="59C5C1FD" w:rsidR="00D6412B" w:rsidRPr="005B6EFD" w:rsidRDefault="00D6412B" w:rsidP="00335AAD">
            <w:pPr>
              <w:pStyle w:val="TableText"/>
              <w:spacing w:before="0" w:after="0"/>
            </w:pPr>
            <w:r w:rsidRPr="005B6EFD">
              <w:t>0.54 (0.25 – 0.81)</w:t>
            </w:r>
          </w:p>
        </w:tc>
        <w:tc>
          <w:tcPr>
            <w:tcW w:w="425" w:type="dxa"/>
          </w:tcPr>
          <w:p w14:paraId="4E6164A3" w14:textId="20EDDD48" w:rsidR="00660FF8" w:rsidRPr="005B6EFD" w:rsidRDefault="00660FF8" w:rsidP="00335AAD">
            <w:pPr>
              <w:pStyle w:val="TableText"/>
              <w:spacing w:before="0" w:after="0"/>
            </w:pPr>
            <w:r w:rsidRPr="005B6EFD">
              <w:t>-</w:t>
            </w:r>
          </w:p>
        </w:tc>
        <w:tc>
          <w:tcPr>
            <w:tcW w:w="1134" w:type="dxa"/>
          </w:tcPr>
          <w:p w14:paraId="5E45EDEB" w14:textId="3FD44B81" w:rsidR="00D6412B" w:rsidRPr="005B6EFD" w:rsidRDefault="00D6412B" w:rsidP="00335AAD">
            <w:pPr>
              <w:pStyle w:val="TableText"/>
              <w:spacing w:before="0" w:after="0"/>
            </w:pPr>
            <w:r w:rsidRPr="005B6EFD">
              <w:t>-</w:t>
            </w:r>
          </w:p>
        </w:tc>
        <w:tc>
          <w:tcPr>
            <w:tcW w:w="425" w:type="dxa"/>
          </w:tcPr>
          <w:p w14:paraId="4F77F70D" w14:textId="6BD18072" w:rsidR="00660FF8" w:rsidRPr="005B6EFD" w:rsidRDefault="00660FF8" w:rsidP="00335AAD">
            <w:pPr>
              <w:pStyle w:val="TableText"/>
              <w:spacing w:before="0" w:after="0"/>
            </w:pPr>
            <w:r w:rsidRPr="005B6EFD">
              <w:t>-</w:t>
            </w:r>
          </w:p>
        </w:tc>
      </w:tr>
      <w:tr w:rsidR="00102184" w:rsidRPr="005B6EFD" w14:paraId="51316CA0" w14:textId="65389621" w:rsidTr="007A050B">
        <w:trPr>
          <w:trHeight w:val="239"/>
        </w:trPr>
        <w:tc>
          <w:tcPr>
            <w:tcW w:w="988" w:type="dxa"/>
            <w:vMerge/>
          </w:tcPr>
          <w:p w14:paraId="178958ED" w14:textId="77777777" w:rsidR="00D6412B" w:rsidRPr="005B6EFD" w:rsidRDefault="00D6412B" w:rsidP="00335AAD">
            <w:pPr>
              <w:pStyle w:val="TableText"/>
              <w:spacing w:before="0" w:after="0"/>
            </w:pPr>
          </w:p>
        </w:tc>
        <w:tc>
          <w:tcPr>
            <w:tcW w:w="1134" w:type="dxa"/>
          </w:tcPr>
          <w:p w14:paraId="0B254BC0" w14:textId="77777777" w:rsidR="00D6412B" w:rsidRPr="005B6EFD" w:rsidRDefault="00D6412B" w:rsidP="00335AAD">
            <w:pPr>
              <w:pStyle w:val="TableText"/>
              <w:spacing w:before="0" w:after="0"/>
            </w:pPr>
            <w:r w:rsidRPr="005B6EFD">
              <w:t xml:space="preserve">HPV18 </w:t>
            </w:r>
          </w:p>
        </w:tc>
        <w:tc>
          <w:tcPr>
            <w:tcW w:w="567" w:type="dxa"/>
          </w:tcPr>
          <w:p w14:paraId="30D7BB73" w14:textId="77777777" w:rsidR="00D6412B" w:rsidRPr="005B6EFD" w:rsidRDefault="00D6412B" w:rsidP="00335AAD">
            <w:pPr>
              <w:pStyle w:val="TableText"/>
              <w:spacing w:before="0" w:after="0"/>
            </w:pPr>
            <w:r w:rsidRPr="005B6EFD">
              <w:t>-</w:t>
            </w:r>
          </w:p>
        </w:tc>
        <w:tc>
          <w:tcPr>
            <w:tcW w:w="567" w:type="dxa"/>
          </w:tcPr>
          <w:p w14:paraId="5F3EF52E" w14:textId="77777777" w:rsidR="00D6412B" w:rsidRPr="005B6EFD" w:rsidRDefault="00D6412B" w:rsidP="00335AAD">
            <w:pPr>
              <w:pStyle w:val="TableText"/>
              <w:spacing w:before="0" w:after="0"/>
            </w:pPr>
          </w:p>
        </w:tc>
        <w:tc>
          <w:tcPr>
            <w:tcW w:w="992" w:type="dxa"/>
          </w:tcPr>
          <w:p w14:paraId="0D50CDB7" w14:textId="77777777" w:rsidR="00D6412B" w:rsidRPr="005B6EFD" w:rsidRDefault="00D6412B" w:rsidP="00335AAD">
            <w:pPr>
              <w:pStyle w:val="TableText"/>
              <w:spacing w:before="0" w:after="0"/>
            </w:pPr>
            <w:r w:rsidRPr="005B6EFD">
              <w:t>-</w:t>
            </w:r>
          </w:p>
        </w:tc>
        <w:tc>
          <w:tcPr>
            <w:tcW w:w="425" w:type="dxa"/>
          </w:tcPr>
          <w:p w14:paraId="40690DB4" w14:textId="2768B589" w:rsidR="00B51F8E" w:rsidRPr="005B6EFD" w:rsidRDefault="00B51F8E" w:rsidP="00335AAD">
            <w:pPr>
              <w:pStyle w:val="TableText"/>
              <w:spacing w:before="0" w:after="0"/>
            </w:pPr>
            <w:r w:rsidRPr="005B6EFD">
              <w:t>-</w:t>
            </w:r>
          </w:p>
        </w:tc>
        <w:tc>
          <w:tcPr>
            <w:tcW w:w="992" w:type="dxa"/>
          </w:tcPr>
          <w:p w14:paraId="6FF09D73" w14:textId="3119A8AF" w:rsidR="00D6412B" w:rsidRPr="005B6EFD" w:rsidRDefault="00D6412B" w:rsidP="00335AAD">
            <w:pPr>
              <w:pStyle w:val="TableText"/>
              <w:spacing w:before="0" w:after="0"/>
            </w:pPr>
            <w:r w:rsidRPr="005B6EFD">
              <w:t>-</w:t>
            </w:r>
          </w:p>
        </w:tc>
        <w:tc>
          <w:tcPr>
            <w:tcW w:w="426" w:type="dxa"/>
          </w:tcPr>
          <w:p w14:paraId="6B42F6CA" w14:textId="680BE541" w:rsidR="00B51F8E" w:rsidRPr="005B6EFD" w:rsidRDefault="00B51F8E" w:rsidP="00335AAD">
            <w:pPr>
              <w:pStyle w:val="TableText"/>
              <w:spacing w:before="0" w:after="0"/>
            </w:pPr>
            <w:r w:rsidRPr="005B6EFD">
              <w:t>-</w:t>
            </w:r>
          </w:p>
        </w:tc>
        <w:tc>
          <w:tcPr>
            <w:tcW w:w="992" w:type="dxa"/>
          </w:tcPr>
          <w:p w14:paraId="7CD538EA" w14:textId="7EFA8165" w:rsidR="00D6412B" w:rsidRPr="005B6EFD" w:rsidRDefault="00D6412B" w:rsidP="00335AAD">
            <w:pPr>
              <w:pStyle w:val="TableText"/>
              <w:spacing w:before="0" w:after="0"/>
            </w:pPr>
            <w:r w:rsidRPr="005B6EFD">
              <w:t>-</w:t>
            </w:r>
          </w:p>
        </w:tc>
        <w:tc>
          <w:tcPr>
            <w:tcW w:w="425" w:type="dxa"/>
          </w:tcPr>
          <w:p w14:paraId="1F7C7F01" w14:textId="13B45DF5" w:rsidR="00660FF8" w:rsidRPr="005B6EFD" w:rsidRDefault="00660FF8" w:rsidP="00335AAD">
            <w:pPr>
              <w:pStyle w:val="TableText"/>
              <w:spacing w:before="0" w:after="0"/>
            </w:pPr>
            <w:r w:rsidRPr="005B6EFD">
              <w:t>-</w:t>
            </w:r>
          </w:p>
        </w:tc>
        <w:tc>
          <w:tcPr>
            <w:tcW w:w="1134" w:type="dxa"/>
          </w:tcPr>
          <w:p w14:paraId="1AF557AE" w14:textId="48131795" w:rsidR="00D6412B" w:rsidRPr="005B6EFD" w:rsidRDefault="00D6412B" w:rsidP="00335AAD">
            <w:pPr>
              <w:pStyle w:val="TableText"/>
              <w:spacing w:before="0" w:after="0"/>
            </w:pPr>
            <w:r w:rsidRPr="005B6EFD">
              <w:t>-</w:t>
            </w:r>
          </w:p>
        </w:tc>
        <w:tc>
          <w:tcPr>
            <w:tcW w:w="425" w:type="dxa"/>
          </w:tcPr>
          <w:p w14:paraId="495CD94D" w14:textId="2F626B93" w:rsidR="00660FF8" w:rsidRPr="005B6EFD" w:rsidRDefault="00660FF8" w:rsidP="00335AAD">
            <w:pPr>
              <w:pStyle w:val="TableText"/>
              <w:spacing w:before="0" w:after="0"/>
            </w:pPr>
            <w:r w:rsidRPr="005B6EFD">
              <w:t>-</w:t>
            </w:r>
          </w:p>
        </w:tc>
      </w:tr>
      <w:tr w:rsidR="00102184" w:rsidRPr="005B6EFD" w14:paraId="3A3DC50D" w14:textId="51DD6C3D" w:rsidTr="007A050B">
        <w:trPr>
          <w:trHeight w:val="239"/>
        </w:trPr>
        <w:tc>
          <w:tcPr>
            <w:tcW w:w="988" w:type="dxa"/>
            <w:vMerge/>
          </w:tcPr>
          <w:p w14:paraId="70211BBA" w14:textId="77777777" w:rsidR="00D6412B" w:rsidRPr="005B6EFD" w:rsidRDefault="00D6412B" w:rsidP="00335AAD">
            <w:pPr>
              <w:pStyle w:val="TableText"/>
              <w:spacing w:before="0" w:after="0"/>
            </w:pPr>
          </w:p>
        </w:tc>
        <w:tc>
          <w:tcPr>
            <w:tcW w:w="1134" w:type="dxa"/>
          </w:tcPr>
          <w:p w14:paraId="41319419" w14:textId="77777777" w:rsidR="00D6412B" w:rsidRPr="005B6EFD" w:rsidRDefault="00D6412B" w:rsidP="00335AAD">
            <w:pPr>
              <w:pStyle w:val="TableText"/>
              <w:spacing w:before="0" w:after="0"/>
            </w:pPr>
            <w:r w:rsidRPr="005B6EFD">
              <w:t xml:space="preserve">HPV16/18 </w:t>
            </w:r>
          </w:p>
        </w:tc>
        <w:tc>
          <w:tcPr>
            <w:tcW w:w="567" w:type="dxa"/>
          </w:tcPr>
          <w:p w14:paraId="260B61B8" w14:textId="77777777" w:rsidR="00D6412B" w:rsidRPr="005B6EFD" w:rsidRDefault="00D6412B" w:rsidP="00335AAD">
            <w:pPr>
              <w:pStyle w:val="TableText"/>
              <w:spacing w:before="0" w:after="0"/>
            </w:pPr>
            <w:r w:rsidRPr="005B6EFD">
              <w:t>-</w:t>
            </w:r>
          </w:p>
        </w:tc>
        <w:tc>
          <w:tcPr>
            <w:tcW w:w="567" w:type="dxa"/>
          </w:tcPr>
          <w:p w14:paraId="1DB09322" w14:textId="77777777" w:rsidR="00D6412B" w:rsidRPr="005B6EFD" w:rsidRDefault="00D6412B" w:rsidP="00335AAD">
            <w:pPr>
              <w:pStyle w:val="TableText"/>
              <w:spacing w:before="0" w:after="0"/>
            </w:pPr>
          </w:p>
        </w:tc>
        <w:tc>
          <w:tcPr>
            <w:tcW w:w="992" w:type="dxa"/>
          </w:tcPr>
          <w:p w14:paraId="1A09372D" w14:textId="77777777" w:rsidR="00D6412B" w:rsidRPr="005B6EFD" w:rsidRDefault="00D6412B" w:rsidP="00335AAD">
            <w:pPr>
              <w:pStyle w:val="TableText"/>
              <w:spacing w:before="0" w:after="0"/>
            </w:pPr>
            <w:r w:rsidRPr="005B6EFD">
              <w:t>-</w:t>
            </w:r>
          </w:p>
        </w:tc>
        <w:tc>
          <w:tcPr>
            <w:tcW w:w="425" w:type="dxa"/>
          </w:tcPr>
          <w:p w14:paraId="557161B6" w14:textId="36B753D4" w:rsidR="00B51F8E" w:rsidRPr="005B6EFD" w:rsidRDefault="00B51F8E" w:rsidP="00335AAD">
            <w:pPr>
              <w:pStyle w:val="TableText"/>
              <w:spacing w:before="0" w:after="0"/>
            </w:pPr>
            <w:r w:rsidRPr="005B6EFD">
              <w:t>-</w:t>
            </w:r>
          </w:p>
        </w:tc>
        <w:tc>
          <w:tcPr>
            <w:tcW w:w="992" w:type="dxa"/>
          </w:tcPr>
          <w:p w14:paraId="6E96792F" w14:textId="6A763F90" w:rsidR="00D6412B" w:rsidRPr="005B6EFD" w:rsidRDefault="00D6412B" w:rsidP="00335AAD">
            <w:pPr>
              <w:pStyle w:val="TableText"/>
              <w:spacing w:before="0" w:after="0"/>
            </w:pPr>
            <w:r w:rsidRPr="005B6EFD">
              <w:t>-</w:t>
            </w:r>
          </w:p>
        </w:tc>
        <w:tc>
          <w:tcPr>
            <w:tcW w:w="426" w:type="dxa"/>
          </w:tcPr>
          <w:p w14:paraId="18B2CD52" w14:textId="4A7C46F1" w:rsidR="00B51F8E" w:rsidRPr="005B6EFD" w:rsidRDefault="00B51F8E" w:rsidP="00335AAD">
            <w:pPr>
              <w:pStyle w:val="TableText"/>
              <w:spacing w:before="0" w:after="0"/>
            </w:pPr>
            <w:r w:rsidRPr="005B6EFD">
              <w:t>-</w:t>
            </w:r>
          </w:p>
        </w:tc>
        <w:tc>
          <w:tcPr>
            <w:tcW w:w="992" w:type="dxa"/>
          </w:tcPr>
          <w:p w14:paraId="1DB3F6FD" w14:textId="52942741" w:rsidR="00D6412B" w:rsidRPr="005B6EFD" w:rsidRDefault="00D6412B" w:rsidP="00335AAD">
            <w:pPr>
              <w:pStyle w:val="TableText"/>
              <w:spacing w:before="0" w:after="0"/>
            </w:pPr>
            <w:r w:rsidRPr="005B6EFD">
              <w:t>-</w:t>
            </w:r>
          </w:p>
        </w:tc>
        <w:tc>
          <w:tcPr>
            <w:tcW w:w="425" w:type="dxa"/>
          </w:tcPr>
          <w:p w14:paraId="598C0517" w14:textId="5EC91A9A" w:rsidR="00660FF8" w:rsidRPr="005B6EFD" w:rsidRDefault="00660FF8" w:rsidP="00335AAD">
            <w:pPr>
              <w:pStyle w:val="TableText"/>
              <w:spacing w:before="0" w:after="0"/>
            </w:pPr>
            <w:r w:rsidRPr="005B6EFD">
              <w:t>-</w:t>
            </w:r>
          </w:p>
        </w:tc>
        <w:tc>
          <w:tcPr>
            <w:tcW w:w="1134" w:type="dxa"/>
          </w:tcPr>
          <w:p w14:paraId="1C170594" w14:textId="0C5FFD7B" w:rsidR="00D6412B" w:rsidRPr="005B6EFD" w:rsidRDefault="00D6412B" w:rsidP="00335AAD">
            <w:pPr>
              <w:pStyle w:val="TableText"/>
              <w:spacing w:before="0" w:after="0"/>
            </w:pPr>
            <w:r w:rsidRPr="005B6EFD">
              <w:t>-</w:t>
            </w:r>
          </w:p>
        </w:tc>
        <w:tc>
          <w:tcPr>
            <w:tcW w:w="425" w:type="dxa"/>
          </w:tcPr>
          <w:p w14:paraId="52AEB74B" w14:textId="67B352EA" w:rsidR="00660FF8" w:rsidRPr="005B6EFD" w:rsidRDefault="00660FF8" w:rsidP="00335AAD">
            <w:pPr>
              <w:pStyle w:val="TableText"/>
              <w:spacing w:before="0" w:after="0"/>
            </w:pPr>
            <w:r w:rsidRPr="005B6EFD">
              <w:t>-</w:t>
            </w:r>
          </w:p>
        </w:tc>
      </w:tr>
      <w:tr w:rsidR="00102184" w:rsidRPr="005B6EFD" w14:paraId="446B5513" w14:textId="733D2989" w:rsidTr="007A050B">
        <w:trPr>
          <w:trHeight w:val="239"/>
        </w:trPr>
        <w:tc>
          <w:tcPr>
            <w:tcW w:w="988" w:type="dxa"/>
            <w:vMerge/>
          </w:tcPr>
          <w:p w14:paraId="6EBD45BB" w14:textId="77777777" w:rsidR="00D6412B" w:rsidRPr="005B6EFD" w:rsidRDefault="00D6412B" w:rsidP="00335AAD">
            <w:pPr>
              <w:pStyle w:val="TableText"/>
              <w:spacing w:before="0" w:after="0"/>
            </w:pPr>
          </w:p>
        </w:tc>
        <w:tc>
          <w:tcPr>
            <w:tcW w:w="1134" w:type="dxa"/>
          </w:tcPr>
          <w:p w14:paraId="6E29181C" w14:textId="58D5E0C6" w:rsidR="00D6412B" w:rsidRPr="005B6EFD" w:rsidRDefault="00D6412B" w:rsidP="00335AAD">
            <w:pPr>
              <w:pStyle w:val="TableText"/>
              <w:spacing w:before="0" w:after="0"/>
            </w:pPr>
            <w:r w:rsidRPr="005B6EFD">
              <w:t xml:space="preserve">Any </w:t>
            </w:r>
            <w:r w:rsidR="00DA419A" w:rsidRPr="005B6EFD">
              <w:t>hrHPV</w:t>
            </w:r>
          </w:p>
        </w:tc>
        <w:tc>
          <w:tcPr>
            <w:tcW w:w="567" w:type="dxa"/>
          </w:tcPr>
          <w:p w14:paraId="398EC9B5" w14:textId="77777777" w:rsidR="00D6412B" w:rsidRPr="005B6EFD" w:rsidRDefault="00D6412B" w:rsidP="00335AAD">
            <w:pPr>
              <w:pStyle w:val="TableText"/>
              <w:spacing w:before="0" w:after="0"/>
            </w:pPr>
            <w:r w:rsidRPr="005B6EFD">
              <w:t>2</w:t>
            </w:r>
          </w:p>
        </w:tc>
        <w:tc>
          <w:tcPr>
            <w:tcW w:w="567" w:type="dxa"/>
          </w:tcPr>
          <w:p w14:paraId="35DCEF02" w14:textId="77777777" w:rsidR="00D6412B" w:rsidRPr="005B6EFD" w:rsidRDefault="00D6412B" w:rsidP="00335AAD">
            <w:pPr>
              <w:pStyle w:val="TableText"/>
              <w:spacing w:before="0" w:after="0"/>
            </w:pPr>
            <w:r w:rsidRPr="005B6EFD">
              <w:t>275</w:t>
            </w:r>
          </w:p>
        </w:tc>
        <w:tc>
          <w:tcPr>
            <w:tcW w:w="992" w:type="dxa"/>
          </w:tcPr>
          <w:p w14:paraId="77C9F9CA" w14:textId="77777777" w:rsidR="00D6412B" w:rsidRPr="005B6EFD" w:rsidRDefault="00D6412B" w:rsidP="00335AAD">
            <w:pPr>
              <w:pStyle w:val="TableText"/>
              <w:spacing w:before="0" w:after="0"/>
            </w:pPr>
            <w:r w:rsidRPr="005B6EFD">
              <w:t>0.91 (0.41 – 1.00)</w:t>
            </w:r>
          </w:p>
        </w:tc>
        <w:tc>
          <w:tcPr>
            <w:tcW w:w="425" w:type="dxa"/>
          </w:tcPr>
          <w:p w14:paraId="12B82D17" w14:textId="7ED8C35B" w:rsidR="00B51F8E" w:rsidRPr="005B6EFD" w:rsidRDefault="00B51F8E" w:rsidP="00335AAD">
            <w:pPr>
              <w:pStyle w:val="TableText"/>
              <w:spacing w:before="0" w:after="0"/>
            </w:pPr>
            <w:r w:rsidRPr="005B6EFD">
              <w:t>88%</w:t>
            </w:r>
          </w:p>
        </w:tc>
        <w:tc>
          <w:tcPr>
            <w:tcW w:w="992" w:type="dxa"/>
          </w:tcPr>
          <w:p w14:paraId="1A80A0F6" w14:textId="18D0862D" w:rsidR="00D6412B" w:rsidRPr="005B6EFD" w:rsidRDefault="00D6412B" w:rsidP="00335AAD">
            <w:pPr>
              <w:pStyle w:val="TableText"/>
              <w:spacing w:before="0" w:after="0"/>
            </w:pPr>
            <w:r w:rsidRPr="005B6EFD">
              <w:t>0.53 (0.09 – 0.95)</w:t>
            </w:r>
          </w:p>
        </w:tc>
        <w:tc>
          <w:tcPr>
            <w:tcW w:w="426" w:type="dxa"/>
          </w:tcPr>
          <w:p w14:paraId="601BB7E8" w14:textId="4AAF869C" w:rsidR="00B51F8E" w:rsidRPr="005B6EFD" w:rsidRDefault="00B51F8E" w:rsidP="00335AAD">
            <w:pPr>
              <w:pStyle w:val="TableText"/>
              <w:spacing w:before="0" w:after="0"/>
            </w:pPr>
            <w:r w:rsidRPr="005B6EFD">
              <w:t>95%</w:t>
            </w:r>
          </w:p>
        </w:tc>
        <w:tc>
          <w:tcPr>
            <w:tcW w:w="992" w:type="dxa"/>
          </w:tcPr>
          <w:p w14:paraId="53ABCA78" w14:textId="0D6B1545" w:rsidR="00D6412B" w:rsidRPr="005B6EFD" w:rsidRDefault="00D6412B" w:rsidP="00335AAD">
            <w:pPr>
              <w:pStyle w:val="TableText"/>
              <w:spacing w:before="0" w:after="0"/>
            </w:pPr>
            <w:r w:rsidRPr="005B6EFD">
              <w:t>0.33 (0.24 – 0.43)</w:t>
            </w:r>
          </w:p>
        </w:tc>
        <w:tc>
          <w:tcPr>
            <w:tcW w:w="425" w:type="dxa"/>
          </w:tcPr>
          <w:p w14:paraId="4CE2C548" w14:textId="3F4C82F2" w:rsidR="00660FF8" w:rsidRPr="005B6EFD" w:rsidRDefault="00660FF8" w:rsidP="00335AAD">
            <w:pPr>
              <w:pStyle w:val="TableText"/>
              <w:spacing w:before="0" w:after="0"/>
            </w:pPr>
            <w:r w:rsidRPr="005B6EFD">
              <w:t>0%</w:t>
            </w:r>
          </w:p>
        </w:tc>
        <w:tc>
          <w:tcPr>
            <w:tcW w:w="1134" w:type="dxa"/>
          </w:tcPr>
          <w:p w14:paraId="008333EA" w14:textId="12471AFB" w:rsidR="00D6412B" w:rsidRPr="005B6EFD" w:rsidRDefault="00D6412B" w:rsidP="00335AAD">
            <w:pPr>
              <w:pStyle w:val="TableText"/>
              <w:spacing w:before="0" w:after="0"/>
            </w:pPr>
            <w:r w:rsidRPr="005B6EFD">
              <w:t>0.08 (0.00 – 0.68)</w:t>
            </w:r>
          </w:p>
        </w:tc>
        <w:tc>
          <w:tcPr>
            <w:tcW w:w="425" w:type="dxa"/>
          </w:tcPr>
          <w:p w14:paraId="7AC7668B" w14:textId="77809C7D" w:rsidR="00660FF8" w:rsidRPr="005B6EFD" w:rsidRDefault="00660FF8" w:rsidP="00335AAD">
            <w:pPr>
              <w:pStyle w:val="TableText"/>
              <w:spacing w:before="0" w:after="0"/>
            </w:pPr>
            <w:r w:rsidRPr="005B6EFD">
              <w:t>92%</w:t>
            </w:r>
          </w:p>
        </w:tc>
      </w:tr>
      <w:tr w:rsidR="00D6412B" w:rsidRPr="005B6EFD" w14:paraId="25865AB4" w14:textId="77777777" w:rsidTr="007A050B">
        <w:trPr>
          <w:trHeight w:val="239"/>
        </w:trPr>
        <w:tc>
          <w:tcPr>
            <w:tcW w:w="9067" w:type="dxa"/>
            <w:gridSpan w:val="12"/>
            <w:shd w:val="clear" w:color="auto" w:fill="F2F2F2" w:themeFill="background1" w:themeFillShade="F2"/>
          </w:tcPr>
          <w:p w14:paraId="0CBFDE48" w14:textId="6948F8CE" w:rsidR="00B51F8E" w:rsidRPr="005B6EFD" w:rsidRDefault="00B51F8E" w:rsidP="00335AAD">
            <w:pPr>
              <w:pStyle w:val="TableFigureHeading"/>
              <w:spacing w:before="0" w:after="0"/>
            </w:pPr>
            <w:r w:rsidRPr="005B6EFD">
              <w:t>Other/aggregated population</w:t>
            </w:r>
          </w:p>
        </w:tc>
      </w:tr>
      <w:tr w:rsidR="00102184" w:rsidRPr="005B6EFD" w14:paraId="663FED7D" w14:textId="2DD529A9" w:rsidTr="007A050B">
        <w:trPr>
          <w:trHeight w:val="71"/>
        </w:trPr>
        <w:tc>
          <w:tcPr>
            <w:tcW w:w="988" w:type="dxa"/>
            <w:vMerge w:val="restart"/>
          </w:tcPr>
          <w:p w14:paraId="2E527B31" w14:textId="77777777" w:rsidR="00D6412B" w:rsidRPr="005B6EFD" w:rsidRDefault="00D6412B" w:rsidP="00335AAD">
            <w:pPr>
              <w:pStyle w:val="TableText"/>
              <w:spacing w:before="0" w:after="0"/>
            </w:pPr>
            <w:r w:rsidRPr="005B6EFD">
              <w:t>PLWH (any)</w:t>
            </w:r>
          </w:p>
        </w:tc>
        <w:tc>
          <w:tcPr>
            <w:tcW w:w="1134" w:type="dxa"/>
          </w:tcPr>
          <w:p w14:paraId="2D4CCB70" w14:textId="77777777" w:rsidR="00D6412B" w:rsidRPr="005B6EFD" w:rsidRDefault="00D6412B" w:rsidP="00335AAD">
            <w:pPr>
              <w:pStyle w:val="TableText"/>
              <w:spacing w:before="0" w:after="0"/>
            </w:pPr>
            <w:r w:rsidRPr="005B6EFD">
              <w:t>HPV16</w:t>
            </w:r>
          </w:p>
        </w:tc>
        <w:tc>
          <w:tcPr>
            <w:tcW w:w="567" w:type="dxa"/>
          </w:tcPr>
          <w:p w14:paraId="762549D9" w14:textId="77777777" w:rsidR="00D6412B" w:rsidRPr="005B6EFD" w:rsidRDefault="00D6412B" w:rsidP="00335AAD">
            <w:pPr>
              <w:pStyle w:val="TableText"/>
              <w:spacing w:before="0" w:after="0"/>
            </w:pPr>
            <w:r w:rsidRPr="005B6EFD">
              <w:t>8**</w:t>
            </w:r>
          </w:p>
        </w:tc>
        <w:tc>
          <w:tcPr>
            <w:tcW w:w="567" w:type="dxa"/>
          </w:tcPr>
          <w:p w14:paraId="0F8EF296" w14:textId="77777777" w:rsidR="00D6412B" w:rsidRPr="005B6EFD" w:rsidRDefault="00D6412B" w:rsidP="00335AAD">
            <w:pPr>
              <w:pStyle w:val="TableText"/>
              <w:spacing w:before="0" w:after="0"/>
            </w:pPr>
            <w:r w:rsidRPr="005B6EFD">
              <w:t>1245</w:t>
            </w:r>
          </w:p>
        </w:tc>
        <w:tc>
          <w:tcPr>
            <w:tcW w:w="992" w:type="dxa"/>
          </w:tcPr>
          <w:p w14:paraId="79FD156B" w14:textId="77777777" w:rsidR="00D6412B" w:rsidRPr="005B6EFD" w:rsidRDefault="00D6412B" w:rsidP="00335AAD">
            <w:pPr>
              <w:pStyle w:val="TableText"/>
              <w:spacing w:before="0" w:after="0"/>
            </w:pPr>
            <w:r w:rsidRPr="005B6EFD">
              <w:t>0.48 (0.36 – 0.61)</w:t>
            </w:r>
          </w:p>
        </w:tc>
        <w:tc>
          <w:tcPr>
            <w:tcW w:w="425" w:type="dxa"/>
          </w:tcPr>
          <w:p w14:paraId="0446B258" w14:textId="189D69FD" w:rsidR="00B51F8E" w:rsidRPr="005B6EFD" w:rsidRDefault="00B51F8E" w:rsidP="00335AAD">
            <w:pPr>
              <w:pStyle w:val="TableText"/>
              <w:spacing w:before="0" w:after="0"/>
            </w:pPr>
            <w:r w:rsidRPr="005B6EFD">
              <w:t>77%</w:t>
            </w:r>
          </w:p>
        </w:tc>
        <w:tc>
          <w:tcPr>
            <w:tcW w:w="992" w:type="dxa"/>
          </w:tcPr>
          <w:p w14:paraId="7D2B9B29" w14:textId="4F33761A" w:rsidR="00D6412B" w:rsidRPr="005B6EFD" w:rsidRDefault="00D6412B" w:rsidP="00335AAD">
            <w:pPr>
              <w:pStyle w:val="TableText"/>
              <w:spacing w:before="0" w:after="0"/>
            </w:pPr>
            <w:r w:rsidRPr="005B6EFD">
              <w:t>0.75 (0.70 – 0.80)</w:t>
            </w:r>
          </w:p>
        </w:tc>
        <w:tc>
          <w:tcPr>
            <w:tcW w:w="426" w:type="dxa"/>
          </w:tcPr>
          <w:p w14:paraId="682E6AE0" w14:textId="14DCCB28" w:rsidR="00B51F8E" w:rsidRPr="005B6EFD" w:rsidRDefault="00B51F8E" w:rsidP="00335AAD">
            <w:pPr>
              <w:pStyle w:val="TableText"/>
              <w:spacing w:before="0" w:after="0"/>
            </w:pPr>
            <w:r w:rsidRPr="005B6EFD">
              <w:t>44%</w:t>
            </w:r>
          </w:p>
        </w:tc>
        <w:tc>
          <w:tcPr>
            <w:tcW w:w="992" w:type="dxa"/>
          </w:tcPr>
          <w:p w14:paraId="0CEC6650" w14:textId="49A2088A" w:rsidR="00D6412B" w:rsidRPr="005B6EFD" w:rsidRDefault="00D6412B" w:rsidP="00335AAD">
            <w:pPr>
              <w:pStyle w:val="TableText"/>
              <w:spacing w:before="0" w:after="0"/>
            </w:pPr>
            <w:r w:rsidRPr="005B6EFD">
              <w:t>0.47 (0.29 – 0.66)</w:t>
            </w:r>
          </w:p>
        </w:tc>
        <w:tc>
          <w:tcPr>
            <w:tcW w:w="425" w:type="dxa"/>
          </w:tcPr>
          <w:p w14:paraId="155A33A3" w14:textId="74648182" w:rsidR="00660FF8" w:rsidRPr="005B6EFD" w:rsidRDefault="00660FF8" w:rsidP="00335AAD">
            <w:pPr>
              <w:pStyle w:val="TableText"/>
              <w:spacing w:before="0" w:after="0"/>
            </w:pPr>
            <w:r w:rsidRPr="005B6EFD">
              <w:t>92%</w:t>
            </w:r>
          </w:p>
        </w:tc>
        <w:tc>
          <w:tcPr>
            <w:tcW w:w="1134" w:type="dxa"/>
          </w:tcPr>
          <w:p w14:paraId="641DCC9F" w14:textId="4B40F094" w:rsidR="00D6412B" w:rsidRPr="005B6EFD" w:rsidRDefault="00D6412B" w:rsidP="00335AAD">
            <w:pPr>
              <w:pStyle w:val="TableText"/>
              <w:spacing w:before="0" w:after="0"/>
            </w:pPr>
            <w:r w:rsidRPr="005B6EFD">
              <w:t>0.28 (0.13 – 0.46)</w:t>
            </w:r>
          </w:p>
        </w:tc>
        <w:tc>
          <w:tcPr>
            <w:tcW w:w="425" w:type="dxa"/>
          </w:tcPr>
          <w:p w14:paraId="034BEB18" w14:textId="053814FD" w:rsidR="00660FF8" w:rsidRPr="005B6EFD" w:rsidRDefault="00660FF8" w:rsidP="00335AAD">
            <w:pPr>
              <w:pStyle w:val="TableText"/>
              <w:spacing w:before="0" w:after="0"/>
            </w:pPr>
            <w:r w:rsidRPr="005B6EFD">
              <w:t>96%</w:t>
            </w:r>
          </w:p>
        </w:tc>
      </w:tr>
      <w:tr w:rsidR="00102184" w:rsidRPr="005B6EFD" w14:paraId="71057963" w14:textId="43352564" w:rsidTr="007A050B">
        <w:trPr>
          <w:trHeight w:val="239"/>
        </w:trPr>
        <w:tc>
          <w:tcPr>
            <w:tcW w:w="988" w:type="dxa"/>
            <w:vMerge/>
          </w:tcPr>
          <w:p w14:paraId="3D86CCAC" w14:textId="77777777" w:rsidR="00D6412B" w:rsidRPr="005B6EFD" w:rsidRDefault="00D6412B" w:rsidP="00335AAD">
            <w:pPr>
              <w:pStyle w:val="TableText"/>
              <w:spacing w:before="0" w:after="0"/>
            </w:pPr>
          </w:p>
        </w:tc>
        <w:tc>
          <w:tcPr>
            <w:tcW w:w="1134" w:type="dxa"/>
          </w:tcPr>
          <w:p w14:paraId="7766AA6A" w14:textId="77777777" w:rsidR="00D6412B" w:rsidRPr="005B6EFD" w:rsidRDefault="00D6412B" w:rsidP="00335AAD">
            <w:pPr>
              <w:pStyle w:val="TableText"/>
              <w:spacing w:before="0" w:after="0"/>
            </w:pPr>
            <w:r w:rsidRPr="005B6EFD">
              <w:t xml:space="preserve">HPV18 </w:t>
            </w:r>
          </w:p>
        </w:tc>
        <w:tc>
          <w:tcPr>
            <w:tcW w:w="567" w:type="dxa"/>
          </w:tcPr>
          <w:p w14:paraId="38A48CBC" w14:textId="77777777" w:rsidR="00D6412B" w:rsidRPr="005B6EFD" w:rsidRDefault="00D6412B" w:rsidP="00335AAD">
            <w:pPr>
              <w:pStyle w:val="TableText"/>
              <w:spacing w:before="0" w:after="0"/>
            </w:pPr>
            <w:r w:rsidRPr="005B6EFD">
              <w:t>4††</w:t>
            </w:r>
          </w:p>
        </w:tc>
        <w:tc>
          <w:tcPr>
            <w:tcW w:w="567" w:type="dxa"/>
          </w:tcPr>
          <w:p w14:paraId="1BB7D540" w14:textId="77777777" w:rsidR="00D6412B" w:rsidRPr="005B6EFD" w:rsidRDefault="00D6412B" w:rsidP="00335AAD">
            <w:pPr>
              <w:pStyle w:val="TableText"/>
              <w:spacing w:before="0" w:after="0"/>
            </w:pPr>
            <w:r w:rsidRPr="005B6EFD">
              <w:t>463</w:t>
            </w:r>
          </w:p>
        </w:tc>
        <w:tc>
          <w:tcPr>
            <w:tcW w:w="992" w:type="dxa"/>
          </w:tcPr>
          <w:p w14:paraId="767CC0A1" w14:textId="77777777" w:rsidR="00D6412B" w:rsidRPr="005B6EFD" w:rsidRDefault="00D6412B" w:rsidP="00335AAD">
            <w:pPr>
              <w:pStyle w:val="TableText"/>
              <w:spacing w:before="0" w:after="0"/>
            </w:pPr>
            <w:r w:rsidRPr="005B6EFD">
              <w:t>0.21 (0.15 – 0.27)</w:t>
            </w:r>
          </w:p>
        </w:tc>
        <w:tc>
          <w:tcPr>
            <w:tcW w:w="425" w:type="dxa"/>
          </w:tcPr>
          <w:p w14:paraId="736F7CFB" w14:textId="3799A5B8" w:rsidR="00B51F8E" w:rsidRPr="005B6EFD" w:rsidRDefault="00B51F8E" w:rsidP="00335AAD">
            <w:pPr>
              <w:pStyle w:val="TableText"/>
              <w:spacing w:before="0" w:after="0"/>
            </w:pPr>
            <w:r w:rsidRPr="005B6EFD">
              <w:t>0%</w:t>
            </w:r>
          </w:p>
        </w:tc>
        <w:tc>
          <w:tcPr>
            <w:tcW w:w="992" w:type="dxa"/>
          </w:tcPr>
          <w:p w14:paraId="2AF6CC29" w14:textId="445E5F01" w:rsidR="00D6412B" w:rsidRPr="005B6EFD" w:rsidRDefault="00D6412B" w:rsidP="00335AAD">
            <w:pPr>
              <w:pStyle w:val="TableText"/>
              <w:spacing w:before="0" w:after="0"/>
            </w:pPr>
            <w:r w:rsidRPr="005B6EFD">
              <w:t>0.83 (0.78 – 0.88)</w:t>
            </w:r>
          </w:p>
        </w:tc>
        <w:tc>
          <w:tcPr>
            <w:tcW w:w="426" w:type="dxa"/>
          </w:tcPr>
          <w:p w14:paraId="6E31B2E4" w14:textId="448CAEC0" w:rsidR="00B51F8E" w:rsidRPr="005B6EFD" w:rsidRDefault="00B51F8E" w:rsidP="00335AAD">
            <w:pPr>
              <w:pStyle w:val="TableText"/>
              <w:spacing w:before="0" w:after="0"/>
            </w:pPr>
            <w:r w:rsidRPr="005B6EFD">
              <w:t>0%</w:t>
            </w:r>
          </w:p>
        </w:tc>
        <w:tc>
          <w:tcPr>
            <w:tcW w:w="992" w:type="dxa"/>
          </w:tcPr>
          <w:p w14:paraId="59031B7B" w14:textId="3C85A5AD" w:rsidR="00D6412B" w:rsidRPr="005B6EFD" w:rsidRDefault="00D6412B" w:rsidP="00335AAD">
            <w:pPr>
              <w:pStyle w:val="TableText"/>
              <w:spacing w:before="0" w:after="0"/>
            </w:pPr>
            <w:r w:rsidRPr="005B6EFD">
              <w:t>0.42 (0.23 – 0.61)</w:t>
            </w:r>
          </w:p>
        </w:tc>
        <w:tc>
          <w:tcPr>
            <w:tcW w:w="425" w:type="dxa"/>
          </w:tcPr>
          <w:p w14:paraId="44EE7AAF" w14:textId="2A18C081" w:rsidR="00660FF8" w:rsidRPr="005B6EFD" w:rsidRDefault="00660FF8" w:rsidP="00335AAD">
            <w:pPr>
              <w:pStyle w:val="TableText"/>
              <w:spacing w:before="0" w:after="0"/>
            </w:pPr>
            <w:r w:rsidRPr="005B6EFD">
              <w:t>70%</w:t>
            </w:r>
          </w:p>
        </w:tc>
        <w:tc>
          <w:tcPr>
            <w:tcW w:w="1134" w:type="dxa"/>
          </w:tcPr>
          <w:p w14:paraId="67422EAC" w14:textId="2655CEE2" w:rsidR="00D6412B" w:rsidRPr="005B6EFD" w:rsidRDefault="00D6412B" w:rsidP="00335AAD">
            <w:pPr>
              <w:pStyle w:val="TableText"/>
              <w:spacing w:before="0" w:after="0"/>
            </w:pPr>
            <w:r w:rsidRPr="005B6EFD">
              <w:t>0.39 (0.20 – 0.61)</w:t>
            </w:r>
          </w:p>
        </w:tc>
        <w:tc>
          <w:tcPr>
            <w:tcW w:w="425" w:type="dxa"/>
          </w:tcPr>
          <w:p w14:paraId="0B970E25" w14:textId="2AC3E2C9" w:rsidR="00660FF8" w:rsidRPr="005B6EFD" w:rsidRDefault="00660FF8" w:rsidP="00335AAD">
            <w:pPr>
              <w:pStyle w:val="TableText"/>
              <w:spacing w:before="0" w:after="0"/>
            </w:pPr>
            <w:r w:rsidRPr="005B6EFD">
              <w:t>93%</w:t>
            </w:r>
          </w:p>
        </w:tc>
      </w:tr>
      <w:tr w:rsidR="00102184" w:rsidRPr="005B6EFD" w14:paraId="00B251DB" w14:textId="159920F3" w:rsidTr="007A050B">
        <w:trPr>
          <w:trHeight w:val="239"/>
        </w:trPr>
        <w:tc>
          <w:tcPr>
            <w:tcW w:w="988" w:type="dxa"/>
            <w:vMerge/>
          </w:tcPr>
          <w:p w14:paraId="7A0EC34C" w14:textId="77777777" w:rsidR="00D6412B" w:rsidRPr="005B6EFD" w:rsidRDefault="00D6412B" w:rsidP="00335AAD">
            <w:pPr>
              <w:pStyle w:val="TableText"/>
              <w:spacing w:before="0" w:after="0"/>
            </w:pPr>
          </w:p>
        </w:tc>
        <w:tc>
          <w:tcPr>
            <w:tcW w:w="1134" w:type="dxa"/>
          </w:tcPr>
          <w:p w14:paraId="23672FE0" w14:textId="77777777" w:rsidR="00D6412B" w:rsidRPr="005B6EFD" w:rsidRDefault="00D6412B" w:rsidP="00335AAD">
            <w:pPr>
              <w:pStyle w:val="TableText"/>
              <w:spacing w:before="0" w:after="0"/>
            </w:pPr>
            <w:r w:rsidRPr="005B6EFD">
              <w:t xml:space="preserve">HPV16/18 </w:t>
            </w:r>
          </w:p>
        </w:tc>
        <w:tc>
          <w:tcPr>
            <w:tcW w:w="567" w:type="dxa"/>
          </w:tcPr>
          <w:p w14:paraId="48A46231" w14:textId="77777777" w:rsidR="00D6412B" w:rsidRPr="005B6EFD" w:rsidRDefault="00D6412B" w:rsidP="00335AAD">
            <w:pPr>
              <w:pStyle w:val="TableText"/>
              <w:spacing w:before="0" w:after="0"/>
            </w:pPr>
            <w:r w:rsidRPr="005B6EFD">
              <w:t>4</w:t>
            </w:r>
          </w:p>
        </w:tc>
        <w:tc>
          <w:tcPr>
            <w:tcW w:w="567" w:type="dxa"/>
          </w:tcPr>
          <w:p w14:paraId="6557C605" w14:textId="77777777" w:rsidR="00D6412B" w:rsidRPr="005B6EFD" w:rsidRDefault="00D6412B" w:rsidP="00335AAD">
            <w:pPr>
              <w:pStyle w:val="TableText"/>
              <w:spacing w:before="0" w:after="0"/>
            </w:pPr>
            <w:r w:rsidRPr="005B6EFD">
              <w:t>1249</w:t>
            </w:r>
          </w:p>
        </w:tc>
        <w:tc>
          <w:tcPr>
            <w:tcW w:w="992" w:type="dxa"/>
          </w:tcPr>
          <w:p w14:paraId="73548DF2" w14:textId="77777777" w:rsidR="00D6412B" w:rsidRPr="005B6EFD" w:rsidRDefault="00D6412B" w:rsidP="00335AAD">
            <w:pPr>
              <w:pStyle w:val="TableText"/>
              <w:spacing w:before="0" w:after="0"/>
            </w:pPr>
            <w:r w:rsidRPr="005B6EFD">
              <w:t>0.51 (0.24 – 0.78)</w:t>
            </w:r>
          </w:p>
        </w:tc>
        <w:tc>
          <w:tcPr>
            <w:tcW w:w="425" w:type="dxa"/>
          </w:tcPr>
          <w:p w14:paraId="64C8EE6A" w14:textId="16550CAD" w:rsidR="00B51F8E" w:rsidRPr="005B6EFD" w:rsidRDefault="00B51F8E" w:rsidP="00335AAD">
            <w:pPr>
              <w:pStyle w:val="TableText"/>
              <w:spacing w:before="0" w:after="0"/>
            </w:pPr>
            <w:r w:rsidRPr="005B6EFD">
              <w:t>95%</w:t>
            </w:r>
          </w:p>
        </w:tc>
        <w:tc>
          <w:tcPr>
            <w:tcW w:w="992" w:type="dxa"/>
          </w:tcPr>
          <w:p w14:paraId="0DD67ED8" w14:textId="37FC4AA8" w:rsidR="00D6412B" w:rsidRPr="005B6EFD" w:rsidRDefault="00D6412B" w:rsidP="00335AAD">
            <w:pPr>
              <w:pStyle w:val="TableText"/>
              <w:spacing w:before="0" w:after="0"/>
            </w:pPr>
            <w:r w:rsidRPr="005B6EFD">
              <w:t>0.74 (0.60 – 0.86)</w:t>
            </w:r>
          </w:p>
        </w:tc>
        <w:tc>
          <w:tcPr>
            <w:tcW w:w="426" w:type="dxa"/>
          </w:tcPr>
          <w:p w14:paraId="3D9D3DC5" w14:textId="26513782" w:rsidR="00B51F8E" w:rsidRPr="005B6EFD" w:rsidRDefault="00B51F8E" w:rsidP="00335AAD">
            <w:pPr>
              <w:pStyle w:val="TableText"/>
              <w:spacing w:before="0" w:after="0"/>
            </w:pPr>
            <w:r w:rsidRPr="005B6EFD">
              <w:t>95%</w:t>
            </w:r>
          </w:p>
        </w:tc>
        <w:tc>
          <w:tcPr>
            <w:tcW w:w="992" w:type="dxa"/>
          </w:tcPr>
          <w:p w14:paraId="78CCD698" w14:textId="27A34510" w:rsidR="00D6412B" w:rsidRPr="005B6EFD" w:rsidRDefault="00D6412B" w:rsidP="00335AAD">
            <w:pPr>
              <w:pStyle w:val="TableText"/>
              <w:spacing w:before="0" w:after="0"/>
            </w:pPr>
            <w:r w:rsidRPr="005B6EFD">
              <w:t>0.36 (0.05 – 0.76)</w:t>
            </w:r>
          </w:p>
        </w:tc>
        <w:tc>
          <w:tcPr>
            <w:tcW w:w="425" w:type="dxa"/>
          </w:tcPr>
          <w:p w14:paraId="0959F1B3" w14:textId="5C99F3AA" w:rsidR="00660FF8" w:rsidRPr="005B6EFD" w:rsidRDefault="00660FF8" w:rsidP="00335AAD">
            <w:pPr>
              <w:pStyle w:val="TableText"/>
              <w:spacing w:before="0" w:after="0"/>
            </w:pPr>
            <w:r w:rsidRPr="005B6EFD">
              <w:t>99%</w:t>
            </w:r>
          </w:p>
        </w:tc>
        <w:tc>
          <w:tcPr>
            <w:tcW w:w="1134" w:type="dxa"/>
          </w:tcPr>
          <w:p w14:paraId="655172E9" w14:textId="07C0C533" w:rsidR="00D6412B" w:rsidRPr="005B6EFD" w:rsidRDefault="00D6412B" w:rsidP="00335AAD">
            <w:pPr>
              <w:pStyle w:val="TableText"/>
              <w:spacing w:before="0" w:after="0"/>
            </w:pPr>
            <w:r w:rsidRPr="005B6EFD">
              <w:t>0.13 (0.09 – 0.19)</w:t>
            </w:r>
          </w:p>
        </w:tc>
        <w:tc>
          <w:tcPr>
            <w:tcW w:w="425" w:type="dxa"/>
          </w:tcPr>
          <w:p w14:paraId="68CC0AC9" w14:textId="766FA38E" w:rsidR="00660FF8" w:rsidRPr="005B6EFD" w:rsidRDefault="00660FF8" w:rsidP="00335AAD">
            <w:pPr>
              <w:pStyle w:val="TableText"/>
              <w:spacing w:before="0" w:after="0"/>
            </w:pPr>
            <w:r w:rsidRPr="005B6EFD">
              <w:t>71%</w:t>
            </w:r>
          </w:p>
        </w:tc>
      </w:tr>
      <w:tr w:rsidR="00102184" w:rsidRPr="005B6EFD" w14:paraId="75B47F3F" w14:textId="26DF4ED7" w:rsidTr="007A050B">
        <w:trPr>
          <w:trHeight w:val="239"/>
        </w:trPr>
        <w:tc>
          <w:tcPr>
            <w:tcW w:w="988" w:type="dxa"/>
            <w:vMerge/>
          </w:tcPr>
          <w:p w14:paraId="53FADFAD" w14:textId="77777777" w:rsidR="00D6412B" w:rsidRPr="005B6EFD" w:rsidRDefault="00D6412B" w:rsidP="00335AAD">
            <w:pPr>
              <w:pStyle w:val="TableText"/>
              <w:spacing w:before="0" w:after="0"/>
            </w:pPr>
          </w:p>
        </w:tc>
        <w:tc>
          <w:tcPr>
            <w:tcW w:w="1134" w:type="dxa"/>
          </w:tcPr>
          <w:p w14:paraId="5A63D4A0" w14:textId="201CECD0" w:rsidR="00D6412B" w:rsidRPr="005B6EFD" w:rsidRDefault="00D6412B" w:rsidP="00335AAD">
            <w:pPr>
              <w:pStyle w:val="TableText"/>
              <w:spacing w:before="0" w:after="0"/>
            </w:pPr>
            <w:r w:rsidRPr="005B6EFD">
              <w:t xml:space="preserve">Any </w:t>
            </w:r>
            <w:r w:rsidR="00DA419A" w:rsidRPr="005B6EFD">
              <w:t>hrHPV</w:t>
            </w:r>
          </w:p>
        </w:tc>
        <w:tc>
          <w:tcPr>
            <w:tcW w:w="567" w:type="dxa"/>
          </w:tcPr>
          <w:p w14:paraId="42E0EF31" w14:textId="77777777" w:rsidR="00D6412B" w:rsidRPr="005B6EFD" w:rsidRDefault="00D6412B" w:rsidP="00335AAD">
            <w:pPr>
              <w:pStyle w:val="TableText"/>
              <w:spacing w:before="0" w:after="0"/>
            </w:pPr>
            <w:r w:rsidRPr="005B6EFD">
              <w:t>19</w:t>
            </w:r>
          </w:p>
        </w:tc>
        <w:tc>
          <w:tcPr>
            <w:tcW w:w="567" w:type="dxa"/>
          </w:tcPr>
          <w:p w14:paraId="4A450850" w14:textId="77777777" w:rsidR="00D6412B" w:rsidRPr="005B6EFD" w:rsidRDefault="00D6412B" w:rsidP="00335AAD">
            <w:pPr>
              <w:pStyle w:val="TableText"/>
              <w:spacing w:before="0" w:after="0"/>
            </w:pPr>
            <w:r w:rsidRPr="005B6EFD">
              <w:t>5758</w:t>
            </w:r>
          </w:p>
        </w:tc>
        <w:tc>
          <w:tcPr>
            <w:tcW w:w="992" w:type="dxa"/>
          </w:tcPr>
          <w:p w14:paraId="555CB2E9" w14:textId="77777777" w:rsidR="00D6412B" w:rsidRPr="005B6EFD" w:rsidRDefault="00D6412B" w:rsidP="00335AAD">
            <w:pPr>
              <w:pStyle w:val="TableText"/>
              <w:spacing w:before="0" w:after="0"/>
            </w:pPr>
            <w:r w:rsidRPr="005B6EFD">
              <w:t>0.94 (0.90 – 0.97)</w:t>
            </w:r>
          </w:p>
        </w:tc>
        <w:tc>
          <w:tcPr>
            <w:tcW w:w="425" w:type="dxa"/>
          </w:tcPr>
          <w:p w14:paraId="1BEA6711" w14:textId="50CFBDAF" w:rsidR="00B51F8E" w:rsidRPr="005B6EFD" w:rsidRDefault="00B51F8E" w:rsidP="00335AAD">
            <w:pPr>
              <w:pStyle w:val="TableText"/>
              <w:spacing w:before="0" w:after="0"/>
            </w:pPr>
            <w:r w:rsidRPr="005B6EFD">
              <w:t>85%</w:t>
            </w:r>
          </w:p>
        </w:tc>
        <w:tc>
          <w:tcPr>
            <w:tcW w:w="992" w:type="dxa"/>
          </w:tcPr>
          <w:p w14:paraId="60488A48" w14:textId="1BE42EF6" w:rsidR="00D6412B" w:rsidRPr="005B6EFD" w:rsidRDefault="00D6412B" w:rsidP="00335AAD">
            <w:pPr>
              <w:pStyle w:val="TableText"/>
              <w:spacing w:before="0" w:after="0"/>
            </w:pPr>
            <w:r w:rsidRPr="005B6EFD">
              <w:t>0.27 (0.22 – 0.33)</w:t>
            </w:r>
          </w:p>
        </w:tc>
        <w:tc>
          <w:tcPr>
            <w:tcW w:w="426" w:type="dxa"/>
          </w:tcPr>
          <w:p w14:paraId="4342570D" w14:textId="67EC4C6E" w:rsidR="00B51F8E" w:rsidRPr="005B6EFD" w:rsidRDefault="00B51F8E" w:rsidP="00335AAD">
            <w:pPr>
              <w:pStyle w:val="TableText"/>
              <w:spacing w:before="0" w:after="0"/>
            </w:pPr>
            <w:r w:rsidRPr="005B6EFD">
              <w:t>94%</w:t>
            </w:r>
          </w:p>
        </w:tc>
        <w:tc>
          <w:tcPr>
            <w:tcW w:w="992" w:type="dxa"/>
          </w:tcPr>
          <w:p w14:paraId="59EDCCBD" w14:textId="7FC853C3" w:rsidR="00D6412B" w:rsidRPr="005B6EFD" w:rsidRDefault="00D6412B" w:rsidP="00335AAD">
            <w:pPr>
              <w:pStyle w:val="TableText"/>
              <w:spacing w:before="0" w:after="0"/>
            </w:pPr>
            <w:r w:rsidRPr="005B6EFD">
              <w:t>0.34 (0.25 – 0.42)</w:t>
            </w:r>
          </w:p>
        </w:tc>
        <w:tc>
          <w:tcPr>
            <w:tcW w:w="425" w:type="dxa"/>
          </w:tcPr>
          <w:p w14:paraId="28FC8652" w14:textId="52AABFED" w:rsidR="00660FF8" w:rsidRPr="005B6EFD" w:rsidRDefault="00660FF8" w:rsidP="00335AAD">
            <w:pPr>
              <w:pStyle w:val="TableText"/>
              <w:spacing w:before="0" w:after="0"/>
            </w:pPr>
            <w:r w:rsidRPr="005B6EFD">
              <w:t>97%</w:t>
            </w:r>
          </w:p>
        </w:tc>
        <w:tc>
          <w:tcPr>
            <w:tcW w:w="1134" w:type="dxa"/>
          </w:tcPr>
          <w:p w14:paraId="12D44DAC" w14:textId="595EE824" w:rsidR="00D6412B" w:rsidRPr="005B6EFD" w:rsidRDefault="00D6412B" w:rsidP="00335AAD">
            <w:pPr>
              <w:pStyle w:val="TableText"/>
              <w:spacing w:before="0" w:after="0"/>
            </w:pPr>
            <w:r w:rsidRPr="005B6EFD">
              <w:t>0.06 (0.03 – 0.09)</w:t>
            </w:r>
          </w:p>
        </w:tc>
        <w:tc>
          <w:tcPr>
            <w:tcW w:w="425" w:type="dxa"/>
          </w:tcPr>
          <w:p w14:paraId="04924C27" w14:textId="40632E43" w:rsidR="00660FF8" w:rsidRPr="005B6EFD" w:rsidRDefault="00660FF8" w:rsidP="00335AAD">
            <w:pPr>
              <w:pStyle w:val="TableText"/>
              <w:spacing w:before="0" w:after="0"/>
            </w:pPr>
            <w:r w:rsidRPr="005B6EFD">
              <w:t>75%</w:t>
            </w:r>
          </w:p>
        </w:tc>
      </w:tr>
      <w:tr w:rsidR="00102184" w:rsidRPr="005B6EFD" w14:paraId="249562CF" w14:textId="25536817" w:rsidTr="007A050B">
        <w:trPr>
          <w:trHeight w:val="239"/>
        </w:trPr>
        <w:tc>
          <w:tcPr>
            <w:tcW w:w="988" w:type="dxa"/>
            <w:vMerge w:val="restart"/>
          </w:tcPr>
          <w:p w14:paraId="288283D5" w14:textId="77777777" w:rsidR="00D6412B" w:rsidRPr="005B6EFD" w:rsidRDefault="00D6412B" w:rsidP="00335AAD">
            <w:pPr>
              <w:pStyle w:val="TableText"/>
              <w:spacing w:before="0" w:after="0"/>
            </w:pPr>
            <w:r w:rsidRPr="005B6EFD">
              <w:t>MSM (any)</w:t>
            </w:r>
          </w:p>
        </w:tc>
        <w:tc>
          <w:tcPr>
            <w:tcW w:w="1134" w:type="dxa"/>
          </w:tcPr>
          <w:p w14:paraId="32084418" w14:textId="77777777" w:rsidR="00D6412B" w:rsidRPr="005B6EFD" w:rsidRDefault="00D6412B" w:rsidP="00335AAD">
            <w:pPr>
              <w:pStyle w:val="TableText"/>
              <w:spacing w:before="0" w:after="0"/>
            </w:pPr>
            <w:r w:rsidRPr="005B6EFD">
              <w:t>HPV16</w:t>
            </w:r>
          </w:p>
        </w:tc>
        <w:tc>
          <w:tcPr>
            <w:tcW w:w="567" w:type="dxa"/>
          </w:tcPr>
          <w:p w14:paraId="02290BAA" w14:textId="77777777" w:rsidR="00D6412B" w:rsidRPr="005B6EFD" w:rsidRDefault="00D6412B" w:rsidP="00335AAD">
            <w:pPr>
              <w:pStyle w:val="TableText"/>
              <w:spacing w:before="0" w:after="0"/>
            </w:pPr>
            <w:r w:rsidRPr="005B6EFD">
              <w:t>7‡‡</w:t>
            </w:r>
          </w:p>
        </w:tc>
        <w:tc>
          <w:tcPr>
            <w:tcW w:w="567" w:type="dxa"/>
          </w:tcPr>
          <w:p w14:paraId="7BB11C0C" w14:textId="77777777" w:rsidR="00D6412B" w:rsidRPr="005B6EFD" w:rsidRDefault="00D6412B" w:rsidP="00335AAD">
            <w:pPr>
              <w:pStyle w:val="TableText"/>
              <w:spacing w:before="0" w:after="0"/>
            </w:pPr>
            <w:r w:rsidRPr="005B6EFD">
              <w:t>985</w:t>
            </w:r>
          </w:p>
        </w:tc>
        <w:tc>
          <w:tcPr>
            <w:tcW w:w="992" w:type="dxa"/>
          </w:tcPr>
          <w:p w14:paraId="548DE768" w14:textId="77777777" w:rsidR="00D6412B" w:rsidRPr="005B6EFD" w:rsidRDefault="00D6412B" w:rsidP="00335AAD">
            <w:pPr>
              <w:pStyle w:val="TableText"/>
              <w:spacing w:before="0" w:after="0"/>
            </w:pPr>
            <w:r w:rsidRPr="005B6EFD">
              <w:t>0.50 (0.39 – 0.62)</w:t>
            </w:r>
          </w:p>
        </w:tc>
        <w:tc>
          <w:tcPr>
            <w:tcW w:w="425" w:type="dxa"/>
          </w:tcPr>
          <w:p w14:paraId="5642CDB5" w14:textId="3BA2A119" w:rsidR="00B51F8E" w:rsidRPr="005B6EFD" w:rsidRDefault="00B51F8E" w:rsidP="00335AAD">
            <w:pPr>
              <w:pStyle w:val="TableText"/>
              <w:spacing w:before="0" w:after="0"/>
            </w:pPr>
            <w:r w:rsidRPr="005B6EFD">
              <w:t>52%</w:t>
            </w:r>
          </w:p>
        </w:tc>
        <w:tc>
          <w:tcPr>
            <w:tcW w:w="992" w:type="dxa"/>
          </w:tcPr>
          <w:p w14:paraId="62F35287" w14:textId="77501501" w:rsidR="00D6412B" w:rsidRPr="005B6EFD" w:rsidRDefault="00D6412B" w:rsidP="00335AAD">
            <w:pPr>
              <w:pStyle w:val="TableText"/>
              <w:spacing w:before="0" w:after="0"/>
            </w:pPr>
            <w:r w:rsidRPr="005B6EFD">
              <w:t>0.82 (0.68 – 0.92)</w:t>
            </w:r>
          </w:p>
        </w:tc>
        <w:tc>
          <w:tcPr>
            <w:tcW w:w="426" w:type="dxa"/>
          </w:tcPr>
          <w:p w14:paraId="34F0809A" w14:textId="260A3B84" w:rsidR="00B51F8E" w:rsidRPr="005B6EFD" w:rsidRDefault="00B51F8E" w:rsidP="00335AAD">
            <w:pPr>
              <w:pStyle w:val="TableText"/>
              <w:spacing w:before="0" w:after="0"/>
            </w:pPr>
            <w:r w:rsidRPr="005B6EFD">
              <w:t>92%</w:t>
            </w:r>
          </w:p>
        </w:tc>
        <w:tc>
          <w:tcPr>
            <w:tcW w:w="992" w:type="dxa"/>
          </w:tcPr>
          <w:p w14:paraId="2BB1E567" w14:textId="11138560" w:rsidR="00D6412B" w:rsidRPr="005B6EFD" w:rsidRDefault="00D6412B" w:rsidP="00335AAD">
            <w:pPr>
              <w:pStyle w:val="TableText"/>
              <w:spacing w:before="0" w:after="0"/>
            </w:pPr>
            <w:r w:rsidRPr="005B6EFD">
              <w:t>0.56 (0.30 – 0.80)</w:t>
            </w:r>
          </w:p>
        </w:tc>
        <w:tc>
          <w:tcPr>
            <w:tcW w:w="425" w:type="dxa"/>
          </w:tcPr>
          <w:p w14:paraId="589B0121" w14:textId="7C8F17BD" w:rsidR="00660FF8" w:rsidRPr="005B6EFD" w:rsidRDefault="00660FF8" w:rsidP="00335AAD">
            <w:pPr>
              <w:pStyle w:val="TableText"/>
              <w:spacing w:before="0" w:after="0"/>
            </w:pPr>
            <w:r w:rsidRPr="005B6EFD">
              <w:t>93%</w:t>
            </w:r>
          </w:p>
        </w:tc>
        <w:tc>
          <w:tcPr>
            <w:tcW w:w="1134" w:type="dxa"/>
          </w:tcPr>
          <w:p w14:paraId="62BA6A85" w14:textId="6037D2B3" w:rsidR="00D6412B" w:rsidRPr="005B6EFD" w:rsidRDefault="00D6412B" w:rsidP="00335AAD">
            <w:pPr>
              <w:pStyle w:val="TableText"/>
              <w:spacing w:before="0" w:after="0"/>
            </w:pPr>
            <w:r w:rsidRPr="005B6EFD">
              <w:t>0.18 (0.07 – 0.33)</w:t>
            </w:r>
          </w:p>
        </w:tc>
        <w:tc>
          <w:tcPr>
            <w:tcW w:w="425" w:type="dxa"/>
          </w:tcPr>
          <w:p w14:paraId="301AB93C" w14:textId="7ACC51AF" w:rsidR="00660FF8" w:rsidRPr="005B6EFD" w:rsidRDefault="00660FF8" w:rsidP="00335AAD">
            <w:pPr>
              <w:pStyle w:val="TableText"/>
              <w:spacing w:before="0" w:after="0"/>
            </w:pPr>
            <w:r w:rsidRPr="005B6EFD">
              <w:t>93%</w:t>
            </w:r>
          </w:p>
        </w:tc>
      </w:tr>
      <w:tr w:rsidR="00102184" w:rsidRPr="005B6EFD" w14:paraId="7A3D129D" w14:textId="5DF46BC0" w:rsidTr="007A050B">
        <w:trPr>
          <w:trHeight w:val="239"/>
        </w:trPr>
        <w:tc>
          <w:tcPr>
            <w:tcW w:w="988" w:type="dxa"/>
            <w:vMerge/>
          </w:tcPr>
          <w:p w14:paraId="11FC67A8" w14:textId="77777777" w:rsidR="00D6412B" w:rsidRPr="005B6EFD" w:rsidRDefault="00D6412B" w:rsidP="00335AAD">
            <w:pPr>
              <w:pStyle w:val="TableText"/>
              <w:spacing w:before="0" w:after="0"/>
            </w:pPr>
          </w:p>
        </w:tc>
        <w:tc>
          <w:tcPr>
            <w:tcW w:w="1134" w:type="dxa"/>
          </w:tcPr>
          <w:p w14:paraId="1B216450" w14:textId="77777777" w:rsidR="00D6412B" w:rsidRPr="005B6EFD" w:rsidRDefault="00D6412B" w:rsidP="00335AAD">
            <w:pPr>
              <w:pStyle w:val="TableText"/>
              <w:spacing w:before="0" w:after="0"/>
            </w:pPr>
            <w:r w:rsidRPr="005B6EFD">
              <w:t xml:space="preserve">HPV18 </w:t>
            </w:r>
          </w:p>
        </w:tc>
        <w:tc>
          <w:tcPr>
            <w:tcW w:w="567" w:type="dxa"/>
          </w:tcPr>
          <w:p w14:paraId="6B120117" w14:textId="77777777" w:rsidR="00D6412B" w:rsidRPr="005B6EFD" w:rsidRDefault="00D6412B" w:rsidP="00335AAD">
            <w:pPr>
              <w:pStyle w:val="TableText"/>
              <w:spacing w:before="0" w:after="0"/>
            </w:pPr>
            <w:r w:rsidRPr="005B6EFD">
              <w:t>3§§</w:t>
            </w:r>
          </w:p>
        </w:tc>
        <w:tc>
          <w:tcPr>
            <w:tcW w:w="567" w:type="dxa"/>
          </w:tcPr>
          <w:p w14:paraId="2CC0B9C1" w14:textId="77777777" w:rsidR="00D6412B" w:rsidRPr="005B6EFD" w:rsidRDefault="00D6412B" w:rsidP="00335AAD">
            <w:pPr>
              <w:pStyle w:val="TableText"/>
              <w:spacing w:before="0" w:after="0"/>
            </w:pPr>
            <w:r w:rsidRPr="005B6EFD">
              <w:t>117</w:t>
            </w:r>
          </w:p>
        </w:tc>
        <w:tc>
          <w:tcPr>
            <w:tcW w:w="992" w:type="dxa"/>
          </w:tcPr>
          <w:p w14:paraId="78A2F840" w14:textId="77777777" w:rsidR="00D6412B" w:rsidRPr="005B6EFD" w:rsidRDefault="00D6412B" w:rsidP="00335AAD">
            <w:pPr>
              <w:pStyle w:val="TableText"/>
              <w:spacing w:before="0" w:after="0"/>
            </w:pPr>
            <w:r w:rsidRPr="005B6EFD">
              <w:t>0.22 (0.06 – 0.48)</w:t>
            </w:r>
          </w:p>
        </w:tc>
        <w:tc>
          <w:tcPr>
            <w:tcW w:w="425" w:type="dxa"/>
          </w:tcPr>
          <w:p w14:paraId="6095DF89" w14:textId="266BCFA8" w:rsidR="00B51F8E" w:rsidRPr="005B6EFD" w:rsidRDefault="00B51F8E" w:rsidP="00335AAD">
            <w:pPr>
              <w:pStyle w:val="TableText"/>
              <w:spacing w:before="0" w:after="0"/>
            </w:pPr>
            <w:r w:rsidRPr="005B6EFD">
              <w:t>-</w:t>
            </w:r>
          </w:p>
        </w:tc>
        <w:tc>
          <w:tcPr>
            <w:tcW w:w="992" w:type="dxa"/>
          </w:tcPr>
          <w:p w14:paraId="1F1AB8F8" w14:textId="769F83F2" w:rsidR="00D6412B" w:rsidRPr="005B6EFD" w:rsidRDefault="00D6412B" w:rsidP="00335AAD">
            <w:pPr>
              <w:pStyle w:val="TableText"/>
              <w:spacing w:before="0" w:after="0"/>
            </w:pPr>
            <w:r w:rsidRPr="005B6EFD">
              <w:t>0.84 (0.74 – 0.91)</w:t>
            </w:r>
          </w:p>
        </w:tc>
        <w:tc>
          <w:tcPr>
            <w:tcW w:w="426" w:type="dxa"/>
          </w:tcPr>
          <w:p w14:paraId="5429689A" w14:textId="1434C969" w:rsidR="00B51F8E" w:rsidRPr="005B6EFD" w:rsidRDefault="00B51F8E" w:rsidP="00335AAD">
            <w:pPr>
              <w:pStyle w:val="TableText"/>
              <w:spacing w:before="0" w:after="0"/>
            </w:pPr>
            <w:r w:rsidRPr="005B6EFD">
              <w:t>-</w:t>
            </w:r>
          </w:p>
        </w:tc>
        <w:tc>
          <w:tcPr>
            <w:tcW w:w="992" w:type="dxa"/>
          </w:tcPr>
          <w:p w14:paraId="5F36D663" w14:textId="6E4124B0" w:rsidR="00D6412B" w:rsidRPr="005B6EFD" w:rsidRDefault="00D6412B" w:rsidP="00335AAD">
            <w:pPr>
              <w:pStyle w:val="TableText"/>
              <w:spacing w:before="0" w:after="0"/>
            </w:pPr>
            <w:r w:rsidRPr="005B6EFD">
              <w:t>0.49 (0.07 – 0.92)</w:t>
            </w:r>
          </w:p>
        </w:tc>
        <w:tc>
          <w:tcPr>
            <w:tcW w:w="425" w:type="dxa"/>
          </w:tcPr>
          <w:p w14:paraId="76FE6D7D" w14:textId="0CFB7A24" w:rsidR="00660FF8" w:rsidRPr="005B6EFD" w:rsidRDefault="00660FF8" w:rsidP="00335AAD">
            <w:pPr>
              <w:pStyle w:val="TableText"/>
              <w:spacing w:before="0" w:after="0"/>
            </w:pPr>
            <w:r w:rsidRPr="005B6EFD">
              <w:t>88%</w:t>
            </w:r>
          </w:p>
        </w:tc>
        <w:tc>
          <w:tcPr>
            <w:tcW w:w="1134" w:type="dxa"/>
          </w:tcPr>
          <w:p w14:paraId="55CB7B11" w14:textId="46E269B7" w:rsidR="00D6412B" w:rsidRPr="005B6EFD" w:rsidRDefault="00D6412B" w:rsidP="00335AAD">
            <w:pPr>
              <w:pStyle w:val="TableText"/>
              <w:spacing w:before="0" w:after="0"/>
            </w:pPr>
            <w:r w:rsidRPr="005B6EFD">
              <w:t>0.18 (0.10 – 0.29)</w:t>
            </w:r>
          </w:p>
        </w:tc>
        <w:tc>
          <w:tcPr>
            <w:tcW w:w="425" w:type="dxa"/>
          </w:tcPr>
          <w:p w14:paraId="6F1E12C3" w14:textId="13AD79D2" w:rsidR="00660FF8" w:rsidRPr="005B6EFD" w:rsidRDefault="00660FF8" w:rsidP="00335AAD">
            <w:pPr>
              <w:pStyle w:val="TableText"/>
              <w:spacing w:before="0" w:after="0"/>
            </w:pPr>
            <w:r w:rsidRPr="005B6EFD">
              <w:t>-</w:t>
            </w:r>
          </w:p>
        </w:tc>
      </w:tr>
      <w:tr w:rsidR="00102184" w:rsidRPr="005B6EFD" w14:paraId="351E687E" w14:textId="64CFD280" w:rsidTr="007A050B">
        <w:trPr>
          <w:trHeight w:val="239"/>
        </w:trPr>
        <w:tc>
          <w:tcPr>
            <w:tcW w:w="988" w:type="dxa"/>
            <w:vMerge/>
          </w:tcPr>
          <w:p w14:paraId="14001044" w14:textId="77777777" w:rsidR="00D6412B" w:rsidRPr="005B6EFD" w:rsidRDefault="00D6412B" w:rsidP="00335AAD">
            <w:pPr>
              <w:pStyle w:val="TableText"/>
              <w:spacing w:before="0" w:after="0"/>
            </w:pPr>
          </w:p>
        </w:tc>
        <w:tc>
          <w:tcPr>
            <w:tcW w:w="1134" w:type="dxa"/>
          </w:tcPr>
          <w:p w14:paraId="617CC483" w14:textId="77777777" w:rsidR="00D6412B" w:rsidRPr="005B6EFD" w:rsidRDefault="00D6412B" w:rsidP="00335AAD">
            <w:pPr>
              <w:pStyle w:val="TableText"/>
              <w:spacing w:before="0" w:after="0"/>
            </w:pPr>
            <w:r w:rsidRPr="005B6EFD">
              <w:t xml:space="preserve">HPV16/18 </w:t>
            </w:r>
          </w:p>
        </w:tc>
        <w:tc>
          <w:tcPr>
            <w:tcW w:w="567" w:type="dxa"/>
          </w:tcPr>
          <w:p w14:paraId="0A8BBE31" w14:textId="77777777" w:rsidR="00D6412B" w:rsidRPr="005B6EFD" w:rsidRDefault="00D6412B" w:rsidP="00335AAD">
            <w:pPr>
              <w:pStyle w:val="TableText"/>
              <w:spacing w:before="0" w:after="0"/>
            </w:pPr>
            <w:r w:rsidRPr="005B6EFD">
              <w:t>7</w:t>
            </w:r>
          </w:p>
        </w:tc>
        <w:tc>
          <w:tcPr>
            <w:tcW w:w="567" w:type="dxa"/>
          </w:tcPr>
          <w:p w14:paraId="2E0C2728" w14:textId="77777777" w:rsidR="00D6412B" w:rsidRPr="005B6EFD" w:rsidRDefault="00D6412B" w:rsidP="00335AAD">
            <w:pPr>
              <w:pStyle w:val="TableText"/>
              <w:spacing w:before="0" w:after="0"/>
            </w:pPr>
            <w:r w:rsidRPr="005B6EFD">
              <w:t>2308</w:t>
            </w:r>
          </w:p>
        </w:tc>
        <w:tc>
          <w:tcPr>
            <w:tcW w:w="992" w:type="dxa"/>
          </w:tcPr>
          <w:p w14:paraId="2346FCB4" w14:textId="77777777" w:rsidR="00D6412B" w:rsidRPr="005B6EFD" w:rsidRDefault="00D6412B" w:rsidP="00335AAD">
            <w:pPr>
              <w:pStyle w:val="TableText"/>
              <w:spacing w:before="0" w:after="0"/>
            </w:pPr>
            <w:r w:rsidRPr="005B6EFD">
              <w:t>0.49 (0.32 – 0.66)</w:t>
            </w:r>
          </w:p>
        </w:tc>
        <w:tc>
          <w:tcPr>
            <w:tcW w:w="425" w:type="dxa"/>
          </w:tcPr>
          <w:p w14:paraId="0FA6E6F7" w14:textId="14D353A4" w:rsidR="00B51F8E" w:rsidRPr="005B6EFD" w:rsidRDefault="00B51F8E" w:rsidP="00335AAD">
            <w:pPr>
              <w:pStyle w:val="TableText"/>
              <w:spacing w:before="0" w:after="0"/>
            </w:pPr>
            <w:r w:rsidRPr="005B6EFD">
              <w:t>94%</w:t>
            </w:r>
          </w:p>
        </w:tc>
        <w:tc>
          <w:tcPr>
            <w:tcW w:w="992" w:type="dxa"/>
          </w:tcPr>
          <w:p w14:paraId="755950B1" w14:textId="109A6F27" w:rsidR="00D6412B" w:rsidRPr="005B6EFD" w:rsidRDefault="00D6412B" w:rsidP="00335AAD">
            <w:pPr>
              <w:pStyle w:val="TableText"/>
              <w:spacing w:before="0" w:after="0"/>
            </w:pPr>
            <w:r w:rsidRPr="005B6EFD">
              <w:t>0.75 (0.68 – 0.82)</w:t>
            </w:r>
          </w:p>
        </w:tc>
        <w:tc>
          <w:tcPr>
            <w:tcW w:w="426" w:type="dxa"/>
          </w:tcPr>
          <w:p w14:paraId="00F15D78" w14:textId="00A92410" w:rsidR="00B51F8E" w:rsidRPr="005B6EFD" w:rsidRDefault="00B51F8E" w:rsidP="00335AAD">
            <w:pPr>
              <w:pStyle w:val="TableText"/>
              <w:spacing w:before="0" w:after="0"/>
            </w:pPr>
            <w:r w:rsidRPr="005B6EFD">
              <w:t>91%</w:t>
            </w:r>
          </w:p>
        </w:tc>
        <w:tc>
          <w:tcPr>
            <w:tcW w:w="992" w:type="dxa"/>
          </w:tcPr>
          <w:p w14:paraId="7E798531" w14:textId="39C2CAF8" w:rsidR="00D6412B" w:rsidRPr="005B6EFD" w:rsidRDefault="00D6412B" w:rsidP="00335AAD">
            <w:pPr>
              <w:pStyle w:val="TableText"/>
              <w:spacing w:before="0" w:after="0"/>
            </w:pPr>
            <w:r w:rsidRPr="005B6EFD">
              <w:t>0.35 (0.15 – 0.57)</w:t>
            </w:r>
          </w:p>
        </w:tc>
        <w:tc>
          <w:tcPr>
            <w:tcW w:w="425" w:type="dxa"/>
          </w:tcPr>
          <w:p w14:paraId="14F6BA3D" w14:textId="07C11660" w:rsidR="00660FF8" w:rsidRPr="005B6EFD" w:rsidRDefault="00660FF8" w:rsidP="00335AAD">
            <w:pPr>
              <w:pStyle w:val="TableText"/>
              <w:spacing w:before="0" w:after="0"/>
            </w:pPr>
            <w:r w:rsidRPr="005B6EFD">
              <w:t>98%</w:t>
            </w:r>
          </w:p>
        </w:tc>
        <w:tc>
          <w:tcPr>
            <w:tcW w:w="1134" w:type="dxa"/>
          </w:tcPr>
          <w:p w14:paraId="16F7A26A" w14:textId="193B59F5" w:rsidR="00D6412B" w:rsidRPr="005B6EFD" w:rsidRDefault="00D6412B" w:rsidP="00335AAD">
            <w:pPr>
              <w:pStyle w:val="TableText"/>
              <w:spacing w:before="0" w:after="0"/>
            </w:pPr>
            <w:r w:rsidRPr="005B6EFD">
              <w:t>0.15 (0.11 – 0.18)</w:t>
            </w:r>
          </w:p>
        </w:tc>
        <w:tc>
          <w:tcPr>
            <w:tcW w:w="425" w:type="dxa"/>
          </w:tcPr>
          <w:p w14:paraId="30D906B9" w14:textId="6A760FAF" w:rsidR="00660FF8" w:rsidRPr="005B6EFD" w:rsidRDefault="00660FF8" w:rsidP="00335AAD">
            <w:pPr>
              <w:pStyle w:val="TableText"/>
              <w:spacing w:before="0" w:after="0"/>
            </w:pPr>
            <w:r w:rsidRPr="005B6EFD">
              <w:t>73%</w:t>
            </w:r>
          </w:p>
        </w:tc>
      </w:tr>
      <w:tr w:rsidR="00102184" w:rsidRPr="005B6EFD" w14:paraId="1E11A60E" w14:textId="37D96DCA" w:rsidTr="007A050B">
        <w:trPr>
          <w:trHeight w:val="239"/>
        </w:trPr>
        <w:tc>
          <w:tcPr>
            <w:tcW w:w="988" w:type="dxa"/>
            <w:vMerge/>
          </w:tcPr>
          <w:p w14:paraId="6A9B7526" w14:textId="77777777" w:rsidR="00D6412B" w:rsidRPr="005B6EFD" w:rsidRDefault="00D6412B" w:rsidP="00335AAD">
            <w:pPr>
              <w:pStyle w:val="TableText"/>
              <w:spacing w:before="0" w:after="0"/>
            </w:pPr>
          </w:p>
        </w:tc>
        <w:tc>
          <w:tcPr>
            <w:tcW w:w="1134" w:type="dxa"/>
          </w:tcPr>
          <w:p w14:paraId="68EA28AA" w14:textId="10B5BC16" w:rsidR="00D6412B" w:rsidRPr="005B6EFD" w:rsidRDefault="00D6412B" w:rsidP="00335AAD">
            <w:pPr>
              <w:pStyle w:val="TableText"/>
              <w:spacing w:before="0" w:after="0"/>
            </w:pPr>
            <w:r w:rsidRPr="005B6EFD">
              <w:t xml:space="preserve">Any </w:t>
            </w:r>
            <w:r w:rsidR="00DA419A" w:rsidRPr="005B6EFD">
              <w:t>hrHPV</w:t>
            </w:r>
          </w:p>
        </w:tc>
        <w:tc>
          <w:tcPr>
            <w:tcW w:w="567" w:type="dxa"/>
          </w:tcPr>
          <w:p w14:paraId="7A26F73E" w14:textId="77777777" w:rsidR="00D6412B" w:rsidRPr="005B6EFD" w:rsidRDefault="00D6412B" w:rsidP="00335AAD">
            <w:pPr>
              <w:pStyle w:val="TableText"/>
              <w:spacing w:before="0" w:after="0"/>
            </w:pPr>
            <w:r w:rsidRPr="005B6EFD">
              <w:t>21</w:t>
            </w:r>
          </w:p>
        </w:tc>
        <w:tc>
          <w:tcPr>
            <w:tcW w:w="567" w:type="dxa"/>
          </w:tcPr>
          <w:p w14:paraId="43E7FE88" w14:textId="77777777" w:rsidR="00D6412B" w:rsidRPr="005B6EFD" w:rsidRDefault="00D6412B" w:rsidP="00335AAD">
            <w:pPr>
              <w:pStyle w:val="TableText"/>
              <w:spacing w:before="0" w:after="0"/>
            </w:pPr>
            <w:r w:rsidRPr="005B6EFD">
              <w:t>6966</w:t>
            </w:r>
          </w:p>
        </w:tc>
        <w:tc>
          <w:tcPr>
            <w:tcW w:w="992" w:type="dxa"/>
          </w:tcPr>
          <w:p w14:paraId="361C8EBC" w14:textId="77777777" w:rsidR="00D6412B" w:rsidRPr="005B6EFD" w:rsidRDefault="00D6412B" w:rsidP="00335AAD">
            <w:pPr>
              <w:pStyle w:val="TableText"/>
              <w:spacing w:before="0" w:after="0"/>
            </w:pPr>
            <w:r w:rsidRPr="005B6EFD">
              <w:t>0.93 (0.89 – 0.97)</w:t>
            </w:r>
          </w:p>
        </w:tc>
        <w:tc>
          <w:tcPr>
            <w:tcW w:w="425" w:type="dxa"/>
          </w:tcPr>
          <w:p w14:paraId="0A01D871" w14:textId="6401A3F8" w:rsidR="00B51F8E" w:rsidRPr="005B6EFD" w:rsidRDefault="00B51F8E" w:rsidP="00335AAD">
            <w:pPr>
              <w:pStyle w:val="TableText"/>
              <w:spacing w:before="0" w:after="0"/>
            </w:pPr>
            <w:r w:rsidRPr="005B6EFD">
              <w:t>84%</w:t>
            </w:r>
          </w:p>
        </w:tc>
        <w:tc>
          <w:tcPr>
            <w:tcW w:w="992" w:type="dxa"/>
          </w:tcPr>
          <w:p w14:paraId="009C8849" w14:textId="2E764355" w:rsidR="00D6412B" w:rsidRPr="005B6EFD" w:rsidRDefault="00D6412B" w:rsidP="00335AAD">
            <w:pPr>
              <w:pStyle w:val="TableText"/>
              <w:spacing w:before="0" w:after="0"/>
            </w:pPr>
            <w:r w:rsidRPr="005B6EFD">
              <w:t>0.31 (0.25 – 0.38)</w:t>
            </w:r>
          </w:p>
        </w:tc>
        <w:tc>
          <w:tcPr>
            <w:tcW w:w="426" w:type="dxa"/>
          </w:tcPr>
          <w:p w14:paraId="37846B56" w14:textId="7CA0113B" w:rsidR="00B51F8E" w:rsidRPr="005B6EFD" w:rsidRDefault="00B51F8E" w:rsidP="00335AAD">
            <w:pPr>
              <w:pStyle w:val="TableText"/>
              <w:spacing w:before="0" w:after="0"/>
            </w:pPr>
            <w:r w:rsidRPr="005B6EFD">
              <w:t>95%</w:t>
            </w:r>
          </w:p>
        </w:tc>
        <w:tc>
          <w:tcPr>
            <w:tcW w:w="992" w:type="dxa"/>
          </w:tcPr>
          <w:p w14:paraId="1024FEA9" w14:textId="35D495D2" w:rsidR="00D6412B" w:rsidRPr="005B6EFD" w:rsidRDefault="00D6412B" w:rsidP="00335AAD">
            <w:pPr>
              <w:pStyle w:val="TableText"/>
              <w:spacing w:before="0" w:after="0"/>
            </w:pPr>
            <w:r w:rsidRPr="005B6EFD">
              <w:t>0.93 (0.89 – 0.97)</w:t>
            </w:r>
          </w:p>
        </w:tc>
        <w:tc>
          <w:tcPr>
            <w:tcW w:w="425" w:type="dxa"/>
          </w:tcPr>
          <w:p w14:paraId="69B63B49" w14:textId="354F8AC4" w:rsidR="00660FF8" w:rsidRPr="005B6EFD" w:rsidRDefault="00660FF8" w:rsidP="00335AAD">
            <w:pPr>
              <w:pStyle w:val="TableText"/>
              <w:spacing w:before="0" w:after="0"/>
            </w:pPr>
            <w:r w:rsidRPr="005B6EFD">
              <w:t>97%</w:t>
            </w:r>
          </w:p>
        </w:tc>
        <w:tc>
          <w:tcPr>
            <w:tcW w:w="1134" w:type="dxa"/>
          </w:tcPr>
          <w:p w14:paraId="764A5E54" w14:textId="341A22CF" w:rsidR="00D6412B" w:rsidRPr="005B6EFD" w:rsidRDefault="00D6412B" w:rsidP="00335AAD">
            <w:pPr>
              <w:pStyle w:val="TableText"/>
              <w:spacing w:before="0" w:after="0"/>
            </w:pPr>
            <w:r w:rsidRPr="005B6EFD">
              <w:t>0.05 (0.02 – 0.08)</w:t>
            </w:r>
          </w:p>
        </w:tc>
        <w:tc>
          <w:tcPr>
            <w:tcW w:w="425" w:type="dxa"/>
          </w:tcPr>
          <w:p w14:paraId="6363FAC0" w14:textId="79DE40AF" w:rsidR="00660FF8" w:rsidRPr="005B6EFD" w:rsidRDefault="00660FF8" w:rsidP="00335AAD">
            <w:pPr>
              <w:pStyle w:val="TableText"/>
              <w:spacing w:before="0" w:after="0"/>
            </w:pPr>
            <w:r w:rsidRPr="005B6EFD">
              <w:t>78%</w:t>
            </w:r>
          </w:p>
        </w:tc>
      </w:tr>
    </w:tbl>
    <w:p w14:paraId="0DB99726" w14:textId="3F93E17F" w:rsidR="002E5A6C" w:rsidRPr="005B6EFD" w:rsidRDefault="0084310C" w:rsidP="002E5A6C">
      <w:pPr>
        <w:pStyle w:val="TableFigureFooter"/>
      </w:pPr>
      <w:r w:rsidRPr="005B6EFD">
        <w:t>Source: Analysis conducted by DCAR</w:t>
      </w:r>
    </w:p>
    <w:p w14:paraId="23E8374B" w14:textId="45ED3D7E" w:rsidR="002E5A6C" w:rsidRPr="005B6EFD" w:rsidRDefault="002E5A6C" w:rsidP="002E5A6C">
      <w:pPr>
        <w:pStyle w:val="TableFigureFooter"/>
      </w:pPr>
      <w:r w:rsidRPr="005B6EFD">
        <w:t xml:space="preserve">Notes: (a) Estimates with low heterogeneity </w:t>
      </w:r>
      <w:r w:rsidR="00B51F8E" w:rsidRPr="005B6EFD">
        <w:t>are</w:t>
      </w:r>
      <w:r w:rsidRPr="005B6EFD">
        <w:t xml:space="preserve"> highlighted yellow.</w:t>
      </w:r>
      <w:r w:rsidR="00B51F8E" w:rsidRPr="005B6EFD">
        <w:t xml:space="preserve"> This is based on consideration of I</w:t>
      </w:r>
      <w:r w:rsidR="00B51F8E" w:rsidRPr="005B6EFD">
        <w:rPr>
          <w:vertAlign w:val="superscript"/>
        </w:rPr>
        <w:t>2</w:t>
      </w:r>
      <w:r w:rsidR="00B51F8E" w:rsidRPr="005B6EFD">
        <w:t xml:space="preserve"> value (less than 25% is considered low), and other heterogeneity indicators.</w:t>
      </w:r>
    </w:p>
    <w:p w14:paraId="19B67AF8" w14:textId="40A77EF0" w:rsidR="00EE361E" w:rsidRPr="005B6EFD" w:rsidRDefault="00EE361E" w:rsidP="002E5A6C">
      <w:pPr>
        <w:pStyle w:val="TableFigureFooter"/>
      </w:pPr>
      <w:r w:rsidRPr="005B6EFD">
        <w:t>^Compared to the gold standard of histological evaluation of HRA-guided biopsies.</w:t>
      </w:r>
    </w:p>
    <w:p w14:paraId="1E9DEB59" w14:textId="0C11960F" w:rsidR="002E5A6C" w:rsidRPr="005B6EFD" w:rsidRDefault="002E5A6C" w:rsidP="002E5A6C">
      <w:pPr>
        <w:pStyle w:val="TableFigureFooter"/>
      </w:pPr>
      <w:r w:rsidRPr="005B6EFD">
        <w:t>*Some studies included multiple data sets (i.e., if testing using different assays).</w:t>
      </w:r>
    </w:p>
    <w:p w14:paraId="2B5A8A87" w14:textId="1E09180E" w:rsidR="002E5A6C" w:rsidRPr="005B6EFD" w:rsidRDefault="002E5A6C" w:rsidP="002E5A6C">
      <w:pPr>
        <w:pStyle w:val="TableFigureFooter"/>
      </w:pPr>
      <w:r w:rsidRPr="005B6EFD">
        <w:t xml:space="preserve">†3 datasets </w:t>
      </w:r>
      <w:r w:rsidR="006F5CBE" w:rsidRPr="005B6EFD">
        <w:t xml:space="preserve">(N=604) </w:t>
      </w:r>
      <w:r w:rsidRPr="005B6EFD">
        <w:t>for false omission rate, sensitivity, specificity</w:t>
      </w:r>
    </w:p>
    <w:p w14:paraId="4B8124AD" w14:textId="11F5F673" w:rsidR="002E5A6C" w:rsidRPr="005B6EFD" w:rsidRDefault="002E5A6C" w:rsidP="002E5A6C">
      <w:pPr>
        <w:pStyle w:val="TableFigureFooter"/>
      </w:pPr>
      <w:r w:rsidRPr="005B6EFD">
        <w:t xml:space="preserve">‡1 dataset </w:t>
      </w:r>
      <w:r w:rsidR="006F5CBE" w:rsidRPr="005B6EFD">
        <w:t xml:space="preserve">(N=93) </w:t>
      </w:r>
      <w:r w:rsidRPr="005B6EFD">
        <w:t>for false omission rate, sensitivity, specificity</w:t>
      </w:r>
    </w:p>
    <w:p w14:paraId="3468CD33" w14:textId="1D208566" w:rsidR="002E5A6C" w:rsidRPr="005B6EFD" w:rsidRDefault="002E5A6C" w:rsidP="002E5A6C">
      <w:pPr>
        <w:pStyle w:val="TableFigureFooter"/>
      </w:pPr>
      <w:r w:rsidRPr="005B6EFD">
        <w:t xml:space="preserve">§1 datasets </w:t>
      </w:r>
      <w:r w:rsidR="006F5CBE" w:rsidRPr="005B6EFD">
        <w:t xml:space="preserve">(N=81) </w:t>
      </w:r>
      <w:r w:rsidRPr="005B6EFD">
        <w:t xml:space="preserve">for false omission rate, sensitivity, specificity </w:t>
      </w:r>
    </w:p>
    <w:p w14:paraId="3394FAE4" w14:textId="77777777" w:rsidR="002E5A6C" w:rsidRPr="005B6EFD" w:rsidRDefault="002E5A6C" w:rsidP="002E5A6C">
      <w:pPr>
        <w:pStyle w:val="TableFigureFooter"/>
      </w:pPr>
      <w:r w:rsidRPr="005B6EFD">
        <w:t>¶0 dataset for false omission rate, sensitivity, specificity</w:t>
      </w:r>
    </w:p>
    <w:p w14:paraId="7569BCBD" w14:textId="77777777" w:rsidR="002E5A6C" w:rsidRPr="005B6EFD" w:rsidRDefault="002E5A6C" w:rsidP="002E5A6C">
      <w:pPr>
        <w:pStyle w:val="TableFigureFooter"/>
      </w:pPr>
      <w:r w:rsidRPr="005B6EFD">
        <w:t>#0 datasets for false omission rate, sensitivity, specificity</w:t>
      </w:r>
    </w:p>
    <w:p w14:paraId="747A9C89" w14:textId="6D4C661F" w:rsidR="002E5A6C" w:rsidRPr="005B6EFD" w:rsidRDefault="002E5A6C" w:rsidP="002E5A6C">
      <w:pPr>
        <w:pStyle w:val="TableFigureFooter"/>
      </w:pPr>
      <w:r w:rsidRPr="005B6EFD">
        <w:t>**7 datasets</w:t>
      </w:r>
      <w:r w:rsidR="006F5CBE" w:rsidRPr="005B6EFD">
        <w:t xml:space="preserve"> (N=1227)</w:t>
      </w:r>
      <w:r w:rsidRPr="005B6EFD">
        <w:t xml:space="preserve"> for false omission rate, sensitivity, specificity</w:t>
      </w:r>
    </w:p>
    <w:p w14:paraId="1ED439F8" w14:textId="4DCC1139" w:rsidR="002E5A6C" w:rsidRPr="005B6EFD" w:rsidRDefault="002E5A6C" w:rsidP="002E5A6C">
      <w:pPr>
        <w:pStyle w:val="TableFigureFooter"/>
      </w:pPr>
      <w:r w:rsidRPr="005B6EFD">
        <w:t xml:space="preserve">††3 datasets </w:t>
      </w:r>
      <w:r w:rsidR="006F5CBE" w:rsidRPr="005B6EFD">
        <w:t>(N=445)</w:t>
      </w:r>
      <w:r w:rsidRPr="005B6EFD">
        <w:t xml:space="preserve"> for false omission rate, sensitivity, specificity</w:t>
      </w:r>
    </w:p>
    <w:p w14:paraId="4EC09EDB" w14:textId="225195AB" w:rsidR="002E5A6C" w:rsidRPr="005B6EFD" w:rsidRDefault="002E5A6C" w:rsidP="002E5A6C">
      <w:pPr>
        <w:pStyle w:val="TableFigureFooter"/>
      </w:pPr>
      <w:r w:rsidRPr="005B6EFD">
        <w:t xml:space="preserve">‡‡5 datasets </w:t>
      </w:r>
      <w:r w:rsidR="00F42019" w:rsidRPr="005B6EFD">
        <w:t>(N=919)</w:t>
      </w:r>
      <w:r w:rsidRPr="005B6EFD">
        <w:t xml:space="preserve"> for false omission rate, sensitivity, specificity, </w:t>
      </w:r>
    </w:p>
    <w:p w14:paraId="4E9B2780" w14:textId="34BB5972" w:rsidR="002E5A6C" w:rsidRPr="005B6EFD" w:rsidRDefault="002E5A6C" w:rsidP="002E5A6C">
      <w:pPr>
        <w:pStyle w:val="TableFigureFooter"/>
      </w:pPr>
      <w:r w:rsidRPr="005B6EFD">
        <w:t xml:space="preserve">§§1 datasets </w:t>
      </w:r>
      <w:r w:rsidR="00F42019" w:rsidRPr="005B6EFD">
        <w:t>(N=93)</w:t>
      </w:r>
      <w:r w:rsidRPr="005B6EFD">
        <w:t xml:space="preserve"> for false omission rate, sensitivity, specificity</w:t>
      </w:r>
    </w:p>
    <w:p w14:paraId="3239838D" w14:textId="26FD4746" w:rsidR="002E5A6C" w:rsidRPr="005B6EFD" w:rsidRDefault="002E5A6C" w:rsidP="002E5A6C">
      <w:pPr>
        <w:pStyle w:val="TableFigureFooter"/>
      </w:pPr>
      <w:r w:rsidRPr="005B6EFD">
        <w:t xml:space="preserve">Abbreviations: AIN = anal intraepithelial neoplasia, CI = confidence interval, HIV = human immunodeficiency virus, HRA = high-resolution anoscopy, </w:t>
      </w:r>
      <w:r w:rsidR="004F6910" w:rsidRPr="005B6EFD">
        <w:t xml:space="preserve">HPV = human papillomavirus, </w:t>
      </w:r>
      <w:r w:rsidR="00641CE5" w:rsidRPr="005B6EFD">
        <w:t>hrHPV</w:t>
      </w:r>
      <w:r w:rsidRPr="005B6EFD">
        <w:t xml:space="preserve"> = human papillomavirus, </w:t>
      </w:r>
      <w:r w:rsidR="00DA419A" w:rsidRPr="005B6EFD">
        <w:t xml:space="preserve">HSIL= High-Grade Squamous Intraepithelial Lesion; </w:t>
      </w:r>
      <w:r w:rsidRPr="005B6EFD">
        <w:t>LWH = living with HIV, MSM = men who have sex with men, NPV = negative predictive value, PLWH = people living with HIV, PPV = positive predictive value</w:t>
      </w:r>
      <w:r w:rsidR="008F74CF" w:rsidRPr="005B6EFD">
        <w:t>, SOTR = solid organ transplant recipients</w:t>
      </w:r>
    </w:p>
    <w:p w14:paraId="73633CC0" w14:textId="77777777" w:rsidR="00A75D3E" w:rsidRPr="005B6EFD" w:rsidRDefault="00A75D3E" w:rsidP="00A75D3E">
      <w:pPr>
        <w:pStyle w:val="Heading5"/>
      </w:pPr>
      <w:r w:rsidRPr="005B6EFD">
        <w:t>Cross-sectional test accuracy of anal cytology testing</w:t>
      </w:r>
    </w:p>
    <w:p w14:paraId="499BE1D4" w14:textId="7E674C27" w:rsidR="009A1C66" w:rsidRPr="005B6EFD" w:rsidRDefault="00A75D3E" w:rsidP="009A1C66">
      <w:r w:rsidRPr="005B6EFD">
        <w:t>A summary of the test accuracy results of anal cytology testing for identifying HSIL are presented in</w:t>
      </w:r>
      <w:r w:rsidR="00DE7746">
        <w:t xml:space="preserve"> </w:t>
      </w:r>
      <w:r w:rsidR="00DE7746">
        <w:fldChar w:fldCharType="begin"/>
      </w:r>
      <w:r w:rsidR="00DE7746">
        <w:instrText xml:space="preserve"> REF _Ref223073056 \h </w:instrText>
      </w:r>
      <w:r w:rsidR="00DE7746">
        <w:fldChar w:fldCharType="separate"/>
      </w:r>
      <w:r w:rsidR="00FC322E">
        <w:t xml:space="preserve">Table </w:t>
      </w:r>
      <w:r w:rsidR="00FC322E">
        <w:rPr>
          <w:noProof/>
        </w:rPr>
        <w:t>36</w:t>
      </w:r>
      <w:r w:rsidR="00DE7746">
        <w:fldChar w:fldCharType="end"/>
      </w:r>
      <w:r w:rsidRPr="005B6EFD">
        <w:t xml:space="preserve">, summarised according to PICO-specified </w:t>
      </w:r>
      <w:r w:rsidR="0023699C" w:rsidRPr="005B6EFD">
        <w:t>subpopulation</w:t>
      </w:r>
      <w:r w:rsidRPr="005B6EFD">
        <w:t xml:space="preserve">s and threshold for HSIL identification (ASC-H+ or HSIL+). </w:t>
      </w:r>
      <w:r w:rsidR="009A1C66" w:rsidRPr="005B6EFD">
        <w:t xml:space="preserve">Significant heterogeneity was seen across almost all random </w:t>
      </w:r>
      <w:r w:rsidR="009A1C66" w:rsidRPr="005B6EFD">
        <w:lastRenderedPageBreak/>
        <w:t>effects meta-analyses of test accuracy results for all populations and genotyping subgroups. Estimates with low heterogeneity are highlighted in yellow in</w:t>
      </w:r>
      <w:r w:rsidR="00F84CF3">
        <w:t xml:space="preserve"> </w:t>
      </w:r>
      <w:r w:rsidR="00F84CF3">
        <w:fldChar w:fldCharType="begin"/>
      </w:r>
      <w:r w:rsidR="00F84CF3">
        <w:instrText xml:space="preserve"> REF _Ref223073056 \h </w:instrText>
      </w:r>
      <w:r w:rsidR="00F84CF3">
        <w:fldChar w:fldCharType="separate"/>
      </w:r>
      <w:r w:rsidR="00FC322E">
        <w:t xml:space="preserve">Table </w:t>
      </w:r>
      <w:r w:rsidR="00FC322E">
        <w:rPr>
          <w:noProof/>
        </w:rPr>
        <w:t>36</w:t>
      </w:r>
      <w:r w:rsidR="00F84CF3">
        <w:fldChar w:fldCharType="end"/>
      </w:r>
      <w:r w:rsidR="009A1C66" w:rsidRPr="005B6EFD">
        <w:t>.</w:t>
      </w:r>
    </w:p>
    <w:p w14:paraId="12426643" w14:textId="33F654C3" w:rsidR="009A1C66" w:rsidRPr="005B6EFD" w:rsidRDefault="009A1C66" w:rsidP="009A1C66">
      <w:r w:rsidRPr="005B6EFD">
        <w:t xml:space="preserve">In PICO-specified populations, anal cytology testing has overall low-moderate sensitivity, and high specificity, noting that no evidence was </w:t>
      </w:r>
      <w:r w:rsidR="00DA419A" w:rsidRPr="005B6EFD">
        <w:t>available</w:t>
      </w:r>
      <w:r w:rsidRPr="005B6EFD">
        <w:t xml:space="preserve"> for the following </w:t>
      </w:r>
      <w:r w:rsidR="0023699C" w:rsidRPr="005B6EFD">
        <w:t>subpopulation</w:t>
      </w:r>
      <w:r w:rsidRPr="005B6EFD">
        <w:t>s:</w:t>
      </w:r>
    </w:p>
    <w:p w14:paraId="7686BA55" w14:textId="77777777" w:rsidR="009A1C66" w:rsidRPr="005B6EFD" w:rsidRDefault="009A1C66" w:rsidP="00F456AE">
      <w:pPr>
        <w:pStyle w:val="ListParagraph"/>
        <w:numPr>
          <w:ilvl w:val="1"/>
          <w:numId w:val="21"/>
        </w:numPr>
        <w:ind w:left="709"/>
      </w:pPr>
      <w:r w:rsidRPr="005B6EFD">
        <w:t>SOTR, commencing 10 years post-transplant</w:t>
      </w:r>
    </w:p>
    <w:p w14:paraId="29A74D82" w14:textId="77777777" w:rsidR="009A1C66" w:rsidRPr="005B6EFD" w:rsidRDefault="009A1C66" w:rsidP="00F456AE">
      <w:pPr>
        <w:pStyle w:val="ListParagraph"/>
        <w:numPr>
          <w:ilvl w:val="1"/>
          <w:numId w:val="21"/>
        </w:numPr>
        <w:ind w:left="709"/>
      </w:pPr>
      <w:r w:rsidRPr="005B6EFD">
        <w:t>Patients being followed up after treatment for anal cancer</w:t>
      </w:r>
    </w:p>
    <w:p w14:paraId="12554D05" w14:textId="77777777" w:rsidR="009A1C66" w:rsidRPr="005B6EFD" w:rsidRDefault="009A1C66" w:rsidP="00F456AE">
      <w:pPr>
        <w:pStyle w:val="ListParagraph"/>
        <w:numPr>
          <w:ilvl w:val="1"/>
          <w:numId w:val="21"/>
        </w:numPr>
        <w:ind w:left="709"/>
      </w:pPr>
      <w:r w:rsidRPr="005B6EFD">
        <w:t>Patients outside these above groups with incidental anal HSIL and patients presenting with symptoms suggestive of anal cancer</w:t>
      </w:r>
    </w:p>
    <w:p w14:paraId="470F8C8E" w14:textId="421A8DAD" w:rsidR="009A1C66" w:rsidRPr="005B6EFD" w:rsidRDefault="009A1C66" w:rsidP="00F456AE">
      <w:pPr>
        <w:pStyle w:val="ListParagraph"/>
        <w:numPr>
          <w:ilvl w:val="1"/>
          <w:numId w:val="21"/>
        </w:numPr>
        <w:ind w:left="709"/>
        <w:rPr>
          <w:i/>
          <w:iCs/>
        </w:rPr>
      </w:pPr>
      <w:r w:rsidRPr="005B6EFD">
        <w:rPr>
          <w:i/>
          <w:iCs/>
        </w:rPr>
        <w:t>People with a possible history of cervical/vaginal cancer or precursor lesions</w:t>
      </w:r>
      <w:r w:rsidR="002151DE" w:rsidRPr="005B6EFD">
        <w:rPr>
          <w:i/>
          <w:iCs/>
        </w:rPr>
        <w:t xml:space="preserve"> (added by PASC)</w:t>
      </w:r>
      <w:r w:rsidRPr="005B6EFD">
        <w:rPr>
          <w:i/>
          <w:iCs/>
        </w:rPr>
        <w:t xml:space="preserve">  </w:t>
      </w:r>
    </w:p>
    <w:p w14:paraId="2618EE56" w14:textId="730654F0" w:rsidR="009A1C66" w:rsidRPr="005B6EFD" w:rsidRDefault="009A1C66" w:rsidP="009A1C66">
      <w:r w:rsidRPr="005B6EFD">
        <w:t>In the context of the triaging algorithm based on HPV test results, the low sensitivity of cytology testing may be balanced out by the high sensitivity of the HPV test. This was observed in Jin 202</w:t>
      </w:r>
      <w:r w:rsidR="002151DE" w:rsidRPr="005B6EFD">
        <w:t>5</w:t>
      </w:r>
      <w:r w:rsidRPr="005B6EFD">
        <w:t>’s predictive test accuracy results, however there were no studies evaluating the cross-sectional test accuracy of the triaged testing algorithm.</w:t>
      </w:r>
    </w:p>
    <w:p w14:paraId="54C6B81B" w14:textId="039C2B47" w:rsidR="00295725" w:rsidRPr="005B6EFD" w:rsidRDefault="009A1C66" w:rsidP="00A75D3E">
      <w:r w:rsidRPr="005B6EFD">
        <w:t>S</w:t>
      </w:r>
      <w:r w:rsidR="00A75D3E" w:rsidRPr="005B6EFD">
        <w:t xml:space="preserve">ensitivity was higher, and specificity was slightly lower when ASC-H+ was used as the threshold, rather than HSIL+. </w:t>
      </w:r>
      <w:r w:rsidR="0083083B" w:rsidRPr="005B6EFD">
        <w:t>ASC-US</w:t>
      </w:r>
      <w:r w:rsidR="00A75D3E" w:rsidRPr="005B6EFD">
        <w:t>+ has been used as the threshold for HSIL identification (i.e., “abnormal”) in most studies, which has routinely demonstrated a higher sensitivity and lower specificity</w:t>
      </w:r>
      <w:r w:rsidR="00CD40BD" w:rsidRPr="005B6EFD">
        <w:t xml:space="preserve"> </w:t>
      </w:r>
      <w:r w:rsidRPr="005B6EFD">
        <w:t>than ASC-H+.</w:t>
      </w:r>
      <w:r w:rsidR="002151DE" w:rsidRPr="005B6EFD">
        <w:t xml:space="preserve"> In the Australian Modified Bethesda System, this is equivalent to pLSIL, which is not referred for HRA. </w:t>
      </w:r>
      <w:r w:rsidRPr="005B6EFD">
        <w:t xml:space="preserve">Since HPV testing already offers high sensitivity, the primary aim of triaging with cytology is to enhance specificity. Using a lower cytology threshold such as </w:t>
      </w:r>
      <w:r w:rsidR="0083083B" w:rsidRPr="005B6EFD">
        <w:t>ASC-US</w:t>
      </w:r>
      <w:r w:rsidRPr="005B6EFD">
        <w:t>+ would undermine this goal by increasing false positives and reducing specificity, making it a less effective strategy for guiding</w:t>
      </w:r>
      <w:r w:rsidR="002151DE" w:rsidRPr="005B6EFD">
        <w:t xml:space="preserve"> HRA</w:t>
      </w:r>
      <w:r w:rsidRPr="005B6EFD">
        <w:t xml:space="preserve"> referrals. </w:t>
      </w:r>
      <w:r w:rsidR="009B303D" w:rsidRPr="005B6EFD">
        <w:t>E</w:t>
      </w:r>
      <w:r w:rsidR="00A75D3E" w:rsidRPr="005B6EFD">
        <w:t>stimates from this systematic review and meta-analysis align with use of cervical cytology (which generally use a threshold for immediate referral of ASC-H</w:t>
      </w:r>
      <w:r w:rsidR="002151DE" w:rsidRPr="005B6EFD">
        <w:t>+</w:t>
      </w:r>
      <w:r w:rsidR="00A75D3E" w:rsidRPr="005B6EFD">
        <w:t>).</w:t>
      </w:r>
      <w:r w:rsidR="008413B6" w:rsidRPr="005B6EFD">
        <w:rPr>
          <w:vertAlign w:val="superscript"/>
        </w:rPr>
        <w:footnoteReference w:id="74"/>
      </w:r>
    </w:p>
    <w:p w14:paraId="00F1097E" w14:textId="4C9BC2EA" w:rsidR="00A75D3E" w:rsidRPr="005B6EFD" w:rsidRDefault="00DE7746" w:rsidP="00DE7746">
      <w:pPr>
        <w:pStyle w:val="Caption"/>
      </w:pPr>
      <w:bookmarkStart w:id="161" w:name="_Ref223073056"/>
      <w:bookmarkStart w:id="162" w:name="_Ref195938100"/>
      <w:bookmarkStart w:id="163" w:name="_Ref196235805"/>
      <w:r>
        <w:lastRenderedPageBreak/>
        <w:t xml:space="preserve">Table </w:t>
      </w:r>
      <w:r>
        <w:fldChar w:fldCharType="begin"/>
      </w:r>
      <w:r>
        <w:instrText xml:space="preserve"> SEQ Table \* ARABIC </w:instrText>
      </w:r>
      <w:r>
        <w:fldChar w:fldCharType="separate"/>
      </w:r>
      <w:r w:rsidR="00FC322E">
        <w:rPr>
          <w:noProof/>
        </w:rPr>
        <w:t>36</w:t>
      </w:r>
      <w:r>
        <w:fldChar w:fldCharType="end"/>
      </w:r>
      <w:bookmarkEnd w:id="161"/>
      <w:r>
        <w:t xml:space="preserve"> </w:t>
      </w:r>
      <w:r w:rsidRPr="00E92E16">
        <w:t>Summary of test accuracy results for anal cytology testing, stratified by subpopulation and threshold^</w:t>
      </w:r>
      <w:bookmarkEnd w:id="162"/>
      <w:bookmarkEnd w:id="163"/>
    </w:p>
    <w:tbl>
      <w:tblPr>
        <w:tblStyle w:val="TableGrid0"/>
        <w:tblW w:w="5000" w:type="pct"/>
        <w:tblInd w:w="0" w:type="dxa"/>
        <w:tblCellMar>
          <w:left w:w="28" w:type="dxa"/>
          <w:right w:w="28" w:type="dxa"/>
        </w:tblCellMar>
        <w:tblLook w:val="04A0" w:firstRow="1" w:lastRow="0" w:firstColumn="1" w:lastColumn="0" w:noHBand="0" w:noVBand="1"/>
      </w:tblPr>
      <w:tblGrid>
        <w:gridCol w:w="1148"/>
        <w:gridCol w:w="849"/>
        <w:gridCol w:w="448"/>
        <w:gridCol w:w="612"/>
        <w:gridCol w:w="877"/>
        <w:gridCol w:w="385"/>
        <w:gridCol w:w="1032"/>
        <w:gridCol w:w="413"/>
        <w:gridCol w:w="1150"/>
        <w:gridCol w:w="510"/>
        <w:gridCol w:w="1207"/>
        <w:gridCol w:w="385"/>
      </w:tblGrid>
      <w:tr w:rsidR="00E3306B" w:rsidRPr="005B6EFD" w14:paraId="52FAD7A3" w14:textId="77777777" w:rsidTr="00ED1115">
        <w:trPr>
          <w:trHeight w:val="162"/>
        </w:trPr>
        <w:tc>
          <w:tcPr>
            <w:tcW w:w="652" w:type="pct"/>
            <w:vMerge w:val="restart"/>
            <w:tcBorders>
              <w:top w:val="single" w:sz="4" w:space="0" w:color="000000"/>
              <w:left w:val="single" w:sz="4" w:space="0" w:color="000000"/>
              <w:right w:val="single" w:sz="4" w:space="0" w:color="000000"/>
            </w:tcBorders>
            <w:shd w:val="clear" w:color="auto" w:fill="D9D9D9" w:themeFill="background1" w:themeFillShade="D9"/>
            <w:vAlign w:val="center"/>
          </w:tcPr>
          <w:p w14:paraId="3A05C7F8" w14:textId="77777777" w:rsidR="00295725" w:rsidRPr="005B6EFD" w:rsidRDefault="00295725" w:rsidP="00335AAD">
            <w:pPr>
              <w:pStyle w:val="TableFigureHeading"/>
              <w:keepLines/>
              <w:spacing w:before="0" w:after="0"/>
            </w:pPr>
            <w:r w:rsidRPr="005B6EFD">
              <w:t>Population</w:t>
            </w:r>
          </w:p>
        </w:tc>
        <w:tc>
          <w:tcPr>
            <w:tcW w:w="471" w:type="pct"/>
            <w:vMerge w:val="restart"/>
            <w:tcBorders>
              <w:top w:val="single" w:sz="4" w:space="0" w:color="000000"/>
              <w:left w:val="single" w:sz="4" w:space="0" w:color="000000"/>
              <w:right w:val="single" w:sz="4" w:space="0" w:color="000000"/>
            </w:tcBorders>
            <w:shd w:val="clear" w:color="auto" w:fill="D9D9D9" w:themeFill="background1" w:themeFillShade="D9"/>
            <w:vAlign w:val="center"/>
          </w:tcPr>
          <w:p w14:paraId="0AD53A7B" w14:textId="77777777" w:rsidR="00295725" w:rsidRPr="005B6EFD" w:rsidRDefault="00295725" w:rsidP="00335AAD">
            <w:pPr>
              <w:pStyle w:val="TableFigureHeading"/>
              <w:keepLines/>
              <w:spacing w:before="0" w:after="0"/>
            </w:pPr>
            <w:r w:rsidRPr="005B6EFD">
              <w:t xml:space="preserve">Threshold </w:t>
            </w:r>
          </w:p>
        </w:tc>
        <w:tc>
          <w:tcPr>
            <w:tcW w:w="248" w:type="pct"/>
            <w:vMerge w:val="restart"/>
            <w:tcBorders>
              <w:top w:val="single" w:sz="4" w:space="0" w:color="000000"/>
              <w:left w:val="single" w:sz="4" w:space="0" w:color="000000"/>
              <w:right w:val="single" w:sz="4" w:space="0" w:color="000000"/>
            </w:tcBorders>
            <w:shd w:val="clear" w:color="auto" w:fill="D9D9D9" w:themeFill="background1" w:themeFillShade="D9"/>
            <w:vAlign w:val="center"/>
          </w:tcPr>
          <w:p w14:paraId="31314744" w14:textId="77777777" w:rsidR="00295725" w:rsidRPr="005B6EFD" w:rsidRDefault="00295725" w:rsidP="00335AAD">
            <w:pPr>
              <w:pStyle w:val="TableFigureHeading"/>
              <w:keepLines/>
              <w:spacing w:before="0" w:after="0"/>
            </w:pPr>
            <w:r w:rsidRPr="005B6EFD">
              <w:t>Data sets*</w:t>
            </w:r>
          </w:p>
        </w:tc>
        <w:tc>
          <w:tcPr>
            <w:tcW w:w="355" w:type="pct"/>
            <w:vMerge w:val="restart"/>
            <w:tcBorders>
              <w:top w:val="single" w:sz="4" w:space="0" w:color="000000"/>
              <w:left w:val="single" w:sz="4" w:space="0" w:color="000000"/>
              <w:right w:val="single" w:sz="4" w:space="0" w:color="000000"/>
            </w:tcBorders>
            <w:shd w:val="clear" w:color="auto" w:fill="D9D9D9" w:themeFill="background1" w:themeFillShade="D9"/>
            <w:vAlign w:val="center"/>
          </w:tcPr>
          <w:p w14:paraId="4A87D997" w14:textId="5C4C81F4" w:rsidR="00295725" w:rsidRPr="005B6EFD" w:rsidRDefault="00295725" w:rsidP="00335AAD">
            <w:pPr>
              <w:pStyle w:val="TableFigureHeading"/>
              <w:keepLines/>
              <w:spacing w:before="0" w:after="0"/>
            </w:pPr>
            <w:r w:rsidRPr="005B6EFD">
              <w:t>N</w:t>
            </w:r>
          </w:p>
        </w:tc>
        <w:tc>
          <w:tcPr>
            <w:tcW w:w="364" w:type="pct"/>
            <w:vMerge w:val="restart"/>
            <w:tcBorders>
              <w:top w:val="single" w:sz="4" w:space="0" w:color="000000"/>
              <w:left w:val="single" w:sz="4" w:space="0" w:color="000000"/>
              <w:right w:val="single" w:sz="4" w:space="0" w:color="000000"/>
            </w:tcBorders>
            <w:shd w:val="clear" w:color="auto" w:fill="D9D9D9" w:themeFill="background1" w:themeFillShade="D9"/>
            <w:vAlign w:val="center"/>
          </w:tcPr>
          <w:p w14:paraId="58B3402F" w14:textId="45F58828" w:rsidR="00295725" w:rsidRPr="005B6EFD" w:rsidRDefault="00295725" w:rsidP="00335AAD">
            <w:pPr>
              <w:pStyle w:val="TableFigureHeading"/>
              <w:keepLines/>
              <w:spacing w:before="0" w:after="0"/>
            </w:pPr>
            <w:r w:rsidRPr="005B6EFD">
              <w:t xml:space="preserve">Sensitivity  (95% CI) </w:t>
            </w:r>
          </w:p>
        </w:tc>
        <w:tc>
          <w:tcPr>
            <w:tcW w:w="225" w:type="pct"/>
            <w:vMerge w:val="restart"/>
            <w:tcBorders>
              <w:top w:val="single" w:sz="4" w:space="0" w:color="000000"/>
              <w:left w:val="single" w:sz="4" w:space="0" w:color="000000"/>
              <w:right w:val="single" w:sz="4" w:space="0" w:color="000000"/>
            </w:tcBorders>
            <w:shd w:val="clear" w:color="auto" w:fill="D9D9D9" w:themeFill="background1" w:themeFillShade="D9"/>
            <w:vAlign w:val="center"/>
          </w:tcPr>
          <w:p w14:paraId="3274D7F0" w14:textId="5A48D5E3" w:rsidR="00295725" w:rsidRPr="005B6EFD" w:rsidRDefault="00295725" w:rsidP="00335AAD">
            <w:pPr>
              <w:pStyle w:val="TableFigureHeading"/>
              <w:keepLines/>
              <w:spacing w:before="0" w:after="0"/>
            </w:pPr>
            <w:r w:rsidRPr="005B6EFD">
              <w:t>I</w:t>
            </w:r>
            <w:r w:rsidRPr="005B6EFD">
              <w:rPr>
                <w:vertAlign w:val="superscript"/>
              </w:rPr>
              <w:t>2</w:t>
            </w:r>
          </w:p>
        </w:tc>
        <w:tc>
          <w:tcPr>
            <w:tcW w:w="590" w:type="pct"/>
            <w:vMerge w:val="restart"/>
            <w:tcBorders>
              <w:top w:val="single" w:sz="4" w:space="0" w:color="000000"/>
              <w:left w:val="single" w:sz="4" w:space="0" w:color="000000"/>
              <w:right w:val="single" w:sz="4" w:space="0" w:color="000000"/>
            </w:tcBorders>
            <w:shd w:val="clear" w:color="auto" w:fill="D9D9D9" w:themeFill="background1" w:themeFillShade="D9"/>
            <w:vAlign w:val="center"/>
          </w:tcPr>
          <w:p w14:paraId="61FB0EF6" w14:textId="4FC3E5E9" w:rsidR="00295725" w:rsidRPr="005B6EFD" w:rsidRDefault="00295725" w:rsidP="00335AAD">
            <w:pPr>
              <w:pStyle w:val="TableFigureHeading"/>
              <w:keepLines/>
              <w:spacing w:before="0" w:after="0"/>
            </w:pPr>
            <w:r w:rsidRPr="005B6EFD">
              <w:t>Specificity (95% CI)</w:t>
            </w:r>
          </w:p>
        </w:tc>
        <w:tc>
          <w:tcPr>
            <w:tcW w:w="244" w:type="pct"/>
            <w:vMerge w:val="restart"/>
            <w:tcBorders>
              <w:top w:val="single" w:sz="4" w:space="0" w:color="000000"/>
              <w:left w:val="single" w:sz="4" w:space="0" w:color="000000"/>
              <w:right w:val="single" w:sz="4" w:space="0" w:color="000000"/>
            </w:tcBorders>
            <w:shd w:val="clear" w:color="auto" w:fill="D9D9D9" w:themeFill="background1" w:themeFillShade="D9"/>
            <w:vAlign w:val="center"/>
          </w:tcPr>
          <w:p w14:paraId="2152EA44" w14:textId="7FDAA2BF" w:rsidR="00295725" w:rsidRPr="005B6EFD" w:rsidRDefault="00295725" w:rsidP="00335AAD">
            <w:pPr>
              <w:pStyle w:val="TableFigureHeading"/>
              <w:keepLines/>
              <w:spacing w:before="0" w:after="0"/>
            </w:pPr>
            <w:r w:rsidRPr="005B6EFD">
              <w:t>I</w:t>
            </w:r>
            <w:r w:rsidRPr="005B6EFD">
              <w:rPr>
                <w:vertAlign w:val="superscript"/>
              </w:rPr>
              <w:t>2</w:t>
            </w:r>
          </w:p>
        </w:tc>
        <w:tc>
          <w:tcPr>
            <w:tcW w:w="1849" w:type="pct"/>
            <w:gridSpan w:val="4"/>
            <w:tcBorders>
              <w:top w:val="single" w:sz="4" w:space="0" w:color="000000"/>
              <w:left w:val="single" w:sz="4" w:space="0" w:color="000000"/>
              <w:right w:val="single" w:sz="4" w:space="0" w:color="000000"/>
            </w:tcBorders>
            <w:shd w:val="clear" w:color="auto" w:fill="D9D9D9" w:themeFill="background1" w:themeFillShade="D9"/>
          </w:tcPr>
          <w:p w14:paraId="156C07D5" w14:textId="5B821644" w:rsidR="00295725" w:rsidRPr="005B6EFD" w:rsidRDefault="00295725" w:rsidP="00335AAD">
            <w:pPr>
              <w:pStyle w:val="TableFigureHeading"/>
              <w:keepLines/>
              <w:spacing w:before="0" w:after="0"/>
            </w:pPr>
            <w:r w:rsidRPr="005B6EFD">
              <w:t xml:space="preserve">Immediate HSIL Risk </w:t>
            </w:r>
          </w:p>
        </w:tc>
      </w:tr>
      <w:tr w:rsidR="00E3306B" w:rsidRPr="005B6EFD" w14:paraId="6A04AFE2" w14:textId="4AD3609C" w:rsidTr="00ED1115">
        <w:trPr>
          <w:trHeight w:val="138"/>
        </w:trPr>
        <w:tc>
          <w:tcPr>
            <w:tcW w:w="652" w:type="pct"/>
            <w:vMerge/>
            <w:tcBorders>
              <w:left w:val="single" w:sz="4" w:space="0" w:color="000000"/>
              <w:bottom w:val="single" w:sz="4" w:space="0" w:color="000000"/>
              <w:right w:val="single" w:sz="4" w:space="0" w:color="000000"/>
            </w:tcBorders>
            <w:shd w:val="clear" w:color="auto" w:fill="D9D9D9" w:themeFill="background1" w:themeFillShade="D9"/>
            <w:vAlign w:val="center"/>
          </w:tcPr>
          <w:p w14:paraId="7C2F5B28" w14:textId="77777777" w:rsidR="00295725" w:rsidRPr="005B6EFD" w:rsidRDefault="00295725" w:rsidP="00335AAD">
            <w:pPr>
              <w:pStyle w:val="TableFigureHeading"/>
              <w:keepLines/>
              <w:spacing w:before="0" w:after="0"/>
            </w:pPr>
          </w:p>
        </w:tc>
        <w:tc>
          <w:tcPr>
            <w:tcW w:w="471" w:type="pct"/>
            <w:vMerge/>
            <w:tcBorders>
              <w:left w:val="single" w:sz="4" w:space="0" w:color="000000"/>
              <w:bottom w:val="single" w:sz="4" w:space="0" w:color="000000"/>
              <w:right w:val="single" w:sz="4" w:space="0" w:color="000000"/>
            </w:tcBorders>
            <w:shd w:val="clear" w:color="auto" w:fill="D9D9D9" w:themeFill="background1" w:themeFillShade="D9"/>
            <w:vAlign w:val="center"/>
          </w:tcPr>
          <w:p w14:paraId="3FC910A8" w14:textId="77777777" w:rsidR="00295725" w:rsidRPr="005B6EFD" w:rsidRDefault="00295725" w:rsidP="00335AAD">
            <w:pPr>
              <w:pStyle w:val="TableFigureHeading"/>
              <w:keepLines/>
              <w:spacing w:before="0" w:after="0"/>
            </w:pPr>
          </w:p>
        </w:tc>
        <w:tc>
          <w:tcPr>
            <w:tcW w:w="248" w:type="pct"/>
            <w:vMerge/>
            <w:tcBorders>
              <w:left w:val="single" w:sz="4" w:space="0" w:color="000000"/>
              <w:bottom w:val="single" w:sz="4" w:space="0" w:color="000000"/>
              <w:right w:val="single" w:sz="4" w:space="0" w:color="000000"/>
            </w:tcBorders>
            <w:shd w:val="clear" w:color="auto" w:fill="D9D9D9" w:themeFill="background1" w:themeFillShade="D9"/>
            <w:vAlign w:val="center"/>
          </w:tcPr>
          <w:p w14:paraId="1F90D1ED" w14:textId="77777777" w:rsidR="00295725" w:rsidRPr="005B6EFD" w:rsidRDefault="00295725" w:rsidP="00335AAD">
            <w:pPr>
              <w:pStyle w:val="TableFigureHeading"/>
              <w:keepLines/>
              <w:spacing w:before="0" w:after="0"/>
            </w:pPr>
          </w:p>
        </w:tc>
        <w:tc>
          <w:tcPr>
            <w:tcW w:w="355" w:type="pct"/>
            <w:vMerge/>
            <w:tcBorders>
              <w:left w:val="single" w:sz="4" w:space="0" w:color="000000"/>
              <w:bottom w:val="single" w:sz="4" w:space="0" w:color="000000"/>
              <w:right w:val="single" w:sz="4" w:space="0" w:color="000000"/>
            </w:tcBorders>
            <w:shd w:val="clear" w:color="auto" w:fill="D9D9D9" w:themeFill="background1" w:themeFillShade="D9"/>
          </w:tcPr>
          <w:p w14:paraId="11D24339" w14:textId="77777777" w:rsidR="00295725" w:rsidRPr="005B6EFD" w:rsidRDefault="00295725" w:rsidP="00335AAD">
            <w:pPr>
              <w:pStyle w:val="TableFigureHeading"/>
              <w:keepLines/>
              <w:spacing w:before="0" w:after="0"/>
            </w:pPr>
          </w:p>
        </w:tc>
        <w:tc>
          <w:tcPr>
            <w:tcW w:w="364" w:type="pct"/>
            <w:vMerge/>
            <w:tcBorders>
              <w:left w:val="single" w:sz="4" w:space="0" w:color="000000"/>
              <w:bottom w:val="single" w:sz="4" w:space="0" w:color="000000"/>
              <w:right w:val="single" w:sz="4" w:space="0" w:color="000000"/>
            </w:tcBorders>
            <w:shd w:val="clear" w:color="auto" w:fill="D9D9D9" w:themeFill="background1" w:themeFillShade="D9"/>
            <w:vAlign w:val="center"/>
          </w:tcPr>
          <w:p w14:paraId="4A69982E" w14:textId="77777777" w:rsidR="00295725" w:rsidRPr="005B6EFD" w:rsidRDefault="00295725" w:rsidP="00335AAD">
            <w:pPr>
              <w:pStyle w:val="TableFigureHeading"/>
              <w:keepLines/>
              <w:spacing w:before="0" w:after="0"/>
            </w:pPr>
          </w:p>
        </w:tc>
        <w:tc>
          <w:tcPr>
            <w:tcW w:w="225" w:type="pct"/>
            <w:vMerge/>
            <w:tcBorders>
              <w:left w:val="single" w:sz="4" w:space="0" w:color="000000"/>
              <w:bottom w:val="single" w:sz="4" w:space="0" w:color="000000"/>
              <w:right w:val="single" w:sz="4" w:space="0" w:color="000000"/>
            </w:tcBorders>
            <w:shd w:val="clear" w:color="auto" w:fill="D9D9D9" w:themeFill="background1" w:themeFillShade="D9"/>
          </w:tcPr>
          <w:p w14:paraId="38DC28CF" w14:textId="1E10540D" w:rsidR="00295725" w:rsidRPr="005B6EFD" w:rsidRDefault="00295725" w:rsidP="00335AAD">
            <w:pPr>
              <w:pStyle w:val="TableFigureHeading"/>
              <w:keepLines/>
              <w:spacing w:before="0" w:after="0"/>
            </w:pPr>
          </w:p>
        </w:tc>
        <w:tc>
          <w:tcPr>
            <w:tcW w:w="590" w:type="pct"/>
            <w:vMerge/>
            <w:tcBorders>
              <w:left w:val="single" w:sz="4" w:space="0" w:color="000000"/>
              <w:bottom w:val="single" w:sz="4" w:space="0" w:color="000000"/>
              <w:right w:val="single" w:sz="4" w:space="0" w:color="000000"/>
            </w:tcBorders>
            <w:shd w:val="clear" w:color="auto" w:fill="D9D9D9" w:themeFill="background1" w:themeFillShade="D9"/>
            <w:vAlign w:val="center"/>
          </w:tcPr>
          <w:p w14:paraId="4FFFF893" w14:textId="15249E5E" w:rsidR="00295725" w:rsidRPr="005B6EFD" w:rsidRDefault="00295725" w:rsidP="00335AAD">
            <w:pPr>
              <w:pStyle w:val="TableFigureHeading"/>
              <w:keepLines/>
              <w:spacing w:before="0" w:after="0"/>
            </w:pPr>
          </w:p>
        </w:tc>
        <w:tc>
          <w:tcPr>
            <w:tcW w:w="244" w:type="pct"/>
            <w:vMerge/>
            <w:tcBorders>
              <w:left w:val="single" w:sz="4" w:space="0" w:color="000000"/>
              <w:bottom w:val="single" w:sz="4" w:space="0" w:color="000000"/>
              <w:right w:val="single" w:sz="4" w:space="0" w:color="000000"/>
            </w:tcBorders>
            <w:shd w:val="clear" w:color="auto" w:fill="D9D9D9" w:themeFill="background1" w:themeFillShade="D9"/>
          </w:tcPr>
          <w:p w14:paraId="7F144C98" w14:textId="0A399366" w:rsidR="00295725" w:rsidRPr="005B6EFD" w:rsidRDefault="00295725" w:rsidP="00335AAD">
            <w:pPr>
              <w:pStyle w:val="TableFigureHeading"/>
              <w:keepLines/>
              <w:spacing w:before="0" w:after="0"/>
            </w:pPr>
          </w:p>
        </w:tc>
        <w:tc>
          <w:tcPr>
            <w:tcW w:w="65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29EFED68" w14:textId="31BE81B3" w:rsidR="00295725" w:rsidRPr="005B6EFD" w:rsidRDefault="00295725" w:rsidP="00335AAD">
            <w:pPr>
              <w:pStyle w:val="TableFigureHeading"/>
              <w:keepLines/>
              <w:spacing w:before="0" w:after="0"/>
            </w:pPr>
            <w:r w:rsidRPr="005B6EFD">
              <w:t>Test Positives (95% CI)</w:t>
            </w:r>
          </w:p>
          <w:p w14:paraId="747365A0" w14:textId="77777777" w:rsidR="00295725" w:rsidRPr="005B6EFD" w:rsidRDefault="00295725" w:rsidP="00335AAD">
            <w:pPr>
              <w:pStyle w:val="TableFigureHeading"/>
              <w:keepLines/>
              <w:spacing w:before="0" w:after="0"/>
            </w:pPr>
            <w:r w:rsidRPr="005B6EFD">
              <w:t>PPV</w:t>
            </w:r>
          </w:p>
        </w:tc>
        <w:tc>
          <w:tcPr>
            <w:tcW w:w="2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0E6C2075" w14:textId="4DA767E1" w:rsidR="00295725" w:rsidRPr="005B6EFD" w:rsidRDefault="00295725" w:rsidP="00335AAD">
            <w:pPr>
              <w:pStyle w:val="TableFigureHeading"/>
              <w:keepLines/>
              <w:spacing w:before="0" w:after="0"/>
            </w:pPr>
            <w:r w:rsidRPr="005B6EFD">
              <w:t>I</w:t>
            </w:r>
            <w:r w:rsidRPr="005B6EFD">
              <w:rPr>
                <w:vertAlign w:val="superscript"/>
              </w:rPr>
              <w:t>2</w:t>
            </w:r>
          </w:p>
        </w:tc>
        <w:tc>
          <w:tcPr>
            <w:tcW w:w="684"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0A0EA9D5" w14:textId="29580B84" w:rsidR="00295725" w:rsidRPr="005B6EFD" w:rsidRDefault="00295725" w:rsidP="00335AAD">
            <w:pPr>
              <w:pStyle w:val="TableFigureHeading"/>
              <w:keepLines/>
              <w:spacing w:before="0" w:after="0"/>
            </w:pPr>
            <w:r w:rsidRPr="005B6EFD">
              <w:t>Test Negatives (95% CI)</w:t>
            </w:r>
          </w:p>
          <w:p w14:paraId="6F9609D9" w14:textId="5BA96CFD" w:rsidR="00295725" w:rsidRPr="005B6EFD" w:rsidRDefault="00295725" w:rsidP="00335AAD">
            <w:pPr>
              <w:pStyle w:val="TableFigureHeading"/>
              <w:keepLines/>
              <w:spacing w:before="0" w:after="0"/>
            </w:pPr>
            <w:r w:rsidRPr="005B6EFD">
              <w:t>False Omission Rate</w:t>
            </w:r>
          </w:p>
        </w:tc>
        <w:tc>
          <w:tcPr>
            <w:tcW w:w="21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35FAC3B3" w14:textId="42928963" w:rsidR="00295725" w:rsidRPr="005B6EFD" w:rsidRDefault="00295725" w:rsidP="00335AAD">
            <w:pPr>
              <w:pStyle w:val="TableFigureHeading"/>
              <w:keepLines/>
              <w:spacing w:before="0" w:after="0"/>
            </w:pPr>
            <w:r w:rsidRPr="005B6EFD">
              <w:t>I</w:t>
            </w:r>
            <w:r w:rsidRPr="005B6EFD">
              <w:rPr>
                <w:vertAlign w:val="superscript"/>
              </w:rPr>
              <w:t>2</w:t>
            </w:r>
          </w:p>
        </w:tc>
      </w:tr>
      <w:tr w:rsidR="00A75D3E" w:rsidRPr="005B6EFD" w14:paraId="3078771A" w14:textId="77777777" w:rsidTr="00756316">
        <w:trPr>
          <w:trHeight w:val="138"/>
        </w:trPr>
        <w:tc>
          <w:tcPr>
            <w:tcW w:w="5000" w:type="pct"/>
            <w:gridSpan w:val="12"/>
            <w:tcBorders>
              <w:left w:val="single" w:sz="4" w:space="0" w:color="000000"/>
              <w:bottom w:val="single" w:sz="4" w:space="0" w:color="000000"/>
              <w:right w:val="single" w:sz="4" w:space="0" w:color="000000"/>
            </w:tcBorders>
            <w:shd w:val="clear" w:color="auto" w:fill="F2F2F2" w:themeFill="background1" w:themeFillShade="F2"/>
          </w:tcPr>
          <w:p w14:paraId="7945DDAE" w14:textId="0DC70A64" w:rsidR="008014F5" w:rsidRPr="005B6EFD" w:rsidRDefault="008014F5" w:rsidP="00335AAD">
            <w:pPr>
              <w:pStyle w:val="TableFigureHeading"/>
              <w:keepLines/>
              <w:spacing w:before="0" w:after="0"/>
            </w:pPr>
            <w:r w:rsidRPr="005B6EFD">
              <w:t xml:space="preserve">PICO-specified </w:t>
            </w:r>
            <w:r w:rsidR="0023699C" w:rsidRPr="005B6EFD">
              <w:t>subpopulation</w:t>
            </w:r>
          </w:p>
        </w:tc>
      </w:tr>
      <w:tr w:rsidR="00295725" w:rsidRPr="005B6EFD" w14:paraId="56BD05EC" w14:textId="19346740" w:rsidTr="00ED1115">
        <w:trPr>
          <w:trHeight w:val="209"/>
        </w:trPr>
        <w:tc>
          <w:tcPr>
            <w:tcW w:w="652" w:type="pct"/>
            <w:vMerge w:val="restart"/>
            <w:tcBorders>
              <w:top w:val="single" w:sz="4" w:space="0" w:color="000000"/>
              <w:left w:val="single" w:sz="4" w:space="0" w:color="000000"/>
              <w:right w:val="single" w:sz="4" w:space="0" w:color="000000"/>
            </w:tcBorders>
          </w:tcPr>
          <w:p w14:paraId="187DDF03" w14:textId="77777777" w:rsidR="00A75D3E" w:rsidRPr="005B6EFD" w:rsidRDefault="00A75D3E" w:rsidP="00335AAD">
            <w:pPr>
              <w:pStyle w:val="TableText"/>
              <w:keepNext/>
              <w:keepLines/>
              <w:spacing w:before="0" w:after="0"/>
            </w:pPr>
            <w:r w:rsidRPr="005B6EFD">
              <w:rPr>
                <w:rFonts w:eastAsia="Calibri"/>
              </w:rPr>
              <w:t>MSM and TW living with HIV age ≥35 years</w:t>
            </w:r>
            <w:r w:rsidRPr="005B6EFD">
              <w:t xml:space="preserve"> </w:t>
            </w:r>
          </w:p>
        </w:tc>
        <w:tc>
          <w:tcPr>
            <w:tcW w:w="471" w:type="pct"/>
            <w:tcBorders>
              <w:top w:val="single" w:sz="4" w:space="0" w:color="000000"/>
              <w:left w:val="single" w:sz="4" w:space="0" w:color="000000"/>
              <w:bottom w:val="single" w:sz="4" w:space="0" w:color="000000"/>
              <w:right w:val="single" w:sz="4" w:space="0" w:color="000000"/>
            </w:tcBorders>
          </w:tcPr>
          <w:p w14:paraId="2FE14344" w14:textId="77777777" w:rsidR="00A75D3E" w:rsidRPr="005B6EFD" w:rsidRDefault="00A75D3E" w:rsidP="00335AAD">
            <w:pPr>
              <w:pStyle w:val="TableText"/>
              <w:keepNext/>
              <w:keepLines/>
              <w:spacing w:before="0" w:after="0"/>
            </w:pPr>
            <w:r w:rsidRPr="005B6EFD">
              <w:t>ASC-H+</w:t>
            </w:r>
          </w:p>
        </w:tc>
        <w:tc>
          <w:tcPr>
            <w:tcW w:w="248" w:type="pct"/>
            <w:tcBorders>
              <w:top w:val="single" w:sz="4" w:space="0" w:color="000000"/>
              <w:left w:val="single" w:sz="4" w:space="0" w:color="000000"/>
              <w:bottom w:val="single" w:sz="4" w:space="0" w:color="000000"/>
              <w:right w:val="single" w:sz="4" w:space="0" w:color="000000"/>
            </w:tcBorders>
          </w:tcPr>
          <w:p w14:paraId="6FDE64FC" w14:textId="77777777" w:rsidR="00A75D3E" w:rsidRPr="005B6EFD" w:rsidRDefault="00A75D3E" w:rsidP="00335AAD">
            <w:pPr>
              <w:pStyle w:val="TableText"/>
              <w:keepNext/>
              <w:keepLines/>
              <w:spacing w:before="0" w:after="0"/>
            </w:pPr>
            <w:r w:rsidRPr="005B6EFD">
              <w:t>5</w:t>
            </w:r>
          </w:p>
        </w:tc>
        <w:tc>
          <w:tcPr>
            <w:tcW w:w="355" w:type="pct"/>
            <w:tcBorders>
              <w:top w:val="single" w:sz="4" w:space="0" w:color="000000"/>
              <w:left w:val="single" w:sz="4" w:space="0" w:color="000000"/>
              <w:bottom w:val="single" w:sz="4" w:space="0" w:color="000000"/>
              <w:right w:val="single" w:sz="4" w:space="0" w:color="000000"/>
            </w:tcBorders>
          </w:tcPr>
          <w:p w14:paraId="41D51D38" w14:textId="144795ED" w:rsidR="00A75D3E" w:rsidRPr="005B6EFD" w:rsidRDefault="003042DD" w:rsidP="00335AAD">
            <w:pPr>
              <w:pStyle w:val="TableText"/>
              <w:keepNext/>
              <w:keepLines/>
              <w:spacing w:before="0" w:after="0"/>
            </w:pPr>
            <w:r w:rsidRPr="005B6EFD">
              <w:t>1231</w:t>
            </w:r>
          </w:p>
        </w:tc>
        <w:tc>
          <w:tcPr>
            <w:tcW w:w="364" w:type="pct"/>
            <w:tcBorders>
              <w:top w:val="single" w:sz="4" w:space="0" w:color="000000"/>
              <w:left w:val="single" w:sz="4" w:space="0" w:color="000000"/>
              <w:bottom w:val="single" w:sz="4" w:space="0" w:color="000000"/>
              <w:right w:val="single" w:sz="4" w:space="0" w:color="000000"/>
            </w:tcBorders>
          </w:tcPr>
          <w:p w14:paraId="27CEC8FC" w14:textId="77777777" w:rsidR="00A75D3E" w:rsidRPr="005B6EFD" w:rsidRDefault="00A75D3E" w:rsidP="00335AAD">
            <w:pPr>
              <w:pStyle w:val="TableText"/>
              <w:keepNext/>
              <w:keepLines/>
              <w:spacing w:before="0" w:after="0"/>
            </w:pPr>
            <w:r w:rsidRPr="005B6EFD">
              <w:t>0.40 (0.29 – 0.52)</w:t>
            </w:r>
          </w:p>
        </w:tc>
        <w:tc>
          <w:tcPr>
            <w:tcW w:w="225" w:type="pct"/>
            <w:tcBorders>
              <w:top w:val="single" w:sz="4" w:space="0" w:color="000000"/>
              <w:left w:val="single" w:sz="4" w:space="0" w:color="000000"/>
              <w:bottom w:val="single" w:sz="4" w:space="0" w:color="000000"/>
              <w:right w:val="single" w:sz="4" w:space="0" w:color="000000"/>
            </w:tcBorders>
          </w:tcPr>
          <w:p w14:paraId="00BCA54A" w14:textId="6007C81D" w:rsidR="008A52D7" w:rsidRPr="005B6EFD" w:rsidRDefault="008A52D7" w:rsidP="00335AAD">
            <w:pPr>
              <w:pStyle w:val="TableText"/>
              <w:keepNext/>
              <w:keepLines/>
              <w:spacing w:before="0" w:after="0"/>
            </w:pPr>
            <w:r w:rsidRPr="005B6EFD">
              <w:t>64%</w:t>
            </w:r>
          </w:p>
        </w:tc>
        <w:tc>
          <w:tcPr>
            <w:tcW w:w="590" w:type="pct"/>
            <w:tcBorders>
              <w:top w:val="single" w:sz="4" w:space="0" w:color="000000"/>
              <w:left w:val="single" w:sz="4" w:space="0" w:color="000000"/>
              <w:bottom w:val="single" w:sz="4" w:space="0" w:color="000000"/>
              <w:right w:val="single" w:sz="4" w:space="0" w:color="000000"/>
            </w:tcBorders>
          </w:tcPr>
          <w:p w14:paraId="430124A4" w14:textId="17144C37" w:rsidR="00A75D3E" w:rsidRPr="005B6EFD" w:rsidRDefault="00A75D3E" w:rsidP="00335AAD">
            <w:pPr>
              <w:pStyle w:val="TableText"/>
              <w:keepNext/>
              <w:keepLines/>
              <w:spacing w:before="0" w:after="0"/>
            </w:pPr>
            <w:r w:rsidRPr="005B6EFD">
              <w:t>0.91 (0.84 – 0.96)</w:t>
            </w:r>
          </w:p>
        </w:tc>
        <w:tc>
          <w:tcPr>
            <w:tcW w:w="244" w:type="pct"/>
            <w:tcBorders>
              <w:top w:val="single" w:sz="4" w:space="0" w:color="000000"/>
              <w:left w:val="single" w:sz="4" w:space="0" w:color="000000"/>
              <w:bottom w:val="single" w:sz="4" w:space="0" w:color="000000"/>
              <w:right w:val="single" w:sz="4" w:space="0" w:color="000000"/>
            </w:tcBorders>
          </w:tcPr>
          <w:p w14:paraId="42D00AA6" w14:textId="6A7C692A" w:rsidR="008A52D7" w:rsidRPr="005B6EFD" w:rsidRDefault="008A52D7" w:rsidP="00335AAD">
            <w:pPr>
              <w:pStyle w:val="TableText"/>
              <w:keepNext/>
              <w:keepLines/>
              <w:spacing w:before="0" w:after="0"/>
            </w:pPr>
            <w:r w:rsidRPr="005B6EFD">
              <w:t>89%</w:t>
            </w:r>
          </w:p>
        </w:tc>
        <w:tc>
          <w:tcPr>
            <w:tcW w:w="653" w:type="pct"/>
            <w:tcBorders>
              <w:top w:val="single" w:sz="4" w:space="0" w:color="000000"/>
              <w:left w:val="single" w:sz="4" w:space="0" w:color="000000"/>
              <w:bottom w:val="single" w:sz="4" w:space="0" w:color="000000"/>
              <w:right w:val="single" w:sz="4" w:space="0" w:color="000000"/>
            </w:tcBorders>
          </w:tcPr>
          <w:p w14:paraId="1DE79128" w14:textId="56923A36" w:rsidR="00A75D3E" w:rsidRPr="005B6EFD" w:rsidRDefault="00A75D3E" w:rsidP="00335AAD">
            <w:pPr>
              <w:pStyle w:val="TableText"/>
              <w:keepNext/>
              <w:keepLines/>
              <w:spacing w:before="0" w:after="0"/>
            </w:pPr>
            <w:r w:rsidRPr="005B6EFD">
              <w:t>0.50 (0.43 – 0.58)</w:t>
            </w:r>
          </w:p>
        </w:tc>
        <w:tc>
          <w:tcPr>
            <w:tcW w:w="298" w:type="pct"/>
            <w:tcBorders>
              <w:top w:val="single" w:sz="4" w:space="0" w:color="000000"/>
              <w:left w:val="single" w:sz="4" w:space="0" w:color="000000"/>
              <w:bottom w:val="single" w:sz="4" w:space="0" w:color="000000"/>
              <w:right w:val="single" w:sz="4" w:space="0" w:color="000000"/>
            </w:tcBorders>
          </w:tcPr>
          <w:p w14:paraId="7DB10F37" w14:textId="7450E678" w:rsidR="008A52D7" w:rsidRPr="005B6EFD" w:rsidRDefault="008A52D7" w:rsidP="00335AAD">
            <w:pPr>
              <w:pStyle w:val="TableText"/>
              <w:keepNext/>
              <w:keepLines/>
              <w:spacing w:before="0" w:after="0"/>
            </w:pPr>
            <w:r w:rsidRPr="005B6EFD">
              <w:t>6%</w:t>
            </w:r>
          </w:p>
        </w:tc>
        <w:tc>
          <w:tcPr>
            <w:tcW w:w="684" w:type="pct"/>
            <w:tcBorders>
              <w:top w:val="single" w:sz="4" w:space="0" w:color="000000"/>
              <w:left w:val="single" w:sz="4" w:space="0" w:color="000000"/>
              <w:bottom w:val="single" w:sz="4" w:space="0" w:color="000000"/>
              <w:right w:val="single" w:sz="4" w:space="0" w:color="000000"/>
            </w:tcBorders>
          </w:tcPr>
          <w:p w14:paraId="57B85C62" w14:textId="174CF072" w:rsidR="00A75D3E" w:rsidRPr="005B6EFD" w:rsidRDefault="00A75D3E" w:rsidP="00335AAD">
            <w:pPr>
              <w:pStyle w:val="TableText"/>
              <w:keepNext/>
              <w:keepLines/>
              <w:spacing w:before="0" w:after="0"/>
            </w:pPr>
            <w:r w:rsidRPr="005B6EFD">
              <w:t>0.17 (0.08 – 0.28)</w:t>
            </w:r>
          </w:p>
        </w:tc>
        <w:tc>
          <w:tcPr>
            <w:tcW w:w="215" w:type="pct"/>
            <w:tcBorders>
              <w:top w:val="single" w:sz="4" w:space="0" w:color="000000"/>
              <w:left w:val="single" w:sz="4" w:space="0" w:color="000000"/>
              <w:bottom w:val="single" w:sz="4" w:space="0" w:color="000000"/>
              <w:right w:val="single" w:sz="4" w:space="0" w:color="000000"/>
            </w:tcBorders>
          </w:tcPr>
          <w:p w14:paraId="7A02231E" w14:textId="74987B15" w:rsidR="008A52D7" w:rsidRPr="005B6EFD" w:rsidRDefault="008A52D7" w:rsidP="00335AAD">
            <w:pPr>
              <w:pStyle w:val="TableText"/>
              <w:keepNext/>
              <w:keepLines/>
              <w:spacing w:before="0" w:after="0"/>
            </w:pPr>
            <w:r w:rsidRPr="005B6EFD">
              <w:t>94%</w:t>
            </w:r>
          </w:p>
        </w:tc>
      </w:tr>
      <w:tr w:rsidR="00295725" w:rsidRPr="005B6EFD" w14:paraId="549C08F1" w14:textId="4F202B62" w:rsidTr="00ED1115">
        <w:trPr>
          <w:trHeight w:val="271"/>
        </w:trPr>
        <w:tc>
          <w:tcPr>
            <w:tcW w:w="652" w:type="pct"/>
            <w:vMerge/>
            <w:tcBorders>
              <w:left w:val="single" w:sz="4" w:space="0" w:color="000000"/>
              <w:right w:val="single" w:sz="4" w:space="0" w:color="000000"/>
            </w:tcBorders>
          </w:tcPr>
          <w:p w14:paraId="2C992546" w14:textId="77777777" w:rsidR="00A75D3E" w:rsidRPr="005B6EFD" w:rsidRDefault="00A75D3E" w:rsidP="00335AAD">
            <w:pPr>
              <w:pStyle w:val="TableText"/>
              <w:keepNext/>
              <w:keepLines/>
              <w:spacing w:before="0" w:after="0"/>
            </w:pPr>
          </w:p>
        </w:tc>
        <w:tc>
          <w:tcPr>
            <w:tcW w:w="471" w:type="pct"/>
            <w:tcBorders>
              <w:top w:val="single" w:sz="4" w:space="0" w:color="000000"/>
              <w:left w:val="single" w:sz="4" w:space="0" w:color="000000"/>
              <w:right w:val="single" w:sz="4" w:space="0" w:color="000000"/>
            </w:tcBorders>
          </w:tcPr>
          <w:p w14:paraId="0A37AF8C" w14:textId="77777777" w:rsidR="00A75D3E" w:rsidRPr="005B6EFD" w:rsidRDefault="00A75D3E" w:rsidP="00335AAD">
            <w:pPr>
              <w:pStyle w:val="TableText"/>
              <w:keepNext/>
              <w:keepLines/>
              <w:spacing w:before="0" w:after="0"/>
            </w:pPr>
            <w:r w:rsidRPr="005B6EFD">
              <w:t>HSIL+</w:t>
            </w:r>
          </w:p>
        </w:tc>
        <w:tc>
          <w:tcPr>
            <w:tcW w:w="248" w:type="pct"/>
            <w:tcBorders>
              <w:top w:val="single" w:sz="4" w:space="0" w:color="000000"/>
              <w:left w:val="single" w:sz="4" w:space="0" w:color="000000"/>
              <w:right w:val="single" w:sz="4" w:space="0" w:color="000000"/>
            </w:tcBorders>
          </w:tcPr>
          <w:p w14:paraId="15563B6B" w14:textId="77777777" w:rsidR="00A75D3E" w:rsidRPr="005B6EFD" w:rsidRDefault="00A75D3E" w:rsidP="00335AAD">
            <w:pPr>
              <w:pStyle w:val="TableText"/>
              <w:keepNext/>
              <w:keepLines/>
              <w:spacing w:before="0" w:after="0"/>
            </w:pPr>
            <w:r w:rsidRPr="005B6EFD">
              <w:t>15*</w:t>
            </w:r>
          </w:p>
        </w:tc>
        <w:tc>
          <w:tcPr>
            <w:tcW w:w="355" w:type="pct"/>
            <w:tcBorders>
              <w:top w:val="single" w:sz="4" w:space="0" w:color="000000"/>
              <w:left w:val="single" w:sz="4" w:space="0" w:color="000000"/>
              <w:right w:val="single" w:sz="4" w:space="0" w:color="000000"/>
            </w:tcBorders>
          </w:tcPr>
          <w:p w14:paraId="28323C22" w14:textId="26E1A5F1" w:rsidR="00A75D3E" w:rsidRPr="005B6EFD" w:rsidRDefault="00C07816" w:rsidP="00335AAD">
            <w:pPr>
              <w:pStyle w:val="TableText"/>
              <w:keepNext/>
              <w:keepLines/>
              <w:spacing w:before="0" w:after="0"/>
            </w:pPr>
            <w:r w:rsidRPr="005B6EFD">
              <w:t>3579</w:t>
            </w:r>
          </w:p>
        </w:tc>
        <w:tc>
          <w:tcPr>
            <w:tcW w:w="364" w:type="pct"/>
            <w:tcBorders>
              <w:top w:val="single" w:sz="4" w:space="0" w:color="000000"/>
              <w:left w:val="single" w:sz="4" w:space="0" w:color="000000"/>
              <w:right w:val="single" w:sz="4" w:space="0" w:color="000000"/>
            </w:tcBorders>
          </w:tcPr>
          <w:p w14:paraId="2A39AA09" w14:textId="77777777" w:rsidR="00A75D3E" w:rsidRPr="005B6EFD" w:rsidRDefault="00A75D3E" w:rsidP="00335AAD">
            <w:pPr>
              <w:pStyle w:val="TableText"/>
              <w:keepNext/>
              <w:keepLines/>
              <w:spacing w:before="0" w:after="0"/>
            </w:pPr>
            <w:r w:rsidRPr="005B6EFD">
              <w:t>0.24 (0.16 – 0.32)</w:t>
            </w:r>
          </w:p>
        </w:tc>
        <w:tc>
          <w:tcPr>
            <w:tcW w:w="225" w:type="pct"/>
            <w:tcBorders>
              <w:top w:val="single" w:sz="4" w:space="0" w:color="000000"/>
              <w:left w:val="single" w:sz="4" w:space="0" w:color="000000"/>
              <w:right w:val="single" w:sz="4" w:space="0" w:color="000000"/>
            </w:tcBorders>
          </w:tcPr>
          <w:p w14:paraId="35D131D9" w14:textId="303397C3" w:rsidR="008A52D7" w:rsidRPr="005B6EFD" w:rsidRDefault="008A52D7" w:rsidP="00335AAD">
            <w:pPr>
              <w:pStyle w:val="TableText"/>
              <w:keepNext/>
              <w:keepLines/>
              <w:spacing w:before="0" w:after="0"/>
            </w:pPr>
            <w:r w:rsidRPr="005B6EFD">
              <w:t>79%</w:t>
            </w:r>
          </w:p>
        </w:tc>
        <w:tc>
          <w:tcPr>
            <w:tcW w:w="590" w:type="pct"/>
            <w:tcBorders>
              <w:top w:val="single" w:sz="4" w:space="0" w:color="000000"/>
              <w:left w:val="single" w:sz="4" w:space="0" w:color="000000"/>
              <w:right w:val="single" w:sz="4" w:space="0" w:color="000000"/>
            </w:tcBorders>
          </w:tcPr>
          <w:p w14:paraId="013CF244" w14:textId="549A12D4" w:rsidR="00A75D3E" w:rsidRPr="005B6EFD" w:rsidRDefault="00A75D3E" w:rsidP="00335AAD">
            <w:pPr>
              <w:pStyle w:val="TableText"/>
              <w:keepNext/>
              <w:keepLines/>
              <w:spacing w:before="0" w:after="0"/>
            </w:pPr>
            <w:r w:rsidRPr="005B6EFD">
              <w:t>0.96 (0.94 – 0.98)</w:t>
            </w:r>
          </w:p>
        </w:tc>
        <w:tc>
          <w:tcPr>
            <w:tcW w:w="244" w:type="pct"/>
            <w:tcBorders>
              <w:top w:val="single" w:sz="4" w:space="0" w:color="000000"/>
              <w:left w:val="single" w:sz="4" w:space="0" w:color="000000"/>
              <w:right w:val="single" w:sz="4" w:space="0" w:color="000000"/>
            </w:tcBorders>
          </w:tcPr>
          <w:p w14:paraId="7AFBF7A3" w14:textId="6FFAE50D" w:rsidR="008A52D7" w:rsidRPr="005B6EFD" w:rsidRDefault="008A52D7" w:rsidP="00335AAD">
            <w:pPr>
              <w:pStyle w:val="TableText"/>
              <w:keepNext/>
              <w:keepLines/>
              <w:spacing w:before="0" w:after="0"/>
            </w:pPr>
            <w:r w:rsidRPr="005B6EFD">
              <w:t>83%</w:t>
            </w:r>
          </w:p>
        </w:tc>
        <w:tc>
          <w:tcPr>
            <w:tcW w:w="653" w:type="pct"/>
            <w:tcBorders>
              <w:top w:val="single" w:sz="4" w:space="0" w:color="000000"/>
              <w:left w:val="single" w:sz="4" w:space="0" w:color="000000"/>
              <w:right w:val="single" w:sz="4" w:space="0" w:color="000000"/>
            </w:tcBorders>
          </w:tcPr>
          <w:p w14:paraId="1A26C9C3" w14:textId="38FDC85A" w:rsidR="00A75D3E" w:rsidRPr="005B6EFD" w:rsidRDefault="00A75D3E" w:rsidP="00335AAD">
            <w:pPr>
              <w:pStyle w:val="TableText"/>
              <w:keepNext/>
              <w:keepLines/>
              <w:spacing w:before="0" w:after="0"/>
            </w:pPr>
            <w:r w:rsidRPr="005B6EFD">
              <w:t>0.60 (0.50 – 0.70)</w:t>
            </w:r>
          </w:p>
        </w:tc>
        <w:tc>
          <w:tcPr>
            <w:tcW w:w="298" w:type="pct"/>
            <w:tcBorders>
              <w:top w:val="single" w:sz="4" w:space="0" w:color="000000"/>
              <w:left w:val="single" w:sz="4" w:space="0" w:color="000000"/>
              <w:right w:val="single" w:sz="4" w:space="0" w:color="000000"/>
            </w:tcBorders>
          </w:tcPr>
          <w:p w14:paraId="17ADF0CD" w14:textId="049E6943" w:rsidR="008A52D7" w:rsidRPr="005B6EFD" w:rsidRDefault="008A52D7" w:rsidP="00335AAD">
            <w:pPr>
              <w:pStyle w:val="TableText"/>
              <w:keepNext/>
              <w:keepLines/>
              <w:spacing w:before="0" w:after="0"/>
            </w:pPr>
            <w:r w:rsidRPr="005B6EFD">
              <w:t>54%</w:t>
            </w:r>
          </w:p>
        </w:tc>
        <w:tc>
          <w:tcPr>
            <w:tcW w:w="684" w:type="pct"/>
            <w:tcBorders>
              <w:top w:val="single" w:sz="4" w:space="0" w:color="000000"/>
              <w:left w:val="single" w:sz="4" w:space="0" w:color="000000"/>
              <w:right w:val="single" w:sz="4" w:space="0" w:color="000000"/>
            </w:tcBorders>
          </w:tcPr>
          <w:p w14:paraId="5D16F403" w14:textId="37D5947A" w:rsidR="00A75D3E" w:rsidRPr="005B6EFD" w:rsidRDefault="00A75D3E" w:rsidP="00335AAD">
            <w:pPr>
              <w:pStyle w:val="TableText"/>
              <w:keepNext/>
              <w:keepLines/>
              <w:spacing w:before="0" w:after="0"/>
            </w:pPr>
            <w:r w:rsidRPr="005B6EFD">
              <w:t>0.18 (0.11 – 0.26)</w:t>
            </w:r>
          </w:p>
        </w:tc>
        <w:tc>
          <w:tcPr>
            <w:tcW w:w="215" w:type="pct"/>
            <w:tcBorders>
              <w:top w:val="single" w:sz="4" w:space="0" w:color="000000"/>
              <w:left w:val="single" w:sz="4" w:space="0" w:color="000000"/>
              <w:right w:val="single" w:sz="4" w:space="0" w:color="000000"/>
            </w:tcBorders>
          </w:tcPr>
          <w:p w14:paraId="6FD3248F" w14:textId="79620E16" w:rsidR="008A52D7" w:rsidRPr="005B6EFD" w:rsidRDefault="008A52D7" w:rsidP="00335AAD">
            <w:pPr>
              <w:pStyle w:val="TableText"/>
              <w:keepNext/>
              <w:keepLines/>
              <w:spacing w:before="0" w:after="0"/>
            </w:pPr>
            <w:r w:rsidRPr="005B6EFD">
              <w:t>96%</w:t>
            </w:r>
          </w:p>
        </w:tc>
      </w:tr>
      <w:tr w:rsidR="00295725" w:rsidRPr="005B6EFD" w14:paraId="160436EB" w14:textId="71ED9C26" w:rsidTr="00ED1115">
        <w:trPr>
          <w:trHeight w:val="271"/>
        </w:trPr>
        <w:tc>
          <w:tcPr>
            <w:tcW w:w="652" w:type="pct"/>
            <w:vMerge w:val="restart"/>
            <w:tcBorders>
              <w:top w:val="single" w:sz="4" w:space="0" w:color="000000"/>
              <w:left w:val="single" w:sz="4" w:space="0" w:color="000000"/>
              <w:right w:val="single" w:sz="4" w:space="0" w:color="000000"/>
            </w:tcBorders>
          </w:tcPr>
          <w:p w14:paraId="010FF2BA" w14:textId="77777777" w:rsidR="00A75D3E" w:rsidRPr="005B6EFD" w:rsidRDefault="00A75D3E" w:rsidP="00335AAD">
            <w:pPr>
              <w:pStyle w:val="TableText"/>
              <w:keepNext/>
              <w:keepLines/>
              <w:spacing w:before="0" w:after="0"/>
              <w:rPr>
                <w:rFonts w:eastAsia="Calibri"/>
              </w:rPr>
            </w:pPr>
            <w:r w:rsidRPr="005B6EFD">
              <w:rPr>
                <w:rFonts w:eastAsia="Calibri"/>
              </w:rPr>
              <w:t>MSM and TW living without HIV age ≥45 years</w:t>
            </w:r>
          </w:p>
        </w:tc>
        <w:tc>
          <w:tcPr>
            <w:tcW w:w="471" w:type="pct"/>
            <w:tcBorders>
              <w:top w:val="single" w:sz="4" w:space="0" w:color="000000"/>
              <w:left w:val="single" w:sz="4" w:space="0" w:color="000000"/>
              <w:bottom w:val="single" w:sz="4" w:space="0" w:color="000000"/>
              <w:right w:val="single" w:sz="4" w:space="0" w:color="000000"/>
            </w:tcBorders>
          </w:tcPr>
          <w:p w14:paraId="5BDF6FA2" w14:textId="77777777" w:rsidR="00A75D3E" w:rsidRPr="005B6EFD" w:rsidRDefault="00A75D3E" w:rsidP="00335AAD">
            <w:pPr>
              <w:pStyle w:val="TableText"/>
              <w:keepNext/>
              <w:keepLines/>
              <w:spacing w:before="0" w:after="0"/>
            </w:pPr>
            <w:r w:rsidRPr="005B6EFD">
              <w:t>ASC-H+</w:t>
            </w:r>
          </w:p>
        </w:tc>
        <w:tc>
          <w:tcPr>
            <w:tcW w:w="248" w:type="pct"/>
            <w:tcBorders>
              <w:top w:val="single" w:sz="4" w:space="0" w:color="000000"/>
              <w:left w:val="single" w:sz="4" w:space="0" w:color="000000"/>
              <w:bottom w:val="single" w:sz="4" w:space="0" w:color="000000"/>
              <w:right w:val="single" w:sz="4" w:space="0" w:color="000000"/>
            </w:tcBorders>
          </w:tcPr>
          <w:p w14:paraId="25CA7E2F" w14:textId="77777777" w:rsidR="00A75D3E" w:rsidRPr="005B6EFD" w:rsidRDefault="00A75D3E" w:rsidP="00335AAD">
            <w:pPr>
              <w:pStyle w:val="TableText"/>
              <w:keepNext/>
              <w:keepLines/>
              <w:spacing w:before="0" w:after="0"/>
            </w:pPr>
            <w:r w:rsidRPr="005B6EFD">
              <w:t>1</w:t>
            </w:r>
          </w:p>
        </w:tc>
        <w:tc>
          <w:tcPr>
            <w:tcW w:w="355" w:type="pct"/>
            <w:tcBorders>
              <w:top w:val="single" w:sz="4" w:space="0" w:color="000000"/>
              <w:left w:val="single" w:sz="4" w:space="0" w:color="000000"/>
              <w:bottom w:val="single" w:sz="4" w:space="0" w:color="000000"/>
              <w:right w:val="single" w:sz="4" w:space="0" w:color="000000"/>
            </w:tcBorders>
          </w:tcPr>
          <w:p w14:paraId="64579854" w14:textId="34A45E47" w:rsidR="00A75D3E" w:rsidRPr="005B6EFD" w:rsidRDefault="00C63401" w:rsidP="00335AAD">
            <w:pPr>
              <w:pStyle w:val="TableText"/>
              <w:keepNext/>
              <w:keepLines/>
              <w:spacing w:before="0" w:after="0"/>
            </w:pPr>
            <w:r w:rsidRPr="005B6EFD">
              <w:t>83</w:t>
            </w:r>
          </w:p>
        </w:tc>
        <w:tc>
          <w:tcPr>
            <w:tcW w:w="364" w:type="pct"/>
            <w:tcBorders>
              <w:top w:val="single" w:sz="4" w:space="0" w:color="000000"/>
              <w:left w:val="single" w:sz="4" w:space="0" w:color="000000"/>
              <w:bottom w:val="single" w:sz="4" w:space="0" w:color="000000"/>
              <w:right w:val="single" w:sz="4" w:space="0" w:color="000000"/>
            </w:tcBorders>
          </w:tcPr>
          <w:p w14:paraId="0F7BC4C1" w14:textId="77777777" w:rsidR="00A75D3E" w:rsidRPr="005B6EFD" w:rsidRDefault="00A75D3E" w:rsidP="00335AAD">
            <w:pPr>
              <w:pStyle w:val="TableText"/>
              <w:keepNext/>
              <w:keepLines/>
              <w:spacing w:before="0" w:after="0"/>
            </w:pPr>
            <w:r w:rsidRPr="005B6EFD">
              <w:t>0.25 (0.09 – 0.49)</w:t>
            </w:r>
          </w:p>
        </w:tc>
        <w:tc>
          <w:tcPr>
            <w:tcW w:w="225" w:type="pct"/>
            <w:tcBorders>
              <w:top w:val="single" w:sz="4" w:space="0" w:color="000000"/>
              <w:left w:val="single" w:sz="4" w:space="0" w:color="000000"/>
              <w:bottom w:val="single" w:sz="4" w:space="0" w:color="000000"/>
              <w:right w:val="single" w:sz="4" w:space="0" w:color="000000"/>
            </w:tcBorders>
          </w:tcPr>
          <w:p w14:paraId="63CBBAC5" w14:textId="0FAEC59C" w:rsidR="008A52D7" w:rsidRPr="005B6EFD" w:rsidRDefault="008A52D7" w:rsidP="00335AAD">
            <w:pPr>
              <w:pStyle w:val="TableText"/>
              <w:keepNext/>
              <w:keepLines/>
              <w:spacing w:before="0" w:after="0"/>
            </w:pPr>
            <w:r w:rsidRPr="005B6EFD">
              <w:t>-</w:t>
            </w:r>
          </w:p>
        </w:tc>
        <w:tc>
          <w:tcPr>
            <w:tcW w:w="590" w:type="pct"/>
            <w:tcBorders>
              <w:top w:val="single" w:sz="4" w:space="0" w:color="000000"/>
              <w:left w:val="single" w:sz="4" w:space="0" w:color="000000"/>
              <w:bottom w:val="single" w:sz="4" w:space="0" w:color="000000"/>
              <w:right w:val="single" w:sz="4" w:space="0" w:color="000000"/>
            </w:tcBorders>
          </w:tcPr>
          <w:p w14:paraId="1A37EBB8" w14:textId="4774B836" w:rsidR="00A75D3E" w:rsidRPr="005B6EFD" w:rsidRDefault="00A75D3E" w:rsidP="00335AAD">
            <w:pPr>
              <w:pStyle w:val="TableText"/>
              <w:keepNext/>
              <w:keepLines/>
              <w:spacing w:before="0" w:after="0"/>
            </w:pPr>
            <w:r w:rsidRPr="005B6EFD">
              <w:t>0.95 (0.87 – 0.99)</w:t>
            </w:r>
          </w:p>
        </w:tc>
        <w:tc>
          <w:tcPr>
            <w:tcW w:w="244" w:type="pct"/>
            <w:tcBorders>
              <w:top w:val="single" w:sz="4" w:space="0" w:color="000000"/>
              <w:left w:val="single" w:sz="4" w:space="0" w:color="000000"/>
              <w:bottom w:val="single" w:sz="4" w:space="0" w:color="000000"/>
              <w:right w:val="single" w:sz="4" w:space="0" w:color="000000"/>
            </w:tcBorders>
          </w:tcPr>
          <w:p w14:paraId="774AD598" w14:textId="218B5987" w:rsidR="008A52D7" w:rsidRPr="005B6EFD" w:rsidRDefault="008A52D7" w:rsidP="00335AAD">
            <w:pPr>
              <w:pStyle w:val="TableText"/>
              <w:keepNext/>
              <w:keepLines/>
              <w:spacing w:before="0" w:after="0"/>
            </w:pPr>
            <w:r w:rsidRPr="005B6EFD">
              <w:t>-</w:t>
            </w:r>
          </w:p>
        </w:tc>
        <w:tc>
          <w:tcPr>
            <w:tcW w:w="653" w:type="pct"/>
            <w:tcBorders>
              <w:top w:val="single" w:sz="4" w:space="0" w:color="000000"/>
              <w:left w:val="single" w:sz="4" w:space="0" w:color="000000"/>
              <w:bottom w:val="single" w:sz="4" w:space="0" w:color="000000"/>
              <w:right w:val="single" w:sz="4" w:space="0" w:color="000000"/>
            </w:tcBorders>
          </w:tcPr>
          <w:p w14:paraId="6E5AAFE2" w14:textId="237269A0" w:rsidR="00A75D3E" w:rsidRPr="005B6EFD" w:rsidRDefault="00A75D3E" w:rsidP="00335AAD">
            <w:pPr>
              <w:pStyle w:val="TableText"/>
              <w:keepNext/>
              <w:keepLines/>
              <w:spacing w:before="0" w:after="0"/>
            </w:pPr>
            <w:r w:rsidRPr="005B6EFD">
              <w:t>0.62 (0.24 – 0.91)</w:t>
            </w:r>
          </w:p>
        </w:tc>
        <w:tc>
          <w:tcPr>
            <w:tcW w:w="298" w:type="pct"/>
            <w:tcBorders>
              <w:top w:val="single" w:sz="4" w:space="0" w:color="000000"/>
              <w:left w:val="single" w:sz="4" w:space="0" w:color="000000"/>
              <w:bottom w:val="single" w:sz="4" w:space="0" w:color="000000"/>
              <w:right w:val="single" w:sz="4" w:space="0" w:color="000000"/>
            </w:tcBorders>
          </w:tcPr>
          <w:p w14:paraId="4BBF2B92" w14:textId="47EA51A1" w:rsidR="008A52D7" w:rsidRPr="005B6EFD" w:rsidRDefault="008A52D7" w:rsidP="00335AAD">
            <w:pPr>
              <w:pStyle w:val="TableText"/>
              <w:keepNext/>
              <w:keepLines/>
              <w:spacing w:before="0" w:after="0"/>
            </w:pPr>
            <w:r w:rsidRPr="005B6EFD">
              <w:t>-</w:t>
            </w:r>
          </w:p>
        </w:tc>
        <w:tc>
          <w:tcPr>
            <w:tcW w:w="684" w:type="pct"/>
            <w:tcBorders>
              <w:top w:val="single" w:sz="4" w:space="0" w:color="000000"/>
              <w:left w:val="single" w:sz="4" w:space="0" w:color="000000"/>
              <w:bottom w:val="single" w:sz="4" w:space="0" w:color="000000"/>
              <w:right w:val="single" w:sz="4" w:space="0" w:color="000000"/>
            </w:tcBorders>
          </w:tcPr>
          <w:p w14:paraId="281A5A3A" w14:textId="1C823F32" w:rsidR="00A75D3E" w:rsidRPr="005B6EFD" w:rsidRDefault="00A75D3E" w:rsidP="00335AAD">
            <w:pPr>
              <w:pStyle w:val="TableText"/>
              <w:keepNext/>
              <w:keepLines/>
              <w:spacing w:before="0" w:after="0"/>
            </w:pPr>
            <w:r w:rsidRPr="005B6EFD">
              <w:t>0.20 (0.12 – 0.31)</w:t>
            </w:r>
          </w:p>
        </w:tc>
        <w:tc>
          <w:tcPr>
            <w:tcW w:w="215" w:type="pct"/>
            <w:tcBorders>
              <w:top w:val="single" w:sz="4" w:space="0" w:color="000000"/>
              <w:left w:val="single" w:sz="4" w:space="0" w:color="000000"/>
              <w:bottom w:val="single" w:sz="4" w:space="0" w:color="000000"/>
              <w:right w:val="single" w:sz="4" w:space="0" w:color="000000"/>
            </w:tcBorders>
          </w:tcPr>
          <w:p w14:paraId="34428B0E" w14:textId="1A782F15" w:rsidR="008A52D7" w:rsidRPr="005B6EFD" w:rsidRDefault="008A52D7" w:rsidP="00335AAD">
            <w:pPr>
              <w:pStyle w:val="TableText"/>
              <w:keepNext/>
              <w:keepLines/>
              <w:spacing w:before="0" w:after="0"/>
            </w:pPr>
            <w:r w:rsidRPr="005B6EFD">
              <w:t>-</w:t>
            </w:r>
          </w:p>
        </w:tc>
      </w:tr>
      <w:tr w:rsidR="00295725" w:rsidRPr="005B6EFD" w14:paraId="6B6D8469" w14:textId="692602F2" w:rsidTr="00ED1115">
        <w:trPr>
          <w:trHeight w:val="271"/>
        </w:trPr>
        <w:tc>
          <w:tcPr>
            <w:tcW w:w="652" w:type="pct"/>
            <w:vMerge/>
            <w:tcBorders>
              <w:left w:val="single" w:sz="4" w:space="0" w:color="000000"/>
              <w:right w:val="single" w:sz="4" w:space="0" w:color="000000"/>
            </w:tcBorders>
          </w:tcPr>
          <w:p w14:paraId="3ABB92AA" w14:textId="77777777" w:rsidR="00A75D3E" w:rsidRPr="005B6EFD" w:rsidRDefault="00A75D3E" w:rsidP="00335AAD">
            <w:pPr>
              <w:pStyle w:val="TableText"/>
              <w:keepNext/>
              <w:keepLines/>
              <w:spacing w:before="0" w:after="0"/>
            </w:pPr>
          </w:p>
        </w:tc>
        <w:tc>
          <w:tcPr>
            <w:tcW w:w="471" w:type="pct"/>
            <w:tcBorders>
              <w:top w:val="single" w:sz="4" w:space="0" w:color="000000"/>
              <w:left w:val="single" w:sz="4" w:space="0" w:color="000000"/>
              <w:right w:val="single" w:sz="4" w:space="0" w:color="000000"/>
            </w:tcBorders>
          </w:tcPr>
          <w:p w14:paraId="48F64D90" w14:textId="77777777" w:rsidR="00A75D3E" w:rsidRPr="005B6EFD" w:rsidRDefault="00A75D3E" w:rsidP="00335AAD">
            <w:pPr>
              <w:pStyle w:val="TableText"/>
              <w:keepNext/>
              <w:keepLines/>
              <w:spacing w:before="0" w:after="0"/>
            </w:pPr>
            <w:r w:rsidRPr="005B6EFD">
              <w:t>HSIL+</w:t>
            </w:r>
          </w:p>
        </w:tc>
        <w:tc>
          <w:tcPr>
            <w:tcW w:w="248" w:type="pct"/>
            <w:tcBorders>
              <w:top w:val="single" w:sz="4" w:space="0" w:color="000000"/>
              <w:left w:val="single" w:sz="4" w:space="0" w:color="000000"/>
              <w:right w:val="single" w:sz="4" w:space="0" w:color="000000"/>
            </w:tcBorders>
          </w:tcPr>
          <w:p w14:paraId="2C0A63EE" w14:textId="5F337E2B" w:rsidR="00A75D3E" w:rsidRPr="005B6EFD" w:rsidRDefault="00A75D3E" w:rsidP="00335AAD">
            <w:pPr>
              <w:pStyle w:val="TableText"/>
              <w:keepNext/>
              <w:keepLines/>
              <w:spacing w:before="0" w:after="0"/>
            </w:pPr>
            <w:r w:rsidRPr="005B6EFD">
              <w:t>3</w:t>
            </w:r>
            <w:r w:rsidR="009A7C12" w:rsidRPr="005B6EFD">
              <w:t>†</w:t>
            </w:r>
          </w:p>
        </w:tc>
        <w:tc>
          <w:tcPr>
            <w:tcW w:w="355" w:type="pct"/>
            <w:tcBorders>
              <w:top w:val="single" w:sz="4" w:space="0" w:color="000000"/>
              <w:left w:val="single" w:sz="4" w:space="0" w:color="000000"/>
              <w:right w:val="single" w:sz="4" w:space="0" w:color="000000"/>
            </w:tcBorders>
          </w:tcPr>
          <w:p w14:paraId="25A87A67" w14:textId="5060111F" w:rsidR="00A75D3E" w:rsidRPr="005B6EFD" w:rsidRDefault="00C63401" w:rsidP="00335AAD">
            <w:pPr>
              <w:pStyle w:val="TableText"/>
              <w:keepNext/>
              <w:keepLines/>
              <w:spacing w:before="0" w:after="0"/>
            </w:pPr>
            <w:r w:rsidRPr="005B6EFD">
              <w:t>465</w:t>
            </w:r>
          </w:p>
        </w:tc>
        <w:tc>
          <w:tcPr>
            <w:tcW w:w="364" w:type="pct"/>
            <w:tcBorders>
              <w:top w:val="single" w:sz="4" w:space="0" w:color="000000"/>
              <w:left w:val="single" w:sz="4" w:space="0" w:color="000000"/>
              <w:right w:val="single" w:sz="4" w:space="0" w:color="000000"/>
            </w:tcBorders>
          </w:tcPr>
          <w:p w14:paraId="4B6C8C32" w14:textId="77777777" w:rsidR="00A75D3E" w:rsidRPr="005B6EFD" w:rsidRDefault="00A75D3E" w:rsidP="00335AAD">
            <w:pPr>
              <w:pStyle w:val="TableText"/>
              <w:keepNext/>
              <w:keepLines/>
              <w:spacing w:before="0" w:after="0"/>
            </w:pPr>
            <w:r w:rsidRPr="005B6EFD">
              <w:t>0.00 (0.00 – 0.10)</w:t>
            </w:r>
          </w:p>
        </w:tc>
        <w:tc>
          <w:tcPr>
            <w:tcW w:w="225" w:type="pct"/>
            <w:tcBorders>
              <w:top w:val="single" w:sz="4" w:space="0" w:color="000000"/>
              <w:left w:val="single" w:sz="4" w:space="0" w:color="000000"/>
              <w:right w:val="single" w:sz="4" w:space="0" w:color="000000"/>
            </w:tcBorders>
          </w:tcPr>
          <w:p w14:paraId="65BCF5E4" w14:textId="3E3CF766" w:rsidR="008A52D7" w:rsidRPr="005B6EFD" w:rsidRDefault="008A52D7" w:rsidP="00335AAD">
            <w:pPr>
              <w:pStyle w:val="TableText"/>
              <w:keepNext/>
              <w:keepLines/>
              <w:spacing w:before="0" w:after="0"/>
            </w:pPr>
            <w:r w:rsidRPr="005B6EFD">
              <w:t>0%</w:t>
            </w:r>
          </w:p>
        </w:tc>
        <w:tc>
          <w:tcPr>
            <w:tcW w:w="590" w:type="pct"/>
            <w:tcBorders>
              <w:top w:val="single" w:sz="4" w:space="0" w:color="000000"/>
              <w:left w:val="single" w:sz="4" w:space="0" w:color="000000"/>
              <w:right w:val="single" w:sz="4" w:space="0" w:color="000000"/>
            </w:tcBorders>
          </w:tcPr>
          <w:p w14:paraId="1E4B3EA5" w14:textId="7F8D2B24" w:rsidR="00A75D3E" w:rsidRPr="005B6EFD" w:rsidRDefault="00A75D3E" w:rsidP="00335AAD">
            <w:pPr>
              <w:pStyle w:val="TableText"/>
              <w:keepNext/>
              <w:keepLines/>
              <w:spacing w:before="0" w:after="0"/>
            </w:pPr>
            <w:r w:rsidRPr="005B6EFD">
              <w:t>0.99 (0.96 – 1.00)</w:t>
            </w:r>
          </w:p>
        </w:tc>
        <w:tc>
          <w:tcPr>
            <w:tcW w:w="244" w:type="pct"/>
            <w:tcBorders>
              <w:top w:val="single" w:sz="4" w:space="0" w:color="000000"/>
              <w:left w:val="single" w:sz="4" w:space="0" w:color="000000"/>
              <w:right w:val="single" w:sz="4" w:space="0" w:color="000000"/>
            </w:tcBorders>
          </w:tcPr>
          <w:p w14:paraId="3887DB2F" w14:textId="34B94D6E" w:rsidR="008A52D7" w:rsidRPr="005B6EFD" w:rsidRDefault="008A52D7" w:rsidP="00335AAD">
            <w:pPr>
              <w:pStyle w:val="TableText"/>
              <w:keepNext/>
              <w:keepLines/>
              <w:spacing w:before="0" w:after="0"/>
            </w:pPr>
            <w:r w:rsidRPr="005B6EFD">
              <w:t>73%</w:t>
            </w:r>
          </w:p>
        </w:tc>
        <w:tc>
          <w:tcPr>
            <w:tcW w:w="653" w:type="pct"/>
            <w:tcBorders>
              <w:top w:val="single" w:sz="4" w:space="0" w:color="000000"/>
              <w:left w:val="single" w:sz="4" w:space="0" w:color="000000"/>
              <w:right w:val="single" w:sz="4" w:space="0" w:color="000000"/>
            </w:tcBorders>
          </w:tcPr>
          <w:p w14:paraId="47AF09AC" w14:textId="700630B7" w:rsidR="00A75D3E" w:rsidRPr="005B6EFD" w:rsidRDefault="00A75D3E" w:rsidP="00335AAD">
            <w:pPr>
              <w:pStyle w:val="TableText"/>
              <w:keepNext/>
              <w:keepLines/>
              <w:spacing w:before="0" w:after="0"/>
            </w:pPr>
            <w:r w:rsidRPr="005B6EFD">
              <w:t>0.25 (0.00 – 0.98)</w:t>
            </w:r>
          </w:p>
        </w:tc>
        <w:tc>
          <w:tcPr>
            <w:tcW w:w="298" w:type="pct"/>
            <w:tcBorders>
              <w:top w:val="single" w:sz="4" w:space="0" w:color="000000"/>
              <w:left w:val="single" w:sz="4" w:space="0" w:color="000000"/>
              <w:right w:val="single" w:sz="4" w:space="0" w:color="000000"/>
            </w:tcBorders>
          </w:tcPr>
          <w:p w14:paraId="7CCBBF70" w14:textId="0C8E4FA0" w:rsidR="008A52D7" w:rsidRPr="005B6EFD" w:rsidRDefault="008A52D7" w:rsidP="00335AAD">
            <w:pPr>
              <w:pStyle w:val="TableText"/>
              <w:keepNext/>
              <w:keepLines/>
              <w:spacing w:before="0" w:after="0"/>
            </w:pPr>
            <w:r w:rsidRPr="005B6EFD">
              <w:t>67%</w:t>
            </w:r>
          </w:p>
        </w:tc>
        <w:tc>
          <w:tcPr>
            <w:tcW w:w="684" w:type="pct"/>
            <w:tcBorders>
              <w:top w:val="single" w:sz="4" w:space="0" w:color="000000"/>
              <w:left w:val="single" w:sz="4" w:space="0" w:color="000000"/>
              <w:right w:val="single" w:sz="4" w:space="0" w:color="000000"/>
            </w:tcBorders>
          </w:tcPr>
          <w:p w14:paraId="2112DB23" w14:textId="5CA68F13" w:rsidR="00A75D3E" w:rsidRPr="005B6EFD" w:rsidRDefault="00A75D3E" w:rsidP="00335AAD">
            <w:pPr>
              <w:pStyle w:val="TableText"/>
              <w:keepNext/>
              <w:keepLines/>
              <w:spacing w:before="0" w:after="0"/>
            </w:pPr>
            <w:r w:rsidRPr="005B6EFD">
              <w:t>0.08 (0.00 – 0.25)</w:t>
            </w:r>
          </w:p>
        </w:tc>
        <w:tc>
          <w:tcPr>
            <w:tcW w:w="215" w:type="pct"/>
            <w:tcBorders>
              <w:top w:val="single" w:sz="4" w:space="0" w:color="000000"/>
              <w:left w:val="single" w:sz="4" w:space="0" w:color="000000"/>
              <w:right w:val="single" w:sz="4" w:space="0" w:color="000000"/>
            </w:tcBorders>
          </w:tcPr>
          <w:p w14:paraId="46B13EB4" w14:textId="7C0EFEB8" w:rsidR="008A52D7" w:rsidRPr="005B6EFD" w:rsidRDefault="008A52D7" w:rsidP="00335AAD">
            <w:pPr>
              <w:pStyle w:val="TableText"/>
              <w:keepNext/>
              <w:keepLines/>
              <w:spacing w:before="0" w:after="0"/>
            </w:pPr>
            <w:r w:rsidRPr="005B6EFD">
              <w:t>96%</w:t>
            </w:r>
          </w:p>
        </w:tc>
      </w:tr>
      <w:tr w:rsidR="00295725" w:rsidRPr="005B6EFD" w14:paraId="5321949A" w14:textId="597C07B0" w:rsidTr="00ED1115">
        <w:trPr>
          <w:trHeight w:val="119"/>
        </w:trPr>
        <w:tc>
          <w:tcPr>
            <w:tcW w:w="652" w:type="pct"/>
            <w:vMerge w:val="restart"/>
            <w:tcBorders>
              <w:top w:val="single" w:sz="4" w:space="0" w:color="000000"/>
              <w:left w:val="single" w:sz="4" w:space="0" w:color="000000"/>
              <w:right w:val="single" w:sz="4" w:space="0" w:color="000000"/>
            </w:tcBorders>
          </w:tcPr>
          <w:p w14:paraId="637DA0E9" w14:textId="77777777" w:rsidR="00A75D3E" w:rsidRPr="005B6EFD" w:rsidRDefault="00A75D3E" w:rsidP="00335AAD">
            <w:pPr>
              <w:pStyle w:val="TableText"/>
              <w:keepNext/>
              <w:keepLines/>
              <w:spacing w:before="0" w:after="0"/>
            </w:pPr>
            <w:r w:rsidRPr="005B6EFD">
              <w:t xml:space="preserve">Women and MSW </w:t>
            </w:r>
            <w:r w:rsidRPr="005B6EFD">
              <w:rPr>
                <w:rFonts w:eastAsia="Calibri"/>
              </w:rPr>
              <w:t>living with HIV age ≥45 years</w:t>
            </w:r>
          </w:p>
        </w:tc>
        <w:tc>
          <w:tcPr>
            <w:tcW w:w="471" w:type="pct"/>
            <w:tcBorders>
              <w:top w:val="single" w:sz="4" w:space="0" w:color="000000"/>
              <w:left w:val="single" w:sz="4" w:space="0" w:color="000000"/>
              <w:bottom w:val="single" w:sz="4" w:space="0" w:color="000000"/>
              <w:right w:val="single" w:sz="4" w:space="0" w:color="000000"/>
            </w:tcBorders>
          </w:tcPr>
          <w:p w14:paraId="6592F2B8" w14:textId="77777777" w:rsidR="00A75D3E" w:rsidRPr="005B6EFD" w:rsidRDefault="00A75D3E" w:rsidP="00335AAD">
            <w:pPr>
              <w:pStyle w:val="TableText"/>
              <w:keepNext/>
              <w:keepLines/>
              <w:spacing w:before="0" w:after="0"/>
            </w:pPr>
            <w:r w:rsidRPr="005B6EFD">
              <w:t>ASC-H+</w:t>
            </w:r>
          </w:p>
        </w:tc>
        <w:tc>
          <w:tcPr>
            <w:tcW w:w="248" w:type="pct"/>
            <w:tcBorders>
              <w:top w:val="single" w:sz="4" w:space="0" w:color="000000"/>
              <w:left w:val="single" w:sz="4" w:space="0" w:color="000000"/>
              <w:bottom w:val="single" w:sz="4" w:space="0" w:color="000000"/>
              <w:right w:val="single" w:sz="4" w:space="0" w:color="000000"/>
            </w:tcBorders>
          </w:tcPr>
          <w:p w14:paraId="51766225" w14:textId="77777777" w:rsidR="00A75D3E" w:rsidRPr="005B6EFD" w:rsidRDefault="00A75D3E" w:rsidP="00335AAD">
            <w:pPr>
              <w:pStyle w:val="TableText"/>
              <w:keepNext/>
              <w:keepLines/>
              <w:spacing w:before="0" w:after="0"/>
            </w:pPr>
            <w:r w:rsidRPr="005B6EFD">
              <w:t>2</w:t>
            </w:r>
          </w:p>
        </w:tc>
        <w:tc>
          <w:tcPr>
            <w:tcW w:w="355" w:type="pct"/>
            <w:tcBorders>
              <w:top w:val="single" w:sz="4" w:space="0" w:color="000000"/>
              <w:left w:val="single" w:sz="4" w:space="0" w:color="000000"/>
              <w:bottom w:val="single" w:sz="4" w:space="0" w:color="000000"/>
              <w:right w:val="single" w:sz="4" w:space="0" w:color="000000"/>
            </w:tcBorders>
          </w:tcPr>
          <w:p w14:paraId="45A01576" w14:textId="7A8CDF60" w:rsidR="00A75D3E" w:rsidRPr="005B6EFD" w:rsidRDefault="00C63401" w:rsidP="00335AAD">
            <w:pPr>
              <w:pStyle w:val="TableText"/>
              <w:keepNext/>
              <w:keepLines/>
              <w:spacing w:before="0" w:after="0"/>
            </w:pPr>
            <w:r w:rsidRPr="005B6EFD">
              <w:t>339</w:t>
            </w:r>
          </w:p>
        </w:tc>
        <w:tc>
          <w:tcPr>
            <w:tcW w:w="364" w:type="pct"/>
            <w:tcBorders>
              <w:top w:val="single" w:sz="4" w:space="0" w:color="000000"/>
              <w:left w:val="single" w:sz="4" w:space="0" w:color="000000"/>
              <w:bottom w:val="single" w:sz="4" w:space="0" w:color="000000"/>
              <w:right w:val="single" w:sz="4" w:space="0" w:color="000000"/>
            </w:tcBorders>
          </w:tcPr>
          <w:p w14:paraId="2964188D" w14:textId="77777777" w:rsidR="00A75D3E" w:rsidRPr="005B6EFD" w:rsidRDefault="00A75D3E" w:rsidP="00335AAD">
            <w:pPr>
              <w:pStyle w:val="TableText"/>
              <w:keepNext/>
              <w:keepLines/>
              <w:spacing w:before="0" w:after="0"/>
            </w:pPr>
            <w:r w:rsidRPr="005B6EFD">
              <w:t>0.31 (0.19 – 0.43)</w:t>
            </w:r>
          </w:p>
        </w:tc>
        <w:tc>
          <w:tcPr>
            <w:tcW w:w="225" w:type="pct"/>
            <w:tcBorders>
              <w:top w:val="single" w:sz="4" w:space="0" w:color="000000"/>
              <w:left w:val="single" w:sz="4" w:space="0" w:color="000000"/>
              <w:bottom w:val="single" w:sz="4" w:space="0" w:color="000000"/>
              <w:right w:val="single" w:sz="4" w:space="0" w:color="000000"/>
            </w:tcBorders>
          </w:tcPr>
          <w:p w14:paraId="34088ED6" w14:textId="606A63BA" w:rsidR="008A52D7" w:rsidRPr="005B6EFD" w:rsidRDefault="008A52D7" w:rsidP="00335AAD">
            <w:pPr>
              <w:pStyle w:val="TableText"/>
              <w:keepNext/>
              <w:keepLines/>
              <w:spacing w:before="0" w:after="0"/>
            </w:pPr>
            <w:r w:rsidRPr="005B6EFD">
              <w:t>38%</w:t>
            </w:r>
          </w:p>
        </w:tc>
        <w:tc>
          <w:tcPr>
            <w:tcW w:w="590" w:type="pct"/>
            <w:tcBorders>
              <w:top w:val="single" w:sz="4" w:space="0" w:color="000000"/>
              <w:left w:val="single" w:sz="4" w:space="0" w:color="000000"/>
              <w:bottom w:val="single" w:sz="4" w:space="0" w:color="000000"/>
              <w:right w:val="single" w:sz="4" w:space="0" w:color="000000"/>
            </w:tcBorders>
          </w:tcPr>
          <w:p w14:paraId="000E940C" w14:textId="5A98D3F7" w:rsidR="00A75D3E" w:rsidRPr="005B6EFD" w:rsidRDefault="00A75D3E" w:rsidP="00335AAD">
            <w:pPr>
              <w:pStyle w:val="TableText"/>
              <w:keepNext/>
              <w:keepLines/>
              <w:spacing w:before="0" w:after="0"/>
            </w:pPr>
            <w:r w:rsidRPr="005B6EFD">
              <w:t>0.96 (0.90 – 0.99)</w:t>
            </w:r>
          </w:p>
        </w:tc>
        <w:tc>
          <w:tcPr>
            <w:tcW w:w="244" w:type="pct"/>
            <w:tcBorders>
              <w:top w:val="single" w:sz="4" w:space="0" w:color="000000"/>
              <w:left w:val="single" w:sz="4" w:space="0" w:color="000000"/>
              <w:bottom w:val="single" w:sz="4" w:space="0" w:color="000000"/>
              <w:right w:val="single" w:sz="4" w:space="0" w:color="000000"/>
            </w:tcBorders>
          </w:tcPr>
          <w:p w14:paraId="45255F77" w14:textId="15318E3E" w:rsidR="008A52D7" w:rsidRPr="005B6EFD" w:rsidRDefault="008A52D7" w:rsidP="00335AAD">
            <w:pPr>
              <w:pStyle w:val="TableText"/>
              <w:keepNext/>
              <w:keepLines/>
              <w:spacing w:before="0" w:after="0"/>
            </w:pPr>
            <w:r w:rsidRPr="005B6EFD">
              <w:t>55%</w:t>
            </w:r>
          </w:p>
        </w:tc>
        <w:tc>
          <w:tcPr>
            <w:tcW w:w="653" w:type="pct"/>
            <w:tcBorders>
              <w:top w:val="single" w:sz="4" w:space="0" w:color="000000"/>
              <w:left w:val="single" w:sz="4" w:space="0" w:color="000000"/>
              <w:bottom w:val="single" w:sz="4" w:space="0" w:color="000000"/>
              <w:right w:val="single" w:sz="4" w:space="0" w:color="000000"/>
            </w:tcBorders>
          </w:tcPr>
          <w:p w14:paraId="4A523406" w14:textId="59CA68DA" w:rsidR="00A75D3E" w:rsidRPr="005B6EFD" w:rsidRDefault="00A75D3E" w:rsidP="00335AAD">
            <w:pPr>
              <w:pStyle w:val="TableText"/>
              <w:keepNext/>
              <w:keepLines/>
              <w:spacing w:before="0" w:after="0"/>
            </w:pPr>
            <w:r w:rsidRPr="005B6EFD">
              <w:t>0.78 (0.63 – 0.90)</w:t>
            </w:r>
          </w:p>
        </w:tc>
        <w:tc>
          <w:tcPr>
            <w:tcW w:w="298" w:type="pct"/>
            <w:tcBorders>
              <w:top w:val="single" w:sz="4" w:space="0" w:color="000000"/>
              <w:left w:val="single" w:sz="4" w:space="0" w:color="000000"/>
              <w:bottom w:val="single" w:sz="4" w:space="0" w:color="000000"/>
              <w:right w:val="single" w:sz="4" w:space="0" w:color="000000"/>
            </w:tcBorders>
          </w:tcPr>
          <w:p w14:paraId="28CD0A46" w14:textId="46D4A948" w:rsidR="008A52D7" w:rsidRPr="005B6EFD" w:rsidRDefault="008A52D7" w:rsidP="00335AAD">
            <w:pPr>
              <w:pStyle w:val="TableText"/>
              <w:keepNext/>
              <w:keepLines/>
              <w:spacing w:before="0" w:after="0"/>
            </w:pPr>
            <w:r w:rsidRPr="005B6EFD">
              <w:t>0%</w:t>
            </w:r>
          </w:p>
        </w:tc>
        <w:tc>
          <w:tcPr>
            <w:tcW w:w="684" w:type="pct"/>
            <w:tcBorders>
              <w:top w:val="single" w:sz="4" w:space="0" w:color="000000"/>
              <w:left w:val="single" w:sz="4" w:space="0" w:color="000000"/>
              <w:bottom w:val="single" w:sz="4" w:space="0" w:color="000000"/>
              <w:right w:val="single" w:sz="4" w:space="0" w:color="000000"/>
            </w:tcBorders>
          </w:tcPr>
          <w:p w14:paraId="4EA2B5B4" w14:textId="4E803DBB" w:rsidR="00A75D3E" w:rsidRPr="005B6EFD" w:rsidRDefault="00A75D3E" w:rsidP="00335AAD">
            <w:pPr>
              <w:pStyle w:val="TableText"/>
              <w:keepNext/>
              <w:keepLines/>
              <w:spacing w:before="0" w:after="0"/>
            </w:pPr>
            <w:r w:rsidRPr="005B6EFD">
              <w:t>0.26 (0.17 – 0.36)</w:t>
            </w:r>
          </w:p>
        </w:tc>
        <w:tc>
          <w:tcPr>
            <w:tcW w:w="215" w:type="pct"/>
            <w:tcBorders>
              <w:top w:val="single" w:sz="4" w:space="0" w:color="000000"/>
              <w:left w:val="single" w:sz="4" w:space="0" w:color="000000"/>
              <w:bottom w:val="single" w:sz="4" w:space="0" w:color="000000"/>
              <w:right w:val="single" w:sz="4" w:space="0" w:color="000000"/>
            </w:tcBorders>
          </w:tcPr>
          <w:p w14:paraId="67CFF636" w14:textId="5E852366" w:rsidR="008A52D7" w:rsidRPr="005B6EFD" w:rsidRDefault="008A52D7" w:rsidP="00335AAD">
            <w:pPr>
              <w:pStyle w:val="TableText"/>
              <w:keepNext/>
              <w:keepLines/>
              <w:spacing w:before="0" w:after="0"/>
            </w:pPr>
            <w:r w:rsidRPr="005B6EFD">
              <w:t>65%</w:t>
            </w:r>
          </w:p>
        </w:tc>
      </w:tr>
      <w:tr w:rsidR="00295725" w:rsidRPr="005B6EFD" w14:paraId="169AC75E" w14:textId="3CC8EF9E" w:rsidTr="00ED1115">
        <w:trPr>
          <w:trHeight w:val="271"/>
        </w:trPr>
        <w:tc>
          <w:tcPr>
            <w:tcW w:w="652" w:type="pct"/>
            <w:vMerge/>
            <w:tcBorders>
              <w:left w:val="single" w:sz="4" w:space="0" w:color="000000"/>
              <w:right w:val="single" w:sz="4" w:space="0" w:color="000000"/>
            </w:tcBorders>
          </w:tcPr>
          <w:p w14:paraId="4A4ECC75" w14:textId="77777777" w:rsidR="00A75D3E" w:rsidRPr="005B6EFD" w:rsidRDefault="00A75D3E" w:rsidP="00335AAD">
            <w:pPr>
              <w:pStyle w:val="TableText"/>
              <w:keepNext/>
              <w:keepLines/>
              <w:spacing w:before="0" w:after="0"/>
            </w:pPr>
          </w:p>
        </w:tc>
        <w:tc>
          <w:tcPr>
            <w:tcW w:w="471" w:type="pct"/>
            <w:tcBorders>
              <w:top w:val="single" w:sz="4" w:space="0" w:color="000000"/>
              <w:left w:val="single" w:sz="4" w:space="0" w:color="000000"/>
              <w:right w:val="single" w:sz="4" w:space="0" w:color="000000"/>
            </w:tcBorders>
          </w:tcPr>
          <w:p w14:paraId="4C068FA7" w14:textId="77777777" w:rsidR="00A75D3E" w:rsidRPr="005B6EFD" w:rsidRDefault="00A75D3E" w:rsidP="00335AAD">
            <w:pPr>
              <w:pStyle w:val="TableText"/>
              <w:keepNext/>
              <w:keepLines/>
              <w:spacing w:before="0" w:after="0"/>
            </w:pPr>
            <w:r w:rsidRPr="005B6EFD">
              <w:t>HSIL+</w:t>
            </w:r>
          </w:p>
        </w:tc>
        <w:tc>
          <w:tcPr>
            <w:tcW w:w="248" w:type="pct"/>
            <w:tcBorders>
              <w:top w:val="single" w:sz="4" w:space="0" w:color="000000"/>
              <w:left w:val="single" w:sz="4" w:space="0" w:color="000000"/>
              <w:right w:val="single" w:sz="4" w:space="0" w:color="000000"/>
            </w:tcBorders>
          </w:tcPr>
          <w:p w14:paraId="32C1C9C4" w14:textId="77777777" w:rsidR="00A75D3E" w:rsidRPr="005B6EFD" w:rsidRDefault="00A75D3E" w:rsidP="00335AAD">
            <w:pPr>
              <w:pStyle w:val="TableText"/>
              <w:keepNext/>
              <w:keepLines/>
              <w:spacing w:before="0" w:after="0"/>
            </w:pPr>
            <w:r w:rsidRPr="005B6EFD">
              <w:t>0</w:t>
            </w:r>
          </w:p>
        </w:tc>
        <w:tc>
          <w:tcPr>
            <w:tcW w:w="355" w:type="pct"/>
            <w:tcBorders>
              <w:top w:val="single" w:sz="4" w:space="0" w:color="000000"/>
              <w:left w:val="single" w:sz="4" w:space="0" w:color="000000"/>
              <w:right w:val="single" w:sz="4" w:space="0" w:color="000000"/>
            </w:tcBorders>
          </w:tcPr>
          <w:p w14:paraId="4F6644B6" w14:textId="77777777" w:rsidR="00A75D3E" w:rsidRPr="005B6EFD" w:rsidRDefault="00A75D3E" w:rsidP="00335AAD">
            <w:pPr>
              <w:pStyle w:val="TableText"/>
              <w:keepNext/>
              <w:keepLines/>
              <w:spacing w:before="0" w:after="0"/>
            </w:pPr>
            <w:r w:rsidRPr="005B6EFD">
              <w:t>-</w:t>
            </w:r>
          </w:p>
        </w:tc>
        <w:tc>
          <w:tcPr>
            <w:tcW w:w="364" w:type="pct"/>
            <w:tcBorders>
              <w:top w:val="single" w:sz="4" w:space="0" w:color="000000"/>
              <w:left w:val="single" w:sz="4" w:space="0" w:color="000000"/>
              <w:right w:val="single" w:sz="4" w:space="0" w:color="000000"/>
            </w:tcBorders>
          </w:tcPr>
          <w:p w14:paraId="2166D229" w14:textId="77777777" w:rsidR="00A75D3E" w:rsidRPr="005B6EFD" w:rsidRDefault="00A75D3E" w:rsidP="00335AAD">
            <w:pPr>
              <w:pStyle w:val="TableText"/>
              <w:keepNext/>
              <w:keepLines/>
              <w:spacing w:before="0" w:after="0"/>
            </w:pPr>
            <w:r w:rsidRPr="005B6EFD">
              <w:t>-</w:t>
            </w:r>
          </w:p>
        </w:tc>
        <w:tc>
          <w:tcPr>
            <w:tcW w:w="225" w:type="pct"/>
            <w:tcBorders>
              <w:top w:val="single" w:sz="4" w:space="0" w:color="000000"/>
              <w:left w:val="single" w:sz="4" w:space="0" w:color="000000"/>
              <w:right w:val="single" w:sz="4" w:space="0" w:color="000000"/>
            </w:tcBorders>
          </w:tcPr>
          <w:p w14:paraId="1FF28973" w14:textId="76913CF9" w:rsidR="008A52D7" w:rsidRPr="005B6EFD" w:rsidRDefault="008A52D7" w:rsidP="00335AAD">
            <w:pPr>
              <w:pStyle w:val="TableText"/>
              <w:keepNext/>
              <w:keepLines/>
              <w:spacing w:before="0" w:after="0"/>
            </w:pPr>
            <w:r w:rsidRPr="005B6EFD">
              <w:t>-</w:t>
            </w:r>
          </w:p>
        </w:tc>
        <w:tc>
          <w:tcPr>
            <w:tcW w:w="590" w:type="pct"/>
            <w:tcBorders>
              <w:top w:val="single" w:sz="4" w:space="0" w:color="000000"/>
              <w:left w:val="single" w:sz="4" w:space="0" w:color="000000"/>
              <w:right w:val="single" w:sz="4" w:space="0" w:color="000000"/>
            </w:tcBorders>
          </w:tcPr>
          <w:p w14:paraId="009932C9" w14:textId="6216CE3B" w:rsidR="00A75D3E" w:rsidRPr="005B6EFD" w:rsidRDefault="00A75D3E" w:rsidP="00335AAD">
            <w:pPr>
              <w:pStyle w:val="TableText"/>
              <w:keepNext/>
              <w:keepLines/>
              <w:spacing w:before="0" w:after="0"/>
            </w:pPr>
            <w:r w:rsidRPr="005B6EFD">
              <w:t>-</w:t>
            </w:r>
          </w:p>
        </w:tc>
        <w:tc>
          <w:tcPr>
            <w:tcW w:w="244" w:type="pct"/>
            <w:tcBorders>
              <w:top w:val="single" w:sz="4" w:space="0" w:color="000000"/>
              <w:left w:val="single" w:sz="4" w:space="0" w:color="000000"/>
              <w:right w:val="single" w:sz="4" w:space="0" w:color="000000"/>
            </w:tcBorders>
          </w:tcPr>
          <w:p w14:paraId="71F5C6D1" w14:textId="3780A606" w:rsidR="008A52D7" w:rsidRPr="005B6EFD" w:rsidRDefault="008A52D7" w:rsidP="00335AAD">
            <w:pPr>
              <w:pStyle w:val="TableText"/>
              <w:keepNext/>
              <w:keepLines/>
              <w:spacing w:before="0" w:after="0"/>
            </w:pPr>
            <w:r w:rsidRPr="005B6EFD">
              <w:t>-</w:t>
            </w:r>
          </w:p>
        </w:tc>
        <w:tc>
          <w:tcPr>
            <w:tcW w:w="653" w:type="pct"/>
            <w:tcBorders>
              <w:top w:val="single" w:sz="4" w:space="0" w:color="000000"/>
              <w:left w:val="single" w:sz="4" w:space="0" w:color="000000"/>
              <w:right w:val="single" w:sz="4" w:space="0" w:color="000000"/>
            </w:tcBorders>
          </w:tcPr>
          <w:p w14:paraId="103DEBDD" w14:textId="69D6D6A7" w:rsidR="00A75D3E" w:rsidRPr="005B6EFD" w:rsidRDefault="00A75D3E" w:rsidP="00335AAD">
            <w:pPr>
              <w:pStyle w:val="TableText"/>
              <w:keepNext/>
              <w:keepLines/>
              <w:spacing w:before="0" w:after="0"/>
            </w:pPr>
            <w:r w:rsidRPr="005B6EFD">
              <w:t>-</w:t>
            </w:r>
          </w:p>
        </w:tc>
        <w:tc>
          <w:tcPr>
            <w:tcW w:w="298" w:type="pct"/>
            <w:tcBorders>
              <w:top w:val="single" w:sz="4" w:space="0" w:color="000000"/>
              <w:left w:val="single" w:sz="4" w:space="0" w:color="000000"/>
              <w:right w:val="single" w:sz="4" w:space="0" w:color="000000"/>
            </w:tcBorders>
          </w:tcPr>
          <w:p w14:paraId="7E90F5B9" w14:textId="0C7A0BC8" w:rsidR="008A52D7" w:rsidRPr="005B6EFD" w:rsidRDefault="008A52D7" w:rsidP="00335AAD">
            <w:pPr>
              <w:pStyle w:val="TableText"/>
              <w:keepNext/>
              <w:keepLines/>
              <w:spacing w:before="0" w:after="0"/>
            </w:pPr>
            <w:r w:rsidRPr="005B6EFD">
              <w:t>-</w:t>
            </w:r>
          </w:p>
        </w:tc>
        <w:tc>
          <w:tcPr>
            <w:tcW w:w="684" w:type="pct"/>
            <w:tcBorders>
              <w:top w:val="single" w:sz="4" w:space="0" w:color="000000"/>
              <w:left w:val="single" w:sz="4" w:space="0" w:color="000000"/>
              <w:right w:val="single" w:sz="4" w:space="0" w:color="000000"/>
            </w:tcBorders>
          </w:tcPr>
          <w:p w14:paraId="328E4285" w14:textId="16315B87" w:rsidR="00A75D3E" w:rsidRPr="005B6EFD" w:rsidRDefault="00A75D3E" w:rsidP="00335AAD">
            <w:pPr>
              <w:pStyle w:val="TableText"/>
              <w:keepNext/>
              <w:keepLines/>
              <w:spacing w:before="0" w:after="0"/>
            </w:pPr>
            <w:r w:rsidRPr="005B6EFD">
              <w:t>-</w:t>
            </w:r>
          </w:p>
        </w:tc>
        <w:tc>
          <w:tcPr>
            <w:tcW w:w="215" w:type="pct"/>
            <w:tcBorders>
              <w:top w:val="single" w:sz="4" w:space="0" w:color="000000"/>
              <w:left w:val="single" w:sz="4" w:space="0" w:color="000000"/>
              <w:right w:val="single" w:sz="4" w:space="0" w:color="000000"/>
            </w:tcBorders>
          </w:tcPr>
          <w:p w14:paraId="4A459575" w14:textId="7589F19F" w:rsidR="008A52D7" w:rsidRPr="005B6EFD" w:rsidRDefault="008A52D7" w:rsidP="00335AAD">
            <w:pPr>
              <w:pStyle w:val="TableText"/>
              <w:keepNext/>
              <w:keepLines/>
              <w:spacing w:before="0" w:after="0"/>
            </w:pPr>
            <w:r w:rsidRPr="005B6EFD">
              <w:t>-</w:t>
            </w:r>
          </w:p>
        </w:tc>
      </w:tr>
      <w:tr w:rsidR="00295725" w:rsidRPr="005B6EFD" w14:paraId="20ABAF38" w14:textId="2F56D05F" w:rsidTr="00ED1115">
        <w:trPr>
          <w:trHeight w:val="271"/>
        </w:trPr>
        <w:tc>
          <w:tcPr>
            <w:tcW w:w="652" w:type="pct"/>
            <w:vMerge w:val="restart"/>
            <w:tcBorders>
              <w:top w:val="single" w:sz="4" w:space="0" w:color="000000"/>
              <w:left w:val="single" w:sz="4" w:space="0" w:color="000000"/>
              <w:right w:val="single" w:sz="4" w:space="0" w:color="000000"/>
            </w:tcBorders>
          </w:tcPr>
          <w:p w14:paraId="4ADF1137" w14:textId="77777777" w:rsidR="00A75D3E" w:rsidRPr="005B6EFD" w:rsidRDefault="00A75D3E" w:rsidP="00335AAD">
            <w:pPr>
              <w:pStyle w:val="TableText"/>
              <w:keepNext/>
              <w:keepLines/>
              <w:spacing w:before="0" w:after="0"/>
            </w:pPr>
            <w:r w:rsidRPr="005B6EFD">
              <w:t>People with previous vulval SCC/HSIL (HPV associated)</w:t>
            </w:r>
          </w:p>
        </w:tc>
        <w:tc>
          <w:tcPr>
            <w:tcW w:w="471" w:type="pct"/>
            <w:tcBorders>
              <w:top w:val="single" w:sz="4" w:space="0" w:color="000000"/>
              <w:left w:val="single" w:sz="4" w:space="0" w:color="000000"/>
              <w:bottom w:val="single" w:sz="4" w:space="0" w:color="000000"/>
              <w:right w:val="single" w:sz="4" w:space="0" w:color="000000"/>
            </w:tcBorders>
          </w:tcPr>
          <w:p w14:paraId="6AA445AE" w14:textId="77777777" w:rsidR="00A75D3E" w:rsidRPr="005B6EFD" w:rsidRDefault="00A75D3E" w:rsidP="00335AAD">
            <w:pPr>
              <w:pStyle w:val="TableText"/>
              <w:keepNext/>
              <w:keepLines/>
              <w:spacing w:before="0" w:after="0"/>
            </w:pPr>
            <w:r w:rsidRPr="005B6EFD">
              <w:t>ASC-H+</w:t>
            </w:r>
          </w:p>
        </w:tc>
        <w:tc>
          <w:tcPr>
            <w:tcW w:w="248" w:type="pct"/>
            <w:tcBorders>
              <w:top w:val="single" w:sz="4" w:space="0" w:color="000000"/>
              <w:left w:val="single" w:sz="4" w:space="0" w:color="000000"/>
              <w:bottom w:val="single" w:sz="4" w:space="0" w:color="000000"/>
              <w:right w:val="single" w:sz="4" w:space="0" w:color="000000"/>
            </w:tcBorders>
          </w:tcPr>
          <w:p w14:paraId="3B120C83" w14:textId="77777777" w:rsidR="00A75D3E" w:rsidRPr="005B6EFD" w:rsidRDefault="00A75D3E" w:rsidP="00335AAD">
            <w:pPr>
              <w:pStyle w:val="TableText"/>
              <w:keepNext/>
              <w:keepLines/>
              <w:spacing w:before="0" w:after="0"/>
            </w:pPr>
            <w:r w:rsidRPr="005B6EFD">
              <w:t>0</w:t>
            </w:r>
          </w:p>
        </w:tc>
        <w:tc>
          <w:tcPr>
            <w:tcW w:w="355" w:type="pct"/>
            <w:tcBorders>
              <w:top w:val="single" w:sz="4" w:space="0" w:color="000000"/>
              <w:left w:val="single" w:sz="4" w:space="0" w:color="000000"/>
              <w:bottom w:val="single" w:sz="4" w:space="0" w:color="000000"/>
              <w:right w:val="single" w:sz="4" w:space="0" w:color="000000"/>
            </w:tcBorders>
          </w:tcPr>
          <w:p w14:paraId="3E76D16F" w14:textId="77777777" w:rsidR="00A75D3E" w:rsidRPr="005B6EFD" w:rsidRDefault="00A75D3E" w:rsidP="00335AAD">
            <w:pPr>
              <w:pStyle w:val="TableText"/>
              <w:keepNext/>
              <w:keepLines/>
              <w:spacing w:before="0" w:after="0"/>
            </w:pPr>
            <w:r w:rsidRPr="005B6EFD">
              <w:t>-</w:t>
            </w:r>
          </w:p>
        </w:tc>
        <w:tc>
          <w:tcPr>
            <w:tcW w:w="364" w:type="pct"/>
            <w:tcBorders>
              <w:top w:val="single" w:sz="4" w:space="0" w:color="000000"/>
              <w:left w:val="single" w:sz="4" w:space="0" w:color="000000"/>
              <w:bottom w:val="single" w:sz="4" w:space="0" w:color="000000"/>
              <w:right w:val="single" w:sz="4" w:space="0" w:color="000000"/>
            </w:tcBorders>
          </w:tcPr>
          <w:p w14:paraId="6F4D72FA" w14:textId="77777777" w:rsidR="00A75D3E" w:rsidRPr="005B6EFD" w:rsidRDefault="00A75D3E" w:rsidP="00335AAD">
            <w:pPr>
              <w:pStyle w:val="TableText"/>
              <w:keepNext/>
              <w:keepLines/>
              <w:spacing w:before="0" w:after="0"/>
            </w:pPr>
            <w:r w:rsidRPr="005B6EFD">
              <w:t>-</w:t>
            </w:r>
          </w:p>
        </w:tc>
        <w:tc>
          <w:tcPr>
            <w:tcW w:w="225" w:type="pct"/>
            <w:tcBorders>
              <w:top w:val="single" w:sz="4" w:space="0" w:color="000000"/>
              <w:left w:val="single" w:sz="4" w:space="0" w:color="000000"/>
              <w:bottom w:val="single" w:sz="4" w:space="0" w:color="000000"/>
              <w:right w:val="single" w:sz="4" w:space="0" w:color="000000"/>
            </w:tcBorders>
          </w:tcPr>
          <w:p w14:paraId="3907A601" w14:textId="515ECAEC" w:rsidR="008A52D7" w:rsidRPr="005B6EFD" w:rsidRDefault="008A52D7" w:rsidP="00335AAD">
            <w:pPr>
              <w:pStyle w:val="TableText"/>
              <w:keepNext/>
              <w:keepLines/>
              <w:spacing w:before="0" w:after="0"/>
            </w:pPr>
            <w:r w:rsidRPr="005B6EFD">
              <w:t>-</w:t>
            </w:r>
          </w:p>
        </w:tc>
        <w:tc>
          <w:tcPr>
            <w:tcW w:w="590" w:type="pct"/>
            <w:tcBorders>
              <w:top w:val="single" w:sz="4" w:space="0" w:color="000000"/>
              <w:left w:val="single" w:sz="4" w:space="0" w:color="000000"/>
              <w:bottom w:val="single" w:sz="4" w:space="0" w:color="000000"/>
              <w:right w:val="single" w:sz="4" w:space="0" w:color="000000"/>
            </w:tcBorders>
          </w:tcPr>
          <w:p w14:paraId="0940D0FE" w14:textId="0147C2C5" w:rsidR="00A75D3E" w:rsidRPr="005B6EFD" w:rsidRDefault="00A75D3E" w:rsidP="00335AAD">
            <w:pPr>
              <w:pStyle w:val="TableText"/>
              <w:keepNext/>
              <w:keepLines/>
              <w:spacing w:before="0" w:after="0"/>
            </w:pPr>
            <w:r w:rsidRPr="005B6EFD">
              <w:t>-</w:t>
            </w:r>
          </w:p>
        </w:tc>
        <w:tc>
          <w:tcPr>
            <w:tcW w:w="244" w:type="pct"/>
            <w:tcBorders>
              <w:top w:val="single" w:sz="4" w:space="0" w:color="000000"/>
              <w:left w:val="single" w:sz="4" w:space="0" w:color="000000"/>
              <w:bottom w:val="single" w:sz="4" w:space="0" w:color="000000"/>
              <w:right w:val="single" w:sz="4" w:space="0" w:color="000000"/>
            </w:tcBorders>
          </w:tcPr>
          <w:p w14:paraId="2BE88139" w14:textId="4BB4009C" w:rsidR="008A52D7" w:rsidRPr="005B6EFD" w:rsidRDefault="008A52D7" w:rsidP="00335AAD">
            <w:pPr>
              <w:pStyle w:val="TableText"/>
              <w:keepNext/>
              <w:keepLines/>
              <w:spacing w:before="0" w:after="0"/>
            </w:pPr>
            <w:r w:rsidRPr="005B6EFD">
              <w:t>-</w:t>
            </w:r>
          </w:p>
        </w:tc>
        <w:tc>
          <w:tcPr>
            <w:tcW w:w="653" w:type="pct"/>
            <w:tcBorders>
              <w:top w:val="single" w:sz="4" w:space="0" w:color="000000"/>
              <w:left w:val="single" w:sz="4" w:space="0" w:color="000000"/>
              <w:bottom w:val="single" w:sz="4" w:space="0" w:color="000000"/>
              <w:right w:val="single" w:sz="4" w:space="0" w:color="000000"/>
            </w:tcBorders>
          </w:tcPr>
          <w:p w14:paraId="169E509B" w14:textId="1F55714E" w:rsidR="00A75D3E" w:rsidRPr="005B6EFD" w:rsidRDefault="00A75D3E" w:rsidP="00335AAD">
            <w:pPr>
              <w:pStyle w:val="TableText"/>
              <w:keepNext/>
              <w:keepLines/>
              <w:spacing w:before="0" w:after="0"/>
            </w:pPr>
            <w:r w:rsidRPr="005B6EFD">
              <w:t>-</w:t>
            </w:r>
          </w:p>
        </w:tc>
        <w:tc>
          <w:tcPr>
            <w:tcW w:w="298" w:type="pct"/>
            <w:tcBorders>
              <w:top w:val="single" w:sz="4" w:space="0" w:color="000000"/>
              <w:left w:val="single" w:sz="4" w:space="0" w:color="000000"/>
              <w:bottom w:val="single" w:sz="4" w:space="0" w:color="000000"/>
              <w:right w:val="single" w:sz="4" w:space="0" w:color="000000"/>
            </w:tcBorders>
          </w:tcPr>
          <w:p w14:paraId="047C4CE9" w14:textId="585E5071" w:rsidR="008A52D7" w:rsidRPr="005B6EFD" w:rsidRDefault="008A52D7" w:rsidP="00335AAD">
            <w:pPr>
              <w:pStyle w:val="TableText"/>
              <w:keepNext/>
              <w:keepLines/>
              <w:spacing w:before="0" w:after="0"/>
            </w:pPr>
            <w:r w:rsidRPr="005B6EFD">
              <w:t>-</w:t>
            </w:r>
          </w:p>
        </w:tc>
        <w:tc>
          <w:tcPr>
            <w:tcW w:w="684" w:type="pct"/>
            <w:tcBorders>
              <w:top w:val="single" w:sz="4" w:space="0" w:color="000000"/>
              <w:left w:val="single" w:sz="4" w:space="0" w:color="000000"/>
              <w:bottom w:val="single" w:sz="4" w:space="0" w:color="000000"/>
              <w:right w:val="single" w:sz="4" w:space="0" w:color="000000"/>
            </w:tcBorders>
          </w:tcPr>
          <w:p w14:paraId="528703DA" w14:textId="6EB0821C" w:rsidR="00A75D3E" w:rsidRPr="005B6EFD" w:rsidRDefault="00A75D3E" w:rsidP="00335AAD">
            <w:pPr>
              <w:pStyle w:val="TableText"/>
              <w:keepNext/>
              <w:keepLines/>
              <w:spacing w:before="0" w:after="0"/>
            </w:pPr>
            <w:r w:rsidRPr="005B6EFD">
              <w:t>-</w:t>
            </w:r>
          </w:p>
        </w:tc>
        <w:tc>
          <w:tcPr>
            <w:tcW w:w="215" w:type="pct"/>
            <w:tcBorders>
              <w:top w:val="single" w:sz="4" w:space="0" w:color="000000"/>
              <w:left w:val="single" w:sz="4" w:space="0" w:color="000000"/>
              <w:bottom w:val="single" w:sz="4" w:space="0" w:color="000000"/>
              <w:right w:val="single" w:sz="4" w:space="0" w:color="000000"/>
            </w:tcBorders>
          </w:tcPr>
          <w:p w14:paraId="3663D6DD" w14:textId="78B14D1D" w:rsidR="008A52D7" w:rsidRPr="005B6EFD" w:rsidRDefault="008A52D7" w:rsidP="00335AAD">
            <w:pPr>
              <w:pStyle w:val="TableText"/>
              <w:keepNext/>
              <w:keepLines/>
              <w:spacing w:before="0" w:after="0"/>
            </w:pPr>
            <w:r w:rsidRPr="005B6EFD">
              <w:t>-</w:t>
            </w:r>
          </w:p>
        </w:tc>
      </w:tr>
      <w:tr w:rsidR="00295725" w:rsidRPr="005B6EFD" w14:paraId="199316EF" w14:textId="7CE7DB01" w:rsidTr="00ED1115">
        <w:trPr>
          <w:trHeight w:val="271"/>
        </w:trPr>
        <w:tc>
          <w:tcPr>
            <w:tcW w:w="652" w:type="pct"/>
            <w:vMerge/>
            <w:tcBorders>
              <w:left w:val="single" w:sz="4" w:space="0" w:color="000000"/>
              <w:right w:val="single" w:sz="4" w:space="0" w:color="000000"/>
            </w:tcBorders>
          </w:tcPr>
          <w:p w14:paraId="756DB5D5" w14:textId="77777777" w:rsidR="00A75D3E" w:rsidRPr="005B6EFD" w:rsidRDefault="00A75D3E" w:rsidP="00335AAD">
            <w:pPr>
              <w:pStyle w:val="TableText"/>
              <w:keepNext/>
              <w:keepLines/>
              <w:spacing w:before="0" w:after="0"/>
            </w:pPr>
          </w:p>
        </w:tc>
        <w:tc>
          <w:tcPr>
            <w:tcW w:w="471" w:type="pct"/>
            <w:tcBorders>
              <w:top w:val="single" w:sz="4" w:space="0" w:color="000000"/>
              <w:left w:val="single" w:sz="4" w:space="0" w:color="000000"/>
              <w:right w:val="single" w:sz="4" w:space="0" w:color="000000"/>
            </w:tcBorders>
          </w:tcPr>
          <w:p w14:paraId="0CE598F4" w14:textId="77777777" w:rsidR="00A75D3E" w:rsidRPr="005B6EFD" w:rsidRDefault="00A75D3E" w:rsidP="00335AAD">
            <w:pPr>
              <w:pStyle w:val="TableText"/>
              <w:keepNext/>
              <w:keepLines/>
              <w:spacing w:before="0" w:after="0"/>
            </w:pPr>
            <w:r w:rsidRPr="005B6EFD">
              <w:t>HSIL+</w:t>
            </w:r>
          </w:p>
        </w:tc>
        <w:tc>
          <w:tcPr>
            <w:tcW w:w="248" w:type="pct"/>
            <w:tcBorders>
              <w:top w:val="single" w:sz="4" w:space="0" w:color="000000"/>
              <w:left w:val="single" w:sz="4" w:space="0" w:color="000000"/>
              <w:right w:val="single" w:sz="4" w:space="0" w:color="000000"/>
            </w:tcBorders>
          </w:tcPr>
          <w:p w14:paraId="5F2983C2" w14:textId="4EC6212A" w:rsidR="00A75D3E" w:rsidRPr="005B6EFD" w:rsidRDefault="00A75D3E" w:rsidP="00335AAD">
            <w:pPr>
              <w:pStyle w:val="TableText"/>
              <w:keepNext/>
              <w:keepLines/>
              <w:spacing w:before="0" w:after="0"/>
            </w:pPr>
            <w:r w:rsidRPr="005B6EFD">
              <w:t>2</w:t>
            </w:r>
            <w:r w:rsidR="009A7C12" w:rsidRPr="005B6EFD">
              <w:t>‡</w:t>
            </w:r>
          </w:p>
        </w:tc>
        <w:tc>
          <w:tcPr>
            <w:tcW w:w="355" w:type="pct"/>
            <w:tcBorders>
              <w:top w:val="single" w:sz="4" w:space="0" w:color="000000"/>
              <w:left w:val="single" w:sz="4" w:space="0" w:color="000000"/>
              <w:right w:val="single" w:sz="4" w:space="0" w:color="000000"/>
            </w:tcBorders>
          </w:tcPr>
          <w:p w14:paraId="56B08F61" w14:textId="48F7A1E5" w:rsidR="00A75D3E" w:rsidRPr="005B6EFD" w:rsidRDefault="00C63401" w:rsidP="00335AAD">
            <w:pPr>
              <w:pStyle w:val="TableText"/>
              <w:keepNext/>
              <w:keepLines/>
              <w:spacing w:before="0" w:after="0"/>
            </w:pPr>
            <w:r w:rsidRPr="005B6EFD">
              <w:t>516</w:t>
            </w:r>
          </w:p>
        </w:tc>
        <w:tc>
          <w:tcPr>
            <w:tcW w:w="364" w:type="pct"/>
            <w:tcBorders>
              <w:top w:val="single" w:sz="4" w:space="0" w:color="000000"/>
              <w:left w:val="single" w:sz="4" w:space="0" w:color="000000"/>
              <w:right w:val="single" w:sz="4" w:space="0" w:color="000000"/>
            </w:tcBorders>
          </w:tcPr>
          <w:p w14:paraId="4E795747" w14:textId="77777777" w:rsidR="00A75D3E" w:rsidRPr="005B6EFD" w:rsidRDefault="00A75D3E" w:rsidP="00335AAD">
            <w:pPr>
              <w:pStyle w:val="TableText"/>
              <w:keepNext/>
              <w:keepLines/>
              <w:spacing w:before="0" w:after="0"/>
            </w:pPr>
            <w:r w:rsidRPr="005B6EFD">
              <w:t>0.11 (0.00 – 0.54)</w:t>
            </w:r>
          </w:p>
        </w:tc>
        <w:tc>
          <w:tcPr>
            <w:tcW w:w="225" w:type="pct"/>
            <w:tcBorders>
              <w:top w:val="single" w:sz="4" w:space="0" w:color="000000"/>
              <w:left w:val="single" w:sz="4" w:space="0" w:color="000000"/>
              <w:right w:val="single" w:sz="4" w:space="0" w:color="000000"/>
            </w:tcBorders>
          </w:tcPr>
          <w:p w14:paraId="1E49CEBF" w14:textId="29B66E86" w:rsidR="008A52D7" w:rsidRPr="005B6EFD" w:rsidRDefault="008A52D7" w:rsidP="00335AAD">
            <w:pPr>
              <w:pStyle w:val="TableText"/>
              <w:keepNext/>
              <w:keepLines/>
              <w:spacing w:before="0" w:after="0"/>
            </w:pPr>
            <w:r w:rsidRPr="005B6EFD">
              <w:t>94%</w:t>
            </w:r>
          </w:p>
        </w:tc>
        <w:tc>
          <w:tcPr>
            <w:tcW w:w="590" w:type="pct"/>
            <w:tcBorders>
              <w:top w:val="single" w:sz="4" w:space="0" w:color="000000"/>
              <w:left w:val="single" w:sz="4" w:space="0" w:color="000000"/>
              <w:right w:val="single" w:sz="4" w:space="0" w:color="000000"/>
            </w:tcBorders>
          </w:tcPr>
          <w:p w14:paraId="20160CDF" w14:textId="511E9BBF" w:rsidR="00A75D3E" w:rsidRPr="005B6EFD" w:rsidRDefault="00A75D3E" w:rsidP="00335AAD">
            <w:pPr>
              <w:pStyle w:val="TableText"/>
              <w:keepNext/>
              <w:keepLines/>
              <w:spacing w:before="0" w:after="0"/>
            </w:pPr>
            <w:r w:rsidRPr="005B6EFD">
              <w:t>0.99 (0.96 – 1.00)</w:t>
            </w:r>
          </w:p>
        </w:tc>
        <w:tc>
          <w:tcPr>
            <w:tcW w:w="244" w:type="pct"/>
            <w:tcBorders>
              <w:top w:val="single" w:sz="4" w:space="0" w:color="000000"/>
              <w:left w:val="single" w:sz="4" w:space="0" w:color="000000"/>
              <w:right w:val="single" w:sz="4" w:space="0" w:color="000000"/>
            </w:tcBorders>
          </w:tcPr>
          <w:p w14:paraId="2C145666" w14:textId="4E5843B4" w:rsidR="008A52D7" w:rsidRPr="005B6EFD" w:rsidRDefault="008A52D7" w:rsidP="00335AAD">
            <w:pPr>
              <w:pStyle w:val="TableText"/>
              <w:keepNext/>
              <w:keepLines/>
              <w:spacing w:before="0" w:after="0"/>
            </w:pPr>
            <w:r w:rsidRPr="005B6EFD">
              <w:t>82%</w:t>
            </w:r>
          </w:p>
        </w:tc>
        <w:tc>
          <w:tcPr>
            <w:tcW w:w="653" w:type="pct"/>
            <w:tcBorders>
              <w:top w:val="single" w:sz="4" w:space="0" w:color="000000"/>
              <w:left w:val="single" w:sz="4" w:space="0" w:color="000000"/>
              <w:right w:val="single" w:sz="4" w:space="0" w:color="000000"/>
            </w:tcBorders>
          </w:tcPr>
          <w:p w14:paraId="08F884D5" w14:textId="57928C11" w:rsidR="00A75D3E" w:rsidRPr="005B6EFD" w:rsidRDefault="00A75D3E" w:rsidP="00335AAD">
            <w:pPr>
              <w:pStyle w:val="TableText"/>
              <w:keepNext/>
              <w:keepLines/>
              <w:spacing w:before="0" w:after="0"/>
            </w:pPr>
            <w:r w:rsidRPr="005B6EFD">
              <w:t>0.86 (0.71 – 0.95)</w:t>
            </w:r>
          </w:p>
        </w:tc>
        <w:tc>
          <w:tcPr>
            <w:tcW w:w="298" w:type="pct"/>
            <w:tcBorders>
              <w:top w:val="single" w:sz="4" w:space="0" w:color="000000"/>
              <w:left w:val="single" w:sz="4" w:space="0" w:color="000000"/>
              <w:right w:val="single" w:sz="4" w:space="0" w:color="000000"/>
            </w:tcBorders>
          </w:tcPr>
          <w:p w14:paraId="38EE624C" w14:textId="3E0F6C6B" w:rsidR="008A52D7" w:rsidRPr="005B6EFD" w:rsidRDefault="008A52D7" w:rsidP="00335AAD">
            <w:pPr>
              <w:pStyle w:val="TableText"/>
              <w:keepNext/>
              <w:keepLines/>
              <w:spacing w:before="0" w:after="0"/>
            </w:pPr>
            <w:r w:rsidRPr="005B6EFD">
              <w:t>-</w:t>
            </w:r>
          </w:p>
        </w:tc>
        <w:tc>
          <w:tcPr>
            <w:tcW w:w="684" w:type="pct"/>
            <w:tcBorders>
              <w:top w:val="single" w:sz="4" w:space="0" w:color="000000"/>
              <w:left w:val="single" w:sz="4" w:space="0" w:color="000000"/>
              <w:right w:val="single" w:sz="4" w:space="0" w:color="000000"/>
            </w:tcBorders>
          </w:tcPr>
          <w:p w14:paraId="410C8D3C" w14:textId="79792E33" w:rsidR="00A75D3E" w:rsidRPr="005B6EFD" w:rsidRDefault="00A75D3E" w:rsidP="00335AAD">
            <w:pPr>
              <w:pStyle w:val="TableText"/>
              <w:keepNext/>
              <w:keepLines/>
              <w:spacing w:before="0" w:after="0"/>
            </w:pPr>
            <w:r w:rsidRPr="005B6EFD">
              <w:t>0.18 (0.07 – 0.33)</w:t>
            </w:r>
          </w:p>
        </w:tc>
        <w:tc>
          <w:tcPr>
            <w:tcW w:w="215" w:type="pct"/>
            <w:tcBorders>
              <w:top w:val="single" w:sz="4" w:space="0" w:color="000000"/>
              <w:left w:val="single" w:sz="4" w:space="0" w:color="000000"/>
              <w:right w:val="single" w:sz="4" w:space="0" w:color="000000"/>
            </w:tcBorders>
          </w:tcPr>
          <w:p w14:paraId="2F713BA1" w14:textId="6A17EBEF" w:rsidR="008A52D7" w:rsidRPr="005B6EFD" w:rsidRDefault="008A52D7" w:rsidP="00335AAD">
            <w:pPr>
              <w:pStyle w:val="TableText"/>
              <w:keepNext/>
              <w:keepLines/>
              <w:spacing w:before="0" w:after="0"/>
            </w:pPr>
            <w:r w:rsidRPr="005B6EFD">
              <w:t>93%</w:t>
            </w:r>
          </w:p>
        </w:tc>
      </w:tr>
      <w:tr w:rsidR="00A75D3E" w:rsidRPr="005B6EFD" w14:paraId="454CB2AC" w14:textId="77777777" w:rsidTr="00756316">
        <w:trPr>
          <w:trHeight w:val="271"/>
        </w:trPr>
        <w:tc>
          <w:tcPr>
            <w:tcW w:w="5000" w:type="pct"/>
            <w:gridSpan w:val="1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F385B92" w14:textId="51624FC9" w:rsidR="008A52D7" w:rsidRPr="005B6EFD" w:rsidRDefault="008A52D7" w:rsidP="00335AAD">
            <w:pPr>
              <w:pStyle w:val="TableFigureHeading"/>
              <w:keepLines/>
              <w:spacing w:before="0" w:after="0"/>
            </w:pPr>
            <w:r w:rsidRPr="005B6EFD">
              <w:t>Other/aggregated population</w:t>
            </w:r>
          </w:p>
        </w:tc>
      </w:tr>
      <w:tr w:rsidR="00295725" w:rsidRPr="005B6EFD" w14:paraId="6D98A9ED" w14:textId="3A8420CD" w:rsidTr="00ED1115">
        <w:trPr>
          <w:trHeight w:val="271"/>
        </w:trPr>
        <w:tc>
          <w:tcPr>
            <w:tcW w:w="652" w:type="pct"/>
            <w:vMerge w:val="restart"/>
            <w:tcBorders>
              <w:top w:val="single" w:sz="4" w:space="0" w:color="000000"/>
              <w:left w:val="single" w:sz="4" w:space="0" w:color="000000"/>
              <w:right w:val="single" w:sz="4" w:space="0" w:color="000000"/>
            </w:tcBorders>
          </w:tcPr>
          <w:p w14:paraId="2A6F37D1" w14:textId="77777777" w:rsidR="00A75D3E" w:rsidRPr="005B6EFD" w:rsidRDefault="00A75D3E" w:rsidP="00335AAD">
            <w:pPr>
              <w:pStyle w:val="TableText"/>
              <w:keepNext/>
              <w:keepLines/>
              <w:spacing w:before="0" w:after="0"/>
            </w:pPr>
            <w:r w:rsidRPr="005B6EFD">
              <w:t>PLWH (any)</w:t>
            </w:r>
          </w:p>
        </w:tc>
        <w:tc>
          <w:tcPr>
            <w:tcW w:w="471" w:type="pct"/>
            <w:tcBorders>
              <w:top w:val="single" w:sz="4" w:space="0" w:color="000000"/>
              <w:left w:val="single" w:sz="4" w:space="0" w:color="000000"/>
              <w:bottom w:val="single" w:sz="4" w:space="0" w:color="000000"/>
              <w:right w:val="single" w:sz="4" w:space="0" w:color="000000"/>
            </w:tcBorders>
          </w:tcPr>
          <w:p w14:paraId="07BD23C5" w14:textId="77777777" w:rsidR="00A75D3E" w:rsidRPr="005B6EFD" w:rsidRDefault="00A75D3E" w:rsidP="00335AAD">
            <w:pPr>
              <w:pStyle w:val="TableText"/>
              <w:keepNext/>
              <w:keepLines/>
              <w:spacing w:before="0" w:after="0"/>
            </w:pPr>
            <w:r w:rsidRPr="005B6EFD">
              <w:t>ASC-H+</w:t>
            </w:r>
          </w:p>
        </w:tc>
        <w:tc>
          <w:tcPr>
            <w:tcW w:w="248" w:type="pct"/>
            <w:tcBorders>
              <w:top w:val="single" w:sz="4" w:space="0" w:color="000000"/>
              <w:left w:val="single" w:sz="4" w:space="0" w:color="000000"/>
              <w:bottom w:val="single" w:sz="4" w:space="0" w:color="000000"/>
              <w:right w:val="single" w:sz="4" w:space="0" w:color="000000"/>
            </w:tcBorders>
          </w:tcPr>
          <w:p w14:paraId="7E12040B" w14:textId="782E900E" w:rsidR="00A75D3E" w:rsidRPr="005B6EFD" w:rsidRDefault="00A75D3E" w:rsidP="00335AAD">
            <w:pPr>
              <w:pStyle w:val="TableText"/>
              <w:keepNext/>
              <w:keepLines/>
              <w:spacing w:before="0" w:after="0"/>
            </w:pPr>
            <w:r w:rsidRPr="005B6EFD">
              <w:t>10</w:t>
            </w:r>
          </w:p>
        </w:tc>
        <w:tc>
          <w:tcPr>
            <w:tcW w:w="355" w:type="pct"/>
            <w:tcBorders>
              <w:top w:val="single" w:sz="4" w:space="0" w:color="000000"/>
              <w:left w:val="single" w:sz="4" w:space="0" w:color="000000"/>
              <w:bottom w:val="single" w:sz="4" w:space="0" w:color="000000"/>
              <w:right w:val="single" w:sz="4" w:space="0" w:color="000000"/>
            </w:tcBorders>
          </w:tcPr>
          <w:p w14:paraId="14322524" w14:textId="3D4984E8" w:rsidR="00A75D3E" w:rsidRPr="005B6EFD" w:rsidRDefault="00C63401" w:rsidP="00335AAD">
            <w:pPr>
              <w:pStyle w:val="TableText"/>
              <w:keepNext/>
              <w:keepLines/>
              <w:spacing w:before="0" w:after="0"/>
            </w:pPr>
            <w:r w:rsidRPr="005B6EFD">
              <w:t>2080</w:t>
            </w:r>
          </w:p>
        </w:tc>
        <w:tc>
          <w:tcPr>
            <w:tcW w:w="364" w:type="pct"/>
            <w:tcBorders>
              <w:top w:val="single" w:sz="4" w:space="0" w:color="000000"/>
              <w:left w:val="single" w:sz="4" w:space="0" w:color="000000"/>
              <w:bottom w:val="single" w:sz="4" w:space="0" w:color="000000"/>
              <w:right w:val="single" w:sz="4" w:space="0" w:color="000000"/>
            </w:tcBorders>
          </w:tcPr>
          <w:p w14:paraId="62C79564" w14:textId="2D5965EB" w:rsidR="00A75D3E" w:rsidRPr="005B6EFD" w:rsidRDefault="00A75D3E" w:rsidP="00335AAD">
            <w:pPr>
              <w:pStyle w:val="TableText"/>
              <w:keepNext/>
              <w:keepLines/>
              <w:spacing w:before="0" w:after="0"/>
            </w:pPr>
            <w:r w:rsidRPr="005B6EFD">
              <w:t>0.32 (0.22 – 0.42)</w:t>
            </w:r>
          </w:p>
        </w:tc>
        <w:tc>
          <w:tcPr>
            <w:tcW w:w="225" w:type="pct"/>
            <w:tcBorders>
              <w:top w:val="single" w:sz="4" w:space="0" w:color="000000"/>
              <w:left w:val="single" w:sz="4" w:space="0" w:color="000000"/>
              <w:bottom w:val="single" w:sz="4" w:space="0" w:color="000000"/>
              <w:right w:val="single" w:sz="4" w:space="0" w:color="000000"/>
            </w:tcBorders>
          </w:tcPr>
          <w:p w14:paraId="251ED051" w14:textId="5FCF8E1E" w:rsidR="008A52D7" w:rsidRPr="005B6EFD" w:rsidRDefault="008A52D7" w:rsidP="00335AAD">
            <w:pPr>
              <w:pStyle w:val="TableText"/>
              <w:keepNext/>
              <w:keepLines/>
              <w:spacing w:before="0" w:after="0"/>
            </w:pPr>
            <w:r w:rsidRPr="005B6EFD">
              <w:t>82%</w:t>
            </w:r>
          </w:p>
        </w:tc>
        <w:tc>
          <w:tcPr>
            <w:tcW w:w="590" w:type="pct"/>
            <w:tcBorders>
              <w:top w:val="single" w:sz="4" w:space="0" w:color="000000"/>
              <w:left w:val="single" w:sz="4" w:space="0" w:color="000000"/>
              <w:bottom w:val="single" w:sz="4" w:space="0" w:color="000000"/>
              <w:right w:val="single" w:sz="4" w:space="0" w:color="000000"/>
            </w:tcBorders>
          </w:tcPr>
          <w:p w14:paraId="1DBB09D4" w14:textId="041B447B" w:rsidR="00A75D3E" w:rsidRPr="005B6EFD" w:rsidRDefault="00A75D3E" w:rsidP="00335AAD">
            <w:pPr>
              <w:pStyle w:val="TableText"/>
              <w:keepNext/>
              <w:keepLines/>
              <w:spacing w:before="0" w:after="0"/>
            </w:pPr>
            <w:r w:rsidRPr="005B6EFD">
              <w:t>0.94 (0.90 – 0.97)</w:t>
            </w:r>
          </w:p>
        </w:tc>
        <w:tc>
          <w:tcPr>
            <w:tcW w:w="244" w:type="pct"/>
            <w:tcBorders>
              <w:top w:val="single" w:sz="4" w:space="0" w:color="000000"/>
              <w:left w:val="single" w:sz="4" w:space="0" w:color="000000"/>
              <w:bottom w:val="single" w:sz="4" w:space="0" w:color="000000"/>
              <w:right w:val="single" w:sz="4" w:space="0" w:color="000000"/>
            </w:tcBorders>
          </w:tcPr>
          <w:p w14:paraId="1093D1F4" w14:textId="753DB9F5" w:rsidR="008A52D7" w:rsidRPr="005B6EFD" w:rsidRDefault="008A52D7" w:rsidP="00335AAD">
            <w:pPr>
              <w:pStyle w:val="TableText"/>
              <w:keepNext/>
              <w:keepLines/>
              <w:spacing w:before="0" w:after="0"/>
            </w:pPr>
            <w:r w:rsidRPr="005B6EFD">
              <w:t>84%</w:t>
            </w:r>
          </w:p>
        </w:tc>
        <w:tc>
          <w:tcPr>
            <w:tcW w:w="653" w:type="pct"/>
            <w:tcBorders>
              <w:top w:val="single" w:sz="4" w:space="0" w:color="000000"/>
              <w:left w:val="single" w:sz="4" w:space="0" w:color="000000"/>
              <w:bottom w:val="single" w:sz="4" w:space="0" w:color="000000"/>
              <w:right w:val="single" w:sz="4" w:space="0" w:color="000000"/>
            </w:tcBorders>
          </w:tcPr>
          <w:p w14:paraId="2B74BE18" w14:textId="1EA08ED2" w:rsidR="00A75D3E" w:rsidRPr="005B6EFD" w:rsidRDefault="00A75D3E" w:rsidP="00335AAD">
            <w:pPr>
              <w:pStyle w:val="TableText"/>
              <w:keepNext/>
              <w:keepLines/>
              <w:spacing w:before="0" w:after="0"/>
            </w:pPr>
            <w:r w:rsidRPr="005B6EFD">
              <w:t>0.66 (0.54 – 0.77)</w:t>
            </w:r>
          </w:p>
        </w:tc>
        <w:tc>
          <w:tcPr>
            <w:tcW w:w="298" w:type="pct"/>
            <w:tcBorders>
              <w:top w:val="single" w:sz="4" w:space="0" w:color="000000"/>
              <w:left w:val="single" w:sz="4" w:space="0" w:color="000000"/>
              <w:bottom w:val="single" w:sz="4" w:space="0" w:color="000000"/>
              <w:right w:val="single" w:sz="4" w:space="0" w:color="000000"/>
            </w:tcBorders>
          </w:tcPr>
          <w:p w14:paraId="639A420B" w14:textId="28E362BF" w:rsidR="008A52D7" w:rsidRPr="005B6EFD" w:rsidRDefault="008A52D7" w:rsidP="00335AAD">
            <w:pPr>
              <w:pStyle w:val="TableText"/>
              <w:keepNext/>
              <w:keepLines/>
              <w:spacing w:before="0" w:after="0"/>
            </w:pPr>
            <w:r w:rsidRPr="005B6EFD">
              <w:t>66%</w:t>
            </w:r>
          </w:p>
        </w:tc>
        <w:tc>
          <w:tcPr>
            <w:tcW w:w="684" w:type="pct"/>
            <w:tcBorders>
              <w:top w:val="single" w:sz="4" w:space="0" w:color="000000"/>
              <w:left w:val="single" w:sz="4" w:space="0" w:color="000000"/>
              <w:bottom w:val="single" w:sz="4" w:space="0" w:color="000000"/>
              <w:right w:val="single" w:sz="4" w:space="0" w:color="000000"/>
            </w:tcBorders>
          </w:tcPr>
          <w:p w14:paraId="38AD5B69" w14:textId="049F0548" w:rsidR="00A75D3E" w:rsidRPr="005B6EFD" w:rsidRDefault="00A75D3E" w:rsidP="00335AAD">
            <w:pPr>
              <w:pStyle w:val="TableText"/>
              <w:keepNext/>
              <w:keepLines/>
              <w:spacing w:before="0" w:after="0"/>
            </w:pPr>
            <w:r w:rsidRPr="005B6EFD">
              <w:t>0.23 (0.14 – 0.34)</w:t>
            </w:r>
          </w:p>
        </w:tc>
        <w:tc>
          <w:tcPr>
            <w:tcW w:w="215" w:type="pct"/>
            <w:tcBorders>
              <w:top w:val="single" w:sz="4" w:space="0" w:color="000000"/>
              <w:left w:val="single" w:sz="4" w:space="0" w:color="000000"/>
              <w:bottom w:val="single" w:sz="4" w:space="0" w:color="000000"/>
              <w:right w:val="single" w:sz="4" w:space="0" w:color="000000"/>
            </w:tcBorders>
          </w:tcPr>
          <w:p w14:paraId="3A74A722" w14:textId="6CDC30FB" w:rsidR="008A52D7" w:rsidRPr="005B6EFD" w:rsidRDefault="008A52D7" w:rsidP="00335AAD">
            <w:pPr>
              <w:pStyle w:val="TableText"/>
              <w:keepNext/>
              <w:keepLines/>
              <w:spacing w:before="0" w:after="0"/>
            </w:pPr>
            <w:r w:rsidRPr="005B6EFD">
              <w:t>96%</w:t>
            </w:r>
          </w:p>
        </w:tc>
      </w:tr>
      <w:tr w:rsidR="00295725" w:rsidRPr="005B6EFD" w14:paraId="021B3B1B" w14:textId="0E8A731F" w:rsidTr="00ED1115">
        <w:trPr>
          <w:trHeight w:val="271"/>
        </w:trPr>
        <w:tc>
          <w:tcPr>
            <w:tcW w:w="652" w:type="pct"/>
            <w:vMerge/>
            <w:tcBorders>
              <w:left w:val="single" w:sz="4" w:space="0" w:color="000000"/>
              <w:bottom w:val="single" w:sz="4" w:space="0" w:color="000000"/>
              <w:right w:val="single" w:sz="4" w:space="0" w:color="000000"/>
            </w:tcBorders>
          </w:tcPr>
          <w:p w14:paraId="14BBE0B0" w14:textId="77777777" w:rsidR="00A75D3E" w:rsidRPr="005B6EFD" w:rsidRDefault="00A75D3E" w:rsidP="00335AAD">
            <w:pPr>
              <w:pStyle w:val="TableText"/>
              <w:keepNext/>
              <w:keepLines/>
              <w:spacing w:before="0" w:after="0"/>
            </w:pPr>
          </w:p>
        </w:tc>
        <w:tc>
          <w:tcPr>
            <w:tcW w:w="471" w:type="pct"/>
            <w:tcBorders>
              <w:top w:val="single" w:sz="4" w:space="0" w:color="000000"/>
              <w:left w:val="single" w:sz="4" w:space="0" w:color="000000"/>
              <w:bottom w:val="single" w:sz="4" w:space="0" w:color="000000"/>
              <w:right w:val="single" w:sz="4" w:space="0" w:color="000000"/>
            </w:tcBorders>
          </w:tcPr>
          <w:p w14:paraId="06A76F85" w14:textId="77777777" w:rsidR="00A75D3E" w:rsidRPr="005B6EFD" w:rsidRDefault="00A75D3E" w:rsidP="00335AAD">
            <w:pPr>
              <w:pStyle w:val="TableText"/>
              <w:keepNext/>
              <w:keepLines/>
              <w:spacing w:before="0" w:after="0"/>
            </w:pPr>
            <w:r w:rsidRPr="005B6EFD">
              <w:t>HSIL+</w:t>
            </w:r>
          </w:p>
        </w:tc>
        <w:tc>
          <w:tcPr>
            <w:tcW w:w="248" w:type="pct"/>
            <w:tcBorders>
              <w:top w:val="single" w:sz="4" w:space="0" w:color="000000"/>
              <w:left w:val="single" w:sz="4" w:space="0" w:color="000000"/>
              <w:bottom w:val="single" w:sz="4" w:space="0" w:color="000000"/>
              <w:right w:val="single" w:sz="4" w:space="0" w:color="000000"/>
            </w:tcBorders>
          </w:tcPr>
          <w:p w14:paraId="606E01E7" w14:textId="4A098DAC" w:rsidR="00A75D3E" w:rsidRPr="005B6EFD" w:rsidRDefault="00A75D3E" w:rsidP="00335AAD">
            <w:pPr>
              <w:pStyle w:val="TableText"/>
              <w:keepNext/>
              <w:keepLines/>
              <w:spacing w:before="0" w:after="0"/>
            </w:pPr>
            <w:r w:rsidRPr="005B6EFD">
              <w:t>20</w:t>
            </w:r>
            <w:r w:rsidR="009A7C12" w:rsidRPr="005B6EFD">
              <w:t>§</w:t>
            </w:r>
          </w:p>
        </w:tc>
        <w:tc>
          <w:tcPr>
            <w:tcW w:w="355" w:type="pct"/>
            <w:tcBorders>
              <w:top w:val="single" w:sz="4" w:space="0" w:color="000000"/>
              <w:left w:val="single" w:sz="4" w:space="0" w:color="000000"/>
              <w:bottom w:val="single" w:sz="4" w:space="0" w:color="000000"/>
              <w:right w:val="single" w:sz="4" w:space="0" w:color="000000"/>
            </w:tcBorders>
          </w:tcPr>
          <w:p w14:paraId="774BEAC8" w14:textId="6ED89E38" w:rsidR="00A75D3E" w:rsidRPr="005B6EFD" w:rsidRDefault="00C63401" w:rsidP="00335AAD">
            <w:pPr>
              <w:pStyle w:val="TableText"/>
              <w:keepNext/>
              <w:keepLines/>
              <w:spacing w:before="0" w:after="0"/>
            </w:pPr>
            <w:r w:rsidRPr="005B6EFD">
              <w:t>4078</w:t>
            </w:r>
          </w:p>
        </w:tc>
        <w:tc>
          <w:tcPr>
            <w:tcW w:w="364" w:type="pct"/>
            <w:tcBorders>
              <w:top w:val="single" w:sz="4" w:space="0" w:color="000000"/>
              <w:left w:val="single" w:sz="4" w:space="0" w:color="000000"/>
              <w:bottom w:val="single" w:sz="4" w:space="0" w:color="000000"/>
              <w:right w:val="single" w:sz="4" w:space="0" w:color="000000"/>
            </w:tcBorders>
          </w:tcPr>
          <w:p w14:paraId="367B0221" w14:textId="77777777" w:rsidR="00A75D3E" w:rsidRPr="005B6EFD" w:rsidRDefault="00A75D3E" w:rsidP="00335AAD">
            <w:pPr>
              <w:pStyle w:val="TableText"/>
              <w:keepNext/>
              <w:keepLines/>
              <w:spacing w:before="0" w:after="0"/>
            </w:pPr>
            <w:r w:rsidRPr="005B6EFD">
              <w:t>0.21 (0.15 – 0.28)</w:t>
            </w:r>
          </w:p>
        </w:tc>
        <w:tc>
          <w:tcPr>
            <w:tcW w:w="225" w:type="pct"/>
            <w:tcBorders>
              <w:top w:val="single" w:sz="4" w:space="0" w:color="000000"/>
              <w:left w:val="single" w:sz="4" w:space="0" w:color="000000"/>
              <w:bottom w:val="single" w:sz="4" w:space="0" w:color="000000"/>
              <w:right w:val="single" w:sz="4" w:space="0" w:color="000000"/>
            </w:tcBorders>
          </w:tcPr>
          <w:p w14:paraId="034A0665" w14:textId="4E80C86A" w:rsidR="008A52D7" w:rsidRPr="005B6EFD" w:rsidRDefault="008A52D7" w:rsidP="00335AAD">
            <w:pPr>
              <w:pStyle w:val="TableText"/>
              <w:keepNext/>
              <w:keepLines/>
              <w:spacing w:before="0" w:after="0"/>
            </w:pPr>
            <w:r w:rsidRPr="005B6EFD">
              <w:t>78%</w:t>
            </w:r>
          </w:p>
        </w:tc>
        <w:tc>
          <w:tcPr>
            <w:tcW w:w="590" w:type="pct"/>
            <w:tcBorders>
              <w:top w:val="single" w:sz="4" w:space="0" w:color="000000"/>
              <w:left w:val="single" w:sz="4" w:space="0" w:color="000000"/>
              <w:bottom w:val="single" w:sz="4" w:space="0" w:color="000000"/>
              <w:right w:val="single" w:sz="4" w:space="0" w:color="000000"/>
            </w:tcBorders>
          </w:tcPr>
          <w:p w14:paraId="280D6F0D" w14:textId="15A20297" w:rsidR="00A75D3E" w:rsidRPr="005B6EFD" w:rsidRDefault="00A75D3E" w:rsidP="00335AAD">
            <w:pPr>
              <w:pStyle w:val="TableText"/>
              <w:keepNext/>
              <w:keepLines/>
              <w:spacing w:before="0" w:after="0"/>
            </w:pPr>
            <w:r w:rsidRPr="005B6EFD">
              <w:t>0.97 (0.95 – 0.98)</w:t>
            </w:r>
          </w:p>
        </w:tc>
        <w:tc>
          <w:tcPr>
            <w:tcW w:w="244" w:type="pct"/>
            <w:tcBorders>
              <w:top w:val="single" w:sz="4" w:space="0" w:color="000000"/>
              <w:left w:val="single" w:sz="4" w:space="0" w:color="000000"/>
              <w:bottom w:val="single" w:sz="4" w:space="0" w:color="000000"/>
              <w:right w:val="single" w:sz="4" w:space="0" w:color="000000"/>
            </w:tcBorders>
          </w:tcPr>
          <w:p w14:paraId="2E21136B" w14:textId="5C236B0E" w:rsidR="008A52D7" w:rsidRPr="005B6EFD" w:rsidRDefault="008A52D7" w:rsidP="00335AAD">
            <w:pPr>
              <w:pStyle w:val="TableText"/>
              <w:keepNext/>
              <w:keepLines/>
              <w:spacing w:before="0" w:after="0"/>
            </w:pPr>
            <w:r w:rsidRPr="005B6EFD">
              <w:t>79%</w:t>
            </w:r>
          </w:p>
        </w:tc>
        <w:tc>
          <w:tcPr>
            <w:tcW w:w="653" w:type="pct"/>
            <w:tcBorders>
              <w:top w:val="single" w:sz="4" w:space="0" w:color="000000"/>
              <w:left w:val="single" w:sz="4" w:space="0" w:color="000000"/>
              <w:bottom w:val="single" w:sz="4" w:space="0" w:color="000000"/>
              <w:right w:val="single" w:sz="4" w:space="0" w:color="000000"/>
            </w:tcBorders>
          </w:tcPr>
          <w:p w14:paraId="266A0F01" w14:textId="4560D03A" w:rsidR="00A75D3E" w:rsidRPr="005B6EFD" w:rsidRDefault="00A75D3E" w:rsidP="00335AAD">
            <w:pPr>
              <w:pStyle w:val="TableText"/>
              <w:keepNext/>
              <w:keepLines/>
              <w:spacing w:before="0" w:after="0"/>
            </w:pPr>
            <w:r w:rsidRPr="005B6EFD">
              <w:t>0.63 (0.53 – 0.73)</w:t>
            </w:r>
          </w:p>
        </w:tc>
        <w:tc>
          <w:tcPr>
            <w:tcW w:w="298" w:type="pct"/>
            <w:tcBorders>
              <w:top w:val="single" w:sz="4" w:space="0" w:color="000000"/>
              <w:left w:val="single" w:sz="4" w:space="0" w:color="000000"/>
              <w:bottom w:val="single" w:sz="4" w:space="0" w:color="000000"/>
              <w:right w:val="single" w:sz="4" w:space="0" w:color="000000"/>
            </w:tcBorders>
          </w:tcPr>
          <w:p w14:paraId="02A458F8" w14:textId="33F13F6A" w:rsidR="008A52D7" w:rsidRPr="005B6EFD" w:rsidRDefault="008A52D7" w:rsidP="00335AAD">
            <w:pPr>
              <w:pStyle w:val="TableText"/>
              <w:keepNext/>
              <w:keepLines/>
              <w:spacing w:before="0" w:after="0"/>
            </w:pPr>
            <w:r w:rsidRPr="005B6EFD">
              <w:t>53%</w:t>
            </w:r>
          </w:p>
        </w:tc>
        <w:tc>
          <w:tcPr>
            <w:tcW w:w="684" w:type="pct"/>
            <w:tcBorders>
              <w:top w:val="single" w:sz="4" w:space="0" w:color="000000"/>
              <w:left w:val="single" w:sz="4" w:space="0" w:color="000000"/>
              <w:bottom w:val="single" w:sz="4" w:space="0" w:color="000000"/>
              <w:right w:val="single" w:sz="4" w:space="0" w:color="000000"/>
            </w:tcBorders>
          </w:tcPr>
          <w:p w14:paraId="4DCE6591" w14:textId="1310B2B4" w:rsidR="00A75D3E" w:rsidRPr="005B6EFD" w:rsidRDefault="00A75D3E" w:rsidP="00335AAD">
            <w:pPr>
              <w:pStyle w:val="TableText"/>
              <w:keepNext/>
              <w:keepLines/>
              <w:spacing w:before="0" w:after="0"/>
            </w:pPr>
            <w:r w:rsidRPr="005B6EFD">
              <w:t>0.20 (0.13 – 0.27)</w:t>
            </w:r>
          </w:p>
        </w:tc>
        <w:tc>
          <w:tcPr>
            <w:tcW w:w="215" w:type="pct"/>
            <w:tcBorders>
              <w:top w:val="single" w:sz="4" w:space="0" w:color="000000"/>
              <w:left w:val="single" w:sz="4" w:space="0" w:color="000000"/>
              <w:bottom w:val="single" w:sz="4" w:space="0" w:color="000000"/>
              <w:right w:val="single" w:sz="4" w:space="0" w:color="000000"/>
            </w:tcBorders>
          </w:tcPr>
          <w:p w14:paraId="0FAAC965" w14:textId="3D315E2C" w:rsidR="008A52D7" w:rsidRPr="005B6EFD" w:rsidRDefault="008A52D7" w:rsidP="00335AAD">
            <w:pPr>
              <w:pStyle w:val="TableText"/>
              <w:keepNext/>
              <w:keepLines/>
              <w:spacing w:before="0" w:after="0"/>
            </w:pPr>
            <w:r w:rsidRPr="005B6EFD">
              <w:t>96%</w:t>
            </w:r>
          </w:p>
        </w:tc>
      </w:tr>
      <w:tr w:rsidR="00295725" w:rsidRPr="005B6EFD" w14:paraId="0BEC0F78" w14:textId="684D105B" w:rsidTr="00ED1115">
        <w:trPr>
          <w:trHeight w:val="271"/>
        </w:trPr>
        <w:tc>
          <w:tcPr>
            <w:tcW w:w="652" w:type="pct"/>
            <w:vMerge w:val="restart"/>
            <w:tcBorders>
              <w:top w:val="single" w:sz="4" w:space="0" w:color="000000"/>
              <w:left w:val="single" w:sz="4" w:space="0" w:color="000000"/>
              <w:right w:val="single" w:sz="4" w:space="0" w:color="000000"/>
            </w:tcBorders>
          </w:tcPr>
          <w:p w14:paraId="69B71C99" w14:textId="77777777" w:rsidR="00A75D3E" w:rsidRPr="005B6EFD" w:rsidRDefault="00A75D3E" w:rsidP="00335AAD">
            <w:pPr>
              <w:pStyle w:val="TableText"/>
              <w:keepNext/>
              <w:keepLines/>
              <w:spacing w:before="0" w:after="0"/>
            </w:pPr>
            <w:r w:rsidRPr="005B6EFD">
              <w:t>MSM (any)</w:t>
            </w:r>
          </w:p>
        </w:tc>
        <w:tc>
          <w:tcPr>
            <w:tcW w:w="471" w:type="pct"/>
            <w:tcBorders>
              <w:top w:val="single" w:sz="4" w:space="0" w:color="000000"/>
              <w:left w:val="single" w:sz="4" w:space="0" w:color="000000"/>
              <w:bottom w:val="single" w:sz="4" w:space="0" w:color="000000"/>
              <w:right w:val="single" w:sz="4" w:space="0" w:color="000000"/>
            </w:tcBorders>
          </w:tcPr>
          <w:p w14:paraId="30D116B7" w14:textId="77777777" w:rsidR="00A75D3E" w:rsidRPr="005B6EFD" w:rsidRDefault="00A75D3E" w:rsidP="00335AAD">
            <w:pPr>
              <w:pStyle w:val="TableText"/>
              <w:keepNext/>
              <w:keepLines/>
              <w:spacing w:before="0" w:after="0"/>
            </w:pPr>
            <w:r w:rsidRPr="005B6EFD">
              <w:t>ASC-H+</w:t>
            </w:r>
          </w:p>
        </w:tc>
        <w:tc>
          <w:tcPr>
            <w:tcW w:w="248" w:type="pct"/>
            <w:tcBorders>
              <w:top w:val="single" w:sz="4" w:space="0" w:color="000000"/>
              <w:left w:val="single" w:sz="4" w:space="0" w:color="000000"/>
              <w:bottom w:val="single" w:sz="4" w:space="0" w:color="000000"/>
              <w:right w:val="single" w:sz="4" w:space="0" w:color="000000"/>
            </w:tcBorders>
          </w:tcPr>
          <w:p w14:paraId="606141FF" w14:textId="77777777" w:rsidR="00A75D3E" w:rsidRPr="005B6EFD" w:rsidRDefault="00A75D3E" w:rsidP="00335AAD">
            <w:pPr>
              <w:pStyle w:val="TableText"/>
              <w:keepNext/>
              <w:keepLines/>
              <w:spacing w:before="0" w:after="0"/>
            </w:pPr>
            <w:r w:rsidRPr="005B6EFD">
              <w:t>8</w:t>
            </w:r>
          </w:p>
        </w:tc>
        <w:tc>
          <w:tcPr>
            <w:tcW w:w="355" w:type="pct"/>
            <w:tcBorders>
              <w:top w:val="single" w:sz="4" w:space="0" w:color="000000"/>
              <w:left w:val="single" w:sz="4" w:space="0" w:color="000000"/>
              <w:bottom w:val="single" w:sz="4" w:space="0" w:color="000000"/>
              <w:right w:val="single" w:sz="4" w:space="0" w:color="000000"/>
            </w:tcBorders>
          </w:tcPr>
          <w:p w14:paraId="0E2DB379" w14:textId="3FC86786" w:rsidR="00A75D3E" w:rsidRPr="005B6EFD" w:rsidRDefault="00C63401" w:rsidP="00335AAD">
            <w:pPr>
              <w:pStyle w:val="TableText"/>
              <w:keepNext/>
              <w:keepLines/>
              <w:spacing w:before="0" w:after="0"/>
            </w:pPr>
            <w:r w:rsidRPr="005B6EFD">
              <w:t>2796</w:t>
            </w:r>
          </w:p>
        </w:tc>
        <w:tc>
          <w:tcPr>
            <w:tcW w:w="364" w:type="pct"/>
            <w:tcBorders>
              <w:top w:val="single" w:sz="4" w:space="0" w:color="000000"/>
              <w:left w:val="single" w:sz="4" w:space="0" w:color="000000"/>
              <w:bottom w:val="single" w:sz="4" w:space="0" w:color="000000"/>
              <w:right w:val="single" w:sz="4" w:space="0" w:color="000000"/>
            </w:tcBorders>
          </w:tcPr>
          <w:p w14:paraId="0A4AE8A6" w14:textId="77777777" w:rsidR="00A75D3E" w:rsidRPr="005B6EFD" w:rsidRDefault="00A75D3E" w:rsidP="00335AAD">
            <w:pPr>
              <w:pStyle w:val="TableText"/>
              <w:keepNext/>
              <w:keepLines/>
              <w:spacing w:before="0" w:after="0"/>
            </w:pPr>
            <w:r w:rsidRPr="005B6EFD">
              <w:t>0.36 (0.19 – 0.55)</w:t>
            </w:r>
          </w:p>
        </w:tc>
        <w:tc>
          <w:tcPr>
            <w:tcW w:w="225" w:type="pct"/>
            <w:tcBorders>
              <w:top w:val="single" w:sz="4" w:space="0" w:color="000000"/>
              <w:left w:val="single" w:sz="4" w:space="0" w:color="000000"/>
              <w:bottom w:val="single" w:sz="4" w:space="0" w:color="000000"/>
              <w:right w:val="single" w:sz="4" w:space="0" w:color="000000"/>
            </w:tcBorders>
          </w:tcPr>
          <w:p w14:paraId="4D878046" w14:textId="0C4BE35F" w:rsidR="008A52D7" w:rsidRPr="005B6EFD" w:rsidRDefault="008A52D7" w:rsidP="00335AAD">
            <w:pPr>
              <w:pStyle w:val="TableText"/>
              <w:keepNext/>
              <w:keepLines/>
              <w:spacing w:before="0" w:after="0"/>
            </w:pPr>
            <w:r w:rsidRPr="005B6EFD">
              <w:t>95%</w:t>
            </w:r>
          </w:p>
        </w:tc>
        <w:tc>
          <w:tcPr>
            <w:tcW w:w="590" w:type="pct"/>
            <w:tcBorders>
              <w:top w:val="single" w:sz="4" w:space="0" w:color="000000"/>
              <w:left w:val="single" w:sz="4" w:space="0" w:color="000000"/>
              <w:bottom w:val="single" w:sz="4" w:space="0" w:color="000000"/>
              <w:right w:val="single" w:sz="4" w:space="0" w:color="000000"/>
            </w:tcBorders>
          </w:tcPr>
          <w:p w14:paraId="76CBEAEA" w14:textId="3047CCC5" w:rsidR="00A75D3E" w:rsidRPr="005B6EFD" w:rsidRDefault="00A75D3E" w:rsidP="00335AAD">
            <w:pPr>
              <w:pStyle w:val="TableText"/>
              <w:keepNext/>
              <w:keepLines/>
              <w:spacing w:before="0" w:after="0"/>
            </w:pPr>
            <w:r w:rsidRPr="005B6EFD">
              <w:t>0.92 (0.84 – 0.98)</w:t>
            </w:r>
          </w:p>
        </w:tc>
        <w:tc>
          <w:tcPr>
            <w:tcW w:w="244" w:type="pct"/>
            <w:tcBorders>
              <w:top w:val="single" w:sz="4" w:space="0" w:color="000000"/>
              <w:left w:val="single" w:sz="4" w:space="0" w:color="000000"/>
              <w:bottom w:val="single" w:sz="4" w:space="0" w:color="000000"/>
              <w:right w:val="single" w:sz="4" w:space="0" w:color="000000"/>
            </w:tcBorders>
          </w:tcPr>
          <w:p w14:paraId="2DFAE506" w14:textId="4E6FC73B" w:rsidR="008A52D7" w:rsidRPr="005B6EFD" w:rsidRDefault="008A52D7" w:rsidP="00335AAD">
            <w:pPr>
              <w:pStyle w:val="TableText"/>
              <w:keepNext/>
              <w:keepLines/>
              <w:spacing w:before="0" w:after="0"/>
            </w:pPr>
            <w:r w:rsidRPr="005B6EFD">
              <w:t>97%</w:t>
            </w:r>
          </w:p>
        </w:tc>
        <w:tc>
          <w:tcPr>
            <w:tcW w:w="653" w:type="pct"/>
            <w:tcBorders>
              <w:top w:val="single" w:sz="4" w:space="0" w:color="000000"/>
              <w:left w:val="single" w:sz="4" w:space="0" w:color="000000"/>
              <w:bottom w:val="single" w:sz="4" w:space="0" w:color="000000"/>
              <w:right w:val="single" w:sz="4" w:space="0" w:color="000000"/>
            </w:tcBorders>
          </w:tcPr>
          <w:p w14:paraId="07FFFF35" w14:textId="6A1475DF" w:rsidR="00A75D3E" w:rsidRPr="005B6EFD" w:rsidRDefault="00A75D3E" w:rsidP="00335AAD">
            <w:pPr>
              <w:pStyle w:val="TableText"/>
              <w:keepNext/>
              <w:keepLines/>
              <w:spacing w:before="0" w:after="0"/>
            </w:pPr>
            <w:r w:rsidRPr="005B6EFD">
              <w:t>0.55 (0.49 – 0.62)</w:t>
            </w:r>
          </w:p>
        </w:tc>
        <w:tc>
          <w:tcPr>
            <w:tcW w:w="298" w:type="pct"/>
            <w:tcBorders>
              <w:top w:val="single" w:sz="4" w:space="0" w:color="000000"/>
              <w:left w:val="single" w:sz="4" w:space="0" w:color="000000"/>
              <w:bottom w:val="single" w:sz="4" w:space="0" w:color="000000"/>
              <w:right w:val="single" w:sz="4" w:space="0" w:color="000000"/>
            </w:tcBorders>
          </w:tcPr>
          <w:p w14:paraId="3F3C92A5" w14:textId="72AC760B" w:rsidR="008A52D7" w:rsidRPr="005B6EFD" w:rsidRDefault="008A52D7" w:rsidP="00335AAD">
            <w:pPr>
              <w:pStyle w:val="TableText"/>
              <w:keepNext/>
              <w:keepLines/>
              <w:spacing w:before="0" w:after="0"/>
            </w:pPr>
            <w:r w:rsidRPr="005B6EFD">
              <w:t>26%</w:t>
            </w:r>
          </w:p>
        </w:tc>
        <w:tc>
          <w:tcPr>
            <w:tcW w:w="684" w:type="pct"/>
            <w:tcBorders>
              <w:top w:val="single" w:sz="4" w:space="0" w:color="000000"/>
              <w:left w:val="single" w:sz="4" w:space="0" w:color="000000"/>
              <w:bottom w:val="single" w:sz="4" w:space="0" w:color="000000"/>
              <w:right w:val="single" w:sz="4" w:space="0" w:color="000000"/>
            </w:tcBorders>
          </w:tcPr>
          <w:p w14:paraId="02EE52D3" w14:textId="24933A9E" w:rsidR="00A75D3E" w:rsidRPr="005B6EFD" w:rsidRDefault="00A75D3E" w:rsidP="00335AAD">
            <w:pPr>
              <w:pStyle w:val="TableText"/>
              <w:keepNext/>
              <w:keepLines/>
              <w:spacing w:before="0" w:after="0"/>
            </w:pPr>
            <w:r w:rsidRPr="005B6EFD">
              <w:t>0.17 (0.11 – 0.22)</w:t>
            </w:r>
          </w:p>
        </w:tc>
        <w:tc>
          <w:tcPr>
            <w:tcW w:w="215" w:type="pct"/>
            <w:tcBorders>
              <w:top w:val="single" w:sz="4" w:space="0" w:color="000000"/>
              <w:left w:val="single" w:sz="4" w:space="0" w:color="000000"/>
              <w:bottom w:val="single" w:sz="4" w:space="0" w:color="000000"/>
              <w:right w:val="single" w:sz="4" w:space="0" w:color="000000"/>
            </w:tcBorders>
          </w:tcPr>
          <w:p w14:paraId="353EAA1D" w14:textId="25FF85D4" w:rsidR="008A52D7" w:rsidRPr="005B6EFD" w:rsidRDefault="008A52D7" w:rsidP="00335AAD">
            <w:pPr>
              <w:pStyle w:val="TableText"/>
              <w:keepNext/>
              <w:keepLines/>
              <w:spacing w:before="0" w:after="0"/>
            </w:pPr>
            <w:r w:rsidRPr="005B6EFD">
              <w:t>91%</w:t>
            </w:r>
          </w:p>
        </w:tc>
      </w:tr>
      <w:tr w:rsidR="00295725" w:rsidRPr="005B6EFD" w14:paraId="4386EE30" w14:textId="0F3A11AB" w:rsidTr="00ED1115">
        <w:trPr>
          <w:trHeight w:val="271"/>
        </w:trPr>
        <w:tc>
          <w:tcPr>
            <w:tcW w:w="652" w:type="pct"/>
            <w:vMerge/>
            <w:tcBorders>
              <w:left w:val="single" w:sz="4" w:space="0" w:color="000000"/>
              <w:bottom w:val="single" w:sz="4" w:space="0" w:color="auto"/>
              <w:right w:val="single" w:sz="4" w:space="0" w:color="000000"/>
            </w:tcBorders>
          </w:tcPr>
          <w:p w14:paraId="7A1A2584" w14:textId="77777777" w:rsidR="00A75D3E" w:rsidRPr="005B6EFD" w:rsidRDefault="00A75D3E" w:rsidP="00335AAD">
            <w:pPr>
              <w:pStyle w:val="TableText"/>
              <w:keepNext/>
              <w:keepLines/>
              <w:spacing w:before="0" w:after="0"/>
            </w:pPr>
          </w:p>
        </w:tc>
        <w:tc>
          <w:tcPr>
            <w:tcW w:w="471" w:type="pct"/>
            <w:tcBorders>
              <w:top w:val="single" w:sz="4" w:space="0" w:color="000000"/>
              <w:left w:val="single" w:sz="4" w:space="0" w:color="000000"/>
              <w:bottom w:val="single" w:sz="4" w:space="0" w:color="auto"/>
              <w:right w:val="single" w:sz="4" w:space="0" w:color="000000"/>
            </w:tcBorders>
          </w:tcPr>
          <w:p w14:paraId="581E2F41" w14:textId="77777777" w:rsidR="00A75D3E" w:rsidRPr="005B6EFD" w:rsidRDefault="00A75D3E" w:rsidP="00335AAD">
            <w:pPr>
              <w:pStyle w:val="TableText"/>
              <w:keepNext/>
              <w:keepLines/>
              <w:spacing w:before="0" w:after="0"/>
            </w:pPr>
            <w:r w:rsidRPr="005B6EFD">
              <w:t>HSIL+</w:t>
            </w:r>
          </w:p>
        </w:tc>
        <w:tc>
          <w:tcPr>
            <w:tcW w:w="248" w:type="pct"/>
            <w:tcBorders>
              <w:top w:val="single" w:sz="4" w:space="0" w:color="000000"/>
              <w:left w:val="single" w:sz="4" w:space="0" w:color="000000"/>
              <w:bottom w:val="single" w:sz="4" w:space="0" w:color="auto"/>
              <w:right w:val="single" w:sz="4" w:space="0" w:color="000000"/>
            </w:tcBorders>
          </w:tcPr>
          <w:p w14:paraId="1907BA57" w14:textId="1959501D" w:rsidR="00A75D3E" w:rsidRPr="005B6EFD" w:rsidRDefault="00A75D3E" w:rsidP="00335AAD">
            <w:pPr>
              <w:pStyle w:val="TableText"/>
              <w:keepNext/>
              <w:keepLines/>
              <w:spacing w:before="0" w:after="0"/>
            </w:pPr>
            <w:r w:rsidRPr="005B6EFD">
              <w:t>21</w:t>
            </w:r>
            <w:r w:rsidR="009A7C12" w:rsidRPr="005B6EFD">
              <w:t>¶</w:t>
            </w:r>
          </w:p>
        </w:tc>
        <w:tc>
          <w:tcPr>
            <w:tcW w:w="355" w:type="pct"/>
            <w:tcBorders>
              <w:top w:val="single" w:sz="4" w:space="0" w:color="000000"/>
              <w:left w:val="single" w:sz="4" w:space="0" w:color="000000"/>
              <w:bottom w:val="single" w:sz="4" w:space="0" w:color="auto"/>
              <w:right w:val="single" w:sz="4" w:space="0" w:color="000000"/>
            </w:tcBorders>
          </w:tcPr>
          <w:p w14:paraId="58845A65" w14:textId="501A699F" w:rsidR="00A75D3E" w:rsidRPr="005B6EFD" w:rsidRDefault="009A7C12" w:rsidP="00335AAD">
            <w:pPr>
              <w:pStyle w:val="TableText"/>
              <w:keepNext/>
              <w:keepLines/>
              <w:spacing w:before="0" w:after="0"/>
            </w:pPr>
            <w:r w:rsidRPr="005B6EFD">
              <w:t>5396</w:t>
            </w:r>
          </w:p>
        </w:tc>
        <w:tc>
          <w:tcPr>
            <w:tcW w:w="364" w:type="pct"/>
            <w:tcBorders>
              <w:top w:val="single" w:sz="4" w:space="0" w:color="000000"/>
              <w:left w:val="single" w:sz="4" w:space="0" w:color="000000"/>
              <w:bottom w:val="single" w:sz="4" w:space="0" w:color="auto"/>
              <w:right w:val="single" w:sz="4" w:space="0" w:color="000000"/>
            </w:tcBorders>
          </w:tcPr>
          <w:p w14:paraId="688CB6C5" w14:textId="77777777" w:rsidR="00A75D3E" w:rsidRPr="005B6EFD" w:rsidRDefault="00A75D3E" w:rsidP="00335AAD">
            <w:pPr>
              <w:pStyle w:val="TableText"/>
              <w:keepNext/>
              <w:keepLines/>
              <w:spacing w:before="0" w:after="0"/>
            </w:pPr>
            <w:r w:rsidRPr="005B6EFD">
              <w:t>0.21 (0.14 – 0.29)</w:t>
            </w:r>
          </w:p>
        </w:tc>
        <w:tc>
          <w:tcPr>
            <w:tcW w:w="225" w:type="pct"/>
            <w:tcBorders>
              <w:top w:val="single" w:sz="4" w:space="0" w:color="000000"/>
              <w:left w:val="single" w:sz="4" w:space="0" w:color="000000"/>
              <w:bottom w:val="single" w:sz="4" w:space="0" w:color="auto"/>
              <w:right w:val="single" w:sz="4" w:space="0" w:color="000000"/>
            </w:tcBorders>
          </w:tcPr>
          <w:p w14:paraId="7E6D9596" w14:textId="565E7DEA" w:rsidR="008A52D7" w:rsidRPr="005B6EFD" w:rsidRDefault="008A52D7" w:rsidP="00335AAD">
            <w:pPr>
              <w:pStyle w:val="TableText"/>
              <w:keepNext/>
              <w:keepLines/>
              <w:spacing w:before="0" w:after="0"/>
            </w:pPr>
            <w:r w:rsidRPr="005B6EFD">
              <w:t>85%</w:t>
            </w:r>
          </w:p>
        </w:tc>
        <w:tc>
          <w:tcPr>
            <w:tcW w:w="590" w:type="pct"/>
            <w:tcBorders>
              <w:top w:val="single" w:sz="4" w:space="0" w:color="000000"/>
              <w:left w:val="single" w:sz="4" w:space="0" w:color="000000"/>
              <w:bottom w:val="single" w:sz="4" w:space="0" w:color="auto"/>
              <w:right w:val="single" w:sz="4" w:space="0" w:color="000000"/>
            </w:tcBorders>
          </w:tcPr>
          <w:p w14:paraId="794C9AD9" w14:textId="1F5441D0" w:rsidR="00A75D3E" w:rsidRPr="005B6EFD" w:rsidRDefault="00A75D3E" w:rsidP="00335AAD">
            <w:pPr>
              <w:pStyle w:val="TableText"/>
              <w:keepNext/>
              <w:keepLines/>
              <w:spacing w:before="0" w:after="0"/>
            </w:pPr>
            <w:r w:rsidRPr="005B6EFD">
              <w:t>0.97 (0.95 – 0.99)</w:t>
            </w:r>
          </w:p>
        </w:tc>
        <w:tc>
          <w:tcPr>
            <w:tcW w:w="244" w:type="pct"/>
            <w:tcBorders>
              <w:top w:val="single" w:sz="4" w:space="0" w:color="000000"/>
              <w:left w:val="single" w:sz="4" w:space="0" w:color="000000"/>
              <w:bottom w:val="single" w:sz="4" w:space="0" w:color="auto"/>
              <w:right w:val="single" w:sz="4" w:space="0" w:color="000000"/>
            </w:tcBorders>
          </w:tcPr>
          <w:p w14:paraId="6D48852D" w14:textId="313B10E1" w:rsidR="008A52D7" w:rsidRPr="005B6EFD" w:rsidRDefault="008A52D7" w:rsidP="00335AAD">
            <w:pPr>
              <w:pStyle w:val="TableText"/>
              <w:keepNext/>
              <w:keepLines/>
              <w:spacing w:before="0" w:after="0"/>
            </w:pPr>
            <w:r w:rsidRPr="005B6EFD">
              <w:t>90%</w:t>
            </w:r>
          </w:p>
        </w:tc>
        <w:tc>
          <w:tcPr>
            <w:tcW w:w="653" w:type="pct"/>
            <w:tcBorders>
              <w:top w:val="single" w:sz="4" w:space="0" w:color="000000"/>
              <w:left w:val="single" w:sz="4" w:space="0" w:color="000000"/>
              <w:bottom w:val="single" w:sz="4" w:space="0" w:color="auto"/>
              <w:right w:val="single" w:sz="4" w:space="0" w:color="000000"/>
            </w:tcBorders>
          </w:tcPr>
          <w:p w14:paraId="0ADD7DA2" w14:textId="4D55BD35" w:rsidR="00A75D3E" w:rsidRPr="005B6EFD" w:rsidRDefault="00A75D3E" w:rsidP="00335AAD">
            <w:pPr>
              <w:pStyle w:val="TableText"/>
              <w:keepNext/>
              <w:keepLines/>
              <w:spacing w:before="0" w:after="0"/>
            </w:pPr>
            <w:r w:rsidRPr="005B6EFD">
              <w:t>0.63 (0.54 – 0.71)</w:t>
            </w:r>
          </w:p>
        </w:tc>
        <w:tc>
          <w:tcPr>
            <w:tcW w:w="298" w:type="pct"/>
            <w:tcBorders>
              <w:top w:val="single" w:sz="4" w:space="0" w:color="000000"/>
              <w:left w:val="single" w:sz="4" w:space="0" w:color="000000"/>
              <w:bottom w:val="single" w:sz="4" w:space="0" w:color="auto"/>
              <w:right w:val="single" w:sz="4" w:space="0" w:color="000000"/>
            </w:tcBorders>
          </w:tcPr>
          <w:p w14:paraId="594AEC07" w14:textId="3E3CE3D4" w:rsidR="008A52D7" w:rsidRPr="005B6EFD" w:rsidRDefault="008A52D7" w:rsidP="00335AAD">
            <w:pPr>
              <w:pStyle w:val="TableText"/>
              <w:keepNext/>
              <w:keepLines/>
              <w:spacing w:before="0" w:after="0"/>
            </w:pPr>
            <w:r w:rsidRPr="005B6EFD">
              <w:t>60%</w:t>
            </w:r>
          </w:p>
        </w:tc>
        <w:tc>
          <w:tcPr>
            <w:tcW w:w="684" w:type="pct"/>
            <w:tcBorders>
              <w:top w:val="single" w:sz="4" w:space="0" w:color="000000"/>
              <w:left w:val="single" w:sz="4" w:space="0" w:color="000000"/>
              <w:bottom w:val="single" w:sz="4" w:space="0" w:color="auto"/>
              <w:right w:val="single" w:sz="4" w:space="0" w:color="000000"/>
            </w:tcBorders>
          </w:tcPr>
          <w:p w14:paraId="6E295AA2" w14:textId="711F4FF2" w:rsidR="00A75D3E" w:rsidRPr="005B6EFD" w:rsidRDefault="00A75D3E" w:rsidP="00335AAD">
            <w:pPr>
              <w:pStyle w:val="TableText"/>
              <w:keepNext/>
              <w:keepLines/>
              <w:spacing w:before="0" w:after="0"/>
            </w:pPr>
            <w:r w:rsidRPr="005B6EFD">
              <w:t>0.17 (0.12 – 0.23)</w:t>
            </w:r>
          </w:p>
        </w:tc>
        <w:tc>
          <w:tcPr>
            <w:tcW w:w="215" w:type="pct"/>
            <w:tcBorders>
              <w:top w:val="single" w:sz="4" w:space="0" w:color="000000"/>
              <w:left w:val="single" w:sz="4" w:space="0" w:color="000000"/>
              <w:bottom w:val="single" w:sz="4" w:space="0" w:color="auto"/>
              <w:right w:val="single" w:sz="4" w:space="0" w:color="000000"/>
            </w:tcBorders>
          </w:tcPr>
          <w:p w14:paraId="1AD9E6C5" w14:textId="361EB5D4" w:rsidR="008A52D7" w:rsidRPr="005B6EFD" w:rsidRDefault="008A52D7" w:rsidP="00335AAD">
            <w:pPr>
              <w:pStyle w:val="TableText"/>
              <w:keepNext/>
              <w:keepLines/>
              <w:spacing w:before="0" w:after="0"/>
            </w:pPr>
            <w:r w:rsidRPr="005B6EFD">
              <w:t>96%</w:t>
            </w:r>
          </w:p>
        </w:tc>
      </w:tr>
    </w:tbl>
    <w:p w14:paraId="2A6C9283" w14:textId="3FF11FC2" w:rsidR="00A75D3E" w:rsidRPr="005B6EFD" w:rsidRDefault="0084310C" w:rsidP="00335AAD">
      <w:pPr>
        <w:pStyle w:val="TableFigureFooter"/>
        <w:keepNext/>
        <w:keepLines/>
      </w:pPr>
      <w:r w:rsidRPr="005B6EFD">
        <w:t>Source: Analysis conducted by DCAR</w:t>
      </w:r>
    </w:p>
    <w:p w14:paraId="21C6138D" w14:textId="31B2FBEF" w:rsidR="008014F5" w:rsidRPr="005B6EFD" w:rsidRDefault="00A75D3E" w:rsidP="00335AAD">
      <w:pPr>
        <w:pStyle w:val="TableFigureFooter"/>
        <w:keepNext/>
        <w:keepLines/>
      </w:pPr>
      <w:r w:rsidRPr="005B6EFD">
        <w:t xml:space="preserve">Notes: (a) Estimates with low heterogeneity </w:t>
      </w:r>
      <w:r w:rsidR="008014F5" w:rsidRPr="005B6EFD">
        <w:t xml:space="preserve">are </w:t>
      </w:r>
      <w:r w:rsidRPr="005B6EFD">
        <w:t xml:space="preserve">highlighted yellow. </w:t>
      </w:r>
      <w:r w:rsidR="008014F5" w:rsidRPr="005B6EFD">
        <w:t>This is based on consideration of I</w:t>
      </w:r>
      <w:r w:rsidR="008014F5" w:rsidRPr="005B6EFD">
        <w:rPr>
          <w:vertAlign w:val="superscript"/>
        </w:rPr>
        <w:t>2</w:t>
      </w:r>
      <w:r w:rsidR="008014F5" w:rsidRPr="005B6EFD">
        <w:t xml:space="preserve"> value (less than 25% is considered low), and other heterogeneity indicators.</w:t>
      </w:r>
    </w:p>
    <w:p w14:paraId="223D74B9" w14:textId="01C004B2" w:rsidR="00A75D3E" w:rsidRPr="005B6EFD" w:rsidRDefault="00E90330" w:rsidP="00335AAD">
      <w:pPr>
        <w:pStyle w:val="TableFigureFooter"/>
        <w:keepNext/>
        <w:keepLines/>
      </w:pPr>
      <w:r w:rsidRPr="005B6EFD">
        <w:t>^</w:t>
      </w:r>
      <w:r w:rsidR="008014F5" w:rsidRPr="005B6EFD">
        <w:t>Compared to the gold standard of histological evaluation of HRA-guided biopsies.</w:t>
      </w:r>
    </w:p>
    <w:p w14:paraId="2AB39B79" w14:textId="3109BA5A" w:rsidR="00A75D3E" w:rsidRPr="005B6EFD" w:rsidRDefault="00A75D3E" w:rsidP="00335AAD">
      <w:pPr>
        <w:pStyle w:val="TableFigureFooter"/>
        <w:keepNext/>
        <w:keepLines/>
      </w:pPr>
      <w:r w:rsidRPr="005B6EFD">
        <w:t xml:space="preserve">*14 datasets </w:t>
      </w:r>
      <w:r w:rsidR="00C63401" w:rsidRPr="005B6EFD">
        <w:t>(N=</w:t>
      </w:r>
      <w:r w:rsidR="00C07816" w:rsidRPr="005B6EFD">
        <w:t>3298</w:t>
      </w:r>
      <w:r w:rsidR="00C63401" w:rsidRPr="005B6EFD">
        <w:t xml:space="preserve">) </w:t>
      </w:r>
      <w:r w:rsidRPr="005B6EFD">
        <w:t xml:space="preserve">for PPV </w:t>
      </w:r>
    </w:p>
    <w:p w14:paraId="4760489F" w14:textId="0709EA0F" w:rsidR="00A75D3E" w:rsidRPr="005B6EFD" w:rsidRDefault="009A7C12" w:rsidP="00335AAD">
      <w:pPr>
        <w:pStyle w:val="TableFigureFooter"/>
        <w:keepNext/>
        <w:keepLines/>
      </w:pPr>
      <w:r w:rsidRPr="005B6EFD">
        <w:t>†</w:t>
      </w:r>
      <w:r w:rsidR="00A75D3E" w:rsidRPr="005B6EFD">
        <w:t xml:space="preserve">2 datasets </w:t>
      </w:r>
      <w:r w:rsidR="00C63401" w:rsidRPr="005B6EFD">
        <w:t>(N=214)</w:t>
      </w:r>
      <w:r w:rsidR="00A75D3E" w:rsidRPr="005B6EFD">
        <w:t xml:space="preserve"> for PPV, sensitivity</w:t>
      </w:r>
    </w:p>
    <w:p w14:paraId="53CEE988" w14:textId="29673311" w:rsidR="00A75D3E" w:rsidRPr="005B6EFD" w:rsidRDefault="009A7C12" w:rsidP="00335AAD">
      <w:pPr>
        <w:pStyle w:val="TableFigureFooter"/>
        <w:keepNext/>
        <w:keepLines/>
      </w:pPr>
      <w:r w:rsidRPr="005B6EFD">
        <w:t>‡</w:t>
      </w:r>
      <w:r w:rsidR="00A75D3E" w:rsidRPr="005B6EFD">
        <w:t xml:space="preserve">1 dataset </w:t>
      </w:r>
      <w:r w:rsidR="00C63401" w:rsidRPr="005B6EFD">
        <w:t>(N=323)</w:t>
      </w:r>
      <w:r w:rsidR="00A75D3E" w:rsidRPr="005B6EFD">
        <w:t xml:space="preserve"> for PPV</w:t>
      </w:r>
    </w:p>
    <w:p w14:paraId="43E1E437" w14:textId="52414786" w:rsidR="00A75D3E" w:rsidRPr="005B6EFD" w:rsidRDefault="009A7C12" w:rsidP="00335AAD">
      <w:pPr>
        <w:pStyle w:val="TableFigureFooter"/>
        <w:keepNext/>
        <w:keepLines/>
      </w:pPr>
      <w:r w:rsidRPr="005B6EFD">
        <w:t>§</w:t>
      </w:r>
      <w:r w:rsidR="00A75D3E" w:rsidRPr="005B6EFD">
        <w:t xml:space="preserve">19 datasets </w:t>
      </w:r>
      <w:r w:rsidR="00C63401" w:rsidRPr="005B6EFD">
        <w:t xml:space="preserve">(N=3962) </w:t>
      </w:r>
      <w:r w:rsidR="00A75D3E" w:rsidRPr="005B6EFD">
        <w:t>for PPV</w:t>
      </w:r>
    </w:p>
    <w:p w14:paraId="4BFCFBB4" w14:textId="5A8CF0C5" w:rsidR="00A75D3E" w:rsidRPr="005B6EFD" w:rsidRDefault="009A7C12" w:rsidP="00335AAD">
      <w:pPr>
        <w:pStyle w:val="TableFigureFooter"/>
        <w:keepNext/>
        <w:keepLines/>
      </w:pPr>
      <w:r w:rsidRPr="005B6EFD">
        <w:t>¶</w:t>
      </w:r>
      <w:r w:rsidR="00A75D3E" w:rsidRPr="005B6EFD">
        <w:t xml:space="preserve">19 datasets </w:t>
      </w:r>
      <w:r w:rsidRPr="005B6EFD">
        <w:t>(N=5029)</w:t>
      </w:r>
      <w:r w:rsidR="00A75D3E" w:rsidRPr="005B6EFD">
        <w:t xml:space="preserve"> for PPV</w:t>
      </w:r>
    </w:p>
    <w:p w14:paraId="284BD9D8" w14:textId="5DC556ED" w:rsidR="00A75D3E" w:rsidRPr="005B6EFD" w:rsidRDefault="00A75D3E" w:rsidP="00335AAD">
      <w:pPr>
        <w:pStyle w:val="TableFigureFooter"/>
        <w:keepNext/>
        <w:keepLines/>
      </w:pPr>
      <w:r w:rsidRPr="005B6EFD">
        <w:t xml:space="preserve">Abbreviations: AIN = anal intraepithelial neoplasia, </w:t>
      </w:r>
      <w:r w:rsidR="004F6910" w:rsidRPr="005B6EFD">
        <w:t>ASC-H</w:t>
      </w:r>
      <w:r w:rsidRPr="005B6EFD">
        <w:t xml:space="preserve"> = Atypical </w:t>
      </w:r>
      <w:r w:rsidR="004F6910" w:rsidRPr="005B6EFD">
        <w:t>squamous cells, cannot exclude a high-grade squamous intraepithelial lesion</w:t>
      </w:r>
      <w:r w:rsidRPr="005B6EFD">
        <w:t xml:space="preserve">, CI = confidence interval, HIV = human immunodeficiency virus, </w:t>
      </w:r>
      <w:r w:rsidR="004F6910" w:rsidRPr="005B6EFD">
        <w:t xml:space="preserve">HPV = human papillomavirus, </w:t>
      </w:r>
      <w:r w:rsidRPr="005B6EFD">
        <w:t>HRA = high-resolution anoscopy, HSIL= high-grade squamous intraepithelial lesions, LWH = living with HIV, MSM = men who have sex with men, NPV = negative predictive value, PLWH = people living with HIV, PPV = positive predictive value</w:t>
      </w:r>
      <w:r w:rsidR="00FB5DBD" w:rsidRPr="005B6EFD">
        <w:t>; PICO = Population, Intervention, Comparator, Outcome</w:t>
      </w:r>
      <w:r w:rsidR="006A44BA" w:rsidRPr="005B6EFD">
        <w:t>, TW = transgender women</w:t>
      </w:r>
    </w:p>
    <w:p w14:paraId="54D42E6F" w14:textId="65946549" w:rsidR="00E03E31" w:rsidRPr="005B6EFD" w:rsidRDefault="00E03E31" w:rsidP="00966681">
      <w:pPr>
        <w:pStyle w:val="Heading5"/>
      </w:pPr>
      <w:r w:rsidRPr="005B6EFD">
        <w:t>Cross-sectional test accuracy of diagnostic HRA</w:t>
      </w:r>
    </w:p>
    <w:p w14:paraId="2FAEE600" w14:textId="351324AF" w:rsidR="002151DE" w:rsidRPr="005B6EFD" w:rsidRDefault="002151DE" w:rsidP="006D64CC">
      <w:r w:rsidRPr="005B6EFD">
        <w:t xml:space="preserve">Histological evaluation of HRA-guided biopsies is considered the gold standard for diagnosis of HSIL and is used as the reference standard used for both anal HPV testing and anal cytology testing. However, </w:t>
      </w:r>
      <w:r w:rsidR="00D143FF" w:rsidRPr="005B6EFD">
        <w:t>HRA</w:t>
      </w:r>
      <w:r w:rsidRPr="005B6EFD">
        <w:t xml:space="preserve"> is an imperfect </w:t>
      </w:r>
      <w:r w:rsidR="00C87F63" w:rsidRPr="005B6EFD">
        <w:t>procedure</w:t>
      </w:r>
      <w:r w:rsidRPr="005B6EFD">
        <w:t>, with a considerable learning curve and inter-operator inconsistency. Accuracy also varies based on biopsy protocols, diagnostic thresholds, clinician expertise</w:t>
      </w:r>
      <w:r w:rsidR="000B67E3" w:rsidRPr="005B6EFD">
        <w:t>, patient tolerability of the procedure, and additional anatomical challenges or variability in lesion presentation</w:t>
      </w:r>
      <w:r w:rsidRPr="005B6EFD">
        <w:t>.</w:t>
      </w:r>
    </w:p>
    <w:p w14:paraId="3E4EF271" w14:textId="0D3DF13C" w:rsidR="006D64CC" w:rsidRPr="005B6EFD" w:rsidRDefault="006D64CC" w:rsidP="006D64CC">
      <w:r w:rsidRPr="005B6EFD">
        <w:t>A summary of the test accuracy results of diagnostic accuracy of diagnostic HRA with biopsy for identifying HSIL are presented in</w:t>
      </w:r>
      <w:r w:rsidR="00F84CF3">
        <w:t xml:space="preserve"> </w:t>
      </w:r>
      <w:r w:rsidR="00F84CF3">
        <w:fldChar w:fldCharType="begin"/>
      </w:r>
      <w:r w:rsidR="00F84CF3">
        <w:instrText xml:space="preserve"> REF _Ref223073145 \h </w:instrText>
      </w:r>
      <w:r w:rsidR="00F84CF3">
        <w:fldChar w:fldCharType="separate"/>
      </w:r>
      <w:r w:rsidR="00FC322E">
        <w:t xml:space="preserve">Table </w:t>
      </w:r>
      <w:r w:rsidR="00FC322E">
        <w:rPr>
          <w:noProof/>
        </w:rPr>
        <w:t>37</w:t>
      </w:r>
      <w:r w:rsidR="00F84CF3">
        <w:fldChar w:fldCharType="end"/>
      </w:r>
      <w:r w:rsidRPr="005B6EFD">
        <w:t xml:space="preserve">. The reference standard used was </w:t>
      </w:r>
      <w:r w:rsidR="000B67E3" w:rsidRPr="005B6EFD">
        <w:t xml:space="preserve">standard </w:t>
      </w:r>
      <w:r w:rsidRPr="005B6EFD">
        <w:t>biopsy</w:t>
      </w:r>
      <w:r w:rsidR="00CA0927" w:rsidRPr="005B6EFD">
        <w:t xml:space="preserve"> </w:t>
      </w:r>
      <w:r w:rsidR="00CA0927" w:rsidRPr="005B6EFD">
        <w:lastRenderedPageBreak/>
        <w:t>without HRA guide</w:t>
      </w:r>
      <w:r w:rsidR="000B67E3" w:rsidRPr="005B6EFD">
        <w:t xml:space="preserve"> (i.e., not based on HRA-guided assessment of potential lesions)</w:t>
      </w:r>
      <w:r w:rsidRPr="005B6EFD">
        <w:t>; only studies in which biopsies were completed for all participants were included.</w:t>
      </w:r>
    </w:p>
    <w:p w14:paraId="79A1CD61" w14:textId="4D2B9185" w:rsidR="006D64CC" w:rsidRPr="005B6EFD" w:rsidRDefault="006D64CC" w:rsidP="006D64CC">
      <w:r w:rsidRPr="005B6EFD">
        <w:t xml:space="preserve">Three studies met the inclusion criteria, however, meta-analysis was precluded due to variability in </w:t>
      </w:r>
      <w:r w:rsidR="000B67E3" w:rsidRPr="005B6EFD">
        <w:t xml:space="preserve">study populations and </w:t>
      </w:r>
      <w:r w:rsidRPr="005B6EFD">
        <w:t>biopsy thresholds during diagnostic HRA (i.e., while some studies relied solely on the presence of acetowhite lesions, one study incorporated additional parameters). There were significant limitations in the body of evidence, and results should be interpreted with caution.</w:t>
      </w:r>
    </w:p>
    <w:p w14:paraId="4F50FCAC" w14:textId="7BBFA679" w:rsidR="006D64CC" w:rsidRPr="005B6EFD" w:rsidRDefault="006D64CC" w:rsidP="006D64CC">
      <w:r w:rsidRPr="005B6EFD">
        <w:t>For two studies using acetowhite lesions as the</w:t>
      </w:r>
      <w:r w:rsidR="000B67E3" w:rsidRPr="005B6EFD">
        <w:t xml:space="preserve"> biopsy</w:t>
      </w:r>
      <w:r w:rsidRPr="005B6EFD">
        <w:t xml:space="preserve"> threshold (one in PLWH and one in renal transplant recipients), sensitivity was calculated as between 0.90–100 and specificity was 0.19–0.51. These results may suggest a trend towards high sensitivity and low to moderate specificity of diagnostic HRA using acetowhite lesions, however these were two different populations</w:t>
      </w:r>
      <w:r w:rsidR="00B62A11" w:rsidRPr="005B6EFD">
        <w:t xml:space="preserve"> and</w:t>
      </w:r>
      <w:r w:rsidRPr="005B6EFD">
        <w:t xml:space="preserve"> the sample sizes were very small.</w:t>
      </w:r>
      <w:r w:rsidR="00CA0927" w:rsidRPr="005B6EFD">
        <w:t xml:space="preserve"> For the study using macroscopic lesions</w:t>
      </w:r>
      <w:r w:rsidR="00CA5D3B" w:rsidRPr="005B6EFD">
        <w:t xml:space="preserve"> (rather than acetowhite lesions) such as presence of</w:t>
      </w:r>
      <w:r w:rsidR="00CA0927" w:rsidRPr="005B6EFD">
        <w:t xml:space="preserve"> mucosal punctuations, warty raises, and mosaic pattern as the biopsy threshold, the sensitivity and specificity were reported as </w:t>
      </w:r>
      <w:r w:rsidR="00E96C88" w:rsidRPr="005B6EFD">
        <w:t>0.</w:t>
      </w:r>
      <w:r w:rsidR="00CA0927" w:rsidRPr="005B6EFD">
        <w:t xml:space="preserve">41 and </w:t>
      </w:r>
      <w:r w:rsidR="00E96C88" w:rsidRPr="005B6EFD">
        <w:t>0.</w:t>
      </w:r>
      <w:r w:rsidR="00CA0927" w:rsidRPr="005B6EFD">
        <w:t>63, respectively.</w:t>
      </w:r>
    </w:p>
    <w:p w14:paraId="5E8C03DD" w14:textId="77777777" w:rsidR="002151DE" w:rsidRPr="005B6EFD" w:rsidRDefault="002151DE" w:rsidP="002151DE">
      <w:r w:rsidRPr="005B6EFD">
        <w:t>There was no evidence for the following populations:</w:t>
      </w:r>
    </w:p>
    <w:p w14:paraId="3C7D2F92" w14:textId="77777777" w:rsidR="002151DE" w:rsidRPr="005B6EFD" w:rsidRDefault="002151DE" w:rsidP="00F456AE">
      <w:pPr>
        <w:pStyle w:val="ListParagraph"/>
        <w:numPr>
          <w:ilvl w:val="0"/>
          <w:numId w:val="24"/>
        </w:numPr>
      </w:pPr>
      <w:r w:rsidRPr="005B6EFD">
        <w:t xml:space="preserve">MSM and TW living without HIV age ≥45 years </w:t>
      </w:r>
    </w:p>
    <w:p w14:paraId="2996B84D" w14:textId="77777777" w:rsidR="002151DE" w:rsidRPr="005B6EFD" w:rsidRDefault="002151DE" w:rsidP="00F456AE">
      <w:pPr>
        <w:pStyle w:val="ListParagraph"/>
        <w:numPr>
          <w:ilvl w:val="0"/>
          <w:numId w:val="24"/>
        </w:numPr>
      </w:pPr>
      <w:r w:rsidRPr="005B6EFD">
        <w:t>people with previous vulval SCC/HSIL (HPV associated), testing commencing within 1 year of diagnosis</w:t>
      </w:r>
    </w:p>
    <w:p w14:paraId="162927A9" w14:textId="71AAF86C" w:rsidR="002151DE" w:rsidRPr="005B6EFD" w:rsidRDefault="002151DE" w:rsidP="00F456AE">
      <w:pPr>
        <w:pStyle w:val="ListParagraph"/>
        <w:numPr>
          <w:ilvl w:val="0"/>
          <w:numId w:val="24"/>
        </w:numPr>
      </w:pPr>
      <w:r w:rsidRPr="005B6EFD">
        <w:t xml:space="preserve">patients being </w:t>
      </w:r>
      <w:r w:rsidR="00DC4C6A" w:rsidRPr="005B6EFD">
        <w:t>followed up</w:t>
      </w:r>
      <w:r w:rsidRPr="005B6EFD">
        <w:t xml:space="preserve"> after treatment for anal cancer (i.e. chemoradiotherapy/surgery)</w:t>
      </w:r>
    </w:p>
    <w:p w14:paraId="43E32F06" w14:textId="77777777" w:rsidR="002151DE" w:rsidRPr="005B6EFD" w:rsidRDefault="002151DE" w:rsidP="00F456AE">
      <w:pPr>
        <w:pStyle w:val="ListParagraph"/>
        <w:numPr>
          <w:ilvl w:val="0"/>
          <w:numId w:val="24"/>
        </w:numPr>
      </w:pPr>
      <w:r w:rsidRPr="005B6EFD">
        <w:t>patients outside these above groups with incidental anal HSIL (e.g. lesions found at haemorrhoidectomy, colonoscopy or during diagnosis of other anal conditions) and patients presenting with symptoms suggestive of anal cancer</w:t>
      </w:r>
    </w:p>
    <w:p w14:paraId="7D8FCE98" w14:textId="02626E11" w:rsidR="002151DE" w:rsidRPr="005B6EFD" w:rsidRDefault="002151DE" w:rsidP="00F456AE">
      <w:pPr>
        <w:pStyle w:val="ListParagraph"/>
        <w:numPr>
          <w:ilvl w:val="0"/>
          <w:numId w:val="24"/>
        </w:numPr>
        <w:rPr>
          <w:i/>
          <w:iCs/>
        </w:rPr>
      </w:pPr>
      <w:r w:rsidRPr="005B6EFD">
        <w:rPr>
          <w:i/>
          <w:iCs/>
        </w:rPr>
        <w:t>People with a possible history of cervical/vaginal cancer or precursor lesions (added by PASC)</w:t>
      </w:r>
    </w:p>
    <w:p w14:paraId="62776AF4" w14:textId="630C8E99" w:rsidR="006D64CC" w:rsidRPr="005B6EFD" w:rsidRDefault="00F84CF3" w:rsidP="00F84CF3">
      <w:pPr>
        <w:pStyle w:val="Caption"/>
      </w:pPr>
      <w:bookmarkStart w:id="164" w:name="_Ref223073145"/>
      <w:bookmarkStart w:id="165" w:name="_Ref202877509"/>
      <w:r>
        <w:t xml:space="preserve">Table </w:t>
      </w:r>
      <w:r>
        <w:fldChar w:fldCharType="begin"/>
      </w:r>
      <w:r>
        <w:instrText xml:space="preserve"> SEQ Table \* ARABIC </w:instrText>
      </w:r>
      <w:r>
        <w:fldChar w:fldCharType="separate"/>
      </w:r>
      <w:r w:rsidR="00FC322E">
        <w:rPr>
          <w:noProof/>
        </w:rPr>
        <w:t>37</w:t>
      </w:r>
      <w:r>
        <w:fldChar w:fldCharType="end"/>
      </w:r>
      <w:bookmarkEnd w:id="164"/>
      <w:r>
        <w:t xml:space="preserve"> </w:t>
      </w:r>
      <w:r w:rsidRPr="00DA55DB">
        <w:t>Test accuracy results of diagnostic HRA in all populations (k=3)</w:t>
      </w:r>
      <w:bookmarkEnd w:id="16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988"/>
        <w:gridCol w:w="425"/>
        <w:gridCol w:w="850"/>
        <w:gridCol w:w="562"/>
        <w:gridCol w:w="563"/>
        <w:gridCol w:w="563"/>
        <w:gridCol w:w="563"/>
        <w:gridCol w:w="562"/>
        <w:gridCol w:w="563"/>
        <w:gridCol w:w="563"/>
        <w:gridCol w:w="563"/>
        <w:gridCol w:w="562"/>
        <w:gridCol w:w="563"/>
        <w:gridCol w:w="563"/>
        <w:gridCol w:w="563"/>
      </w:tblGrid>
      <w:tr w:rsidR="0073610C" w:rsidRPr="005B6EFD" w14:paraId="7904CF8E" w14:textId="77777777" w:rsidTr="000553EE">
        <w:trPr>
          <w:trHeight w:val="232"/>
        </w:trPr>
        <w:tc>
          <w:tcPr>
            <w:tcW w:w="988" w:type="dxa"/>
            <w:shd w:val="clear" w:color="auto" w:fill="D9D9D9" w:themeFill="background1" w:themeFillShade="D9"/>
            <w:noWrap/>
            <w:vAlign w:val="center"/>
          </w:tcPr>
          <w:p w14:paraId="1A4EF7F2" w14:textId="77777777" w:rsidR="006D64CC" w:rsidRPr="005B6EFD" w:rsidRDefault="006D64CC" w:rsidP="00335AAD">
            <w:pPr>
              <w:pStyle w:val="TableText"/>
              <w:spacing w:before="0" w:after="0"/>
              <w:rPr>
                <w:b/>
                <w:bCs/>
              </w:rPr>
            </w:pPr>
            <w:r w:rsidRPr="005B6EFD">
              <w:rPr>
                <w:b/>
                <w:bCs/>
              </w:rPr>
              <w:t>Study ID</w:t>
            </w:r>
          </w:p>
        </w:tc>
        <w:tc>
          <w:tcPr>
            <w:tcW w:w="425" w:type="dxa"/>
            <w:shd w:val="clear" w:color="auto" w:fill="D9D9D9" w:themeFill="background1" w:themeFillShade="D9"/>
            <w:vAlign w:val="center"/>
          </w:tcPr>
          <w:p w14:paraId="628AC891" w14:textId="77777777" w:rsidR="006D64CC" w:rsidRPr="005B6EFD" w:rsidRDefault="006D64CC" w:rsidP="00335AAD">
            <w:pPr>
              <w:pStyle w:val="TableText"/>
              <w:spacing w:before="0" w:after="0"/>
              <w:rPr>
                <w:b/>
                <w:bCs/>
              </w:rPr>
            </w:pPr>
            <w:r w:rsidRPr="005B6EFD">
              <w:rPr>
                <w:b/>
                <w:bCs/>
              </w:rPr>
              <w:t>N</w:t>
            </w:r>
          </w:p>
        </w:tc>
        <w:tc>
          <w:tcPr>
            <w:tcW w:w="850" w:type="dxa"/>
            <w:shd w:val="clear" w:color="auto" w:fill="D9D9D9" w:themeFill="background1" w:themeFillShade="D9"/>
            <w:noWrap/>
            <w:vAlign w:val="center"/>
          </w:tcPr>
          <w:p w14:paraId="013D51B9" w14:textId="77777777" w:rsidR="006D64CC" w:rsidRPr="005B6EFD" w:rsidRDefault="006D64CC" w:rsidP="00335AAD">
            <w:pPr>
              <w:pStyle w:val="TableText"/>
              <w:spacing w:before="0" w:after="0"/>
              <w:rPr>
                <w:b/>
                <w:bCs/>
              </w:rPr>
            </w:pPr>
            <w:r w:rsidRPr="005B6EFD">
              <w:rPr>
                <w:b/>
                <w:bCs/>
              </w:rPr>
              <w:t>Population</w:t>
            </w:r>
          </w:p>
        </w:tc>
        <w:tc>
          <w:tcPr>
            <w:tcW w:w="562" w:type="dxa"/>
            <w:shd w:val="clear" w:color="auto" w:fill="D9D9D9" w:themeFill="background1" w:themeFillShade="D9"/>
            <w:noWrap/>
            <w:vAlign w:val="center"/>
          </w:tcPr>
          <w:p w14:paraId="2874E107" w14:textId="77777777" w:rsidR="006D64CC" w:rsidRPr="005B6EFD" w:rsidRDefault="006D64CC" w:rsidP="00335AAD">
            <w:pPr>
              <w:pStyle w:val="TableText"/>
              <w:spacing w:before="0" w:after="0"/>
              <w:rPr>
                <w:b/>
                <w:bCs/>
              </w:rPr>
            </w:pPr>
            <w:r w:rsidRPr="005B6EFD">
              <w:rPr>
                <w:b/>
                <w:bCs/>
                <w:szCs w:val="20"/>
              </w:rPr>
              <w:t>Positive</w:t>
            </w:r>
          </w:p>
        </w:tc>
        <w:tc>
          <w:tcPr>
            <w:tcW w:w="563" w:type="dxa"/>
            <w:shd w:val="clear" w:color="auto" w:fill="D9D9D9" w:themeFill="background1" w:themeFillShade="D9"/>
            <w:noWrap/>
            <w:vAlign w:val="center"/>
          </w:tcPr>
          <w:p w14:paraId="26E99393" w14:textId="77777777" w:rsidR="006D64CC" w:rsidRPr="005B6EFD" w:rsidRDefault="006D64CC" w:rsidP="00335AAD">
            <w:pPr>
              <w:pStyle w:val="TableText"/>
              <w:spacing w:before="0" w:after="0"/>
              <w:rPr>
                <w:b/>
                <w:bCs/>
              </w:rPr>
            </w:pPr>
            <w:r w:rsidRPr="005B6EFD">
              <w:rPr>
                <w:b/>
                <w:bCs/>
                <w:szCs w:val="20"/>
              </w:rPr>
              <w:t>HSIL (true positives)</w:t>
            </w:r>
          </w:p>
        </w:tc>
        <w:tc>
          <w:tcPr>
            <w:tcW w:w="563" w:type="dxa"/>
            <w:shd w:val="clear" w:color="auto" w:fill="D9D9D9" w:themeFill="background1" w:themeFillShade="D9"/>
            <w:noWrap/>
            <w:vAlign w:val="center"/>
          </w:tcPr>
          <w:p w14:paraId="69CF3F0F" w14:textId="77777777" w:rsidR="006D64CC" w:rsidRPr="005B6EFD" w:rsidRDefault="006D64CC" w:rsidP="00335AAD">
            <w:pPr>
              <w:pStyle w:val="TableText"/>
              <w:spacing w:before="0" w:after="0"/>
              <w:rPr>
                <w:b/>
                <w:bCs/>
              </w:rPr>
            </w:pPr>
            <w:r w:rsidRPr="005B6EFD">
              <w:rPr>
                <w:b/>
                <w:bCs/>
                <w:szCs w:val="20"/>
              </w:rPr>
              <w:t>No HSIL (false positive)</w:t>
            </w:r>
          </w:p>
        </w:tc>
        <w:tc>
          <w:tcPr>
            <w:tcW w:w="563" w:type="dxa"/>
            <w:shd w:val="clear" w:color="auto" w:fill="D9D9D9" w:themeFill="background1" w:themeFillShade="D9"/>
            <w:noWrap/>
            <w:vAlign w:val="center"/>
          </w:tcPr>
          <w:p w14:paraId="4EB3240A" w14:textId="77777777" w:rsidR="006D64CC" w:rsidRPr="005B6EFD" w:rsidRDefault="006D64CC" w:rsidP="00335AAD">
            <w:pPr>
              <w:pStyle w:val="TableText"/>
              <w:spacing w:before="0" w:after="0"/>
              <w:rPr>
                <w:b/>
                <w:bCs/>
              </w:rPr>
            </w:pPr>
            <w:r w:rsidRPr="005B6EFD">
              <w:rPr>
                <w:b/>
                <w:bCs/>
              </w:rPr>
              <w:t>PPV</w:t>
            </w:r>
          </w:p>
        </w:tc>
        <w:tc>
          <w:tcPr>
            <w:tcW w:w="562" w:type="dxa"/>
            <w:shd w:val="clear" w:color="auto" w:fill="D9D9D9" w:themeFill="background1" w:themeFillShade="D9"/>
            <w:noWrap/>
            <w:vAlign w:val="center"/>
          </w:tcPr>
          <w:p w14:paraId="497A5FFC" w14:textId="77777777" w:rsidR="006D64CC" w:rsidRPr="005B6EFD" w:rsidRDefault="006D64CC" w:rsidP="00335AAD">
            <w:pPr>
              <w:pStyle w:val="TableText"/>
              <w:spacing w:before="0" w:after="0"/>
              <w:rPr>
                <w:b/>
                <w:bCs/>
              </w:rPr>
            </w:pPr>
            <w:r w:rsidRPr="005B6EFD">
              <w:rPr>
                <w:b/>
                <w:bCs/>
              </w:rPr>
              <w:t>False discovery rate</w:t>
            </w:r>
          </w:p>
        </w:tc>
        <w:tc>
          <w:tcPr>
            <w:tcW w:w="563" w:type="dxa"/>
            <w:shd w:val="clear" w:color="auto" w:fill="D9D9D9" w:themeFill="background1" w:themeFillShade="D9"/>
            <w:noWrap/>
            <w:vAlign w:val="center"/>
          </w:tcPr>
          <w:p w14:paraId="76C123E8" w14:textId="77777777" w:rsidR="006D64CC" w:rsidRPr="005B6EFD" w:rsidRDefault="006D64CC" w:rsidP="00335AAD">
            <w:pPr>
              <w:pStyle w:val="TableText"/>
              <w:spacing w:before="0" w:after="0"/>
              <w:rPr>
                <w:b/>
                <w:bCs/>
              </w:rPr>
            </w:pPr>
            <w:r w:rsidRPr="005B6EFD">
              <w:rPr>
                <w:b/>
                <w:bCs/>
                <w:szCs w:val="20"/>
              </w:rPr>
              <w:t>Negative</w:t>
            </w:r>
          </w:p>
        </w:tc>
        <w:tc>
          <w:tcPr>
            <w:tcW w:w="563" w:type="dxa"/>
            <w:shd w:val="clear" w:color="auto" w:fill="D9D9D9" w:themeFill="background1" w:themeFillShade="D9"/>
            <w:noWrap/>
            <w:vAlign w:val="center"/>
          </w:tcPr>
          <w:p w14:paraId="6A8B618E" w14:textId="77777777" w:rsidR="006D64CC" w:rsidRPr="005B6EFD" w:rsidRDefault="006D64CC" w:rsidP="00335AAD">
            <w:pPr>
              <w:pStyle w:val="TableText"/>
              <w:spacing w:before="0" w:after="0"/>
              <w:rPr>
                <w:b/>
                <w:bCs/>
              </w:rPr>
            </w:pPr>
            <w:r w:rsidRPr="005B6EFD">
              <w:rPr>
                <w:b/>
                <w:bCs/>
                <w:szCs w:val="20"/>
              </w:rPr>
              <w:t>No HSIL (true negatives)</w:t>
            </w:r>
          </w:p>
        </w:tc>
        <w:tc>
          <w:tcPr>
            <w:tcW w:w="563" w:type="dxa"/>
            <w:shd w:val="clear" w:color="auto" w:fill="D9D9D9" w:themeFill="background1" w:themeFillShade="D9"/>
            <w:noWrap/>
            <w:vAlign w:val="center"/>
          </w:tcPr>
          <w:p w14:paraId="002A828B" w14:textId="77777777" w:rsidR="006D64CC" w:rsidRPr="005B6EFD" w:rsidRDefault="006D64CC" w:rsidP="00335AAD">
            <w:pPr>
              <w:pStyle w:val="TableText"/>
              <w:spacing w:before="0" w:after="0"/>
              <w:rPr>
                <w:b/>
                <w:bCs/>
              </w:rPr>
            </w:pPr>
            <w:r w:rsidRPr="005B6EFD">
              <w:rPr>
                <w:b/>
                <w:bCs/>
                <w:szCs w:val="20"/>
              </w:rPr>
              <w:t>HSIL (false negatives)</w:t>
            </w:r>
          </w:p>
        </w:tc>
        <w:tc>
          <w:tcPr>
            <w:tcW w:w="562" w:type="dxa"/>
            <w:shd w:val="clear" w:color="auto" w:fill="D9D9D9" w:themeFill="background1" w:themeFillShade="D9"/>
            <w:noWrap/>
            <w:vAlign w:val="center"/>
          </w:tcPr>
          <w:p w14:paraId="79DECEEE" w14:textId="77777777" w:rsidR="006D64CC" w:rsidRPr="005B6EFD" w:rsidRDefault="006D64CC" w:rsidP="00335AAD">
            <w:pPr>
              <w:pStyle w:val="TableText"/>
              <w:spacing w:before="0" w:after="0"/>
              <w:rPr>
                <w:b/>
                <w:bCs/>
              </w:rPr>
            </w:pPr>
            <w:r w:rsidRPr="005B6EFD">
              <w:rPr>
                <w:b/>
                <w:bCs/>
              </w:rPr>
              <w:t>NPV</w:t>
            </w:r>
          </w:p>
        </w:tc>
        <w:tc>
          <w:tcPr>
            <w:tcW w:w="563" w:type="dxa"/>
            <w:shd w:val="clear" w:color="auto" w:fill="D9D9D9" w:themeFill="background1" w:themeFillShade="D9"/>
            <w:noWrap/>
            <w:vAlign w:val="center"/>
          </w:tcPr>
          <w:p w14:paraId="73B588C1" w14:textId="77777777" w:rsidR="006D64CC" w:rsidRPr="005B6EFD" w:rsidRDefault="006D64CC" w:rsidP="00335AAD">
            <w:pPr>
              <w:pStyle w:val="TableText"/>
              <w:spacing w:before="0" w:after="0"/>
              <w:rPr>
                <w:b/>
                <w:bCs/>
              </w:rPr>
            </w:pPr>
            <w:r w:rsidRPr="005B6EFD">
              <w:rPr>
                <w:b/>
                <w:bCs/>
              </w:rPr>
              <w:t>False omission rate</w:t>
            </w:r>
          </w:p>
        </w:tc>
        <w:tc>
          <w:tcPr>
            <w:tcW w:w="563" w:type="dxa"/>
            <w:shd w:val="clear" w:color="auto" w:fill="D9D9D9" w:themeFill="background1" w:themeFillShade="D9"/>
            <w:noWrap/>
            <w:vAlign w:val="center"/>
          </w:tcPr>
          <w:p w14:paraId="164C4BC7" w14:textId="77777777" w:rsidR="006D64CC" w:rsidRPr="005B6EFD" w:rsidRDefault="006D64CC" w:rsidP="00335AAD">
            <w:pPr>
              <w:pStyle w:val="TableText"/>
              <w:spacing w:before="0" w:after="0"/>
              <w:rPr>
                <w:b/>
                <w:bCs/>
              </w:rPr>
            </w:pPr>
            <w:r w:rsidRPr="005B6EFD">
              <w:rPr>
                <w:b/>
                <w:bCs/>
                <w:szCs w:val="20"/>
              </w:rPr>
              <w:t>Sensitivity</w:t>
            </w:r>
          </w:p>
        </w:tc>
        <w:tc>
          <w:tcPr>
            <w:tcW w:w="563" w:type="dxa"/>
            <w:shd w:val="clear" w:color="auto" w:fill="D9D9D9" w:themeFill="background1" w:themeFillShade="D9"/>
            <w:noWrap/>
            <w:vAlign w:val="center"/>
          </w:tcPr>
          <w:p w14:paraId="0803C7EB" w14:textId="77777777" w:rsidR="006D64CC" w:rsidRPr="005B6EFD" w:rsidRDefault="006D64CC" w:rsidP="00335AAD">
            <w:pPr>
              <w:pStyle w:val="TableText"/>
              <w:spacing w:before="0" w:after="0"/>
              <w:rPr>
                <w:b/>
                <w:bCs/>
              </w:rPr>
            </w:pPr>
            <w:r w:rsidRPr="005B6EFD">
              <w:rPr>
                <w:b/>
                <w:bCs/>
                <w:szCs w:val="20"/>
              </w:rPr>
              <w:t>Specificity</w:t>
            </w:r>
          </w:p>
        </w:tc>
      </w:tr>
      <w:tr w:rsidR="006D64CC" w:rsidRPr="005B6EFD" w14:paraId="32F36880" w14:textId="77777777" w:rsidTr="006D64CC">
        <w:trPr>
          <w:trHeight w:val="232"/>
        </w:trPr>
        <w:tc>
          <w:tcPr>
            <w:tcW w:w="988" w:type="dxa"/>
            <w:noWrap/>
            <w:vAlign w:val="bottom"/>
          </w:tcPr>
          <w:p w14:paraId="2897DBF6" w14:textId="5070AC6D" w:rsidR="006D64CC" w:rsidRPr="005B6EFD" w:rsidRDefault="006D64CC" w:rsidP="00335AAD">
            <w:pPr>
              <w:pStyle w:val="TableText"/>
              <w:spacing w:before="0" w:after="0"/>
            </w:pPr>
            <w:r w:rsidRPr="005B6EFD">
              <w:t>Cuen 2013</w:t>
            </w:r>
            <w:r w:rsidR="00E90330" w:rsidRPr="005B6EFD">
              <w:t>‡</w:t>
            </w:r>
          </w:p>
        </w:tc>
        <w:tc>
          <w:tcPr>
            <w:tcW w:w="425" w:type="dxa"/>
          </w:tcPr>
          <w:p w14:paraId="64DE23F6" w14:textId="77777777" w:rsidR="006D64CC" w:rsidRPr="005B6EFD" w:rsidRDefault="006D64CC" w:rsidP="00335AAD">
            <w:pPr>
              <w:pStyle w:val="TableText"/>
              <w:spacing w:before="0" w:after="0"/>
            </w:pPr>
            <w:r w:rsidRPr="005B6EFD">
              <w:t>107</w:t>
            </w:r>
          </w:p>
        </w:tc>
        <w:tc>
          <w:tcPr>
            <w:tcW w:w="850" w:type="dxa"/>
            <w:noWrap/>
            <w:vAlign w:val="bottom"/>
          </w:tcPr>
          <w:p w14:paraId="39168C07" w14:textId="77777777" w:rsidR="006D64CC" w:rsidRPr="005B6EFD" w:rsidRDefault="006D64CC" w:rsidP="00335AAD">
            <w:pPr>
              <w:pStyle w:val="TableText"/>
              <w:spacing w:before="0" w:after="0"/>
            </w:pPr>
            <w:r w:rsidRPr="005B6EFD">
              <w:t>PLWH</w:t>
            </w:r>
          </w:p>
        </w:tc>
        <w:tc>
          <w:tcPr>
            <w:tcW w:w="562" w:type="dxa"/>
            <w:noWrap/>
            <w:vAlign w:val="bottom"/>
          </w:tcPr>
          <w:p w14:paraId="3106C575" w14:textId="77777777" w:rsidR="006D64CC" w:rsidRPr="005B6EFD" w:rsidRDefault="006D64CC" w:rsidP="00335AAD">
            <w:pPr>
              <w:pStyle w:val="TableText"/>
              <w:spacing w:before="0" w:after="0"/>
            </w:pPr>
            <w:r w:rsidRPr="005B6EFD">
              <w:t>-#</w:t>
            </w:r>
          </w:p>
        </w:tc>
        <w:tc>
          <w:tcPr>
            <w:tcW w:w="563" w:type="dxa"/>
            <w:noWrap/>
            <w:vAlign w:val="bottom"/>
          </w:tcPr>
          <w:p w14:paraId="6BD1D5F8" w14:textId="77777777" w:rsidR="006D64CC" w:rsidRPr="005B6EFD" w:rsidRDefault="006D64CC" w:rsidP="00335AAD">
            <w:pPr>
              <w:pStyle w:val="TableText"/>
              <w:spacing w:before="0" w:after="0"/>
            </w:pPr>
            <w:r w:rsidRPr="005B6EFD">
              <w:t>-</w:t>
            </w:r>
          </w:p>
        </w:tc>
        <w:tc>
          <w:tcPr>
            <w:tcW w:w="563" w:type="dxa"/>
            <w:noWrap/>
            <w:vAlign w:val="bottom"/>
          </w:tcPr>
          <w:p w14:paraId="6C0A7B55" w14:textId="77777777" w:rsidR="006D64CC" w:rsidRPr="005B6EFD" w:rsidRDefault="006D64CC" w:rsidP="00335AAD">
            <w:pPr>
              <w:pStyle w:val="TableText"/>
              <w:spacing w:before="0" w:after="0"/>
            </w:pPr>
            <w:r w:rsidRPr="005B6EFD">
              <w:t>-</w:t>
            </w:r>
          </w:p>
        </w:tc>
        <w:tc>
          <w:tcPr>
            <w:tcW w:w="563" w:type="dxa"/>
            <w:noWrap/>
            <w:vAlign w:val="bottom"/>
          </w:tcPr>
          <w:p w14:paraId="692A6FD3" w14:textId="77777777" w:rsidR="006D64CC" w:rsidRPr="005B6EFD" w:rsidRDefault="006D64CC" w:rsidP="00335AAD">
            <w:pPr>
              <w:pStyle w:val="TableText"/>
              <w:spacing w:before="0" w:after="0"/>
            </w:pPr>
            <w:r w:rsidRPr="005B6EFD">
              <w:t>-</w:t>
            </w:r>
          </w:p>
        </w:tc>
        <w:tc>
          <w:tcPr>
            <w:tcW w:w="562" w:type="dxa"/>
            <w:noWrap/>
            <w:vAlign w:val="bottom"/>
          </w:tcPr>
          <w:p w14:paraId="1C10ECE9" w14:textId="77777777" w:rsidR="006D64CC" w:rsidRPr="005B6EFD" w:rsidRDefault="006D64CC" w:rsidP="00335AAD">
            <w:pPr>
              <w:pStyle w:val="TableText"/>
              <w:spacing w:before="0" w:after="0"/>
            </w:pPr>
            <w:r w:rsidRPr="005B6EFD">
              <w:t>-</w:t>
            </w:r>
          </w:p>
        </w:tc>
        <w:tc>
          <w:tcPr>
            <w:tcW w:w="563" w:type="dxa"/>
            <w:noWrap/>
            <w:vAlign w:val="bottom"/>
          </w:tcPr>
          <w:p w14:paraId="505D78C4" w14:textId="77777777" w:rsidR="006D64CC" w:rsidRPr="005B6EFD" w:rsidRDefault="006D64CC" w:rsidP="00335AAD">
            <w:pPr>
              <w:pStyle w:val="TableText"/>
              <w:spacing w:before="0" w:after="0"/>
            </w:pPr>
            <w:r w:rsidRPr="005B6EFD">
              <w:t>-</w:t>
            </w:r>
          </w:p>
        </w:tc>
        <w:tc>
          <w:tcPr>
            <w:tcW w:w="563" w:type="dxa"/>
            <w:noWrap/>
            <w:vAlign w:val="bottom"/>
          </w:tcPr>
          <w:p w14:paraId="2CEED40A" w14:textId="77777777" w:rsidR="006D64CC" w:rsidRPr="005B6EFD" w:rsidRDefault="006D64CC" w:rsidP="00335AAD">
            <w:pPr>
              <w:pStyle w:val="TableText"/>
              <w:spacing w:before="0" w:after="0"/>
            </w:pPr>
            <w:r w:rsidRPr="005B6EFD">
              <w:t>-</w:t>
            </w:r>
          </w:p>
        </w:tc>
        <w:tc>
          <w:tcPr>
            <w:tcW w:w="563" w:type="dxa"/>
            <w:noWrap/>
            <w:vAlign w:val="bottom"/>
          </w:tcPr>
          <w:p w14:paraId="61495F7E" w14:textId="77777777" w:rsidR="006D64CC" w:rsidRPr="005B6EFD" w:rsidRDefault="006D64CC" w:rsidP="00335AAD">
            <w:pPr>
              <w:pStyle w:val="TableText"/>
              <w:spacing w:before="0" w:after="0"/>
            </w:pPr>
            <w:r w:rsidRPr="005B6EFD">
              <w:t>-</w:t>
            </w:r>
          </w:p>
        </w:tc>
        <w:tc>
          <w:tcPr>
            <w:tcW w:w="562" w:type="dxa"/>
            <w:noWrap/>
            <w:vAlign w:val="bottom"/>
          </w:tcPr>
          <w:p w14:paraId="56E15923" w14:textId="77777777" w:rsidR="006D64CC" w:rsidRPr="005B6EFD" w:rsidRDefault="006D64CC" w:rsidP="00335AAD">
            <w:pPr>
              <w:pStyle w:val="TableText"/>
              <w:spacing w:before="0" w:after="0"/>
            </w:pPr>
            <w:r w:rsidRPr="005B6EFD">
              <w:t>-</w:t>
            </w:r>
          </w:p>
        </w:tc>
        <w:tc>
          <w:tcPr>
            <w:tcW w:w="563" w:type="dxa"/>
            <w:noWrap/>
            <w:vAlign w:val="bottom"/>
          </w:tcPr>
          <w:p w14:paraId="1E2570EE" w14:textId="77777777" w:rsidR="006D64CC" w:rsidRPr="005B6EFD" w:rsidRDefault="006D64CC" w:rsidP="00335AAD">
            <w:pPr>
              <w:pStyle w:val="TableText"/>
              <w:spacing w:before="0" w:after="0"/>
            </w:pPr>
            <w:r w:rsidRPr="005B6EFD">
              <w:t>-</w:t>
            </w:r>
          </w:p>
        </w:tc>
        <w:tc>
          <w:tcPr>
            <w:tcW w:w="563" w:type="dxa"/>
            <w:noWrap/>
            <w:vAlign w:val="bottom"/>
          </w:tcPr>
          <w:p w14:paraId="1D6A0C71" w14:textId="77777777" w:rsidR="006D64CC" w:rsidRPr="005B6EFD" w:rsidRDefault="006D64CC" w:rsidP="00335AAD">
            <w:pPr>
              <w:pStyle w:val="TableText"/>
              <w:spacing w:before="0" w:after="0"/>
            </w:pPr>
            <w:r w:rsidRPr="005B6EFD">
              <w:t>0.41</w:t>
            </w:r>
          </w:p>
        </w:tc>
        <w:tc>
          <w:tcPr>
            <w:tcW w:w="563" w:type="dxa"/>
            <w:noWrap/>
            <w:vAlign w:val="bottom"/>
          </w:tcPr>
          <w:p w14:paraId="086C0473" w14:textId="77777777" w:rsidR="006D64CC" w:rsidRPr="005B6EFD" w:rsidRDefault="006D64CC" w:rsidP="00335AAD">
            <w:pPr>
              <w:pStyle w:val="TableText"/>
              <w:spacing w:before="0" w:after="0"/>
            </w:pPr>
            <w:r w:rsidRPr="005B6EFD">
              <w:t>0.63</w:t>
            </w:r>
          </w:p>
        </w:tc>
      </w:tr>
      <w:tr w:rsidR="006D64CC" w:rsidRPr="005B6EFD" w14:paraId="7DE6C385" w14:textId="77777777" w:rsidTr="006D64CC">
        <w:trPr>
          <w:trHeight w:val="232"/>
        </w:trPr>
        <w:tc>
          <w:tcPr>
            <w:tcW w:w="988" w:type="dxa"/>
            <w:noWrap/>
            <w:vAlign w:val="bottom"/>
          </w:tcPr>
          <w:p w14:paraId="3EFCBD3C" w14:textId="77777777" w:rsidR="006D64CC" w:rsidRPr="005B6EFD" w:rsidRDefault="006D64CC" w:rsidP="00335AAD">
            <w:pPr>
              <w:pStyle w:val="TableText"/>
              <w:spacing w:before="0" w:after="0"/>
            </w:pPr>
            <w:r w:rsidRPr="005B6EFD">
              <w:t>Gimenez 2011</w:t>
            </w:r>
          </w:p>
        </w:tc>
        <w:tc>
          <w:tcPr>
            <w:tcW w:w="425" w:type="dxa"/>
          </w:tcPr>
          <w:p w14:paraId="00F46C42" w14:textId="77777777" w:rsidR="006D64CC" w:rsidRPr="005B6EFD" w:rsidRDefault="006D64CC" w:rsidP="00335AAD">
            <w:pPr>
              <w:pStyle w:val="TableText"/>
              <w:spacing w:before="0" w:after="0"/>
            </w:pPr>
            <w:r w:rsidRPr="005B6EFD">
              <w:t>128</w:t>
            </w:r>
          </w:p>
        </w:tc>
        <w:tc>
          <w:tcPr>
            <w:tcW w:w="850" w:type="dxa"/>
            <w:noWrap/>
            <w:vAlign w:val="bottom"/>
          </w:tcPr>
          <w:p w14:paraId="3BE9E210" w14:textId="77777777" w:rsidR="006D64CC" w:rsidRPr="005B6EFD" w:rsidRDefault="006D64CC" w:rsidP="00335AAD">
            <w:pPr>
              <w:pStyle w:val="TableText"/>
              <w:spacing w:before="0" w:after="0"/>
            </w:pPr>
            <w:r w:rsidRPr="005B6EFD">
              <w:t>PLWH</w:t>
            </w:r>
          </w:p>
        </w:tc>
        <w:tc>
          <w:tcPr>
            <w:tcW w:w="562" w:type="dxa"/>
            <w:noWrap/>
            <w:vAlign w:val="bottom"/>
          </w:tcPr>
          <w:p w14:paraId="16926199" w14:textId="77777777" w:rsidR="006D64CC" w:rsidRPr="005B6EFD" w:rsidRDefault="006D64CC" w:rsidP="00335AAD">
            <w:pPr>
              <w:pStyle w:val="TableText"/>
              <w:spacing w:before="0" w:after="0"/>
            </w:pPr>
            <w:r w:rsidRPr="005B6EFD">
              <w:t>108*</w:t>
            </w:r>
          </w:p>
        </w:tc>
        <w:tc>
          <w:tcPr>
            <w:tcW w:w="563" w:type="dxa"/>
            <w:noWrap/>
            <w:vAlign w:val="bottom"/>
          </w:tcPr>
          <w:p w14:paraId="08B6EB19" w14:textId="77777777" w:rsidR="006D64CC" w:rsidRPr="005B6EFD" w:rsidRDefault="006D64CC" w:rsidP="00335AAD">
            <w:pPr>
              <w:pStyle w:val="TableText"/>
              <w:spacing w:before="0" w:after="0"/>
            </w:pPr>
            <w:r w:rsidRPr="005B6EFD">
              <w:t>45</w:t>
            </w:r>
          </w:p>
        </w:tc>
        <w:tc>
          <w:tcPr>
            <w:tcW w:w="563" w:type="dxa"/>
            <w:noWrap/>
            <w:vAlign w:val="bottom"/>
          </w:tcPr>
          <w:p w14:paraId="6C65E09E" w14:textId="77777777" w:rsidR="006D64CC" w:rsidRPr="005B6EFD" w:rsidRDefault="006D64CC" w:rsidP="00335AAD">
            <w:pPr>
              <w:pStyle w:val="TableText"/>
              <w:spacing w:before="0" w:after="0"/>
            </w:pPr>
            <w:r w:rsidRPr="005B6EFD">
              <w:t>63</w:t>
            </w:r>
          </w:p>
        </w:tc>
        <w:tc>
          <w:tcPr>
            <w:tcW w:w="563" w:type="dxa"/>
            <w:noWrap/>
            <w:vAlign w:val="bottom"/>
          </w:tcPr>
          <w:p w14:paraId="1B66F2A1" w14:textId="77777777" w:rsidR="006D64CC" w:rsidRPr="005B6EFD" w:rsidRDefault="006D64CC" w:rsidP="00335AAD">
            <w:pPr>
              <w:pStyle w:val="TableText"/>
              <w:spacing w:before="0" w:after="0"/>
            </w:pPr>
            <w:r w:rsidRPr="005B6EFD">
              <w:t>0.42</w:t>
            </w:r>
          </w:p>
        </w:tc>
        <w:tc>
          <w:tcPr>
            <w:tcW w:w="562" w:type="dxa"/>
            <w:noWrap/>
            <w:vAlign w:val="bottom"/>
          </w:tcPr>
          <w:p w14:paraId="5776CD40" w14:textId="77777777" w:rsidR="006D64CC" w:rsidRPr="005B6EFD" w:rsidRDefault="006D64CC" w:rsidP="00335AAD">
            <w:pPr>
              <w:pStyle w:val="TableText"/>
              <w:spacing w:before="0" w:after="0"/>
            </w:pPr>
            <w:r w:rsidRPr="005B6EFD">
              <w:t>0.58</w:t>
            </w:r>
          </w:p>
        </w:tc>
        <w:tc>
          <w:tcPr>
            <w:tcW w:w="563" w:type="dxa"/>
            <w:noWrap/>
            <w:vAlign w:val="bottom"/>
          </w:tcPr>
          <w:p w14:paraId="03ACE406" w14:textId="77777777" w:rsidR="006D64CC" w:rsidRPr="005B6EFD" w:rsidRDefault="006D64CC" w:rsidP="00335AAD">
            <w:pPr>
              <w:pStyle w:val="TableText"/>
              <w:spacing w:before="0" w:after="0"/>
            </w:pPr>
            <w:r w:rsidRPr="005B6EFD">
              <w:t>20</w:t>
            </w:r>
          </w:p>
        </w:tc>
        <w:tc>
          <w:tcPr>
            <w:tcW w:w="563" w:type="dxa"/>
            <w:noWrap/>
            <w:vAlign w:val="bottom"/>
          </w:tcPr>
          <w:p w14:paraId="1AB47081" w14:textId="77777777" w:rsidR="006D64CC" w:rsidRPr="005B6EFD" w:rsidRDefault="006D64CC" w:rsidP="00335AAD">
            <w:pPr>
              <w:pStyle w:val="TableText"/>
              <w:spacing w:before="0" w:after="0"/>
            </w:pPr>
            <w:r w:rsidRPr="005B6EFD">
              <w:t>15</w:t>
            </w:r>
          </w:p>
        </w:tc>
        <w:tc>
          <w:tcPr>
            <w:tcW w:w="563" w:type="dxa"/>
            <w:noWrap/>
            <w:vAlign w:val="bottom"/>
          </w:tcPr>
          <w:p w14:paraId="174CD2CB" w14:textId="77777777" w:rsidR="006D64CC" w:rsidRPr="005B6EFD" w:rsidRDefault="006D64CC" w:rsidP="00335AAD">
            <w:pPr>
              <w:pStyle w:val="TableText"/>
              <w:spacing w:before="0" w:after="0"/>
            </w:pPr>
            <w:r w:rsidRPr="005B6EFD">
              <w:t>5</w:t>
            </w:r>
          </w:p>
        </w:tc>
        <w:tc>
          <w:tcPr>
            <w:tcW w:w="562" w:type="dxa"/>
            <w:noWrap/>
            <w:vAlign w:val="bottom"/>
          </w:tcPr>
          <w:p w14:paraId="793F659F" w14:textId="77777777" w:rsidR="006D64CC" w:rsidRPr="005B6EFD" w:rsidRDefault="006D64CC" w:rsidP="00335AAD">
            <w:pPr>
              <w:pStyle w:val="TableText"/>
              <w:spacing w:before="0" w:after="0"/>
            </w:pPr>
            <w:r w:rsidRPr="005B6EFD">
              <w:t>0.75</w:t>
            </w:r>
          </w:p>
        </w:tc>
        <w:tc>
          <w:tcPr>
            <w:tcW w:w="563" w:type="dxa"/>
            <w:noWrap/>
            <w:vAlign w:val="bottom"/>
          </w:tcPr>
          <w:p w14:paraId="102A8797" w14:textId="77777777" w:rsidR="006D64CC" w:rsidRPr="005B6EFD" w:rsidRDefault="006D64CC" w:rsidP="00335AAD">
            <w:pPr>
              <w:pStyle w:val="TableText"/>
              <w:spacing w:before="0" w:after="0"/>
            </w:pPr>
            <w:r w:rsidRPr="005B6EFD">
              <w:t>0.25</w:t>
            </w:r>
          </w:p>
        </w:tc>
        <w:tc>
          <w:tcPr>
            <w:tcW w:w="563" w:type="dxa"/>
            <w:noWrap/>
            <w:vAlign w:val="bottom"/>
          </w:tcPr>
          <w:p w14:paraId="4AA064E0" w14:textId="77777777" w:rsidR="006D64CC" w:rsidRPr="005B6EFD" w:rsidRDefault="006D64CC" w:rsidP="00335AAD">
            <w:pPr>
              <w:pStyle w:val="TableText"/>
              <w:spacing w:before="0" w:after="0"/>
            </w:pPr>
            <w:r w:rsidRPr="005B6EFD">
              <w:t>0.90</w:t>
            </w:r>
          </w:p>
        </w:tc>
        <w:tc>
          <w:tcPr>
            <w:tcW w:w="563" w:type="dxa"/>
            <w:noWrap/>
            <w:vAlign w:val="bottom"/>
          </w:tcPr>
          <w:p w14:paraId="064AC7FC" w14:textId="77777777" w:rsidR="006D64CC" w:rsidRPr="005B6EFD" w:rsidRDefault="006D64CC" w:rsidP="00335AAD">
            <w:pPr>
              <w:pStyle w:val="TableText"/>
              <w:spacing w:before="0" w:after="0"/>
            </w:pPr>
            <w:r w:rsidRPr="005B6EFD">
              <w:t>0.19</w:t>
            </w:r>
          </w:p>
        </w:tc>
      </w:tr>
      <w:tr w:rsidR="006D64CC" w:rsidRPr="005B6EFD" w14:paraId="6EC8FF6F" w14:textId="77777777" w:rsidTr="006D64CC">
        <w:trPr>
          <w:trHeight w:val="232"/>
        </w:trPr>
        <w:tc>
          <w:tcPr>
            <w:tcW w:w="988" w:type="dxa"/>
            <w:noWrap/>
            <w:vAlign w:val="bottom"/>
          </w:tcPr>
          <w:p w14:paraId="18E7AF45" w14:textId="77777777" w:rsidR="006D64CC" w:rsidRPr="005B6EFD" w:rsidRDefault="006D64CC" w:rsidP="00335AAD">
            <w:pPr>
              <w:pStyle w:val="TableText"/>
              <w:spacing w:before="0" w:after="0"/>
            </w:pPr>
            <w:r w:rsidRPr="005B6EFD">
              <w:t>Tramujas da Costa e Silva 2008</w:t>
            </w:r>
          </w:p>
        </w:tc>
        <w:tc>
          <w:tcPr>
            <w:tcW w:w="425" w:type="dxa"/>
          </w:tcPr>
          <w:p w14:paraId="0B3B9767" w14:textId="77777777" w:rsidR="006D64CC" w:rsidRPr="005B6EFD" w:rsidRDefault="006D64CC" w:rsidP="00335AAD">
            <w:pPr>
              <w:pStyle w:val="TableText"/>
              <w:spacing w:before="0" w:after="0"/>
            </w:pPr>
            <w:r w:rsidRPr="005B6EFD">
              <w:t>42</w:t>
            </w:r>
          </w:p>
        </w:tc>
        <w:tc>
          <w:tcPr>
            <w:tcW w:w="850" w:type="dxa"/>
            <w:noWrap/>
            <w:vAlign w:val="bottom"/>
          </w:tcPr>
          <w:p w14:paraId="082BF9C7" w14:textId="77777777" w:rsidR="006D64CC" w:rsidRPr="005B6EFD" w:rsidRDefault="006D64CC" w:rsidP="00335AAD">
            <w:pPr>
              <w:pStyle w:val="TableText"/>
              <w:spacing w:before="0" w:after="0"/>
            </w:pPr>
            <w:r w:rsidRPr="005B6EFD">
              <w:t>Renal graft recipients</w:t>
            </w:r>
          </w:p>
        </w:tc>
        <w:tc>
          <w:tcPr>
            <w:tcW w:w="562" w:type="dxa"/>
            <w:noWrap/>
            <w:vAlign w:val="bottom"/>
          </w:tcPr>
          <w:p w14:paraId="1A19F2FB" w14:textId="213EA4C8" w:rsidR="006D64CC" w:rsidRPr="005B6EFD" w:rsidRDefault="006D64CC" w:rsidP="00335AAD">
            <w:pPr>
              <w:pStyle w:val="TableText"/>
              <w:spacing w:before="0" w:after="0"/>
            </w:pPr>
            <w:r w:rsidRPr="005B6EFD">
              <w:t>21</w:t>
            </w:r>
            <w:r w:rsidR="00E90330" w:rsidRPr="005B6EFD">
              <w:t>†</w:t>
            </w:r>
          </w:p>
        </w:tc>
        <w:tc>
          <w:tcPr>
            <w:tcW w:w="563" w:type="dxa"/>
            <w:noWrap/>
            <w:vAlign w:val="bottom"/>
          </w:tcPr>
          <w:p w14:paraId="708B36AF" w14:textId="77777777" w:rsidR="006D64CC" w:rsidRPr="005B6EFD" w:rsidRDefault="006D64CC" w:rsidP="00335AAD">
            <w:pPr>
              <w:pStyle w:val="TableText"/>
              <w:spacing w:before="0" w:after="0"/>
            </w:pPr>
            <w:r w:rsidRPr="005B6EFD">
              <w:t>1</w:t>
            </w:r>
          </w:p>
        </w:tc>
        <w:tc>
          <w:tcPr>
            <w:tcW w:w="563" w:type="dxa"/>
            <w:noWrap/>
            <w:vAlign w:val="bottom"/>
          </w:tcPr>
          <w:p w14:paraId="27BDDDEC" w14:textId="77777777" w:rsidR="006D64CC" w:rsidRPr="005B6EFD" w:rsidRDefault="006D64CC" w:rsidP="00335AAD">
            <w:pPr>
              <w:pStyle w:val="TableText"/>
              <w:spacing w:before="0" w:after="0"/>
            </w:pPr>
            <w:r w:rsidRPr="005B6EFD">
              <w:t>20</w:t>
            </w:r>
          </w:p>
        </w:tc>
        <w:tc>
          <w:tcPr>
            <w:tcW w:w="563" w:type="dxa"/>
            <w:noWrap/>
            <w:vAlign w:val="bottom"/>
          </w:tcPr>
          <w:p w14:paraId="39F77470" w14:textId="389572FA" w:rsidR="006D64CC" w:rsidRPr="005B6EFD" w:rsidRDefault="006D64CC" w:rsidP="00335AAD">
            <w:pPr>
              <w:pStyle w:val="TableText"/>
              <w:spacing w:before="0" w:after="0"/>
            </w:pPr>
            <w:r w:rsidRPr="005B6EFD">
              <w:t>0.05</w:t>
            </w:r>
            <w:r w:rsidR="002151DE" w:rsidRPr="005B6EFD">
              <w:t>&amp;</w:t>
            </w:r>
          </w:p>
        </w:tc>
        <w:tc>
          <w:tcPr>
            <w:tcW w:w="562" w:type="dxa"/>
            <w:noWrap/>
            <w:vAlign w:val="bottom"/>
          </w:tcPr>
          <w:p w14:paraId="653AAE06" w14:textId="77777777" w:rsidR="006D64CC" w:rsidRPr="005B6EFD" w:rsidRDefault="006D64CC" w:rsidP="00335AAD">
            <w:pPr>
              <w:pStyle w:val="TableText"/>
              <w:spacing w:before="0" w:after="0"/>
            </w:pPr>
            <w:r w:rsidRPr="005B6EFD">
              <w:t>0.95</w:t>
            </w:r>
          </w:p>
        </w:tc>
        <w:tc>
          <w:tcPr>
            <w:tcW w:w="563" w:type="dxa"/>
            <w:noWrap/>
            <w:vAlign w:val="bottom"/>
          </w:tcPr>
          <w:p w14:paraId="17330502" w14:textId="77777777" w:rsidR="006D64CC" w:rsidRPr="005B6EFD" w:rsidRDefault="006D64CC" w:rsidP="00335AAD">
            <w:pPr>
              <w:pStyle w:val="TableText"/>
              <w:spacing w:before="0" w:after="0"/>
            </w:pPr>
            <w:r w:rsidRPr="005B6EFD">
              <w:t>21</w:t>
            </w:r>
          </w:p>
        </w:tc>
        <w:tc>
          <w:tcPr>
            <w:tcW w:w="563" w:type="dxa"/>
            <w:noWrap/>
            <w:vAlign w:val="bottom"/>
          </w:tcPr>
          <w:p w14:paraId="1B53D5A0" w14:textId="77777777" w:rsidR="006D64CC" w:rsidRPr="005B6EFD" w:rsidRDefault="006D64CC" w:rsidP="00335AAD">
            <w:pPr>
              <w:pStyle w:val="TableText"/>
              <w:spacing w:before="0" w:after="0"/>
            </w:pPr>
            <w:r w:rsidRPr="005B6EFD">
              <w:t>21</w:t>
            </w:r>
          </w:p>
        </w:tc>
        <w:tc>
          <w:tcPr>
            <w:tcW w:w="563" w:type="dxa"/>
            <w:noWrap/>
            <w:vAlign w:val="bottom"/>
          </w:tcPr>
          <w:p w14:paraId="7A3721EE" w14:textId="77777777" w:rsidR="006D64CC" w:rsidRPr="005B6EFD" w:rsidRDefault="006D64CC" w:rsidP="00335AAD">
            <w:pPr>
              <w:pStyle w:val="TableText"/>
              <w:spacing w:before="0" w:after="0"/>
            </w:pPr>
            <w:r w:rsidRPr="005B6EFD">
              <w:t>0</w:t>
            </w:r>
          </w:p>
        </w:tc>
        <w:tc>
          <w:tcPr>
            <w:tcW w:w="562" w:type="dxa"/>
            <w:noWrap/>
            <w:vAlign w:val="bottom"/>
          </w:tcPr>
          <w:p w14:paraId="301D9A41" w14:textId="77777777" w:rsidR="006D64CC" w:rsidRPr="005B6EFD" w:rsidRDefault="006D64CC" w:rsidP="00335AAD">
            <w:pPr>
              <w:pStyle w:val="TableText"/>
              <w:spacing w:before="0" w:after="0"/>
            </w:pPr>
            <w:r w:rsidRPr="005B6EFD">
              <w:t>1.00</w:t>
            </w:r>
          </w:p>
        </w:tc>
        <w:tc>
          <w:tcPr>
            <w:tcW w:w="563" w:type="dxa"/>
            <w:noWrap/>
            <w:vAlign w:val="bottom"/>
          </w:tcPr>
          <w:p w14:paraId="7AB36D93" w14:textId="77777777" w:rsidR="006D64CC" w:rsidRPr="005B6EFD" w:rsidRDefault="006D64CC" w:rsidP="00335AAD">
            <w:pPr>
              <w:pStyle w:val="TableText"/>
              <w:spacing w:before="0" w:after="0"/>
            </w:pPr>
            <w:r w:rsidRPr="005B6EFD">
              <w:t>0.00</w:t>
            </w:r>
          </w:p>
        </w:tc>
        <w:tc>
          <w:tcPr>
            <w:tcW w:w="563" w:type="dxa"/>
            <w:noWrap/>
            <w:vAlign w:val="bottom"/>
          </w:tcPr>
          <w:p w14:paraId="507FA8EC" w14:textId="77777777" w:rsidR="006D64CC" w:rsidRPr="005B6EFD" w:rsidRDefault="006D64CC" w:rsidP="00335AAD">
            <w:pPr>
              <w:pStyle w:val="TableText"/>
              <w:spacing w:before="0" w:after="0"/>
            </w:pPr>
            <w:r w:rsidRPr="005B6EFD">
              <w:t>1.00</w:t>
            </w:r>
          </w:p>
        </w:tc>
        <w:tc>
          <w:tcPr>
            <w:tcW w:w="563" w:type="dxa"/>
            <w:noWrap/>
            <w:vAlign w:val="bottom"/>
          </w:tcPr>
          <w:p w14:paraId="4C803DA0" w14:textId="77777777" w:rsidR="006D64CC" w:rsidRPr="005B6EFD" w:rsidRDefault="006D64CC" w:rsidP="00335AAD">
            <w:pPr>
              <w:pStyle w:val="TableText"/>
              <w:spacing w:before="0" w:after="0"/>
            </w:pPr>
            <w:r w:rsidRPr="005B6EFD">
              <w:t>0.51</w:t>
            </w:r>
          </w:p>
        </w:tc>
      </w:tr>
    </w:tbl>
    <w:p w14:paraId="2FFC3D23" w14:textId="77777777" w:rsidR="006D64CC" w:rsidRPr="005B6EFD" w:rsidRDefault="006D64CC" w:rsidP="00756316">
      <w:pPr>
        <w:pStyle w:val="TableFigureFooter"/>
      </w:pPr>
      <w:r w:rsidRPr="005B6EFD">
        <w:t>Source: Study reports</w:t>
      </w:r>
    </w:p>
    <w:p w14:paraId="7AC22C45" w14:textId="77777777" w:rsidR="006D64CC" w:rsidRPr="005B6EFD" w:rsidRDefault="006D64CC" w:rsidP="00756316">
      <w:pPr>
        <w:pStyle w:val="TableFigureFooter"/>
      </w:pPr>
      <w:r w:rsidRPr="005B6EFD">
        <w:t xml:space="preserve">Notes: </w:t>
      </w:r>
    </w:p>
    <w:p w14:paraId="3BD70034" w14:textId="492CBC52" w:rsidR="00E90330" w:rsidRPr="005B6EFD" w:rsidRDefault="00E90330" w:rsidP="00E90330">
      <w:pPr>
        <w:pStyle w:val="TableFigureFooter"/>
      </w:pPr>
      <w:r w:rsidRPr="005B6EFD">
        <w:t>#Positivity was determined as presence of macroscopic lesions, mucosal punctuations, warty raises, and mosaic pattern. Biopsies were systematically made on both abnormal and normal areas.</w:t>
      </w:r>
      <w:r w:rsidR="000B67E3" w:rsidRPr="005B6EFD">
        <w:t xml:space="preserve"> Findings were unexpected, given that theoretically, a lower threshold should increase the number of biopsies performed, thereby enhancing the detection of true HSIL cases and improving sensitivity. Conversely, their reported higher specificity is also counterintuitive, as a lower threshold typically results in more false positives, which would reduce specificity.</w:t>
      </w:r>
    </w:p>
    <w:p w14:paraId="06295AFD" w14:textId="436FE416" w:rsidR="006D64CC" w:rsidRPr="005B6EFD" w:rsidRDefault="006D64CC" w:rsidP="00756316">
      <w:pPr>
        <w:pStyle w:val="TableFigureFooter"/>
      </w:pPr>
      <w:r w:rsidRPr="005B6EFD">
        <w:t>*Positivity was determined as presence of acetowhite lesions</w:t>
      </w:r>
      <w:r w:rsidR="00B62A11" w:rsidRPr="005B6EFD">
        <w:t xml:space="preserve"> (AWL)</w:t>
      </w:r>
      <w:r w:rsidRPr="005B6EFD">
        <w:t>. When no AWL was observed, biopsies were performed in a standardized location (just above the pectinate line at the 7 o’clock position, considering 12 o’clock the anterior commissure).</w:t>
      </w:r>
    </w:p>
    <w:p w14:paraId="7B94626A" w14:textId="6953AC13" w:rsidR="006D64CC" w:rsidRPr="005B6EFD" w:rsidRDefault="00E90330" w:rsidP="00756316">
      <w:pPr>
        <w:pStyle w:val="TableFigureFooter"/>
      </w:pPr>
      <w:r w:rsidRPr="005B6EFD">
        <w:t>†</w:t>
      </w:r>
      <w:r w:rsidR="006D64CC" w:rsidRPr="005B6EFD">
        <w:t>Positivity was determined as presence of acetowhite lesions. In cases where no lesions were present, a biopsy was taken from a standardized location within the transformation zone epithelium—specifically at the 7 o’clock position, approximately 0.5 cm above the dentate line.</w:t>
      </w:r>
    </w:p>
    <w:p w14:paraId="1C172A0B" w14:textId="69302755" w:rsidR="006D64CC" w:rsidRPr="005B6EFD" w:rsidRDefault="00E90330" w:rsidP="00E90330">
      <w:pPr>
        <w:pStyle w:val="TableFigureFooter"/>
      </w:pPr>
      <w:r w:rsidRPr="005B6EFD">
        <w:t>‡</w:t>
      </w:r>
      <w:r w:rsidR="006D64CC" w:rsidRPr="005B6EFD">
        <w:t>Abstract only, no full-text available. Not enough information to determine data points other than sensitivity and specificity.</w:t>
      </w:r>
    </w:p>
    <w:p w14:paraId="3859D0C9" w14:textId="36299021" w:rsidR="002151DE" w:rsidRPr="005B6EFD" w:rsidRDefault="002151DE" w:rsidP="00E90330">
      <w:pPr>
        <w:pStyle w:val="TableFigureFooter"/>
      </w:pPr>
      <w:r w:rsidRPr="005B6EFD">
        <w:t xml:space="preserve">&amp;The authors reported moderate PPV (0.476), but this included identification of </w:t>
      </w:r>
      <w:r w:rsidR="00DC4C6A" w:rsidRPr="005B6EFD">
        <w:t>condyloma</w:t>
      </w:r>
      <w:r w:rsidRPr="005B6EFD">
        <w:t xml:space="preserve"> acuminatum and LSIL. In identifying HSIL alone, PPV was far lower (0.05).</w:t>
      </w:r>
    </w:p>
    <w:p w14:paraId="54B80DDA" w14:textId="292FB2B5" w:rsidR="002151DE" w:rsidRPr="005B6EFD" w:rsidRDefault="00E90330" w:rsidP="00E90330">
      <w:pPr>
        <w:pStyle w:val="TableFigureFooter"/>
      </w:pPr>
      <w:r w:rsidRPr="005B6EFD">
        <w:lastRenderedPageBreak/>
        <w:t xml:space="preserve">Abbreviations: </w:t>
      </w:r>
      <w:r w:rsidR="00CA0927" w:rsidRPr="005B6EFD">
        <w:t xml:space="preserve">AWL = acetowhite lesion; </w:t>
      </w:r>
      <w:r w:rsidRPr="005B6EFD">
        <w:t xml:space="preserve">HRA = High-Resolution Anoscopy; HSIL= High-Grade Squamous Intraepithelial Lesion; NPV = negative predictive value; PLWH = people living with HIV; PPV = positive predictive </w:t>
      </w:r>
      <w:r w:rsidR="00DC4C6A" w:rsidRPr="005B6EFD">
        <w:t>value.</w:t>
      </w:r>
    </w:p>
    <w:p w14:paraId="19FE5442" w14:textId="033B356A" w:rsidR="00316FD3" w:rsidRPr="005B6EFD" w:rsidRDefault="00316FD3" w:rsidP="00927CC9">
      <w:pPr>
        <w:pStyle w:val="Heading3"/>
      </w:pPr>
      <w:bookmarkStart w:id="166" w:name="_Toc206597208"/>
      <w:bookmarkStart w:id="167" w:name="_Toc206600215"/>
      <w:r w:rsidRPr="005B6EFD">
        <w:t xml:space="preserve">Linked evidence </w:t>
      </w:r>
      <w:r w:rsidR="00966681" w:rsidRPr="005B6EFD">
        <w:t>for</w:t>
      </w:r>
      <w:r w:rsidRPr="005B6EFD">
        <w:t xml:space="preserve"> change in management</w:t>
      </w:r>
      <w:bookmarkEnd w:id="166"/>
      <w:bookmarkEnd w:id="167"/>
    </w:p>
    <w:p w14:paraId="09A6E734" w14:textId="377ED425" w:rsidR="00966681" w:rsidRPr="005B6EFD" w:rsidRDefault="00966681" w:rsidP="00966681">
      <w:r w:rsidRPr="005B6EFD">
        <w:t xml:space="preserve">There was no evidence evaluating whether information </w:t>
      </w:r>
      <w:r w:rsidR="000115B8" w:rsidRPr="005B6EFD">
        <w:t>arising from</w:t>
      </w:r>
      <w:r w:rsidRPr="005B6EFD">
        <w:t xml:space="preserve"> the PICO-specified testing strategy resulted in change in management (earlier intervention) for treatment of HSIL. </w:t>
      </w:r>
    </w:p>
    <w:p w14:paraId="48D4A36C" w14:textId="35518464" w:rsidR="00966681" w:rsidRPr="005B6EFD" w:rsidRDefault="0048399D" w:rsidP="00756316">
      <w:pPr>
        <w:pStyle w:val="Heading5"/>
      </w:pPr>
      <w:r w:rsidRPr="005B6EFD">
        <w:t>Change in patient clinical management (</w:t>
      </w:r>
      <w:r w:rsidR="00966681" w:rsidRPr="005B6EFD">
        <w:t xml:space="preserve">Clinician referral to HRA-guided anal HSIL ablation </w:t>
      </w:r>
      <w:r w:rsidR="008F2A6B" w:rsidRPr="005B6EFD">
        <w:t xml:space="preserve">based on </w:t>
      </w:r>
      <w:r w:rsidR="00966681" w:rsidRPr="005B6EFD">
        <w:t>management decisions informed by anal HPV testing, cytology testing and diagnostic HRA)</w:t>
      </w:r>
    </w:p>
    <w:p w14:paraId="6DED6062" w14:textId="55868B4F" w:rsidR="00966681" w:rsidRPr="005B6EFD" w:rsidRDefault="00966681" w:rsidP="00966681">
      <w:r w:rsidRPr="005B6EFD">
        <w:t>One study with PLWH</w:t>
      </w:r>
      <w:r w:rsidR="002E5AD7" w:rsidRPr="005B6EFD">
        <w:rPr>
          <w:rStyle w:val="FootnoteReference"/>
        </w:rPr>
        <w:footnoteReference w:id="75"/>
      </w:r>
      <w:r w:rsidRPr="005B6EFD">
        <w:t xml:space="preserve"> (conference abstract only available, assessed as having a critical risk of bias) reported on an anal dysplasia screening program incorporating cytology, HRA with biopsy, and treatment of abnormal findings. Treatment included topical agents and infrared coagulation, with surgical referral when needed. The reported referral rate for treatment following abnormal results was 38% (495/1309), though it was unclear whether this referred specifically to biopsy-confirmed HSIL or included cytologic abnormalities. Given the critical risk of bias of this study outside of an Australian context, the reported referral rate should be interpreted with caution.</w:t>
      </w:r>
    </w:p>
    <w:p w14:paraId="34A16A2A" w14:textId="18EF383F" w:rsidR="007B202E" w:rsidRPr="005B6EFD" w:rsidRDefault="007B202E" w:rsidP="007B202E">
      <w:r w:rsidRPr="005B6EFD">
        <w:t xml:space="preserve">While ablation is the specified </w:t>
      </w:r>
      <w:r w:rsidR="00952E09" w:rsidRPr="005B6EFD">
        <w:t xml:space="preserve">therapeutic </w:t>
      </w:r>
      <w:r w:rsidRPr="005B6EFD">
        <w:t xml:space="preserve">intervention in the PICO, other treatment modalities such as surgical excision (raised by PASC) may also be relevant. Treatment selection for anal HSIL depends on lesion characteristics, anatomical location, and patient factors. There was no identified evidence that earlier identification of HSIL led to change in treatment decisions related to ablative therapy compared to excision or topical treatment. However, earlier detection inherently changes the clinical presentation which influences both the feasibility and appropriateness of treatment options. A summary of treatment options for biopsy-confirmed anal HSIL, their indications and advantages/limitations </w:t>
      </w:r>
      <w:r w:rsidR="001D2CF2" w:rsidRPr="005B6EFD">
        <w:t>are</w:t>
      </w:r>
      <w:r w:rsidRPr="005B6EFD">
        <w:t xml:space="preserve"> presented in </w:t>
      </w:r>
      <w:r w:rsidR="005E33F5">
        <w:fldChar w:fldCharType="begin"/>
      </w:r>
      <w:r w:rsidR="005E33F5">
        <w:instrText xml:space="preserve"> REF _Ref223073212 \h </w:instrText>
      </w:r>
      <w:r w:rsidR="005E33F5">
        <w:fldChar w:fldCharType="separate"/>
      </w:r>
      <w:r w:rsidR="00FC322E">
        <w:t xml:space="preserve">Table </w:t>
      </w:r>
      <w:r w:rsidR="00FC322E">
        <w:rPr>
          <w:noProof/>
        </w:rPr>
        <w:t>38</w:t>
      </w:r>
      <w:r w:rsidR="005E33F5">
        <w:fldChar w:fldCharType="end"/>
      </w:r>
      <w:r w:rsidR="005E33F5">
        <w:t xml:space="preserve"> </w:t>
      </w:r>
      <w:r w:rsidRPr="005B6EFD">
        <w:t>below.</w:t>
      </w:r>
    </w:p>
    <w:p w14:paraId="70DAFD89" w14:textId="3321B389" w:rsidR="007B202E" w:rsidRPr="005B6EFD" w:rsidRDefault="005E33F5" w:rsidP="005E33F5">
      <w:pPr>
        <w:pStyle w:val="Caption"/>
      </w:pPr>
      <w:bookmarkStart w:id="168" w:name="_Ref223073212"/>
      <w:bookmarkStart w:id="169" w:name="_Ref206590324"/>
      <w:r>
        <w:t xml:space="preserve">Table </w:t>
      </w:r>
      <w:r>
        <w:fldChar w:fldCharType="begin"/>
      </w:r>
      <w:r>
        <w:instrText xml:space="preserve"> SEQ Table \* ARABIC </w:instrText>
      </w:r>
      <w:r>
        <w:fldChar w:fldCharType="separate"/>
      </w:r>
      <w:r w:rsidR="00FC322E">
        <w:rPr>
          <w:noProof/>
        </w:rPr>
        <w:t>38</w:t>
      </w:r>
      <w:r>
        <w:fldChar w:fldCharType="end"/>
      </w:r>
      <w:bookmarkEnd w:id="168"/>
      <w:r>
        <w:t xml:space="preserve"> </w:t>
      </w:r>
      <w:r w:rsidRPr="00605EE8">
        <w:t>Comparative summary of treatment options for biopsy-confirmed anal HSIL</w:t>
      </w:r>
      <w:bookmarkEnd w:id="169"/>
      <w:r w:rsidR="007B202E" w:rsidRPr="005B6EFD">
        <w:rPr>
          <w:vertAlign w:val="superscript"/>
        </w:rPr>
        <w:fldChar w:fldCharType="begin"/>
      </w:r>
      <w:r w:rsidR="007B202E" w:rsidRPr="005B6EFD">
        <w:rPr>
          <w:vertAlign w:val="superscript"/>
        </w:rPr>
        <w:instrText xml:space="preserve"> NOTEREF _Ref206513737  \* MERGEFORMAT </w:instrText>
      </w:r>
      <w:r w:rsidR="007B202E" w:rsidRPr="005B6EFD">
        <w:rPr>
          <w:vertAlign w:val="superscript"/>
        </w:rPr>
        <w:fldChar w:fldCharType="separate"/>
      </w:r>
      <w:r w:rsidR="00FC322E">
        <w:rPr>
          <w:vertAlign w:val="superscript"/>
        </w:rPr>
        <w:t>83</w:t>
      </w:r>
      <w:r w:rsidR="007B202E" w:rsidRPr="005B6EFD">
        <w:rPr>
          <w:vertAlign w:val="superscript"/>
        </w:rPr>
        <w:fldChar w:fldCharType="end"/>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28" w:type="dxa"/>
        </w:tblCellMar>
        <w:tblLook w:val="04A0" w:firstRow="1" w:lastRow="0" w:firstColumn="1" w:lastColumn="0" w:noHBand="0" w:noVBand="1"/>
      </w:tblPr>
      <w:tblGrid>
        <w:gridCol w:w="1414"/>
        <w:gridCol w:w="2696"/>
        <w:gridCol w:w="2407"/>
        <w:gridCol w:w="2499"/>
      </w:tblGrid>
      <w:tr w:rsidR="007B202E" w:rsidRPr="005B6EFD" w14:paraId="45CD9C13" w14:textId="77777777" w:rsidTr="008E3877">
        <w:trPr>
          <w:trHeight w:val="45"/>
        </w:trPr>
        <w:tc>
          <w:tcPr>
            <w:tcW w:w="784" w:type="pct"/>
            <w:shd w:val="clear" w:color="auto" w:fill="D9D9D9" w:themeFill="background1" w:themeFillShade="D9"/>
            <w:vAlign w:val="center"/>
          </w:tcPr>
          <w:p w14:paraId="1C3D680F" w14:textId="77777777" w:rsidR="007B202E" w:rsidRPr="005B6EFD" w:rsidRDefault="007B202E" w:rsidP="00183C73">
            <w:pPr>
              <w:pStyle w:val="TableFigureHeading"/>
              <w:spacing w:before="0" w:after="0"/>
            </w:pPr>
            <w:r w:rsidRPr="005B6EFD">
              <w:t>Treatment Type</w:t>
            </w:r>
          </w:p>
        </w:tc>
        <w:tc>
          <w:tcPr>
            <w:tcW w:w="1495" w:type="pct"/>
            <w:shd w:val="clear" w:color="auto" w:fill="D9D9D9" w:themeFill="background1" w:themeFillShade="D9"/>
            <w:vAlign w:val="center"/>
          </w:tcPr>
          <w:p w14:paraId="7ACDC184" w14:textId="77777777" w:rsidR="007B202E" w:rsidRPr="005B6EFD" w:rsidRDefault="007B202E" w:rsidP="00183C73">
            <w:pPr>
              <w:pStyle w:val="TableFigureHeading"/>
              <w:spacing w:before="0" w:after="0"/>
            </w:pPr>
            <w:r w:rsidRPr="005B6EFD">
              <w:t>Indications</w:t>
            </w:r>
          </w:p>
        </w:tc>
        <w:tc>
          <w:tcPr>
            <w:tcW w:w="1335" w:type="pct"/>
            <w:shd w:val="clear" w:color="auto" w:fill="D9D9D9" w:themeFill="background1" w:themeFillShade="D9"/>
            <w:vAlign w:val="center"/>
          </w:tcPr>
          <w:p w14:paraId="4285DC64" w14:textId="77777777" w:rsidR="007B202E" w:rsidRPr="005B6EFD" w:rsidRDefault="007B202E" w:rsidP="00183C73">
            <w:pPr>
              <w:pStyle w:val="TableFigureHeading"/>
              <w:spacing w:before="0" w:after="0"/>
            </w:pPr>
            <w:r w:rsidRPr="005B6EFD">
              <w:t>Advantages</w:t>
            </w:r>
          </w:p>
        </w:tc>
        <w:tc>
          <w:tcPr>
            <w:tcW w:w="1386" w:type="pct"/>
            <w:shd w:val="clear" w:color="auto" w:fill="D9D9D9" w:themeFill="background1" w:themeFillShade="D9"/>
            <w:vAlign w:val="center"/>
          </w:tcPr>
          <w:p w14:paraId="2464B056" w14:textId="77777777" w:rsidR="007B202E" w:rsidRPr="005B6EFD" w:rsidRDefault="007B202E" w:rsidP="00183C73">
            <w:pPr>
              <w:pStyle w:val="TableFigureHeading"/>
              <w:spacing w:before="0" w:after="0"/>
            </w:pPr>
            <w:r w:rsidRPr="005B6EFD">
              <w:t>Limitations / Considerations</w:t>
            </w:r>
          </w:p>
        </w:tc>
      </w:tr>
      <w:tr w:rsidR="007B202E" w:rsidRPr="005B6EFD" w14:paraId="7B5B9285" w14:textId="77777777" w:rsidTr="008E3877">
        <w:trPr>
          <w:trHeight w:val="55"/>
        </w:trPr>
        <w:tc>
          <w:tcPr>
            <w:tcW w:w="784" w:type="pct"/>
            <w:vAlign w:val="center"/>
          </w:tcPr>
          <w:p w14:paraId="7BE94DA8" w14:textId="77777777" w:rsidR="007B202E" w:rsidRPr="005B6EFD" w:rsidRDefault="007B202E" w:rsidP="00183C73">
            <w:pPr>
              <w:pStyle w:val="2024TABLETEXT"/>
            </w:pPr>
            <w:r w:rsidRPr="005B6EFD">
              <w:t>Ablative Treatments</w:t>
            </w:r>
          </w:p>
        </w:tc>
        <w:tc>
          <w:tcPr>
            <w:tcW w:w="1495" w:type="pct"/>
            <w:vAlign w:val="center"/>
          </w:tcPr>
          <w:p w14:paraId="40550E2F" w14:textId="77777777" w:rsidR="007B202E" w:rsidRPr="005B6EFD" w:rsidRDefault="007B202E" w:rsidP="00183C73">
            <w:pPr>
              <w:pStyle w:val="2024TABLETEXT"/>
              <w:numPr>
                <w:ilvl w:val="0"/>
                <w:numId w:val="31"/>
              </w:numPr>
              <w:ind w:left="226" w:hanging="226"/>
            </w:pPr>
            <w:r w:rsidRPr="005B6EFD">
              <w:t>Suitable for both intra-anal and peri-anal HSIL</w:t>
            </w:r>
          </w:p>
        </w:tc>
        <w:tc>
          <w:tcPr>
            <w:tcW w:w="1335" w:type="pct"/>
            <w:vAlign w:val="center"/>
          </w:tcPr>
          <w:p w14:paraId="1A0DE6FC" w14:textId="7E7D97E2" w:rsidR="007B202E" w:rsidRPr="005B6EFD" w:rsidRDefault="007B202E" w:rsidP="00183C73">
            <w:pPr>
              <w:pStyle w:val="2024TABLETEXT"/>
              <w:numPr>
                <w:ilvl w:val="0"/>
                <w:numId w:val="31"/>
              </w:numPr>
              <w:ind w:left="226" w:hanging="226"/>
            </w:pPr>
            <w:r w:rsidRPr="005B6EFD">
              <w:t>Robust evidence of reduced progression to anal cancer (ANCHOR trial)</w:t>
            </w:r>
            <w:r w:rsidR="006E5F0B" w:rsidRPr="006E5F0B">
              <w:rPr>
                <w:vertAlign w:val="superscript"/>
              </w:rPr>
              <w:fldChar w:fldCharType="begin"/>
            </w:r>
            <w:r w:rsidR="006E5F0B" w:rsidRPr="006E5F0B">
              <w:rPr>
                <w:vertAlign w:val="superscript"/>
              </w:rPr>
              <w:instrText xml:space="preserve"> NOTEREF _Ref219190297 \h </w:instrText>
            </w:r>
            <w:r w:rsidR="006E5F0B">
              <w:rPr>
                <w:vertAlign w:val="superscript"/>
              </w:rPr>
              <w:instrText xml:space="preserve"> \* MERGEFORMAT </w:instrText>
            </w:r>
            <w:r w:rsidR="006E5F0B" w:rsidRPr="006E5F0B">
              <w:rPr>
                <w:vertAlign w:val="superscript"/>
              </w:rPr>
            </w:r>
            <w:r w:rsidR="006E5F0B" w:rsidRPr="006E5F0B">
              <w:rPr>
                <w:vertAlign w:val="superscript"/>
              </w:rPr>
              <w:fldChar w:fldCharType="separate"/>
            </w:r>
            <w:r w:rsidR="00FC322E">
              <w:rPr>
                <w:vertAlign w:val="superscript"/>
              </w:rPr>
              <w:t>2</w:t>
            </w:r>
            <w:r w:rsidR="006E5F0B" w:rsidRPr="006E5F0B">
              <w:rPr>
                <w:vertAlign w:val="superscript"/>
              </w:rPr>
              <w:fldChar w:fldCharType="end"/>
            </w:r>
            <w:r w:rsidR="006E5F0B" w:rsidRPr="005B6EFD">
              <w:t xml:space="preserve"> </w:t>
            </w:r>
          </w:p>
          <w:p w14:paraId="22631715" w14:textId="77777777" w:rsidR="007B202E" w:rsidRPr="005B6EFD" w:rsidRDefault="007B202E" w:rsidP="00183C73">
            <w:pPr>
              <w:pStyle w:val="2024TABLETEXT"/>
              <w:numPr>
                <w:ilvl w:val="0"/>
                <w:numId w:val="31"/>
              </w:numPr>
              <w:ind w:left="226" w:hanging="226"/>
            </w:pPr>
            <w:r w:rsidRPr="005B6EFD">
              <w:t>Office-based, targeted treatment</w:t>
            </w:r>
          </w:p>
        </w:tc>
        <w:tc>
          <w:tcPr>
            <w:tcW w:w="1386" w:type="pct"/>
            <w:vAlign w:val="center"/>
          </w:tcPr>
          <w:p w14:paraId="4E7949AF" w14:textId="77777777" w:rsidR="007B202E" w:rsidRPr="005B6EFD" w:rsidRDefault="007B202E" w:rsidP="00183C73">
            <w:pPr>
              <w:pStyle w:val="2024TABLETEXT"/>
              <w:numPr>
                <w:ilvl w:val="0"/>
                <w:numId w:val="31"/>
              </w:numPr>
              <w:ind w:left="226" w:hanging="226"/>
            </w:pPr>
            <w:r w:rsidRPr="005B6EFD">
              <w:t>High recurrence rates/metachronous lesions</w:t>
            </w:r>
          </w:p>
          <w:p w14:paraId="1E0C9C3D" w14:textId="77777777" w:rsidR="007B202E" w:rsidRPr="005B6EFD" w:rsidRDefault="007B202E" w:rsidP="00183C73">
            <w:pPr>
              <w:pStyle w:val="2024TABLETEXT"/>
              <w:numPr>
                <w:ilvl w:val="0"/>
                <w:numId w:val="31"/>
              </w:numPr>
              <w:ind w:left="226" w:hanging="226"/>
            </w:pPr>
            <w:r w:rsidRPr="005B6EFD">
              <w:t>Requires HRA guidance</w:t>
            </w:r>
          </w:p>
          <w:p w14:paraId="64D28595" w14:textId="77777777" w:rsidR="007B202E" w:rsidRPr="005B6EFD" w:rsidRDefault="007B202E" w:rsidP="00183C73">
            <w:pPr>
              <w:pStyle w:val="2024TABLETEXT"/>
              <w:numPr>
                <w:ilvl w:val="0"/>
                <w:numId w:val="31"/>
              </w:numPr>
              <w:ind w:left="226" w:hanging="226"/>
            </w:pPr>
            <w:r w:rsidRPr="005B6EFD">
              <w:t>Chronic disease model with repeated treatments given likelihood of recurrence</w:t>
            </w:r>
          </w:p>
        </w:tc>
      </w:tr>
      <w:tr w:rsidR="007B202E" w:rsidRPr="005B6EFD" w14:paraId="5DDF9FAD" w14:textId="77777777" w:rsidTr="008E3877">
        <w:trPr>
          <w:trHeight w:val="55"/>
        </w:trPr>
        <w:tc>
          <w:tcPr>
            <w:tcW w:w="784" w:type="pct"/>
            <w:vAlign w:val="center"/>
          </w:tcPr>
          <w:p w14:paraId="03110004" w14:textId="77777777" w:rsidR="007B202E" w:rsidRPr="005B6EFD" w:rsidRDefault="007B202E" w:rsidP="00183C73">
            <w:pPr>
              <w:pStyle w:val="2024TABLETEXT"/>
            </w:pPr>
            <w:r w:rsidRPr="005B6EFD">
              <w:t>Surgical excision*</w:t>
            </w:r>
          </w:p>
        </w:tc>
        <w:tc>
          <w:tcPr>
            <w:tcW w:w="1495" w:type="pct"/>
            <w:vAlign w:val="center"/>
          </w:tcPr>
          <w:p w14:paraId="3E3A4B22" w14:textId="77777777" w:rsidR="007B202E" w:rsidRPr="005B6EFD" w:rsidRDefault="007B202E" w:rsidP="00183C73">
            <w:pPr>
              <w:pStyle w:val="2024TABLETEXT"/>
              <w:numPr>
                <w:ilvl w:val="0"/>
                <w:numId w:val="31"/>
              </w:numPr>
              <w:ind w:left="226" w:hanging="226"/>
            </w:pPr>
            <w:r w:rsidRPr="005B6EFD">
              <w:t>Historically used due to lack of other available treatments</w:t>
            </w:r>
          </w:p>
        </w:tc>
        <w:tc>
          <w:tcPr>
            <w:tcW w:w="1335" w:type="pct"/>
            <w:vAlign w:val="center"/>
          </w:tcPr>
          <w:p w14:paraId="5D611B3D" w14:textId="77777777" w:rsidR="007B202E" w:rsidRPr="005B6EFD" w:rsidRDefault="007B202E" w:rsidP="00183C73">
            <w:pPr>
              <w:pStyle w:val="2024TABLETEXT"/>
            </w:pPr>
            <w:r w:rsidRPr="005B6EFD">
              <w:t>-</w:t>
            </w:r>
          </w:p>
        </w:tc>
        <w:tc>
          <w:tcPr>
            <w:tcW w:w="1386" w:type="pct"/>
            <w:vAlign w:val="center"/>
          </w:tcPr>
          <w:p w14:paraId="715ED35E" w14:textId="77777777" w:rsidR="007B202E" w:rsidRPr="005B6EFD" w:rsidRDefault="007B202E" w:rsidP="00183C73">
            <w:pPr>
              <w:pStyle w:val="2024TABLETEXT"/>
              <w:numPr>
                <w:ilvl w:val="0"/>
                <w:numId w:val="31"/>
              </w:numPr>
              <w:ind w:left="226" w:hanging="226"/>
            </w:pPr>
            <w:r w:rsidRPr="005B6EFD">
              <w:t>High risk AEs (anal stenosis, faecal incontinence and damaged sexual function)</w:t>
            </w:r>
          </w:p>
        </w:tc>
      </w:tr>
      <w:tr w:rsidR="007B202E" w:rsidRPr="005B6EFD" w14:paraId="1C94ABC7" w14:textId="77777777" w:rsidTr="008E3877">
        <w:trPr>
          <w:trHeight w:val="55"/>
        </w:trPr>
        <w:tc>
          <w:tcPr>
            <w:tcW w:w="784" w:type="pct"/>
            <w:vAlign w:val="center"/>
          </w:tcPr>
          <w:p w14:paraId="66FDAAA7" w14:textId="77777777" w:rsidR="007B202E" w:rsidRPr="005B6EFD" w:rsidRDefault="007B202E" w:rsidP="00183C73">
            <w:pPr>
              <w:pStyle w:val="2024TABLETEXT"/>
            </w:pPr>
            <w:r w:rsidRPr="005B6EFD">
              <w:t>Topical Treatments</w:t>
            </w:r>
          </w:p>
        </w:tc>
        <w:tc>
          <w:tcPr>
            <w:tcW w:w="1495" w:type="pct"/>
            <w:vAlign w:val="center"/>
          </w:tcPr>
          <w:p w14:paraId="2C88BDB5" w14:textId="77777777" w:rsidR="007B202E" w:rsidRPr="005B6EFD" w:rsidRDefault="007B202E" w:rsidP="00183C73">
            <w:pPr>
              <w:pStyle w:val="2024TABLETEXT"/>
              <w:numPr>
                <w:ilvl w:val="0"/>
                <w:numId w:val="31"/>
              </w:numPr>
              <w:ind w:left="226" w:hanging="226"/>
            </w:pPr>
            <w:r w:rsidRPr="005B6EFD">
              <w:t>Recommended for peri-anal HSIL (due to issues around self-application and common AEs)</w:t>
            </w:r>
          </w:p>
          <w:p w14:paraId="14E297F5" w14:textId="77777777" w:rsidR="007B202E" w:rsidRPr="005B6EFD" w:rsidRDefault="007B202E" w:rsidP="00183C73">
            <w:pPr>
              <w:pStyle w:val="2024TABLETEXT"/>
              <w:numPr>
                <w:ilvl w:val="0"/>
                <w:numId w:val="31"/>
              </w:numPr>
              <w:ind w:left="226" w:hanging="226"/>
            </w:pPr>
            <w:r w:rsidRPr="005B6EFD">
              <w:t>Patients unable to undergo ablation</w:t>
            </w:r>
          </w:p>
        </w:tc>
        <w:tc>
          <w:tcPr>
            <w:tcW w:w="1335" w:type="pct"/>
            <w:vAlign w:val="center"/>
          </w:tcPr>
          <w:p w14:paraId="53EC4541" w14:textId="77777777" w:rsidR="007B202E" w:rsidRPr="005B6EFD" w:rsidRDefault="007B202E" w:rsidP="00183C73">
            <w:pPr>
              <w:pStyle w:val="2024TABLETEXT"/>
            </w:pPr>
            <w:r w:rsidRPr="005B6EFD">
              <w:t>-</w:t>
            </w:r>
          </w:p>
        </w:tc>
        <w:tc>
          <w:tcPr>
            <w:tcW w:w="1386" w:type="pct"/>
            <w:vAlign w:val="center"/>
          </w:tcPr>
          <w:p w14:paraId="2A29B1BF" w14:textId="77777777" w:rsidR="007B202E" w:rsidRPr="005B6EFD" w:rsidRDefault="007B202E" w:rsidP="00183C73">
            <w:pPr>
              <w:pStyle w:val="2024TABLETEXT"/>
            </w:pPr>
            <w:r w:rsidRPr="005B6EFD">
              <w:t>-</w:t>
            </w:r>
          </w:p>
        </w:tc>
      </w:tr>
      <w:tr w:rsidR="007B202E" w:rsidRPr="005B6EFD" w14:paraId="01B2FB51" w14:textId="77777777" w:rsidTr="008E3877">
        <w:trPr>
          <w:trHeight w:val="55"/>
        </w:trPr>
        <w:tc>
          <w:tcPr>
            <w:tcW w:w="784" w:type="pct"/>
            <w:vAlign w:val="center"/>
          </w:tcPr>
          <w:p w14:paraId="0E8EBE66" w14:textId="77777777" w:rsidR="007B202E" w:rsidRPr="005B6EFD" w:rsidRDefault="007B202E" w:rsidP="00183C73">
            <w:pPr>
              <w:pStyle w:val="2024TABLETEXT"/>
              <w:numPr>
                <w:ilvl w:val="0"/>
                <w:numId w:val="31"/>
              </w:numPr>
              <w:ind w:left="226" w:hanging="226"/>
            </w:pPr>
            <w:r w:rsidRPr="005B6EFD">
              <w:t>HRA-guided trichloroacetic acid</w:t>
            </w:r>
          </w:p>
        </w:tc>
        <w:tc>
          <w:tcPr>
            <w:tcW w:w="1495" w:type="pct"/>
            <w:vAlign w:val="center"/>
          </w:tcPr>
          <w:p w14:paraId="152AFF03" w14:textId="77777777" w:rsidR="007B202E" w:rsidRPr="005B6EFD" w:rsidRDefault="007B202E" w:rsidP="00183C73">
            <w:pPr>
              <w:pStyle w:val="2024TABLETEXT"/>
              <w:numPr>
                <w:ilvl w:val="0"/>
                <w:numId w:val="31"/>
              </w:numPr>
              <w:ind w:left="226" w:hanging="226"/>
            </w:pPr>
            <w:r w:rsidRPr="005B6EFD">
              <w:t>≤2 small perianal lesions under HRA guidance.</w:t>
            </w:r>
          </w:p>
        </w:tc>
        <w:tc>
          <w:tcPr>
            <w:tcW w:w="1335" w:type="pct"/>
            <w:vAlign w:val="center"/>
          </w:tcPr>
          <w:p w14:paraId="2D85D328" w14:textId="77777777" w:rsidR="007B202E" w:rsidRPr="005B6EFD" w:rsidRDefault="007B202E" w:rsidP="00183C73">
            <w:pPr>
              <w:pStyle w:val="2024TABLETEXT"/>
              <w:numPr>
                <w:ilvl w:val="0"/>
                <w:numId w:val="31"/>
              </w:numPr>
              <w:ind w:left="226" w:hanging="226"/>
            </w:pPr>
            <w:r w:rsidRPr="005B6EFD">
              <w:t>Minimal AEs</w:t>
            </w:r>
          </w:p>
        </w:tc>
        <w:tc>
          <w:tcPr>
            <w:tcW w:w="1386" w:type="pct"/>
            <w:vAlign w:val="center"/>
          </w:tcPr>
          <w:p w14:paraId="020280CC" w14:textId="77777777" w:rsidR="007B202E" w:rsidRPr="005B6EFD" w:rsidRDefault="007B202E" w:rsidP="00183C73">
            <w:pPr>
              <w:pStyle w:val="2024TABLETEXT"/>
              <w:numPr>
                <w:ilvl w:val="0"/>
                <w:numId w:val="31"/>
              </w:numPr>
              <w:ind w:left="226" w:hanging="226"/>
            </w:pPr>
            <w:r w:rsidRPr="005B6EFD">
              <w:t>Requires HRA guidance</w:t>
            </w:r>
          </w:p>
          <w:p w14:paraId="3513CEBA" w14:textId="77777777" w:rsidR="007B202E" w:rsidRPr="005B6EFD" w:rsidRDefault="007B202E" w:rsidP="00183C73">
            <w:pPr>
              <w:pStyle w:val="2024TABLETEXT"/>
              <w:numPr>
                <w:ilvl w:val="0"/>
                <w:numId w:val="31"/>
              </w:numPr>
              <w:ind w:left="226" w:hanging="226"/>
            </w:pPr>
            <w:r w:rsidRPr="005B6EFD">
              <w:t>Less effective for bulky lesions</w:t>
            </w:r>
          </w:p>
          <w:p w14:paraId="53EE8D63" w14:textId="77777777" w:rsidR="007B202E" w:rsidRPr="005B6EFD" w:rsidRDefault="007B202E" w:rsidP="00183C73">
            <w:pPr>
              <w:pStyle w:val="2024TABLETEXT"/>
              <w:numPr>
                <w:ilvl w:val="0"/>
                <w:numId w:val="31"/>
              </w:numPr>
              <w:ind w:left="226" w:hanging="226"/>
            </w:pPr>
            <w:r w:rsidRPr="005B6EFD">
              <w:t>Multiple applications often needed</w:t>
            </w:r>
          </w:p>
        </w:tc>
      </w:tr>
      <w:tr w:rsidR="007B202E" w:rsidRPr="005B6EFD" w14:paraId="0402B8C4" w14:textId="77777777" w:rsidTr="008E3877">
        <w:trPr>
          <w:trHeight w:val="838"/>
        </w:trPr>
        <w:tc>
          <w:tcPr>
            <w:tcW w:w="784" w:type="pct"/>
            <w:vAlign w:val="center"/>
          </w:tcPr>
          <w:p w14:paraId="4A5FF890" w14:textId="77777777" w:rsidR="007B202E" w:rsidRPr="005B6EFD" w:rsidRDefault="007B202E" w:rsidP="00183C73">
            <w:pPr>
              <w:pStyle w:val="2024TABLETEXT"/>
              <w:numPr>
                <w:ilvl w:val="0"/>
                <w:numId w:val="31"/>
              </w:numPr>
              <w:ind w:left="226" w:hanging="226"/>
            </w:pPr>
            <w:r w:rsidRPr="005B6EFD">
              <w:lastRenderedPageBreak/>
              <w:t>5-fluorouracil, cidofovir, and imiquimod</w:t>
            </w:r>
          </w:p>
        </w:tc>
        <w:tc>
          <w:tcPr>
            <w:tcW w:w="1495" w:type="pct"/>
            <w:vAlign w:val="center"/>
          </w:tcPr>
          <w:p w14:paraId="5ECF979C" w14:textId="77777777" w:rsidR="007B202E" w:rsidRPr="005B6EFD" w:rsidRDefault="007B202E" w:rsidP="00183C73">
            <w:pPr>
              <w:pStyle w:val="2024TABLETEXT"/>
              <w:numPr>
                <w:ilvl w:val="0"/>
                <w:numId w:val="31"/>
              </w:numPr>
              <w:ind w:left="226" w:hanging="226"/>
            </w:pPr>
            <w:r w:rsidRPr="005B6EFD">
              <w:t>Generally used to “downstage” rather than eradicate extensive disease.</w:t>
            </w:r>
          </w:p>
        </w:tc>
        <w:tc>
          <w:tcPr>
            <w:tcW w:w="1335" w:type="pct"/>
            <w:vAlign w:val="center"/>
          </w:tcPr>
          <w:p w14:paraId="5CF830B5" w14:textId="77777777" w:rsidR="007B202E" w:rsidRPr="005B6EFD" w:rsidRDefault="007B202E" w:rsidP="00183C73">
            <w:pPr>
              <w:pStyle w:val="2024TABLETEXT"/>
              <w:numPr>
                <w:ilvl w:val="0"/>
                <w:numId w:val="31"/>
              </w:numPr>
              <w:ind w:left="226" w:hanging="226"/>
            </w:pPr>
            <w:r w:rsidRPr="005B6EFD">
              <w:t>No HRA-guidance required</w:t>
            </w:r>
          </w:p>
          <w:p w14:paraId="38718551" w14:textId="77777777" w:rsidR="007B202E" w:rsidRPr="005B6EFD" w:rsidRDefault="007B202E" w:rsidP="00183C73">
            <w:pPr>
              <w:pStyle w:val="2024TABLETEXT"/>
              <w:numPr>
                <w:ilvl w:val="0"/>
                <w:numId w:val="31"/>
              </w:numPr>
              <w:ind w:left="226" w:hanging="226"/>
            </w:pPr>
            <w:r w:rsidRPr="005B6EFD">
              <w:t>Self-application</w:t>
            </w:r>
          </w:p>
        </w:tc>
        <w:tc>
          <w:tcPr>
            <w:tcW w:w="1386" w:type="pct"/>
            <w:vAlign w:val="center"/>
          </w:tcPr>
          <w:p w14:paraId="76144E09" w14:textId="77777777" w:rsidR="007B202E" w:rsidRPr="005B6EFD" w:rsidRDefault="007B202E" w:rsidP="00183C73">
            <w:pPr>
              <w:pStyle w:val="2024TABLETEXT"/>
              <w:numPr>
                <w:ilvl w:val="0"/>
                <w:numId w:val="31"/>
              </w:numPr>
              <w:ind w:left="226" w:hanging="226"/>
            </w:pPr>
            <w:r w:rsidRPr="005B6EFD">
              <w:t>Compliance issues associated with self-application (due to AEs)</w:t>
            </w:r>
          </w:p>
        </w:tc>
      </w:tr>
    </w:tbl>
    <w:p w14:paraId="7776F6AA" w14:textId="77777777" w:rsidR="007B202E" w:rsidRPr="005B6EFD" w:rsidRDefault="007B202E" w:rsidP="007B202E">
      <w:pPr>
        <w:pStyle w:val="TableFigureFooter"/>
      </w:pPr>
      <w:r w:rsidRPr="005B6EFD">
        <w:t>Notes: *Not recommended in Anal Cancer Screening Guidelines for PLHIV by PLWH</w:t>
      </w:r>
    </w:p>
    <w:p w14:paraId="1DE6A700" w14:textId="2D53561C" w:rsidR="007B202E" w:rsidRPr="005B6EFD" w:rsidRDefault="007B202E" w:rsidP="006B7712">
      <w:pPr>
        <w:pStyle w:val="TableFigureFooter"/>
      </w:pPr>
      <w:r w:rsidRPr="005B6EFD">
        <w:t>Abbreviations: AE = adverse events, HRA = high-resolution anoscopy, HSIL= high-grade squamous intraepithelial lesions</w:t>
      </w:r>
    </w:p>
    <w:p w14:paraId="6438856A" w14:textId="314B54A6" w:rsidR="007B202E" w:rsidRPr="005B6EFD" w:rsidRDefault="007B202E" w:rsidP="007B202E">
      <w:r w:rsidRPr="005B6EFD">
        <w:t xml:space="preserve">Although surgical excision under anaesthesia was used in </w:t>
      </w:r>
      <w:r w:rsidR="00077015" w:rsidRPr="005B6EFD">
        <w:t xml:space="preserve">up to </w:t>
      </w:r>
      <w:r w:rsidRPr="005B6EFD">
        <w:t xml:space="preserve">2.3% of cases in the ANCHOR trial and is listed as a treatment option in the PICO by PASC, its role in managing anal HSIL has significantly diminished. Historically, </w:t>
      </w:r>
      <w:r w:rsidR="00023A83" w:rsidRPr="005B6EFD">
        <w:t xml:space="preserve">wide local </w:t>
      </w:r>
      <w:r w:rsidR="00F10134" w:rsidRPr="005B6EFD">
        <w:t>excision</w:t>
      </w:r>
      <w:r w:rsidR="00023A83" w:rsidRPr="005B6EFD">
        <w:t xml:space="preserve"> (</w:t>
      </w:r>
      <w:r w:rsidRPr="005B6EFD">
        <w:t>WLE</w:t>
      </w:r>
      <w:r w:rsidR="00023A83" w:rsidRPr="005B6EFD">
        <w:t>)</w:t>
      </w:r>
      <w:r w:rsidRPr="005B6EFD">
        <w:t xml:space="preserve"> was more commonly employed due to limited alternatives and the belief that full-thickness excision could prevent recurrence.</w:t>
      </w:r>
      <w:r w:rsidRPr="005B6EFD">
        <w:rPr>
          <w:vertAlign w:val="superscript"/>
        </w:rPr>
        <w:fldChar w:fldCharType="begin"/>
      </w:r>
      <w:r w:rsidRPr="005B6EFD">
        <w:rPr>
          <w:vertAlign w:val="superscript"/>
        </w:rPr>
        <w:instrText xml:space="preserve"> NOTEREF _Ref206513737  \* MERGEFORMAT </w:instrText>
      </w:r>
      <w:r w:rsidRPr="005B6EFD">
        <w:rPr>
          <w:vertAlign w:val="superscript"/>
        </w:rPr>
        <w:fldChar w:fldCharType="separate"/>
      </w:r>
      <w:r w:rsidR="00FC322E">
        <w:rPr>
          <w:vertAlign w:val="superscript"/>
        </w:rPr>
        <w:t>83</w:t>
      </w:r>
      <w:r w:rsidRPr="005B6EFD">
        <w:rPr>
          <w:vertAlign w:val="superscript"/>
        </w:rPr>
        <w:fldChar w:fldCharType="end"/>
      </w:r>
      <w:r w:rsidRPr="005B6EFD">
        <w:t xml:space="preserve"> However, recent evidence and expert consensus have led to a shift away from this approach.</w:t>
      </w:r>
      <w:r w:rsidR="007E0379" w:rsidRPr="005B6EFD">
        <w:rPr>
          <w:vertAlign w:val="superscript"/>
        </w:rPr>
        <w:t>2</w:t>
      </w:r>
      <w:r w:rsidR="000D5BF0" w:rsidRPr="005B6EFD">
        <w:rPr>
          <w:vertAlign w:val="superscript"/>
        </w:rPr>
        <w:t>,</w:t>
      </w:r>
      <w:r w:rsidR="007E0379" w:rsidRPr="005B6EFD">
        <w:rPr>
          <w:vertAlign w:val="superscript"/>
        </w:rPr>
        <w:t xml:space="preserve"> </w:t>
      </w:r>
      <w:r w:rsidRPr="005B6EFD">
        <w:rPr>
          <w:vertAlign w:val="superscript"/>
        </w:rPr>
        <w:fldChar w:fldCharType="begin"/>
      </w:r>
      <w:r w:rsidRPr="005B6EFD">
        <w:rPr>
          <w:vertAlign w:val="superscript"/>
        </w:rPr>
        <w:instrText xml:space="preserve"> NOTEREF _Ref206513737  \* MERGEFORMAT </w:instrText>
      </w:r>
      <w:r w:rsidRPr="005B6EFD">
        <w:rPr>
          <w:vertAlign w:val="superscript"/>
        </w:rPr>
        <w:fldChar w:fldCharType="separate"/>
      </w:r>
      <w:r w:rsidR="00FC322E">
        <w:rPr>
          <w:vertAlign w:val="superscript"/>
        </w:rPr>
        <w:t>83</w:t>
      </w:r>
      <w:r w:rsidRPr="005B6EFD">
        <w:rPr>
          <w:vertAlign w:val="superscript"/>
        </w:rPr>
        <w:fldChar w:fldCharType="end"/>
      </w:r>
      <w:r w:rsidRPr="005B6EFD">
        <w:rPr>
          <w:vertAlign w:val="superscript"/>
        </w:rPr>
        <w:t xml:space="preserve"> </w:t>
      </w:r>
      <w:r w:rsidRPr="005B6EFD">
        <w:t>A systematic review has highlighted that surgical excision has largely been superseded by less invasive modalities due to its association with high complication rates, including anal stenosis and impaired sexual function. Reflecting this, the ASHM guidelines no longer recommend surgical excision for HSIL (though evidence suggests the WLE is still a preferred treatment option for anal cancer, as opposed to other therapeutic alternatives). Despite this, surgical excision may still be used in practice</w:t>
      </w:r>
      <w:r w:rsidR="00845F73" w:rsidRPr="005B6EFD">
        <w:t>.</w:t>
      </w:r>
    </w:p>
    <w:p w14:paraId="34A44DF5" w14:textId="4120E8C0" w:rsidR="00E330C7" w:rsidRPr="005B6EFD" w:rsidRDefault="00E330C7" w:rsidP="00E330C7">
      <w:pPr>
        <w:pStyle w:val="Heading5"/>
      </w:pPr>
      <w:r w:rsidRPr="005B6EFD">
        <w:t>Change in patient clinical management (</w:t>
      </w:r>
      <w:r w:rsidRPr="005B6EFD">
        <w:rPr>
          <w:color w:val="000000" w:themeColor="text1"/>
          <w:szCs w:val="20"/>
        </w:rPr>
        <w:t>Change in treatment decisions</w:t>
      </w:r>
      <w:r w:rsidRPr="005B6EFD">
        <w:t>)</w:t>
      </w:r>
    </w:p>
    <w:p w14:paraId="4E3D6855" w14:textId="0F2FBBBF" w:rsidR="00E330C7" w:rsidRPr="005B6EFD" w:rsidRDefault="0088543A" w:rsidP="0088543A">
      <w:r w:rsidRPr="005B6EFD">
        <w:t>Walker 2024</w:t>
      </w:r>
      <w:r w:rsidRPr="005B6EFD">
        <w:rPr>
          <w:vertAlign w:val="superscript"/>
        </w:rPr>
        <w:fldChar w:fldCharType="begin"/>
      </w:r>
      <w:r w:rsidRPr="005B6EFD">
        <w:rPr>
          <w:vertAlign w:val="superscript"/>
        </w:rPr>
        <w:instrText xml:space="preserve"> NOTEREF _Ref203569810 \h  \* MERGEFORMAT </w:instrText>
      </w:r>
      <w:r w:rsidRPr="005B6EFD">
        <w:rPr>
          <w:vertAlign w:val="superscript"/>
        </w:rPr>
      </w:r>
      <w:r w:rsidRPr="005B6EFD">
        <w:rPr>
          <w:vertAlign w:val="superscript"/>
        </w:rPr>
        <w:fldChar w:fldCharType="separate"/>
      </w:r>
      <w:r w:rsidR="00FC322E">
        <w:rPr>
          <w:vertAlign w:val="superscript"/>
        </w:rPr>
        <w:t>31</w:t>
      </w:r>
      <w:r w:rsidRPr="005B6EFD">
        <w:rPr>
          <w:vertAlign w:val="superscript"/>
        </w:rPr>
        <w:fldChar w:fldCharType="end"/>
      </w:r>
      <w:r w:rsidRPr="005B6EFD">
        <w:t xml:space="preserve"> was </w:t>
      </w:r>
      <w:r w:rsidR="00E330C7" w:rsidRPr="005B6EFD">
        <w:t>the only study identified which evaluated differences in anal cancer treatment decisions as a result of testing (cytology and HRA-based screening).</w:t>
      </w:r>
      <w:r w:rsidR="007B202E" w:rsidRPr="005B6EFD">
        <w:t xml:space="preserve"> Screening was found to significantly increase the likelihood of undergoing WLE compared to not screening (in univariable analysis) (12.5% vs 3.2%; OR 4.38; 95% CI, 1.20–16.04; p = 0.03). WLE is far less invasive and with lower morbidity than chemoradiotherapy or resection treatments.</w:t>
      </w:r>
    </w:p>
    <w:p w14:paraId="49F13177" w14:textId="77777777" w:rsidR="00E330C7" w:rsidRPr="005B6EFD" w:rsidRDefault="00E330C7" w:rsidP="00E330C7">
      <w:r w:rsidRPr="005B6EFD">
        <w:t>This study was a retrospective chart review with significant limitations and risk of bias, chiefly being underpowered (only 26 patients were diagnosed with anal cancer via screening). Participation in screening was defined retrospectively (as &gt;1 screening visit), which introduces the risk of selection bias or misclassification.</w:t>
      </w:r>
    </w:p>
    <w:p w14:paraId="6BC55EFA" w14:textId="299E8C43" w:rsidR="0048399D" w:rsidRPr="005B6EFD" w:rsidRDefault="0048399D" w:rsidP="0048399D">
      <w:pPr>
        <w:pStyle w:val="Heading5"/>
      </w:pPr>
      <w:r w:rsidRPr="005B6EFD">
        <w:t>Change in follow-up frequency</w:t>
      </w:r>
    </w:p>
    <w:p w14:paraId="5E7932A8" w14:textId="41074D98" w:rsidR="0048399D" w:rsidRPr="005B6EFD" w:rsidRDefault="0048399D" w:rsidP="00927CC9">
      <w:r w:rsidRPr="005B6EFD">
        <w:t>There was no evidence evaluating whether information available because of the PICO-specified testing strategy resulted in change in follow-up frequency.</w:t>
      </w:r>
    </w:p>
    <w:p w14:paraId="2BA4E7C1" w14:textId="7690D7D0" w:rsidR="00966681" w:rsidRPr="005B6EFD" w:rsidRDefault="0048399D" w:rsidP="00756316">
      <w:pPr>
        <w:pStyle w:val="Heading5"/>
      </w:pPr>
      <w:r w:rsidRPr="005B6EFD">
        <w:rPr>
          <w:color w:val="000000" w:themeColor="text1"/>
          <w:szCs w:val="20"/>
        </w:rPr>
        <w:t>Commencement of treatment</w:t>
      </w:r>
      <w:r w:rsidRPr="005B6EFD">
        <w:t xml:space="preserve"> (</w:t>
      </w:r>
      <w:r w:rsidR="00966681" w:rsidRPr="005B6EFD">
        <w:t>Patient uptake of HRA-guided anal HSIL ablation led from management decisions informed by anal HPV testing, cytology testing and diagnostic HRA)</w:t>
      </w:r>
    </w:p>
    <w:p w14:paraId="07B3A983" w14:textId="7FB353AB" w:rsidR="00966681" w:rsidRPr="005B6EFD" w:rsidRDefault="00966681" w:rsidP="00966681">
      <w:r w:rsidRPr="005B6EFD">
        <w:t xml:space="preserve">Patient uptake of HRA-guided anal HSIL ablation as reported in two </w:t>
      </w:r>
      <w:r w:rsidR="000C18D6" w:rsidRPr="005B6EFD">
        <w:t>studies:</w:t>
      </w:r>
      <w:r w:rsidRPr="005B6EFD">
        <w:t xml:space="preserve"> one with PLWH</w:t>
      </w:r>
      <w:r w:rsidR="002E5AD7" w:rsidRPr="005B6EFD">
        <w:rPr>
          <w:rStyle w:val="FootnoteReference"/>
        </w:rPr>
        <w:footnoteReference w:id="76"/>
      </w:r>
      <w:r w:rsidRPr="005B6EFD">
        <w:t xml:space="preserve"> and MSM, and one with “patients eligible for HSIL screening”</w:t>
      </w:r>
      <w:r w:rsidR="002E5AD7" w:rsidRPr="005B6EFD">
        <w:rPr>
          <w:rStyle w:val="FootnoteReference"/>
        </w:rPr>
        <w:footnoteReference w:id="77"/>
      </w:r>
      <w:r w:rsidRPr="005B6EFD">
        <w:t xml:space="preserve">. Both studies reported that 58% (81/140; 684/1179) of patients with biopsy-confirmed HSIL returned for ablative, topical or surgical treatment. While both studies were conducted in real-world testing and treatment programs for anal dysplasia and were assessed as having a low risk of bias, they were conducted in the USA with patient groups that do not represent all PICO-specified </w:t>
      </w:r>
      <w:r w:rsidR="0023699C" w:rsidRPr="005B6EFD">
        <w:t>subpopulation</w:t>
      </w:r>
      <w:r w:rsidRPr="005B6EFD">
        <w:t>s.</w:t>
      </w:r>
    </w:p>
    <w:p w14:paraId="7BE80781" w14:textId="2B9480C2" w:rsidR="00966681" w:rsidRPr="005B6EFD" w:rsidRDefault="00966681" w:rsidP="00756316">
      <w:pPr>
        <w:pStyle w:val="Heading5"/>
      </w:pPr>
      <w:r w:rsidRPr="005B6EFD">
        <w:t>Patient uptake/adherence of the PICO-specified triaged testing strategy (anal HPV testing, cytology testing and diagnostic HRA)</w:t>
      </w:r>
    </w:p>
    <w:p w14:paraId="745BFC60" w14:textId="199E029F" w:rsidR="00966681" w:rsidRPr="005B6EFD" w:rsidRDefault="00966681" w:rsidP="00966681">
      <w:r w:rsidRPr="005B6EFD">
        <w:lastRenderedPageBreak/>
        <w:t>Uptake of HPV testing for anal cancer screening purposes was reported in 2 studies in the USA with low risk of bias (1 trial; the Prevent Anal Cancer Self-Swab Study)</w:t>
      </w:r>
      <w:r w:rsidR="002E5AD7" w:rsidRPr="005B6EFD">
        <w:t>.</w:t>
      </w:r>
      <w:r w:rsidR="002E5AD7" w:rsidRPr="005B6EFD">
        <w:rPr>
          <w:rStyle w:val="FootnoteReference"/>
        </w:rPr>
        <w:footnoteReference w:id="78"/>
      </w:r>
      <w:r w:rsidR="002E5AD7" w:rsidRPr="005B6EFD">
        <w:rPr>
          <w:vertAlign w:val="superscript"/>
        </w:rPr>
        <w:t>,</w:t>
      </w:r>
      <w:r w:rsidR="002E5AD7" w:rsidRPr="005B6EFD">
        <w:rPr>
          <w:rStyle w:val="FootnoteReference"/>
        </w:rPr>
        <w:footnoteReference w:id="79"/>
      </w:r>
      <w:r w:rsidRPr="005B6EFD">
        <w:t xml:space="preserve"> 81.7% of MSM and transgender individuals returned HPV swabs, with higher uptake when offered mailed self-collection kits compared to clinic-based testing (89.2% vs. 74.2%, p=.003); this difference was even further pronounced for PLWH (89.5% vs. 51.9%, p&lt;.001). However, results may be influenced by reduced clinic attendance during the COVID-19 pandemic, particularly among immunocompromised individuals. Additionally, this was in a trial context</w:t>
      </w:r>
      <w:r w:rsidR="008464F3" w:rsidRPr="005B6EFD">
        <w:t>:</w:t>
      </w:r>
      <w:r w:rsidRPr="005B6EFD">
        <w:t xml:space="preserve"> uptake in real-world practice is likely to be lower considering trial participants are highly motivated.</w:t>
      </w:r>
    </w:p>
    <w:p w14:paraId="475D065E" w14:textId="65828EEC" w:rsidR="00966681" w:rsidRPr="005B6EFD" w:rsidRDefault="00966681" w:rsidP="00756316">
      <w:r w:rsidRPr="005B6EFD">
        <w:t>Two studies reported “retention” to cytology- and/or HRA-based screening, defined as receipt of at least 2 cytology tests (surveillance) or HRAs</w:t>
      </w:r>
      <w:r w:rsidR="002E5AD7" w:rsidRPr="005B6EFD">
        <w:t>.</w:t>
      </w:r>
      <w:bookmarkStart w:id="170" w:name="_Ref203593443"/>
      <w:r w:rsidR="002E5AD7" w:rsidRPr="005B6EFD">
        <w:rPr>
          <w:rStyle w:val="FootnoteReference"/>
        </w:rPr>
        <w:footnoteReference w:id="80"/>
      </w:r>
      <w:bookmarkEnd w:id="170"/>
      <w:r w:rsidR="002E5AD7" w:rsidRPr="005B6EFD">
        <w:rPr>
          <w:vertAlign w:val="superscript"/>
        </w:rPr>
        <w:t>,</w:t>
      </w:r>
      <w:bookmarkStart w:id="171" w:name="_Ref203593466"/>
      <w:r w:rsidR="002E5AD7" w:rsidRPr="005B6EFD">
        <w:rPr>
          <w:rStyle w:val="FootnoteReference"/>
        </w:rPr>
        <w:footnoteReference w:id="81"/>
      </w:r>
      <w:bookmarkEnd w:id="171"/>
      <w:r w:rsidRPr="005B6EFD">
        <w:t xml:space="preserve"> Rates of retention were reported as 52% for MSM LWH (aged 35 years and older; assessed as having serious risk of bias)</w:t>
      </w:r>
      <w:r w:rsidR="002E5AD7" w:rsidRPr="005B6EFD">
        <w:rPr>
          <w:vertAlign w:val="superscript"/>
        </w:rPr>
        <w:fldChar w:fldCharType="begin"/>
      </w:r>
      <w:r w:rsidR="002E5AD7" w:rsidRPr="005B6EFD">
        <w:rPr>
          <w:vertAlign w:val="superscript"/>
        </w:rPr>
        <w:instrText xml:space="preserve"> NOTEREF _Ref203593443 \h  \* MERGEFORMAT </w:instrText>
      </w:r>
      <w:r w:rsidR="002E5AD7" w:rsidRPr="005B6EFD">
        <w:rPr>
          <w:vertAlign w:val="superscript"/>
        </w:rPr>
      </w:r>
      <w:r w:rsidR="002E5AD7" w:rsidRPr="005B6EFD">
        <w:rPr>
          <w:vertAlign w:val="superscript"/>
        </w:rPr>
        <w:fldChar w:fldCharType="separate"/>
      </w:r>
      <w:r w:rsidR="00FC322E">
        <w:rPr>
          <w:vertAlign w:val="superscript"/>
        </w:rPr>
        <w:t>79</w:t>
      </w:r>
      <w:r w:rsidR="002E5AD7" w:rsidRPr="005B6EFD">
        <w:rPr>
          <w:vertAlign w:val="superscript"/>
        </w:rPr>
        <w:fldChar w:fldCharType="end"/>
      </w:r>
      <w:r w:rsidRPr="005B6EFD">
        <w:t xml:space="preserve"> and 85% for PLWH (assessed as having low risk of bias)</w:t>
      </w:r>
      <w:r w:rsidR="002E5AD7" w:rsidRPr="005B6EFD">
        <w:t>.</w:t>
      </w:r>
      <w:r w:rsidR="002E5AD7" w:rsidRPr="005B6EFD">
        <w:rPr>
          <w:vertAlign w:val="superscript"/>
        </w:rPr>
        <w:fldChar w:fldCharType="begin"/>
      </w:r>
      <w:r w:rsidR="002E5AD7" w:rsidRPr="005B6EFD">
        <w:rPr>
          <w:vertAlign w:val="superscript"/>
        </w:rPr>
        <w:instrText xml:space="preserve"> NOTEREF _Ref203593466 \h  \* MERGEFORMAT </w:instrText>
      </w:r>
      <w:r w:rsidR="002E5AD7" w:rsidRPr="005B6EFD">
        <w:rPr>
          <w:vertAlign w:val="superscript"/>
        </w:rPr>
      </w:r>
      <w:r w:rsidR="002E5AD7" w:rsidRPr="005B6EFD">
        <w:rPr>
          <w:vertAlign w:val="superscript"/>
        </w:rPr>
        <w:fldChar w:fldCharType="separate"/>
      </w:r>
      <w:r w:rsidR="00FC322E">
        <w:rPr>
          <w:vertAlign w:val="superscript"/>
        </w:rPr>
        <w:t>80</w:t>
      </w:r>
      <w:r w:rsidR="002E5AD7" w:rsidRPr="005B6EFD">
        <w:rPr>
          <w:vertAlign w:val="superscript"/>
        </w:rPr>
        <w:fldChar w:fldCharType="end"/>
      </w:r>
      <w:r w:rsidRPr="005B6EFD">
        <w:t xml:space="preserve"> An additional study reported “compliance” with a screening program as 63%, though the definition was not specified.</w:t>
      </w:r>
      <w:r w:rsidR="002E5AD7" w:rsidRPr="005B6EFD">
        <w:rPr>
          <w:rStyle w:val="FootnoteReference"/>
        </w:rPr>
        <w:footnoteReference w:id="82"/>
      </w:r>
      <w:r w:rsidRPr="005B6EFD">
        <w:t xml:space="preserve"> All three studies were conducted in the USA primarily with PLWH. Both individual and health system specific barriers may limit applicability of results to the Australian context and PICO. </w:t>
      </w:r>
    </w:p>
    <w:p w14:paraId="2CC59F8E" w14:textId="38A52D5F" w:rsidR="00966681" w:rsidRPr="005B6EFD" w:rsidRDefault="00966681" w:rsidP="00966681">
      <w:r w:rsidRPr="005B6EFD">
        <w:t>Twelve studies reported uptake of HRA, with referral criteria varying widely, which precluded meta-analysis. Completion rates ranged from 0%</w:t>
      </w:r>
      <w:r w:rsidR="000B67E3" w:rsidRPr="005B6EFD">
        <w:t>–</w:t>
      </w:r>
      <w:r w:rsidRPr="005B6EFD">
        <w:t xml:space="preserve">100%, with naïve comparison suggesting no consistent trend across </w:t>
      </w:r>
      <w:r w:rsidR="0023699C" w:rsidRPr="005B6EFD">
        <w:t>subpopulation</w:t>
      </w:r>
      <w:r w:rsidRPr="005B6EFD">
        <w:t>s. An Australian study using the PICO-relevant referral threshold (ASC-H+) reported high uptake (95.1%) among MSM LWH.</w:t>
      </w:r>
      <w:r w:rsidR="002E5AD7" w:rsidRPr="005B6EFD">
        <w:rPr>
          <w:rStyle w:val="FootnoteReference"/>
        </w:rPr>
        <w:footnoteReference w:id="83"/>
      </w:r>
      <w:r w:rsidRPr="005B6EFD">
        <w:t xml:space="preserve"> When using ASC-US+, uptake dropped to 68.2%. This may suggest that higher-risk cytological results, as defined by the PICO criteria, may be associated with increased HRA uptake. However, due to the critical risk of bias in this study, </w:t>
      </w:r>
      <w:r w:rsidR="002E5AD7" w:rsidRPr="005B6EFD">
        <w:t>results</w:t>
      </w:r>
      <w:r w:rsidRPr="005B6EFD">
        <w:t xml:space="preserve"> should be interpreted with caution.</w:t>
      </w:r>
    </w:p>
    <w:p w14:paraId="76CF2CB6" w14:textId="383168A4" w:rsidR="00966681" w:rsidRPr="005B6EFD" w:rsidRDefault="00966681" w:rsidP="00756316">
      <w:r w:rsidRPr="005B6EFD">
        <w:t xml:space="preserve">Overall, results suggest that </w:t>
      </w:r>
      <w:r w:rsidR="002E5AD7" w:rsidRPr="005B6EFD">
        <w:t>referral, uptake</w:t>
      </w:r>
      <w:r w:rsidRPr="005B6EFD">
        <w:t xml:space="preserve"> and adherence to any testing </w:t>
      </w:r>
      <w:r w:rsidR="002E5AD7" w:rsidRPr="005B6EFD">
        <w:t xml:space="preserve">or treatment </w:t>
      </w:r>
      <w:r w:rsidRPr="005B6EFD">
        <w:t xml:space="preserve">protocol in the anal cancer context is not 100%, though exact uptake rates for the PICO-specified populations in </w:t>
      </w:r>
      <w:r w:rsidR="002E5AD7" w:rsidRPr="005B6EFD">
        <w:t>Australia</w:t>
      </w:r>
      <w:r w:rsidRPr="005B6EFD">
        <w:t xml:space="preserve"> are unknown.</w:t>
      </w:r>
    </w:p>
    <w:p w14:paraId="5D54BF85" w14:textId="1074B020" w:rsidR="00171C2A" w:rsidRPr="005B6EFD" w:rsidRDefault="00171C2A" w:rsidP="00171C2A">
      <w:pPr>
        <w:pStyle w:val="Heading3"/>
      </w:pPr>
      <w:bookmarkStart w:id="172" w:name="_Toc206597209"/>
      <w:bookmarkStart w:id="173" w:name="_Toc206600216"/>
      <w:r w:rsidRPr="005B6EFD">
        <w:t>Linked evidence of health outcomes</w:t>
      </w:r>
      <w:bookmarkEnd w:id="172"/>
      <w:bookmarkEnd w:id="173"/>
    </w:p>
    <w:p w14:paraId="6B3B712B" w14:textId="2B99B1D2" w:rsidR="00757D02" w:rsidRPr="005B6EFD" w:rsidRDefault="007B202E" w:rsidP="00171C2A">
      <w:r w:rsidRPr="005B6EFD">
        <w:t>As this is a co-dependent application, e</w:t>
      </w:r>
      <w:r w:rsidR="00073BB3" w:rsidRPr="005B6EFD">
        <w:t xml:space="preserve">vidence for the effectiveness of the therapeutic intervention arising from change in management decisions linked to the testing strategy is detailed in the therapeutic intervention section. Overall, the evidence suggests that HRA-guided ablation of anal HSIL lesions leads to improved health outcomes (specifically, reduced progression to anal cancer) in PLWH compared with no treatment. </w:t>
      </w:r>
      <w:r w:rsidR="005B7083" w:rsidRPr="005B6EFD">
        <w:t xml:space="preserve">Key therapeutic evidence (ANCHOR trial) is highly applicable to </w:t>
      </w:r>
      <w:r w:rsidR="003C0798" w:rsidRPr="005B6EFD">
        <w:t xml:space="preserve">the </w:t>
      </w:r>
      <w:r w:rsidR="005B7083" w:rsidRPr="005B6EFD">
        <w:t xml:space="preserve">PICO, as patients were identified via anal cancer screening using physical examination and HRA, suggesting comparable disease stage and clinical context to the proposed use in practice. </w:t>
      </w:r>
      <w:r w:rsidR="00073BB3" w:rsidRPr="005B6EFD">
        <w:t xml:space="preserve">However, this evidence is currently limited to two of the eight PICO-specified subpopulations. </w:t>
      </w:r>
    </w:p>
    <w:p w14:paraId="0D3C5FDA" w14:textId="4B9498C8" w:rsidR="00757D02" w:rsidRPr="005B6EFD" w:rsidRDefault="00757D02" w:rsidP="00171C2A">
      <w:r w:rsidRPr="005B6EFD">
        <w:lastRenderedPageBreak/>
        <w:t>There was no linked evidence for whether the PICO-specified testing strategy leads to a change in clinical or patient management decisions resulting in earlier intervention or different treatment decisions for HSIL. Earlier intervention for HSIL, enabled by timely identification through the testing strategy, is biologically plausible to be more effective than later identification, as lesions are less progressed and treatment is more likely to be effective. Smaller lesions are also candidates for other types of therapy (see</w:t>
      </w:r>
      <w:r w:rsidR="00A3167B">
        <w:t xml:space="preserve"> </w:t>
      </w:r>
      <w:r w:rsidR="00A3167B">
        <w:fldChar w:fldCharType="begin"/>
      </w:r>
      <w:r w:rsidR="00A3167B">
        <w:instrText xml:space="preserve"> REF _Ref223073212 \h </w:instrText>
      </w:r>
      <w:r w:rsidR="00A3167B">
        <w:fldChar w:fldCharType="separate"/>
      </w:r>
      <w:r w:rsidR="00FC322E">
        <w:t xml:space="preserve">Table </w:t>
      </w:r>
      <w:r w:rsidR="00FC322E">
        <w:rPr>
          <w:noProof/>
        </w:rPr>
        <w:t>38</w:t>
      </w:r>
      <w:r w:rsidR="00A3167B">
        <w:fldChar w:fldCharType="end"/>
      </w:r>
      <w:r w:rsidR="00CD40BD" w:rsidRPr="005B6EFD">
        <w:t>)</w:t>
      </w:r>
      <w:r w:rsidRPr="005B6EFD">
        <w:t>.</w:t>
      </w:r>
    </w:p>
    <w:p w14:paraId="4A4FEC70" w14:textId="1ADCACFD" w:rsidR="00B979AB" w:rsidRPr="005B6EFD" w:rsidRDefault="00AD3ECC" w:rsidP="00B979AB">
      <w:r w:rsidRPr="005B6EFD">
        <w:t>Ablation is the preferred treatment strategy for most HSIL. This is evidenced by most (88.4%) of the ANCHOR trial receiving ablative treatment, by the ASHM guidelines for PLWH supporting ablative or topical therapy and by the PICO.</w:t>
      </w:r>
      <w:r w:rsidR="007F168D" w:rsidRPr="007F168D">
        <w:rPr>
          <w:vertAlign w:val="superscript"/>
        </w:rPr>
        <w:fldChar w:fldCharType="begin"/>
      </w:r>
      <w:r w:rsidR="007F168D" w:rsidRPr="007F168D">
        <w:rPr>
          <w:vertAlign w:val="superscript"/>
        </w:rPr>
        <w:instrText xml:space="preserve"> NOTEREF _Ref219190297 \h </w:instrText>
      </w:r>
      <w:r w:rsidR="007F168D">
        <w:rPr>
          <w:vertAlign w:val="superscript"/>
        </w:rPr>
        <w:instrText xml:space="preserve"> \* MERGEFORMAT </w:instrText>
      </w:r>
      <w:r w:rsidR="007F168D" w:rsidRPr="007F168D">
        <w:rPr>
          <w:vertAlign w:val="superscript"/>
        </w:rPr>
      </w:r>
      <w:r w:rsidR="007F168D" w:rsidRPr="007F168D">
        <w:rPr>
          <w:vertAlign w:val="superscript"/>
        </w:rPr>
        <w:fldChar w:fldCharType="separate"/>
      </w:r>
      <w:r w:rsidR="00FC322E">
        <w:rPr>
          <w:vertAlign w:val="superscript"/>
        </w:rPr>
        <w:t>2</w:t>
      </w:r>
      <w:r w:rsidR="007F168D" w:rsidRPr="007F168D">
        <w:rPr>
          <w:vertAlign w:val="superscript"/>
        </w:rPr>
        <w:fldChar w:fldCharType="end"/>
      </w:r>
      <w:r w:rsidRPr="005B6EFD">
        <w:t xml:space="preserve"> </w:t>
      </w:r>
      <w:r w:rsidR="005B7083" w:rsidRPr="005B6EFD">
        <w:t>In terms of efficacy of topical treatments compared to electrocautery, the ASHM guidelines</w:t>
      </w:r>
      <w:r w:rsidR="007F168D" w:rsidRPr="007F168D">
        <w:rPr>
          <w:vertAlign w:val="superscript"/>
        </w:rPr>
        <w:fldChar w:fldCharType="begin"/>
      </w:r>
      <w:r w:rsidR="007F168D" w:rsidRPr="007F168D">
        <w:rPr>
          <w:vertAlign w:val="superscript"/>
        </w:rPr>
        <w:instrText xml:space="preserve"> NOTEREF _Ref222995821 \h </w:instrText>
      </w:r>
      <w:r w:rsidR="007F168D">
        <w:rPr>
          <w:vertAlign w:val="superscript"/>
        </w:rPr>
        <w:instrText xml:space="preserve"> \* MERGEFORMAT </w:instrText>
      </w:r>
      <w:r w:rsidR="007F168D" w:rsidRPr="007F168D">
        <w:rPr>
          <w:vertAlign w:val="superscript"/>
        </w:rPr>
      </w:r>
      <w:r w:rsidR="007F168D" w:rsidRPr="007F168D">
        <w:rPr>
          <w:vertAlign w:val="superscript"/>
        </w:rPr>
        <w:fldChar w:fldCharType="separate"/>
      </w:r>
      <w:r w:rsidR="00FC322E">
        <w:rPr>
          <w:vertAlign w:val="superscript"/>
        </w:rPr>
        <w:t>23</w:t>
      </w:r>
      <w:r w:rsidR="007F168D" w:rsidRPr="007F168D">
        <w:rPr>
          <w:vertAlign w:val="superscript"/>
        </w:rPr>
        <w:fldChar w:fldCharType="end"/>
      </w:r>
      <w:r w:rsidR="005B7083" w:rsidRPr="005B6EFD">
        <w:rPr>
          <w:vertAlign w:val="superscript"/>
        </w:rPr>
        <w:t xml:space="preserve"> </w:t>
      </w:r>
      <w:r w:rsidR="005B7083" w:rsidRPr="005B6EFD">
        <w:t>report that topical agents typically have comparable efficacy to ablative therapies for intra-anal and peri-anal disease clearance primarily based on a 2021 systematic review</w:t>
      </w:r>
      <w:bookmarkStart w:id="174" w:name="_Ref206513737"/>
      <w:r w:rsidR="00F427D0" w:rsidRPr="005B6EFD">
        <w:t>.</w:t>
      </w:r>
      <w:r w:rsidR="005B7083" w:rsidRPr="005B6EFD">
        <w:rPr>
          <w:rStyle w:val="FootnoteReference"/>
        </w:rPr>
        <w:footnoteReference w:id="84"/>
      </w:r>
      <w:bookmarkEnd w:id="174"/>
      <w:r w:rsidR="005B7083" w:rsidRPr="005B6EFD">
        <w:t xml:space="preserve"> However, results from Richel 2013 (the only comparative RCT for treatment modalities) reported better outcomes for the electrocautery group, versus fluorouracil or imiquimod.</w:t>
      </w:r>
      <w:r w:rsidR="00B979AB" w:rsidRPr="005B6EFD">
        <w:t xml:space="preserve"> Excision was not examined in this study.</w:t>
      </w:r>
    </w:p>
    <w:p w14:paraId="609569A9" w14:textId="063E1696" w:rsidR="00267C00" w:rsidRPr="005B6EFD" w:rsidRDefault="00073BB3" w:rsidP="00171C2A">
      <w:r w:rsidRPr="005B6EFD">
        <w:t xml:space="preserve">Similarly, earlier identification of anal cancer </w:t>
      </w:r>
      <w:r w:rsidR="00267C00" w:rsidRPr="005B6EFD">
        <w:t xml:space="preserve">via the testing strategy </w:t>
      </w:r>
      <w:r w:rsidRPr="005B6EFD">
        <w:t>allows for earlier treatment</w:t>
      </w:r>
      <w:r w:rsidR="00267C00" w:rsidRPr="005B6EFD">
        <w:t xml:space="preserve"> intervention</w:t>
      </w:r>
      <w:r w:rsidRPr="005B6EFD">
        <w:t xml:space="preserve">, which is associated with better outcomes. </w:t>
      </w:r>
      <w:r w:rsidR="005C5DE0" w:rsidRPr="005B6EFD">
        <w:t>For example, change in management evidence showed that earlier identification of anal cancer via cytology-based or HRA-based anal cancer screening led to a higher likelihood of use of WLE treatment alone, rather than more invasive treatments with higher morbidity (i.e., chemoradiotherapy or abdominoperineal resection). When tumours originate in the perianal skin, early detection reduces the likelihood of anal canal involvement, increasing the chance that the tumour remains confined to the perianal region at diagnosis, and perianal tumours are candidates for WLE.</w:t>
      </w:r>
    </w:p>
    <w:p w14:paraId="254DA2B9" w14:textId="77777777" w:rsidR="00267C00" w:rsidRPr="005B6EFD" w:rsidRDefault="00267C00" w:rsidP="00927CC9">
      <w:pPr>
        <w:pStyle w:val="Heading5"/>
      </w:pPr>
      <w:r w:rsidRPr="005B6EFD">
        <w:t>False positive and false negative results</w:t>
      </w:r>
    </w:p>
    <w:p w14:paraId="3C12D236" w14:textId="573A140A" w:rsidR="00267C00" w:rsidRPr="005B6EFD" w:rsidRDefault="00267C00" w:rsidP="00171C2A">
      <w:r w:rsidRPr="005B6EFD">
        <w:t xml:space="preserve">While HRA is considered the gold standard for identifying histological HSIL, there is currently limited evidence supporting its diagnostic accuracy. Consequently, false positive and false negative </w:t>
      </w:r>
      <w:r w:rsidR="00075CAC" w:rsidRPr="005B6EFD">
        <w:t>results</w:t>
      </w:r>
      <w:r w:rsidRPr="005B6EFD">
        <w:t xml:space="preserve"> remain a possibility, particularly due to variability in biopsy protocols. False positive</w:t>
      </w:r>
      <w:r w:rsidR="00075CAC" w:rsidRPr="005B6EFD">
        <w:t xml:space="preserve"> results</w:t>
      </w:r>
      <w:r w:rsidRPr="005B6EFD">
        <w:t xml:space="preserve"> may lead to unnecessary ablative treatment, exposing patients to avoidable risks such as pain, bleeding, and other procedural complications. </w:t>
      </w:r>
    </w:p>
    <w:p w14:paraId="3E74966F" w14:textId="0833C810" w:rsidR="00267C00" w:rsidRPr="005B6EFD" w:rsidRDefault="00267C00" w:rsidP="00171C2A">
      <w:r w:rsidRPr="005B6EFD">
        <w:t>Conversely, false negative</w:t>
      </w:r>
      <w:r w:rsidR="00075CAC" w:rsidRPr="005B6EFD">
        <w:t xml:space="preserve"> results</w:t>
      </w:r>
      <w:r w:rsidRPr="005B6EFD">
        <w:t xml:space="preserve"> may result in HSIL lesions remaining untreated, with the potential to progress to anal cancer. In such cases, detection may only occur once symptoms develop, at which point existing clinical pathways would typically intervene. While this is no worse than current standard practice, there is a plausible risk that a false negative result could provide false reassurance, potentially delaying future help-seeking. Although there is no direct evidence of this effect in the context of anal cancer screening, </w:t>
      </w:r>
      <w:r w:rsidR="00822D9F" w:rsidRPr="005B6EFD">
        <w:t>the</w:t>
      </w:r>
      <w:r w:rsidRPr="005B6EFD">
        <w:t xml:space="preserve"> concern is consistent with broader behavioural responses observed in other cancer contexts.</w:t>
      </w:r>
      <w:r w:rsidRPr="005B6EFD">
        <w:rPr>
          <w:rStyle w:val="FootnoteReference"/>
        </w:rPr>
        <w:footnoteReference w:id="85"/>
      </w:r>
    </w:p>
    <w:p w14:paraId="2A6A349C" w14:textId="3DF8EF03" w:rsidR="00243E4F" w:rsidRPr="005B6EFD" w:rsidRDefault="00243E4F" w:rsidP="00927CC9">
      <w:pPr>
        <w:pStyle w:val="Heading3"/>
      </w:pPr>
      <w:bookmarkStart w:id="175" w:name="_Toc206597210"/>
      <w:bookmarkStart w:id="176" w:name="_Toc206600217"/>
      <w:r w:rsidRPr="005B6EFD">
        <w:t>Evidence for the therapeutic intervention</w:t>
      </w:r>
      <w:bookmarkEnd w:id="175"/>
      <w:bookmarkEnd w:id="176"/>
    </w:p>
    <w:p w14:paraId="2DE87842" w14:textId="458ED2BF" w:rsidR="00006638" w:rsidRPr="005B6EFD" w:rsidRDefault="00455DA5" w:rsidP="00243E4F">
      <w:r w:rsidRPr="005B6EFD">
        <w:t>The key evidence study was from the ANCHOR tria</w:t>
      </w:r>
      <w:r w:rsidR="00CD40BD" w:rsidRPr="005B6EFD">
        <w:t>l</w:t>
      </w:r>
      <w:r w:rsidRPr="005B6EFD">
        <w:t>, a high-quality phase 3 RCT which assessed HSIL treatment versus active monitoring in PLWH aged 35 years or older</w:t>
      </w:r>
      <w:r w:rsidR="00B93B98" w:rsidRPr="005B6EFD">
        <w:t xml:space="preserve"> (</w:t>
      </w:r>
      <w:r w:rsidR="00DB3020" w:rsidRPr="005B6EFD">
        <w:t xml:space="preserve">approximately </w:t>
      </w:r>
      <w:r w:rsidR="0084310C" w:rsidRPr="005B6EFD">
        <w:t>22</w:t>
      </w:r>
      <w:r w:rsidR="00B93B98" w:rsidRPr="005B6EFD">
        <w:t>% of the total PICO population)</w:t>
      </w:r>
      <w:r w:rsidRPr="005B6EFD">
        <w:t xml:space="preserve">. Importantly, treatments in the trial included those not specified in the PICO (topical fluorouracil or imiquimod, or excision under anaesthesia), with no presentation of outcomes by treatment type in the report. Though, the number </w:t>
      </w:r>
      <w:r w:rsidR="5C315985" w:rsidRPr="005B6EFD">
        <w:t xml:space="preserve">of </w:t>
      </w:r>
      <w:r w:rsidRPr="005B6EFD">
        <w:t>patients not receiving ablative treatment is likely to be small (estimated at 5.0% to 7.4% for first line treatment).</w:t>
      </w:r>
      <w:r w:rsidR="00381375" w:rsidRPr="005B6EFD">
        <w:t xml:space="preserve"> </w:t>
      </w:r>
    </w:p>
    <w:p w14:paraId="27AD949D" w14:textId="71165584" w:rsidR="00C15AE5" w:rsidRPr="005B6EFD" w:rsidRDefault="00C15AE5" w:rsidP="00243E4F">
      <w:r w:rsidRPr="005B6EFD">
        <w:t xml:space="preserve">At 48 months, the cumulative cancer incidence was 0.9% in the treatment group and 1.8% in the active monitoring group. There was a 57% lower risk of cancer progression in the treatment group (95% CI, 6–80; p = 0.03). In the treatment group, the cancer progression rate was 173 </w:t>
      </w:r>
      <w:r w:rsidRPr="005B6EFD">
        <w:lastRenderedPageBreak/>
        <w:t>cases per 100,000 person-years (95% CI, 90–332), compared to 402 cases per 100,000 person-years (95% CI, 262–616) in the active monitoring group.</w:t>
      </w:r>
    </w:p>
    <w:p w14:paraId="4D405B06" w14:textId="2B8FFF78" w:rsidR="00B93B98" w:rsidRPr="005B6EFD" w:rsidRDefault="00EB41F1" w:rsidP="00243E4F">
      <w:r w:rsidRPr="005B6EFD">
        <w:t>All studies included different populations, used different ablative protocols</w:t>
      </w:r>
      <w:r w:rsidR="008B0037" w:rsidRPr="005B6EFD">
        <w:t>,</w:t>
      </w:r>
      <w:r w:rsidRPr="005B6EFD">
        <w:t xml:space="preserve"> had different follow-up procedures and timings</w:t>
      </w:r>
      <w:r w:rsidR="008B0037" w:rsidRPr="005B6EFD">
        <w:t xml:space="preserve"> and presented different outcome measures</w:t>
      </w:r>
      <w:r w:rsidR="00B93B98" w:rsidRPr="005B6EFD">
        <w:t xml:space="preserve">; therefore, </w:t>
      </w:r>
      <w:r w:rsidR="00006638" w:rsidRPr="005B6EFD">
        <w:t xml:space="preserve">meta-analysis was not possible, and </w:t>
      </w:r>
      <w:r w:rsidR="00B93B98" w:rsidRPr="005B6EFD">
        <w:t xml:space="preserve">results are </w:t>
      </w:r>
      <w:r w:rsidR="00CC5A7A" w:rsidRPr="005B6EFD">
        <w:t xml:space="preserve">primarily </w:t>
      </w:r>
      <w:r w:rsidR="00B93B98" w:rsidRPr="005B6EFD">
        <w:t>presented narratively in a Summary of Findings table</w:t>
      </w:r>
      <w:r w:rsidR="00CC5A7A" w:rsidRPr="005B6EFD">
        <w:t xml:space="preserve"> in</w:t>
      </w:r>
      <w:r w:rsidR="004C2C4E">
        <w:t xml:space="preserve"> </w:t>
      </w:r>
      <w:r w:rsidR="004C2C4E">
        <w:fldChar w:fldCharType="begin"/>
      </w:r>
      <w:r w:rsidR="004C2C4E">
        <w:instrText xml:space="preserve"> REF _Ref223073343 \h </w:instrText>
      </w:r>
      <w:r w:rsidR="004C2C4E">
        <w:fldChar w:fldCharType="separate"/>
      </w:r>
      <w:r w:rsidR="00FC322E">
        <w:t xml:space="preserve">Table </w:t>
      </w:r>
      <w:r w:rsidR="00FC322E">
        <w:rPr>
          <w:noProof/>
        </w:rPr>
        <w:t>40</w:t>
      </w:r>
      <w:r w:rsidR="004C2C4E">
        <w:fldChar w:fldCharType="end"/>
      </w:r>
      <w:r w:rsidR="004B2905" w:rsidRPr="005B6EFD">
        <w:t xml:space="preserve">. </w:t>
      </w:r>
    </w:p>
    <w:p w14:paraId="6EA7C02D" w14:textId="77777777" w:rsidR="00B93B98" w:rsidRPr="005B6EFD" w:rsidRDefault="00EB41F1" w:rsidP="008E3877">
      <w:pPr>
        <w:keepNext/>
        <w:keepLines/>
      </w:pPr>
      <w:r w:rsidRPr="005B6EFD">
        <w:t xml:space="preserve">There was no </w:t>
      </w:r>
      <w:r w:rsidR="00B93B98" w:rsidRPr="005B6EFD">
        <w:t xml:space="preserve">identified </w:t>
      </w:r>
      <w:r w:rsidRPr="005B6EFD">
        <w:t xml:space="preserve">evidence for </w:t>
      </w:r>
      <w:r w:rsidR="00B93B98" w:rsidRPr="005B6EFD">
        <w:t>treatment effectiveness for four</w:t>
      </w:r>
      <w:r w:rsidRPr="005B6EFD">
        <w:t xml:space="preserve"> PICO-specified population groups</w:t>
      </w:r>
      <w:r w:rsidR="00B93B98" w:rsidRPr="005B6EFD">
        <w:t>:</w:t>
      </w:r>
      <w:r w:rsidRPr="005B6EFD">
        <w:t xml:space="preserve"> </w:t>
      </w:r>
    </w:p>
    <w:p w14:paraId="4875CADC" w14:textId="69AA6479" w:rsidR="00B93B98" w:rsidRPr="005B6EFD" w:rsidRDefault="00B93B98" w:rsidP="008E3877">
      <w:pPr>
        <w:pStyle w:val="ListParagraph"/>
        <w:keepNext/>
        <w:keepLines/>
        <w:numPr>
          <w:ilvl w:val="0"/>
          <w:numId w:val="19"/>
        </w:numPr>
      </w:pPr>
      <w:r w:rsidRPr="005B6EFD">
        <w:t>People</w:t>
      </w:r>
      <w:r w:rsidR="00EB41F1" w:rsidRPr="005B6EFD">
        <w:t xml:space="preserve"> with previous vulval SCC/HSIL (HPV associated), testing commencing within 1 year of </w:t>
      </w:r>
      <w:r w:rsidR="00DC4C6A" w:rsidRPr="005B6EFD">
        <w:t>diagnosis.</w:t>
      </w:r>
      <w:r w:rsidR="00EB41F1" w:rsidRPr="005B6EFD">
        <w:t xml:space="preserve"> </w:t>
      </w:r>
    </w:p>
    <w:p w14:paraId="380D9195" w14:textId="48DD630D" w:rsidR="00B93B98" w:rsidRPr="005B6EFD" w:rsidRDefault="00EB41F1" w:rsidP="008E3877">
      <w:pPr>
        <w:pStyle w:val="ListParagraph"/>
        <w:keepNext/>
        <w:keepLines/>
        <w:numPr>
          <w:ilvl w:val="0"/>
          <w:numId w:val="19"/>
        </w:numPr>
      </w:pPr>
      <w:r w:rsidRPr="005B6EFD">
        <w:t>SOTR, commencing 10 years post-</w:t>
      </w:r>
      <w:r w:rsidR="00DC4C6A" w:rsidRPr="005B6EFD">
        <w:t>transplant.</w:t>
      </w:r>
      <w:r w:rsidRPr="005B6EFD">
        <w:t xml:space="preserve"> </w:t>
      </w:r>
    </w:p>
    <w:p w14:paraId="4DA61D19" w14:textId="702DD58B" w:rsidR="00B93B98" w:rsidRPr="005B6EFD" w:rsidRDefault="00B93B98" w:rsidP="008E3877">
      <w:pPr>
        <w:pStyle w:val="ListParagraph"/>
        <w:keepNext/>
        <w:keepLines/>
        <w:numPr>
          <w:ilvl w:val="0"/>
          <w:numId w:val="19"/>
        </w:numPr>
      </w:pPr>
      <w:r w:rsidRPr="005B6EFD">
        <w:t>P</w:t>
      </w:r>
      <w:r w:rsidR="00EB41F1" w:rsidRPr="005B6EFD">
        <w:t xml:space="preserve">atients being followed up after treatment for anal </w:t>
      </w:r>
      <w:r w:rsidR="00DC4C6A" w:rsidRPr="005B6EFD">
        <w:t>cancer.</w:t>
      </w:r>
      <w:r w:rsidR="00EB41F1" w:rsidRPr="005B6EFD">
        <w:t xml:space="preserve"> </w:t>
      </w:r>
    </w:p>
    <w:p w14:paraId="1884C394" w14:textId="6CB6A399" w:rsidR="00006638" w:rsidRPr="005B6EFD" w:rsidRDefault="00B93B98" w:rsidP="008E3877">
      <w:pPr>
        <w:pStyle w:val="ListParagraph"/>
        <w:keepNext/>
        <w:keepLines/>
        <w:numPr>
          <w:ilvl w:val="0"/>
          <w:numId w:val="19"/>
        </w:numPr>
      </w:pPr>
      <w:r w:rsidRPr="005B6EFD">
        <w:t>P</w:t>
      </w:r>
      <w:r w:rsidR="00EB41F1" w:rsidRPr="005B6EFD">
        <w:t xml:space="preserve">atients outside these above groups with incidental anal HSIL. </w:t>
      </w:r>
    </w:p>
    <w:p w14:paraId="6AD1B1BA" w14:textId="3080E83B" w:rsidR="00EB41F1" w:rsidRPr="005B6EFD" w:rsidRDefault="00006638" w:rsidP="00B93B98">
      <w:r w:rsidRPr="005B6EFD">
        <w:t>Progression to anal cancer from key studies is summarised in</w:t>
      </w:r>
      <w:r w:rsidR="00782724">
        <w:t xml:space="preserve"> </w:t>
      </w:r>
      <w:r w:rsidR="00782724">
        <w:fldChar w:fldCharType="begin"/>
      </w:r>
      <w:r w:rsidR="00782724">
        <w:instrText xml:space="preserve"> REF _Ref223073367 \h </w:instrText>
      </w:r>
      <w:r w:rsidR="00782724">
        <w:fldChar w:fldCharType="separate"/>
      </w:r>
      <w:r w:rsidR="00FC322E">
        <w:t xml:space="preserve">Table </w:t>
      </w:r>
      <w:r w:rsidR="00FC322E">
        <w:rPr>
          <w:noProof/>
        </w:rPr>
        <w:t>39</w:t>
      </w:r>
      <w:r w:rsidR="00782724">
        <w:fldChar w:fldCharType="end"/>
      </w:r>
      <w:r w:rsidR="000553EE" w:rsidRPr="005B6EFD">
        <w:t>.</w:t>
      </w:r>
      <w:r w:rsidRPr="005B6EFD">
        <w:t xml:space="preserve"> </w:t>
      </w:r>
      <w:r w:rsidR="00CC5A7A" w:rsidRPr="005B6EFD">
        <w:t>The evidence suggests that c</w:t>
      </w:r>
      <w:r w:rsidR="00EB41F1" w:rsidRPr="005B6EFD">
        <w:t xml:space="preserve">ertain risk factors may predict effectiveness of ablative treatment (HPV strains, lesion size, </w:t>
      </w:r>
      <w:r w:rsidR="0062550C" w:rsidRPr="005B6EFD">
        <w:t xml:space="preserve">the lowest recorded </w:t>
      </w:r>
      <w:r w:rsidR="00EB41F1" w:rsidRPr="005B6EFD">
        <w:t>CD4 count) which may logically extend to risk factors associated with different populations</w:t>
      </w:r>
      <w:r w:rsidR="00B93B98" w:rsidRPr="005B6EFD">
        <w:t xml:space="preserve">; </w:t>
      </w:r>
      <w:r w:rsidR="00DD7AB8" w:rsidRPr="005B6EFD">
        <w:t>therefore,</w:t>
      </w:r>
      <w:r w:rsidR="00B93B98" w:rsidRPr="005B6EFD">
        <w:t xml:space="preserve"> evidence for the therapeutic intervention in these specific populations is needed.</w:t>
      </w:r>
    </w:p>
    <w:p w14:paraId="110329CA" w14:textId="4E8BB0C1" w:rsidR="00006638" w:rsidRPr="005B6EFD" w:rsidRDefault="00006638" w:rsidP="00B93B98">
      <w:r w:rsidRPr="005B6EFD">
        <w:t>Additionally, all comparative evidence studies had a median follow-up of 12</w:t>
      </w:r>
      <w:r w:rsidR="00C15AE5" w:rsidRPr="005B6EFD">
        <w:t xml:space="preserve"> to </w:t>
      </w:r>
      <w:r w:rsidRPr="005B6EFD">
        <w:t>28 months, which may not be adequate to assess progression of HSIL to anal cancer.</w:t>
      </w:r>
    </w:p>
    <w:p w14:paraId="71966615" w14:textId="31D5419F" w:rsidR="004C2C4E" w:rsidRDefault="004C2C4E" w:rsidP="004C2C4E">
      <w:pPr>
        <w:pStyle w:val="Caption"/>
      </w:pPr>
      <w:bookmarkStart w:id="177" w:name="_Ref223073367"/>
      <w:bookmarkStart w:id="178" w:name="_Ref203602170"/>
      <w:r>
        <w:t xml:space="preserve">Table </w:t>
      </w:r>
      <w:r>
        <w:fldChar w:fldCharType="begin"/>
      </w:r>
      <w:r>
        <w:instrText xml:space="preserve"> SEQ Table \* ARABIC </w:instrText>
      </w:r>
      <w:r>
        <w:fldChar w:fldCharType="separate"/>
      </w:r>
      <w:r w:rsidR="00FC322E">
        <w:rPr>
          <w:noProof/>
        </w:rPr>
        <w:t>39</w:t>
      </w:r>
      <w:r>
        <w:fldChar w:fldCharType="end"/>
      </w:r>
      <w:bookmarkEnd w:id="177"/>
      <w:r>
        <w:t xml:space="preserve"> </w:t>
      </w:r>
      <w:r w:rsidRPr="005E5856">
        <w:t>Progression to anal cancer results from key comparative evidence for the therapeutic intervention (k=3</w:t>
      </w:r>
      <w:r>
        <w:t>)</w:t>
      </w:r>
    </w:p>
    <w:tbl>
      <w:tblPr>
        <w:tblStyle w:val="TableGrid0"/>
        <w:tblW w:w="902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76"/>
        <w:gridCol w:w="1657"/>
        <w:gridCol w:w="2312"/>
        <w:gridCol w:w="1227"/>
        <w:gridCol w:w="1249"/>
        <w:gridCol w:w="1300"/>
      </w:tblGrid>
      <w:tr w:rsidR="009B2073" w:rsidRPr="005B6EFD" w14:paraId="4A7ECE7A" w14:textId="65FC6D45" w:rsidTr="00054447">
        <w:trPr>
          <w:trHeight w:val="469"/>
        </w:trPr>
        <w:tc>
          <w:tcPr>
            <w:tcW w:w="1276" w:type="dxa"/>
            <w:vMerge w:val="restart"/>
            <w:shd w:val="clear" w:color="auto" w:fill="D9D9D9" w:themeFill="background1" w:themeFillShade="D9"/>
          </w:tcPr>
          <w:bookmarkEnd w:id="178"/>
          <w:p w14:paraId="5E1C76DB" w14:textId="77777777" w:rsidR="008B0037" w:rsidRPr="005B6EFD" w:rsidRDefault="008B0037" w:rsidP="00C12694">
            <w:pPr>
              <w:pStyle w:val="TableFigureHeading"/>
              <w:spacing w:before="0" w:after="0"/>
            </w:pPr>
            <w:r w:rsidRPr="005B6EFD">
              <w:t xml:space="preserve">Study </w:t>
            </w:r>
          </w:p>
        </w:tc>
        <w:tc>
          <w:tcPr>
            <w:tcW w:w="1657" w:type="dxa"/>
            <w:shd w:val="clear" w:color="auto" w:fill="D9D9D9" w:themeFill="background1" w:themeFillShade="D9"/>
          </w:tcPr>
          <w:p w14:paraId="73667D77" w14:textId="2DDF3041" w:rsidR="008B0037" w:rsidRPr="005B6EFD" w:rsidRDefault="008B0037" w:rsidP="00C12694">
            <w:pPr>
              <w:pStyle w:val="TableFigureHeading"/>
              <w:spacing w:before="0" w:after="0"/>
            </w:pPr>
            <w:r w:rsidRPr="005B6EFD">
              <w:t>Population</w:t>
            </w:r>
          </w:p>
        </w:tc>
        <w:tc>
          <w:tcPr>
            <w:tcW w:w="2312" w:type="dxa"/>
            <w:vMerge w:val="restart"/>
            <w:shd w:val="clear" w:color="auto" w:fill="D9D9D9" w:themeFill="background1" w:themeFillShade="D9"/>
          </w:tcPr>
          <w:p w14:paraId="0508A892" w14:textId="6589D2BD" w:rsidR="008B0037" w:rsidRPr="005B6EFD" w:rsidRDefault="008B0037" w:rsidP="00C12694">
            <w:pPr>
              <w:pStyle w:val="TableFigureHeading"/>
              <w:spacing w:before="0" w:after="0"/>
            </w:pPr>
            <w:r w:rsidRPr="005B6EFD">
              <w:t>Ablative technique</w:t>
            </w:r>
          </w:p>
        </w:tc>
        <w:tc>
          <w:tcPr>
            <w:tcW w:w="2476" w:type="dxa"/>
            <w:gridSpan w:val="2"/>
            <w:shd w:val="clear" w:color="auto" w:fill="D9D9D9" w:themeFill="background1" w:themeFillShade="D9"/>
          </w:tcPr>
          <w:p w14:paraId="12E081E8" w14:textId="00EE8E13" w:rsidR="008B0037" w:rsidRPr="005B6EFD" w:rsidRDefault="008B0037" w:rsidP="00C12694">
            <w:pPr>
              <w:pStyle w:val="TableFigureHeading"/>
              <w:spacing w:before="0" w:after="0"/>
            </w:pPr>
            <w:r w:rsidRPr="005B6EFD">
              <w:t>Progression to anal cancer</w:t>
            </w:r>
          </w:p>
        </w:tc>
        <w:tc>
          <w:tcPr>
            <w:tcW w:w="1300" w:type="dxa"/>
            <w:vMerge w:val="restart"/>
            <w:shd w:val="clear" w:color="auto" w:fill="D9D9D9" w:themeFill="background1" w:themeFillShade="D9"/>
          </w:tcPr>
          <w:p w14:paraId="1FF8D6A5" w14:textId="780C7DD7" w:rsidR="008B0037" w:rsidRPr="005B6EFD" w:rsidRDefault="008B0037" w:rsidP="00C12694">
            <w:pPr>
              <w:pStyle w:val="TableFigureHeading"/>
              <w:spacing w:before="0" w:after="0"/>
            </w:pPr>
            <w:r w:rsidRPr="005B6EFD">
              <w:t>Follow-up (median)</w:t>
            </w:r>
          </w:p>
        </w:tc>
      </w:tr>
      <w:tr w:rsidR="009B2073" w:rsidRPr="005B6EFD" w14:paraId="7B0D2B31" w14:textId="4EABAF9A" w:rsidTr="00054447">
        <w:trPr>
          <w:trHeight w:val="469"/>
        </w:trPr>
        <w:tc>
          <w:tcPr>
            <w:tcW w:w="1276" w:type="dxa"/>
            <w:vMerge/>
          </w:tcPr>
          <w:p w14:paraId="7956AE71" w14:textId="77777777" w:rsidR="008B0037" w:rsidRPr="005B6EFD" w:rsidRDefault="008B0037" w:rsidP="00C12694">
            <w:pPr>
              <w:pStyle w:val="TableFigureHeading"/>
              <w:spacing w:before="0" w:after="0"/>
            </w:pPr>
          </w:p>
        </w:tc>
        <w:tc>
          <w:tcPr>
            <w:tcW w:w="1657" w:type="dxa"/>
            <w:shd w:val="clear" w:color="auto" w:fill="D9D9D9" w:themeFill="background1" w:themeFillShade="D9"/>
          </w:tcPr>
          <w:p w14:paraId="775D3467" w14:textId="77777777" w:rsidR="008B0037" w:rsidRPr="005B6EFD" w:rsidRDefault="008B0037" w:rsidP="00C12694">
            <w:pPr>
              <w:pStyle w:val="TableFigureHeading"/>
              <w:spacing w:before="0" w:after="0"/>
            </w:pPr>
          </w:p>
        </w:tc>
        <w:tc>
          <w:tcPr>
            <w:tcW w:w="2312" w:type="dxa"/>
            <w:vMerge/>
          </w:tcPr>
          <w:p w14:paraId="0D6F1872" w14:textId="01FD8ED5" w:rsidR="008B0037" w:rsidRPr="005B6EFD" w:rsidRDefault="008B0037" w:rsidP="00C12694">
            <w:pPr>
              <w:pStyle w:val="TableFigureHeading"/>
              <w:spacing w:before="0" w:after="0"/>
            </w:pPr>
          </w:p>
        </w:tc>
        <w:tc>
          <w:tcPr>
            <w:tcW w:w="1227" w:type="dxa"/>
            <w:shd w:val="clear" w:color="auto" w:fill="D9D9D9" w:themeFill="background1" w:themeFillShade="D9"/>
          </w:tcPr>
          <w:p w14:paraId="7A097666" w14:textId="4C37B7CC" w:rsidR="008B0037" w:rsidRPr="005B6EFD" w:rsidRDefault="008B0037" w:rsidP="00C12694">
            <w:pPr>
              <w:pStyle w:val="TableFigureHeading"/>
              <w:spacing w:before="0" w:after="0"/>
            </w:pPr>
            <w:r w:rsidRPr="005B6EFD">
              <w:t>Treatment group</w:t>
            </w:r>
          </w:p>
        </w:tc>
        <w:tc>
          <w:tcPr>
            <w:tcW w:w="1249" w:type="dxa"/>
            <w:shd w:val="clear" w:color="auto" w:fill="D9D9D9" w:themeFill="background1" w:themeFillShade="D9"/>
          </w:tcPr>
          <w:p w14:paraId="58100E9B" w14:textId="2D277B24" w:rsidR="008B0037" w:rsidRPr="005B6EFD" w:rsidRDefault="008B0037" w:rsidP="00C12694">
            <w:pPr>
              <w:pStyle w:val="TableFigureHeading"/>
              <w:spacing w:before="0" w:after="0"/>
            </w:pPr>
            <w:r w:rsidRPr="005B6EFD">
              <w:t>Comparator group</w:t>
            </w:r>
          </w:p>
        </w:tc>
        <w:tc>
          <w:tcPr>
            <w:tcW w:w="1300" w:type="dxa"/>
            <w:vMerge/>
          </w:tcPr>
          <w:p w14:paraId="2B7C81D6" w14:textId="18569D10" w:rsidR="008B0037" w:rsidRPr="005B6EFD" w:rsidRDefault="008B0037" w:rsidP="00C12694">
            <w:pPr>
              <w:pStyle w:val="TableFigureHeading"/>
              <w:spacing w:before="0" w:after="0"/>
            </w:pPr>
          </w:p>
        </w:tc>
      </w:tr>
      <w:tr w:rsidR="00FC6695" w:rsidRPr="005B6EFD" w14:paraId="1492599A" w14:textId="34102A5E" w:rsidTr="00054447">
        <w:trPr>
          <w:trHeight w:val="55"/>
        </w:trPr>
        <w:tc>
          <w:tcPr>
            <w:tcW w:w="9021" w:type="dxa"/>
            <w:gridSpan w:val="6"/>
            <w:shd w:val="clear" w:color="auto" w:fill="F2F2F2" w:themeFill="background1" w:themeFillShade="F2"/>
          </w:tcPr>
          <w:p w14:paraId="6B3618F6" w14:textId="40711316" w:rsidR="008B0037" w:rsidRPr="005B6EFD" w:rsidRDefault="008B0037" w:rsidP="00C12694">
            <w:pPr>
              <w:pStyle w:val="TableFigureHeading"/>
              <w:spacing w:before="0" w:after="0"/>
            </w:pPr>
            <w:r w:rsidRPr="005B6EFD">
              <w:t>Key trials</w:t>
            </w:r>
          </w:p>
        </w:tc>
      </w:tr>
      <w:tr w:rsidR="00F31A5B" w:rsidRPr="005B6EFD" w14:paraId="75048EDA" w14:textId="074039D2" w:rsidTr="00054447">
        <w:trPr>
          <w:trHeight w:val="55"/>
        </w:trPr>
        <w:tc>
          <w:tcPr>
            <w:tcW w:w="1276" w:type="dxa"/>
          </w:tcPr>
          <w:p w14:paraId="4A5AC7BD" w14:textId="429A9605" w:rsidR="008B0037" w:rsidRPr="005B6EFD" w:rsidRDefault="008B0037" w:rsidP="00C12694">
            <w:pPr>
              <w:pStyle w:val="TableText"/>
              <w:spacing w:before="0" w:after="0"/>
            </w:pPr>
            <w:r w:rsidRPr="005B6EFD">
              <w:t>Palefsky 2022</w:t>
            </w:r>
          </w:p>
        </w:tc>
        <w:tc>
          <w:tcPr>
            <w:tcW w:w="1657" w:type="dxa"/>
          </w:tcPr>
          <w:p w14:paraId="160516A2" w14:textId="2E7BB941" w:rsidR="008B0037" w:rsidRPr="005B6EFD" w:rsidRDefault="008B0037" w:rsidP="00C12694">
            <w:pPr>
              <w:pStyle w:val="Tabletext0"/>
              <w:spacing w:before="0" w:after="0"/>
            </w:pPr>
            <w:r w:rsidRPr="005B6EFD">
              <w:t>PLWH - 77.3% MSM</w:t>
            </w:r>
          </w:p>
        </w:tc>
        <w:tc>
          <w:tcPr>
            <w:tcW w:w="2312" w:type="dxa"/>
          </w:tcPr>
          <w:p w14:paraId="17AD8BBC" w14:textId="30430434" w:rsidR="008B0037" w:rsidRPr="005B6EFD" w:rsidRDefault="008B0037" w:rsidP="00C12694">
            <w:pPr>
              <w:pStyle w:val="Tabletext0"/>
              <w:spacing w:before="0" w:after="0"/>
            </w:pPr>
            <w:r w:rsidRPr="005B6EFD">
              <w:t>HSIL treatment*</w:t>
            </w:r>
          </w:p>
        </w:tc>
        <w:tc>
          <w:tcPr>
            <w:tcW w:w="1227" w:type="dxa"/>
          </w:tcPr>
          <w:p w14:paraId="77D65840" w14:textId="06AF166B" w:rsidR="008B0037" w:rsidRPr="005B6EFD" w:rsidRDefault="008B0037" w:rsidP="00C12694">
            <w:pPr>
              <w:pStyle w:val="TableText"/>
              <w:spacing w:before="0" w:after="0"/>
            </w:pPr>
            <w:r w:rsidRPr="005B6EFD">
              <w:t>9/2227</w:t>
            </w:r>
          </w:p>
        </w:tc>
        <w:tc>
          <w:tcPr>
            <w:tcW w:w="1249" w:type="dxa"/>
          </w:tcPr>
          <w:p w14:paraId="4211F51B" w14:textId="20A70CE6" w:rsidR="008B0037" w:rsidRPr="005B6EFD" w:rsidRDefault="008B0037" w:rsidP="00C12694">
            <w:pPr>
              <w:pStyle w:val="TableText"/>
              <w:spacing w:before="0" w:after="0"/>
            </w:pPr>
            <w:r w:rsidRPr="005B6EFD">
              <w:t>21/2219</w:t>
            </w:r>
          </w:p>
        </w:tc>
        <w:tc>
          <w:tcPr>
            <w:tcW w:w="1300" w:type="dxa"/>
          </w:tcPr>
          <w:p w14:paraId="45F6EC01" w14:textId="068141A1" w:rsidR="008B0037" w:rsidRPr="005B6EFD" w:rsidRDefault="008B0037" w:rsidP="00C12694">
            <w:pPr>
              <w:pStyle w:val="TableText"/>
              <w:spacing w:before="0" w:after="0"/>
            </w:pPr>
            <w:r w:rsidRPr="005B6EFD">
              <w:t>25.8 months</w:t>
            </w:r>
          </w:p>
        </w:tc>
      </w:tr>
      <w:tr w:rsidR="00F31A5B" w:rsidRPr="005B6EFD" w14:paraId="650DC790" w14:textId="73DBBDD7" w:rsidTr="00054447">
        <w:trPr>
          <w:trHeight w:val="55"/>
        </w:trPr>
        <w:tc>
          <w:tcPr>
            <w:tcW w:w="1276" w:type="dxa"/>
          </w:tcPr>
          <w:p w14:paraId="4B804C2C" w14:textId="3BA2DB8C" w:rsidR="008B0037" w:rsidRPr="005B6EFD" w:rsidRDefault="008B0037" w:rsidP="00C12694">
            <w:pPr>
              <w:pStyle w:val="TableText"/>
              <w:spacing w:before="0" w:after="0"/>
            </w:pPr>
            <w:r w:rsidRPr="005B6EFD">
              <w:t>Goldstone 2019</w:t>
            </w:r>
          </w:p>
        </w:tc>
        <w:tc>
          <w:tcPr>
            <w:tcW w:w="1657" w:type="dxa"/>
          </w:tcPr>
          <w:p w14:paraId="6AB92E08" w14:textId="3251FEF4" w:rsidR="008B0037" w:rsidRPr="005B6EFD" w:rsidRDefault="008B0037" w:rsidP="00C12694">
            <w:pPr>
              <w:pStyle w:val="Tabletext0"/>
              <w:spacing w:before="0" w:after="0"/>
            </w:pPr>
            <w:r w:rsidRPr="005B6EFD">
              <w:t>PLWH</w:t>
            </w:r>
          </w:p>
        </w:tc>
        <w:tc>
          <w:tcPr>
            <w:tcW w:w="2312" w:type="dxa"/>
          </w:tcPr>
          <w:p w14:paraId="13F70A88" w14:textId="09610994" w:rsidR="008B0037" w:rsidRPr="005B6EFD" w:rsidRDefault="008B0037" w:rsidP="00C12694">
            <w:pPr>
              <w:pStyle w:val="TableText"/>
              <w:spacing w:before="0" w:after="0"/>
            </w:pPr>
            <w:r w:rsidRPr="005B6EFD">
              <w:t>HSIL ablation with IRC</w:t>
            </w:r>
          </w:p>
        </w:tc>
        <w:tc>
          <w:tcPr>
            <w:tcW w:w="1227" w:type="dxa"/>
          </w:tcPr>
          <w:p w14:paraId="075BBA7B" w14:textId="3174FCD2" w:rsidR="008B0037" w:rsidRPr="005B6EFD" w:rsidRDefault="008B0037" w:rsidP="00C12694">
            <w:pPr>
              <w:pStyle w:val="TableText"/>
              <w:spacing w:before="0" w:after="0"/>
            </w:pPr>
            <w:r w:rsidRPr="005B6EFD">
              <w:t>0%</w:t>
            </w:r>
            <w:r w:rsidR="00C15AE5" w:rsidRPr="005B6EFD">
              <w:t xml:space="preserve"> (0/60)</w:t>
            </w:r>
          </w:p>
        </w:tc>
        <w:tc>
          <w:tcPr>
            <w:tcW w:w="1249" w:type="dxa"/>
          </w:tcPr>
          <w:p w14:paraId="4C3563DD" w14:textId="7A034B7B" w:rsidR="008B0037" w:rsidRPr="005B6EFD" w:rsidRDefault="008B0037" w:rsidP="00C12694">
            <w:pPr>
              <w:pStyle w:val="TableText"/>
              <w:spacing w:before="0" w:after="0"/>
            </w:pPr>
            <w:r w:rsidRPr="005B6EFD">
              <w:t>0%</w:t>
            </w:r>
            <w:r w:rsidR="00C15AE5" w:rsidRPr="005B6EFD">
              <w:t xml:space="preserve"> (0/60)</w:t>
            </w:r>
          </w:p>
        </w:tc>
        <w:tc>
          <w:tcPr>
            <w:tcW w:w="1300" w:type="dxa"/>
          </w:tcPr>
          <w:p w14:paraId="500EDC10" w14:textId="3E4BE69D" w:rsidR="008B0037" w:rsidRPr="005B6EFD" w:rsidRDefault="008B0037" w:rsidP="00C12694">
            <w:pPr>
              <w:pStyle w:val="TableText"/>
              <w:spacing w:before="0" w:after="0"/>
            </w:pPr>
            <w:r w:rsidRPr="005B6EFD">
              <w:t>12 months</w:t>
            </w:r>
          </w:p>
        </w:tc>
      </w:tr>
      <w:tr w:rsidR="00F31A5B" w:rsidRPr="005B6EFD" w14:paraId="62D13704" w14:textId="7602D5D6" w:rsidTr="00054447">
        <w:trPr>
          <w:trHeight w:val="55"/>
        </w:trPr>
        <w:tc>
          <w:tcPr>
            <w:tcW w:w="1276" w:type="dxa"/>
          </w:tcPr>
          <w:p w14:paraId="58AB03E5" w14:textId="3A9D5178" w:rsidR="008B0037" w:rsidRPr="005B6EFD" w:rsidRDefault="008B0037" w:rsidP="00C12694">
            <w:pPr>
              <w:pStyle w:val="TableText"/>
              <w:spacing w:before="0" w:after="0"/>
            </w:pPr>
            <w:r w:rsidRPr="005B6EFD">
              <w:t>Weis 2012</w:t>
            </w:r>
          </w:p>
        </w:tc>
        <w:tc>
          <w:tcPr>
            <w:tcW w:w="1657" w:type="dxa"/>
          </w:tcPr>
          <w:p w14:paraId="27F6F7B1" w14:textId="7D09262B" w:rsidR="008B0037" w:rsidRPr="005B6EFD" w:rsidRDefault="008B0037" w:rsidP="00C12694">
            <w:pPr>
              <w:pStyle w:val="Tabletext0"/>
              <w:spacing w:before="0" w:after="0"/>
            </w:pPr>
            <w:r w:rsidRPr="005B6EFD">
              <w:t>PLWH</w:t>
            </w:r>
          </w:p>
        </w:tc>
        <w:tc>
          <w:tcPr>
            <w:tcW w:w="2312" w:type="dxa"/>
          </w:tcPr>
          <w:p w14:paraId="33C14A59" w14:textId="55C5FFE6" w:rsidR="008B0037" w:rsidRPr="005B6EFD" w:rsidRDefault="008B0037" w:rsidP="00C12694">
            <w:pPr>
              <w:pStyle w:val="TableText"/>
              <w:spacing w:before="0" w:after="0"/>
            </w:pPr>
            <w:r w:rsidRPr="005B6EFD">
              <w:t>HSIL ablation with ECA</w:t>
            </w:r>
          </w:p>
        </w:tc>
        <w:tc>
          <w:tcPr>
            <w:tcW w:w="1227" w:type="dxa"/>
          </w:tcPr>
          <w:p w14:paraId="194E103A" w14:textId="07FD2ACF" w:rsidR="008B0037" w:rsidRPr="005B6EFD" w:rsidRDefault="008B0037" w:rsidP="00C12694">
            <w:pPr>
              <w:pStyle w:val="TableText"/>
              <w:spacing w:before="0" w:after="0"/>
            </w:pPr>
            <w:r w:rsidRPr="005B6EFD">
              <w:t>0% (0/98)</w:t>
            </w:r>
          </w:p>
        </w:tc>
        <w:tc>
          <w:tcPr>
            <w:tcW w:w="1249" w:type="dxa"/>
          </w:tcPr>
          <w:p w14:paraId="2EFF83A2" w14:textId="5B78E14E" w:rsidR="008B0037" w:rsidRPr="005B6EFD" w:rsidRDefault="008B0037" w:rsidP="00C12694">
            <w:pPr>
              <w:pStyle w:val="TableText"/>
              <w:spacing w:before="0" w:after="0"/>
            </w:pPr>
            <w:r w:rsidRPr="005B6EFD">
              <w:t>5% (2/42)</w:t>
            </w:r>
          </w:p>
        </w:tc>
        <w:tc>
          <w:tcPr>
            <w:tcW w:w="1300" w:type="dxa"/>
          </w:tcPr>
          <w:p w14:paraId="65D27591" w14:textId="208B48B3" w:rsidR="008B0037" w:rsidRPr="005B6EFD" w:rsidRDefault="008B0037" w:rsidP="00C12694">
            <w:pPr>
              <w:pStyle w:val="TableText"/>
              <w:spacing w:before="0" w:after="0"/>
            </w:pPr>
            <w:r w:rsidRPr="005B6EFD">
              <w:t xml:space="preserve">28 months </w:t>
            </w:r>
          </w:p>
        </w:tc>
      </w:tr>
    </w:tbl>
    <w:p w14:paraId="2D0D62C0" w14:textId="18DBF3AC" w:rsidR="008B0037" w:rsidRPr="005B6EFD" w:rsidRDefault="008B0037" w:rsidP="008B0037">
      <w:pPr>
        <w:pStyle w:val="TableFigureFooter"/>
      </w:pPr>
      <w:r w:rsidRPr="005B6EFD">
        <w:t>Source: Study reports</w:t>
      </w:r>
    </w:p>
    <w:p w14:paraId="3C7D1E3B" w14:textId="3783488A" w:rsidR="008B0037" w:rsidRPr="005B6EFD" w:rsidRDefault="008B0037" w:rsidP="008B0037">
      <w:pPr>
        <w:pStyle w:val="TableFigureFooter"/>
      </w:pPr>
      <w:r w:rsidRPr="005B6EFD">
        <w:t>Notes: *Including: office-based ablative procedures, ablation or excision under anaesthesia, or the administration of topical fluorouracil or imiquimod. Selected by clinicians in alignment with clinician and participant preference from a list of options defined in the trial protocol using method-specific algorithms.</w:t>
      </w:r>
    </w:p>
    <w:p w14:paraId="750FEEFC" w14:textId="29426EAD" w:rsidR="008B0037" w:rsidRPr="005B6EFD" w:rsidRDefault="008B0037" w:rsidP="008B0037">
      <w:pPr>
        <w:pStyle w:val="TableFigureFooter"/>
      </w:pPr>
      <w:r w:rsidRPr="005B6EFD">
        <w:t>^All anal cancer cases in PLWH.</w:t>
      </w:r>
    </w:p>
    <w:p w14:paraId="69B18134" w14:textId="52DDAC63" w:rsidR="008B0037" w:rsidRPr="005B6EFD" w:rsidRDefault="008B0037" w:rsidP="00C12694">
      <w:pPr>
        <w:pStyle w:val="TableFigureFooter"/>
        <w:spacing w:after="240"/>
      </w:pPr>
      <w:r w:rsidRPr="005B6EFD">
        <w:t>Abbreviations:</w:t>
      </w:r>
      <w:r w:rsidR="008F74CF" w:rsidRPr="005B6EFD">
        <w:t xml:space="preserve"> ECA = electrocautery ablation; </w:t>
      </w:r>
      <w:r w:rsidR="00076676" w:rsidRPr="005B6EFD">
        <w:t xml:space="preserve">HSIL= high-grade squamous intraepithelial lesions, </w:t>
      </w:r>
      <w:r w:rsidR="008F74CF" w:rsidRPr="005B6EFD">
        <w:t>IRC = infrared coagulation</w:t>
      </w:r>
      <w:r w:rsidR="003E5458" w:rsidRPr="005B6EFD">
        <w:t>,</w:t>
      </w:r>
      <w:r w:rsidR="008F74CF" w:rsidRPr="005B6EFD">
        <w:t xml:space="preserve"> </w:t>
      </w:r>
      <w:r w:rsidR="003E5458" w:rsidRPr="005B6EFD">
        <w:t>LWH = living with HIV, MSM = men who have sex with men, PLWH = people living with HIV</w:t>
      </w:r>
    </w:p>
    <w:p w14:paraId="6929CB3B" w14:textId="7FC12AD3" w:rsidR="001E44AC" w:rsidRPr="005B6EFD" w:rsidRDefault="004C2C4E" w:rsidP="004C2C4E">
      <w:pPr>
        <w:pStyle w:val="Caption"/>
      </w:pPr>
      <w:bookmarkStart w:id="179" w:name="_Ref223073343"/>
      <w:bookmarkStart w:id="180" w:name="_Ref193355437"/>
      <w:bookmarkStart w:id="181" w:name="_Ref196218911"/>
      <w:r>
        <w:t xml:space="preserve">Table </w:t>
      </w:r>
      <w:r>
        <w:fldChar w:fldCharType="begin"/>
      </w:r>
      <w:r>
        <w:instrText xml:space="preserve"> SEQ Table \* ARABIC </w:instrText>
      </w:r>
      <w:r>
        <w:fldChar w:fldCharType="separate"/>
      </w:r>
      <w:r w:rsidR="00FC322E">
        <w:rPr>
          <w:noProof/>
        </w:rPr>
        <w:t>40</w:t>
      </w:r>
      <w:r>
        <w:fldChar w:fldCharType="end"/>
      </w:r>
      <w:bookmarkEnd w:id="179"/>
      <w:r>
        <w:t xml:space="preserve"> </w:t>
      </w:r>
      <w:r w:rsidRPr="00706584">
        <w:t>Summary of findings table – key therapeutic intervention evidence (k=32</w:t>
      </w:r>
      <w:bookmarkEnd w:id="180"/>
      <w:bookmarkEnd w:id="181"/>
      <w:r>
        <w: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28" w:type="dxa"/>
        </w:tblCellMar>
        <w:tblLook w:val="04A0" w:firstRow="1" w:lastRow="0" w:firstColumn="1" w:lastColumn="0" w:noHBand="0" w:noVBand="1"/>
      </w:tblPr>
      <w:tblGrid>
        <w:gridCol w:w="961"/>
        <w:gridCol w:w="1024"/>
        <w:gridCol w:w="5381"/>
        <w:gridCol w:w="1650"/>
      </w:tblGrid>
      <w:tr w:rsidR="001E44AC" w:rsidRPr="005B6EFD" w14:paraId="0F120E9C" w14:textId="1C2527A7" w:rsidTr="008E3877">
        <w:trPr>
          <w:trHeight w:val="45"/>
        </w:trPr>
        <w:tc>
          <w:tcPr>
            <w:tcW w:w="533" w:type="pct"/>
            <w:shd w:val="clear" w:color="auto" w:fill="D9D9D9" w:themeFill="background1" w:themeFillShade="D9"/>
            <w:vAlign w:val="center"/>
          </w:tcPr>
          <w:p w14:paraId="065EB991" w14:textId="77777777" w:rsidR="001E44AC" w:rsidRPr="005B6EFD" w:rsidRDefault="001E44AC" w:rsidP="00986AA7">
            <w:pPr>
              <w:pStyle w:val="TableFigureHeading"/>
              <w:spacing w:before="0" w:after="0"/>
            </w:pPr>
            <w:r w:rsidRPr="005B6EFD">
              <w:t>Outcomes</w:t>
            </w:r>
          </w:p>
        </w:tc>
        <w:tc>
          <w:tcPr>
            <w:tcW w:w="568" w:type="pct"/>
            <w:shd w:val="clear" w:color="auto" w:fill="D9D9D9" w:themeFill="background1" w:themeFillShade="D9"/>
            <w:vAlign w:val="center"/>
          </w:tcPr>
          <w:p w14:paraId="7B01AD43" w14:textId="77777777" w:rsidR="001E44AC" w:rsidRPr="005B6EFD" w:rsidRDefault="001E44AC" w:rsidP="00986AA7">
            <w:pPr>
              <w:pStyle w:val="TableFigureHeading"/>
              <w:spacing w:before="0" w:after="0"/>
            </w:pPr>
            <w:r w:rsidRPr="005B6EFD">
              <w:t>Participants and studies</w:t>
            </w:r>
          </w:p>
        </w:tc>
        <w:tc>
          <w:tcPr>
            <w:tcW w:w="2984" w:type="pct"/>
            <w:shd w:val="clear" w:color="auto" w:fill="D9D9D9" w:themeFill="background1" w:themeFillShade="D9"/>
            <w:vAlign w:val="center"/>
          </w:tcPr>
          <w:p w14:paraId="0A60EF62" w14:textId="77777777" w:rsidR="001E44AC" w:rsidRPr="005B6EFD" w:rsidRDefault="001E44AC" w:rsidP="00986AA7">
            <w:pPr>
              <w:pStyle w:val="TableFigureHeading"/>
              <w:spacing w:before="0" w:after="0"/>
            </w:pPr>
            <w:r w:rsidRPr="005B6EFD">
              <w:t>Results, interpretation and key uncertainties</w:t>
            </w:r>
          </w:p>
        </w:tc>
        <w:tc>
          <w:tcPr>
            <w:tcW w:w="915" w:type="pct"/>
            <w:shd w:val="clear" w:color="auto" w:fill="D9D9D9" w:themeFill="background1" w:themeFillShade="D9"/>
            <w:vAlign w:val="center"/>
          </w:tcPr>
          <w:p w14:paraId="207DA9DB" w14:textId="1CBF9F56" w:rsidR="001E44AC" w:rsidRPr="005B6EFD" w:rsidRDefault="001E44AC" w:rsidP="00986AA7">
            <w:pPr>
              <w:pStyle w:val="TableFigureHeading"/>
              <w:spacing w:before="0" w:after="0"/>
            </w:pPr>
            <w:r w:rsidRPr="005B6EFD">
              <w:t>Certainty of the evidence (GRADE)</w:t>
            </w:r>
          </w:p>
          <w:p w14:paraId="43CC48CF" w14:textId="13B84D64" w:rsidR="001E44AC" w:rsidRPr="005B6EFD" w:rsidRDefault="001E44AC" w:rsidP="00986AA7">
            <w:pPr>
              <w:pStyle w:val="TableFigureHeading"/>
              <w:spacing w:before="0" w:after="0"/>
            </w:pPr>
            <w:r w:rsidRPr="005B6EFD">
              <w:t>Evidence statement</w:t>
            </w:r>
          </w:p>
        </w:tc>
      </w:tr>
      <w:tr w:rsidR="001E44AC" w:rsidRPr="005B6EFD" w14:paraId="696C0D5F" w14:textId="6712E648" w:rsidTr="008E3877">
        <w:trPr>
          <w:trHeight w:val="55"/>
        </w:trPr>
        <w:tc>
          <w:tcPr>
            <w:tcW w:w="533" w:type="pct"/>
            <w:vAlign w:val="center"/>
          </w:tcPr>
          <w:p w14:paraId="42C72F3E" w14:textId="042CC19C" w:rsidR="001E44AC" w:rsidRPr="005B6EFD" w:rsidRDefault="001E44AC" w:rsidP="00986AA7">
            <w:pPr>
              <w:pStyle w:val="2024TABLETEXT"/>
            </w:pPr>
            <w:r w:rsidRPr="005B6EFD">
              <w:t>Progression to anal cancer</w:t>
            </w:r>
          </w:p>
        </w:tc>
        <w:tc>
          <w:tcPr>
            <w:tcW w:w="568" w:type="pct"/>
            <w:vAlign w:val="center"/>
          </w:tcPr>
          <w:p w14:paraId="6E6C3CAE" w14:textId="60CF6FF6" w:rsidR="001E44AC" w:rsidRPr="005B6EFD" w:rsidRDefault="001E44AC" w:rsidP="00986AA7">
            <w:pPr>
              <w:pStyle w:val="2024TABLETEXT"/>
            </w:pPr>
            <w:r w:rsidRPr="005B6EFD">
              <w:t>3 comparative studies (key trials; N=4690)</w:t>
            </w:r>
          </w:p>
          <w:p w14:paraId="4960D346" w14:textId="77777777" w:rsidR="001E44AC" w:rsidRPr="005B6EFD" w:rsidRDefault="001E44AC" w:rsidP="00986AA7">
            <w:pPr>
              <w:pStyle w:val="2024TABLETEXT"/>
            </w:pPr>
          </w:p>
          <w:p w14:paraId="22960C35" w14:textId="77777777" w:rsidR="001E44AC" w:rsidRPr="005B6EFD" w:rsidRDefault="001E44AC" w:rsidP="00986AA7">
            <w:pPr>
              <w:pStyle w:val="2024TABLETEXT"/>
            </w:pPr>
            <w:r w:rsidRPr="005B6EFD">
              <w:t>9 single arm studies (8 data sets; N=1640)</w:t>
            </w:r>
          </w:p>
        </w:tc>
        <w:tc>
          <w:tcPr>
            <w:tcW w:w="2984" w:type="pct"/>
            <w:vAlign w:val="center"/>
          </w:tcPr>
          <w:p w14:paraId="6C1DB481" w14:textId="65EF42F3" w:rsidR="00CC7BC7" w:rsidRPr="005B6EFD" w:rsidRDefault="001E44AC" w:rsidP="00986AA7">
            <w:pPr>
              <w:pStyle w:val="2024TABLETEXT"/>
            </w:pPr>
            <w:r w:rsidRPr="005B6EFD">
              <w:t>The key evidence RCT (</w:t>
            </w:r>
            <w:r w:rsidR="00CC5A7A" w:rsidRPr="005B6EFD">
              <w:t>ANCHOR tr</w:t>
            </w:r>
            <w:r w:rsidR="00CD40BD" w:rsidRPr="005B6EFD">
              <w:t xml:space="preserve">ial) </w:t>
            </w:r>
            <w:r w:rsidRPr="005B6EFD">
              <w:t xml:space="preserve">found that patients receiving treatment had a 57% </w:t>
            </w:r>
            <w:r w:rsidR="00455DA5" w:rsidRPr="005B6EFD">
              <w:t>(</w:t>
            </w:r>
            <w:r w:rsidR="00455DA5" w:rsidRPr="005B6EFD">
              <w:rPr>
                <w:lang w:eastAsia="en-GB"/>
              </w:rPr>
              <w:t>95% CI 6–80; p=0.03)</w:t>
            </w:r>
            <w:r w:rsidRPr="005B6EFD">
              <w:t xml:space="preserve"> lower rate of cancer progression compared to those </w:t>
            </w:r>
            <w:r w:rsidR="00455DA5" w:rsidRPr="005B6EFD">
              <w:t>receiving</w:t>
            </w:r>
            <w:r w:rsidRPr="005B6EFD">
              <w:t xml:space="preserve"> active monitoring </w:t>
            </w:r>
            <w:r w:rsidRPr="005B6EFD">
              <w:rPr>
                <w:lang w:eastAsia="en-GB"/>
              </w:rPr>
              <w:t>(9/2227 versus 21/2219, respectively)</w:t>
            </w:r>
            <w:r w:rsidRPr="005B6EFD">
              <w:t xml:space="preserve">. This trial had a low risk of bias, however some </w:t>
            </w:r>
            <w:r w:rsidR="00455DA5" w:rsidRPr="005B6EFD">
              <w:t>non-PICO specified</w:t>
            </w:r>
            <w:r w:rsidRPr="005B6EFD">
              <w:t xml:space="preserve"> treatment methods were used (though most patients</w:t>
            </w:r>
            <w:r w:rsidR="1B27F292" w:rsidRPr="005B6EFD">
              <w:t>,</w:t>
            </w:r>
            <w:r w:rsidR="5B8ABBAB" w:rsidRPr="005B6EFD">
              <w:t xml:space="preserve"> </w:t>
            </w:r>
            <w:r w:rsidRPr="005B6EFD">
              <w:t xml:space="preserve">between 88.4% and 92.8% in the first line) were estimated to have </w:t>
            </w:r>
            <w:r w:rsidR="00455DA5" w:rsidRPr="005B6EFD">
              <w:t>received</w:t>
            </w:r>
            <w:r w:rsidRPr="005B6EFD">
              <w:t xml:space="preserve"> relevant ablative therapies. </w:t>
            </w:r>
            <w:r w:rsidR="00CC7BC7" w:rsidRPr="005B6EFD">
              <w:t xml:space="preserve">Included participants were PLWH aged 35 and older, matching the two of the </w:t>
            </w:r>
            <w:r w:rsidR="00822D9F" w:rsidRPr="005B6EFD">
              <w:t xml:space="preserve">eight </w:t>
            </w:r>
            <w:r w:rsidR="00CC7BC7" w:rsidRPr="005B6EFD">
              <w:t xml:space="preserve">PICO </w:t>
            </w:r>
            <w:r w:rsidR="0023699C" w:rsidRPr="005B6EFD">
              <w:t>subpopulation</w:t>
            </w:r>
            <w:r w:rsidR="00CC7BC7" w:rsidRPr="005B6EFD">
              <w:t>s (</w:t>
            </w:r>
            <w:r w:rsidR="00DB3020" w:rsidRPr="005B6EFD">
              <w:rPr>
                <w:rFonts w:cs="Arial"/>
              </w:rPr>
              <w:t xml:space="preserve">approximately </w:t>
            </w:r>
            <w:r w:rsidR="0084310C" w:rsidRPr="005B6EFD">
              <w:rPr>
                <w:rFonts w:cs="Arial"/>
              </w:rPr>
              <w:t>22</w:t>
            </w:r>
            <w:r w:rsidR="00DB3020" w:rsidRPr="005B6EFD">
              <w:rPr>
                <w:rFonts w:cs="Arial"/>
              </w:rPr>
              <w:t>%</w:t>
            </w:r>
            <w:r w:rsidR="00CC7BC7" w:rsidRPr="005B6EFD">
              <w:t xml:space="preserve"> of total PICO population). The</w:t>
            </w:r>
            <w:r w:rsidR="5D8EB6EF" w:rsidRPr="005B6EFD">
              <w:t xml:space="preserve"> study</w:t>
            </w:r>
            <w:r w:rsidR="00CC7BC7" w:rsidRPr="005B6EFD">
              <w:t xml:space="preserve"> </w:t>
            </w:r>
            <w:r w:rsidR="00CC7BC7" w:rsidRPr="005B6EFD">
              <w:lastRenderedPageBreak/>
              <w:t>authors identified that results were likely not replicable for clinicians with less training or support.</w:t>
            </w:r>
          </w:p>
          <w:p w14:paraId="661260BC" w14:textId="6230AD99" w:rsidR="001E44AC" w:rsidRPr="005B6EFD" w:rsidRDefault="001E44AC" w:rsidP="00986AA7">
            <w:pPr>
              <w:pStyle w:val="2024TABLETEXT"/>
            </w:pPr>
            <w:r w:rsidRPr="005B6EFD">
              <w:t>In a smaller RCT</w:t>
            </w:r>
            <w:r w:rsidR="002C09C5" w:rsidRPr="005B6EFD">
              <w:t xml:space="preserve"> (Goldstone et al., 2019)</w:t>
            </w:r>
            <w:r w:rsidR="002C09C5" w:rsidRPr="005B6EFD">
              <w:rPr>
                <w:vertAlign w:val="superscript"/>
              </w:rPr>
              <w:fldChar w:fldCharType="begin"/>
            </w:r>
            <w:r w:rsidR="002C09C5" w:rsidRPr="005B6EFD">
              <w:rPr>
                <w:vertAlign w:val="superscript"/>
              </w:rPr>
              <w:instrText xml:space="preserve"> NOTEREF _Ref212459664 \h  \* MERGEFORMAT </w:instrText>
            </w:r>
            <w:r w:rsidR="002C09C5" w:rsidRPr="005B6EFD">
              <w:rPr>
                <w:vertAlign w:val="superscript"/>
              </w:rPr>
            </w:r>
            <w:r w:rsidR="002C09C5" w:rsidRPr="005B6EFD">
              <w:rPr>
                <w:vertAlign w:val="superscript"/>
              </w:rPr>
              <w:fldChar w:fldCharType="separate"/>
            </w:r>
            <w:r w:rsidR="00FC322E">
              <w:rPr>
                <w:vertAlign w:val="superscript"/>
              </w:rPr>
              <w:t>49</w:t>
            </w:r>
            <w:r w:rsidR="002C09C5" w:rsidRPr="005B6EFD">
              <w:rPr>
                <w:vertAlign w:val="superscript"/>
              </w:rPr>
              <w:fldChar w:fldCharType="end"/>
            </w:r>
            <w:r w:rsidRPr="005B6EFD">
              <w:t>, no patients in either treatment or active monitoring arms had progression to cancer, however observation was only completed for 12 months in a small sample, so this was likely not sufficient to identify progression. Additionally, only participants with small lesions were enrolled which may be inherently less likely to progress to cancer. In a non-randomised comparative study</w:t>
            </w:r>
            <w:r w:rsidR="002C09C5" w:rsidRPr="005B6EFD">
              <w:t xml:space="preserve"> (Weis et al., 2012)</w:t>
            </w:r>
            <w:r w:rsidR="00D22B69" w:rsidRPr="005B6EFD">
              <w:rPr>
                <w:vertAlign w:val="superscript"/>
              </w:rPr>
              <w:fldChar w:fldCharType="begin"/>
            </w:r>
            <w:r w:rsidR="00D22B69" w:rsidRPr="005B6EFD">
              <w:rPr>
                <w:vertAlign w:val="superscript"/>
              </w:rPr>
              <w:instrText xml:space="preserve"> NOTEREF _Ref212459830 \h  \* MERGEFORMAT </w:instrText>
            </w:r>
            <w:r w:rsidR="00D22B69" w:rsidRPr="005B6EFD">
              <w:rPr>
                <w:vertAlign w:val="superscript"/>
              </w:rPr>
            </w:r>
            <w:r w:rsidR="00D22B69" w:rsidRPr="005B6EFD">
              <w:rPr>
                <w:vertAlign w:val="superscript"/>
              </w:rPr>
              <w:fldChar w:fldCharType="separate"/>
            </w:r>
            <w:r w:rsidR="00FC322E">
              <w:rPr>
                <w:vertAlign w:val="superscript"/>
              </w:rPr>
              <w:t>52</w:t>
            </w:r>
            <w:r w:rsidR="00D22B69" w:rsidRPr="005B6EFD">
              <w:rPr>
                <w:vertAlign w:val="superscript"/>
              </w:rPr>
              <w:fldChar w:fldCharType="end"/>
            </w:r>
            <w:r w:rsidR="00822D9F" w:rsidRPr="005B6EFD">
              <w:rPr>
                <w:vertAlign w:val="superscript"/>
              </w:rPr>
              <w:t xml:space="preserve"> </w:t>
            </w:r>
            <w:r w:rsidRPr="005B6EFD">
              <w:t>two patients in the delayed or non-treated group (n=42) developed anal cancer (5%; 95% CI 1–16%), compared to none in the treatment group (p &lt; 0.0001). Though, follow up for the treatment group was significantly shorter, so it is possible that treated patients' disease status could more closely match untreated patients if followed for a similar duration. Similar to comparative studies, single arm and cohort studies (n=9) reported nil or very low rates (0–0.7%) of progression to anal cancer following ablative treatment of HSILs.</w:t>
            </w:r>
          </w:p>
        </w:tc>
        <w:tc>
          <w:tcPr>
            <w:tcW w:w="915" w:type="pct"/>
            <w:vAlign w:val="center"/>
          </w:tcPr>
          <w:p w14:paraId="6A160288" w14:textId="3DAE39BE" w:rsidR="001E44AC" w:rsidRPr="005B6EFD" w:rsidRDefault="001E44AC" w:rsidP="00986AA7">
            <w:pPr>
              <w:pStyle w:val="2024TABLETEXT"/>
            </w:pPr>
            <w:r w:rsidRPr="005B6EFD">
              <w:rPr>
                <w:rFonts w:ascii="Cambria Math" w:hAnsi="Cambria Math"/>
                <w:color w:val="388600"/>
              </w:rPr>
              <w:lastRenderedPageBreak/>
              <w:t>⨁⨁</w:t>
            </w:r>
            <w:r w:rsidRPr="005B6EFD">
              <w:rPr>
                <w:rFonts w:ascii="Cambria Math" w:hAnsi="Cambria Math"/>
                <w:color w:val="C00000"/>
              </w:rPr>
              <w:t>⨀⨀</w:t>
            </w:r>
            <w:r w:rsidRPr="005B6EFD">
              <w:rPr>
                <w:color w:val="C00000"/>
              </w:rPr>
              <w:t xml:space="preserve"> </w:t>
            </w:r>
            <w:r w:rsidRPr="005B6EFD">
              <w:rPr>
                <w:b/>
                <w:bCs/>
              </w:rPr>
              <w:t>Low</w:t>
            </w:r>
            <w:r w:rsidRPr="005B6EFD">
              <w:rPr>
                <w:b/>
                <w:bCs/>
                <w:vertAlign w:val="superscript"/>
              </w:rPr>
              <w:t>a</w:t>
            </w:r>
            <w:r w:rsidRPr="005B6EFD">
              <w:t xml:space="preserve"> HRA-guided ablative treatment of HSILs compared to no treatment may reduce progression to anal cancer.</w:t>
            </w:r>
          </w:p>
        </w:tc>
      </w:tr>
      <w:tr w:rsidR="001E44AC" w:rsidRPr="005B6EFD" w14:paraId="06D0B06B" w14:textId="0D9DD6FC" w:rsidTr="008E3877">
        <w:trPr>
          <w:trHeight w:val="55"/>
        </w:trPr>
        <w:tc>
          <w:tcPr>
            <w:tcW w:w="533" w:type="pct"/>
            <w:vAlign w:val="center"/>
          </w:tcPr>
          <w:p w14:paraId="7149D9EA" w14:textId="427272D7" w:rsidR="001E44AC" w:rsidRPr="005B6EFD" w:rsidRDefault="001E44AC" w:rsidP="00986AA7">
            <w:pPr>
              <w:pStyle w:val="2024TABLETEXT"/>
            </w:pPr>
            <w:r w:rsidRPr="005B6EFD">
              <w:t>HSIL recurrence/ treatment response and HSIL-free survival</w:t>
            </w:r>
          </w:p>
        </w:tc>
        <w:tc>
          <w:tcPr>
            <w:tcW w:w="568" w:type="pct"/>
            <w:vAlign w:val="center"/>
          </w:tcPr>
          <w:p w14:paraId="3939CF22" w14:textId="426B84E1" w:rsidR="001E44AC" w:rsidRPr="005B6EFD" w:rsidRDefault="001E44AC" w:rsidP="00986AA7">
            <w:pPr>
              <w:pStyle w:val="2024TABLETEXT"/>
            </w:pPr>
            <w:r w:rsidRPr="005B6EFD">
              <w:t>3 comparative studies (key trials; N=392)</w:t>
            </w:r>
          </w:p>
          <w:p w14:paraId="79CC1F31" w14:textId="77777777" w:rsidR="001E44AC" w:rsidRPr="005B6EFD" w:rsidRDefault="001E44AC" w:rsidP="00986AA7">
            <w:pPr>
              <w:pStyle w:val="2024TABLETEXT"/>
            </w:pPr>
          </w:p>
          <w:p w14:paraId="26D5A4D2" w14:textId="0CF5A40B" w:rsidR="001E44AC" w:rsidRPr="005B6EFD" w:rsidRDefault="001E44AC" w:rsidP="00986AA7">
            <w:pPr>
              <w:pStyle w:val="2024TABLETEXT"/>
            </w:pPr>
            <w:r w:rsidRPr="005B6EFD">
              <w:t>1</w:t>
            </w:r>
            <w:r w:rsidR="00CC5A7A" w:rsidRPr="005B6EFD">
              <w:t>7</w:t>
            </w:r>
            <w:r w:rsidRPr="005B6EFD">
              <w:t xml:space="preserve"> single arm studies (N=</w:t>
            </w:r>
            <w:r w:rsidR="00CC5A7A" w:rsidRPr="005B6EFD">
              <w:t>2190</w:t>
            </w:r>
            <w:r w:rsidRPr="005B6EFD">
              <w:t>)</w:t>
            </w:r>
            <w:r w:rsidR="00327904" w:rsidRPr="005B6EFD">
              <w:t>*</w:t>
            </w:r>
          </w:p>
        </w:tc>
        <w:tc>
          <w:tcPr>
            <w:tcW w:w="2984" w:type="pct"/>
            <w:vAlign w:val="center"/>
          </w:tcPr>
          <w:p w14:paraId="1FC22D57" w14:textId="21EB4847" w:rsidR="001E44AC" w:rsidRPr="005B6EFD" w:rsidRDefault="001E44AC" w:rsidP="00986AA7">
            <w:pPr>
              <w:pStyle w:val="2024TABLETEXT"/>
            </w:pPr>
            <w:r w:rsidRPr="005B6EFD">
              <w:t xml:space="preserve">In </w:t>
            </w:r>
            <w:r w:rsidR="00EB41F1" w:rsidRPr="005B6EFD">
              <w:t>comparative</w:t>
            </w:r>
            <w:r w:rsidRPr="005B6EFD">
              <w:t xml:space="preserve"> evidence (n=3)</w:t>
            </w:r>
            <w:r w:rsidR="00AB005F" w:rsidRPr="005B6EFD">
              <w:rPr>
                <w:vertAlign w:val="superscript"/>
              </w:rPr>
              <w:fldChar w:fldCharType="begin"/>
            </w:r>
            <w:r w:rsidR="00AB005F" w:rsidRPr="005B6EFD">
              <w:rPr>
                <w:vertAlign w:val="superscript"/>
              </w:rPr>
              <w:instrText xml:space="preserve"> NOTEREF _Ref212459664 \h </w:instrText>
            </w:r>
            <w:r w:rsidR="005B6EFD">
              <w:rPr>
                <w:vertAlign w:val="superscript"/>
              </w:rPr>
              <w:instrText xml:space="preserve"> \* MERGEFORMAT </w:instrText>
            </w:r>
            <w:r w:rsidR="00AB005F" w:rsidRPr="005B6EFD">
              <w:rPr>
                <w:vertAlign w:val="superscript"/>
              </w:rPr>
            </w:r>
            <w:r w:rsidR="00AB005F" w:rsidRPr="005B6EFD">
              <w:rPr>
                <w:vertAlign w:val="superscript"/>
              </w:rPr>
              <w:fldChar w:fldCharType="separate"/>
            </w:r>
            <w:r w:rsidR="00FC322E">
              <w:rPr>
                <w:vertAlign w:val="superscript"/>
              </w:rPr>
              <w:t>49</w:t>
            </w:r>
            <w:r w:rsidR="00AB005F" w:rsidRPr="005B6EFD">
              <w:rPr>
                <w:vertAlign w:val="superscript"/>
              </w:rPr>
              <w:fldChar w:fldCharType="end"/>
            </w:r>
            <w:r w:rsidR="00AB005F" w:rsidRPr="005B6EFD">
              <w:rPr>
                <w:vertAlign w:val="superscript"/>
              </w:rPr>
              <w:t>,</w:t>
            </w:r>
            <w:r w:rsidR="00AB005F" w:rsidRPr="005B6EFD">
              <w:rPr>
                <w:vertAlign w:val="superscript"/>
              </w:rPr>
              <w:fldChar w:fldCharType="begin"/>
            </w:r>
            <w:r w:rsidR="00AB005F" w:rsidRPr="005B6EFD">
              <w:rPr>
                <w:vertAlign w:val="superscript"/>
              </w:rPr>
              <w:instrText xml:space="preserve"> NOTEREF _Ref212547586 \h </w:instrText>
            </w:r>
            <w:r w:rsidR="005B6EFD">
              <w:rPr>
                <w:vertAlign w:val="superscript"/>
              </w:rPr>
              <w:instrText xml:space="preserve"> \* MERGEFORMAT </w:instrText>
            </w:r>
            <w:r w:rsidR="00AB005F" w:rsidRPr="005B6EFD">
              <w:rPr>
                <w:vertAlign w:val="superscript"/>
              </w:rPr>
            </w:r>
            <w:r w:rsidR="00AB005F" w:rsidRPr="005B6EFD">
              <w:rPr>
                <w:vertAlign w:val="superscript"/>
              </w:rPr>
              <w:fldChar w:fldCharType="separate"/>
            </w:r>
            <w:r w:rsidR="00FC322E">
              <w:rPr>
                <w:vertAlign w:val="superscript"/>
              </w:rPr>
              <w:t>50</w:t>
            </w:r>
            <w:r w:rsidR="00AB005F" w:rsidRPr="005B6EFD">
              <w:rPr>
                <w:vertAlign w:val="superscript"/>
              </w:rPr>
              <w:fldChar w:fldCharType="end"/>
            </w:r>
            <w:r w:rsidR="00AB005F" w:rsidRPr="005B6EFD">
              <w:rPr>
                <w:vertAlign w:val="superscript"/>
              </w:rPr>
              <w:t>,</w:t>
            </w:r>
            <w:r w:rsidR="00AB005F" w:rsidRPr="005B6EFD">
              <w:rPr>
                <w:vertAlign w:val="superscript"/>
              </w:rPr>
              <w:fldChar w:fldCharType="begin"/>
            </w:r>
            <w:r w:rsidR="00AB005F" w:rsidRPr="005B6EFD">
              <w:rPr>
                <w:vertAlign w:val="superscript"/>
              </w:rPr>
              <w:instrText xml:space="preserve"> NOTEREF _Ref212459830 \h </w:instrText>
            </w:r>
            <w:r w:rsidR="005B6EFD">
              <w:rPr>
                <w:vertAlign w:val="superscript"/>
              </w:rPr>
              <w:instrText xml:space="preserve"> \* MERGEFORMAT </w:instrText>
            </w:r>
            <w:r w:rsidR="00AB005F" w:rsidRPr="005B6EFD">
              <w:rPr>
                <w:vertAlign w:val="superscript"/>
              </w:rPr>
            </w:r>
            <w:r w:rsidR="00AB005F" w:rsidRPr="005B6EFD">
              <w:rPr>
                <w:vertAlign w:val="superscript"/>
              </w:rPr>
              <w:fldChar w:fldCharType="separate"/>
            </w:r>
            <w:r w:rsidR="00FC322E">
              <w:rPr>
                <w:vertAlign w:val="superscript"/>
              </w:rPr>
              <w:t>52</w:t>
            </w:r>
            <w:r w:rsidR="00AB005F" w:rsidRPr="005B6EFD">
              <w:rPr>
                <w:vertAlign w:val="superscript"/>
              </w:rPr>
              <w:fldChar w:fldCharType="end"/>
            </w:r>
            <w:r w:rsidRPr="005B6EFD">
              <w:t>, all treatment response/recurrence outcomes favoured the ablative intervention over no treatment (n=2) or imiquimod/fluorouracil (n=1). Goldstone 2019 reported complete clearance of index lesions was significantly more likely for treatment versus active monitoring (62% vs 30%; RD 32%</w:t>
            </w:r>
            <w:r w:rsidR="00EB41F1" w:rsidRPr="005B6EFD">
              <w:t>,</w:t>
            </w:r>
            <w:r w:rsidRPr="005B6EFD">
              <w:t xml:space="preserve"> 95% CI 13–48%; p&lt;.001). However, sample size </w:t>
            </w:r>
            <w:r w:rsidR="00EB41F1" w:rsidRPr="005B6EFD">
              <w:t>was small,</w:t>
            </w:r>
            <w:r w:rsidRPr="005B6EFD">
              <w:t xml:space="preserve"> and </w:t>
            </w:r>
            <w:r w:rsidR="00EB41F1" w:rsidRPr="005B6EFD">
              <w:t>only</w:t>
            </w:r>
            <w:r w:rsidRPr="005B6EFD">
              <w:t xml:space="preserve"> small lesions were </w:t>
            </w:r>
            <w:r w:rsidR="00EB41F1" w:rsidRPr="005B6EFD">
              <w:t>enrolled (</w:t>
            </w:r>
            <w:r w:rsidRPr="005B6EFD">
              <w:t xml:space="preserve">which </w:t>
            </w:r>
            <w:r w:rsidR="00EB41F1" w:rsidRPr="005B6EFD">
              <w:t>may be inherently</w:t>
            </w:r>
            <w:r w:rsidRPr="005B6EFD">
              <w:t xml:space="preserve"> more likely to resolve with treatment or regress without treatment</w:t>
            </w:r>
            <w:r w:rsidR="00EB41F1" w:rsidRPr="005B6EFD">
              <w:t>)</w:t>
            </w:r>
            <w:r w:rsidRPr="005B6EFD">
              <w:t xml:space="preserve">. Additionally, at baseline the comparator group had more HSILs than the intervention group which may have led to overestimations of the absolute difference in HSILs (however, results were still significant in a multivariable model). In Richel 2013, 4 weeks after treatment completion, treatment response favoured electrocautery and was significantly better than fluorouracil and non-significantly better than imiquimod. However, there was no significant difference at final timepoint (72 weeks). In Weis 2012, patients </w:t>
            </w:r>
            <w:r w:rsidR="00617C46" w:rsidRPr="005B6EFD">
              <w:t>treated with ablation using IRC</w:t>
            </w:r>
            <w:r w:rsidRPr="005B6EFD">
              <w:t xml:space="preserve"> were significantly less likely to have high-grade AIN at follow-up compared to untreated patients. Untreated patients had a longer follow-up period than those receiving treatment, though adjusting for time between initial evaluation and follow-up evaluation showed minimal impact on results.</w:t>
            </w:r>
          </w:p>
          <w:p w14:paraId="230376DB" w14:textId="41463DDA" w:rsidR="001E44AC" w:rsidRPr="005B6EFD" w:rsidRDefault="001E44AC" w:rsidP="00986AA7">
            <w:pPr>
              <w:pStyle w:val="2024TABLETEXT"/>
            </w:pPr>
            <w:r w:rsidRPr="005B6EFD">
              <w:t>Total cure rates reported in single arm studies (n=1</w:t>
            </w:r>
            <w:r w:rsidR="00327904" w:rsidRPr="005B6EFD">
              <w:t>7</w:t>
            </w:r>
            <w:r w:rsidRPr="005B6EFD">
              <w:t>) supported key trial results, though with wide variations (9</w:t>
            </w:r>
            <w:r w:rsidR="00EB41F1" w:rsidRPr="005B6EFD">
              <w:t>–</w:t>
            </w:r>
            <w:r w:rsidRPr="005B6EFD">
              <w:t>100%). Variation is likely due to varied study procedures (including follow-up intervals and biopsy protocols – i.e., all previous lesions areas versus only those still visible). There was generally moderate risk of bias in cohort studies, primarily arising from potential</w:t>
            </w:r>
            <w:r w:rsidR="00EB41F1" w:rsidRPr="005B6EFD">
              <w:t>ly</w:t>
            </w:r>
            <w:r w:rsidRPr="005B6EFD">
              <w:t xml:space="preserve"> unaddressed confounders.</w:t>
            </w:r>
          </w:p>
          <w:p w14:paraId="56F36DAC" w14:textId="355C3991" w:rsidR="001E44AC" w:rsidRPr="005B6EFD" w:rsidRDefault="001E44AC" w:rsidP="00986AA7">
            <w:pPr>
              <w:pStyle w:val="2024TABLETEXT"/>
            </w:pPr>
            <w:r w:rsidRPr="005B6EFD">
              <w:t xml:space="preserve">Goldstone 2019 found significantly more incident metachronous lesions in </w:t>
            </w:r>
            <w:r w:rsidR="00EB41F1" w:rsidRPr="005B6EFD">
              <w:t xml:space="preserve">the </w:t>
            </w:r>
            <w:r w:rsidRPr="005B6EFD">
              <w:t xml:space="preserve">treatment arm after 12 months (25/53, 47%) versus the active monitoring arm (12/57, 21%; p=.004). This could be a result of treatment arm biopsies being performed at any point lesions were identified, versus only at 12 months in the active monitoring arm (therefore metachronous lesions may have regressed before biopsy). However, high rates of metachronous lesions </w:t>
            </w:r>
            <w:r w:rsidR="00EB41F1" w:rsidRPr="005B6EFD">
              <w:t xml:space="preserve">after initial ablative treatment </w:t>
            </w:r>
            <w:r w:rsidRPr="005B6EFD">
              <w:t>were also reported in single arm/cohort studies (n=9</w:t>
            </w:r>
            <w:r w:rsidR="00EB41F1" w:rsidRPr="005B6EFD">
              <w:t>;</w:t>
            </w:r>
            <w:r w:rsidRPr="005B6EFD">
              <w:t xml:space="preserve"> 7.3</w:t>
            </w:r>
            <w:r w:rsidR="00EB41F1" w:rsidRPr="005B6EFD">
              <w:t>–</w:t>
            </w:r>
            <w:r w:rsidRPr="005B6EFD">
              <w:t>82</w:t>
            </w:r>
            <w:r w:rsidR="00EB41F1" w:rsidRPr="005B6EFD">
              <w:t>%)</w:t>
            </w:r>
            <w:r w:rsidRPr="005B6EFD">
              <w:t xml:space="preserve">. This </w:t>
            </w:r>
            <w:r w:rsidR="00EB41F1" w:rsidRPr="005B6EFD">
              <w:t>may be caused by</w:t>
            </w:r>
            <w:r w:rsidRPr="005B6EFD">
              <w:t xml:space="preserve"> a host or viral response</w:t>
            </w:r>
            <w:r w:rsidR="00291881" w:rsidRPr="005B6EFD">
              <w:t xml:space="preserve"> </w:t>
            </w:r>
            <w:r w:rsidRPr="005B6EFD">
              <w:t>resulting in the development of additional metachronous lesions.</w:t>
            </w:r>
          </w:p>
        </w:tc>
        <w:tc>
          <w:tcPr>
            <w:tcW w:w="915" w:type="pct"/>
            <w:vAlign w:val="center"/>
          </w:tcPr>
          <w:p w14:paraId="4D081BEB" w14:textId="77777777" w:rsidR="001E44AC" w:rsidRPr="005B6EFD" w:rsidRDefault="001E44AC" w:rsidP="00986AA7">
            <w:pPr>
              <w:pStyle w:val="2024TABLETEXT"/>
              <w:rPr>
                <w:rFonts w:ascii="Cambria Math" w:hAnsi="Cambria Math" w:cs="Cambria Math"/>
                <w:color w:val="C00000"/>
              </w:rPr>
            </w:pPr>
            <w:r w:rsidRPr="005B6EFD">
              <w:rPr>
                <w:rFonts w:ascii="Cambria Math" w:hAnsi="Cambria Math"/>
                <w:color w:val="388600"/>
              </w:rPr>
              <w:t>⨁</w:t>
            </w:r>
            <w:r w:rsidRPr="005B6EFD">
              <w:rPr>
                <w:rFonts w:ascii="Cambria Math" w:hAnsi="Cambria Math" w:cs="Cambria Math"/>
                <w:color w:val="C00000"/>
              </w:rPr>
              <w:t xml:space="preserve">⨀⨀⨀ </w:t>
            </w:r>
          </w:p>
          <w:p w14:paraId="3882FEA1" w14:textId="77777777" w:rsidR="001E44AC" w:rsidRPr="005B6EFD" w:rsidRDefault="001E44AC" w:rsidP="00986AA7">
            <w:pPr>
              <w:pStyle w:val="2024TABLETEXT"/>
            </w:pPr>
            <w:r w:rsidRPr="005B6EFD">
              <w:rPr>
                <w:b/>
              </w:rPr>
              <w:t>Very Low</w:t>
            </w:r>
            <w:r w:rsidRPr="005B6EFD">
              <w:rPr>
                <w:b/>
                <w:vertAlign w:val="superscript"/>
              </w:rPr>
              <w:t>b</w:t>
            </w:r>
            <w:r w:rsidRPr="005B6EFD">
              <w:t xml:space="preserve"> </w:t>
            </w:r>
          </w:p>
          <w:p w14:paraId="095D1B34" w14:textId="77777777" w:rsidR="001E44AC" w:rsidRPr="005B6EFD" w:rsidRDefault="001E44AC" w:rsidP="00986AA7">
            <w:pPr>
              <w:pStyle w:val="2024TABLETEXT"/>
            </w:pPr>
          </w:p>
          <w:p w14:paraId="53C34F94" w14:textId="146F3551" w:rsidR="001E44AC" w:rsidRPr="005B6EFD" w:rsidRDefault="001E44AC" w:rsidP="00986AA7">
            <w:pPr>
              <w:pStyle w:val="2024TABLETEXT"/>
            </w:pPr>
            <w:r w:rsidRPr="005B6EFD">
              <w:t>The evidence is very uncertain about the effect of HRA-guided ablative treatment of HSILs compared to no treatment on HSIL recurrence and HSIL-free survival.</w:t>
            </w:r>
          </w:p>
        </w:tc>
      </w:tr>
    </w:tbl>
    <w:p w14:paraId="456EC0D0" w14:textId="77777777" w:rsidR="001E44AC" w:rsidRPr="005B6EFD" w:rsidRDefault="001E44AC" w:rsidP="001E44AC">
      <w:pPr>
        <w:pStyle w:val="TableFigureFooter"/>
      </w:pPr>
      <w:r w:rsidRPr="005B6EFD">
        <w:t>Notes:</w:t>
      </w:r>
    </w:p>
    <w:p w14:paraId="5BC4011F" w14:textId="75A046AE" w:rsidR="001E44AC" w:rsidRPr="005B6EFD" w:rsidRDefault="001E44AC" w:rsidP="00986AA7">
      <w:pPr>
        <w:pStyle w:val="TableFigureFooter"/>
        <w:numPr>
          <w:ilvl w:val="0"/>
          <w:numId w:val="14"/>
        </w:numPr>
        <w:ind w:left="284" w:hanging="284"/>
      </w:pPr>
      <w:r w:rsidRPr="005B6EFD">
        <w:t>Low risk of bias in key trial (Palefsky 2022), though possible risks of bias for this outcome in other key evidence (</w:t>
      </w:r>
      <w:r w:rsidR="0084310C" w:rsidRPr="005B6EFD">
        <w:t>no change in rating for</w:t>
      </w:r>
      <w:r w:rsidRPr="005B6EFD">
        <w:t xml:space="preserve"> risk of bias). Key evidence only included PLWH. Further evidence required for other </w:t>
      </w:r>
      <w:r w:rsidR="00FF3C4C" w:rsidRPr="005B6EFD">
        <w:t xml:space="preserve">PICO-specified </w:t>
      </w:r>
      <w:r w:rsidR="0023699C" w:rsidRPr="005B6EFD">
        <w:t>subpopulation</w:t>
      </w:r>
      <w:r w:rsidRPr="005B6EFD">
        <w:t>s given risk factors may impact efficacy of treatment in different groups. Palefsky 2022 also included non-ablative interventions (</w:t>
      </w:r>
      <w:r w:rsidR="0084310C" w:rsidRPr="005B6EFD">
        <w:t>downgrade one rating</w:t>
      </w:r>
      <w:r w:rsidRPr="005B6EFD">
        <w:t xml:space="preserve"> for indirectness). </w:t>
      </w:r>
      <w:r w:rsidR="00FF3C4C" w:rsidRPr="005B6EFD">
        <w:t>CI</w:t>
      </w:r>
      <w:r w:rsidRPr="005B6EFD">
        <w:t xml:space="preserve"> in key trial wide, lower bound approaching no appreciable difference (</w:t>
      </w:r>
      <w:r w:rsidR="0084310C" w:rsidRPr="005B6EFD">
        <w:t>downgrade one rating</w:t>
      </w:r>
      <w:r w:rsidRPr="005B6EFD">
        <w:t xml:space="preserve"> for imprecision). All studies indicating same direction of effect (no change </w:t>
      </w:r>
      <w:r w:rsidR="00F67899" w:rsidRPr="005B6EFD">
        <w:t>in rating</w:t>
      </w:r>
      <w:r w:rsidRPr="005B6EFD">
        <w:t xml:space="preserve"> for inconsistency). No evidence of publication bias (no change </w:t>
      </w:r>
      <w:r w:rsidR="00F52D9B" w:rsidRPr="005B6EFD">
        <w:t>in rating</w:t>
      </w:r>
      <w:r w:rsidRPr="005B6EFD">
        <w:t xml:space="preserve"> for publication bias).</w:t>
      </w:r>
    </w:p>
    <w:p w14:paraId="2D962899" w14:textId="487487EA" w:rsidR="000B67E3" w:rsidRPr="005B6EFD" w:rsidRDefault="001E44AC" w:rsidP="00986AA7">
      <w:pPr>
        <w:pStyle w:val="TableFigureFooter"/>
        <w:numPr>
          <w:ilvl w:val="0"/>
          <w:numId w:val="14"/>
        </w:numPr>
        <w:ind w:left="284" w:hanging="284"/>
      </w:pPr>
      <w:r w:rsidRPr="005B6EFD">
        <w:t>Moderate to high risk of bias in key comparative evidence studies (</w:t>
      </w:r>
      <w:r w:rsidR="0084310C" w:rsidRPr="005B6EFD">
        <w:t>downgrade one rating</w:t>
      </w:r>
      <w:r w:rsidRPr="005B6EFD">
        <w:t xml:space="preserve"> for risk of bias). Key evidence only included PLWH. Further evidence required for other </w:t>
      </w:r>
      <w:r w:rsidR="00FF3C4C" w:rsidRPr="005B6EFD">
        <w:t xml:space="preserve">PICO-specified </w:t>
      </w:r>
      <w:r w:rsidR="0023699C" w:rsidRPr="005B6EFD">
        <w:t>subpopulation</w:t>
      </w:r>
      <w:r w:rsidRPr="005B6EFD">
        <w:t xml:space="preserve">s given risk factors may impact efficacy of treatment in </w:t>
      </w:r>
      <w:r w:rsidRPr="005B6EFD">
        <w:lastRenderedPageBreak/>
        <w:t>different groups (</w:t>
      </w:r>
      <w:r w:rsidR="0084310C" w:rsidRPr="005B6EFD">
        <w:t>downgrade one rating</w:t>
      </w:r>
      <w:r w:rsidRPr="005B6EFD">
        <w:t xml:space="preserve"> for indirectness). </w:t>
      </w:r>
      <w:r w:rsidR="00FF3C4C" w:rsidRPr="005B6EFD">
        <w:t>CIs</w:t>
      </w:r>
      <w:r w:rsidRPr="005B6EFD">
        <w:t xml:space="preserve"> of primary effect estimate in Goldstone 2019 are wide, and lower bound would not indicate an appreciable benefit. Most studies single arm studies support cure, though effect estimates are highly varied (</w:t>
      </w:r>
      <w:r w:rsidR="0084310C" w:rsidRPr="005B6EFD">
        <w:t>downgrade one rating</w:t>
      </w:r>
      <w:r w:rsidRPr="005B6EFD">
        <w:t xml:space="preserve"> for imprecision). Most studies indicate same direction of effect (</w:t>
      </w:r>
      <w:r w:rsidR="0084310C" w:rsidRPr="005B6EFD">
        <w:t>no change in rating for</w:t>
      </w:r>
      <w:r w:rsidRPr="005B6EFD">
        <w:t xml:space="preserve"> inconsistency). No evidence of publication bias (no change </w:t>
      </w:r>
      <w:r w:rsidR="00F67899" w:rsidRPr="005B6EFD">
        <w:t xml:space="preserve">in rating </w:t>
      </w:r>
      <w:r w:rsidRPr="005B6EFD">
        <w:t>for publication bias).</w:t>
      </w:r>
    </w:p>
    <w:p w14:paraId="24E4F93E" w14:textId="3339C624" w:rsidR="00327904" w:rsidRPr="005B6EFD" w:rsidRDefault="00327904" w:rsidP="000B67E3">
      <w:pPr>
        <w:pStyle w:val="TableFigureFooter"/>
      </w:pPr>
      <w:r w:rsidRPr="005B6EFD">
        <w:t>*An ongoing single arm Australian pilot study (ACTRN12624000154505; the PANTHER study) is examining the use of electrocautery for anal HSIL treatment for PLWH (aged 18 years or older) (date of last data collection August 2026). A primary outcome is partial/complete clearance of anal HSIL following treatment.</w:t>
      </w:r>
    </w:p>
    <w:p w14:paraId="7B30AC99" w14:textId="2F267B69" w:rsidR="00BA33DF" w:rsidRPr="005B6EFD" w:rsidRDefault="001E44AC" w:rsidP="004061C4">
      <w:pPr>
        <w:pStyle w:val="TableFigureFooter"/>
      </w:pPr>
      <w:r w:rsidRPr="005B6EFD">
        <w:t xml:space="preserve">Abbreviations: AE = adverse events, CI = confidence interval, HPV = human papillomavirus, HSIL= high-grade squamous intraepithelial lesions, </w:t>
      </w:r>
      <w:r w:rsidR="00617C46" w:rsidRPr="005B6EFD">
        <w:t xml:space="preserve">IRC = infrared coagulation, </w:t>
      </w:r>
      <w:r w:rsidRPr="005B6EFD">
        <w:t>RCT = randomised controlled trial, RD = risk difference, SAE = serious adverse events, SCC = squamous cell carcinoma, SOTR = solid organ transplant recipient</w:t>
      </w:r>
    </w:p>
    <w:p w14:paraId="3FFBA89E" w14:textId="77777777" w:rsidR="001E44AC" w:rsidRPr="005B6EFD" w:rsidRDefault="001E44AC" w:rsidP="00927CC9">
      <w:pPr>
        <w:pStyle w:val="Heading3"/>
      </w:pPr>
      <w:bookmarkStart w:id="182" w:name="_Toc206597211"/>
      <w:bookmarkStart w:id="183" w:name="_Toc206600218"/>
      <w:r w:rsidRPr="005B6EFD">
        <w:t>Clinical claim</w:t>
      </w:r>
      <w:bookmarkEnd w:id="182"/>
      <w:bookmarkEnd w:id="183"/>
    </w:p>
    <w:p w14:paraId="30C8212B" w14:textId="77777777" w:rsidR="00C24D16" w:rsidRPr="005B6EFD" w:rsidRDefault="00C24D16" w:rsidP="00C24D16">
      <w:pPr>
        <w:pStyle w:val="Heading5"/>
      </w:pPr>
      <w:r w:rsidRPr="005B6EFD">
        <w:t>Direct evidence</w:t>
      </w:r>
    </w:p>
    <w:p w14:paraId="075D7897" w14:textId="17339E18" w:rsidR="00376587" w:rsidRPr="005B6EFD" w:rsidRDefault="00F4685F" w:rsidP="00376587">
      <w:r w:rsidRPr="005B6EFD">
        <w:t>The direct evidence for the specific co-dependent technologies of the PICO is limited</w:t>
      </w:r>
      <w:r w:rsidR="00AF7DE1" w:rsidRPr="005B6EFD">
        <w:t xml:space="preserve">; in particular, there was no direct comparative evidence for anal HPV </w:t>
      </w:r>
      <w:r w:rsidR="00ED5F9E" w:rsidRPr="005B6EFD">
        <w:t>testing.</w:t>
      </w:r>
      <w:r w:rsidRPr="005B6EFD">
        <w:t xml:space="preserve"> However, findings suggest</w:t>
      </w:r>
      <w:r w:rsidR="00747D9F" w:rsidRPr="005B6EFD">
        <w:t>ed</w:t>
      </w:r>
      <w:r w:rsidRPr="005B6EFD">
        <w:t xml:space="preserve"> that, for PLWH, anal cancer screening using other testing methods (including anal cytology testing and diagnostic HRA) to identify HSIL contributes to improved clinical outcomes (reduced anal cancer-related and all-cause mortality). </w:t>
      </w:r>
      <w:r w:rsidR="00376587" w:rsidRPr="005B6EFD">
        <w:t xml:space="preserve">However, the proportion of improved mortality outcomes which are due to (1) the earlier detection of </w:t>
      </w:r>
      <w:r w:rsidR="00F67899" w:rsidRPr="005B6EFD">
        <w:t xml:space="preserve">anal </w:t>
      </w:r>
      <w:r w:rsidR="00376587" w:rsidRPr="005B6EFD">
        <w:t>cancer versus</w:t>
      </w:r>
      <w:r w:rsidR="00414EA2">
        <w:t xml:space="preserve"> and</w:t>
      </w:r>
      <w:r w:rsidR="00376587" w:rsidRPr="005B6EFD">
        <w:t xml:space="preserve"> (2) the treatment of HSIL before they progress to cancer</w:t>
      </w:r>
      <w:r w:rsidR="004F7757" w:rsidRPr="005B6EFD">
        <w:t xml:space="preserve"> remains uncertain</w:t>
      </w:r>
      <w:r w:rsidR="00376587" w:rsidRPr="005B6EFD">
        <w:t xml:space="preserve">. </w:t>
      </w:r>
      <w:r w:rsidR="00617C46" w:rsidRPr="005B6EFD">
        <w:t>In addition, anal cancer screening improves clinical staging of anal cancer at diagnosis</w:t>
      </w:r>
      <w:r w:rsidR="00376587" w:rsidRPr="005B6EFD">
        <w:t>, offering morbidity benefits of earlier diagnosis and intervention</w:t>
      </w:r>
      <w:r w:rsidR="00617C46" w:rsidRPr="005B6EFD">
        <w:t xml:space="preserve">. </w:t>
      </w:r>
      <w:r w:rsidR="00376587" w:rsidRPr="005B6EFD">
        <w:t>The evidence also suggested that the introduction of anal cancer screening leads to a reduction in anal cancer incidence over time. However, as is typical with the implementation of cancer screening, an initial rise in incidence was observed due to the detection of previously undiagnosed cases during the early rounds of screening.</w:t>
      </w:r>
    </w:p>
    <w:p w14:paraId="0A684A44" w14:textId="493AFCDA" w:rsidR="00617C46" w:rsidRPr="005B6EFD" w:rsidRDefault="000B67E3" w:rsidP="001E44AC">
      <w:r w:rsidRPr="005B6EFD">
        <w:t>Importantly, there is limited evidence for PICO subpopulations other than PLWH. Given that PLWH have some of the highest anal cancer incidence rates, comparative effectiveness of the intervention may be less favourable in lower risk groups.</w:t>
      </w:r>
    </w:p>
    <w:p w14:paraId="0A48F299" w14:textId="77777777" w:rsidR="009B493B" w:rsidRPr="005B6EFD" w:rsidRDefault="009B493B" w:rsidP="009B493B">
      <w:pPr>
        <w:pStyle w:val="Heading5"/>
      </w:pPr>
      <w:r w:rsidRPr="005B6EFD">
        <w:t xml:space="preserve">Linked evidence </w:t>
      </w:r>
    </w:p>
    <w:p w14:paraId="707F27D5" w14:textId="25E2EA59" w:rsidR="00F4685F" w:rsidRPr="005B6EFD" w:rsidRDefault="00F4685F" w:rsidP="001E44AC">
      <w:r w:rsidRPr="005B6EFD">
        <w:t>The evidence suggest</w:t>
      </w:r>
      <w:r w:rsidR="00747D9F" w:rsidRPr="005B6EFD">
        <w:t>ed</w:t>
      </w:r>
      <w:r w:rsidRPr="005B6EFD">
        <w:t xml:space="preserve"> that use of anal HPV testing, cytology testing and diagnostic HRA compared to no testing likely results in superior effectiveness compared with no testing. However, further evidence for the specific clinical triaging algorithm in all PICO-specified populations is needed, including longitudinal evidence for (1) the efficacy of proposed screening intervals, and (2) health outcomes </w:t>
      </w:r>
      <w:r w:rsidR="00376587" w:rsidRPr="005B6EFD">
        <w:t>associated with</w:t>
      </w:r>
      <w:r w:rsidRPr="005B6EFD">
        <w:t xml:space="preserve"> </w:t>
      </w:r>
      <w:r w:rsidR="00376587" w:rsidRPr="005B6EFD">
        <w:t xml:space="preserve">long-term </w:t>
      </w:r>
      <w:r w:rsidRPr="005B6EFD">
        <w:t>participation</w:t>
      </w:r>
      <w:r w:rsidR="00376587" w:rsidRPr="005B6EFD">
        <w:t xml:space="preserve"> in the testing strategy</w:t>
      </w:r>
      <w:r w:rsidRPr="005B6EFD">
        <w:t>.</w:t>
      </w:r>
    </w:p>
    <w:p w14:paraId="6FA94BF5" w14:textId="427CD277" w:rsidR="00AA260A" w:rsidRPr="005B6EFD" w:rsidRDefault="00AA260A" w:rsidP="00AA260A">
      <w:r w:rsidRPr="005B6EFD">
        <w:t>The evidence suggest</w:t>
      </w:r>
      <w:r w:rsidR="00747D9F" w:rsidRPr="005B6EFD">
        <w:t>ed</w:t>
      </w:r>
      <w:r w:rsidRPr="005B6EFD">
        <w:t xml:space="preserve"> that anal HPV testing, cytology testing and diagnostic HRA has an inferior safety profile </w:t>
      </w:r>
      <w:r w:rsidR="0093719F" w:rsidRPr="005B6EFD">
        <w:t xml:space="preserve">(i.e., physical and psychosocial adverse events associated with testing) compared </w:t>
      </w:r>
      <w:r w:rsidRPr="005B6EFD">
        <w:t xml:space="preserve">with no testing. However, for all PICO-subpopulations, the use of anal HPV testing, cytology testing and diagnostic HRA is considered comparatively safe relative to the risk of developing anal cancer and consequent morbidity associated with diagnosis. There is, however, a paucity of evidence on the psychosocial impacts of the proposed investigative intervention for each PICO population; given the potential for stigma and related burden in each </w:t>
      </w:r>
      <w:r w:rsidR="0023699C" w:rsidRPr="005B6EFD">
        <w:t>subpopulation</w:t>
      </w:r>
      <w:r w:rsidRPr="005B6EFD">
        <w:t xml:space="preserve">, this will also have implications for uptake of the proposed </w:t>
      </w:r>
      <w:r w:rsidR="006951CC" w:rsidRPr="005B6EFD">
        <w:t>tests</w:t>
      </w:r>
      <w:r w:rsidRPr="005B6EFD">
        <w:t>.</w:t>
      </w:r>
      <w:r w:rsidR="00376587" w:rsidRPr="005B6EFD">
        <w:t xml:space="preserve"> </w:t>
      </w:r>
      <w:r w:rsidR="00747D9F" w:rsidRPr="005B6EFD">
        <w:t xml:space="preserve">Effectiveness also hinges on the accuracy of diagnostic HRA in identifying HSILs for ablation. While considered the gold standard, HRA is an imperfect </w:t>
      </w:r>
      <w:r w:rsidR="00CA0927" w:rsidRPr="005B6EFD">
        <w:t>procedure</w:t>
      </w:r>
      <w:r w:rsidR="00747D9F" w:rsidRPr="005B6EFD">
        <w:t>, with a considerable learning curve and inter-operator inconsistency. Diagnostic accuracy likely differs based on protocol for biopsy; however, there was not enough evidence to evaluate the impacts of this.</w:t>
      </w:r>
    </w:p>
    <w:p w14:paraId="5C713C2C" w14:textId="04933AFF" w:rsidR="00AF7DE1" w:rsidRPr="005B6EFD" w:rsidRDefault="00AF7DE1" w:rsidP="00AF7DE1">
      <w:r w:rsidRPr="005B6EFD">
        <w:t>The evidence suggests that both clinician referral to ablation and patient uptake through the proposed testing and treatment strategy will not be 100%. Ablation may also not be suitable for all HSIL cases (e.g., topical treatments may be preferred for smaller, perianal lesions). Imperfect referral and uptake rates will likely be a result of multiple factors, including individual patient factors and clinical judgement, patient preference, and individual and system-level barriers (e.g., stigmatisation). However, there was not enough evidence to draw conclusions about these outcomes relevant to the PICO.</w:t>
      </w:r>
    </w:p>
    <w:p w14:paraId="4CD3FA7A" w14:textId="2E8CAE67" w:rsidR="00AA260A" w:rsidRPr="005B6EFD" w:rsidRDefault="00AA260A" w:rsidP="00AA260A">
      <w:r w:rsidRPr="005B6EFD">
        <w:lastRenderedPageBreak/>
        <w:t xml:space="preserve">There </w:t>
      </w:r>
      <w:r w:rsidR="00747D9F" w:rsidRPr="005B6EFD">
        <w:t>was</w:t>
      </w:r>
      <w:r w:rsidRPr="005B6EFD">
        <w:t xml:space="preserve"> not enough evidence for the rate of false positive and false negative results of the triaged testing strategy, </w:t>
      </w:r>
      <w:r w:rsidR="00376587" w:rsidRPr="005B6EFD">
        <w:t>value of knowing or AEs associated with knowledge of test results, or</w:t>
      </w:r>
      <w:r w:rsidRPr="005B6EFD">
        <w:t xml:space="preserve"> overdiagnosis, to evaluate the risks comparative to downstream impacts of </w:t>
      </w:r>
      <w:r w:rsidR="00746EA3" w:rsidRPr="005B6EFD">
        <w:t>potential</w:t>
      </w:r>
      <w:r w:rsidRPr="005B6EFD">
        <w:t xml:space="preserve"> anal cancer</w:t>
      </w:r>
      <w:r w:rsidR="00746EA3" w:rsidRPr="005B6EFD">
        <w:t xml:space="preserve"> diagnoses</w:t>
      </w:r>
      <w:r w:rsidRPr="005B6EFD">
        <w:t>.</w:t>
      </w:r>
    </w:p>
    <w:p w14:paraId="155A8737" w14:textId="33AD1B62" w:rsidR="009B493B" w:rsidRPr="005B6EFD" w:rsidRDefault="00925FD4" w:rsidP="009B493B">
      <w:pPr>
        <w:pStyle w:val="Heading5"/>
      </w:pPr>
      <w:r w:rsidRPr="005B6EFD">
        <w:t>Therapeutic</w:t>
      </w:r>
      <w:r w:rsidR="009B493B" w:rsidRPr="005B6EFD">
        <w:t xml:space="preserve"> evidence </w:t>
      </w:r>
    </w:p>
    <w:p w14:paraId="01FC0C44" w14:textId="53AADCF7" w:rsidR="00747D9F" w:rsidRPr="005B6EFD" w:rsidRDefault="00747D9F" w:rsidP="00747D9F">
      <w:r w:rsidRPr="005B6EFD">
        <w:t xml:space="preserve">The evidence suggests that use of HRA-guided anal HSIL ablation for removal of HSIL lesions results in superior effectiveness for PLWH compared with no treatment. </w:t>
      </w:r>
    </w:p>
    <w:p w14:paraId="10F844D3" w14:textId="167CA279" w:rsidR="00F8567E" w:rsidRPr="005B6EFD" w:rsidRDefault="00F8567E" w:rsidP="00F8567E">
      <w:r w:rsidRPr="005B6EFD">
        <w:t>The evidence suggests that HRA-guided anal HSIL ablation has an inferior safety profile compared with no treatment/active monitoring for PLWH</w:t>
      </w:r>
      <w:r w:rsidR="00F64B1C" w:rsidRPr="005B6EFD">
        <w:t xml:space="preserve"> (including increased pain, bleeding, and potential for metachronous HSILs requiring additional treatment)</w:t>
      </w:r>
      <w:r w:rsidRPr="005B6EFD">
        <w:t xml:space="preserve">. However, considering the progression of HSIL to anal cancer without treatment, for all PICO-subpopulations the use of HRA-guided anal HSIL ablation is considered comparatively safe relative to the risk of developing anal cancer and consequent morbidity associated with diagnosis. </w:t>
      </w:r>
    </w:p>
    <w:p w14:paraId="245B255D" w14:textId="7981732A" w:rsidR="00F8567E" w:rsidRPr="005B6EFD" w:rsidRDefault="00F8567E" w:rsidP="00F8567E">
      <w:r w:rsidRPr="005B6EFD">
        <w:t>There is limited evidence for PICO-specified subpopulations other than PLWH. Given PLWH have some of the highest anal cancer incidence rates,</w:t>
      </w:r>
      <w:r w:rsidRPr="005B6EFD">
        <w:rPr>
          <w:vertAlign w:val="superscript"/>
        </w:rPr>
        <w:fldChar w:fldCharType="begin"/>
      </w:r>
      <w:r w:rsidRPr="005B6EFD">
        <w:rPr>
          <w:vertAlign w:val="superscript"/>
        </w:rPr>
        <w:instrText xml:space="preserve"> NOTEREF _Ref203546834  \* MERGEFORMAT </w:instrText>
      </w:r>
      <w:r w:rsidRPr="005B6EFD">
        <w:rPr>
          <w:vertAlign w:val="superscript"/>
        </w:rPr>
        <w:fldChar w:fldCharType="separate"/>
      </w:r>
      <w:r w:rsidR="00FC322E">
        <w:rPr>
          <w:vertAlign w:val="superscript"/>
        </w:rPr>
        <w:t>7</w:t>
      </w:r>
      <w:r w:rsidRPr="005B6EFD">
        <w:rPr>
          <w:vertAlign w:val="superscript"/>
        </w:rPr>
        <w:fldChar w:fldCharType="end"/>
      </w:r>
      <w:r w:rsidRPr="005B6EFD">
        <w:t xml:space="preserve"> </w:t>
      </w:r>
      <w:r w:rsidR="00F64B1C" w:rsidRPr="005B6EFD">
        <w:t xml:space="preserve">the </w:t>
      </w:r>
      <w:r w:rsidRPr="005B6EFD">
        <w:t xml:space="preserve">balance of risks and benefits associated with treatment may differ in lower-risk populations, potentially making the safety </w:t>
      </w:r>
      <w:r w:rsidR="00F64B1C" w:rsidRPr="005B6EFD">
        <w:t xml:space="preserve">and effectiveness </w:t>
      </w:r>
      <w:r w:rsidRPr="005B6EFD">
        <w:t>profile less favourable in these subpopulations.</w:t>
      </w:r>
    </w:p>
    <w:p w14:paraId="0D09C9E4" w14:textId="52F2E180" w:rsidR="00772829" w:rsidRPr="005B6EFD" w:rsidRDefault="00772829" w:rsidP="00834D51">
      <w:pPr>
        <w:pStyle w:val="Heading2"/>
        <w:numPr>
          <w:ilvl w:val="0"/>
          <w:numId w:val="39"/>
        </w:numPr>
        <w:ind w:left="851" w:hanging="851"/>
      </w:pPr>
      <w:bookmarkStart w:id="184" w:name="_Toc206597212"/>
      <w:bookmarkStart w:id="185" w:name="_Toc206600219"/>
      <w:r w:rsidRPr="005B6EFD">
        <w:t>Economic evaluation</w:t>
      </w:r>
      <w:bookmarkEnd w:id="184"/>
      <w:bookmarkEnd w:id="185"/>
    </w:p>
    <w:p w14:paraId="40369221" w14:textId="1EC44BB2" w:rsidR="005E0771" w:rsidRPr="005B6EFD" w:rsidRDefault="005E0771" w:rsidP="00EC550E">
      <w:r w:rsidRPr="005B6EFD">
        <w:t>Based on the clinical claim of superior effectiveness a</w:t>
      </w:r>
      <w:r w:rsidR="00A2113B" w:rsidRPr="005B6EFD">
        <w:t xml:space="preserve"> cost utility analysis (CUA - cost per quality-adjusted life years </w:t>
      </w:r>
      <w:r w:rsidR="00B97CA3">
        <w:t>[</w:t>
      </w:r>
      <w:r w:rsidR="00A2113B" w:rsidRPr="005B6EFD">
        <w:t>QALY</w:t>
      </w:r>
      <w:r w:rsidR="00B97CA3">
        <w:t>]</w:t>
      </w:r>
      <w:r w:rsidR="00A2113B" w:rsidRPr="005B6EFD">
        <w:t>) gained</w:t>
      </w:r>
      <w:r w:rsidRPr="005B6EFD">
        <w:t xml:space="preserve"> was conducted</w:t>
      </w:r>
      <w:r w:rsidR="00A2113B" w:rsidRPr="005B6EFD">
        <w:t>.</w:t>
      </w:r>
      <w:r w:rsidR="00A2113B" w:rsidRPr="005B6EFD" w:rsidDel="004274E4">
        <w:t xml:space="preserve"> </w:t>
      </w:r>
      <w:r w:rsidR="00782724">
        <w:fldChar w:fldCharType="begin"/>
      </w:r>
      <w:r w:rsidR="00782724">
        <w:instrText xml:space="preserve"> REF _Ref223073436 \h </w:instrText>
      </w:r>
      <w:r w:rsidR="00782724">
        <w:fldChar w:fldCharType="separate"/>
      </w:r>
      <w:r w:rsidR="00FC322E">
        <w:t xml:space="preserve">Table </w:t>
      </w:r>
      <w:r w:rsidR="00FC322E">
        <w:rPr>
          <w:noProof/>
        </w:rPr>
        <w:t>41</w:t>
      </w:r>
      <w:r w:rsidR="00782724">
        <w:fldChar w:fldCharType="end"/>
      </w:r>
      <w:r w:rsidR="00782724">
        <w:t xml:space="preserve"> </w:t>
      </w:r>
      <w:r w:rsidRPr="005B6EFD">
        <w:t xml:space="preserve">provides a brief overview of the model parameters. </w:t>
      </w:r>
    </w:p>
    <w:p w14:paraId="090A5C99" w14:textId="789D65DE" w:rsidR="005E0771" w:rsidRPr="005B6EFD" w:rsidRDefault="00782724" w:rsidP="00782724">
      <w:pPr>
        <w:pStyle w:val="Caption"/>
      </w:pPr>
      <w:bookmarkStart w:id="186" w:name="_Ref223073436"/>
      <w:bookmarkStart w:id="187" w:name="_Ref69725820"/>
      <w:bookmarkStart w:id="188" w:name="_Ref203634684"/>
      <w:r>
        <w:t xml:space="preserve">Table </w:t>
      </w:r>
      <w:r>
        <w:fldChar w:fldCharType="begin"/>
      </w:r>
      <w:r>
        <w:instrText xml:space="preserve"> SEQ Table \* ARABIC </w:instrText>
      </w:r>
      <w:r>
        <w:fldChar w:fldCharType="separate"/>
      </w:r>
      <w:r w:rsidR="00FC322E">
        <w:rPr>
          <w:noProof/>
        </w:rPr>
        <w:t>41</w:t>
      </w:r>
      <w:r>
        <w:fldChar w:fldCharType="end"/>
      </w:r>
      <w:bookmarkEnd w:id="186"/>
      <w:r>
        <w:t xml:space="preserve"> </w:t>
      </w:r>
      <w:r w:rsidRPr="00A518FB">
        <w:t>Summary of the economic evaluation</w:t>
      </w:r>
      <w:bookmarkEnd w:id="187"/>
      <w:bookmarkEnd w:id="188"/>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3"/>
        <w:gridCol w:w="7064"/>
      </w:tblGrid>
      <w:tr w:rsidR="00347E30" w:rsidRPr="005B6EFD" w14:paraId="0CD06622" w14:textId="77777777">
        <w:trPr>
          <w:tblHeader/>
        </w:trPr>
        <w:tc>
          <w:tcPr>
            <w:tcW w:w="2003" w:type="dxa"/>
            <w:shd w:val="clear" w:color="auto" w:fill="D9D9D9" w:themeFill="background1" w:themeFillShade="D9"/>
          </w:tcPr>
          <w:p w14:paraId="055CDD03" w14:textId="77777777" w:rsidR="00347E30" w:rsidRPr="005B6EFD" w:rsidRDefault="00347E30">
            <w:pPr>
              <w:pStyle w:val="TableHeading"/>
              <w:rPr>
                <w:szCs w:val="20"/>
              </w:rPr>
            </w:pPr>
            <w:r w:rsidRPr="005B6EFD">
              <w:rPr>
                <w:szCs w:val="20"/>
              </w:rPr>
              <w:t>Component</w:t>
            </w:r>
          </w:p>
        </w:tc>
        <w:tc>
          <w:tcPr>
            <w:tcW w:w="7064" w:type="dxa"/>
            <w:shd w:val="clear" w:color="auto" w:fill="D9D9D9" w:themeFill="background1" w:themeFillShade="D9"/>
          </w:tcPr>
          <w:p w14:paraId="56977E2D" w14:textId="77777777" w:rsidR="00347E30" w:rsidRPr="005B6EFD" w:rsidRDefault="00347E30">
            <w:pPr>
              <w:pStyle w:val="TableHeading"/>
              <w:rPr>
                <w:szCs w:val="20"/>
              </w:rPr>
            </w:pPr>
            <w:r w:rsidRPr="005B6EFD">
              <w:rPr>
                <w:szCs w:val="20"/>
              </w:rPr>
              <w:t>Description</w:t>
            </w:r>
          </w:p>
        </w:tc>
      </w:tr>
      <w:tr w:rsidR="00347E30" w:rsidRPr="005B6EFD" w14:paraId="1EFDC809" w14:textId="77777777">
        <w:tc>
          <w:tcPr>
            <w:tcW w:w="2003" w:type="dxa"/>
          </w:tcPr>
          <w:p w14:paraId="31EADB67" w14:textId="77777777" w:rsidR="00347E30" w:rsidRPr="005B6EFD" w:rsidRDefault="00347E30">
            <w:pPr>
              <w:pStyle w:val="TableText"/>
              <w:rPr>
                <w:szCs w:val="20"/>
              </w:rPr>
            </w:pPr>
            <w:r w:rsidRPr="005B6EFD">
              <w:rPr>
                <w:szCs w:val="20"/>
              </w:rPr>
              <w:t>Perspective</w:t>
            </w:r>
          </w:p>
        </w:tc>
        <w:tc>
          <w:tcPr>
            <w:tcW w:w="7064" w:type="dxa"/>
          </w:tcPr>
          <w:p w14:paraId="19EFC8F9" w14:textId="77777777" w:rsidR="00347E30" w:rsidRPr="005B6EFD" w:rsidRDefault="00347E30">
            <w:pPr>
              <w:pStyle w:val="TableText"/>
              <w:rPr>
                <w:szCs w:val="20"/>
              </w:rPr>
            </w:pPr>
            <w:r w:rsidRPr="005B6EFD">
              <w:rPr>
                <w:szCs w:val="20"/>
              </w:rPr>
              <w:t>Health care system perspective</w:t>
            </w:r>
          </w:p>
        </w:tc>
      </w:tr>
      <w:tr w:rsidR="00347E30" w:rsidRPr="005B6EFD" w14:paraId="1396DC2A" w14:textId="77777777">
        <w:trPr>
          <w:tblHeader/>
        </w:trPr>
        <w:tc>
          <w:tcPr>
            <w:tcW w:w="2003" w:type="dxa"/>
          </w:tcPr>
          <w:p w14:paraId="08EFB101" w14:textId="77777777" w:rsidR="00347E30" w:rsidRPr="005B6EFD" w:rsidRDefault="00347E30">
            <w:pPr>
              <w:pStyle w:val="TableText"/>
              <w:rPr>
                <w:szCs w:val="20"/>
              </w:rPr>
            </w:pPr>
            <w:r w:rsidRPr="005B6EFD">
              <w:rPr>
                <w:szCs w:val="20"/>
              </w:rPr>
              <w:t>Population</w:t>
            </w:r>
          </w:p>
        </w:tc>
        <w:tc>
          <w:tcPr>
            <w:tcW w:w="7064" w:type="dxa"/>
          </w:tcPr>
          <w:p w14:paraId="6E661B86" w14:textId="77777777" w:rsidR="00347E30" w:rsidRPr="005B6EFD" w:rsidRDefault="00347E30">
            <w:pPr>
              <w:rPr>
                <w:rFonts w:ascii="Arial Narrow" w:hAnsi="Arial Narrow"/>
                <w:sz w:val="20"/>
                <w:szCs w:val="20"/>
              </w:rPr>
            </w:pPr>
            <w:r w:rsidRPr="005B6EFD">
              <w:rPr>
                <w:rFonts w:ascii="Arial Narrow" w:hAnsi="Arial Narrow"/>
                <w:sz w:val="20"/>
                <w:szCs w:val="20"/>
              </w:rPr>
              <w:t>The population was based on the PICO population, as follows:</w:t>
            </w:r>
          </w:p>
          <w:p w14:paraId="5E3ACB4E" w14:textId="42D77245" w:rsidR="00347E30" w:rsidRPr="005B6EFD" w:rsidRDefault="00347E30" w:rsidP="00F456AE">
            <w:pPr>
              <w:pStyle w:val="ListParagraph"/>
              <w:numPr>
                <w:ilvl w:val="0"/>
                <w:numId w:val="18"/>
              </w:numPr>
              <w:rPr>
                <w:rFonts w:ascii="Arial Narrow" w:hAnsi="Arial Narrow"/>
                <w:sz w:val="20"/>
                <w:szCs w:val="20"/>
              </w:rPr>
            </w:pPr>
            <w:r w:rsidRPr="005B6EFD">
              <w:rPr>
                <w:rFonts w:ascii="Arial Narrow" w:hAnsi="Arial Narrow"/>
                <w:sz w:val="20"/>
                <w:szCs w:val="20"/>
              </w:rPr>
              <w:t>men who have sex with men (MSM) and/or people who identify as transgender women (TW) who are positive for human immunodeficiency virus (HIV</w:t>
            </w:r>
            <w:r w:rsidR="00DC4C6A" w:rsidRPr="005B6EFD">
              <w:rPr>
                <w:rFonts w:ascii="Arial Narrow" w:hAnsi="Arial Narrow"/>
                <w:sz w:val="20"/>
                <w:szCs w:val="20"/>
              </w:rPr>
              <w:t>).</w:t>
            </w:r>
            <w:r w:rsidRPr="005B6EFD">
              <w:rPr>
                <w:rFonts w:ascii="Arial Narrow" w:hAnsi="Arial Narrow"/>
                <w:sz w:val="20"/>
                <w:szCs w:val="20"/>
              </w:rPr>
              <w:t xml:space="preserve"> </w:t>
            </w:r>
          </w:p>
          <w:p w14:paraId="10965145" w14:textId="5E47974F" w:rsidR="00347E30" w:rsidRPr="005B6EFD" w:rsidRDefault="00347E30" w:rsidP="00F456AE">
            <w:pPr>
              <w:pStyle w:val="ListParagraph"/>
              <w:numPr>
                <w:ilvl w:val="0"/>
                <w:numId w:val="18"/>
              </w:numPr>
              <w:rPr>
                <w:rFonts w:ascii="Arial Narrow" w:hAnsi="Arial Narrow"/>
                <w:sz w:val="20"/>
                <w:szCs w:val="20"/>
              </w:rPr>
            </w:pPr>
            <w:r w:rsidRPr="005B6EFD">
              <w:rPr>
                <w:rFonts w:ascii="Arial Narrow" w:hAnsi="Arial Narrow"/>
                <w:sz w:val="20"/>
                <w:szCs w:val="20"/>
              </w:rPr>
              <w:t xml:space="preserve">MSM and/or who identify as TW who are HIV </w:t>
            </w:r>
            <w:r w:rsidR="00DC4C6A" w:rsidRPr="005B6EFD">
              <w:rPr>
                <w:rFonts w:ascii="Arial Narrow" w:hAnsi="Arial Narrow"/>
                <w:sz w:val="20"/>
                <w:szCs w:val="20"/>
              </w:rPr>
              <w:t>negative.</w:t>
            </w:r>
            <w:r w:rsidRPr="005B6EFD">
              <w:rPr>
                <w:rFonts w:ascii="Arial Narrow" w:hAnsi="Arial Narrow"/>
                <w:sz w:val="20"/>
                <w:szCs w:val="20"/>
              </w:rPr>
              <w:t xml:space="preserve"> </w:t>
            </w:r>
          </w:p>
          <w:p w14:paraId="71B8870D" w14:textId="7B848E28" w:rsidR="00347E30" w:rsidRPr="005B6EFD" w:rsidRDefault="00347E30" w:rsidP="00F456AE">
            <w:pPr>
              <w:pStyle w:val="ListParagraph"/>
              <w:numPr>
                <w:ilvl w:val="0"/>
                <w:numId w:val="18"/>
              </w:numPr>
              <w:rPr>
                <w:rFonts w:ascii="Arial Narrow" w:hAnsi="Arial Narrow"/>
                <w:sz w:val="20"/>
                <w:szCs w:val="20"/>
              </w:rPr>
            </w:pPr>
            <w:r w:rsidRPr="005B6EFD">
              <w:rPr>
                <w:rFonts w:ascii="Arial Narrow" w:hAnsi="Arial Narrow"/>
                <w:sz w:val="20"/>
                <w:szCs w:val="20"/>
              </w:rPr>
              <w:t xml:space="preserve">women who have sex with women who are HIV </w:t>
            </w:r>
            <w:r w:rsidR="00DC4C6A" w:rsidRPr="005B6EFD">
              <w:rPr>
                <w:rFonts w:ascii="Arial Narrow" w:hAnsi="Arial Narrow"/>
                <w:sz w:val="20"/>
                <w:szCs w:val="20"/>
              </w:rPr>
              <w:t>positive.</w:t>
            </w:r>
            <w:r w:rsidRPr="005B6EFD">
              <w:rPr>
                <w:rFonts w:ascii="Arial Narrow" w:hAnsi="Arial Narrow"/>
                <w:sz w:val="20"/>
                <w:szCs w:val="20"/>
              </w:rPr>
              <w:t xml:space="preserve"> </w:t>
            </w:r>
          </w:p>
          <w:p w14:paraId="4F21E666" w14:textId="274E9A48" w:rsidR="00347E30" w:rsidRPr="005B6EFD" w:rsidRDefault="00347E30" w:rsidP="00F456AE">
            <w:pPr>
              <w:pStyle w:val="ListParagraph"/>
              <w:numPr>
                <w:ilvl w:val="0"/>
                <w:numId w:val="18"/>
              </w:numPr>
              <w:rPr>
                <w:rFonts w:ascii="Arial Narrow" w:hAnsi="Arial Narrow"/>
                <w:sz w:val="20"/>
                <w:szCs w:val="20"/>
              </w:rPr>
            </w:pPr>
            <w:r w:rsidRPr="005B6EFD">
              <w:rPr>
                <w:rFonts w:ascii="Arial Narrow" w:hAnsi="Arial Narrow"/>
                <w:sz w:val="20"/>
                <w:szCs w:val="20"/>
              </w:rPr>
              <w:t xml:space="preserve">men who have sex with women (MSW) who are HIV </w:t>
            </w:r>
            <w:r w:rsidR="00DC4C6A" w:rsidRPr="005B6EFD">
              <w:rPr>
                <w:rFonts w:ascii="Arial Narrow" w:hAnsi="Arial Narrow"/>
                <w:sz w:val="20"/>
                <w:szCs w:val="20"/>
              </w:rPr>
              <w:t>positive.</w:t>
            </w:r>
          </w:p>
          <w:p w14:paraId="6290A773" w14:textId="0D81787A" w:rsidR="00347E30" w:rsidRPr="005B6EFD" w:rsidRDefault="00347E30" w:rsidP="00F456AE">
            <w:pPr>
              <w:pStyle w:val="ListParagraph"/>
              <w:numPr>
                <w:ilvl w:val="0"/>
                <w:numId w:val="18"/>
              </w:numPr>
              <w:rPr>
                <w:rFonts w:ascii="Arial Narrow" w:hAnsi="Arial Narrow"/>
                <w:sz w:val="20"/>
                <w:szCs w:val="20"/>
              </w:rPr>
            </w:pPr>
            <w:r w:rsidRPr="005B6EFD">
              <w:rPr>
                <w:rFonts w:ascii="Arial Narrow" w:hAnsi="Arial Narrow"/>
                <w:sz w:val="20"/>
                <w:szCs w:val="20"/>
              </w:rPr>
              <w:t xml:space="preserve">women with previous vulval HPV-associated squamous cell carcinoma (SCC) and/or </w:t>
            </w:r>
            <w:r w:rsidR="00DC4C6A" w:rsidRPr="005B6EFD">
              <w:rPr>
                <w:rFonts w:ascii="Arial Narrow" w:hAnsi="Arial Narrow"/>
                <w:sz w:val="20"/>
                <w:szCs w:val="20"/>
              </w:rPr>
              <w:t>HSIL.</w:t>
            </w:r>
            <w:r w:rsidRPr="005B6EFD">
              <w:rPr>
                <w:rFonts w:ascii="Arial Narrow" w:hAnsi="Arial Narrow"/>
                <w:sz w:val="20"/>
                <w:szCs w:val="20"/>
              </w:rPr>
              <w:t xml:space="preserve"> </w:t>
            </w:r>
          </w:p>
          <w:p w14:paraId="6274E328" w14:textId="3AF79C43" w:rsidR="00347E30" w:rsidRPr="005B6EFD" w:rsidRDefault="00347E30" w:rsidP="00F456AE">
            <w:pPr>
              <w:pStyle w:val="ListParagraph"/>
              <w:numPr>
                <w:ilvl w:val="0"/>
                <w:numId w:val="18"/>
              </w:numPr>
              <w:rPr>
                <w:rFonts w:ascii="Arial Narrow" w:hAnsi="Arial Narrow"/>
                <w:sz w:val="20"/>
                <w:szCs w:val="20"/>
              </w:rPr>
            </w:pPr>
            <w:r w:rsidRPr="005B6EFD">
              <w:rPr>
                <w:rFonts w:ascii="Arial Narrow" w:hAnsi="Arial Narrow"/>
                <w:sz w:val="20"/>
                <w:szCs w:val="20"/>
              </w:rPr>
              <w:t>solid organ transplant recipients (SOTR</w:t>
            </w:r>
            <w:r w:rsidR="00DC4C6A" w:rsidRPr="005B6EFD">
              <w:rPr>
                <w:rFonts w:ascii="Arial Narrow" w:hAnsi="Arial Narrow"/>
                <w:sz w:val="20"/>
                <w:szCs w:val="20"/>
              </w:rPr>
              <w:t>).</w:t>
            </w:r>
            <w:r w:rsidRPr="005B6EFD">
              <w:rPr>
                <w:rFonts w:ascii="Arial Narrow" w:hAnsi="Arial Narrow"/>
                <w:sz w:val="20"/>
                <w:szCs w:val="20"/>
              </w:rPr>
              <w:t xml:space="preserve"> </w:t>
            </w:r>
          </w:p>
          <w:p w14:paraId="393B6374" w14:textId="589DF1B1" w:rsidR="00347E30" w:rsidRPr="005B6EFD" w:rsidRDefault="00347E30" w:rsidP="00F456AE">
            <w:pPr>
              <w:pStyle w:val="ListParagraph"/>
              <w:numPr>
                <w:ilvl w:val="0"/>
                <w:numId w:val="18"/>
              </w:numPr>
              <w:rPr>
                <w:rFonts w:ascii="Arial Narrow" w:hAnsi="Arial Narrow"/>
                <w:sz w:val="20"/>
                <w:szCs w:val="20"/>
              </w:rPr>
            </w:pPr>
            <w:r w:rsidRPr="005B6EFD">
              <w:rPr>
                <w:rFonts w:ascii="Arial Narrow" w:hAnsi="Arial Narrow"/>
                <w:sz w:val="20"/>
                <w:szCs w:val="20"/>
              </w:rPr>
              <w:t xml:space="preserve">people being </w:t>
            </w:r>
            <w:r w:rsidR="00DC4C6A" w:rsidRPr="005B6EFD">
              <w:rPr>
                <w:rFonts w:ascii="Arial Narrow" w:hAnsi="Arial Narrow"/>
                <w:sz w:val="20"/>
                <w:szCs w:val="20"/>
              </w:rPr>
              <w:t>followed up</w:t>
            </w:r>
            <w:r w:rsidRPr="005B6EFD">
              <w:rPr>
                <w:rFonts w:ascii="Arial Narrow" w:hAnsi="Arial Narrow"/>
                <w:sz w:val="20"/>
                <w:szCs w:val="20"/>
              </w:rPr>
              <w:t xml:space="preserve"> after treatment for anal </w:t>
            </w:r>
            <w:r w:rsidR="00DC4C6A" w:rsidRPr="005B6EFD">
              <w:rPr>
                <w:rFonts w:ascii="Arial Narrow" w:hAnsi="Arial Narrow"/>
                <w:sz w:val="20"/>
                <w:szCs w:val="20"/>
              </w:rPr>
              <w:t>cancer.</w:t>
            </w:r>
            <w:r w:rsidRPr="005B6EFD">
              <w:rPr>
                <w:rFonts w:ascii="Arial Narrow" w:hAnsi="Arial Narrow"/>
                <w:sz w:val="20"/>
                <w:szCs w:val="20"/>
              </w:rPr>
              <w:t xml:space="preserve"> </w:t>
            </w:r>
          </w:p>
          <w:p w14:paraId="1D7EA9DF" w14:textId="1B793D04" w:rsidR="00347E30" w:rsidRPr="005B6EFD" w:rsidRDefault="00347E30" w:rsidP="00F456AE">
            <w:pPr>
              <w:pStyle w:val="ListParagraph"/>
              <w:numPr>
                <w:ilvl w:val="0"/>
                <w:numId w:val="18"/>
              </w:numPr>
              <w:rPr>
                <w:rFonts w:ascii="Arial Narrow" w:hAnsi="Arial Narrow"/>
                <w:sz w:val="20"/>
                <w:szCs w:val="20"/>
              </w:rPr>
            </w:pPr>
            <w:r w:rsidRPr="005B6EFD">
              <w:rPr>
                <w:rFonts w:ascii="Arial Narrow" w:hAnsi="Arial Narrow"/>
                <w:sz w:val="20"/>
                <w:szCs w:val="20"/>
              </w:rPr>
              <w:t xml:space="preserve">people with incidental </w:t>
            </w:r>
            <w:r w:rsidR="00ED5F9E" w:rsidRPr="005B6EFD">
              <w:rPr>
                <w:rFonts w:ascii="Arial Narrow" w:hAnsi="Arial Narrow"/>
                <w:sz w:val="20"/>
                <w:szCs w:val="20"/>
              </w:rPr>
              <w:t>HSIL.</w:t>
            </w:r>
            <w:r w:rsidRPr="005B6EFD">
              <w:rPr>
                <w:rFonts w:ascii="Arial Narrow" w:hAnsi="Arial Narrow"/>
                <w:sz w:val="20"/>
                <w:szCs w:val="20"/>
              </w:rPr>
              <w:t xml:space="preserve"> </w:t>
            </w:r>
          </w:p>
          <w:p w14:paraId="36631E86" w14:textId="07297870" w:rsidR="00347E30" w:rsidRPr="005B6EFD" w:rsidRDefault="00CE0E54" w:rsidP="00F456AE">
            <w:pPr>
              <w:pStyle w:val="ListParagraph"/>
              <w:numPr>
                <w:ilvl w:val="0"/>
                <w:numId w:val="18"/>
              </w:numPr>
              <w:rPr>
                <w:rFonts w:ascii="Arial Narrow" w:hAnsi="Arial Narrow"/>
                <w:sz w:val="20"/>
                <w:szCs w:val="20"/>
              </w:rPr>
            </w:pPr>
            <w:r w:rsidRPr="005B6EFD">
              <w:rPr>
                <w:rFonts w:ascii="Arial Narrow" w:hAnsi="Arial Narrow"/>
                <w:sz w:val="20"/>
                <w:szCs w:val="20"/>
              </w:rPr>
              <w:t xml:space="preserve">people with </w:t>
            </w:r>
            <w:r w:rsidR="002D45B4" w:rsidRPr="005B6EFD">
              <w:rPr>
                <w:rFonts w:ascii="Arial Narrow" w:hAnsi="Arial Narrow"/>
                <w:sz w:val="20"/>
                <w:szCs w:val="20"/>
              </w:rPr>
              <w:t xml:space="preserve">history of </w:t>
            </w:r>
            <w:r w:rsidRPr="005B6EFD">
              <w:rPr>
                <w:rFonts w:ascii="Arial Narrow" w:hAnsi="Arial Narrow"/>
                <w:sz w:val="20"/>
                <w:szCs w:val="20"/>
              </w:rPr>
              <w:t>cervical/vaginal cancer or precursor lesions.</w:t>
            </w:r>
          </w:p>
        </w:tc>
      </w:tr>
      <w:tr w:rsidR="00347E30" w:rsidRPr="005B6EFD" w14:paraId="442E3EE1" w14:textId="77777777">
        <w:tc>
          <w:tcPr>
            <w:tcW w:w="2003" w:type="dxa"/>
          </w:tcPr>
          <w:p w14:paraId="1D88F6CD" w14:textId="77777777" w:rsidR="00347E30" w:rsidRPr="005B6EFD" w:rsidRDefault="00347E30">
            <w:pPr>
              <w:pStyle w:val="TableText"/>
              <w:rPr>
                <w:szCs w:val="20"/>
              </w:rPr>
            </w:pPr>
            <w:r w:rsidRPr="005B6EFD">
              <w:rPr>
                <w:szCs w:val="20"/>
              </w:rPr>
              <w:t>Prior testing</w:t>
            </w:r>
          </w:p>
        </w:tc>
        <w:tc>
          <w:tcPr>
            <w:tcW w:w="7064" w:type="dxa"/>
          </w:tcPr>
          <w:p w14:paraId="2A70CB26" w14:textId="77777777" w:rsidR="00347E30" w:rsidRPr="005B6EFD" w:rsidRDefault="00347E30">
            <w:pPr>
              <w:pStyle w:val="TableText"/>
              <w:rPr>
                <w:szCs w:val="20"/>
              </w:rPr>
            </w:pPr>
            <w:r w:rsidRPr="005B6EFD">
              <w:rPr>
                <w:szCs w:val="20"/>
              </w:rPr>
              <w:t>NA</w:t>
            </w:r>
          </w:p>
        </w:tc>
      </w:tr>
      <w:tr w:rsidR="00347E30" w:rsidRPr="005B6EFD" w14:paraId="119768FE" w14:textId="77777777">
        <w:tc>
          <w:tcPr>
            <w:tcW w:w="2003" w:type="dxa"/>
          </w:tcPr>
          <w:p w14:paraId="3D2F21EB" w14:textId="77777777" w:rsidR="00347E30" w:rsidRPr="005B6EFD" w:rsidRDefault="00347E30">
            <w:pPr>
              <w:pStyle w:val="TableText"/>
              <w:rPr>
                <w:szCs w:val="20"/>
              </w:rPr>
            </w:pPr>
            <w:r w:rsidRPr="005B6EFD">
              <w:rPr>
                <w:szCs w:val="20"/>
              </w:rPr>
              <w:t>Comparator</w:t>
            </w:r>
          </w:p>
        </w:tc>
        <w:tc>
          <w:tcPr>
            <w:tcW w:w="7064" w:type="dxa"/>
          </w:tcPr>
          <w:p w14:paraId="54350897" w14:textId="1B4AF620" w:rsidR="00347E30" w:rsidRPr="005B6EFD" w:rsidRDefault="00347E30">
            <w:pPr>
              <w:pStyle w:val="TableText"/>
              <w:rPr>
                <w:szCs w:val="20"/>
              </w:rPr>
            </w:pPr>
            <w:r w:rsidRPr="005B6EFD">
              <w:rPr>
                <w:szCs w:val="20"/>
              </w:rPr>
              <w:t>No testing</w:t>
            </w:r>
            <w:r w:rsidR="00D20B48" w:rsidRPr="005B6EFD">
              <w:rPr>
                <w:szCs w:val="20"/>
              </w:rPr>
              <w:t xml:space="preserve"> (partial genotyping with HPV 16/18 only as supplementary analysis)</w:t>
            </w:r>
          </w:p>
        </w:tc>
      </w:tr>
      <w:tr w:rsidR="00347E30" w:rsidRPr="005B6EFD" w14:paraId="38FD8A2F" w14:textId="77777777">
        <w:tc>
          <w:tcPr>
            <w:tcW w:w="2003" w:type="dxa"/>
          </w:tcPr>
          <w:p w14:paraId="78A38D78" w14:textId="77777777" w:rsidR="00347E30" w:rsidRPr="005B6EFD" w:rsidRDefault="00347E30">
            <w:pPr>
              <w:pStyle w:val="TableText"/>
              <w:rPr>
                <w:szCs w:val="20"/>
              </w:rPr>
            </w:pPr>
            <w:r w:rsidRPr="005B6EFD">
              <w:rPr>
                <w:szCs w:val="20"/>
              </w:rPr>
              <w:t>Type(s) of analysis</w:t>
            </w:r>
          </w:p>
        </w:tc>
        <w:tc>
          <w:tcPr>
            <w:tcW w:w="7064" w:type="dxa"/>
          </w:tcPr>
          <w:p w14:paraId="053723A3" w14:textId="77777777" w:rsidR="00167D1D" w:rsidRPr="005B6EFD" w:rsidRDefault="00167D1D">
            <w:pPr>
              <w:pStyle w:val="TableText"/>
              <w:rPr>
                <w:szCs w:val="20"/>
              </w:rPr>
            </w:pPr>
            <w:r w:rsidRPr="005B6EFD">
              <w:rPr>
                <w:szCs w:val="20"/>
              </w:rPr>
              <w:t xml:space="preserve">Nine models were created to cover all population groups individually. </w:t>
            </w:r>
          </w:p>
          <w:p w14:paraId="35773373" w14:textId="2F5FB1DC" w:rsidR="00347E30" w:rsidRPr="005B6EFD" w:rsidRDefault="00347E30">
            <w:pPr>
              <w:pStyle w:val="TableText"/>
              <w:rPr>
                <w:szCs w:val="20"/>
              </w:rPr>
            </w:pPr>
            <w:r w:rsidRPr="005B6EFD">
              <w:rPr>
                <w:szCs w:val="20"/>
              </w:rPr>
              <w:t>CUA</w:t>
            </w:r>
          </w:p>
        </w:tc>
      </w:tr>
      <w:tr w:rsidR="00347E30" w:rsidRPr="005B6EFD" w14:paraId="6861A8E1" w14:textId="77777777">
        <w:tc>
          <w:tcPr>
            <w:tcW w:w="2003" w:type="dxa"/>
          </w:tcPr>
          <w:p w14:paraId="71AB0AE2" w14:textId="77777777" w:rsidR="00347E30" w:rsidRPr="005B6EFD" w:rsidRDefault="00347E30">
            <w:pPr>
              <w:pStyle w:val="TableText"/>
              <w:rPr>
                <w:szCs w:val="20"/>
              </w:rPr>
            </w:pPr>
            <w:r w:rsidRPr="005B6EFD">
              <w:rPr>
                <w:szCs w:val="20"/>
              </w:rPr>
              <w:t>Outcomes</w:t>
            </w:r>
          </w:p>
        </w:tc>
        <w:tc>
          <w:tcPr>
            <w:tcW w:w="7064" w:type="dxa"/>
          </w:tcPr>
          <w:p w14:paraId="49CD69D3" w14:textId="77777777" w:rsidR="00347E30" w:rsidRPr="005B6EFD" w:rsidRDefault="00347E30">
            <w:pPr>
              <w:pStyle w:val="TableText"/>
              <w:tabs>
                <w:tab w:val="clear" w:pos="263"/>
              </w:tabs>
              <w:spacing w:before="40" w:after="40"/>
              <w:rPr>
                <w:szCs w:val="20"/>
              </w:rPr>
            </w:pPr>
            <w:r w:rsidRPr="005B6EFD">
              <w:rPr>
                <w:szCs w:val="20"/>
              </w:rPr>
              <w:t>QALYs gained</w:t>
            </w:r>
            <w:r w:rsidRPr="005B6EFD">
              <w:rPr>
                <w:rFonts w:eastAsiaTheme="minorEastAsia"/>
                <w:szCs w:val="20"/>
              </w:rPr>
              <w:t xml:space="preserve"> </w:t>
            </w:r>
          </w:p>
        </w:tc>
      </w:tr>
      <w:tr w:rsidR="00347E30" w:rsidRPr="005B6EFD" w14:paraId="4F495DE2" w14:textId="77777777">
        <w:tc>
          <w:tcPr>
            <w:tcW w:w="2003" w:type="dxa"/>
          </w:tcPr>
          <w:p w14:paraId="0598A8CB" w14:textId="77777777" w:rsidR="00347E30" w:rsidRPr="005B6EFD" w:rsidRDefault="00347E30">
            <w:pPr>
              <w:pStyle w:val="TableText"/>
              <w:rPr>
                <w:szCs w:val="20"/>
              </w:rPr>
            </w:pPr>
            <w:r w:rsidRPr="005B6EFD">
              <w:rPr>
                <w:szCs w:val="20"/>
              </w:rPr>
              <w:t>Time horizon</w:t>
            </w:r>
          </w:p>
        </w:tc>
        <w:tc>
          <w:tcPr>
            <w:tcW w:w="7064" w:type="dxa"/>
          </w:tcPr>
          <w:p w14:paraId="4C901A2F" w14:textId="30339A0F" w:rsidR="00347E30" w:rsidRPr="005B6EFD" w:rsidRDefault="00347E30">
            <w:pPr>
              <w:pStyle w:val="TableText"/>
              <w:rPr>
                <w:rFonts w:eastAsiaTheme="minorEastAsia"/>
                <w:szCs w:val="20"/>
              </w:rPr>
            </w:pPr>
            <w:r w:rsidRPr="005B6EFD">
              <w:rPr>
                <w:szCs w:val="20"/>
              </w:rPr>
              <w:t>Long-term: lifetime</w:t>
            </w:r>
            <w:r w:rsidRPr="005B6EFD">
              <w:rPr>
                <w:rFonts w:eastAsiaTheme="minorEastAsia"/>
                <w:szCs w:val="20"/>
              </w:rPr>
              <w:t xml:space="preserve"> </w:t>
            </w:r>
          </w:p>
        </w:tc>
      </w:tr>
      <w:tr w:rsidR="00347E30" w:rsidRPr="005B6EFD" w14:paraId="7C19E106" w14:textId="77777777">
        <w:tc>
          <w:tcPr>
            <w:tcW w:w="2003" w:type="dxa"/>
          </w:tcPr>
          <w:p w14:paraId="4CA374A7" w14:textId="77777777" w:rsidR="00347E30" w:rsidRPr="005B6EFD" w:rsidRDefault="00347E30">
            <w:pPr>
              <w:pStyle w:val="TableText"/>
              <w:rPr>
                <w:szCs w:val="20"/>
              </w:rPr>
            </w:pPr>
            <w:r w:rsidRPr="005B6EFD">
              <w:rPr>
                <w:szCs w:val="20"/>
              </w:rPr>
              <w:lastRenderedPageBreak/>
              <w:t>Computational method</w:t>
            </w:r>
          </w:p>
        </w:tc>
        <w:tc>
          <w:tcPr>
            <w:tcW w:w="7064" w:type="dxa"/>
          </w:tcPr>
          <w:p w14:paraId="35BF046F" w14:textId="713598CB" w:rsidR="00347E30" w:rsidRPr="005B6EFD" w:rsidRDefault="00777ABC">
            <w:pPr>
              <w:pStyle w:val="TableText"/>
              <w:rPr>
                <w:szCs w:val="20"/>
              </w:rPr>
            </w:pPr>
            <w:r w:rsidRPr="005B6EFD">
              <w:rPr>
                <w:szCs w:val="20"/>
              </w:rPr>
              <w:t>Monte Carlo Simulation (100,000 iterations) Markov Model</w:t>
            </w:r>
          </w:p>
        </w:tc>
      </w:tr>
      <w:tr w:rsidR="00347E30" w:rsidRPr="005B6EFD" w14:paraId="56B67376" w14:textId="77777777">
        <w:tc>
          <w:tcPr>
            <w:tcW w:w="2003" w:type="dxa"/>
          </w:tcPr>
          <w:p w14:paraId="07DAA70F" w14:textId="77777777" w:rsidR="00347E30" w:rsidRPr="005B6EFD" w:rsidRDefault="00347E30">
            <w:pPr>
              <w:pStyle w:val="TableText"/>
              <w:rPr>
                <w:szCs w:val="20"/>
              </w:rPr>
            </w:pPr>
            <w:r w:rsidRPr="005B6EFD">
              <w:rPr>
                <w:szCs w:val="20"/>
              </w:rPr>
              <w:t>Generation of the base case</w:t>
            </w:r>
          </w:p>
        </w:tc>
        <w:tc>
          <w:tcPr>
            <w:tcW w:w="7064" w:type="dxa"/>
          </w:tcPr>
          <w:p w14:paraId="6A4791EF" w14:textId="77777777" w:rsidR="00347E30" w:rsidRPr="005B6EFD" w:rsidRDefault="00347E30">
            <w:pPr>
              <w:pStyle w:val="TableText"/>
              <w:rPr>
                <w:szCs w:val="20"/>
              </w:rPr>
            </w:pPr>
            <w:r w:rsidRPr="005B6EFD">
              <w:rPr>
                <w:szCs w:val="20"/>
              </w:rPr>
              <w:t>Modelled</w:t>
            </w:r>
          </w:p>
        </w:tc>
      </w:tr>
      <w:tr w:rsidR="00347E30" w:rsidRPr="005B6EFD" w14:paraId="3602FDBD" w14:textId="77777777">
        <w:tc>
          <w:tcPr>
            <w:tcW w:w="2003" w:type="dxa"/>
          </w:tcPr>
          <w:p w14:paraId="30785673" w14:textId="77777777" w:rsidR="00347E30" w:rsidRPr="005B6EFD" w:rsidRDefault="00347E30">
            <w:pPr>
              <w:pStyle w:val="TableText"/>
              <w:rPr>
                <w:szCs w:val="20"/>
              </w:rPr>
            </w:pPr>
            <w:r w:rsidRPr="005B6EFD">
              <w:rPr>
                <w:szCs w:val="20"/>
              </w:rPr>
              <w:t>Health states</w:t>
            </w:r>
          </w:p>
        </w:tc>
        <w:tc>
          <w:tcPr>
            <w:tcW w:w="7064" w:type="dxa"/>
          </w:tcPr>
          <w:p w14:paraId="75D75C29" w14:textId="77777777" w:rsidR="00777ABC" w:rsidRPr="005B6EFD" w:rsidRDefault="00777ABC" w:rsidP="00777ABC">
            <w:pPr>
              <w:pStyle w:val="TableText"/>
              <w:tabs>
                <w:tab w:val="clear" w:pos="263"/>
              </w:tabs>
              <w:spacing w:before="40" w:after="40"/>
              <w:rPr>
                <w:szCs w:val="20"/>
              </w:rPr>
            </w:pPr>
            <w:r w:rsidRPr="005B6EFD">
              <w:rPr>
                <w:szCs w:val="20"/>
              </w:rPr>
              <w:t xml:space="preserve">No or undetected cancer </w:t>
            </w:r>
          </w:p>
          <w:p w14:paraId="61F77A2B" w14:textId="77777777" w:rsidR="00777ABC" w:rsidRPr="005B6EFD" w:rsidRDefault="00777ABC" w:rsidP="00777ABC">
            <w:pPr>
              <w:pStyle w:val="TableText"/>
              <w:tabs>
                <w:tab w:val="clear" w:pos="263"/>
              </w:tabs>
              <w:spacing w:before="40" w:after="40"/>
              <w:rPr>
                <w:szCs w:val="20"/>
              </w:rPr>
            </w:pPr>
            <w:r w:rsidRPr="005B6EFD">
              <w:rPr>
                <w:szCs w:val="20"/>
              </w:rPr>
              <w:t>Cancer (local)</w:t>
            </w:r>
          </w:p>
          <w:p w14:paraId="6E16A566" w14:textId="77777777" w:rsidR="00777ABC" w:rsidRPr="005B6EFD" w:rsidRDefault="00777ABC" w:rsidP="00777ABC">
            <w:pPr>
              <w:pStyle w:val="TableText"/>
              <w:tabs>
                <w:tab w:val="clear" w:pos="263"/>
              </w:tabs>
              <w:spacing w:before="40" w:after="40"/>
              <w:rPr>
                <w:szCs w:val="20"/>
              </w:rPr>
            </w:pPr>
            <w:r w:rsidRPr="005B6EFD">
              <w:rPr>
                <w:szCs w:val="20"/>
              </w:rPr>
              <w:t xml:space="preserve">Cancer (regional) </w:t>
            </w:r>
          </w:p>
          <w:p w14:paraId="75D43BD4" w14:textId="77777777" w:rsidR="00777ABC" w:rsidRPr="005B6EFD" w:rsidRDefault="00777ABC" w:rsidP="00777ABC">
            <w:pPr>
              <w:pStyle w:val="TableText"/>
              <w:tabs>
                <w:tab w:val="clear" w:pos="263"/>
              </w:tabs>
              <w:spacing w:before="40" w:after="40"/>
              <w:rPr>
                <w:szCs w:val="20"/>
              </w:rPr>
            </w:pPr>
            <w:r w:rsidRPr="005B6EFD">
              <w:rPr>
                <w:szCs w:val="20"/>
              </w:rPr>
              <w:t>Cancer (distal)</w:t>
            </w:r>
          </w:p>
          <w:p w14:paraId="6A0824EE" w14:textId="77777777" w:rsidR="00777ABC" w:rsidRPr="005B6EFD" w:rsidRDefault="00777ABC" w:rsidP="00777ABC">
            <w:pPr>
              <w:pStyle w:val="TableText"/>
              <w:tabs>
                <w:tab w:val="clear" w:pos="263"/>
              </w:tabs>
              <w:spacing w:before="40" w:after="40"/>
              <w:rPr>
                <w:szCs w:val="20"/>
              </w:rPr>
            </w:pPr>
            <w:r w:rsidRPr="005B6EFD">
              <w:rPr>
                <w:szCs w:val="20"/>
              </w:rPr>
              <w:t>Cancer remission (cancer-free post-treatment) (local)</w:t>
            </w:r>
          </w:p>
          <w:p w14:paraId="557DB479" w14:textId="77777777" w:rsidR="00777ABC" w:rsidRPr="005B6EFD" w:rsidRDefault="00777ABC" w:rsidP="00777ABC">
            <w:pPr>
              <w:pStyle w:val="TableText"/>
              <w:tabs>
                <w:tab w:val="clear" w:pos="263"/>
              </w:tabs>
              <w:spacing w:before="40" w:after="40"/>
              <w:rPr>
                <w:szCs w:val="20"/>
              </w:rPr>
            </w:pPr>
            <w:r w:rsidRPr="005B6EFD">
              <w:rPr>
                <w:szCs w:val="20"/>
              </w:rPr>
              <w:t xml:space="preserve">Cancer remission (cancer-free post-treatment) (regional) </w:t>
            </w:r>
          </w:p>
          <w:p w14:paraId="52816304" w14:textId="77777777" w:rsidR="00777ABC" w:rsidRPr="005B6EFD" w:rsidRDefault="00777ABC" w:rsidP="00777ABC">
            <w:pPr>
              <w:pStyle w:val="TableText"/>
              <w:tabs>
                <w:tab w:val="clear" w:pos="263"/>
              </w:tabs>
              <w:spacing w:before="40" w:after="40"/>
              <w:rPr>
                <w:szCs w:val="20"/>
              </w:rPr>
            </w:pPr>
            <w:r w:rsidRPr="005B6EFD">
              <w:rPr>
                <w:szCs w:val="20"/>
              </w:rPr>
              <w:t>Cancer remission (cancer-free post-treatment) (distal)</w:t>
            </w:r>
          </w:p>
          <w:p w14:paraId="48C08138" w14:textId="77777777" w:rsidR="00777ABC" w:rsidRPr="005B6EFD" w:rsidRDefault="00777ABC" w:rsidP="00777ABC">
            <w:pPr>
              <w:pStyle w:val="TableText"/>
              <w:tabs>
                <w:tab w:val="clear" w:pos="263"/>
              </w:tabs>
              <w:spacing w:before="40" w:after="40"/>
              <w:rPr>
                <w:szCs w:val="20"/>
              </w:rPr>
            </w:pPr>
            <w:r w:rsidRPr="005B6EFD">
              <w:rPr>
                <w:szCs w:val="20"/>
              </w:rPr>
              <w:t>Death</w:t>
            </w:r>
          </w:p>
          <w:p w14:paraId="1C2A2959" w14:textId="77777777" w:rsidR="00777ABC" w:rsidRPr="005B6EFD" w:rsidRDefault="00777ABC" w:rsidP="00777ABC">
            <w:pPr>
              <w:pStyle w:val="TableText"/>
              <w:tabs>
                <w:tab w:val="clear" w:pos="263"/>
              </w:tabs>
              <w:spacing w:before="40" w:after="40"/>
              <w:rPr>
                <w:szCs w:val="20"/>
                <w:u w:val="single"/>
              </w:rPr>
            </w:pPr>
            <w:r w:rsidRPr="005B6EFD">
              <w:rPr>
                <w:szCs w:val="20"/>
                <w:u w:val="single"/>
              </w:rPr>
              <w:t>The treatment arm had two additional health states to deal with the testing procedures:</w:t>
            </w:r>
          </w:p>
          <w:p w14:paraId="1880F34E" w14:textId="77777777" w:rsidR="00777ABC" w:rsidRPr="005B6EFD" w:rsidRDefault="00777ABC" w:rsidP="00777ABC">
            <w:pPr>
              <w:pStyle w:val="TableText"/>
              <w:tabs>
                <w:tab w:val="clear" w:pos="263"/>
              </w:tabs>
              <w:spacing w:before="40" w:after="40"/>
              <w:rPr>
                <w:szCs w:val="20"/>
              </w:rPr>
            </w:pPr>
            <w:r w:rsidRPr="005B6EFD">
              <w:rPr>
                <w:szCs w:val="20"/>
              </w:rPr>
              <w:t>Test positive (intervention arm only)</w:t>
            </w:r>
          </w:p>
          <w:p w14:paraId="6F37429A" w14:textId="2602C51D" w:rsidR="00347E30" w:rsidRPr="005B6EFD" w:rsidRDefault="00777ABC" w:rsidP="00777ABC">
            <w:pPr>
              <w:pStyle w:val="TableText"/>
              <w:tabs>
                <w:tab w:val="clear" w:pos="263"/>
              </w:tabs>
              <w:spacing w:before="40" w:after="40"/>
              <w:rPr>
                <w:szCs w:val="20"/>
              </w:rPr>
            </w:pPr>
            <w:r w:rsidRPr="005B6EFD">
              <w:rPr>
                <w:szCs w:val="20"/>
              </w:rPr>
              <w:t>Post ablation</w:t>
            </w:r>
          </w:p>
        </w:tc>
      </w:tr>
      <w:tr w:rsidR="00347E30" w:rsidRPr="005B6EFD" w14:paraId="32E25206" w14:textId="77777777">
        <w:tc>
          <w:tcPr>
            <w:tcW w:w="2003" w:type="dxa"/>
          </w:tcPr>
          <w:p w14:paraId="2FABE7FD" w14:textId="77777777" w:rsidR="00347E30" w:rsidRPr="005B6EFD" w:rsidRDefault="00347E30">
            <w:pPr>
              <w:pStyle w:val="TableText"/>
              <w:rPr>
                <w:szCs w:val="20"/>
              </w:rPr>
            </w:pPr>
            <w:r w:rsidRPr="005B6EFD">
              <w:rPr>
                <w:szCs w:val="20"/>
              </w:rPr>
              <w:t>Cycle length</w:t>
            </w:r>
          </w:p>
        </w:tc>
        <w:tc>
          <w:tcPr>
            <w:tcW w:w="7064" w:type="dxa"/>
          </w:tcPr>
          <w:p w14:paraId="70EF998B" w14:textId="7AE5214A" w:rsidR="00347E30" w:rsidRPr="005B6EFD" w:rsidRDefault="00C45C5D">
            <w:pPr>
              <w:pStyle w:val="TableText"/>
            </w:pPr>
            <w:r w:rsidRPr="005B6EFD">
              <w:t>6 months</w:t>
            </w:r>
          </w:p>
        </w:tc>
      </w:tr>
      <w:tr w:rsidR="00347E30" w:rsidRPr="005B6EFD" w14:paraId="5549B00D" w14:textId="77777777">
        <w:tc>
          <w:tcPr>
            <w:tcW w:w="2003" w:type="dxa"/>
          </w:tcPr>
          <w:p w14:paraId="2F7172A4" w14:textId="77777777" w:rsidR="00347E30" w:rsidRPr="005B6EFD" w:rsidRDefault="00347E30">
            <w:pPr>
              <w:pStyle w:val="TableText"/>
              <w:rPr>
                <w:szCs w:val="20"/>
              </w:rPr>
            </w:pPr>
            <w:r w:rsidRPr="005B6EFD">
              <w:rPr>
                <w:szCs w:val="20"/>
              </w:rPr>
              <w:t>Transition probabilities</w:t>
            </w:r>
          </w:p>
        </w:tc>
        <w:tc>
          <w:tcPr>
            <w:tcW w:w="7064" w:type="dxa"/>
          </w:tcPr>
          <w:p w14:paraId="2E47DBD7" w14:textId="77777777" w:rsidR="00347E30" w:rsidRPr="005B6EFD" w:rsidRDefault="00347E30">
            <w:pPr>
              <w:pStyle w:val="TableText"/>
              <w:rPr>
                <w:rFonts w:eastAsiaTheme="minorEastAsia"/>
                <w:szCs w:val="20"/>
              </w:rPr>
            </w:pPr>
            <w:r w:rsidRPr="005B6EFD">
              <w:rPr>
                <w:szCs w:val="20"/>
              </w:rPr>
              <w:t xml:space="preserve">All transition probabilities were from the clinical evidence (Section 2), budget impact analysis, published literature and assumptions: </w:t>
            </w:r>
          </w:p>
          <w:p w14:paraId="15C98DEA" w14:textId="023A542E" w:rsidR="00347E30" w:rsidRPr="005B6EFD" w:rsidRDefault="00347E30" w:rsidP="00F456AE">
            <w:pPr>
              <w:pStyle w:val="TableText"/>
              <w:numPr>
                <w:ilvl w:val="0"/>
                <w:numId w:val="17"/>
              </w:numPr>
              <w:tabs>
                <w:tab w:val="clear" w:pos="263"/>
              </w:tabs>
              <w:spacing w:before="40" w:after="40"/>
              <w:rPr>
                <w:rFonts w:eastAsiaTheme="minorEastAsia"/>
              </w:rPr>
            </w:pPr>
            <w:r w:rsidRPr="005B6EFD">
              <w:rPr>
                <w:rFonts w:eastAsiaTheme="minorEastAsia"/>
              </w:rPr>
              <w:t>proportion HPV + that are MSM and TW living with HIV</w:t>
            </w:r>
          </w:p>
          <w:p w14:paraId="7056166F" w14:textId="77777777" w:rsidR="00347E30" w:rsidRPr="005B6EFD" w:rsidRDefault="00347E30" w:rsidP="00F456AE">
            <w:pPr>
              <w:pStyle w:val="TableText"/>
              <w:numPr>
                <w:ilvl w:val="0"/>
                <w:numId w:val="17"/>
              </w:numPr>
              <w:tabs>
                <w:tab w:val="clear" w:pos="263"/>
              </w:tabs>
              <w:spacing w:before="40" w:after="40"/>
              <w:rPr>
                <w:rFonts w:eastAsiaTheme="minorEastAsia"/>
                <w:szCs w:val="20"/>
              </w:rPr>
            </w:pPr>
            <w:r w:rsidRPr="005B6EFD">
              <w:rPr>
                <w:rFonts w:eastAsiaTheme="minorEastAsia"/>
                <w:szCs w:val="20"/>
              </w:rPr>
              <w:t>proportion HPV + that are MSM and TW living without HIV</w:t>
            </w:r>
          </w:p>
          <w:p w14:paraId="31A784A8" w14:textId="77777777" w:rsidR="00347E30" w:rsidRPr="005B6EFD" w:rsidRDefault="00347E30" w:rsidP="00F456AE">
            <w:pPr>
              <w:pStyle w:val="TableText"/>
              <w:numPr>
                <w:ilvl w:val="0"/>
                <w:numId w:val="17"/>
              </w:numPr>
              <w:tabs>
                <w:tab w:val="clear" w:pos="263"/>
              </w:tabs>
              <w:spacing w:before="40" w:after="40"/>
              <w:rPr>
                <w:rFonts w:eastAsiaTheme="minorEastAsia"/>
                <w:szCs w:val="20"/>
              </w:rPr>
            </w:pPr>
            <w:r w:rsidRPr="005B6EFD">
              <w:rPr>
                <w:rFonts w:eastAsiaTheme="minorEastAsia"/>
                <w:szCs w:val="20"/>
              </w:rPr>
              <w:t>proportion HPV + that are Women living with HIV</w:t>
            </w:r>
          </w:p>
          <w:p w14:paraId="0298DCE7" w14:textId="77777777" w:rsidR="00347E30" w:rsidRPr="005B6EFD" w:rsidRDefault="00347E30" w:rsidP="00F456AE">
            <w:pPr>
              <w:pStyle w:val="TableText"/>
              <w:numPr>
                <w:ilvl w:val="0"/>
                <w:numId w:val="17"/>
              </w:numPr>
              <w:tabs>
                <w:tab w:val="clear" w:pos="263"/>
              </w:tabs>
              <w:spacing w:before="40" w:after="40"/>
              <w:rPr>
                <w:rFonts w:eastAsiaTheme="minorEastAsia"/>
                <w:szCs w:val="20"/>
              </w:rPr>
            </w:pPr>
            <w:r w:rsidRPr="005B6EFD">
              <w:rPr>
                <w:rFonts w:eastAsiaTheme="minorEastAsia"/>
                <w:szCs w:val="20"/>
              </w:rPr>
              <w:t>proportion HPV + that are MSW living with HIV</w:t>
            </w:r>
          </w:p>
          <w:p w14:paraId="3D5F426A" w14:textId="77777777" w:rsidR="00347E30" w:rsidRPr="005B6EFD" w:rsidRDefault="00347E30" w:rsidP="00F456AE">
            <w:pPr>
              <w:pStyle w:val="TableText"/>
              <w:numPr>
                <w:ilvl w:val="0"/>
                <w:numId w:val="17"/>
              </w:numPr>
              <w:tabs>
                <w:tab w:val="clear" w:pos="263"/>
              </w:tabs>
              <w:spacing w:before="40" w:after="40"/>
              <w:rPr>
                <w:rFonts w:eastAsiaTheme="minorEastAsia"/>
                <w:szCs w:val="20"/>
              </w:rPr>
            </w:pPr>
            <w:r w:rsidRPr="005B6EFD">
              <w:rPr>
                <w:rFonts w:eastAsiaTheme="minorEastAsia"/>
                <w:szCs w:val="20"/>
              </w:rPr>
              <w:t>proportion HPV + that are People with previous vulval SCC/HSIL (HPV associated)</w:t>
            </w:r>
          </w:p>
          <w:p w14:paraId="0A83B4B4" w14:textId="77777777" w:rsidR="00347E30" w:rsidRPr="005B6EFD" w:rsidRDefault="00347E30" w:rsidP="00F456AE">
            <w:pPr>
              <w:pStyle w:val="TableText"/>
              <w:numPr>
                <w:ilvl w:val="0"/>
                <w:numId w:val="17"/>
              </w:numPr>
              <w:tabs>
                <w:tab w:val="clear" w:pos="263"/>
              </w:tabs>
              <w:spacing w:before="40" w:after="40"/>
              <w:rPr>
                <w:rFonts w:eastAsiaTheme="minorEastAsia"/>
                <w:szCs w:val="20"/>
              </w:rPr>
            </w:pPr>
            <w:r w:rsidRPr="005B6EFD">
              <w:rPr>
                <w:rFonts w:eastAsiaTheme="minorEastAsia"/>
                <w:szCs w:val="20"/>
              </w:rPr>
              <w:t>proportion HPV + that are SOTR</w:t>
            </w:r>
          </w:p>
          <w:p w14:paraId="79B81FD9" w14:textId="433B089F" w:rsidR="00347E30" w:rsidRPr="005B6EFD" w:rsidRDefault="00347E30" w:rsidP="00F456AE">
            <w:pPr>
              <w:pStyle w:val="TableText"/>
              <w:numPr>
                <w:ilvl w:val="0"/>
                <w:numId w:val="17"/>
              </w:numPr>
              <w:tabs>
                <w:tab w:val="clear" w:pos="263"/>
              </w:tabs>
              <w:spacing w:before="40" w:after="40"/>
              <w:rPr>
                <w:rFonts w:eastAsiaTheme="minorEastAsia"/>
                <w:szCs w:val="20"/>
              </w:rPr>
            </w:pPr>
            <w:r w:rsidRPr="005B6EFD">
              <w:rPr>
                <w:rFonts w:eastAsiaTheme="minorEastAsia"/>
                <w:szCs w:val="20"/>
              </w:rPr>
              <w:t xml:space="preserve">proportion HPV + that are </w:t>
            </w:r>
            <w:r w:rsidR="00343687" w:rsidRPr="005B6EFD">
              <w:rPr>
                <w:rFonts w:eastAsiaTheme="minorEastAsia"/>
                <w:szCs w:val="20"/>
              </w:rPr>
              <w:t>p</w:t>
            </w:r>
            <w:r w:rsidRPr="005B6EFD">
              <w:rPr>
                <w:rFonts w:eastAsiaTheme="minorEastAsia"/>
                <w:szCs w:val="20"/>
              </w:rPr>
              <w:t xml:space="preserve">eople being </w:t>
            </w:r>
            <w:r w:rsidR="00DC4C6A" w:rsidRPr="005B6EFD">
              <w:rPr>
                <w:rFonts w:eastAsiaTheme="minorEastAsia"/>
                <w:szCs w:val="20"/>
              </w:rPr>
              <w:t>followed up</w:t>
            </w:r>
            <w:r w:rsidRPr="005B6EFD">
              <w:rPr>
                <w:rFonts w:eastAsiaTheme="minorEastAsia"/>
                <w:szCs w:val="20"/>
              </w:rPr>
              <w:t xml:space="preserve"> after treatment for anal cancer (i.e. chemoradiotherapy/surgery)</w:t>
            </w:r>
          </w:p>
          <w:p w14:paraId="27AACC75" w14:textId="42114796" w:rsidR="00347E30" w:rsidRPr="005B6EFD" w:rsidRDefault="00347E30" w:rsidP="00F456AE">
            <w:pPr>
              <w:pStyle w:val="TableText"/>
              <w:numPr>
                <w:ilvl w:val="0"/>
                <w:numId w:val="17"/>
              </w:numPr>
              <w:tabs>
                <w:tab w:val="clear" w:pos="263"/>
              </w:tabs>
              <w:spacing w:before="40" w:after="40"/>
              <w:rPr>
                <w:rFonts w:eastAsiaTheme="minorEastAsia"/>
                <w:szCs w:val="20"/>
              </w:rPr>
            </w:pPr>
            <w:r w:rsidRPr="005B6EFD">
              <w:rPr>
                <w:rFonts w:eastAsiaTheme="minorEastAsia"/>
                <w:szCs w:val="20"/>
              </w:rPr>
              <w:t xml:space="preserve">proportion HPV + that are </w:t>
            </w:r>
            <w:r w:rsidR="00343687" w:rsidRPr="005B6EFD">
              <w:rPr>
                <w:rFonts w:eastAsiaTheme="minorEastAsia"/>
                <w:szCs w:val="20"/>
              </w:rPr>
              <w:t>p</w:t>
            </w:r>
            <w:r w:rsidRPr="005B6EFD">
              <w:rPr>
                <w:rFonts w:eastAsiaTheme="minorEastAsia"/>
                <w:szCs w:val="20"/>
              </w:rPr>
              <w:t>eople with incidental HSIL (e.g. lesions found at haemorrhoidectomy, colonoscopy or during diagnosis of other anal conditions)</w:t>
            </w:r>
          </w:p>
          <w:p w14:paraId="262FF9C5" w14:textId="3A99E789" w:rsidR="00D31E4D" w:rsidRPr="005B6EFD" w:rsidRDefault="00D31E4D" w:rsidP="00F456AE">
            <w:pPr>
              <w:pStyle w:val="TableText"/>
              <w:numPr>
                <w:ilvl w:val="0"/>
                <w:numId w:val="17"/>
              </w:numPr>
              <w:tabs>
                <w:tab w:val="clear" w:pos="263"/>
              </w:tabs>
              <w:spacing w:before="40" w:after="40"/>
              <w:rPr>
                <w:rFonts w:eastAsiaTheme="minorEastAsia"/>
                <w:szCs w:val="20"/>
              </w:rPr>
            </w:pPr>
            <w:r w:rsidRPr="005B6EFD">
              <w:rPr>
                <w:rFonts w:eastAsiaTheme="minorEastAsia"/>
                <w:szCs w:val="20"/>
              </w:rPr>
              <w:t xml:space="preserve">proportion HPV + that are </w:t>
            </w:r>
            <w:r w:rsidRPr="005B6EFD">
              <w:t>people with a possible history of cervical/vaginal cancer or precursor lesions</w:t>
            </w:r>
          </w:p>
          <w:p w14:paraId="5E726B76" w14:textId="77777777" w:rsidR="00347E30" w:rsidRPr="005B6EFD" w:rsidRDefault="00347E30" w:rsidP="00F456AE">
            <w:pPr>
              <w:pStyle w:val="TableText"/>
              <w:numPr>
                <w:ilvl w:val="0"/>
                <w:numId w:val="17"/>
              </w:numPr>
              <w:tabs>
                <w:tab w:val="clear" w:pos="263"/>
              </w:tabs>
              <w:spacing w:before="40" w:after="40"/>
              <w:rPr>
                <w:rFonts w:eastAsiaTheme="minorEastAsia"/>
                <w:szCs w:val="20"/>
              </w:rPr>
            </w:pPr>
            <w:r w:rsidRPr="005B6EFD">
              <w:rPr>
                <w:rFonts w:eastAsiaTheme="minorEastAsia"/>
                <w:szCs w:val="20"/>
              </w:rPr>
              <w:t>Proportion of patients referred for HRA</w:t>
            </w:r>
          </w:p>
          <w:p w14:paraId="6691683B" w14:textId="77777777" w:rsidR="00347E30" w:rsidRPr="005B6EFD" w:rsidRDefault="00347E30" w:rsidP="00F456AE">
            <w:pPr>
              <w:pStyle w:val="TableText"/>
              <w:numPr>
                <w:ilvl w:val="0"/>
                <w:numId w:val="17"/>
              </w:numPr>
              <w:tabs>
                <w:tab w:val="clear" w:pos="263"/>
              </w:tabs>
              <w:spacing w:before="40" w:after="40"/>
              <w:rPr>
                <w:rFonts w:eastAsiaTheme="minorEastAsia"/>
                <w:szCs w:val="20"/>
              </w:rPr>
            </w:pPr>
            <w:r w:rsidRPr="005B6EFD">
              <w:rPr>
                <w:rFonts w:eastAsiaTheme="minorEastAsia"/>
                <w:szCs w:val="20"/>
              </w:rPr>
              <w:t>Proportion of patients referred to HRA-guided anal HSIL ablation</w:t>
            </w:r>
          </w:p>
          <w:p w14:paraId="73587B85" w14:textId="2BF411FF" w:rsidR="00347E30" w:rsidRPr="005B6EFD" w:rsidRDefault="00347E30" w:rsidP="00F456AE">
            <w:pPr>
              <w:pStyle w:val="TableText"/>
              <w:numPr>
                <w:ilvl w:val="0"/>
                <w:numId w:val="17"/>
              </w:numPr>
              <w:tabs>
                <w:tab w:val="clear" w:pos="263"/>
              </w:tabs>
              <w:spacing w:before="40" w:after="40"/>
              <w:rPr>
                <w:rFonts w:eastAsiaTheme="minorEastAsia"/>
                <w:szCs w:val="20"/>
              </w:rPr>
            </w:pPr>
            <w:r w:rsidRPr="005B6EFD">
              <w:rPr>
                <w:rFonts w:eastAsiaTheme="minorEastAsia"/>
                <w:szCs w:val="20"/>
              </w:rPr>
              <w:t xml:space="preserve">Proportion of patients developing </w:t>
            </w:r>
            <w:r w:rsidR="00891A67" w:rsidRPr="005B6EFD">
              <w:rPr>
                <w:rFonts w:eastAsiaTheme="minorEastAsia"/>
                <w:szCs w:val="20"/>
              </w:rPr>
              <w:t>a</w:t>
            </w:r>
            <w:r w:rsidRPr="005B6EFD">
              <w:rPr>
                <w:rFonts w:eastAsiaTheme="minorEastAsia"/>
                <w:szCs w:val="20"/>
              </w:rPr>
              <w:t>nal cancer (false negatives)</w:t>
            </w:r>
          </w:p>
          <w:p w14:paraId="24878039" w14:textId="4D632892" w:rsidR="00347E30" w:rsidRPr="005B6EFD" w:rsidRDefault="00347E30" w:rsidP="00F456AE">
            <w:pPr>
              <w:pStyle w:val="TableText"/>
              <w:numPr>
                <w:ilvl w:val="0"/>
                <w:numId w:val="17"/>
              </w:numPr>
              <w:tabs>
                <w:tab w:val="clear" w:pos="263"/>
              </w:tabs>
              <w:spacing w:before="40" w:after="40"/>
              <w:rPr>
                <w:rFonts w:eastAsiaTheme="minorEastAsia"/>
                <w:szCs w:val="20"/>
              </w:rPr>
            </w:pPr>
            <w:r w:rsidRPr="005B6EFD">
              <w:rPr>
                <w:rFonts w:eastAsiaTheme="minorEastAsia"/>
                <w:szCs w:val="20"/>
              </w:rPr>
              <w:t xml:space="preserve">Proportion of untested developing </w:t>
            </w:r>
            <w:r w:rsidR="00891A67" w:rsidRPr="005B6EFD">
              <w:rPr>
                <w:rFonts w:eastAsiaTheme="minorEastAsia"/>
                <w:szCs w:val="20"/>
              </w:rPr>
              <w:t>a</w:t>
            </w:r>
            <w:r w:rsidRPr="005B6EFD">
              <w:rPr>
                <w:rFonts w:eastAsiaTheme="minorEastAsia"/>
                <w:szCs w:val="20"/>
              </w:rPr>
              <w:t>nal cancer</w:t>
            </w:r>
          </w:p>
          <w:p w14:paraId="7D4EDB8D" w14:textId="5B45C912" w:rsidR="00347E30" w:rsidRPr="005B6EFD" w:rsidRDefault="00347E30" w:rsidP="00F456AE">
            <w:pPr>
              <w:pStyle w:val="TableText"/>
              <w:numPr>
                <w:ilvl w:val="0"/>
                <w:numId w:val="17"/>
              </w:numPr>
              <w:tabs>
                <w:tab w:val="clear" w:pos="263"/>
              </w:tabs>
              <w:spacing w:before="40" w:after="40"/>
              <w:rPr>
                <w:rFonts w:eastAsiaTheme="minorEastAsia"/>
                <w:szCs w:val="20"/>
              </w:rPr>
            </w:pPr>
            <w:r w:rsidRPr="005B6EFD">
              <w:rPr>
                <w:rFonts w:eastAsiaTheme="minorEastAsia"/>
                <w:szCs w:val="20"/>
              </w:rPr>
              <w:t>Proportion metastatic</w:t>
            </w:r>
          </w:p>
        </w:tc>
      </w:tr>
      <w:tr w:rsidR="00347E30" w:rsidRPr="005B6EFD" w14:paraId="6459187F" w14:textId="77777777">
        <w:tc>
          <w:tcPr>
            <w:tcW w:w="2003" w:type="dxa"/>
          </w:tcPr>
          <w:p w14:paraId="06F3B812" w14:textId="77777777" w:rsidR="00347E30" w:rsidRPr="005B6EFD" w:rsidRDefault="00347E30">
            <w:pPr>
              <w:pStyle w:val="TableText"/>
              <w:rPr>
                <w:szCs w:val="20"/>
              </w:rPr>
            </w:pPr>
            <w:r w:rsidRPr="005B6EFD">
              <w:rPr>
                <w:szCs w:val="20"/>
              </w:rPr>
              <w:t>Discount rate</w:t>
            </w:r>
          </w:p>
        </w:tc>
        <w:tc>
          <w:tcPr>
            <w:tcW w:w="7064" w:type="dxa"/>
          </w:tcPr>
          <w:p w14:paraId="4EE939BE" w14:textId="77777777" w:rsidR="00347E30" w:rsidRPr="005B6EFD" w:rsidRDefault="00347E30">
            <w:pPr>
              <w:pStyle w:val="TableText"/>
              <w:rPr>
                <w:szCs w:val="20"/>
              </w:rPr>
            </w:pPr>
            <w:r w:rsidRPr="005B6EFD">
              <w:rPr>
                <w:szCs w:val="20"/>
              </w:rPr>
              <w:t>5% for both costs and QALYs</w:t>
            </w:r>
          </w:p>
        </w:tc>
      </w:tr>
      <w:tr w:rsidR="00347E30" w:rsidRPr="005B6EFD" w14:paraId="0D6397EF" w14:textId="77777777">
        <w:tc>
          <w:tcPr>
            <w:tcW w:w="2003" w:type="dxa"/>
          </w:tcPr>
          <w:p w14:paraId="490D9E3F" w14:textId="77777777" w:rsidR="00347E30" w:rsidRPr="005B6EFD" w:rsidRDefault="00347E30">
            <w:pPr>
              <w:pStyle w:val="TableText"/>
              <w:rPr>
                <w:szCs w:val="20"/>
              </w:rPr>
            </w:pPr>
            <w:r w:rsidRPr="005B6EFD">
              <w:rPr>
                <w:szCs w:val="20"/>
              </w:rPr>
              <w:t>Software</w:t>
            </w:r>
          </w:p>
        </w:tc>
        <w:tc>
          <w:tcPr>
            <w:tcW w:w="7064" w:type="dxa"/>
          </w:tcPr>
          <w:p w14:paraId="2A7CB61F" w14:textId="77777777" w:rsidR="00347E30" w:rsidRPr="005B6EFD" w:rsidRDefault="00347E30">
            <w:pPr>
              <w:pStyle w:val="TableText"/>
              <w:rPr>
                <w:szCs w:val="20"/>
              </w:rPr>
            </w:pPr>
            <w:r w:rsidRPr="005B6EFD">
              <w:rPr>
                <w:szCs w:val="20"/>
              </w:rPr>
              <w:t>Excel and TreeAge Pro</w:t>
            </w:r>
          </w:p>
        </w:tc>
      </w:tr>
    </w:tbl>
    <w:p w14:paraId="4B4236AC" w14:textId="65DCF3ED" w:rsidR="00587639" w:rsidRPr="005B6EFD" w:rsidRDefault="008F74CF" w:rsidP="006527C4">
      <w:pPr>
        <w:pStyle w:val="TableFigureFooter"/>
      </w:pPr>
      <w:bookmarkStart w:id="189" w:name="Title_Table5"/>
      <w:bookmarkStart w:id="190" w:name="_Hlk68276459"/>
      <w:bookmarkEnd w:id="189"/>
      <w:r w:rsidRPr="005B6EFD">
        <w:t xml:space="preserve">Abbreviations: </w:t>
      </w:r>
      <w:r w:rsidR="00320BFA" w:rsidRPr="005B6EFD">
        <w:t>PICO</w:t>
      </w:r>
      <w:r w:rsidR="00752CBE" w:rsidRPr="005B6EFD">
        <w:t xml:space="preserve"> = </w:t>
      </w:r>
      <w:r w:rsidR="009017D3" w:rsidRPr="005B6EFD">
        <w:t>Population</w:t>
      </w:r>
      <w:r w:rsidR="00752CBE" w:rsidRPr="005B6EFD">
        <w:t xml:space="preserve">, Intervention, Comparator, Outcome; </w:t>
      </w:r>
      <w:r w:rsidR="00C46F26" w:rsidRPr="005B6EFD">
        <w:t xml:space="preserve">MSM = </w:t>
      </w:r>
      <w:r w:rsidR="009374D5" w:rsidRPr="005B6EFD">
        <w:t xml:space="preserve">men who have sex with men; </w:t>
      </w:r>
      <w:r w:rsidR="004740B4" w:rsidRPr="005B6EFD">
        <w:t xml:space="preserve">TW = transgender women; </w:t>
      </w:r>
      <w:r w:rsidR="00AA5093" w:rsidRPr="005B6EFD">
        <w:t xml:space="preserve">HIV = human immunodeficiency virus; </w:t>
      </w:r>
      <w:r w:rsidR="00365494" w:rsidRPr="005B6EFD">
        <w:t>HPV = human pa</w:t>
      </w:r>
      <w:r w:rsidR="004D3C9B" w:rsidRPr="005B6EFD">
        <w:t>p</w:t>
      </w:r>
      <w:r w:rsidR="00B71D2B" w:rsidRPr="005B6EFD">
        <w:t>illoma vi</w:t>
      </w:r>
      <w:r w:rsidR="007A0713" w:rsidRPr="005B6EFD">
        <w:t>rus</w:t>
      </w:r>
      <w:r w:rsidR="00E83F52" w:rsidRPr="005B6EFD">
        <w:t xml:space="preserve">; SSC = squamous cell </w:t>
      </w:r>
      <w:r w:rsidR="00DA324B" w:rsidRPr="005B6EFD">
        <w:t xml:space="preserve">carcinoma; </w:t>
      </w:r>
      <w:r w:rsidR="00BB0968" w:rsidRPr="005B6EFD">
        <w:t xml:space="preserve">HSIL = </w:t>
      </w:r>
      <w:r w:rsidR="002E3C1B" w:rsidRPr="005B6EFD">
        <w:t xml:space="preserve">high grade </w:t>
      </w:r>
      <w:r w:rsidR="00B819EC" w:rsidRPr="005B6EFD">
        <w:t xml:space="preserve">intraepithelial </w:t>
      </w:r>
      <w:r w:rsidR="002E3C1B" w:rsidRPr="005B6EFD">
        <w:t xml:space="preserve">squamous cell </w:t>
      </w:r>
      <w:r w:rsidR="00B819EC" w:rsidRPr="005B6EFD">
        <w:t>carcinoma</w:t>
      </w:r>
      <w:r w:rsidRPr="005B6EFD">
        <w:t>, SOTR = solid organ transplant recipients</w:t>
      </w:r>
      <w:r w:rsidR="00F72847" w:rsidRPr="005B6EFD">
        <w:t xml:space="preserve">; QALY = </w:t>
      </w:r>
      <w:r w:rsidR="009A4DDF" w:rsidRPr="005B6EFD">
        <w:t xml:space="preserve">quality-adjusted </w:t>
      </w:r>
      <w:r w:rsidR="00FC3518" w:rsidRPr="005B6EFD">
        <w:t>life year</w:t>
      </w:r>
    </w:p>
    <w:bookmarkEnd w:id="190"/>
    <w:p w14:paraId="6818588C" w14:textId="2BC345CD" w:rsidR="00167D1D" w:rsidRPr="005B6EFD" w:rsidRDefault="00167D1D" w:rsidP="005D44F0">
      <w:r w:rsidRPr="005B6EFD">
        <w:t xml:space="preserve">There was considerable uncertainty in the transition probabilities used in the model as they were gathered from multiple studies, often with a high risk of bias. However, the published literature and data supporting all populations is limited. </w:t>
      </w:r>
    </w:p>
    <w:p w14:paraId="7C90033E" w14:textId="555C32CE" w:rsidR="00B301F5" w:rsidRPr="005B6EFD" w:rsidRDefault="00361E74" w:rsidP="00361E74">
      <w:pPr>
        <w:pStyle w:val="Caption"/>
      </w:pPr>
      <w:r>
        <w:lastRenderedPageBreak/>
        <w:t xml:space="preserve">Table </w:t>
      </w:r>
      <w:r>
        <w:fldChar w:fldCharType="begin"/>
      </w:r>
      <w:r>
        <w:instrText xml:space="preserve"> SEQ Table \* ARABIC </w:instrText>
      </w:r>
      <w:r>
        <w:fldChar w:fldCharType="separate"/>
      </w:r>
      <w:r w:rsidR="00FC322E">
        <w:rPr>
          <w:noProof/>
        </w:rPr>
        <w:t>42</w:t>
      </w:r>
      <w:r>
        <w:fldChar w:fldCharType="end"/>
      </w:r>
      <w:r>
        <w:t xml:space="preserve"> </w:t>
      </w:r>
      <w:r w:rsidRPr="00130036">
        <w:t>Transition probabilities used in the nine models</w:t>
      </w:r>
    </w:p>
    <w:tbl>
      <w:tblPr>
        <w:tblStyle w:val="TableGrid1"/>
        <w:tblW w:w="0" w:type="auto"/>
        <w:tblLook w:val="04A0" w:firstRow="1" w:lastRow="0" w:firstColumn="1" w:lastColumn="0" w:noHBand="0" w:noVBand="1"/>
        <w:tblCaption w:val="Summary of the inputs used in the economic evaluation "/>
        <w:tblDescription w:val="Summary of the inputs used in the economic evaluation "/>
      </w:tblPr>
      <w:tblGrid>
        <w:gridCol w:w="2235"/>
        <w:gridCol w:w="1768"/>
        <w:gridCol w:w="5013"/>
      </w:tblGrid>
      <w:tr w:rsidR="00167D1D" w:rsidRPr="005B6EFD" w14:paraId="1F0259C5" w14:textId="77777777" w:rsidTr="00F675CE">
        <w:trPr>
          <w:cnfStyle w:val="100000000000" w:firstRow="1" w:lastRow="0" w:firstColumn="0" w:lastColumn="0" w:oddVBand="0" w:evenVBand="0" w:oddHBand="0" w:evenHBand="0" w:firstRowFirstColumn="0" w:firstRowLastColumn="0" w:lastRowFirstColumn="0" w:lastRowLastColumn="0"/>
        </w:trPr>
        <w:tc>
          <w:tcPr>
            <w:tcW w:w="2235" w:type="dxa"/>
            <w:tcBorders>
              <w:top w:val="single" w:sz="4" w:space="0" w:color="auto"/>
              <w:left w:val="single" w:sz="4" w:space="0" w:color="auto"/>
              <w:bottom w:val="single" w:sz="4" w:space="0" w:color="auto"/>
              <w:right w:val="single" w:sz="4" w:space="0" w:color="auto"/>
            </w:tcBorders>
          </w:tcPr>
          <w:p w14:paraId="5179D8F2" w14:textId="77777777" w:rsidR="00167D1D" w:rsidRPr="005B6EFD" w:rsidRDefault="00167D1D" w:rsidP="007A050B">
            <w:pPr>
              <w:pStyle w:val="TableHeading"/>
            </w:pPr>
            <w:r w:rsidRPr="005B6EFD">
              <w:t>Parameter</w:t>
            </w:r>
          </w:p>
        </w:tc>
        <w:tc>
          <w:tcPr>
            <w:tcW w:w="1751" w:type="dxa"/>
            <w:tcBorders>
              <w:top w:val="single" w:sz="4" w:space="0" w:color="auto"/>
              <w:left w:val="single" w:sz="4" w:space="0" w:color="auto"/>
              <w:bottom w:val="single" w:sz="4" w:space="0" w:color="auto"/>
              <w:right w:val="single" w:sz="4" w:space="0" w:color="auto"/>
            </w:tcBorders>
          </w:tcPr>
          <w:p w14:paraId="4A849215" w14:textId="77777777" w:rsidR="00167D1D" w:rsidRPr="005B6EFD" w:rsidRDefault="00167D1D" w:rsidP="007A050B">
            <w:pPr>
              <w:pStyle w:val="TableHeading"/>
            </w:pPr>
            <w:r w:rsidRPr="005B6EFD">
              <w:t>Value</w:t>
            </w:r>
          </w:p>
        </w:tc>
        <w:tc>
          <w:tcPr>
            <w:tcW w:w="5030" w:type="dxa"/>
            <w:tcBorders>
              <w:top w:val="single" w:sz="4" w:space="0" w:color="auto"/>
              <w:left w:val="single" w:sz="4" w:space="0" w:color="auto"/>
              <w:bottom w:val="single" w:sz="4" w:space="0" w:color="auto"/>
              <w:right w:val="single" w:sz="4" w:space="0" w:color="auto"/>
            </w:tcBorders>
          </w:tcPr>
          <w:p w14:paraId="5AE5051F" w14:textId="77777777" w:rsidR="00167D1D" w:rsidRPr="005B6EFD" w:rsidRDefault="00167D1D" w:rsidP="007A050B">
            <w:pPr>
              <w:pStyle w:val="TableHeading"/>
            </w:pPr>
            <w:r w:rsidRPr="005B6EFD">
              <w:t>Source</w:t>
            </w:r>
          </w:p>
        </w:tc>
      </w:tr>
      <w:tr w:rsidR="00167D1D" w:rsidRPr="005B6EFD" w14:paraId="6F18CEB5" w14:textId="77777777" w:rsidTr="00F675CE">
        <w:tc>
          <w:tcPr>
            <w:tcW w:w="2235" w:type="dxa"/>
            <w:tcBorders>
              <w:top w:val="single" w:sz="4" w:space="0" w:color="auto"/>
              <w:left w:val="single" w:sz="4" w:space="0" w:color="auto"/>
              <w:bottom w:val="single" w:sz="4" w:space="0" w:color="auto"/>
              <w:right w:val="single" w:sz="4" w:space="0" w:color="auto"/>
            </w:tcBorders>
          </w:tcPr>
          <w:p w14:paraId="26AF8644" w14:textId="77777777" w:rsidR="00167D1D" w:rsidRPr="005B6EFD" w:rsidRDefault="00167D1D">
            <w:pPr>
              <w:pStyle w:val="TableText"/>
              <w:spacing w:before="0" w:after="0"/>
              <w:rPr>
                <w:szCs w:val="20"/>
              </w:rPr>
            </w:pPr>
            <w:r w:rsidRPr="005B6EFD">
              <w:rPr>
                <w:szCs w:val="20"/>
              </w:rPr>
              <w:t>proportion MSM and TW living with HIV - HPV +</w:t>
            </w:r>
          </w:p>
        </w:tc>
        <w:tc>
          <w:tcPr>
            <w:tcW w:w="1751" w:type="dxa"/>
            <w:tcBorders>
              <w:top w:val="single" w:sz="4" w:space="0" w:color="auto"/>
              <w:left w:val="single" w:sz="4" w:space="0" w:color="auto"/>
              <w:bottom w:val="single" w:sz="4" w:space="0" w:color="auto"/>
              <w:right w:val="single" w:sz="4" w:space="0" w:color="auto"/>
            </w:tcBorders>
          </w:tcPr>
          <w:p w14:paraId="36BEB087" w14:textId="77777777" w:rsidR="00167D1D" w:rsidRPr="005B6EFD" w:rsidRDefault="00167D1D">
            <w:pPr>
              <w:pStyle w:val="TableText"/>
              <w:spacing w:before="0" w:after="0"/>
              <w:rPr>
                <w:szCs w:val="20"/>
              </w:rPr>
            </w:pPr>
            <w:r w:rsidRPr="005B6EFD">
              <w:rPr>
                <w:szCs w:val="20"/>
              </w:rPr>
              <w:t>0.843</w:t>
            </w:r>
          </w:p>
        </w:tc>
        <w:tc>
          <w:tcPr>
            <w:tcW w:w="5030" w:type="dxa"/>
            <w:tcBorders>
              <w:top w:val="single" w:sz="4" w:space="0" w:color="auto"/>
              <w:left w:val="single" w:sz="4" w:space="0" w:color="auto"/>
              <w:bottom w:val="single" w:sz="4" w:space="0" w:color="auto"/>
              <w:right w:val="single" w:sz="4" w:space="0" w:color="auto"/>
            </w:tcBorders>
          </w:tcPr>
          <w:p w14:paraId="4C86EC01" w14:textId="77777777" w:rsidR="00167D1D" w:rsidRPr="005B6EFD" w:rsidRDefault="00167D1D">
            <w:pPr>
              <w:pStyle w:val="TableText"/>
              <w:spacing w:before="0" w:after="0"/>
              <w:rPr>
                <w:szCs w:val="20"/>
              </w:rPr>
            </w:pPr>
            <w:r w:rsidRPr="005B6EFD">
              <w:rPr>
                <w:szCs w:val="20"/>
              </w:rPr>
              <w:fldChar w:fldCharType="begin">
                <w:fldData xml:space="preserve">PEVuZE5vdGU+PENpdGU+PEF1dGhvcj5KaW48L0F1dGhvcj48WWVhcj4yMDI1PC9ZZWFyPjxSZWNO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</w:fldData>
              </w:fldChar>
            </w:r>
            <w:r w:rsidRPr="005B6EFD">
              <w:rPr>
                <w:szCs w:val="20"/>
              </w:rPr>
              <w:instrText xml:space="preserve"> ADDIN EN.CITE </w:instrText>
            </w:r>
            <w:r w:rsidRPr="005B6EFD">
              <w:rPr>
                <w:szCs w:val="20"/>
              </w:rPr>
              <w:fldChar w:fldCharType="begin">
                <w:fldData xml:space="preserve">PEVuZE5vdGU+PENpdGU+PEF1dGhvcj5KaW48L0F1dGhvcj48WWVhcj4yMDI1PC9ZZWFyPjxSZWNO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</w:fldData>
              </w:fldChar>
            </w:r>
            <w:r w:rsidRPr="005B6EFD">
              <w:rPr>
                <w:szCs w:val="20"/>
              </w:rPr>
              <w:instrText xml:space="preserve"> ADDIN EN.CITE.DATA </w:instrText>
            </w:r>
            <w:r w:rsidRPr="005B6EFD">
              <w:rPr>
                <w:szCs w:val="20"/>
              </w:rPr>
            </w:r>
            <w:r w:rsidRPr="005B6EFD">
              <w:rPr>
                <w:szCs w:val="20"/>
              </w:rPr>
              <w:fldChar w:fldCharType="end"/>
            </w:r>
            <w:r w:rsidRPr="005B6EFD">
              <w:rPr>
                <w:szCs w:val="20"/>
              </w:rPr>
            </w:r>
            <w:r w:rsidRPr="005B6EFD">
              <w:rPr>
                <w:szCs w:val="20"/>
              </w:rPr>
              <w:fldChar w:fldCharType="separate"/>
            </w:r>
            <w:r w:rsidRPr="005B6EFD">
              <w:rPr>
                <w:noProof/>
                <w:szCs w:val="20"/>
              </w:rPr>
              <w:t>(Jin et al., 2025)</w:t>
            </w:r>
            <w:r w:rsidRPr="005B6EFD">
              <w:rPr>
                <w:szCs w:val="20"/>
              </w:rPr>
              <w:fldChar w:fldCharType="end"/>
            </w:r>
            <w:r w:rsidRPr="005B6EFD">
              <w:rPr>
                <w:szCs w:val="20"/>
              </w:rPr>
              <w:t xml:space="preserve"> </w:t>
            </w:r>
          </w:p>
        </w:tc>
      </w:tr>
      <w:tr w:rsidR="00167D1D" w:rsidRPr="005B6EFD" w14:paraId="1B351730" w14:textId="77777777" w:rsidTr="00F675CE">
        <w:tc>
          <w:tcPr>
            <w:tcW w:w="2235" w:type="dxa"/>
            <w:tcBorders>
              <w:top w:val="single" w:sz="4" w:space="0" w:color="auto"/>
              <w:left w:val="single" w:sz="4" w:space="0" w:color="auto"/>
              <w:bottom w:val="single" w:sz="4" w:space="0" w:color="auto"/>
              <w:right w:val="single" w:sz="4" w:space="0" w:color="auto"/>
            </w:tcBorders>
          </w:tcPr>
          <w:p w14:paraId="25BEE89F" w14:textId="77777777" w:rsidR="00167D1D" w:rsidRPr="005B6EFD" w:rsidRDefault="00167D1D">
            <w:pPr>
              <w:pStyle w:val="TableText"/>
              <w:spacing w:before="0" w:after="0"/>
              <w:rPr>
                <w:szCs w:val="20"/>
              </w:rPr>
            </w:pPr>
            <w:r w:rsidRPr="005B6EFD">
              <w:rPr>
                <w:szCs w:val="20"/>
              </w:rPr>
              <w:t>proportion MSM and TW living without HIV - HPV +</w:t>
            </w:r>
          </w:p>
        </w:tc>
        <w:tc>
          <w:tcPr>
            <w:tcW w:w="1751" w:type="dxa"/>
            <w:tcBorders>
              <w:top w:val="single" w:sz="4" w:space="0" w:color="auto"/>
              <w:left w:val="single" w:sz="4" w:space="0" w:color="auto"/>
              <w:bottom w:val="single" w:sz="4" w:space="0" w:color="auto"/>
              <w:right w:val="single" w:sz="4" w:space="0" w:color="auto"/>
            </w:tcBorders>
          </w:tcPr>
          <w:p w14:paraId="27EEE0C6" w14:textId="77777777" w:rsidR="00167D1D" w:rsidRPr="005B6EFD" w:rsidRDefault="00167D1D">
            <w:pPr>
              <w:pStyle w:val="TableText"/>
              <w:spacing w:before="0" w:after="0"/>
              <w:rPr>
                <w:szCs w:val="20"/>
              </w:rPr>
            </w:pPr>
            <w:r w:rsidRPr="005B6EFD">
              <w:rPr>
                <w:szCs w:val="20"/>
              </w:rPr>
              <w:t>0.738</w:t>
            </w:r>
          </w:p>
        </w:tc>
        <w:tc>
          <w:tcPr>
            <w:tcW w:w="5030" w:type="dxa"/>
            <w:tcBorders>
              <w:top w:val="single" w:sz="4" w:space="0" w:color="auto"/>
              <w:left w:val="single" w:sz="4" w:space="0" w:color="auto"/>
              <w:bottom w:val="single" w:sz="4" w:space="0" w:color="auto"/>
              <w:right w:val="single" w:sz="4" w:space="0" w:color="auto"/>
            </w:tcBorders>
          </w:tcPr>
          <w:p w14:paraId="1231CA93" w14:textId="77777777" w:rsidR="00167D1D" w:rsidRPr="005B6EFD" w:rsidRDefault="00167D1D">
            <w:pPr>
              <w:pStyle w:val="TableText"/>
              <w:spacing w:before="0" w:after="0"/>
              <w:rPr>
                <w:szCs w:val="20"/>
              </w:rPr>
            </w:pPr>
            <w:r w:rsidRPr="005B6EFD">
              <w:rPr>
                <w:szCs w:val="20"/>
              </w:rPr>
              <w:fldChar w:fldCharType="begin">
                <w:fldData xml:space="preserve">PEVuZE5vdGU+PENpdGU+PEF1dGhvcj5KaW48L0F1dGhvcj48WWVhcj4yMDI1PC9ZZWFyPjxSZWNO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</w:fldData>
              </w:fldChar>
            </w:r>
            <w:r w:rsidRPr="005B6EFD">
              <w:rPr>
                <w:szCs w:val="20"/>
              </w:rPr>
              <w:instrText xml:space="preserve"> ADDIN EN.CITE </w:instrText>
            </w:r>
            <w:r w:rsidRPr="005B6EFD">
              <w:rPr>
                <w:szCs w:val="20"/>
              </w:rPr>
              <w:fldChar w:fldCharType="begin">
                <w:fldData xml:space="preserve">PEVuZE5vdGU+PENpdGU+PEF1dGhvcj5KaW48L0F1dGhvcj48WWVhcj4yMDI1PC9ZZWFyPjxSZWNO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</w:fldData>
              </w:fldChar>
            </w:r>
            <w:r w:rsidRPr="005B6EFD">
              <w:rPr>
                <w:szCs w:val="20"/>
              </w:rPr>
              <w:instrText xml:space="preserve"> ADDIN EN.CITE.DATA </w:instrText>
            </w:r>
            <w:r w:rsidRPr="005B6EFD">
              <w:rPr>
                <w:szCs w:val="20"/>
              </w:rPr>
            </w:r>
            <w:r w:rsidRPr="005B6EFD">
              <w:rPr>
                <w:szCs w:val="20"/>
              </w:rPr>
              <w:fldChar w:fldCharType="end"/>
            </w:r>
            <w:r w:rsidRPr="005B6EFD">
              <w:rPr>
                <w:szCs w:val="20"/>
              </w:rPr>
            </w:r>
            <w:r w:rsidRPr="005B6EFD">
              <w:rPr>
                <w:szCs w:val="20"/>
              </w:rPr>
              <w:fldChar w:fldCharType="separate"/>
            </w:r>
            <w:r w:rsidRPr="005B6EFD">
              <w:rPr>
                <w:noProof/>
                <w:szCs w:val="20"/>
              </w:rPr>
              <w:t>(Jin et al., 2025)</w:t>
            </w:r>
            <w:r w:rsidRPr="005B6EFD">
              <w:rPr>
                <w:szCs w:val="20"/>
              </w:rPr>
              <w:fldChar w:fldCharType="end"/>
            </w:r>
            <w:r w:rsidRPr="005B6EFD">
              <w:rPr>
                <w:szCs w:val="20"/>
              </w:rPr>
              <w:t xml:space="preserve"> </w:t>
            </w:r>
          </w:p>
        </w:tc>
      </w:tr>
      <w:tr w:rsidR="00167D1D" w:rsidRPr="005B6EFD" w14:paraId="622F7958" w14:textId="77777777" w:rsidTr="00F675CE">
        <w:tc>
          <w:tcPr>
            <w:tcW w:w="2235" w:type="dxa"/>
            <w:tcBorders>
              <w:top w:val="single" w:sz="4" w:space="0" w:color="auto"/>
              <w:left w:val="single" w:sz="4" w:space="0" w:color="auto"/>
              <w:bottom w:val="single" w:sz="4" w:space="0" w:color="auto"/>
              <w:right w:val="single" w:sz="4" w:space="0" w:color="auto"/>
            </w:tcBorders>
          </w:tcPr>
          <w:p w14:paraId="5EC73F3D" w14:textId="77777777" w:rsidR="00167D1D" w:rsidRPr="005B6EFD" w:rsidRDefault="00167D1D">
            <w:pPr>
              <w:pStyle w:val="TableText"/>
              <w:spacing w:before="0" w:after="0"/>
              <w:rPr>
                <w:szCs w:val="20"/>
              </w:rPr>
            </w:pPr>
            <w:r w:rsidRPr="005B6EFD">
              <w:rPr>
                <w:szCs w:val="20"/>
              </w:rPr>
              <w:t>proportion Women living with HIV - HPV +</w:t>
            </w:r>
          </w:p>
        </w:tc>
        <w:tc>
          <w:tcPr>
            <w:tcW w:w="1751" w:type="dxa"/>
            <w:tcBorders>
              <w:top w:val="single" w:sz="4" w:space="0" w:color="auto"/>
              <w:left w:val="single" w:sz="4" w:space="0" w:color="auto"/>
              <w:bottom w:val="single" w:sz="4" w:space="0" w:color="auto"/>
              <w:right w:val="single" w:sz="4" w:space="0" w:color="auto"/>
            </w:tcBorders>
          </w:tcPr>
          <w:p w14:paraId="1CD1E6D9" w14:textId="77777777" w:rsidR="00167D1D" w:rsidRPr="005B6EFD" w:rsidRDefault="00167D1D">
            <w:pPr>
              <w:pStyle w:val="TableText"/>
              <w:spacing w:before="0" w:after="0"/>
              <w:rPr>
                <w:szCs w:val="20"/>
              </w:rPr>
            </w:pPr>
            <w:r w:rsidRPr="005B6EFD">
              <w:rPr>
                <w:szCs w:val="20"/>
              </w:rPr>
              <w:t xml:space="preserve">0.695 </w:t>
            </w:r>
          </w:p>
        </w:tc>
        <w:tc>
          <w:tcPr>
            <w:tcW w:w="5030" w:type="dxa"/>
            <w:tcBorders>
              <w:top w:val="single" w:sz="4" w:space="0" w:color="auto"/>
              <w:left w:val="single" w:sz="4" w:space="0" w:color="auto"/>
              <w:bottom w:val="single" w:sz="4" w:space="0" w:color="auto"/>
              <w:right w:val="single" w:sz="4" w:space="0" w:color="auto"/>
            </w:tcBorders>
          </w:tcPr>
          <w:p w14:paraId="3B91C496" w14:textId="77777777" w:rsidR="00167D1D" w:rsidRPr="005B6EFD" w:rsidRDefault="00167D1D">
            <w:pPr>
              <w:pStyle w:val="TableText"/>
              <w:spacing w:before="0" w:after="0"/>
              <w:rPr>
                <w:szCs w:val="20"/>
              </w:rPr>
            </w:pPr>
            <w:r w:rsidRPr="005B6EFD">
              <w:rPr>
                <w:szCs w:val="20"/>
              </w:rPr>
              <w:t>(Tadese 2025)</w:t>
            </w:r>
          </w:p>
        </w:tc>
      </w:tr>
      <w:tr w:rsidR="00167D1D" w:rsidRPr="005B6EFD" w14:paraId="68748D4B" w14:textId="77777777" w:rsidTr="00F675CE">
        <w:tc>
          <w:tcPr>
            <w:tcW w:w="2235" w:type="dxa"/>
            <w:tcBorders>
              <w:top w:val="single" w:sz="4" w:space="0" w:color="auto"/>
              <w:left w:val="single" w:sz="4" w:space="0" w:color="auto"/>
              <w:bottom w:val="single" w:sz="4" w:space="0" w:color="auto"/>
              <w:right w:val="single" w:sz="4" w:space="0" w:color="auto"/>
            </w:tcBorders>
          </w:tcPr>
          <w:p w14:paraId="524F106A" w14:textId="77777777" w:rsidR="00167D1D" w:rsidRPr="005B6EFD" w:rsidRDefault="00167D1D">
            <w:pPr>
              <w:pStyle w:val="TableText"/>
              <w:spacing w:before="0" w:after="0"/>
              <w:rPr>
                <w:szCs w:val="20"/>
              </w:rPr>
            </w:pPr>
            <w:r w:rsidRPr="005B6EFD">
              <w:rPr>
                <w:szCs w:val="20"/>
              </w:rPr>
              <w:t>proportion MSW living with HIV - HPV +</w:t>
            </w:r>
          </w:p>
        </w:tc>
        <w:tc>
          <w:tcPr>
            <w:tcW w:w="1751" w:type="dxa"/>
            <w:tcBorders>
              <w:top w:val="single" w:sz="4" w:space="0" w:color="auto"/>
              <w:left w:val="single" w:sz="4" w:space="0" w:color="auto"/>
              <w:bottom w:val="single" w:sz="4" w:space="0" w:color="auto"/>
              <w:right w:val="single" w:sz="4" w:space="0" w:color="auto"/>
            </w:tcBorders>
          </w:tcPr>
          <w:p w14:paraId="3E359E7B" w14:textId="77777777" w:rsidR="00167D1D" w:rsidRPr="005B6EFD" w:rsidRDefault="00167D1D">
            <w:pPr>
              <w:pStyle w:val="TableText"/>
              <w:spacing w:before="0" w:after="0"/>
              <w:rPr>
                <w:szCs w:val="20"/>
              </w:rPr>
            </w:pPr>
            <w:r w:rsidRPr="005B6EFD">
              <w:rPr>
                <w:szCs w:val="20"/>
              </w:rPr>
              <w:t>0.548</w:t>
            </w:r>
          </w:p>
        </w:tc>
        <w:tc>
          <w:tcPr>
            <w:tcW w:w="5030" w:type="dxa"/>
            <w:tcBorders>
              <w:top w:val="single" w:sz="4" w:space="0" w:color="auto"/>
              <w:left w:val="single" w:sz="4" w:space="0" w:color="auto"/>
              <w:bottom w:val="single" w:sz="4" w:space="0" w:color="auto"/>
              <w:right w:val="single" w:sz="4" w:space="0" w:color="auto"/>
            </w:tcBorders>
          </w:tcPr>
          <w:p w14:paraId="2A0DA4B5" w14:textId="77777777" w:rsidR="00167D1D" w:rsidRPr="005B6EFD" w:rsidRDefault="00167D1D">
            <w:pPr>
              <w:pStyle w:val="TableText"/>
              <w:spacing w:before="0" w:after="0"/>
              <w:rPr>
                <w:szCs w:val="20"/>
              </w:rPr>
            </w:pPr>
            <w:r w:rsidRPr="005B6EFD">
              <w:rPr>
                <w:szCs w:val="20"/>
              </w:rPr>
              <w:t xml:space="preserve"> (Tadese 2025)</w:t>
            </w:r>
          </w:p>
        </w:tc>
      </w:tr>
      <w:tr w:rsidR="00167D1D" w:rsidRPr="005B6EFD" w14:paraId="70F0B250" w14:textId="77777777" w:rsidTr="00F675CE">
        <w:tc>
          <w:tcPr>
            <w:tcW w:w="2235" w:type="dxa"/>
            <w:tcBorders>
              <w:top w:val="single" w:sz="4" w:space="0" w:color="auto"/>
              <w:left w:val="single" w:sz="4" w:space="0" w:color="auto"/>
              <w:bottom w:val="single" w:sz="4" w:space="0" w:color="auto"/>
              <w:right w:val="single" w:sz="4" w:space="0" w:color="auto"/>
            </w:tcBorders>
          </w:tcPr>
          <w:p w14:paraId="5A5D5268" w14:textId="77777777" w:rsidR="00167D1D" w:rsidRPr="005B6EFD" w:rsidRDefault="00167D1D">
            <w:pPr>
              <w:pStyle w:val="TableText"/>
              <w:spacing w:before="0" w:after="0"/>
              <w:rPr>
                <w:szCs w:val="20"/>
              </w:rPr>
            </w:pPr>
            <w:r w:rsidRPr="005B6EFD">
              <w:rPr>
                <w:szCs w:val="20"/>
              </w:rPr>
              <w:t>proportion that are People with previous vulval SCC/HSIL (HPV associated) - HPV +</w:t>
            </w:r>
          </w:p>
        </w:tc>
        <w:tc>
          <w:tcPr>
            <w:tcW w:w="1751" w:type="dxa"/>
            <w:tcBorders>
              <w:top w:val="single" w:sz="4" w:space="0" w:color="auto"/>
              <w:left w:val="single" w:sz="4" w:space="0" w:color="auto"/>
              <w:bottom w:val="single" w:sz="4" w:space="0" w:color="auto"/>
              <w:right w:val="single" w:sz="4" w:space="0" w:color="auto"/>
            </w:tcBorders>
          </w:tcPr>
          <w:p w14:paraId="492F49A8" w14:textId="77777777" w:rsidR="00167D1D" w:rsidRPr="005B6EFD" w:rsidRDefault="00167D1D">
            <w:pPr>
              <w:pStyle w:val="TableText"/>
              <w:spacing w:before="0" w:after="0"/>
              <w:rPr>
                <w:szCs w:val="20"/>
              </w:rPr>
            </w:pPr>
            <w:r w:rsidRPr="005B6EFD">
              <w:rPr>
                <w:szCs w:val="20"/>
              </w:rPr>
              <w:t>0.263</w:t>
            </w:r>
          </w:p>
        </w:tc>
        <w:tc>
          <w:tcPr>
            <w:tcW w:w="5030" w:type="dxa"/>
            <w:tcBorders>
              <w:top w:val="single" w:sz="4" w:space="0" w:color="auto"/>
              <w:left w:val="single" w:sz="4" w:space="0" w:color="auto"/>
              <w:bottom w:val="single" w:sz="4" w:space="0" w:color="auto"/>
              <w:right w:val="single" w:sz="4" w:space="0" w:color="auto"/>
            </w:tcBorders>
          </w:tcPr>
          <w:p w14:paraId="36297EC2" w14:textId="77777777" w:rsidR="00167D1D" w:rsidRPr="005B6EFD" w:rsidRDefault="00167D1D">
            <w:pPr>
              <w:pStyle w:val="TableText"/>
              <w:spacing w:before="0" w:after="0"/>
              <w:rPr>
                <w:szCs w:val="20"/>
              </w:rPr>
            </w:pPr>
            <w:r w:rsidRPr="005B6EFD">
              <w:rPr>
                <w:szCs w:val="20"/>
              </w:rPr>
              <w:t xml:space="preserve"> (Proctor 2019)</w:t>
            </w:r>
          </w:p>
        </w:tc>
      </w:tr>
      <w:tr w:rsidR="00167D1D" w:rsidRPr="005B6EFD" w14:paraId="13C14D9C" w14:textId="77777777" w:rsidTr="00F675CE">
        <w:tc>
          <w:tcPr>
            <w:tcW w:w="2235" w:type="dxa"/>
            <w:tcBorders>
              <w:top w:val="single" w:sz="4" w:space="0" w:color="auto"/>
              <w:left w:val="single" w:sz="4" w:space="0" w:color="auto"/>
              <w:bottom w:val="single" w:sz="4" w:space="0" w:color="auto"/>
              <w:right w:val="single" w:sz="4" w:space="0" w:color="auto"/>
            </w:tcBorders>
          </w:tcPr>
          <w:p w14:paraId="5CF59F19" w14:textId="77777777" w:rsidR="00167D1D" w:rsidRPr="005B6EFD" w:rsidRDefault="00167D1D">
            <w:pPr>
              <w:pStyle w:val="TableText"/>
              <w:spacing w:before="0" w:after="0"/>
              <w:rPr>
                <w:szCs w:val="20"/>
              </w:rPr>
            </w:pPr>
            <w:r w:rsidRPr="005B6EFD">
              <w:rPr>
                <w:szCs w:val="20"/>
              </w:rPr>
              <w:t>proportion organ transplant recipients - HPV +</w:t>
            </w:r>
          </w:p>
        </w:tc>
        <w:tc>
          <w:tcPr>
            <w:tcW w:w="1751" w:type="dxa"/>
            <w:tcBorders>
              <w:top w:val="single" w:sz="4" w:space="0" w:color="auto"/>
              <w:left w:val="single" w:sz="4" w:space="0" w:color="auto"/>
              <w:bottom w:val="single" w:sz="4" w:space="0" w:color="auto"/>
              <w:right w:val="single" w:sz="4" w:space="0" w:color="auto"/>
            </w:tcBorders>
          </w:tcPr>
          <w:p w14:paraId="55E55B9F" w14:textId="77777777" w:rsidR="00167D1D" w:rsidRPr="005B6EFD" w:rsidRDefault="00167D1D">
            <w:pPr>
              <w:pStyle w:val="TableText"/>
              <w:spacing w:before="0" w:after="0"/>
              <w:rPr>
                <w:szCs w:val="20"/>
              </w:rPr>
            </w:pPr>
            <w:r w:rsidRPr="005B6EFD">
              <w:rPr>
                <w:szCs w:val="20"/>
              </w:rPr>
              <w:t>0.094</w:t>
            </w:r>
          </w:p>
        </w:tc>
        <w:tc>
          <w:tcPr>
            <w:tcW w:w="5030" w:type="dxa"/>
            <w:tcBorders>
              <w:top w:val="single" w:sz="4" w:space="0" w:color="auto"/>
              <w:left w:val="single" w:sz="4" w:space="0" w:color="auto"/>
              <w:bottom w:val="single" w:sz="4" w:space="0" w:color="auto"/>
              <w:right w:val="single" w:sz="4" w:space="0" w:color="auto"/>
            </w:tcBorders>
          </w:tcPr>
          <w:p w14:paraId="5AF8BEEC" w14:textId="77777777" w:rsidR="00167D1D" w:rsidRPr="005B6EFD" w:rsidRDefault="00167D1D">
            <w:pPr>
              <w:pStyle w:val="TableText"/>
              <w:spacing w:before="0" w:after="0"/>
              <w:rPr>
                <w:szCs w:val="20"/>
              </w:rPr>
            </w:pPr>
            <w:r w:rsidRPr="005B6EFD">
              <w:rPr>
                <w:szCs w:val="20"/>
              </w:rPr>
              <w:fldChar w:fldCharType="begin"/>
            </w:r>
            <w:r w:rsidRPr="005B6EFD">
              <w:rPr>
                <w:szCs w:val="20"/>
              </w:rPr>
              <w:instrText xml:space="preserve"> ADDIN EN.CITE &lt;EndNote&gt;&lt;Cite&gt;&lt;Author&gt;Rosales&lt;/Author&gt;&lt;Year&gt;2018&lt;/Year&gt;&lt;RecNum&gt;249&lt;/RecNum&gt;&lt;DisplayText&gt;(Rosales et al., 2018)&lt;/DisplayText&gt;&lt;record&gt;&lt;rec-number&gt;249&lt;/rec-number&gt;&lt;foreign-keys&gt;&lt;key app="EN" db-id="9v9drdeptwav2qeedz6xra5cdaa2rdsrfz0e" timestamp="1744494423"&gt;249&lt;/key&gt;&lt;/foreign-keys&gt;&lt;ref-type name="Journal Article"&gt;17&lt;/ref-type&gt;&lt;contributors&gt;&lt;authors&gt;&lt;author&gt;Rosales, Brenda&lt;/author&gt;&lt;author&gt;Langton-Lockton, Julian&lt;/author&gt;&lt;author&gt;Roberts, Jennifer&lt;/author&gt;&lt;author&gt;Tabrizi, Sepehr&lt;/author&gt;&lt;author&gt;Grulich, Andrew&lt;/author&gt;&lt;author&gt;Hillman, Richard&lt;/author&gt;&lt;author&gt;Webster, Angela C.&lt;/author&gt;&lt;/authors&gt;&lt;/contributors&gt;&lt;titles&gt;&lt;title&gt;Prevalence of Anal Cytological Abnormalities and Human Papilloma Virus: A Cohort Study in Kidney Transplant Recipients&lt;/title&gt;&lt;secondary-title&gt;Transplantation&lt;/secondary-title&gt;&lt;/titles&gt;&lt;periodical&gt;&lt;full-title&gt;Transplantation&lt;/full-title&gt;&lt;/periodical&gt;&lt;volume&gt;102&lt;/volume&gt;&lt;dates&gt;&lt;year&gt;2018&lt;/year&gt;&lt;/dates&gt;&lt;isbn&gt;0041-1337&lt;/isbn&gt;&lt;urls&gt;&lt;related-urls&gt;&lt;url&gt;https://journals.lww.com/transplantjournal/fulltext/2018/07001/prevalence_of_anal_cytological_abnormalities_and.516.aspx&lt;/url&gt;&lt;/related-urls&gt;&lt;/urls&gt;&lt;/record&gt;&lt;/Cite&gt;&lt;/EndNote&gt;</w:instrText>
            </w:r>
            <w:r w:rsidRPr="005B6EFD">
              <w:rPr>
                <w:szCs w:val="20"/>
              </w:rPr>
              <w:fldChar w:fldCharType="separate"/>
            </w:r>
            <w:r w:rsidRPr="005B6EFD">
              <w:rPr>
                <w:noProof/>
                <w:szCs w:val="20"/>
              </w:rPr>
              <w:t>(Rosales et al., 2018)</w:t>
            </w:r>
            <w:r w:rsidRPr="005B6EFD">
              <w:rPr>
                <w:szCs w:val="20"/>
              </w:rPr>
              <w:fldChar w:fldCharType="end"/>
            </w:r>
          </w:p>
        </w:tc>
      </w:tr>
      <w:tr w:rsidR="00167D1D" w:rsidRPr="005B6EFD" w14:paraId="4F34A18C" w14:textId="77777777" w:rsidTr="00F675CE">
        <w:tc>
          <w:tcPr>
            <w:tcW w:w="2235" w:type="dxa"/>
            <w:tcBorders>
              <w:top w:val="single" w:sz="4" w:space="0" w:color="auto"/>
              <w:left w:val="single" w:sz="4" w:space="0" w:color="auto"/>
              <w:bottom w:val="single" w:sz="4" w:space="0" w:color="auto"/>
              <w:right w:val="single" w:sz="4" w:space="0" w:color="auto"/>
            </w:tcBorders>
          </w:tcPr>
          <w:p w14:paraId="79CB2665" w14:textId="77777777" w:rsidR="00167D1D" w:rsidRPr="005B6EFD" w:rsidRDefault="00167D1D">
            <w:pPr>
              <w:pStyle w:val="TableText"/>
              <w:spacing w:before="0" w:after="0"/>
              <w:rPr>
                <w:szCs w:val="20"/>
              </w:rPr>
            </w:pPr>
            <w:r w:rsidRPr="005B6EFD">
              <w:rPr>
                <w:szCs w:val="20"/>
              </w:rPr>
              <w:t>proportion People being followed-up after treatment for anal cancer (i.e. chemoradiotherapy/surgery) - HPV +</w:t>
            </w:r>
          </w:p>
        </w:tc>
        <w:tc>
          <w:tcPr>
            <w:tcW w:w="1751" w:type="dxa"/>
            <w:tcBorders>
              <w:top w:val="single" w:sz="4" w:space="0" w:color="auto"/>
              <w:left w:val="single" w:sz="4" w:space="0" w:color="auto"/>
              <w:bottom w:val="single" w:sz="4" w:space="0" w:color="auto"/>
              <w:right w:val="single" w:sz="4" w:space="0" w:color="auto"/>
            </w:tcBorders>
          </w:tcPr>
          <w:p w14:paraId="018CF0E6" w14:textId="77777777" w:rsidR="00167D1D" w:rsidRPr="005B6EFD" w:rsidRDefault="00167D1D">
            <w:pPr>
              <w:pStyle w:val="TableText"/>
              <w:spacing w:before="0" w:after="0"/>
              <w:rPr>
                <w:szCs w:val="20"/>
              </w:rPr>
            </w:pPr>
            <w:r w:rsidRPr="005B6EFD">
              <w:rPr>
                <w:szCs w:val="20"/>
              </w:rPr>
              <w:t>0.74</w:t>
            </w:r>
          </w:p>
        </w:tc>
        <w:tc>
          <w:tcPr>
            <w:tcW w:w="5030" w:type="dxa"/>
            <w:tcBorders>
              <w:top w:val="single" w:sz="4" w:space="0" w:color="auto"/>
              <w:left w:val="single" w:sz="4" w:space="0" w:color="auto"/>
              <w:bottom w:val="single" w:sz="4" w:space="0" w:color="auto"/>
              <w:right w:val="single" w:sz="4" w:space="0" w:color="auto"/>
            </w:tcBorders>
          </w:tcPr>
          <w:p w14:paraId="170252F1" w14:textId="45D93A6D" w:rsidR="00167D1D" w:rsidRPr="005B6EFD" w:rsidRDefault="009E36C1">
            <w:pPr>
              <w:pStyle w:val="TableText"/>
              <w:spacing w:before="0" w:after="0"/>
              <w:rPr>
                <w:szCs w:val="20"/>
              </w:rPr>
            </w:pPr>
            <w:r w:rsidRPr="005B6EFD">
              <w:rPr>
                <w:szCs w:val="20"/>
              </w:rPr>
              <w:fldChar w:fldCharType="begin"/>
            </w:r>
            <w:r w:rsidRPr="005B6EFD">
              <w:rPr>
                <w:szCs w:val="20"/>
              </w:rPr>
              <w:instrText xml:space="preserve"> ADDIN EN.CITE &lt;EndNote&gt;&lt;Cite&gt;&lt;Author&gt;De Vuyst&lt;/Author&gt;&lt;Year&gt;2009&lt;/Year&gt;&lt;RecNum&gt;1705&lt;/RecNum&gt;&lt;DisplayText&gt;(De Vuyst et al., 2009)&lt;/DisplayText&gt;&lt;record&gt;&lt;rec-number&gt;1705&lt;/rec-number&gt;&lt;foreign-keys&gt;&lt;key app="EN" db-id="9v9drdeptwav2qeedz6xra5cdaa2rdsrfz0e" timestamp="1752639759"&gt;1705&lt;/key&gt;&lt;/foreign-keys&gt;&lt;ref-type name="Journal Article"&gt;17&lt;/ref-type&gt;&lt;contributors&gt;&lt;authors&gt;&lt;author&gt;De Vuyst, H.&lt;/author&gt;&lt;author&gt;Clifford, G. M.&lt;/author&gt;&lt;author&gt;Nascimento, M. C.&lt;/author&gt;&lt;author&gt;Madeleine, M. M.&lt;/author&gt;&lt;author&gt;Franceschi, S.&lt;/author&gt;&lt;/authors&gt;&lt;/contributors&gt;&lt;auth-address&gt;International Agency for Research on Cancer, 150 cours Albert Thomas, 69372 Lyon cedex 08, France.&lt;/auth-address&gt;&lt;titles&gt;&lt;title&gt;Prevalence and type distribution of human papillomavirus in carcinoma and intraepithelial neoplasia of the vulva, vagina and anus: a meta-analysis&lt;/title&gt;&lt;secondary-title&gt;Int J Cancer&lt;/secondary-title&gt;&lt;/titles&gt;&lt;periodical&gt;&lt;full-title&gt;Int J Cancer&lt;/full-title&gt;&lt;/periodical&gt;&lt;pages&gt;1626-36&lt;/pages&gt;&lt;volume&gt;124&lt;/volume&gt;&lt;number&gt;7&lt;/number&gt;&lt;keywords&gt;&lt;keyword&gt;Anus Neoplasms/epidemiology/*virology&lt;/keyword&gt;&lt;keyword&gt;Female&lt;/keyword&gt;&lt;keyword&gt;HIV Infections/epidemiology&lt;/keyword&gt;&lt;keyword&gt;Humans&lt;/keyword&gt;&lt;keyword&gt;Male&lt;/keyword&gt;&lt;keyword&gt;Papillomavirus Infections/*epidemiology&lt;/keyword&gt;&lt;keyword&gt;Prevalence&lt;/keyword&gt;&lt;keyword&gt;Vaginal Neoplasms/epidemiology/*virology&lt;/keyword&gt;&lt;keyword&gt;Vulvar Neoplasms/epidemiology/*virology&lt;/keyword&gt;&lt;/keywords&gt;&lt;dates&gt;&lt;year&gt;2009&lt;/year&gt;&lt;pub-dates&gt;&lt;date&gt;Apr 1&lt;/date&gt;&lt;/pub-dates&gt;&lt;/dates&gt;&lt;isbn&gt;0020-7136&lt;/isbn&gt;&lt;accession-num&gt;19115209&lt;/accession-num&gt;&lt;urls&gt;&lt;/urls&gt;&lt;electronic-resource-num&gt;10.1002/ijc.24116&lt;/electronic-resource-num&gt;&lt;remote-database-provider&gt;NLM&lt;/remote-database-provider&gt;&lt;language&gt;eng&lt;/language&gt;&lt;/record&gt;&lt;/Cite&gt;&lt;/EndNote&gt;</w:instrText>
            </w:r>
            <w:r w:rsidRPr="005B6EFD">
              <w:rPr>
                <w:szCs w:val="20"/>
              </w:rPr>
              <w:fldChar w:fldCharType="separate"/>
            </w:r>
            <w:r w:rsidRPr="005B6EFD">
              <w:rPr>
                <w:noProof/>
                <w:szCs w:val="20"/>
              </w:rPr>
              <w:t>(De Vuyst et al., 2009)</w:t>
            </w:r>
            <w:r w:rsidRPr="005B6EFD">
              <w:rPr>
                <w:szCs w:val="20"/>
              </w:rPr>
              <w:fldChar w:fldCharType="end"/>
            </w:r>
          </w:p>
        </w:tc>
      </w:tr>
      <w:tr w:rsidR="00167D1D" w:rsidRPr="005B6EFD" w14:paraId="33152D96" w14:textId="77777777" w:rsidTr="00F675CE">
        <w:tc>
          <w:tcPr>
            <w:tcW w:w="2235" w:type="dxa"/>
            <w:tcBorders>
              <w:top w:val="single" w:sz="4" w:space="0" w:color="auto"/>
              <w:left w:val="single" w:sz="4" w:space="0" w:color="auto"/>
              <w:bottom w:val="single" w:sz="4" w:space="0" w:color="auto"/>
              <w:right w:val="single" w:sz="4" w:space="0" w:color="auto"/>
            </w:tcBorders>
          </w:tcPr>
          <w:p w14:paraId="31264D77" w14:textId="77777777" w:rsidR="00167D1D" w:rsidRPr="005B6EFD" w:rsidRDefault="00167D1D">
            <w:pPr>
              <w:pStyle w:val="TableText"/>
              <w:spacing w:before="0" w:after="0"/>
              <w:rPr>
                <w:szCs w:val="20"/>
              </w:rPr>
            </w:pPr>
            <w:r w:rsidRPr="005B6EFD">
              <w:rPr>
                <w:szCs w:val="20"/>
              </w:rPr>
              <w:t>proportion of People with incidental HSIL (e.g. lesions found at haemorrhoidectomy, colonoscopy or during diagnosis of other anal conditions) - HPV +</w:t>
            </w:r>
          </w:p>
        </w:tc>
        <w:tc>
          <w:tcPr>
            <w:tcW w:w="1751" w:type="dxa"/>
            <w:tcBorders>
              <w:top w:val="single" w:sz="4" w:space="0" w:color="auto"/>
              <w:left w:val="single" w:sz="4" w:space="0" w:color="auto"/>
              <w:bottom w:val="single" w:sz="4" w:space="0" w:color="auto"/>
              <w:right w:val="single" w:sz="4" w:space="0" w:color="auto"/>
            </w:tcBorders>
          </w:tcPr>
          <w:p w14:paraId="2576A90C" w14:textId="77777777" w:rsidR="00167D1D" w:rsidRPr="005B6EFD" w:rsidRDefault="00167D1D">
            <w:pPr>
              <w:pStyle w:val="TableText"/>
              <w:spacing w:before="0" w:after="0"/>
              <w:rPr>
                <w:szCs w:val="20"/>
              </w:rPr>
            </w:pPr>
            <w:r w:rsidRPr="005B6EFD">
              <w:rPr>
                <w:szCs w:val="20"/>
              </w:rPr>
              <w:t>0.91</w:t>
            </w:r>
          </w:p>
        </w:tc>
        <w:tc>
          <w:tcPr>
            <w:tcW w:w="5030" w:type="dxa"/>
            <w:tcBorders>
              <w:top w:val="single" w:sz="4" w:space="0" w:color="auto"/>
              <w:left w:val="single" w:sz="4" w:space="0" w:color="auto"/>
              <w:bottom w:val="single" w:sz="4" w:space="0" w:color="auto"/>
              <w:right w:val="single" w:sz="4" w:space="0" w:color="auto"/>
            </w:tcBorders>
          </w:tcPr>
          <w:p w14:paraId="543FEA87" w14:textId="3BB9F546" w:rsidR="00167D1D" w:rsidRPr="005B6EFD" w:rsidRDefault="009E36C1">
            <w:pPr>
              <w:pStyle w:val="TableText"/>
              <w:spacing w:before="0" w:after="0"/>
              <w:rPr>
                <w:szCs w:val="20"/>
              </w:rPr>
            </w:pPr>
            <w:r w:rsidRPr="005B6EFD">
              <w:rPr>
                <w:szCs w:val="20"/>
              </w:rPr>
              <w:fldChar w:fldCharType="begin"/>
            </w:r>
            <w:r w:rsidRPr="005B6EFD">
              <w:rPr>
                <w:szCs w:val="20"/>
              </w:rPr>
              <w:instrText xml:space="preserve"> ADDIN EN.CITE &lt;EndNote&gt;&lt;Cite&gt;&lt;Author&gt;De Vuyst&lt;/Author&gt;&lt;Year&gt;2009&lt;/Year&gt;&lt;RecNum&gt;1705&lt;/RecNum&gt;&lt;DisplayText&gt;(De Vuyst et al., 2009)&lt;/DisplayText&gt;&lt;record&gt;&lt;rec-number&gt;1705&lt;/rec-number&gt;&lt;foreign-keys&gt;&lt;key app="EN" db-id="9v9drdeptwav2qeedz6xra5cdaa2rdsrfz0e" timestamp="1752639759"&gt;1705&lt;/key&gt;&lt;/foreign-keys&gt;&lt;ref-type name="Journal Article"&gt;17&lt;/ref-type&gt;&lt;contributors&gt;&lt;authors&gt;&lt;author&gt;De Vuyst, H.&lt;/author&gt;&lt;author&gt;Clifford, G. M.&lt;/author&gt;&lt;author&gt;Nascimento, M. C.&lt;/author&gt;&lt;author&gt;Madeleine, M. M.&lt;/author&gt;&lt;author&gt;Franceschi, S.&lt;/author&gt;&lt;/authors&gt;&lt;/contributors&gt;&lt;auth-address&gt;International Agency for Research on Cancer, 150 cours Albert Thomas, 69372 Lyon cedex 08, France.&lt;/auth-address&gt;&lt;titles&gt;&lt;title&gt;Prevalence and type distribution of human papillomavirus in carcinoma and intraepithelial neoplasia of the vulva, vagina and anus: a meta-analysis&lt;/title&gt;&lt;secondary-title&gt;Int J Cancer&lt;/secondary-title&gt;&lt;/titles&gt;&lt;periodical&gt;&lt;full-title&gt;Int J Cancer&lt;/full-title&gt;&lt;/periodical&gt;&lt;pages&gt;1626-36&lt;/pages&gt;&lt;volume&gt;124&lt;/volume&gt;&lt;number&gt;7&lt;/number&gt;&lt;keywords&gt;&lt;keyword&gt;Anus Neoplasms/epidemiology/*virology&lt;/keyword&gt;&lt;keyword&gt;Female&lt;/keyword&gt;&lt;keyword&gt;HIV Infections/epidemiology&lt;/keyword&gt;&lt;keyword&gt;Humans&lt;/keyword&gt;&lt;keyword&gt;Male&lt;/keyword&gt;&lt;keyword&gt;Papillomavirus Infections/*epidemiology&lt;/keyword&gt;&lt;keyword&gt;Prevalence&lt;/keyword&gt;&lt;keyword&gt;Vaginal Neoplasms/epidemiology/*virology&lt;/keyword&gt;&lt;keyword&gt;Vulvar Neoplasms/epidemiology/*virology&lt;/keyword&gt;&lt;/keywords&gt;&lt;dates&gt;&lt;year&gt;2009&lt;/year&gt;&lt;pub-dates&gt;&lt;date&gt;Apr 1&lt;/date&gt;&lt;/pub-dates&gt;&lt;/dates&gt;&lt;isbn&gt;0020-7136&lt;/isbn&gt;&lt;accession-num&gt;19115209&lt;/accession-num&gt;&lt;urls&gt;&lt;/urls&gt;&lt;electronic-resource-num&gt;10.1002/ijc.24116&lt;/electronic-resource-num&gt;&lt;remote-database-provider&gt;NLM&lt;/remote-database-provider&gt;&lt;language&gt;eng&lt;/language&gt;&lt;/record&gt;&lt;/Cite&gt;&lt;/EndNote&gt;</w:instrText>
            </w:r>
            <w:r w:rsidRPr="005B6EFD">
              <w:rPr>
                <w:szCs w:val="20"/>
              </w:rPr>
              <w:fldChar w:fldCharType="separate"/>
            </w:r>
            <w:r w:rsidRPr="005B6EFD">
              <w:rPr>
                <w:noProof/>
                <w:szCs w:val="20"/>
              </w:rPr>
              <w:t>(De Vuyst et al., 2009)</w:t>
            </w:r>
            <w:r w:rsidRPr="005B6EFD">
              <w:rPr>
                <w:szCs w:val="20"/>
              </w:rPr>
              <w:fldChar w:fldCharType="end"/>
            </w:r>
          </w:p>
        </w:tc>
      </w:tr>
      <w:tr w:rsidR="00167D1D" w:rsidRPr="005B6EFD" w14:paraId="265FD403" w14:textId="77777777" w:rsidTr="00F675CE">
        <w:tc>
          <w:tcPr>
            <w:tcW w:w="2235" w:type="dxa"/>
            <w:tcBorders>
              <w:top w:val="single" w:sz="4" w:space="0" w:color="auto"/>
              <w:left w:val="single" w:sz="4" w:space="0" w:color="auto"/>
              <w:bottom w:val="single" w:sz="4" w:space="0" w:color="auto"/>
              <w:right w:val="single" w:sz="4" w:space="0" w:color="auto"/>
            </w:tcBorders>
          </w:tcPr>
          <w:p w14:paraId="4E82A696" w14:textId="77777777" w:rsidR="00167D1D" w:rsidRPr="005B6EFD" w:rsidRDefault="00167D1D">
            <w:pPr>
              <w:pStyle w:val="TableText"/>
              <w:spacing w:before="0" w:after="0"/>
              <w:rPr>
                <w:szCs w:val="20"/>
              </w:rPr>
            </w:pPr>
            <w:r w:rsidRPr="005B6EFD">
              <w:rPr>
                <w:szCs w:val="20"/>
              </w:rPr>
              <w:t>Proportion of people with a possible history of cervical/vaginal cancer or precursor lesions</w:t>
            </w:r>
          </w:p>
        </w:tc>
        <w:tc>
          <w:tcPr>
            <w:tcW w:w="1751" w:type="dxa"/>
            <w:tcBorders>
              <w:top w:val="single" w:sz="4" w:space="0" w:color="auto"/>
              <w:left w:val="single" w:sz="4" w:space="0" w:color="auto"/>
              <w:bottom w:val="single" w:sz="4" w:space="0" w:color="auto"/>
              <w:right w:val="single" w:sz="4" w:space="0" w:color="auto"/>
            </w:tcBorders>
          </w:tcPr>
          <w:p w14:paraId="053DB332" w14:textId="77777777" w:rsidR="00167D1D" w:rsidRPr="005B6EFD" w:rsidRDefault="00167D1D">
            <w:pPr>
              <w:pStyle w:val="TableText"/>
              <w:spacing w:before="0" w:after="0"/>
              <w:rPr>
                <w:szCs w:val="20"/>
              </w:rPr>
            </w:pPr>
            <w:r w:rsidRPr="005B6EFD">
              <w:rPr>
                <w:szCs w:val="20"/>
              </w:rPr>
              <w:t>0.173</w:t>
            </w:r>
          </w:p>
        </w:tc>
        <w:tc>
          <w:tcPr>
            <w:tcW w:w="5030" w:type="dxa"/>
            <w:tcBorders>
              <w:top w:val="single" w:sz="4" w:space="0" w:color="auto"/>
              <w:left w:val="single" w:sz="4" w:space="0" w:color="auto"/>
              <w:bottom w:val="single" w:sz="4" w:space="0" w:color="auto"/>
              <w:right w:val="single" w:sz="4" w:space="0" w:color="auto"/>
            </w:tcBorders>
          </w:tcPr>
          <w:p w14:paraId="2B102B74" w14:textId="136458C5" w:rsidR="00167D1D" w:rsidRPr="005B6EFD" w:rsidRDefault="00167D1D">
            <w:pPr>
              <w:pStyle w:val="TableText"/>
              <w:spacing w:before="0" w:after="0"/>
              <w:rPr>
                <w:szCs w:val="20"/>
              </w:rPr>
            </w:pPr>
            <w:r w:rsidRPr="005B6EFD">
              <w:rPr>
                <w:szCs w:val="20"/>
              </w:rPr>
              <w:t xml:space="preserve"> </w:t>
            </w:r>
            <w:r w:rsidR="009E36C1" w:rsidRPr="005B6EFD">
              <w:rPr>
                <w:szCs w:val="20"/>
              </w:rPr>
              <w:fldChar w:fldCharType="begin"/>
            </w:r>
            <w:r w:rsidR="009E36C1" w:rsidRPr="005B6EFD">
              <w:rPr>
                <w:szCs w:val="20"/>
              </w:rPr>
              <w:instrText xml:space="preserve"> ADDIN EN.CITE &lt;EndNote&gt;&lt;Cite&gt;&lt;Author&gt;Hillman&lt;/Author&gt;&lt;Year&gt;2015&lt;/Year&gt;&lt;RecNum&gt;1706&lt;/RecNum&gt;&lt;DisplayText&gt;(Hillman et al., 2015)&lt;/DisplayText&gt;&lt;record&gt;&lt;rec-number&gt;1706&lt;/rec-number&gt;&lt;foreign-keys&gt;&lt;key app="EN" db-id="9v9drdeptwav2qeedz6xra5cdaa2rdsrfz0e" timestamp="1752639933"&gt;1706&lt;/key&gt;&lt;/foreign-keys&gt;&lt;ref-type name="Journal Article"&gt;17&lt;/ref-type&gt;&lt;contributors&gt;&lt;authors&gt;&lt;author&gt;Hillman, Richard&lt;/author&gt;&lt;author&gt;Gunathilake, Manoji&lt;/author&gt;&lt;author&gt;Roberts, J.&lt;/author&gt;&lt;author&gt;Farnsworth, A.&lt;/author&gt;&lt;author&gt;Tabrizi, Sepehr&lt;/author&gt;&lt;author&gt;Bellingham, R.&lt;/author&gt;&lt;author&gt;Tahir, A.&lt;/author&gt;&lt;author&gt;Jin, Fengyi&lt;/author&gt;&lt;author&gt;Poynten, Isobel&lt;/author&gt;&lt;author&gt;Grulich, A.&lt;/author&gt;&lt;/authors&gt;&lt;/contributors&gt;&lt;titles&gt;&lt;title&gt;Results from a screening pilot for anal HSIL in women with a history of cervical, vaginal and vulval hpv related disease (WHCVVHD)&lt;/title&gt;&lt;secondary-title&gt;Sexual Health&lt;/secondary-title&gt;&lt;/titles&gt;&lt;periodical&gt;&lt;full-title&gt;Sexual Health&lt;/full-title&gt;&lt;/periodical&gt;&lt;pages&gt;82-82&lt;/pages&gt;&lt;volume&gt;12&lt;/volume&gt;&lt;dates&gt;&lt;year&gt;2015&lt;/year&gt;&lt;pub-dates&gt;&lt;date&gt;01/01&lt;/date&gt;&lt;/pub-dates&gt;&lt;/dates&gt;&lt;urls&gt;&lt;/urls&gt;&lt;/record&gt;&lt;/Cite&gt;&lt;/EndNote&gt;</w:instrText>
            </w:r>
            <w:r w:rsidR="009E36C1" w:rsidRPr="005B6EFD">
              <w:rPr>
                <w:szCs w:val="20"/>
              </w:rPr>
              <w:fldChar w:fldCharType="separate"/>
            </w:r>
            <w:r w:rsidR="009E36C1" w:rsidRPr="005B6EFD">
              <w:rPr>
                <w:noProof/>
                <w:szCs w:val="20"/>
              </w:rPr>
              <w:t>(Hillman et al., 2015)</w:t>
            </w:r>
            <w:r w:rsidR="009E36C1" w:rsidRPr="005B6EFD">
              <w:rPr>
                <w:szCs w:val="20"/>
              </w:rPr>
              <w:fldChar w:fldCharType="end"/>
            </w:r>
          </w:p>
        </w:tc>
      </w:tr>
      <w:tr w:rsidR="00167D1D" w:rsidRPr="005B6EFD" w14:paraId="7280CAB0" w14:textId="77777777" w:rsidTr="00ED1115">
        <w:tc>
          <w:tcPr>
            <w:tcW w:w="2235" w:type="dxa"/>
            <w:tcBorders>
              <w:top w:val="single" w:sz="4" w:space="0" w:color="auto"/>
              <w:left w:val="single" w:sz="4" w:space="0" w:color="auto"/>
              <w:bottom w:val="single" w:sz="4" w:space="0" w:color="auto"/>
              <w:right w:val="single" w:sz="4" w:space="0" w:color="auto"/>
            </w:tcBorders>
          </w:tcPr>
          <w:p w14:paraId="45554CE2" w14:textId="6D7238C7" w:rsidR="00167D1D" w:rsidRPr="005B6EFD" w:rsidRDefault="00167D1D">
            <w:pPr>
              <w:pStyle w:val="TableText"/>
              <w:spacing w:before="0" w:after="0"/>
              <w:rPr>
                <w:szCs w:val="20"/>
              </w:rPr>
            </w:pPr>
            <w:r w:rsidRPr="005B6EFD">
              <w:rPr>
                <w:szCs w:val="20"/>
              </w:rPr>
              <w:t>Proportion of patients referred for HRA guided biopsy</w:t>
            </w:r>
          </w:p>
        </w:tc>
        <w:tc>
          <w:tcPr>
            <w:tcW w:w="6781" w:type="dxa"/>
            <w:gridSpan w:val="2"/>
            <w:tcBorders>
              <w:top w:val="single" w:sz="4" w:space="0" w:color="auto"/>
              <w:left w:val="single" w:sz="4" w:space="0" w:color="auto"/>
              <w:bottom w:val="single" w:sz="4" w:space="0" w:color="auto"/>
              <w:right w:val="single" w:sz="4" w:space="0" w:color="auto"/>
            </w:tcBorders>
          </w:tcPr>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54"/>
              <w:gridCol w:w="2201"/>
            </w:tblGrid>
            <w:tr w:rsidR="00167D1D" w:rsidRPr="005B6EFD" w14:paraId="0222D561" w14:textId="77777777" w:rsidTr="00927CC9">
              <w:tc>
                <w:tcPr>
                  <w:tcW w:w="3321" w:type="pct"/>
                  <w:shd w:val="clear" w:color="000000" w:fill="FFFFFF"/>
                  <w:vAlign w:val="bottom"/>
                </w:tcPr>
                <w:p w14:paraId="7473531D" w14:textId="0ADF618D" w:rsidR="00167D1D" w:rsidRPr="005B6EFD" w:rsidRDefault="00167D1D">
                  <w:pPr>
                    <w:pStyle w:val="Tabletext0"/>
                    <w:spacing w:before="0" w:after="0"/>
                  </w:pPr>
                  <w:r w:rsidRPr="005B6EFD">
                    <w:t>MSM and TW living with HIV</w:t>
                  </w:r>
                  <w:r w:rsidR="0096103D" w:rsidRPr="005B6EFD">
                    <w:t xml:space="preserve"> </w:t>
                  </w:r>
                  <w:r w:rsidRPr="005B6EFD">
                    <w:t>age ≥35 years positive for cytology</w:t>
                  </w:r>
                </w:p>
              </w:tc>
              <w:tc>
                <w:tcPr>
                  <w:tcW w:w="1679" w:type="pct"/>
                  <w:shd w:val="clear" w:color="000000" w:fill="FFFFFF"/>
                  <w:vAlign w:val="bottom"/>
                </w:tcPr>
                <w:p w14:paraId="074877A6" w14:textId="77777777" w:rsidR="00167D1D" w:rsidRPr="005B6EFD" w:rsidRDefault="00167D1D">
                  <w:pPr>
                    <w:pStyle w:val="Tabletext0"/>
                    <w:spacing w:before="0" w:after="0"/>
                  </w:pPr>
                  <w:r w:rsidRPr="005B6EFD">
                    <w:t xml:space="preserve">0.553 </w:t>
                  </w:r>
                  <w:r w:rsidRPr="005B6EFD">
                    <w:fldChar w:fldCharType="begin">
                      <w:fldData xml:space="preserve">PEVuZE5vdGU+PENpdGU+PEF1dGhvcj5KaW48L0F1dGhvcj48WWVhcj4yMDI1PC9ZZWFyPjxSZWNO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</w:fldData>
                    </w:fldChar>
                  </w:r>
                  <w:r w:rsidRPr="005B6EFD">
                    <w:instrText xml:space="preserve"> ADDIN EN.CITE </w:instrText>
                  </w:r>
                  <w:r w:rsidRPr="005B6EFD">
                    <w:fldChar w:fldCharType="begin">
                      <w:fldData xml:space="preserve">PEVuZE5vdGU+PENpdGU+PEF1dGhvcj5KaW48L0F1dGhvcj48WWVhcj4yMDI1PC9ZZWFyPjxSZWNO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</w:fldData>
                    </w:fldChar>
                  </w:r>
                  <w:r w:rsidRPr="005B6EFD">
                    <w:instrText xml:space="preserve"> ADDIN EN.CITE.DATA </w:instrText>
                  </w:r>
                  <w:r w:rsidRPr="005B6EFD">
                    <w:fldChar w:fldCharType="end"/>
                  </w:r>
                  <w:r w:rsidRPr="005B6EFD">
                    <w:fldChar w:fldCharType="separate"/>
                  </w:r>
                  <w:r w:rsidRPr="005B6EFD">
                    <w:rPr>
                      <w:noProof/>
                    </w:rPr>
                    <w:t>(Jin et al., 2025)</w:t>
                  </w:r>
                  <w:r w:rsidRPr="005B6EFD">
                    <w:fldChar w:fldCharType="end"/>
                  </w:r>
                </w:p>
              </w:tc>
            </w:tr>
            <w:tr w:rsidR="00167D1D" w:rsidRPr="005B6EFD" w14:paraId="037B2E5B" w14:textId="77777777" w:rsidTr="00927CC9">
              <w:tc>
                <w:tcPr>
                  <w:tcW w:w="3321" w:type="pct"/>
                  <w:shd w:val="clear" w:color="000000" w:fill="FFFFFF"/>
                  <w:vAlign w:val="bottom"/>
                </w:tcPr>
                <w:p w14:paraId="0D6094F3" w14:textId="23A5AF51" w:rsidR="00167D1D" w:rsidRPr="005B6EFD" w:rsidRDefault="00167D1D">
                  <w:pPr>
                    <w:pStyle w:val="Tabletext0"/>
                    <w:spacing w:before="0" w:after="0"/>
                  </w:pPr>
                  <w:r w:rsidRPr="005B6EFD">
                    <w:t>MSM and TW living without HIV</w:t>
                  </w:r>
                  <w:r w:rsidR="0096103D" w:rsidRPr="005B6EFD">
                    <w:t xml:space="preserve"> </w:t>
                  </w:r>
                  <w:r w:rsidRPr="005B6EFD">
                    <w:t>age ≥45 years positive for cytology</w:t>
                  </w:r>
                </w:p>
              </w:tc>
              <w:tc>
                <w:tcPr>
                  <w:tcW w:w="1679" w:type="pct"/>
                  <w:shd w:val="clear" w:color="000000" w:fill="FFFFFF"/>
                  <w:vAlign w:val="bottom"/>
                </w:tcPr>
                <w:p w14:paraId="4D3EF649" w14:textId="77777777" w:rsidR="00167D1D" w:rsidRPr="005B6EFD" w:rsidRDefault="00167D1D">
                  <w:pPr>
                    <w:pStyle w:val="Tabletext0"/>
                    <w:spacing w:before="0" w:after="0"/>
                  </w:pPr>
                  <w:r w:rsidRPr="005B6EFD">
                    <w:t xml:space="preserve">0.659 </w:t>
                  </w:r>
                  <w:r w:rsidRPr="005B6EFD">
                    <w:fldChar w:fldCharType="begin">
                      <w:fldData xml:space="preserve">PEVuZE5vdGU+PENpdGU+PEF1dGhvcj5KaW48L0F1dGhvcj48WWVhcj4yMDI1PC9ZZWFyPjxSZWNO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</w:fldData>
                    </w:fldChar>
                  </w:r>
                  <w:r w:rsidRPr="005B6EFD">
                    <w:instrText xml:space="preserve"> ADDIN EN.CITE </w:instrText>
                  </w:r>
                  <w:r w:rsidRPr="005B6EFD">
                    <w:fldChar w:fldCharType="begin">
                      <w:fldData xml:space="preserve">PEVuZE5vdGU+PENpdGU+PEF1dGhvcj5KaW48L0F1dGhvcj48WWVhcj4yMDI1PC9ZZWFyPjxSZWNO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</w:fldData>
                    </w:fldChar>
                  </w:r>
                  <w:r w:rsidRPr="005B6EFD">
                    <w:instrText xml:space="preserve"> ADDIN EN.CITE.DATA </w:instrText>
                  </w:r>
                  <w:r w:rsidRPr="005B6EFD">
                    <w:fldChar w:fldCharType="end"/>
                  </w:r>
                  <w:r w:rsidRPr="005B6EFD">
                    <w:fldChar w:fldCharType="separate"/>
                  </w:r>
                  <w:r w:rsidRPr="005B6EFD">
                    <w:rPr>
                      <w:noProof/>
                    </w:rPr>
                    <w:t>(Jin et al., 2025)</w:t>
                  </w:r>
                  <w:r w:rsidRPr="005B6EFD">
                    <w:fldChar w:fldCharType="end"/>
                  </w:r>
                </w:p>
              </w:tc>
            </w:tr>
            <w:tr w:rsidR="00167D1D" w:rsidRPr="005B6EFD" w14:paraId="3AC9F59E" w14:textId="77777777" w:rsidTr="00927CC9">
              <w:tc>
                <w:tcPr>
                  <w:tcW w:w="3321" w:type="pct"/>
                  <w:shd w:val="clear" w:color="000000" w:fill="FFFFFF"/>
                  <w:vAlign w:val="bottom"/>
                </w:tcPr>
                <w:p w14:paraId="27AE18C0" w14:textId="77777777" w:rsidR="00167D1D" w:rsidRPr="005B6EFD" w:rsidRDefault="00167D1D">
                  <w:pPr>
                    <w:pStyle w:val="Tabletext0"/>
                    <w:spacing w:before="0" w:after="0"/>
                  </w:pPr>
                  <w:r w:rsidRPr="005B6EFD">
                    <w:t>Others positive for cytology</w:t>
                  </w:r>
                </w:p>
              </w:tc>
              <w:tc>
                <w:tcPr>
                  <w:tcW w:w="1679" w:type="pct"/>
                  <w:shd w:val="clear" w:color="000000" w:fill="FFFFFF"/>
                  <w:vAlign w:val="bottom"/>
                </w:tcPr>
                <w:p w14:paraId="5CF8405C" w14:textId="51F91717" w:rsidR="00167D1D" w:rsidRPr="005B6EFD" w:rsidRDefault="00167D1D">
                  <w:pPr>
                    <w:pStyle w:val="Tabletext0"/>
                    <w:spacing w:before="0" w:after="0"/>
                  </w:pPr>
                  <w:r w:rsidRPr="005B6EFD">
                    <w:t xml:space="preserve">0.775 </w:t>
                  </w:r>
                  <w:r w:rsidRPr="005B6EFD">
                    <w:fldChar w:fldCharType="begin">
                      <w:fldData xml:space="preserve">PEVuZE5vdGU+PENpdGU+PEF1dGhvcj5KaW48L0F1dGhvcj48WWVhcj4yMDI1PC9ZZWFyPjxSZWNO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</w:fldData>
                    </w:fldChar>
                  </w:r>
                  <w:r w:rsidRPr="005B6EFD">
                    <w:instrText xml:space="preserve"> ADDIN EN.CITE </w:instrText>
                  </w:r>
                  <w:r w:rsidRPr="005B6EFD">
                    <w:fldChar w:fldCharType="begin">
                      <w:fldData xml:space="preserve">PEVuZE5vdGU+PENpdGU+PEF1dGhvcj5KaW48L0F1dGhvcj48WWVhcj4yMDI1PC9ZZWFyPjxSZWNO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</w:fldData>
                    </w:fldChar>
                  </w:r>
                  <w:r w:rsidRPr="005B6EFD">
                    <w:instrText xml:space="preserve"> ADDIN EN.CITE.DATA </w:instrText>
                  </w:r>
                  <w:r w:rsidRPr="005B6EFD">
                    <w:fldChar w:fldCharType="end"/>
                  </w:r>
                  <w:r w:rsidRPr="005B6EFD">
                    <w:fldChar w:fldCharType="separate"/>
                  </w:r>
                  <w:r w:rsidRPr="005B6EFD">
                    <w:rPr>
                      <w:noProof/>
                    </w:rPr>
                    <w:t>(Jin et al., 2025)</w:t>
                  </w:r>
                  <w:r w:rsidRPr="005B6EFD">
                    <w:fldChar w:fldCharType="end"/>
                  </w:r>
                  <w:r w:rsidRPr="005B6EFD">
                    <w:t xml:space="preserve"> - proxy</w:t>
                  </w:r>
                </w:p>
              </w:tc>
            </w:tr>
          </w:tbl>
          <w:p w14:paraId="70E09353" w14:textId="77777777" w:rsidR="00167D1D" w:rsidRPr="005B6EFD" w:rsidRDefault="00167D1D">
            <w:pPr>
              <w:pStyle w:val="TableText"/>
              <w:spacing w:before="0" w:after="0"/>
              <w:rPr>
                <w:szCs w:val="20"/>
              </w:rPr>
            </w:pPr>
          </w:p>
        </w:tc>
      </w:tr>
      <w:tr w:rsidR="00167D1D" w:rsidRPr="005B6EFD" w14:paraId="27BA99EE" w14:textId="77777777" w:rsidTr="00F675CE">
        <w:tc>
          <w:tcPr>
            <w:tcW w:w="2235" w:type="dxa"/>
            <w:tcBorders>
              <w:top w:val="single" w:sz="4" w:space="0" w:color="auto"/>
              <w:left w:val="single" w:sz="4" w:space="0" w:color="auto"/>
              <w:bottom w:val="single" w:sz="4" w:space="0" w:color="auto"/>
              <w:right w:val="single" w:sz="4" w:space="0" w:color="auto"/>
            </w:tcBorders>
          </w:tcPr>
          <w:p w14:paraId="51ECC5BC" w14:textId="77777777" w:rsidR="00167D1D" w:rsidRPr="005B6EFD" w:rsidRDefault="00167D1D">
            <w:pPr>
              <w:pStyle w:val="TableText"/>
              <w:spacing w:before="0" w:after="0"/>
              <w:rPr>
                <w:szCs w:val="20"/>
              </w:rPr>
            </w:pPr>
            <w:r w:rsidRPr="005B6EFD">
              <w:rPr>
                <w:szCs w:val="20"/>
              </w:rPr>
              <w:t>Proportion of patients referred to HRA-guided anal HSIL ablation</w:t>
            </w:r>
          </w:p>
        </w:tc>
        <w:tc>
          <w:tcPr>
            <w:tcW w:w="1751" w:type="dxa"/>
            <w:tcBorders>
              <w:top w:val="single" w:sz="4" w:space="0" w:color="auto"/>
              <w:left w:val="single" w:sz="4" w:space="0" w:color="auto"/>
              <w:bottom w:val="single" w:sz="4" w:space="0" w:color="auto"/>
              <w:right w:val="single" w:sz="4" w:space="0" w:color="auto"/>
            </w:tcBorders>
          </w:tcPr>
          <w:p w14:paraId="036AAA9F" w14:textId="77777777" w:rsidR="00167D1D" w:rsidRPr="005B6EFD" w:rsidRDefault="00167D1D">
            <w:pPr>
              <w:pStyle w:val="TableText"/>
              <w:spacing w:before="0" w:after="0"/>
              <w:rPr>
                <w:szCs w:val="20"/>
              </w:rPr>
            </w:pPr>
            <w:r w:rsidRPr="005B6EFD">
              <w:rPr>
                <w:szCs w:val="20"/>
              </w:rPr>
              <w:t>0.462</w:t>
            </w:r>
          </w:p>
        </w:tc>
        <w:tc>
          <w:tcPr>
            <w:tcW w:w="5030" w:type="dxa"/>
            <w:tcBorders>
              <w:top w:val="single" w:sz="4" w:space="0" w:color="auto"/>
              <w:left w:val="single" w:sz="4" w:space="0" w:color="auto"/>
              <w:bottom w:val="single" w:sz="4" w:space="0" w:color="auto"/>
              <w:right w:val="single" w:sz="4" w:space="0" w:color="auto"/>
            </w:tcBorders>
          </w:tcPr>
          <w:p w14:paraId="2E2049C3" w14:textId="3472D0C6" w:rsidR="00167D1D" w:rsidRPr="005B6EFD" w:rsidRDefault="009E36C1">
            <w:pPr>
              <w:pStyle w:val="TableText"/>
              <w:spacing w:before="0" w:after="0"/>
              <w:rPr>
                <w:szCs w:val="20"/>
              </w:rPr>
            </w:pPr>
            <w:r w:rsidRPr="005B6EFD">
              <w:rPr>
                <w:rFonts w:cs="Arial"/>
                <w:color w:val="000000"/>
                <w:szCs w:val="20"/>
              </w:rPr>
              <w:fldChar w:fldCharType="begin"/>
            </w:r>
            <w:r w:rsidRPr="005B6EFD">
              <w:rPr>
                <w:rFonts w:cs="Arial"/>
                <w:color w:val="000000"/>
                <w:szCs w:val="20"/>
              </w:rPr>
              <w:instrText xml:space="preserve"> ADDIN EN.CITE &lt;EndNote&gt;&lt;Cite&gt;&lt;Author&gt;Gimenez&lt;/Author&gt;&lt;Year&gt;2011&lt;/Year&gt;&lt;RecNum&gt;1415&lt;/RecNum&gt;&lt;DisplayText&gt;(Gimenez et al., 2011)&lt;/DisplayText&gt;&lt;record&gt;&lt;rec-number&gt;1415&lt;/rec-number&gt;&lt;foreign-keys&gt;&lt;key app="EN" db-id="9v9drdeptwav2qeedz6xra5cdaa2rdsrfz0e" timestamp="1751935550"&gt;1415&lt;/key&gt;&lt;/foreign-keys&gt;&lt;ref-type name="Journal Article"&gt;17&lt;/ref-type&gt;&lt;contributors&gt;&lt;authors&gt;&lt;author&gt;Gimenez, F.&lt;/author&gt;&lt;author&gt;Costa-e-Silva, I. T.&lt;/author&gt;&lt;author&gt;Daumas, A.&lt;/author&gt;&lt;author&gt;Araújo, Jd&lt;/author&gt;&lt;author&gt;Medeiros, S. G.&lt;/author&gt;&lt;author&gt;Ferreira, L.&lt;/author&gt;&lt;/authors&gt;&lt;/contributors&gt;&lt;auth-address&gt;Getulio Vargas University Hospital, Federal University of Amazonas, Manaus, AM, Brasil. felicidadgimenez@yahoo.com.br&lt;/auth-address&gt;&lt;titles&gt;&lt;title&gt;The value of high-resolution anoscopy in the diagnosis of anal cancer precursor lesions in HIV-positive patients&lt;/title&gt;&lt;secondary-title&gt;Arq Gastroenterol&lt;/secondary-title&gt;&lt;/titles&gt;&lt;periodical&gt;&lt;full-title&gt;Arq Gastroenterol&lt;/full-title&gt;&lt;/periodical&gt;&lt;pages&gt;136-45&lt;/pages&gt;&lt;volume&gt;48&lt;/volume&gt;&lt;number&gt;2&lt;/number&gt;&lt;keywords&gt;&lt;keyword&gt;Anus Diseases/*diagnosis/etiology&lt;/keyword&gt;&lt;keyword&gt;Anus Neoplasms/diagnosis/etiology&lt;/keyword&gt;&lt;keyword&gt;Biopsy&lt;/keyword&gt;&lt;keyword&gt;Carcinoma, Squamous Cell/diagnosis/etiology&lt;/keyword&gt;&lt;keyword&gt;Cross-Sectional Studies&lt;/keyword&gt;&lt;keyword&gt;*HIV Seropositivity&lt;/keyword&gt;&lt;keyword&gt;Homosexuality, Male&lt;/keyword&gt;&lt;keyword&gt;Humans&lt;/keyword&gt;&lt;keyword&gt;Male&lt;/keyword&gt;&lt;keyword&gt;Papillomavirus Infections/diagnosis&lt;/keyword&gt;&lt;keyword&gt;Precancerous Conditions/diagnosis&lt;/keyword&gt;&lt;keyword&gt;Proctoscopy/*methods&lt;/keyword&gt;&lt;keyword&gt;Reproducibility of Results&lt;/keyword&gt;&lt;keyword&gt;Risk Factors&lt;/keyword&gt;&lt;keyword&gt;Sensitivity and Specificity&lt;/keyword&gt;&lt;/keywords&gt;&lt;dates&gt;&lt;year&gt;2011&lt;/year&gt;&lt;pub-dates&gt;&lt;date&gt;Apr-Jun&lt;/date&gt;&lt;/pub-dates&gt;&lt;/dates&gt;&lt;isbn&gt;0004-2803&lt;/isbn&gt;&lt;accession-num&gt;21709956&lt;/accession-num&gt;&lt;urls&gt;&lt;/urls&gt;&lt;electronic-resource-num&gt;10.1590/s0004-28032011000200010&lt;/electronic-resource-num&gt;&lt;remote-database-provider&gt;NLM&lt;/remote-database-provider&gt;&lt;language&gt;eng&lt;/language&gt;&lt;/record&gt;&lt;/Cite&gt;&lt;/EndNote&gt;</w:instrText>
            </w:r>
            <w:r w:rsidRPr="005B6EFD">
              <w:rPr>
                <w:rFonts w:cs="Arial"/>
                <w:color w:val="000000"/>
                <w:szCs w:val="20"/>
              </w:rPr>
              <w:fldChar w:fldCharType="separate"/>
            </w:r>
            <w:r w:rsidRPr="005B6EFD">
              <w:rPr>
                <w:rFonts w:cs="Arial"/>
                <w:noProof/>
                <w:color w:val="000000"/>
                <w:szCs w:val="20"/>
              </w:rPr>
              <w:t>(Gimenez et al., 2011)</w:t>
            </w:r>
            <w:r w:rsidRPr="005B6EFD">
              <w:rPr>
                <w:rFonts w:cs="Arial"/>
                <w:color w:val="000000"/>
                <w:szCs w:val="20"/>
              </w:rPr>
              <w:fldChar w:fldCharType="end"/>
            </w:r>
          </w:p>
        </w:tc>
      </w:tr>
      <w:tr w:rsidR="00167D1D" w:rsidRPr="005B6EFD" w14:paraId="064A62D4" w14:textId="77777777" w:rsidTr="00F675CE">
        <w:tc>
          <w:tcPr>
            <w:tcW w:w="2235" w:type="dxa"/>
            <w:tcBorders>
              <w:top w:val="single" w:sz="4" w:space="0" w:color="auto"/>
              <w:left w:val="single" w:sz="4" w:space="0" w:color="auto"/>
              <w:bottom w:val="single" w:sz="4" w:space="0" w:color="auto"/>
              <w:right w:val="single" w:sz="4" w:space="0" w:color="auto"/>
            </w:tcBorders>
          </w:tcPr>
          <w:p w14:paraId="3CAFFC01" w14:textId="77777777" w:rsidR="00167D1D" w:rsidRPr="005B6EFD" w:rsidRDefault="00167D1D">
            <w:pPr>
              <w:pStyle w:val="TableText"/>
              <w:spacing w:before="0" w:after="0"/>
              <w:rPr>
                <w:szCs w:val="20"/>
              </w:rPr>
            </w:pPr>
            <w:r w:rsidRPr="005B6EFD">
              <w:rPr>
                <w:szCs w:val="20"/>
              </w:rPr>
              <w:t>Probability of being HPV positive post Ablation</w:t>
            </w:r>
          </w:p>
        </w:tc>
        <w:tc>
          <w:tcPr>
            <w:tcW w:w="1751" w:type="dxa"/>
            <w:tcBorders>
              <w:top w:val="single" w:sz="4" w:space="0" w:color="auto"/>
              <w:left w:val="single" w:sz="4" w:space="0" w:color="auto"/>
              <w:bottom w:val="single" w:sz="4" w:space="0" w:color="auto"/>
              <w:right w:val="single" w:sz="4" w:space="0" w:color="auto"/>
            </w:tcBorders>
          </w:tcPr>
          <w:p w14:paraId="46638336" w14:textId="77777777" w:rsidR="00167D1D" w:rsidRPr="005B6EFD" w:rsidRDefault="00167D1D">
            <w:pPr>
              <w:pStyle w:val="TableText"/>
              <w:spacing w:before="0" w:after="0"/>
              <w:rPr>
                <w:szCs w:val="20"/>
              </w:rPr>
            </w:pPr>
            <w:r w:rsidRPr="005B6EFD">
              <w:rPr>
                <w:szCs w:val="20"/>
              </w:rPr>
              <w:t xml:space="preserve">0.29 </w:t>
            </w:r>
          </w:p>
        </w:tc>
        <w:tc>
          <w:tcPr>
            <w:tcW w:w="5030" w:type="dxa"/>
            <w:tcBorders>
              <w:top w:val="single" w:sz="4" w:space="0" w:color="auto"/>
              <w:left w:val="single" w:sz="4" w:space="0" w:color="auto"/>
              <w:bottom w:val="single" w:sz="4" w:space="0" w:color="auto"/>
              <w:right w:val="single" w:sz="4" w:space="0" w:color="auto"/>
            </w:tcBorders>
          </w:tcPr>
          <w:p w14:paraId="72AD8814" w14:textId="3B794611" w:rsidR="00167D1D" w:rsidRPr="005B6EFD" w:rsidRDefault="009E36C1">
            <w:pPr>
              <w:pStyle w:val="TableText"/>
              <w:spacing w:before="0" w:after="0"/>
              <w:rPr>
                <w:rFonts w:cs="Arial"/>
                <w:color w:val="000000"/>
                <w:szCs w:val="20"/>
              </w:rPr>
            </w:pPr>
            <w:r w:rsidRPr="005B6EFD">
              <w:rPr>
                <w:rFonts w:cs="Arial"/>
                <w:color w:val="000000"/>
                <w:szCs w:val="20"/>
              </w:rPr>
              <w:fldChar w:fldCharType="begin"/>
            </w:r>
            <w:r w:rsidRPr="005B6EFD">
              <w:rPr>
                <w:rFonts w:cs="Arial"/>
                <w:color w:val="000000"/>
                <w:szCs w:val="20"/>
              </w:rPr>
              <w:instrText xml:space="preserve"> ADDIN EN.CITE &lt;EndNote&gt;&lt;Cite&gt;&lt;Author&gt;Goldstone&lt;/Author&gt;&lt;Year&gt;2017&lt;/Year&gt;&lt;RecNum&gt;1754&lt;/RecNum&gt;&lt;DisplayText&gt;(Goldstone et al., 2017)&lt;/DisplayText&gt;&lt;record&gt;&lt;rec-number&gt;1754&lt;/rec-number&gt;&lt;foreign-keys&gt;&lt;key app="EN" db-id="9v9drdeptwav2qeedz6xra5cdaa2rdsrfz0e" timestamp="1752681443"&gt;1754&lt;/key&gt;&lt;/foreign-keys&gt;&lt;ref-type name="Journal Article"&gt;17&lt;/ref-type&gt;&lt;contributors&gt;&lt;authors&gt;&lt;author&gt;Goldstone, R. N.&lt;/author&gt;&lt;author&gt;Hasan, S. R.&lt;/author&gt;&lt;author&gt;Goldstone, S. E.&lt;/author&gt;&lt;/authors&gt;&lt;/contributors&gt;&lt;titles&gt;&lt;title&gt;Radiofrequency ablation therapy for anal intraepithelial Neoplasia: Results From a single-center prospective pilot Study in HIV+ participants&lt;/title&gt;&lt;secondary-title&gt;Journal of Acquired Immune Deficiency Syndromes&lt;/secondary-title&gt;&lt;/titles&gt;&lt;periodical&gt;&lt;full-title&gt;Journal of Acquired Immune Deficiency Syndromes&lt;/full-title&gt;&lt;/periodical&gt;&lt;pages&gt;e93-e97&lt;/pages&gt;&lt;volume&gt;76&lt;/volume&gt;&lt;number&gt;4&lt;/number&gt;&lt;dates&gt;&lt;year&gt;2017&lt;/year&gt;&lt;/dates&gt;&lt;urls&gt;&lt;related-urls&gt;&lt;url&gt;https://www.embase.com/search/results?subaction=viewrecord&amp;amp;id=L621339777&amp;amp;from=export&lt;/url&gt;&lt;/related-urls&gt;&lt;/urls&gt;&lt;electronic-resource-num&gt;10.1097/QAI.0000000000001535&lt;/electronic-resource-num&gt;&lt;/record&gt;&lt;/Cite&gt;&lt;/EndNote&gt;</w:instrText>
            </w:r>
            <w:r w:rsidRPr="005B6EFD">
              <w:rPr>
                <w:rFonts w:cs="Arial"/>
                <w:color w:val="000000"/>
                <w:szCs w:val="20"/>
              </w:rPr>
              <w:fldChar w:fldCharType="separate"/>
            </w:r>
            <w:r w:rsidRPr="005B6EFD">
              <w:rPr>
                <w:rFonts w:cs="Arial"/>
                <w:noProof/>
                <w:color w:val="000000"/>
                <w:szCs w:val="20"/>
              </w:rPr>
              <w:t>(Goldstone et al., 2017)</w:t>
            </w:r>
            <w:r w:rsidRPr="005B6EFD">
              <w:rPr>
                <w:rFonts w:cs="Arial"/>
                <w:color w:val="000000"/>
                <w:szCs w:val="20"/>
              </w:rPr>
              <w:fldChar w:fldCharType="end"/>
            </w:r>
          </w:p>
        </w:tc>
      </w:tr>
      <w:tr w:rsidR="00167D1D" w:rsidRPr="005B6EFD" w14:paraId="02ADFE33" w14:textId="77777777" w:rsidTr="00ED1115">
        <w:tc>
          <w:tcPr>
            <w:tcW w:w="2235" w:type="dxa"/>
            <w:tcBorders>
              <w:top w:val="single" w:sz="4" w:space="0" w:color="auto"/>
              <w:left w:val="single" w:sz="4" w:space="0" w:color="auto"/>
              <w:bottom w:val="single" w:sz="4" w:space="0" w:color="auto"/>
              <w:right w:val="single" w:sz="4" w:space="0" w:color="auto"/>
            </w:tcBorders>
          </w:tcPr>
          <w:p w14:paraId="6EBE005B" w14:textId="417538B0" w:rsidR="00167D1D" w:rsidRPr="005B6EFD" w:rsidRDefault="00167D1D">
            <w:pPr>
              <w:pStyle w:val="TableText"/>
              <w:spacing w:before="0" w:after="0"/>
              <w:rPr>
                <w:szCs w:val="20"/>
              </w:rPr>
            </w:pPr>
            <w:r w:rsidRPr="005B6EFD">
              <w:rPr>
                <w:szCs w:val="20"/>
              </w:rPr>
              <w:t>Proportion of patients developing Anal cancer without treatment</w:t>
            </w:r>
          </w:p>
        </w:tc>
        <w:tc>
          <w:tcPr>
            <w:tcW w:w="6781" w:type="dxa"/>
            <w:gridSpan w:val="2"/>
            <w:tcBorders>
              <w:top w:val="single" w:sz="4" w:space="0" w:color="auto"/>
              <w:left w:val="single" w:sz="4" w:space="0" w:color="auto"/>
              <w:bottom w:val="single" w:sz="4" w:space="0" w:color="auto"/>
              <w:right w:val="single" w:sz="4" w:space="0" w:color="auto"/>
            </w:tcBorders>
          </w:tcPr>
          <w:tbl>
            <w:tblPr>
              <w:tblStyle w:val="TableGridLight"/>
              <w:tblW w:w="64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8"/>
              <w:gridCol w:w="1499"/>
            </w:tblGrid>
            <w:tr w:rsidR="00167D1D" w:rsidRPr="005B6EFD" w14:paraId="060C36FF" w14:textId="77777777" w:rsidTr="00C21DB3">
              <w:trPr>
                <w:trHeight w:val="280"/>
              </w:trPr>
              <w:tc>
                <w:tcPr>
                  <w:tcW w:w="4978" w:type="dxa"/>
                  <w:noWrap/>
                  <w:hideMark/>
                </w:tcPr>
                <w:p w14:paraId="0A209CBF" w14:textId="61B30E5B" w:rsidR="00167D1D" w:rsidRPr="005B6EFD" w:rsidRDefault="00167D1D">
                  <w:pPr>
                    <w:tabs>
                      <w:tab w:val="clear" w:pos="263"/>
                    </w:tabs>
                    <w:spacing w:before="0" w:after="0"/>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MSM and TW living with HIV</w:t>
                  </w:r>
                  <w:r w:rsidR="00EC6425" w:rsidRPr="005B6EFD">
                    <w:rPr>
                      <w:rFonts w:ascii="Arial Narrow" w:hAnsi="Arial Narrow" w:cs="Arial"/>
                      <w:color w:val="000000"/>
                      <w:kern w:val="0"/>
                      <w:sz w:val="20"/>
                      <w:szCs w:val="20"/>
                      <w:lang w:eastAsia="en-AU"/>
                      <w14:ligatures w14:val="none"/>
                    </w:rPr>
                    <w:t xml:space="preserve"> </w:t>
                  </w:r>
                  <w:r w:rsidRPr="005B6EFD">
                    <w:rPr>
                      <w:rFonts w:ascii="Arial Narrow" w:hAnsi="Arial Narrow" w:cs="Arial"/>
                      <w:color w:val="000000"/>
                      <w:kern w:val="0"/>
                      <w:sz w:val="20"/>
                      <w:szCs w:val="20"/>
                      <w:lang w:eastAsia="en-AU"/>
                      <w14:ligatures w14:val="none"/>
                    </w:rPr>
                    <w:t>age ≥35 years</w:t>
                  </w:r>
                </w:p>
              </w:tc>
              <w:tc>
                <w:tcPr>
                  <w:tcW w:w="1499" w:type="dxa"/>
                  <w:noWrap/>
                  <w:hideMark/>
                </w:tcPr>
                <w:p w14:paraId="2029FE44" w14:textId="2AD8F10F" w:rsidR="00167D1D" w:rsidRPr="005B6EFD" w:rsidRDefault="006A6EAB">
                  <w:pPr>
                    <w:tabs>
                      <w:tab w:val="clear" w:pos="263"/>
                    </w:tabs>
                    <w:spacing w:before="0" w:after="0"/>
                    <w:jc w:val="right"/>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0.00085</w:t>
                  </w:r>
                  <w:r w:rsidR="00C07EE6" w:rsidRPr="005B6EFD">
                    <w:rPr>
                      <w:rFonts w:ascii="Arial Narrow" w:hAnsi="Arial Narrow" w:cs="Arial"/>
                      <w:color w:val="000000"/>
                      <w:kern w:val="0"/>
                      <w:sz w:val="20"/>
                      <w:szCs w:val="20"/>
                      <w:lang w:eastAsia="en-AU"/>
                      <w14:ligatures w14:val="none"/>
                    </w:rPr>
                    <w:t xml:space="preserve"> </w: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 </w:instrTex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DATA </w:instrText>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end"/>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separate"/>
                  </w:r>
                  <w:r w:rsidR="00877611" w:rsidRPr="005B6EFD">
                    <w:rPr>
                      <w:rFonts w:ascii="Arial Narrow" w:hAnsi="Arial Narrow" w:cs="Arial"/>
                      <w:noProof/>
                      <w:color w:val="000000"/>
                      <w:kern w:val="0"/>
                      <w:sz w:val="20"/>
                      <w:szCs w:val="20"/>
                      <w:lang w:eastAsia="en-AU"/>
                      <w14:ligatures w14:val="none"/>
                    </w:rPr>
                    <w:t>(Clifford et al., 2021)</w:t>
                  </w:r>
                  <w:r w:rsidR="00877611" w:rsidRPr="005B6EFD">
                    <w:rPr>
                      <w:rFonts w:ascii="Arial Narrow" w:hAnsi="Arial Narrow" w:cs="Arial"/>
                      <w:color w:val="000000"/>
                      <w:kern w:val="0"/>
                      <w:sz w:val="20"/>
                      <w:szCs w:val="20"/>
                      <w:lang w:eastAsia="en-AU"/>
                      <w14:ligatures w14:val="none"/>
                    </w:rPr>
                    <w:fldChar w:fldCharType="end"/>
                  </w:r>
                </w:p>
              </w:tc>
            </w:tr>
            <w:tr w:rsidR="00167D1D" w:rsidRPr="005B6EFD" w14:paraId="1541912D" w14:textId="77777777" w:rsidTr="00C21DB3">
              <w:trPr>
                <w:trHeight w:val="280"/>
              </w:trPr>
              <w:tc>
                <w:tcPr>
                  <w:tcW w:w="4978" w:type="dxa"/>
                  <w:noWrap/>
                  <w:hideMark/>
                </w:tcPr>
                <w:p w14:paraId="1DA68245" w14:textId="3E6C247C" w:rsidR="00167D1D" w:rsidRPr="005B6EFD" w:rsidRDefault="00167D1D">
                  <w:pPr>
                    <w:tabs>
                      <w:tab w:val="clear" w:pos="263"/>
                    </w:tabs>
                    <w:spacing w:before="0" w:after="0"/>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MSM and TW living without HIV</w:t>
                  </w:r>
                  <w:r w:rsidR="00EC6425" w:rsidRPr="005B6EFD">
                    <w:rPr>
                      <w:rFonts w:ascii="Arial Narrow" w:hAnsi="Arial Narrow" w:cs="Arial"/>
                      <w:color w:val="000000"/>
                      <w:kern w:val="0"/>
                      <w:sz w:val="20"/>
                      <w:szCs w:val="20"/>
                      <w:lang w:eastAsia="en-AU"/>
                      <w14:ligatures w14:val="none"/>
                    </w:rPr>
                    <w:t xml:space="preserve"> </w:t>
                  </w:r>
                  <w:r w:rsidRPr="005B6EFD">
                    <w:rPr>
                      <w:rFonts w:ascii="Arial Narrow" w:hAnsi="Arial Narrow" w:cs="Arial"/>
                      <w:color w:val="000000"/>
                      <w:kern w:val="0"/>
                      <w:sz w:val="20"/>
                      <w:szCs w:val="20"/>
                      <w:lang w:eastAsia="en-AU"/>
                      <w14:ligatures w14:val="none"/>
                    </w:rPr>
                    <w:t>age ≥45 years</w:t>
                  </w:r>
                </w:p>
              </w:tc>
              <w:tc>
                <w:tcPr>
                  <w:tcW w:w="1499" w:type="dxa"/>
                  <w:noWrap/>
                  <w:hideMark/>
                </w:tcPr>
                <w:p w14:paraId="17E05C4C" w14:textId="5FA4A6D0" w:rsidR="00167D1D" w:rsidRPr="005B6EFD" w:rsidRDefault="00761C68">
                  <w:pPr>
                    <w:tabs>
                      <w:tab w:val="clear" w:pos="263"/>
                    </w:tabs>
                    <w:spacing w:before="0" w:after="0"/>
                    <w:jc w:val="right"/>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0.00019</w:t>
                  </w:r>
                  <w:r w:rsidR="00C07EE6" w:rsidRPr="005B6EFD">
                    <w:rPr>
                      <w:rFonts w:ascii="Arial Narrow" w:hAnsi="Arial Narrow" w:cs="Arial"/>
                      <w:color w:val="000000"/>
                      <w:kern w:val="0"/>
                      <w:sz w:val="20"/>
                      <w:szCs w:val="20"/>
                      <w:lang w:eastAsia="en-AU"/>
                      <w14:ligatures w14:val="none"/>
                    </w:rPr>
                    <w:t xml:space="preserve"> </w: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 </w:instrTex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DATA </w:instrText>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end"/>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separate"/>
                  </w:r>
                  <w:r w:rsidR="00877611" w:rsidRPr="005B6EFD">
                    <w:rPr>
                      <w:rFonts w:ascii="Arial Narrow" w:hAnsi="Arial Narrow" w:cs="Arial"/>
                      <w:noProof/>
                      <w:color w:val="000000"/>
                      <w:kern w:val="0"/>
                      <w:sz w:val="20"/>
                      <w:szCs w:val="20"/>
                      <w:lang w:eastAsia="en-AU"/>
                      <w14:ligatures w14:val="none"/>
                    </w:rPr>
                    <w:t>(Clifford et al., 2021)</w:t>
                  </w:r>
                  <w:r w:rsidR="00877611" w:rsidRPr="005B6EFD">
                    <w:rPr>
                      <w:rFonts w:ascii="Arial Narrow" w:hAnsi="Arial Narrow" w:cs="Arial"/>
                      <w:color w:val="000000"/>
                      <w:kern w:val="0"/>
                      <w:sz w:val="20"/>
                      <w:szCs w:val="20"/>
                      <w:lang w:eastAsia="en-AU"/>
                      <w14:ligatures w14:val="none"/>
                    </w:rPr>
                    <w:fldChar w:fldCharType="end"/>
                  </w:r>
                </w:p>
              </w:tc>
            </w:tr>
            <w:tr w:rsidR="00167D1D" w:rsidRPr="005B6EFD" w14:paraId="6E0AE126" w14:textId="77777777" w:rsidTr="00C21DB3">
              <w:trPr>
                <w:trHeight w:val="280"/>
              </w:trPr>
              <w:tc>
                <w:tcPr>
                  <w:tcW w:w="4978" w:type="dxa"/>
                  <w:noWrap/>
                  <w:hideMark/>
                </w:tcPr>
                <w:p w14:paraId="0F6B1C5B" w14:textId="7E1EEBA0" w:rsidR="00167D1D" w:rsidRPr="005B6EFD" w:rsidRDefault="00167D1D">
                  <w:pPr>
                    <w:tabs>
                      <w:tab w:val="clear" w:pos="263"/>
                    </w:tabs>
                    <w:spacing w:before="0" w:after="0"/>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Women living with HIV</w:t>
                  </w:r>
                  <w:r w:rsidR="00EC6425" w:rsidRPr="005B6EFD">
                    <w:rPr>
                      <w:rFonts w:ascii="Arial Narrow" w:hAnsi="Arial Narrow" w:cs="Arial"/>
                      <w:color w:val="000000"/>
                      <w:kern w:val="0"/>
                      <w:sz w:val="20"/>
                      <w:szCs w:val="20"/>
                      <w:lang w:eastAsia="en-AU"/>
                      <w14:ligatures w14:val="none"/>
                    </w:rPr>
                    <w:t xml:space="preserve"> </w:t>
                  </w:r>
                  <w:r w:rsidRPr="005B6EFD">
                    <w:rPr>
                      <w:rFonts w:ascii="Arial Narrow" w:hAnsi="Arial Narrow" w:cs="Arial"/>
                      <w:color w:val="000000"/>
                      <w:kern w:val="0"/>
                      <w:sz w:val="20"/>
                      <w:szCs w:val="20"/>
                      <w:lang w:eastAsia="en-AU"/>
                      <w14:ligatures w14:val="none"/>
                    </w:rPr>
                    <w:t>age ≥45 years</w:t>
                  </w:r>
                </w:p>
              </w:tc>
              <w:tc>
                <w:tcPr>
                  <w:tcW w:w="1499" w:type="dxa"/>
                  <w:noWrap/>
                  <w:hideMark/>
                </w:tcPr>
                <w:p w14:paraId="1B2B7A98" w14:textId="4AA055A6" w:rsidR="00167D1D" w:rsidRPr="005B6EFD" w:rsidRDefault="007A5CF8">
                  <w:pPr>
                    <w:tabs>
                      <w:tab w:val="clear" w:pos="263"/>
                    </w:tabs>
                    <w:spacing w:before="0" w:after="0"/>
                    <w:jc w:val="right"/>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0.00022</w:t>
                  </w:r>
                  <w:r w:rsidR="00C07EE6" w:rsidRPr="005B6EFD">
                    <w:rPr>
                      <w:rFonts w:ascii="Arial Narrow" w:hAnsi="Arial Narrow" w:cs="Arial"/>
                      <w:color w:val="000000"/>
                      <w:kern w:val="0"/>
                      <w:sz w:val="20"/>
                      <w:szCs w:val="20"/>
                      <w:lang w:eastAsia="en-AU"/>
                      <w14:ligatures w14:val="none"/>
                    </w:rPr>
                    <w:t xml:space="preserve"> </w: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 </w:instrTex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DATA </w:instrText>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end"/>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separate"/>
                  </w:r>
                  <w:r w:rsidR="00877611" w:rsidRPr="005B6EFD">
                    <w:rPr>
                      <w:rFonts w:ascii="Arial Narrow" w:hAnsi="Arial Narrow" w:cs="Arial"/>
                      <w:noProof/>
                      <w:color w:val="000000"/>
                      <w:kern w:val="0"/>
                      <w:sz w:val="20"/>
                      <w:szCs w:val="20"/>
                      <w:lang w:eastAsia="en-AU"/>
                      <w14:ligatures w14:val="none"/>
                    </w:rPr>
                    <w:t>(Clifford et al., 2021)</w:t>
                  </w:r>
                  <w:r w:rsidR="00877611" w:rsidRPr="005B6EFD">
                    <w:rPr>
                      <w:rFonts w:ascii="Arial Narrow" w:hAnsi="Arial Narrow" w:cs="Arial"/>
                      <w:color w:val="000000"/>
                      <w:kern w:val="0"/>
                      <w:sz w:val="20"/>
                      <w:szCs w:val="20"/>
                      <w:lang w:eastAsia="en-AU"/>
                      <w14:ligatures w14:val="none"/>
                    </w:rPr>
                    <w:fldChar w:fldCharType="end"/>
                  </w:r>
                </w:p>
              </w:tc>
            </w:tr>
            <w:tr w:rsidR="00167D1D" w:rsidRPr="005B6EFD" w14:paraId="7F68B24D" w14:textId="77777777" w:rsidTr="00C21DB3">
              <w:trPr>
                <w:trHeight w:val="280"/>
              </w:trPr>
              <w:tc>
                <w:tcPr>
                  <w:tcW w:w="4978" w:type="dxa"/>
                  <w:noWrap/>
                  <w:hideMark/>
                </w:tcPr>
                <w:p w14:paraId="326C5708" w14:textId="7EB6D07B" w:rsidR="00167D1D" w:rsidRPr="005B6EFD" w:rsidRDefault="00167D1D">
                  <w:pPr>
                    <w:tabs>
                      <w:tab w:val="clear" w:pos="263"/>
                    </w:tabs>
                    <w:spacing w:before="0" w:after="0"/>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MSW living with HIV</w:t>
                  </w:r>
                  <w:r w:rsidR="00EC6425" w:rsidRPr="005B6EFD">
                    <w:rPr>
                      <w:rFonts w:ascii="Arial Narrow" w:hAnsi="Arial Narrow" w:cs="Arial"/>
                      <w:color w:val="000000"/>
                      <w:kern w:val="0"/>
                      <w:sz w:val="20"/>
                      <w:szCs w:val="20"/>
                      <w:lang w:eastAsia="en-AU"/>
                      <w14:ligatures w14:val="none"/>
                    </w:rPr>
                    <w:t xml:space="preserve"> </w:t>
                  </w:r>
                  <w:r w:rsidRPr="005B6EFD">
                    <w:rPr>
                      <w:rFonts w:ascii="Arial Narrow" w:hAnsi="Arial Narrow" w:cs="Arial"/>
                      <w:color w:val="000000"/>
                      <w:kern w:val="0"/>
                      <w:sz w:val="20"/>
                      <w:szCs w:val="20"/>
                      <w:lang w:eastAsia="en-AU"/>
                      <w14:ligatures w14:val="none"/>
                    </w:rPr>
                    <w:t>age ≥45 years</w:t>
                  </w:r>
                </w:p>
              </w:tc>
              <w:tc>
                <w:tcPr>
                  <w:tcW w:w="1499" w:type="dxa"/>
                  <w:noWrap/>
                  <w:hideMark/>
                </w:tcPr>
                <w:p w14:paraId="01539ADD" w14:textId="0402A437" w:rsidR="00167D1D" w:rsidRPr="005B6EFD" w:rsidRDefault="00075CE2">
                  <w:pPr>
                    <w:tabs>
                      <w:tab w:val="clear" w:pos="263"/>
                    </w:tabs>
                    <w:spacing w:before="0" w:after="0"/>
                    <w:jc w:val="right"/>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0.00032</w:t>
                  </w:r>
                  <w:r w:rsidR="00C07EE6" w:rsidRPr="005B6EFD">
                    <w:rPr>
                      <w:rFonts w:ascii="Arial Narrow" w:hAnsi="Arial Narrow" w:cs="Arial"/>
                      <w:color w:val="000000"/>
                      <w:kern w:val="0"/>
                      <w:sz w:val="20"/>
                      <w:szCs w:val="20"/>
                      <w:lang w:eastAsia="en-AU"/>
                      <w14:ligatures w14:val="none"/>
                    </w:rPr>
                    <w:t xml:space="preserve"> </w: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 </w:instrTex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DATA </w:instrText>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end"/>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separate"/>
                  </w:r>
                  <w:r w:rsidR="00877611" w:rsidRPr="005B6EFD">
                    <w:rPr>
                      <w:rFonts w:ascii="Arial Narrow" w:hAnsi="Arial Narrow" w:cs="Arial"/>
                      <w:noProof/>
                      <w:color w:val="000000"/>
                      <w:kern w:val="0"/>
                      <w:sz w:val="20"/>
                      <w:szCs w:val="20"/>
                      <w:lang w:eastAsia="en-AU"/>
                      <w14:ligatures w14:val="none"/>
                    </w:rPr>
                    <w:t>(Clifford et al., 2021)</w:t>
                  </w:r>
                  <w:r w:rsidR="00877611" w:rsidRPr="005B6EFD">
                    <w:rPr>
                      <w:rFonts w:ascii="Arial Narrow" w:hAnsi="Arial Narrow" w:cs="Arial"/>
                      <w:color w:val="000000"/>
                      <w:kern w:val="0"/>
                      <w:sz w:val="20"/>
                      <w:szCs w:val="20"/>
                      <w:lang w:eastAsia="en-AU"/>
                      <w14:ligatures w14:val="none"/>
                    </w:rPr>
                    <w:fldChar w:fldCharType="end"/>
                  </w:r>
                </w:p>
              </w:tc>
            </w:tr>
            <w:tr w:rsidR="00167D1D" w:rsidRPr="005B6EFD" w14:paraId="2B2AF332" w14:textId="77777777" w:rsidTr="00C21DB3">
              <w:trPr>
                <w:trHeight w:val="280"/>
              </w:trPr>
              <w:tc>
                <w:tcPr>
                  <w:tcW w:w="4978" w:type="dxa"/>
                  <w:noWrap/>
                  <w:hideMark/>
                </w:tcPr>
                <w:p w14:paraId="6E8D1FA5" w14:textId="77777777" w:rsidR="00167D1D" w:rsidRPr="005B6EFD" w:rsidRDefault="00167D1D">
                  <w:pPr>
                    <w:tabs>
                      <w:tab w:val="clear" w:pos="263"/>
                    </w:tabs>
                    <w:spacing w:before="0" w:after="0"/>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People with previous vulval SCC/HSIL (HPV associated)</w:t>
                  </w:r>
                </w:p>
              </w:tc>
              <w:tc>
                <w:tcPr>
                  <w:tcW w:w="1499" w:type="dxa"/>
                  <w:noWrap/>
                  <w:hideMark/>
                </w:tcPr>
                <w:p w14:paraId="3703E312" w14:textId="645E3968" w:rsidR="00167D1D" w:rsidRPr="005B6EFD" w:rsidRDefault="001F5F76">
                  <w:pPr>
                    <w:tabs>
                      <w:tab w:val="clear" w:pos="263"/>
                    </w:tabs>
                    <w:spacing w:before="0" w:after="0"/>
                    <w:jc w:val="right"/>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0.0009</w:t>
                  </w:r>
                  <w:r w:rsidR="00C07EE6" w:rsidRPr="005B6EFD">
                    <w:rPr>
                      <w:rFonts w:ascii="Arial Narrow" w:hAnsi="Arial Narrow" w:cs="Arial"/>
                      <w:color w:val="000000"/>
                      <w:kern w:val="0"/>
                      <w:sz w:val="20"/>
                      <w:szCs w:val="20"/>
                      <w:lang w:eastAsia="en-AU"/>
                      <w14:ligatures w14:val="none"/>
                    </w:rPr>
                    <w:t xml:space="preserve"> </w: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 </w:instrTex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DATA </w:instrText>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end"/>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separate"/>
                  </w:r>
                  <w:r w:rsidR="00877611" w:rsidRPr="005B6EFD">
                    <w:rPr>
                      <w:rFonts w:ascii="Arial Narrow" w:hAnsi="Arial Narrow" w:cs="Arial"/>
                      <w:noProof/>
                      <w:color w:val="000000"/>
                      <w:kern w:val="0"/>
                      <w:sz w:val="20"/>
                      <w:szCs w:val="20"/>
                      <w:lang w:eastAsia="en-AU"/>
                      <w14:ligatures w14:val="none"/>
                    </w:rPr>
                    <w:t>(Clifford et al., 2021)</w:t>
                  </w:r>
                  <w:r w:rsidR="00877611" w:rsidRPr="005B6EFD">
                    <w:rPr>
                      <w:rFonts w:ascii="Arial Narrow" w:hAnsi="Arial Narrow" w:cs="Arial"/>
                      <w:color w:val="000000"/>
                      <w:kern w:val="0"/>
                      <w:sz w:val="20"/>
                      <w:szCs w:val="20"/>
                      <w:lang w:eastAsia="en-AU"/>
                      <w14:ligatures w14:val="none"/>
                    </w:rPr>
                    <w:fldChar w:fldCharType="end"/>
                  </w:r>
                </w:p>
              </w:tc>
            </w:tr>
            <w:tr w:rsidR="00167D1D" w:rsidRPr="005B6EFD" w14:paraId="553768B2" w14:textId="77777777" w:rsidTr="00C21DB3">
              <w:trPr>
                <w:trHeight w:val="280"/>
              </w:trPr>
              <w:tc>
                <w:tcPr>
                  <w:tcW w:w="4978" w:type="dxa"/>
                  <w:noWrap/>
                  <w:hideMark/>
                </w:tcPr>
                <w:p w14:paraId="29C08DD9" w14:textId="77777777" w:rsidR="00167D1D" w:rsidRPr="005B6EFD" w:rsidRDefault="00167D1D">
                  <w:pPr>
                    <w:tabs>
                      <w:tab w:val="clear" w:pos="263"/>
                    </w:tabs>
                    <w:spacing w:before="0" w:after="0"/>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SOTR</w:t>
                  </w:r>
                </w:p>
              </w:tc>
              <w:tc>
                <w:tcPr>
                  <w:tcW w:w="1499" w:type="dxa"/>
                  <w:noWrap/>
                  <w:hideMark/>
                </w:tcPr>
                <w:p w14:paraId="5B0E78A6" w14:textId="0DCD2659" w:rsidR="00167D1D" w:rsidRPr="005B6EFD" w:rsidRDefault="00AC627E">
                  <w:pPr>
                    <w:tabs>
                      <w:tab w:val="clear" w:pos="263"/>
                    </w:tabs>
                    <w:spacing w:before="0" w:after="0"/>
                    <w:jc w:val="right"/>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0.0005</w:t>
                  </w:r>
                  <w:r w:rsidR="00C07EE6" w:rsidRPr="005B6EFD">
                    <w:rPr>
                      <w:rFonts w:ascii="Arial Narrow" w:hAnsi="Arial Narrow" w:cs="Arial"/>
                      <w:color w:val="000000"/>
                      <w:kern w:val="0"/>
                      <w:sz w:val="20"/>
                      <w:szCs w:val="20"/>
                      <w:lang w:eastAsia="en-AU"/>
                      <w14:ligatures w14:val="none"/>
                    </w:rPr>
                    <w:t xml:space="preserve"> </w: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 </w:instrTex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DATA </w:instrText>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end"/>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separate"/>
                  </w:r>
                  <w:r w:rsidR="00877611" w:rsidRPr="005B6EFD">
                    <w:rPr>
                      <w:rFonts w:ascii="Arial Narrow" w:hAnsi="Arial Narrow" w:cs="Arial"/>
                      <w:noProof/>
                      <w:color w:val="000000"/>
                      <w:kern w:val="0"/>
                      <w:sz w:val="20"/>
                      <w:szCs w:val="20"/>
                      <w:lang w:eastAsia="en-AU"/>
                      <w14:ligatures w14:val="none"/>
                    </w:rPr>
                    <w:t>(Clifford et al., 2021)</w:t>
                  </w:r>
                  <w:r w:rsidR="00877611" w:rsidRPr="005B6EFD">
                    <w:rPr>
                      <w:rFonts w:ascii="Arial Narrow" w:hAnsi="Arial Narrow" w:cs="Arial"/>
                      <w:color w:val="000000"/>
                      <w:kern w:val="0"/>
                      <w:sz w:val="20"/>
                      <w:szCs w:val="20"/>
                      <w:lang w:eastAsia="en-AU"/>
                      <w14:ligatures w14:val="none"/>
                    </w:rPr>
                    <w:fldChar w:fldCharType="end"/>
                  </w:r>
                </w:p>
              </w:tc>
            </w:tr>
            <w:tr w:rsidR="00167D1D" w:rsidRPr="005B6EFD" w14:paraId="09A80B5C" w14:textId="77777777" w:rsidTr="00C21DB3">
              <w:trPr>
                <w:trHeight w:val="280"/>
              </w:trPr>
              <w:tc>
                <w:tcPr>
                  <w:tcW w:w="4978" w:type="dxa"/>
                  <w:noWrap/>
                  <w:hideMark/>
                </w:tcPr>
                <w:p w14:paraId="49B86030" w14:textId="77777777" w:rsidR="00167D1D" w:rsidRPr="005B6EFD" w:rsidRDefault="00167D1D">
                  <w:pPr>
                    <w:tabs>
                      <w:tab w:val="clear" w:pos="263"/>
                    </w:tabs>
                    <w:spacing w:before="0" w:after="0"/>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People being followed up after treatment for anal cancer (i.e. chemoradiotherapy/surgery)</w:t>
                  </w:r>
                </w:p>
              </w:tc>
              <w:tc>
                <w:tcPr>
                  <w:tcW w:w="1499" w:type="dxa"/>
                  <w:noWrap/>
                  <w:hideMark/>
                </w:tcPr>
                <w:p w14:paraId="414EDE04" w14:textId="1244D676" w:rsidR="00167D1D" w:rsidRPr="005B6EFD" w:rsidRDefault="001847F8">
                  <w:pPr>
                    <w:tabs>
                      <w:tab w:val="clear" w:pos="263"/>
                    </w:tabs>
                    <w:spacing w:before="0" w:after="0"/>
                    <w:jc w:val="right"/>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0.00004</w:t>
                  </w:r>
                  <w:r w:rsidR="00C07EE6" w:rsidRPr="005B6EFD">
                    <w:rPr>
                      <w:rFonts w:ascii="Arial Narrow" w:hAnsi="Arial Narrow" w:cs="Arial"/>
                      <w:color w:val="000000"/>
                      <w:kern w:val="0"/>
                      <w:sz w:val="20"/>
                      <w:szCs w:val="20"/>
                      <w:lang w:eastAsia="en-AU"/>
                      <w14:ligatures w14:val="none"/>
                    </w:rPr>
                    <w:t xml:space="preserve"> </w:t>
                  </w:r>
                  <w:r w:rsidR="00877611" w:rsidRPr="005B6EFD">
                    <w:rPr>
                      <w:rFonts w:ascii="Arial Narrow" w:hAnsi="Arial Narrow" w:cs="Arial"/>
                      <w:color w:val="000000"/>
                      <w:kern w:val="0"/>
                      <w:sz w:val="20"/>
                      <w:szCs w:val="20"/>
                      <w:lang w:eastAsia="en-AU"/>
                      <w14:ligatures w14:val="none"/>
                    </w:rPr>
                    <w:fldChar w:fldCharType="begin"/>
                  </w:r>
                  <w:r w:rsidR="00877611" w:rsidRPr="005B6EFD">
                    <w:rPr>
                      <w:rFonts w:ascii="Arial Narrow" w:hAnsi="Arial Narrow" w:cs="Arial"/>
                      <w:color w:val="000000"/>
                      <w:kern w:val="0"/>
                      <w:sz w:val="20"/>
                      <w:szCs w:val="20"/>
                      <w:lang w:eastAsia="en-AU"/>
                      <w14:ligatures w14:val="none"/>
                    </w:rPr>
                    <w:instrText xml:space="preserve"> ADDIN EN.CITE &lt;EndNote&gt;&lt;Cite&gt;&lt;Author&gt;Faber&lt;/Author&gt;&lt;Year&gt;2020&lt;/Year&gt;&lt;RecNum&gt;1778&lt;/RecNum&gt;&lt;DisplayText&gt;(Faber et al., 2020)&lt;/DisplayText&gt;&lt;record&gt;&lt;rec-number&gt;1778&lt;/rec-number&gt;&lt;foreign-keys&gt;&lt;key app="EN" db-id="9v9drdeptwav2qeedz6xra5cdaa2rdsrfz0e" timestamp="1755592611"&gt;1778&lt;/key&gt;&lt;/foreign-keys&gt;&lt;ref-type name="Journal Article"&gt;17&lt;/ref-type&gt;&lt;contributors&gt;&lt;authors&gt;&lt;author&gt;Faber, Mette T.&lt;/author&gt;&lt;author&gt;Frederiksen, Kirsten&lt;/author&gt;&lt;author&gt;Palefsky, Joel M.&lt;/author&gt;&lt;author&gt;Kjaer, Susanne K.&lt;/author&gt;&lt;/authors&gt;&lt;/contributors&gt;&lt;titles&gt;&lt;title&gt;Risk of Anal Cancer Following Benign Anal Disease and Anal Cancer Precursor Lesions: A Danish Nationwide Cohort Study&lt;/title&gt;&lt;secondary-title&gt;Cancer Epidemiology, Biomarkers &amp;amp; Prevention&lt;/secondary-title&gt;&lt;/titles&gt;&lt;periodical&gt;&lt;full-title&gt;Cancer Epidemiology, Biomarkers &amp;amp; Prevention&lt;/full-title&gt;&lt;/periodical&gt;&lt;pages&gt;185-192&lt;/pages&gt;&lt;volume&gt;29&lt;/volume&gt;&lt;number&gt;1&lt;/number&gt;&lt;dates&gt;&lt;year&gt;2020&lt;/year&gt;&lt;/dates&gt;&lt;isbn&gt;1055-9965&lt;/isbn&gt;&lt;urls&gt;&lt;related-urls&gt;&lt;url&gt;https://doi.org/10.1158/1055-9965.EPI-19-0601&lt;/url&gt;&lt;/related-urls&gt;&lt;/urls&gt;&lt;electronic-resource-num&gt;10.1158/1055-9965.EPI-19-0601&lt;/electronic-resource-num&gt;&lt;access-date&gt;8/19/2025&lt;/access-date&gt;&lt;/record&gt;&lt;/Cite&gt;&lt;/EndNote&gt;</w:instrText>
                  </w:r>
                  <w:r w:rsidR="00877611" w:rsidRPr="005B6EFD">
                    <w:rPr>
                      <w:rFonts w:ascii="Arial Narrow" w:hAnsi="Arial Narrow" w:cs="Arial"/>
                      <w:color w:val="000000"/>
                      <w:kern w:val="0"/>
                      <w:sz w:val="20"/>
                      <w:szCs w:val="20"/>
                      <w:lang w:eastAsia="en-AU"/>
                      <w14:ligatures w14:val="none"/>
                    </w:rPr>
                    <w:fldChar w:fldCharType="separate"/>
                  </w:r>
                  <w:r w:rsidR="00877611" w:rsidRPr="005B6EFD">
                    <w:rPr>
                      <w:rFonts w:ascii="Arial Narrow" w:hAnsi="Arial Narrow" w:cs="Arial"/>
                      <w:noProof/>
                      <w:color w:val="000000"/>
                      <w:kern w:val="0"/>
                      <w:sz w:val="20"/>
                      <w:szCs w:val="20"/>
                      <w:lang w:eastAsia="en-AU"/>
                      <w14:ligatures w14:val="none"/>
                    </w:rPr>
                    <w:t>(Faber et al., 2020)</w:t>
                  </w:r>
                  <w:r w:rsidR="00877611" w:rsidRPr="005B6EFD">
                    <w:rPr>
                      <w:rFonts w:ascii="Arial Narrow" w:hAnsi="Arial Narrow" w:cs="Arial"/>
                      <w:color w:val="000000"/>
                      <w:kern w:val="0"/>
                      <w:sz w:val="20"/>
                      <w:szCs w:val="20"/>
                      <w:lang w:eastAsia="en-AU"/>
                      <w14:ligatures w14:val="none"/>
                    </w:rPr>
                    <w:fldChar w:fldCharType="end"/>
                  </w:r>
                </w:p>
              </w:tc>
            </w:tr>
            <w:tr w:rsidR="00167D1D" w:rsidRPr="005B6EFD" w14:paraId="51970C5A" w14:textId="77777777" w:rsidTr="00C21DB3">
              <w:trPr>
                <w:trHeight w:val="280"/>
              </w:trPr>
              <w:tc>
                <w:tcPr>
                  <w:tcW w:w="4978" w:type="dxa"/>
                  <w:noWrap/>
                  <w:hideMark/>
                </w:tcPr>
                <w:p w14:paraId="0EC87BFA" w14:textId="77777777" w:rsidR="00167D1D" w:rsidRPr="005B6EFD" w:rsidRDefault="00167D1D">
                  <w:pPr>
                    <w:tabs>
                      <w:tab w:val="clear" w:pos="263"/>
                    </w:tabs>
                    <w:spacing w:before="0" w:after="0"/>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lastRenderedPageBreak/>
                    <w:t>People with incidental HSIL (e.g. lesions found at haemorrhoidectomy, colonoscopy or during diagnosis of other anal conditions)</w:t>
                  </w:r>
                </w:p>
              </w:tc>
              <w:tc>
                <w:tcPr>
                  <w:tcW w:w="1499" w:type="dxa"/>
                  <w:noWrap/>
                  <w:hideMark/>
                </w:tcPr>
                <w:p w14:paraId="3C48D819" w14:textId="75E43432" w:rsidR="00167D1D" w:rsidRPr="005B6EFD" w:rsidRDefault="003E5455">
                  <w:pPr>
                    <w:tabs>
                      <w:tab w:val="clear" w:pos="263"/>
                    </w:tabs>
                    <w:spacing w:before="0" w:after="0"/>
                    <w:jc w:val="right"/>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0.00401</w:t>
                  </w:r>
                  <w:r w:rsidR="00C07EE6" w:rsidRPr="005B6EFD">
                    <w:rPr>
                      <w:rFonts w:ascii="Arial Narrow" w:hAnsi="Arial Narrow" w:cs="Arial"/>
                      <w:color w:val="000000"/>
                      <w:kern w:val="0"/>
                      <w:sz w:val="20"/>
                      <w:szCs w:val="20"/>
                      <w:lang w:eastAsia="en-AU"/>
                      <w14:ligatures w14:val="none"/>
                    </w:rPr>
                    <w:t xml:space="preserve"> </w:t>
                  </w:r>
                  <w:r w:rsidR="009E36C1" w:rsidRPr="005B6EFD">
                    <w:rPr>
                      <w:rFonts w:ascii="Arial Narrow" w:hAnsi="Arial Narrow" w:cs="Arial"/>
                      <w:color w:val="000000"/>
                      <w:kern w:val="0"/>
                      <w:sz w:val="20"/>
                      <w:szCs w:val="20"/>
                      <w:lang w:eastAsia="en-AU"/>
                      <w14:ligatures w14:val="none"/>
                    </w:rPr>
                    <w:fldChar w:fldCharType="begin"/>
                  </w:r>
                  <w:r w:rsidR="009E36C1" w:rsidRPr="005B6EFD">
                    <w:rPr>
                      <w:rFonts w:ascii="Arial Narrow" w:hAnsi="Arial Narrow" w:cs="Arial"/>
                      <w:color w:val="000000"/>
                      <w:kern w:val="0"/>
                      <w:sz w:val="20"/>
                      <w:szCs w:val="20"/>
                      <w:lang w:eastAsia="en-AU"/>
                      <w14:ligatures w14:val="none"/>
                    </w:rPr>
                    <w:instrText xml:space="preserve"> ADDIN EN.CITE &lt;EndNote&gt;&lt;Cite&gt;&lt;Author&gt;Palefsky&lt;/Author&gt;&lt;Year&gt;2022&lt;/Year&gt;&lt;RecNum&gt;1&lt;/RecNum&gt;&lt;DisplayText&gt;(Joel M Palefsky et al., 2022)&lt;/DisplayText&gt;&lt;record&gt;&lt;rec-number&gt;1&lt;/rec-number&gt;&lt;foreign-keys&gt;&lt;key app="EN" db-id="w9sx5z55mfre95epp9ipwrxaee0a9tfdfpst" timestamp="1755645788"&gt;1&lt;/key&gt;&lt;/foreign-keys&gt;&lt;ref-type name="Journal Article"&gt;17&lt;/ref-type&gt;&lt;contributors&gt;&lt;authors&gt;&lt;author&gt;Palefsky, Joel M&lt;/author&gt;&lt;author&gt;Lee, Jeannette Y&lt;/author&gt;&lt;author&gt;Jay, Naomi&lt;/author&gt;&lt;author&gt;Goldstone, Stephen E&lt;/author&gt;&lt;author&gt;Darragh, Teresa M&lt;/author&gt;&lt;author&gt;Dunlevy, Hillary A&lt;/author&gt;&lt;author&gt;Rosa-Cunha, Isabella&lt;/author&gt;&lt;author&gt;Arons, Abigail&lt;/author&gt;&lt;author&gt;Pugliese, Julia C&lt;/author&gt;&lt;author&gt;Vena, Don&lt;/author&gt;&lt;/authors&gt;&lt;/contributors&gt;&lt;titles&gt;&lt;title&gt;Treatment of anal high-grade squamous intraepithelial lesions to prevent anal cancer&lt;/title&gt;&lt;secondary-title&gt;New England journal of medicine&lt;/secondary-title&gt;&lt;/titles&gt;&lt;pages&gt;2273-2282&lt;/pages&gt;&lt;volume&gt;386&lt;/volume&gt;&lt;number&gt;24&lt;/number&gt;&lt;dates&gt;&lt;year&gt;2022&lt;/year&gt;&lt;/dates&gt;&lt;isbn&gt;0028-4793&lt;/isbn&gt;&lt;urls&gt;&lt;/urls&gt;&lt;custom1&gt;Application&lt;/custom1&gt;&lt;custom2&gt;Co-dep — Treatment&lt;/custom2&gt;&lt;/record&gt;&lt;/Cite&gt;&lt;/EndNote&gt;</w:instrText>
                  </w:r>
                  <w:r w:rsidR="009E36C1" w:rsidRPr="005B6EFD">
                    <w:rPr>
                      <w:rFonts w:ascii="Arial Narrow" w:hAnsi="Arial Narrow" w:cs="Arial"/>
                      <w:color w:val="000000"/>
                      <w:kern w:val="0"/>
                      <w:sz w:val="20"/>
                      <w:szCs w:val="20"/>
                      <w:lang w:eastAsia="en-AU"/>
                      <w14:ligatures w14:val="none"/>
                    </w:rPr>
                    <w:fldChar w:fldCharType="separate"/>
                  </w:r>
                  <w:r w:rsidR="009E36C1" w:rsidRPr="005B6EFD">
                    <w:rPr>
                      <w:rFonts w:ascii="Arial Narrow" w:hAnsi="Arial Narrow" w:cs="Arial"/>
                      <w:noProof/>
                      <w:color w:val="000000"/>
                      <w:kern w:val="0"/>
                      <w:sz w:val="20"/>
                      <w:szCs w:val="20"/>
                      <w:lang w:eastAsia="en-AU"/>
                      <w14:ligatures w14:val="none"/>
                    </w:rPr>
                    <w:t>(Joel M Palefsky et al., 2022)</w:t>
                  </w:r>
                  <w:r w:rsidR="009E36C1" w:rsidRPr="005B6EFD">
                    <w:rPr>
                      <w:rFonts w:ascii="Arial Narrow" w:hAnsi="Arial Narrow" w:cs="Arial"/>
                      <w:color w:val="000000"/>
                      <w:kern w:val="0"/>
                      <w:sz w:val="20"/>
                      <w:szCs w:val="20"/>
                      <w:lang w:eastAsia="en-AU"/>
                      <w14:ligatures w14:val="none"/>
                    </w:rPr>
                    <w:fldChar w:fldCharType="end"/>
                  </w:r>
                </w:p>
              </w:tc>
            </w:tr>
            <w:tr w:rsidR="00167D1D" w:rsidRPr="005B6EFD" w14:paraId="2CADD3D8" w14:textId="77777777" w:rsidTr="00C21DB3">
              <w:trPr>
                <w:trHeight w:val="280"/>
              </w:trPr>
              <w:tc>
                <w:tcPr>
                  <w:tcW w:w="4978" w:type="dxa"/>
                  <w:noWrap/>
                  <w:hideMark/>
                </w:tcPr>
                <w:p w14:paraId="2AC1A74C" w14:textId="7199F59D" w:rsidR="00167D1D" w:rsidRPr="005B6EFD" w:rsidRDefault="00167D1D">
                  <w:pPr>
                    <w:tabs>
                      <w:tab w:val="clear" w:pos="263"/>
                    </w:tabs>
                    <w:spacing w:before="0" w:after="0"/>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 xml:space="preserve">People with </w:t>
                  </w:r>
                  <w:r w:rsidR="0096103D" w:rsidRPr="005B6EFD">
                    <w:rPr>
                      <w:rFonts w:ascii="Arial Narrow" w:hAnsi="Arial Narrow" w:cs="Arial"/>
                      <w:color w:val="000000"/>
                      <w:kern w:val="0"/>
                      <w:sz w:val="20"/>
                      <w:szCs w:val="20"/>
                      <w:lang w:eastAsia="en-AU"/>
                      <w14:ligatures w14:val="none"/>
                    </w:rPr>
                    <w:t xml:space="preserve">history of </w:t>
                  </w:r>
                  <w:r w:rsidRPr="005B6EFD">
                    <w:rPr>
                      <w:rFonts w:ascii="Arial Narrow" w:hAnsi="Arial Narrow" w:cs="Arial"/>
                      <w:color w:val="000000"/>
                      <w:kern w:val="0"/>
                      <w:sz w:val="20"/>
                      <w:szCs w:val="20"/>
                      <w:lang w:eastAsia="en-AU"/>
                      <w14:ligatures w14:val="none"/>
                    </w:rPr>
                    <w:t>cervical/vaginal cancer or precursor lesions</w:t>
                  </w:r>
                </w:p>
              </w:tc>
              <w:tc>
                <w:tcPr>
                  <w:tcW w:w="1499" w:type="dxa"/>
                  <w:noWrap/>
                  <w:hideMark/>
                </w:tcPr>
                <w:p w14:paraId="623BD6D7" w14:textId="4EB35F5E" w:rsidR="00167D1D" w:rsidRPr="005B6EFD" w:rsidRDefault="004757E4">
                  <w:pPr>
                    <w:tabs>
                      <w:tab w:val="clear" w:pos="263"/>
                    </w:tabs>
                    <w:spacing w:before="0" w:after="0"/>
                    <w:jc w:val="right"/>
                    <w:rPr>
                      <w:rFonts w:ascii="Arial Narrow" w:hAnsi="Arial Narrow" w:cs="Arial"/>
                      <w:color w:val="000000"/>
                      <w:kern w:val="0"/>
                      <w:sz w:val="20"/>
                      <w:szCs w:val="20"/>
                      <w:lang w:eastAsia="en-AU"/>
                      <w14:ligatures w14:val="none"/>
                    </w:rPr>
                  </w:pPr>
                  <w:r w:rsidRPr="005B6EFD">
                    <w:rPr>
                      <w:rFonts w:ascii="Arial Narrow" w:hAnsi="Arial Narrow" w:cs="Arial"/>
                      <w:color w:val="000000"/>
                      <w:kern w:val="0"/>
                      <w:sz w:val="20"/>
                      <w:szCs w:val="20"/>
                      <w:lang w:eastAsia="en-AU"/>
                      <w14:ligatures w14:val="none"/>
                    </w:rPr>
                    <w:t>0.00019</w:t>
                  </w:r>
                  <w:r w:rsidR="00C07EE6" w:rsidRPr="005B6EFD">
                    <w:rPr>
                      <w:rFonts w:ascii="Arial Narrow" w:hAnsi="Arial Narrow" w:cs="Arial"/>
                      <w:color w:val="000000"/>
                      <w:kern w:val="0"/>
                      <w:sz w:val="20"/>
                      <w:szCs w:val="20"/>
                      <w:lang w:eastAsia="en-AU"/>
                      <w14:ligatures w14:val="none"/>
                    </w:rPr>
                    <w:t xml:space="preserve"> </w: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 </w:instrTex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DATA </w:instrText>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end"/>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separate"/>
                  </w:r>
                  <w:r w:rsidR="00877611" w:rsidRPr="005B6EFD">
                    <w:rPr>
                      <w:rFonts w:ascii="Arial Narrow" w:hAnsi="Arial Narrow" w:cs="Arial"/>
                      <w:noProof/>
                      <w:color w:val="000000"/>
                      <w:kern w:val="0"/>
                      <w:sz w:val="20"/>
                      <w:szCs w:val="20"/>
                      <w:lang w:eastAsia="en-AU"/>
                      <w14:ligatures w14:val="none"/>
                    </w:rPr>
                    <w:t>(Clifford et al., 2021)</w:t>
                  </w:r>
                  <w:r w:rsidR="00877611" w:rsidRPr="005B6EFD">
                    <w:rPr>
                      <w:rFonts w:ascii="Arial Narrow" w:hAnsi="Arial Narrow" w:cs="Arial"/>
                      <w:color w:val="000000"/>
                      <w:kern w:val="0"/>
                      <w:sz w:val="20"/>
                      <w:szCs w:val="20"/>
                      <w:lang w:eastAsia="en-AU"/>
                      <w14:ligatures w14:val="none"/>
                    </w:rPr>
                    <w:fldChar w:fldCharType="end"/>
                  </w:r>
                </w:p>
              </w:tc>
            </w:tr>
          </w:tbl>
          <w:p w14:paraId="23A4C1DD" w14:textId="77777777" w:rsidR="00167D1D" w:rsidRPr="005B6EFD" w:rsidRDefault="00167D1D">
            <w:pPr>
              <w:pStyle w:val="TableText"/>
              <w:spacing w:before="0" w:after="0"/>
              <w:rPr>
                <w:szCs w:val="20"/>
              </w:rPr>
            </w:pPr>
          </w:p>
        </w:tc>
      </w:tr>
      <w:tr w:rsidR="00167D1D" w:rsidRPr="005B6EFD" w14:paraId="47411E0D" w14:textId="77777777" w:rsidTr="00ED1115">
        <w:tc>
          <w:tcPr>
            <w:tcW w:w="2235" w:type="dxa"/>
            <w:tcBorders>
              <w:top w:val="single" w:sz="4" w:space="0" w:color="auto"/>
              <w:left w:val="single" w:sz="4" w:space="0" w:color="auto"/>
              <w:bottom w:val="single" w:sz="4" w:space="0" w:color="auto"/>
              <w:right w:val="single" w:sz="4" w:space="0" w:color="auto"/>
            </w:tcBorders>
          </w:tcPr>
          <w:p w14:paraId="67FDA5DE" w14:textId="77777777" w:rsidR="00167D1D" w:rsidRPr="005B6EFD" w:rsidRDefault="00167D1D">
            <w:pPr>
              <w:pStyle w:val="TableText"/>
              <w:spacing w:before="0" w:after="0"/>
              <w:rPr>
                <w:szCs w:val="20"/>
              </w:rPr>
            </w:pPr>
            <w:r w:rsidRPr="005B6EFD">
              <w:rPr>
                <w:szCs w:val="20"/>
              </w:rPr>
              <w:lastRenderedPageBreak/>
              <w:t>Proportion of patients developing Anal cancer with ablation treatment</w:t>
            </w:r>
          </w:p>
        </w:tc>
        <w:tc>
          <w:tcPr>
            <w:tcW w:w="6781" w:type="dxa"/>
            <w:gridSpan w:val="2"/>
            <w:tcBorders>
              <w:top w:val="single" w:sz="4" w:space="0" w:color="auto"/>
              <w:left w:val="single" w:sz="4" w:space="0" w:color="auto"/>
              <w:bottom w:val="single" w:sz="4" w:space="0" w:color="auto"/>
              <w:right w:val="single" w:sz="4" w:space="0" w:color="auto"/>
            </w:tcBorders>
          </w:tcPr>
          <w:tbl>
            <w:tblPr>
              <w:tblW w:w="6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03"/>
              <w:gridCol w:w="1652"/>
            </w:tblGrid>
            <w:tr w:rsidR="00167D1D" w:rsidRPr="005B6EFD" w14:paraId="26247736" w14:textId="77777777">
              <w:trPr>
                <w:trHeight w:val="290"/>
              </w:trPr>
              <w:tc>
                <w:tcPr>
                  <w:tcW w:w="4977" w:type="dxa"/>
                  <w:noWrap/>
                  <w:vAlign w:val="bottom"/>
                  <w:hideMark/>
                </w:tcPr>
                <w:p w14:paraId="08D13076" w14:textId="289A82EC" w:rsidR="00167D1D" w:rsidRPr="005B6EFD" w:rsidRDefault="00167D1D">
                  <w:pPr>
                    <w:tabs>
                      <w:tab w:val="clear" w:pos="263"/>
                    </w:tabs>
                    <w:spacing w:before="0" w:after="0"/>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MSM and TW living with HIV</w:t>
                  </w:r>
                  <w:r w:rsidR="00EC6425" w:rsidRPr="005B6EFD">
                    <w:rPr>
                      <w:rFonts w:ascii="Arial Narrow" w:hAnsi="Arial Narrow"/>
                      <w:color w:val="000000"/>
                      <w:kern w:val="0"/>
                      <w:sz w:val="20"/>
                      <w:szCs w:val="20"/>
                      <w:lang w:eastAsia="en-AU"/>
                      <w14:ligatures w14:val="none"/>
                    </w:rPr>
                    <w:t xml:space="preserve"> </w:t>
                  </w:r>
                  <w:r w:rsidRPr="005B6EFD">
                    <w:rPr>
                      <w:rFonts w:ascii="Arial Narrow" w:hAnsi="Arial Narrow"/>
                      <w:color w:val="000000"/>
                      <w:kern w:val="0"/>
                      <w:sz w:val="20"/>
                      <w:szCs w:val="20"/>
                      <w:lang w:eastAsia="en-AU"/>
                      <w14:ligatures w14:val="none"/>
                    </w:rPr>
                    <w:t>age ≥35 years</w:t>
                  </w:r>
                </w:p>
              </w:tc>
              <w:tc>
                <w:tcPr>
                  <w:tcW w:w="1675" w:type="dxa"/>
                  <w:noWrap/>
                  <w:vAlign w:val="bottom"/>
                  <w:hideMark/>
                </w:tcPr>
                <w:p w14:paraId="5C3CDE2E" w14:textId="64973F2A" w:rsidR="00167D1D" w:rsidRPr="005B6EFD" w:rsidRDefault="00194EA4">
                  <w:pPr>
                    <w:tabs>
                      <w:tab w:val="clear" w:pos="263"/>
                    </w:tabs>
                    <w:spacing w:before="0" w:after="0"/>
                    <w:jc w:val="right"/>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0.0003</w:t>
                  </w:r>
                  <w:r w:rsidR="004B6888" w:rsidRPr="005B6EFD">
                    <w:rPr>
                      <w:rFonts w:ascii="Arial Narrow" w:hAnsi="Arial Narrow"/>
                      <w:color w:val="000000"/>
                      <w:kern w:val="0"/>
                      <w:sz w:val="20"/>
                      <w:szCs w:val="20"/>
                      <w:lang w:eastAsia="en-AU"/>
                      <w14:ligatures w14:val="none"/>
                    </w:rPr>
                    <w:t>7</w:t>
                  </w:r>
                  <w:r w:rsidR="00C07EE6" w:rsidRPr="005B6EFD">
                    <w:rPr>
                      <w:rFonts w:ascii="Arial Narrow" w:hAnsi="Arial Narrow"/>
                      <w:color w:val="000000"/>
                      <w:kern w:val="0"/>
                      <w:sz w:val="20"/>
                      <w:szCs w:val="20"/>
                      <w:lang w:eastAsia="en-AU"/>
                      <w14:ligatures w14:val="none"/>
                    </w:rPr>
                    <w:t xml:space="preserve"> </w: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 </w:instrTex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DATA </w:instrText>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end"/>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separate"/>
                  </w:r>
                  <w:r w:rsidR="00877611" w:rsidRPr="005B6EFD">
                    <w:rPr>
                      <w:rFonts w:ascii="Arial Narrow" w:hAnsi="Arial Narrow" w:cs="Arial"/>
                      <w:noProof/>
                      <w:color w:val="000000"/>
                      <w:kern w:val="0"/>
                      <w:sz w:val="20"/>
                      <w:szCs w:val="20"/>
                      <w:lang w:eastAsia="en-AU"/>
                      <w14:ligatures w14:val="none"/>
                    </w:rPr>
                    <w:t>(Clifford et al., 2021)</w:t>
                  </w:r>
                  <w:r w:rsidR="00877611" w:rsidRPr="005B6EFD">
                    <w:rPr>
                      <w:rFonts w:ascii="Arial Narrow" w:hAnsi="Arial Narrow" w:cs="Arial"/>
                      <w:color w:val="000000"/>
                      <w:kern w:val="0"/>
                      <w:sz w:val="20"/>
                      <w:szCs w:val="20"/>
                      <w:lang w:eastAsia="en-AU"/>
                      <w14:ligatures w14:val="none"/>
                    </w:rPr>
                    <w:fldChar w:fldCharType="end"/>
                  </w:r>
                </w:p>
              </w:tc>
            </w:tr>
            <w:tr w:rsidR="00167D1D" w:rsidRPr="005B6EFD" w14:paraId="34E25CD8" w14:textId="77777777">
              <w:trPr>
                <w:trHeight w:val="290"/>
              </w:trPr>
              <w:tc>
                <w:tcPr>
                  <w:tcW w:w="4977" w:type="dxa"/>
                  <w:noWrap/>
                  <w:vAlign w:val="bottom"/>
                  <w:hideMark/>
                </w:tcPr>
                <w:p w14:paraId="5FFE06B1" w14:textId="366719D4" w:rsidR="00167D1D" w:rsidRPr="005B6EFD" w:rsidRDefault="00167D1D">
                  <w:pPr>
                    <w:tabs>
                      <w:tab w:val="clear" w:pos="263"/>
                    </w:tabs>
                    <w:spacing w:before="0" w:after="0"/>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MSM and TW living without HIV</w:t>
                  </w:r>
                  <w:r w:rsidR="00EC6425" w:rsidRPr="005B6EFD">
                    <w:rPr>
                      <w:rFonts w:ascii="Arial Narrow" w:hAnsi="Arial Narrow"/>
                      <w:color w:val="000000"/>
                      <w:kern w:val="0"/>
                      <w:sz w:val="20"/>
                      <w:szCs w:val="20"/>
                      <w:lang w:eastAsia="en-AU"/>
                      <w14:ligatures w14:val="none"/>
                    </w:rPr>
                    <w:t xml:space="preserve"> </w:t>
                  </w:r>
                  <w:r w:rsidRPr="005B6EFD">
                    <w:rPr>
                      <w:rFonts w:ascii="Arial Narrow" w:hAnsi="Arial Narrow"/>
                      <w:color w:val="000000"/>
                      <w:kern w:val="0"/>
                      <w:sz w:val="20"/>
                      <w:szCs w:val="20"/>
                      <w:lang w:eastAsia="en-AU"/>
                      <w14:ligatures w14:val="none"/>
                    </w:rPr>
                    <w:t>age ≥45 years</w:t>
                  </w:r>
                </w:p>
              </w:tc>
              <w:tc>
                <w:tcPr>
                  <w:tcW w:w="1675" w:type="dxa"/>
                  <w:noWrap/>
                  <w:vAlign w:val="bottom"/>
                  <w:hideMark/>
                </w:tcPr>
                <w:p w14:paraId="2F53975B" w14:textId="732D3D38" w:rsidR="00167D1D" w:rsidRPr="005B6EFD" w:rsidRDefault="00AB49ED">
                  <w:pPr>
                    <w:tabs>
                      <w:tab w:val="clear" w:pos="263"/>
                    </w:tabs>
                    <w:spacing w:before="0" w:after="0"/>
                    <w:jc w:val="right"/>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0.00008</w:t>
                  </w:r>
                  <w:r w:rsidR="00C07EE6" w:rsidRPr="005B6EFD">
                    <w:rPr>
                      <w:rFonts w:ascii="Arial Narrow" w:hAnsi="Arial Narrow"/>
                      <w:color w:val="000000"/>
                      <w:kern w:val="0"/>
                      <w:sz w:val="20"/>
                      <w:szCs w:val="20"/>
                      <w:lang w:eastAsia="en-AU"/>
                      <w14:ligatures w14:val="none"/>
                    </w:rPr>
                    <w:t xml:space="preserve"> </w: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 </w:instrTex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DATA </w:instrText>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end"/>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separate"/>
                  </w:r>
                  <w:r w:rsidR="00877611" w:rsidRPr="005B6EFD">
                    <w:rPr>
                      <w:rFonts w:ascii="Arial Narrow" w:hAnsi="Arial Narrow" w:cs="Arial"/>
                      <w:noProof/>
                      <w:color w:val="000000"/>
                      <w:kern w:val="0"/>
                      <w:sz w:val="20"/>
                      <w:szCs w:val="20"/>
                      <w:lang w:eastAsia="en-AU"/>
                      <w14:ligatures w14:val="none"/>
                    </w:rPr>
                    <w:t>(Clifford et al., 2021)</w:t>
                  </w:r>
                  <w:r w:rsidR="00877611" w:rsidRPr="005B6EFD">
                    <w:rPr>
                      <w:rFonts w:ascii="Arial Narrow" w:hAnsi="Arial Narrow" w:cs="Arial"/>
                      <w:color w:val="000000"/>
                      <w:kern w:val="0"/>
                      <w:sz w:val="20"/>
                      <w:szCs w:val="20"/>
                      <w:lang w:eastAsia="en-AU"/>
                      <w14:ligatures w14:val="none"/>
                    </w:rPr>
                    <w:fldChar w:fldCharType="end"/>
                  </w:r>
                </w:p>
              </w:tc>
            </w:tr>
            <w:tr w:rsidR="00167D1D" w:rsidRPr="005B6EFD" w14:paraId="4783508D" w14:textId="77777777">
              <w:trPr>
                <w:trHeight w:val="290"/>
              </w:trPr>
              <w:tc>
                <w:tcPr>
                  <w:tcW w:w="4977" w:type="dxa"/>
                  <w:noWrap/>
                  <w:vAlign w:val="bottom"/>
                  <w:hideMark/>
                </w:tcPr>
                <w:p w14:paraId="6B109BB0" w14:textId="38538140" w:rsidR="00167D1D" w:rsidRPr="005B6EFD" w:rsidRDefault="00167D1D">
                  <w:pPr>
                    <w:tabs>
                      <w:tab w:val="clear" w:pos="263"/>
                    </w:tabs>
                    <w:spacing w:before="0" w:after="0"/>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Women living with HIV</w:t>
                  </w:r>
                  <w:r w:rsidR="00EC6425" w:rsidRPr="005B6EFD">
                    <w:rPr>
                      <w:rFonts w:ascii="Arial Narrow" w:hAnsi="Arial Narrow"/>
                      <w:color w:val="000000"/>
                      <w:kern w:val="0"/>
                      <w:sz w:val="20"/>
                      <w:szCs w:val="20"/>
                      <w:lang w:eastAsia="en-AU"/>
                      <w14:ligatures w14:val="none"/>
                    </w:rPr>
                    <w:t xml:space="preserve"> </w:t>
                  </w:r>
                  <w:r w:rsidRPr="005B6EFD">
                    <w:rPr>
                      <w:rFonts w:ascii="Arial Narrow" w:hAnsi="Arial Narrow"/>
                      <w:color w:val="000000"/>
                      <w:kern w:val="0"/>
                      <w:sz w:val="20"/>
                      <w:szCs w:val="20"/>
                      <w:lang w:eastAsia="en-AU"/>
                      <w14:ligatures w14:val="none"/>
                    </w:rPr>
                    <w:t>age ≥45 years</w:t>
                  </w:r>
                </w:p>
              </w:tc>
              <w:tc>
                <w:tcPr>
                  <w:tcW w:w="1675" w:type="dxa"/>
                  <w:noWrap/>
                  <w:vAlign w:val="bottom"/>
                  <w:hideMark/>
                </w:tcPr>
                <w:p w14:paraId="7731AB3E" w14:textId="299272A6" w:rsidR="00167D1D" w:rsidRPr="005B6EFD" w:rsidRDefault="00744DF0">
                  <w:pPr>
                    <w:tabs>
                      <w:tab w:val="clear" w:pos="263"/>
                    </w:tabs>
                    <w:spacing w:before="0" w:after="0"/>
                    <w:jc w:val="right"/>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0.00009</w:t>
                  </w:r>
                  <w:r w:rsidR="00C07EE6" w:rsidRPr="005B6EFD">
                    <w:rPr>
                      <w:rFonts w:ascii="Arial Narrow" w:hAnsi="Arial Narrow"/>
                      <w:color w:val="000000"/>
                      <w:kern w:val="0"/>
                      <w:sz w:val="20"/>
                      <w:szCs w:val="20"/>
                      <w:lang w:eastAsia="en-AU"/>
                      <w14:ligatures w14:val="none"/>
                    </w:rPr>
                    <w:t xml:space="preserve"> </w: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 </w:instrTex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DATA </w:instrText>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end"/>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separate"/>
                  </w:r>
                  <w:r w:rsidR="00877611" w:rsidRPr="005B6EFD">
                    <w:rPr>
                      <w:rFonts w:ascii="Arial Narrow" w:hAnsi="Arial Narrow" w:cs="Arial"/>
                      <w:noProof/>
                      <w:color w:val="000000"/>
                      <w:kern w:val="0"/>
                      <w:sz w:val="20"/>
                      <w:szCs w:val="20"/>
                      <w:lang w:eastAsia="en-AU"/>
                      <w14:ligatures w14:val="none"/>
                    </w:rPr>
                    <w:t>(Clifford et al., 2021)</w:t>
                  </w:r>
                  <w:r w:rsidR="00877611" w:rsidRPr="005B6EFD">
                    <w:rPr>
                      <w:rFonts w:ascii="Arial Narrow" w:hAnsi="Arial Narrow" w:cs="Arial"/>
                      <w:color w:val="000000"/>
                      <w:kern w:val="0"/>
                      <w:sz w:val="20"/>
                      <w:szCs w:val="20"/>
                      <w:lang w:eastAsia="en-AU"/>
                      <w14:ligatures w14:val="none"/>
                    </w:rPr>
                    <w:fldChar w:fldCharType="end"/>
                  </w:r>
                </w:p>
              </w:tc>
            </w:tr>
            <w:tr w:rsidR="00167D1D" w:rsidRPr="005B6EFD" w14:paraId="5CC2C1FE" w14:textId="77777777">
              <w:trPr>
                <w:trHeight w:val="290"/>
              </w:trPr>
              <w:tc>
                <w:tcPr>
                  <w:tcW w:w="4977" w:type="dxa"/>
                  <w:noWrap/>
                  <w:vAlign w:val="bottom"/>
                  <w:hideMark/>
                </w:tcPr>
                <w:p w14:paraId="13B601C6" w14:textId="22026751" w:rsidR="00167D1D" w:rsidRPr="005B6EFD" w:rsidRDefault="00167D1D">
                  <w:pPr>
                    <w:tabs>
                      <w:tab w:val="clear" w:pos="263"/>
                    </w:tabs>
                    <w:spacing w:before="0" w:after="0"/>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MSW living with HIV</w:t>
                  </w:r>
                  <w:r w:rsidR="00EC6425" w:rsidRPr="005B6EFD">
                    <w:rPr>
                      <w:rFonts w:ascii="Arial Narrow" w:hAnsi="Arial Narrow"/>
                      <w:color w:val="000000"/>
                      <w:kern w:val="0"/>
                      <w:sz w:val="20"/>
                      <w:szCs w:val="20"/>
                      <w:lang w:eastAsia="en-AU"/>
                      <w14:ligatures w14:val="none"/>
                    </w:rPr>
                    <w:t xml:space="preserve"> </w:t>
                  </w:r>
                  <w:r w:rsidRPr="005B6EFD">
                    <w:rPr>
                      <w:rFonts w:ascii="Arial Narrow" w:hAnsi="Arial Narrow"/>
                      <w:color w:val="000000"/>
                      <w:kern w:val="0"/>
                      <w:sz w:val="20"/>
                      <w:szCs w:val="20"/>
                      <w:lang w:eastAsia="en-AU"/>
                      <w14:ligatures w14:val="none"/>
                    </w:rPr>
                    <w:t>age ≥45 years</w:t>
                  </w:r>
                </w:p>
              </w:tc>
              <w:tc>
                <w:tcPr>
                  <w:tcW w:w="1675" w:type="dxa"/>
                  <w:noWrap/>
                  <w:vAlign w:val="bottom"/>
                  <w:hideMark/>
                </w:tcPr>
                <w:p w14:paraId="486EC685" w14:textId="724513F5" w:rsidR="00167D1D" w:rsidRPr="005B6EFD" w:rsidRDefault="0027450D">
                  <w:pPr>
                    <w:tabs>
                      <w:tab w:val="clear" w:pos="263"/>
                    </w:tabs>
                    <w:spacing w:before="0" w:after="0"/>
                    <w:jc w:val="right"/>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0.00014</w:t>
                  </w:r>
                  <w:r w:rsidR="00C07EE6" w:rsidRPr="005B6EFD">
                    <w:rPr>
                      <w:rFonts w:ascii="Arial Narrow" w:hAnsi="Arial Narrow"/>
                      <w:color w:val="000000"/>
                      <w:kern w:val="0"/>
                      <w:sz w:val="20"/>
                      <w:szCs w:val="20"/>
                      <w:lang w:eastAsia="en-AU"/>
                      <w14:ligatures w14:val="none"/>
                    </w:rPr>
                    <w:t xml:space="preserve"> </w: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 </w:instrTex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DATA </w:instrText>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end"/>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separate"/>
                  </w:r>
                  <w:r w:rsidR="00877611" w:rsidRPr="005B6EFD">
                    <w:rPr>
                      <w:rFonts w:ascii="Arial Narrow" w:hAnsi="Arial Narrow" w:cs="Arial"/>
                      <w:noProof/>
                      <w:color w:val="000000"/>
                      <w:kern w:val="0"/>
                      <w:sz w:val="20"/>
                      <w:szCs w:val="20"/>
                      <w:lang w:eastAsia="en-AU"/>
                      <w14:ligatures w14:val="none"/>
                    </w:rPr>
                    <w:t>(Clifford et al., 2021)</w:t>
                  </w:r>
                  <w:r w:rsidR="00877611" w:rsidRPr="005B6EFD">
                    <w:rPr>
                      <w:rFonts w:ascii="Arial Narrow" w:hAnsi="Arial Narrow" w:cs="Arial"/>
                      <w:color w:val="000000"/>
                      <w:kern w:val="0"/>
                      <w:sz w:val="20"/>
                      <w:szCs w:val="20"/>
                      <w:lang w:eastAsia="en-AU"/>
                      <w14:ligatures w14:val="none"/>
                    </w:rPr>
                    <w:fldChar w:fldCharType="end"/>
                  </w:r>
                </w:p>
              </w:tc>
            </w:tr>
            <w:tr w:rsidR="00167D1D" w:rsidRPr="005B6EFD" w14:paraId="505B8A6B" w14:textId="77777777">
              <w:trPr>
                <w:trHeight w:val="290"/>
              </w:trPr>
              <w:tc>
                <w:tcPr>
                  <w:tcW w:w="4977" w:type="dxa"/>
                  <w:noWrap/>
                  <w:vAlign w:val="bottom"/>
                  <w:hideMark/>
                </w:tcPr>
                <w:p w14:paraId="369919C5" w14:textId="77777777" w:rsidR="00167D1D" w:rsidRPr="005B6EFD" w:rsidRDefault="00167D1D">
                  <w:pPr>
                    <w:tabs>
                      <w:tab w:val="clear" w:pos="263"/>
                    </w:tabs>
                    <w:spacing w:before="0" w:after="0"/>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People with previous vulval SCC/HSIL (HPV associated)</w:t>
                  </w:r>
                </w:p>
              </w:tc>
              <w:tc>
                <w:tcPr>
                  <w:tcW w:w="1675" w:type="dxa"/>
                  <w:noWrap/>
                  <w:vAlign w:val="bottom"/>
                  <w:hideMark/>
                </w:tcPr>
                <w:p w14:paraId="2A7E7502" w14:textId="5F1B8D0C" w:rsidR="00167D1D" w:rsidRPr="005B6EFD" w:rsidRDefault="001C6DB1">
                  <w:pPr>
                    <w:tabs>
                      <w:tab w:val="clear" w:pos="263"/>
                    </w:tabs>
                    <w:spacing w:before="0" w:after="0"/>
                    <w:jc w:val="right"/>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0.00039</w:t>
                  </w:r>
                  <w:r w:rsidR="00C07EE6" w:rsidRPr="005B6EFD">
                    <w:rPr>
                      <w:rFonts w:ascii="Arial Narrow" w:hAnsi="Arial Narrow"/>
                      <w:color w:val="000000"/>
                      <w:kern w:val="0"/>
                      <w:sz w:val="20"/>
                      <w:szCs w:val="20"/>
                      <w:lang w:eastAsia="en-AU"/>
                      <w14:ligatures w14:val="none"/>
                    </w:rPr>
                    <w:t xml:space="preserve"> </w: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 </w:instrTex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DATA </w:instrText>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end"/>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separate"/>
                  </w:r>
                  <w:r w:rsidR="00877611" w:rsidRPr="005B6EFD">
                    <w:rPr>
                      <w:rFonts w:ascii="Arial Narrow" w:hAnsi="Arial Narrow" w:cs="Arial"/>
                      <w:noProof/>
                      <w:color w:val="000000"/>
                      <w:kern w:val="0"/>
                      <w:sz w:val="20"/>
                      <w:szCs w:val="20"/>
                      <w:lang w:eastAsia="en-AU"/>
                      <w14:ligatures w14:val="none"/>
                    </w:rPr>
                    <w:t>(Clifford et al., 2021)</w:t>
                  </w:r>
                  <w:r w:rsidR="00877611" w:rsidRPr="005B6EFD">
                    <w:rPr>
                      <w:rFonts w:ascii="Arial Narrow" w:hAnsi="Arial Narrow" w:cs="Arial"/>
                      <w:color w:val="000000"/>
                      <w:kern w:val="0"/>
                      <w:sz w:val="20"/>
                      <w:szCs w:val="20"/>
                      <w:lang w:eastAsia="en-AU"/>
                      <w14:ligatures w14:val="none"/>
                    </w:rPr>
                    <w:fldChar w:fldCharType="end"/>
                  </w:r>
                </w:p>
              </w:tc>
            </w:tr>
            <w:tr w:rsidR="00167D1D" w:rsidRPr="005B6EFD" w14:paraId="686DEA8E" w14:textId="77777777">
              <w:trPr>
                <w:trHeight w:val="290"/>
              </w:trPr>
              <w:tc>
                <w:tcPr>
                  <w:tcW w:w="4977" w:type="dxa"/>
                  <w:noWrap/>
                  <w:vAlign w:val="bottom"/>
                  <w:hideMark/>
                </w:tcPr>
                <w:p w14:paraId="62DA09A7" w14:textId="77777777" w:rsidR="00167D1D" w:rsidRPr="005B6EFD" w:rsidRDefault="00167D1D">
                  <w:pPr>
                    <w:tabs>
                      <w:tab w:val="clear" w:pos="263"/>
                    </w:tabs>
                    <w:spacing w:before="0" w:after="0"/>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SOTR</w:t>
                  </w:r>
                </w:p>
              </w:tc>
              <w:tc>
                <w:tcPr>
                  <w:tcW w:w="1675" w:type="dxa"/>
                  <w:noWrap/>
                  <w:vAlign w:val="bottom"/>
                  <w:hideMark/>
                </w:tcPr>
                <w:p w14:paraId="61B14340" w14:textId="3EFEE6B1" w:rsidR="00167D1D" w:rsidRPr="005B6EFD" w:rsidRDefault="006756F5">
                  <w:pPr>
                    <w:tabs>
                      <w:tab w:val="clear" w:pos="263"/>
                    </w:tabs>
                    <w:spacing w:before="0" w:after="0"/>
                    <w:jc w:val="right"/>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0.00021</w:t>
                  </w:r>
                  <w:r w:rsidR="00C07EE6" w:rsidRPr="005B6EFD">
                    <w:rPr>
                      <w:rFonts w:ascii="Arial Narrow" w:hAnsi="Arial Narrow"/>
                      <w:color w:val="000000"/>
                      <w:kern w:val="0"/>
                      <w:sz w:val="20"/>
                      <w:szCs w:val="20"/>
                      <w:lang w:eastAsia="en-AU"/>
                      <w14:ligatures w14:val="none"/>
                    </w:rPr>
                    <w:t xml:space="preserve"> </w: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 </w:instrTex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DATA </w:instrText>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end"/>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separate"/>
                  </w:r>
                  <w:r w:rsidR="00877611" w:rsidRPr="005B6EFD">
                    <w:rPr>
                      <w:rFonts w:ascii="Arial Narrow" w:hAnsi="Arial Narrow" w:cs="Arial"/>
                      <w:noProof/>
                      <w:color w:val="000000"/>
                      <w:kern w:val="0"/>
                      <w:sz w:val="20"/>
                      <w:szCs w:val="20"/>
                      <w:lang w:eastAsia="en-AU"/>
                      <w14:ligatures w14:val="none"/>
                    </w:rPr>
                    <w:t>(Clifford et al., 2021)</w:t>
                  </w:r>
                  <w:r w:rsidR="00877611" w:rsidRPr="005B6EFD">
                    <w:rPr>
                      <w:rFonts w:ascii="Arial Narrow" w:hAnsi="Arial Narrow" w:cs="Arial"/>
                      <w:color w:val="000000"/>
                      <w:kern w:val="0"/>
                      <w:sz w:val="20"/>
                      <w:szCs w:val="20"/>
                      <w:lang w:eastAsia="en-AU"/>
                      <w14:ligatures w14:val="none"/>
                    </w:rPr>
                    <w:fldChar w:fldCharType="end"/>
                  </w:r>
                </w:p>
              </w:tc>
            </w:tr>
            <w:tr w:rsidR="00167D1D" w:rsidRPr="005B6EFD" w14:paraId="10B93953" w14:textId="77777777">
              <w:trPr>
                <w:trHeight w:val="290"/>
              </w:trPr>
              <w:tc>
                <w:tcPr>
                  <w:tcW w:w="4977" w:type="dxa"/>
                  <w:noWrap/>
                  <w:vAlign w:val="bottom"/>
                  <w:hideMark/>
                </w:tcPr>
                <w:p w14:paraId="5BCC3089" w14:textId="77777777" w:rsidR="00167D1D" w:rsidRPr="005B6EFD" w:rsidRDefault="00167D1D">
                  <w:pPr>
                    <w:tabs>
                      <w:tab w:val="clear" w:pos="263"/>
                    </w:tabs>
                    <w:spacing w:before="0" w:after="0"/>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People being followed up after treatment for anal cancer (i.e. chemoradiotherapy/surgery)</w:t>
                  </w:r>
                </w:p>
              </w:tc>
              <w:tc>
                <w:tcPr>
                  <w:tcW w:w="1675" w:type="dxa"/>
                  <w:noWrap/>
                  <w:vAlign w:val="bottom"/>
                  <w:hideMark/>
                </w:tcPr>
                <w:p w14:paraId="436EE7A3" w14:textId="53E4EC44" w:rsidR="00167D1D" w:rsidRPr="005B6EFD" w:rsidRDefault="007F330D">
                  <w:pPr>
                    <w:tabs>
                      <w:tab w:val="clear" w:pos="263"/>
                    </w:tabs>
                    <w:spacing w:before="0" w:after="0"/>
                    <w:jc w:val="right"/>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0.00002</w:t>
                  </w:r>
                  <w:r w:rsidR="00C07EE6" w:rsidRPr="005B6EFD">
                    <w:rPr>
                      <w:rFonts w:ascii="Arial Narrow" w:hAnsi="Arial Narrow"/>
                      <w:color w:val="000000"/>
                      <w:kern w:val="0"/>
                      <w:sz w:val="20"/>
                      <w:szCs w:val="20"/>
                      <w:lang w:eastAsia="en-AU"/>
                      <w14:ligatures w14:val="none"/>
                    </w:rPr>
                    <w:t xml:space="preserve"> </w:t>
                  </w:r>
                  <w:r w:rsidR="00877611" w:rsidRPr="005B6EFD">
                    <w:rPr>
                      <w:rFonts w:ascii="Arial Narrow" w:hAnsi="Arial Narrow" w:cs="Arial"/>
                      <w:color w:val="000000"/>
                      <w:kern w:val="0"/>
                      <w:sz w:val="20"/>
                      <w:szCs w:val="20"/>
                      <w:lang w:eastAsia="en-AU"/>
                      <w14:ligatures w14:val="none"/>
                    </w:rPr>
                    <w:fldChar w:fldCharType="begin"/>
                  </w:r>
                  <w:r w:rsidR="00877611" w:rsidRPr="005B6EFD">
                    <w:rPr>
                      <w:rFonts w:ascii="Arial Narrow" w:hAnsi="Arial Narrow" w:cs="Arial"/>
                      <w:color w:val="000000"/>
                      <w:kern w:val="0"/>
                      <w:sz w:val="20"/>
                      <w:szCs w:val="20"/>
                      <w:lang w:eastAsia="en-AU"/>
                      <w14:ligatures w14:val="none"/>
                    </w:rPr>
                    <w:instrText xml:space="preserve"> ADDIN EN.CITE &lt;EndNote&gt;&lt;Cite&gt;&lt;Author&gt;Faber&lt;/Author&gt;&lt;Year&gt;2020&lt;/Year&gt;&lt;RecNum&gt;1778&lt;/RecNum&gt;&lt;DisplayText&gt;(Faber et al., 2020)&lt;/DisplayText&gt;&lt;record&gt;&lt;rec-number&gt;1778&lt;/rec-number&gt;&lt;foreign-keys&gt;&lt;key app="EN" db-id="9v9drdeptwav2qeedz6xra5cdaa2rdsrfz0e" timestamp="1755592611"&gt;1778&lt;/key&gt;&lt;/foreign-keys&gt;&lt;ref-type name="Journal Article"&gt;17&lt;/ref-type&gt;&lt;contributors&gt;&lt;authors&gt;&lt;author&gt;Faber, Mette T.&lt;/author&gt;&lt;author&gt;Frederiksen, Kirsten&lt;/author&gt;&lt;author&gt;Palefsky, Joel M.&lt;/author&gt;&lt;author&gt;Kjaer, Susanne K.&lt;/author&gt;&lt;/authors&gt;&lt;/contributors&gt;&lt;titles&gt;&lt;title&gt;Risk of Anal Cancer Following Benign Anal Disease and Anal Cancer Precursor Lesions: A Danish Nationwide Cohort Study&lt;/title&gt;&lt;secondary-title&gt;Cancer Epidemiology, Biomarkers &amp;amp; Prevention&lt;/secondary-title&gt;&lt;/titles&gt;&lt;periodical&gt;&lt;full-title&gt;Cancer Epidemiology, Biomarkers &amp;amp; Prevention&lt;/full-title&gt;&lt;/periodical&gt;&lt;pages&gt;185-192&lt;/pages&gt;&lt;volume&gt;29&lt;/volume&gt;&lt;number&gt;1&lt;/number&gt;&lt;dates&gt;&lt;year&gt;2020&lt;/year&gt;&lt;/dates&gt;&lt;isbn&gt;1055-9965&lt;/isbn&gt;&lt;urls&gt;&lt;related-urls&gt;&lt;url&gt;https://doi.org/10.1158/1055-9965.EPI-19-0601&lt;/url&gt;&lt;/related-urls&gt;&lt;/urls&gt;&lt;electronic-resource-num&gt;10.1158/1055-9965.EPI-19-0601&lt;/electronic-resource-num&gt;&lt;access-date&gt;8/19/2025&lt;/access-date&gt;&lt;/record&gt;&lt;/Cite&gt;&lt;/EndNote&gt;</w:instrText>
                  </w:r>
                  <w:r w:rsidR="00877611" w:rsidRPr="005B6EFD">
                    <w:rPr>
                      <w:rFonts w:ascii="Arial Narrow" w:hAnsi="Arial Narrow" w:cs="Arial"/>
                      <w:color w:val="000000"/>
                      <w:kern w:val="0"/>
                      <w:sz w:val="20"/>
                      <w:szCs w:val="20"/>
                      <w:lang w:eastAsia="en-AU"/>
                      <w14:ligatures w14:val="none"/>
                    </w:rPr>
                    <w:fldChar w:fldCharType="separate"/>
                  </w:r>
                  <w:r w:rsidR="00877611" w:rsidRPr="005B6EFD">
                    <w:rPr>
                      <w:rFonts w:ascii="Arial Narrow" w:hAnsi="Arial Narrow" w:cs="Arial"/>
                      <w:noProof/>
                      <w:color w:val="000000"/>
                      <w:kern w:val="0"/>
                      <w:sz w:val="20"/>
                      <w:szCs w:val="20"/>
                      <w:lang w:eastAsia="en-AU"/>
                      <w14:ligatures w14:val="none"/>
                    </w:rPr>
                    <w:t>(Faber et al., 2020)</w:t>
                  </w:r>
                  <w:r w:rsidR="00877611" w:rsidRPr="005B6EFD">
                    <w:rPr>
                      <w:rFonts w:ascii="Arial Narrow" w:hAnsi="Arial Narrow" w:cs="Arial"/>
                      <w:color w:val="000000"/>
                      <w:kern w:val="0"/>
                      <w:sz w:val="20"/>
                      <w:szCs w:val="20"/>
                      <w:lang w:eastAsia="en-AU"/>
                      <w14:ligatures w14:val="none"/>
                    </w:rPr>
                    <w:fldChar w:fldCharType="end"/>
                  </w:r>
                </w:p>
              </w:tc>
            </w:tr>
            <w:tr w:rsidR="00167D1D" w:rsidRPr="005B6EFD" w14:paraId="025A898C" w14:textId="77777777">
              <w:trPr>
                <w:trHeight w:val="290"/>
              </w:trPr>
              <w:tc>
                <w:tcPr>
                  <w:tcW w:w="4977" w:type="dxa"/>
                  <w:noWrap/>
                  <w:vAlign w:val="bottom"/>
                  <w:hideMark/>
                </w:tcPr>
                <w:p w14:paraId="2CD8E837" w14:textId="77777777" w:rsidR="00167D1D" w:rsidRPr="005B6EFD" w:rsidRDefault="00167D1D">
                  <w:pPr>
                    <w:tabs>
                      <w:tab w:val="clear" w:pos="263"/>
                    </w:tabs>
                    <w:spacing w:before="0" w:after="0"/>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People with incidental HSIL (e.g. lesions found at haemorrhoidectomy, colonoscopy or during diagnosis of other anal conditions)</w:t>
                  </w:r>
                </w:p>
              </w:tc>
              <w:tc>
                <w:tcPr>
                  <w:tcW w:w="1675" w:type="dxa"/>
                  <w:noWrap/>
                  <w:vAlign w:val="bottom"/>
                  <w:hideMark/>
                </w:tcPr>
                <w:p w14:paraId="18514F43" w14:textId="1048CFFD" w:rsidR="00167D1D" w:rsidRPr="005B6EFD" w:rsidRDefault="00BF3CDE">
                  <w:pPr>
                    <w:tabs>
                      <w:tab w:val="clear" w:pos="263"/>
                    </w:tabs>
                    <w:spacing w:before="0" w:after="0"/>
                    <w:jc w:val="right"/>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0.001734</w:t>
                  </w:r>
                  <w:r w:rsidR="00C07EE6" w:rsidRPr="005B6EFD">
                    <w:rPr>
                      <w:rFonts w:ascii="Arial Narrow" w:hAnsi="Arial Narrow"/>
                      <w:color w:val="000000"/>
                      <w:kern w:val="0"/>
                      <w:sz w:val="20"/>
                      <w:szCs w:val="20"/>
                      <w:lang w:eastAsia="en-AU"/>
                      <w14:ligatures w14:val="none"/>
                    </w:rPr>
                    <w:t xml:space="preserve"> </w:t>
                  </w:r>
                  <w:r w:rsidR="009E36C1" w:rsidRPr="005B6EFD">
                    <w:rPr>
                      <w:rFonts w:ascii="Arial Narrow" w:hAnsi="Arial Narrow" w:cs="Arial"/>
                      <w:color w:val="000000"/>
                      <w:kern w:val="0"/>
                      <w:sz w:val="20"/>
                      <w:szCs w:val="20"/>
                      <w:lang w:eastAsia="en-AU"/>
                      <w14:ligatures w14:val="none"/>
                    </w:rPr>
                    <w:fldChar w:fldCharType="begin"/>
                  </w:r>
                  <w:r w:rsidR="009E36C1" w:rsidRPr="005B6EFD">
                    <w:rPr>
                      <w:rFonts w:ascii="Arial Narrow" w:hAnsi="Arial Narrow" w:cs="Arial"/>
                      <w:color w:val="000000"/>
                      <w:kern w:val="0"/>
                      <w:sz w:val="20"/>
                      <w:szCs w:val="20"/>
                      <w:lang w:eastAsia="en-AU"/>
                      <w14:ligatures w14:val="none"/>
                    </w:rPr>
                    <w:instrText xml:space="preserve"> ADDIN EN.CITE &lt;EndNote&gt;&lt;Cite&gt;&lt;Author&gt;Palefsky&lt;/Author&gt;&lt;Year&gt;2022&lt;/Year&gt;&lt;RecNum&gt;1&lt;/RecNum&gt;&lt;DisplayText&gt;(Joel M Palefsky et al., 2022)&lt;/DisplayText&gt;&lt;record&gt;&lt;rec-number&gt;1&lt;/rec-number&gt;&lt;foreign-keys&gt;&lt;key app="EN" db-id="w9sx5z55mfre95epp9ipwrxaee0a9tfdfpst" timestamp="1755645788"&gt;1&lt;/key&gt;&lt;/foreign-keys&gt;&lt;ref-type name="Journal Article"&gt;17&lt;/ref-type&gt;&lt;contributors&gt;&lt;authors&gt;&lt;author&gt;Palefsky, Joel M&lt;/author&gt;&lt;author&gt;Lee, Jeannette Y&lt;/author&gt;&lt;author&gt;Jay, Naomi&lt;/author&gt;&lt;author&gt;Goldstone, Stephen E&lt;/author&gt;&lt;author&gt;Darragh, Teresa M&lt;/author&gt;&lt;author&gt;Dunlevy, Hillary A&lt;/author&gt;&lt;author&gt;Rosa-Cunha, Isabella&lt;/author&gt;&lt;author&gt;Arons, Abigail&lt;/author&gt;&lt;author&gt;Pugliese, Julia C&lt;/author&gt;&lt;author&gt;Vena, Don&lt;/author&gt;&lt;/authors&gt;&lt;/contributors&gt;&lt;titles&gt;&lt;title&gt;Treatment of anal high-grade squamous intraepithelial lesions to prevent anal cancer&lt;/title&gt;&lt;secondary-title&gt;New England journal of medicine&lt;/secondary-title&gt;&lt;/titles&gt;&lt;pages&gt;2273-2282&lt;/pages&gt;&lt;volume&gt;386&lt;/volume&gt;&lt;number&gt;24&lt;/number&gt;&lt;dates&gt;&lt;year&gt;2022&lt;/year&gt;&lt;/dates&gt;&lt;isbn&gt;0028-4793&lt;/isbn&gt;&lt;urls&gt;&lt;/urls&gt;&lt;custom1&gt;Application&lt;/custom1&gt;&lt;custom2&gt;Co-dep — Treatment&lt;/custom2&gt;&lt;/record&gt;&lt;/Cite&gt;&lt;/EndNote&gt;</w:instrText>
                  </w:r>
                  <w:r w:rsidR="009E36C1" w:rsidRPr="005B6EFD">
                    <w:rPr>
                      <w:rFonts w:ascii="Arial Narrow" w:hAnsi="Arial Narrow" w:cs="Arial"/>
                      <w:color w:val="000000"/>
                      <w:kern w:val="0"/>
                      <w:sz w:val="20"/>
                      <w:szCs w:val="20"/>
                      <w:lang w:eastAsia="en-AU"/>
                      <w14:ligatures w14:val="none"/>
                    </w:rPr>
                    <w:fldChar w:fldCharType="separate"/>
                  </w:r>
                  <w:r w:rsidR="009E36C1" w:rsidRPr="005B6EFD">
                    <w:rPr>
                      <w:rFonts w:ascii="Arial Narrow" w:hAnsi="Arial Narrow" w:cs="Arial"/>
                      <w:noProof/>
                      <w:color w:val="000000"/>
                      <w:kern w:val="0"/>
                      <w:sz w:val="20"/>
                      <w:szCs w:val="20"/>
                      <w:lang w:eastAsia="en-AU"/>
                      <w14:ligatures w14:val="none"/>
                    </w:rPr>
                    <w:t>(Joel M Palefsky et al., 2022)</w:t>
                  </w:r>
                  <w:r w:rsidR="009E36C1" w:rsidRPr="005B6EFD">
                    <w:rPr>
                      <w:rFonts w:ascii="Arial Narrow" w:hAnsi="Arial Narrow" w:cs="Arial"/>
                      <w:color w:val="000000"/>
                      <w:kern w:val="0"/>
                      <w:sz w:val="20"/>
                      <w:szCs w:val="20"/>
                      <w:lang w:eastAsia="en-AU"/>
                      <w14:ligatures w14:val="none"/>
                    </w:rPr>
                    <w:fldChar w:fldCharType="end"/>
                  </w:r>
                </w:p>
              </w:tc>
            </w:tr>
            <w:tr w:rsidR="00167D1D" w:rsidRPr="005B6EFD" w14:paraId="12B7319A" w14:textId="77777777">
              <w:trPr>
                <w:trHeight w:val="290"/>
              </w:trPr>
              <w:tc>
                <w:tcPr>
                  <w:tcW w:w="4977" w:type="dxa"/>
                  <w:noWrap/>
                  <w:vAlign w:val="bottom"/>
                  <w:hideMark/>
                </w:tcPr>
                <w:p w14:paraId="665B68EB" w14:textId="22A5318D" w:rsidR="00167D1D" w:rsidRPr="005B6EFD" w:rsidRDefault="00167D1D">
                  <w:pPr>
                    <w:tabs>
                      <w:tab w:val="clear" w:pos="263"/>
                    </w:tabs>
                    <w:spacing w:before="0" w:after="0"/>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 xml:space="preserve">People with </w:t>
                  </w:r>
                  <w:r w:rsidR="0096103D" w:rsidRPr="005B6EFD">
                    <w:rPr>
                      <w:rFonts w:ascii="Arial Narrow" w:hAnsi="Arial Narrow"/>
                      <w:color w:val="000000"/>
                      <w:kern w:val="0"/>
                      <w:sz w:val="20"/>
                      <w:szCs w:val="20"/>
                      <w:lang w:eastAsia="en-AU"/>
                      <w14:ligatures w14:val="none"/>
                    </w:rPr>
                    <w:t xml:space="preserve">history of </w:t>
                  </w:r>
                  <w:r w:rsidRPr="005B6EFD">
                    <w:rPr>
                      <w:rFonts w:ascii="Arial Narrow" w:hAnsi="Arial Narrow"/>
                      <w:color w:val="000000"/>
                      <w:kern w:val="0"/>
                      <w:sz w:val="20"/>
                      <w:szCs w:val="20"/>
                      <w:lang w:eastAsia="en-AU"/>
                      <w14:ligatures w14:val="none"/>
                    </w:rPr>
                    <w:t xml:space="preserve">cervical/vaginal cancer </w:t>
                  </w:r>
                  <w:r w:rsidRPr="005B6EFD">
                    <w:rPr>
                      <w:rFonts w:ascii="Arial Narrow" w:hAnsi="Arial Narrow" w:cs="Arial"/>
                      <w:color w:val="000000"/>
                      <w:kern w:val="0"/>
                      <w:sz w:val="20"/>
                      <w:szCs w:val="20"/>
                      <w:lang w:eastAsia="en-AU"/>
                      <w14:ligatures w14:val="none"/>
                    </w:rPr>
                    <w:t>or precursor lesions</w:t>
                  </w:r>
                </w:p>
              </w:tc>
              <w:tc>
                <w:tcPr>
                  <w:tcW w:w="1675" w:type="dxa"/>
                  <w:noWrap/>
                  <w:vAlign w:val="bottom"/>
                  <w:hideMark/>
                </w:tcPr>
                <w:p w14:paraId="5BD4EDE4" w14:textId="545FC3DF" w:rsidR="00167D1D" w:rsidRPr="005B6EFD" w:rsidRDefault="00BA2032">
                  <w:pPr>
                    <w:tabs>
                      <w:tab w:val="clear" w:pos="263"/>
                    </w:tabs>
                    <w:spacing w:before="0" w:after="0"/>
                    <w:jc w:val="right"/>
                    <w:rPr>
                      <w:rFonts w:ascii="Arial Narrow" w:hAnsi="Arial Narrow"/>
                      <w:color w:val="000000"/>
                      <w:kern w:val="0"/>
                      <w:sz w:val="20"/>
                      <w:szCs w:val="20"/>
                      <w:lang w:eastAsia="en-AU"/>
                      <w14:ligatures w14:val="none"/>
                    </w:rPr>
                  </w:pPr>
                  <w:r w:rsidRPr="005B6EFD">
                    <w:rPr>
                      <w:rFonts w:ascii="Arial Narrow" w:hAnsi="Arial Narrow"/>
                      <w:color w:val="000000"/>
                      <w:kern w:val="0"/>
                      <w:sz w:val="20"/>
                      <w:szCs w:val="20"/>
                      <w:lang w:eastAsia="en-AU"/>
                      <w14:ligatures w14:val="none"/>
                    </w:rPr>
                    <w:t>0.000083</w:t>
                  </w:r>
                  <w:r w:rsidR="00C07EE6" w:rsidRPr="005B6EFD">
                    <w:rPr>
                      <w:rFonts w:ascii="Arial Narrow" w:hAnsi="Arial Narrow"/>
                      <w:color w:val="000000"/>
                      <w:kern w:val="0"/>
                      <w:sz w:val="20"/>
                      <w:szCs w:val="20"/>
                      <w:lang w:eastAsia="en-AU"/>
                      <w14:ligatures w14:val="none"/>
                    </w:rPr>
                    <w:t xml:space="preserve"> </w: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 </w:instrText>
                  </w:r>
                  <w:r w:rsidR="00877611" w:rsidRPr="005B6EFD">
                    <w:rPr>
                      <w:rFonts w:ascii="Arial Narrow" w:hAnsi="Arial Narrow" w:cs="Arial"/>
                      <w:color w:val="000000"/>
                      <w:kern w:val="0"/>
                      <w:sz w:val="20"/>
                      <w:szCs w:val="20"/>
                      <w:lang w:eastAsia="en-AU"/>
                      <w14:ligatures w14:val="none"/>
                    </w:rPr>
                    <w:fldChar w:fldCharType="begin">
                      <w:fldData xml:space="preserve">PEVuZE5vdGU+PENpdGU+PEF1dGhvcj5DbGlmZm9yZDwvQXV0aG9yPjxZZWFyPjIwMjE8L1llYXI+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</w:fldData>
                    </w:fldChar>
                  </w:r>
                  <w:r w:rsidR="00877611" w:rsidRPr="005B6EFD">
                    <w:rPr>
                      <w:rFonts w:ascii="Arial Narrow" w:hAnsi="Arial Narrow" w:cs="Arial"/>
                      <w:color w:val="000000"/>
                      <w:kern w:val="0"/>
                      <w:sz w:val="20"/>
                      <w:szCs w:val="20"/>
                      <w:lang w:eastAsia="en-AU"/>
                      <w14:ligatures w14:val="none"/>
                    </w:rPr>
                    <w:instrText xml:space="preserve"> ADDIN EN.CITE.DATA </w:instrText>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end"/>
                  </w:r>
                  <w:r w:rsidR="00877611" w:rsidRPr="005B6EFD">
                    <w:rPr>
                      <w:rFonts w:ascii="Arial Narrow" w:hAnsi="Arial Narrow" w:cs="Arial"/>
                      <w:color w:val="000000"/>
                      <w:kern w:val="0"/>
                      <w:sz w:val="20"/>
                      <w:szCs w:val="20"/>
                      <w:lang w:eastAsia="en-AU"/>
                      <w14:ligatures w14:val="none"/>
                    </w:rPr>
                  </w:r>
                  <w:r w:rsidR="00877611" w:rsidRPr="005B6EFD">
                    <w:rPr>
                      <w:rFonts w:ascii="Arial Narrow" w:hAnsi="Arial Narrow" w:cs="Arial"/>
                      <w:color w:val="000000"/>
                      <w:kern w:val="0"/>
                      <w:sz w:val="20"/>
                      <w:szCs w:val="20"/>
                      <w:lang w:eastAsia="en-AU"/>
                      <w14:ligatures w14:val="none"/>
                    </w:rPr>
                    <w:fldChar w:fldCharType="separate"/>
                  </w:r>
                  <w:r w:rsidR="00877611" w:rsidRPr="005B6EFD">
                    <w:rPr>
                      <w:rFonts w:ascii="Arial Narrow" w:hAnsi="Arial Narrow" w:cs="Arial"/>
                      <w:noProof/>
                      <w:color w:val="000000"/>
                      <w:kern w:val="0"/>
                      <w:sz w:val="20"/>
                      <w:szCs w:val="20"/>
                      <w:lang w:eastAsia="en-AU"/>
                      <w14:ligatures w14:val="none"/>
                    </w:rPr>
                    <w:t>(Clifford et al., 2021)</w:t>
                  </w:r>
                  <w:r w:rsidR="00877611" w:rsidRPr="005B6EFD">
                    <w:rPr>
                      <w:rFonts w:ascii="Arial Narrow" w:hAnsi="Arial Narrow" w:cs="Arial"/>
                      <w:color w:val="000000"/>
                      <w:kern w:val="0"/>
                      <w:sz w:val="20"/>
                      <w:szCs w:val="20"/>
                      <w:lang w:eastAsia="en-AU"/>
                      <w14:ligatures w14:val="none"/>
                    </w:rPr>
                    <w:fldChar w:fldCharType="end"/>
                  </w:r>
                </w:p>
              </w:tc>
            </w:tr>
          </w:tbl>
          <w:p w14:paraId="18F69865" w14:textId="77777777" w:rsidR="00167D1D" w:rsidRPr="005B6EFD" w:rsidRDefault="00167D1D">
            <w:pPr>
              <w:pStyle w:val="TableText"/>
              <w:spacing w:before="0" w:after="0"/>
              <w:rPr>
                <w:szCs w:val="20"/>
              </w:rPr>
            </w:pPr>
          </w:p>
        </w:tc>
      </w:tr>
      <w:tr w:rsidR="00167D1D" w:rsidRPr="005B6EFD" w14:paraId="59368707" w14:textId="77777777" w:rsidTr="00F675CE">
        <w:tc>
          <w:tcPr>
            <w:tcW w:w="2235" w:type="dxa"/>
            <w:tcBorders>
              <w:top w:val="single" w:sz="4" w:space="0" w:color="auto"/>
              <w:left w:val="single" w:sz="4" w:space="0" w:color="auto"/>
              <w:bottom w:val="single" w:sz="4" w:space="0" w:color="auto"/>
              <w:right w:val="single" w:sz="4" w:space="0" w:color="auto"/>
            </w:tcBorders>
          </w:tcPr>
          <w:p w14:paraId="282ABDE1" w14:textId="77777777" w:rsidR="00167D1D" w:rsidRPr="005B6EFD" w:rsidRDefault="00167D1D">
            <w:pPr>
              <w:pStyle w:val="TableText"/>
              <w:spacing w:before="0" w:after="0"/>
              <w:rPr>
                <w:szCs w:val="20"/>
              </w:rPr>
            </w:pPr>
            <w:r w:rsidRPr="005B6EFD">
              <w:rPr>
                <w:szCs w:val="20"/>
              </w:rPr>
              <w:t>Proportion of cancer that are distal</w:t>
            </w:r>
          </w:p>
        </w:tc>
        <w:tc>
          <w:tcPr>
            <w:tcW w:w="1751" w:type="dxa"/>
            <w:tcBorders>
              <w:top w:val="single" w:sz="4" w:space="0" w:color="auto"/>
              <w:left w:val="single" w:sz="4" w:space="0" w:color="auto"/>
              <w:bottom w:val="single" w:sz="4" w:space="0" w:color="auto"/>
              <w:right w:val="single" w:sz="4" w:space="0" w:color="auto"/>
            </w:tcBorders>
          </w:tcPr>
          <w:p w14:paraId="0AC31C76" w14:textId="77777777" w:rsidR="00167D1D" w:rsidRPr="005B6EFD" w:rsidRDefault="00167D1D">
            <w:pPr>
              <w:pStyle w:val="TableText"/>
              <w:spacing w:before="0" w:after="0"/>
              <w:rPr>
                <w:szCs w:val="20"/>
              </w:rPr>
            </w:pPr>
            <w:r w:rsidRPr="005B6EFD">
              <w:rPr>
                <w:szCs w:val="20"/>
              </w:rPr>
              <w:t>0.1669</w:t>
            </w:r>
          </w:p>
        </w:tc>
        <w:tc>
          <w:tcPr>
            <w:tcW w:w="5030" w:type="dxa"/>
            <w:tcBorders>
              <w:top w:val="single" w:sz="4" w:space="0" w:color="auto"/>
              <w:left w:val="single" w:sz="4" w:space="0" w:color="auto"/>
              <w:bottom w:val="single" w:sz="4" w:space="0" w:color="auto"/>
              <w:right w:val="single" w:sz="4" w:space="0" w:color="auto"/>
            </w:tcBorders>
          </w:tcPr>
          <w:p w14:paraId="7A27856C" w14:textId="35DAF767" w:rsidR="00167D1D" w:rsidRPr="005B6EFD" w:rsidRDefault="009E36C1">
            <w:pPr>
              <w:pStyle w:val="TableText"/>
              <w:spacing w:before="0" w:after="0"/>
              <w:rPr>
                <w:szCs w:val="20"/>
              </w:rPr>
            </w:pPr>
            <w:r w:rsidRPr="005B6EFD">
              <w:rPr>
                <w:szCs w:val="20"/>
              </w:rPr>
              <w:fldChar w:fldCharType="begin"/>
            </w:r>
            <w:r w:rsidRPr="005B6EFD">
              <w:rPr>
                <w:szCs w:val="20"/>
              </w:rPr>
              <w:instrText xml:space="preserve"> ADDIN EN.CITE &lt;EndNote&gt;&lt;Cite&gt;&lt;Author&gt;SEER&lt;/Author&gt;&lt;Year&gt;2022&lt;/Year&gt;&lt;RecNum&gt;221&lt;/RecNum&gt;&lt;DisplayText&gt;(SEER, 2022)&lt;/DisplayText&gt;&lt;record&gt;&lt;rec-number&gt;221&lt;/rec-number&gt;&lt;foreign-keys&gt;&lt;key app="EN" db-id="9v9drdeptwav2qeedz6xra5cdaa2rdsrfz0e" timestamp="1742475920"&gt;221&lt;/key&gt;&lt;/foreign-keys&gt;&lt;ref-type name="Journal Article"&gt;17&lt;/ref-type&gt;&lt;contributors&gt;&lt;authors&gt;&lt;author&gt;SEER,&lt;/author&gt;&lt;/authors&gt;&lt;/contributors&gt;&lt;titles&gt;&lt;title&gt;Anus, Anal Canal &amp;amp; Anorectum; Recent Trends in SEER Age-Adjusted Incidence Rates, 2000-2021&lt;/title&gt;&lt;/titles&gt;&lt;dates&gt;&lt;year&gt;2022&lt;/year&gt;&lt;/dates&gt;&lt;urls&gt;&lt;related-urls&gt;&lt;url&gt;https://seer.cancer.gov/statistics-network/explorer/application.html?site=34&amp;amp;data_type=1&amp;amp;graph_type=2&amp;amp;compareBy=sex&amp;amp;chk_sex_1=1&amp;amp;rate_type=2&amp;amp;race=1&amp;amp;age_range=1&amp;amp;stage=101&amp;amp;advopt_precision=1&amp;amp;advopt_show_ci=on&amp;amp;hdn_view=1&amp;amp;advopt_show_apc=on&amp;amp;advopt_display=1&lt;/url&gt;&lt;/related-urls&gt;&lt;/urls&gt;&lt;/record&gt;&lt;/Cite&gt;&lt;/EndNote&gt;</w:instrText>
            </w:r>
            <w:r w:rsidRPr="005B6EFD">
              <w:rPr>
                <w:szCs w:val="20"/>
              </w:rPr>
              <w:fldChar w:fldCharType="separate"/>
            </w:r>
            <w:r w:rsidRPr="005B6EFD">
              <w:rPr>
                <w:noProof/>
                <w:szCs w:val="20"/>
              </w:rPr>
              <w:t>(SEER, 2022)</w:t>
            </w:r>
            <w:r w:rsidRPr="005B6EFD">
              <w:rPr>
                <w:szCs w:val="20"/>
              </w:rPr>
              <w:fldChar w:fldCharType="end"/>
            </w:r>
          </w:p>
        </w:tc>
      </w:tr>
      <w:tr w:rsidR="00167D1D" w:rsidRPr="005B6EFD" w14:paraId="741692CF" w14:textId="77777777" w:rsidTr="00F675CE">
        <w:tc>
          <w:tcPr>
            <w:tcW w:w="2235" w:type="dxa"/>
            <w:tcBorders>
              <w:top w:val="single" w:sz="4" w:space="0" w:color="auto"/>
              <w:left w:val="single" w:sz="4" w:space="0" w:color="auto"/>
              <w:bottom w:val="single" w:sz="4" w:space="0" w:color="auto"/>
              <w:right w:val="single" w:sz="4" w:space="0" w:color="auto"/>
            </w:tcBorders>
          </w:tcPr>
          <w:p w14:paraId="1BE70F0E" w14:textId="77777777" w:rsidR="00167D1D" w:rsidRPr="005B6EFD" w:rsidRDefault="00167D1D">
            <w:pPr>
              <w:pStyle w:val="TableText"/>
              <w:spacing w:before="0" w:after="0"/>
              <w:rPr>
                <w:szCs w:val="20"/>
              </w:rPr>
            </w:pPr>
            <w:r w:rsidRPr="005B6EFD">
              <w:rPr>
                <w:szCs w:val="20"/>
              </w:rPr>
              <w:t>Proportion of cancer that are regional</w:t>
            </w:r>
          </w:p>
        </w:tc>
        <w:tc>
          <w:tcPr>
            <w:tcW w:w="1751" w:type="dxa"/>
            <w:tcBorders>
              <w:top w:val="single" w:sz="4" w:space="0" w:color="auto"/>
              <w:left w:val="single" w:sz="4" w:space="0" w:color="auto"/>
              <w:bottom w:val="single" w:sz="4" w:space="0" w:color="auto"/>
              <w:right w:val="single" w:sz="4" w:space="0" w:color="auto"/>
            </w:tcBorders>
          </w:tcPr>
          <w:p w14:paraId="0A395B10" w14:textId="77777777" w:rsidR="00167D1D" w:rsidRPr="005B6EFD" w:rsidRDefault="00167D1D">
            <w:pPr>
              <w:pStyle w:val="TableText"/>
              <w:spacing w:before="0" w:after="0"/>
              <w:rPr>
                <w:szCs w:val="20"/>
              </w:rPr>
            </w:pPr>
            <w:r w:rsidRPr="005B6EFD">
              <w:rPr>
                <w:szCs w:val="20"/>
              </w:rPr>
              <w:t>0.4195</w:t>
            </w:r>
          </w:p>
        </w:tc>
        <w:tc>
          <w:tcPr>
            <w:tcW w:w="5030" w:type="dxa"/>
            <w:tcBorders>
              <w:top w:val="single" w:sz="4" w:space="0" w:color="auto"/>
              <w:left w:val="single" w:sz="4" w:space="0" w:color="auto"/>
              <w:bottom w:val="single" w:sz="4" w:space="0" w:color="auto"/>
              <w:right w:val="single" w:sz="4" w:space="0" w:color="auto"/>
            </w:tcBorders>
          </w:tcPr>
          <w:p w14:paraId="55673985" w14:textId="6BB22EB3" w:rsidR="00167D1D" w:rsidRPr="005B6EFD" w:rsidRDefault="009E36C1">
            <w:pPr>
              <w:pStyle w:val="TableText"/>
              <w:spacing w:before="0" w:after="0"/>
              <w:rPr>
                <w:szCs w:val="20"/>
              </w:rPr>
            </w:pPr>
            <w:r w:rsidRPr="005B6EFD">
              <w:rPr>
                <w:szCs w:val="20"/>
              </w:rPr>
              <w:fldChar w:fldCharType="begin"/>
            </w:r>
            <w:r w:rsidRPr="005B6EFD">
              <w:rPr>
                <w:szCs w:val="20"/>
              </w:rPr>
              <w:instrText xml:space="preserve"> ADDIN EN.CITE &lt;EndNote&gt;&lt;Cite&gt;&lt;Author&gt;SEER&lt;/Author&gt;&lt;Year&gt;2022&lt;/Year&gt;&lt;RecNum&gt;221&lt;/RecNum&gt;&lt;DisplayText&gt;(SEER, 2022)&lt;/DisplayText&gt;&lt;record&gt;&lt;rec-number&gt;221&lt;/rec-number&gt;&lt;foreign-keys&gt;&lt;key app="EN" db-id="9v9drdeptwav2qeedz6xra5cdaa2rdsrfz0e" timestamp="1742475920"&gt;221&lt;/key&gt;&lt;/foreign-keys&gt;&lt;ref-type name="Journal Article"&gt;17&lt;/ref-type&gt;&lt;contributors&gt;&lt;authors&gt;&lt;author&gt;SEER,&lt;/author&gt;&lt;/authors&gt;&lt;/contributors&gt;&lt;titles&gt;&lt;title&gt;Anus, Anal Canal &amp;amp; Anorectum; Recent Trends in SEER Age-Adjusted Incidence Rates, 2000-2021&lt;/title&gt;&lt;/titles&gt;&lt;dates&gt;&lt;year&gt;2022&lt;/year&gt;&lt;/dates&gt;&lt;urls&gt;&lt;related-urls&gt;&lt;url&gt;https://seer.cancer.gov/statistics-network/explorer/application.html?site=34&amp;amp;data_type=1&amp;amp;graph_type=2&amp;amp;compareBy=sex&amp;amp;chk_sex_1=1&amp;amp;rate_type=2&amp;amp;race=1&amp;amp;age_range=1&amp;amp;stage=101&amp;amp;advopt_precision=1&amp;amp;advopt_show_ci=on&amp;amp;hdn_view=1&amp;amp;advopt_show_apc=on&amp;amp;advopt_display=1&lt;/url&gt;&lt;/related-urls&gt;&lt;/urls&gt;&lt;/record&gt;&lt;/Cite&gt;&lt;/EndNote&gt;</w:instrText>
            </w:r>
            <w:r w:rsidRPr="005B6EFD">
              <w:rPr>
                <w:szCs w:val="20"/>
              </w:rPr>
              <w:fldChar w:fldCharType="separate"/>
            </w:r>
            <w:r w:rsidRPr="005B6EFD">
              <w:rPr>
                <w:noProof/>
                <w:szCs w:val="20"/>
              </w:rPr>
              <w:t>(SEER, 2022)</w:t>
            </w:r>
            <w:r w:rsidRPr="005B6EFD">
              <w:rPr>
                <w:szCs w:val="20"/>
              </w:rPr>
              <w:fldChar w:fldCharType="end"/>
            </w:r>
            <w:r w:rsidR="00167D1D" w:rsidRPr="005B6EFD">
              <w:rPr>
                <w:szCs w:val="20"/>
              </w:rPr>
              <w:tab/>
            </w:r>
            <w:r w:rsidR="00167D1D" w:rsidRPr="005B6EFD">
              <w:rPr>
                <w:szCs w:val="20"/>
              </w:rPr>
              <w:tab/>
            </w:r>
            <w:r w:rsidR="00167D1D" w:rsidRPr="005B6EFD">
              <w:rPr>
                <w:szCs w:val="20"/>
              </w:rPr>
              <w:tab/>
            </w:r>
          </w:p>
        </w:tc>
      </w:tr>
      <w:tr w:rsidR="00167D1D" w:rsidRPr="005B6EFD" w14:paraId="55E51FE2" w14:textId="77777777" w:rsidTr="00F675CE">
        <w:tc>
          <w:tcPr>
            <w:tcW w:w="2235" w:type="dxa"/>
            <w:tcBorders>
              <w:top w:val="single" w:sz="4" w:space="0" w:color="auto"/>
              <w:left w:val="single" w:sz="4" w:space="0" w:color="auto"/>
              <w:bottom w:val="single" w:sz="4" w:space="0" w:color="auto"/>
              <w:right w:val="single" w:sz="4" w:space="0" w:color="auto"/>
            </w:tcBorders>
          </w:tcPr>
          <w:p w14:paraId="210AF3D5" w14:textId="77777777" w:rsidR="00167D1D" w:rsidRPr="005B6EFD" w:rsidRDefault="00167D1D">
            <w:pPr>
              <w:pStyle w:val="TableText"/>
              <w:spacing w:before="0" w:after="0"/>
              <w:rPr>
                <w:szCs w:val="20"/>
              </w:rPr>
            </w:pPr>
            <w:r w:rsidRPr="005B6EFD">
              <w:rPr>
                <w:szCs w:val="20"/>
              </w:rPr>
              <w:t>Proportion of cancer that are local</w:t>
            </w:r>
          </w:p>
        </w:tc>
        <w:tc>
          <w:tcPr>
            <w:tcW w:w="1751" w:type="dxa"/>
            <w:tcBorders>
              <w:top w:val="single" w:sz="4" w:space="0" w:color="auto"/>
              <w:left w:val="single" w:sz="4" w:space="0" w:color="auto"/>
              <w:bottom w:val="single" w:sz="4" w:space="0" w:color="auto"/>
              <w:right w:val="single" w:sz="4" w:space="0" w:color="auto"/>
            </w:tcBorders>
          </w:tcPr>
          <w:p w14:paraId="3C38E3C2" w14:textId="77777777" w:rsidR="00167D1D" w:rsidRPr="005B6EFD" w:rsidRDefault="00167D1D">
            <w:pPr>
              <w:pStyle w:val="TableText"/>
              <w:spacing w:before="0" w:after="0"/>
              <w:rPr>
                <w:szCs w:val="20"/>
              </w:rPr>
            </w:pPr>
            <w:r w:rsidRPr="005B6EFD">
              <w:rPr>
                <w:szCs w:val="20"/>
              </w:rPr>
              <w:t>0.4137</w:t>
            </w:r>
          </w:p>
        </w:tc>
        <w:tc>
          <w:tcPr>
            <w:tcW w:w="5030" w:type="dxa"/>
            <w:tcBorders>
              <w:top w:val="single" w:sz="4" w:space="0" w:color="auto"/>
              <w:left w:val="single" w:sz="4" w:space="0" w:color="auto"/>
              <w:bottom w:val="single" w:sz="4" w:space="0" w:color="auto"/>
              <w:right w:val="single" w:sz="4" w:space="0" w:color="auto"/>
            </w:tcBorders>
          </w:tcPr>
          <w:p w14:paraId="6D8657D9" w14:textId="645EFC5B" w:rsidR="00167D1D" w:rsidRPr="005B6EFD" w:rsidRDefault="009E36C1">
            <w:pPr>
              <w:pStyle w:val="TableText"/>
              <w:spacing w:before="0" w:after="0"/>
              <w:rPr>
                <w:szCs w:val="20"/>
              </w:rPr>
            </w:pPr>
            <w:r w:rsidRPr="005B6EFD">
              <w:rPr>
                <w:szCs w:val="20"/>
              </w:rPr>
              <w:fldChar w:fldCharType="begin"/>
            </w:r>
            <w:r w:rsidRPr="005B6EFD">
              <w:rPr>
                <w:szCs w:val="20"/>
              </w:rPr>
              <w:instrText xml:space="preserve"> ADDIN EN.CITE &lt;EndNote&gt;&lt;Cite&gt;&lt;Author&gt;SEER&lt;/Author&gt;&lt;Year&gt;2022&lt;/Year&gt;&lt;RecNum&gt;221&lt;/RecNum&gt;&lt;DisplayText&gt;(SEER, 2022)&lt;/DisplayText&gt;&lt;record&gt;&lt;rec-number&gt;221&lt;/rec-number&gt;&lt;foreign-keys&gt;&lt;key app="EN" db-id="9v9drdeptwav2qeedz6xra5cdaa2rdsrfz0e" timestamp="1742475920"&gt;221&lt;/key&gt;&lt;/foreign-keys&gt;&lt;ref-type name="Journal Article"&gt;17&lt;/ref-type&gt;&lt;contributors&gt;&lt;authors&gt;&lt;author&gt;SEER,&lt;/author&gt;&lt;/authors&gt;&lt;/contributors&gt;&lt;titles&gt;&lt;title&gt;Anus, Anal Canal &amp;amp; Anorectum; Recent Trends in SEER Age-Adjusted Incidence Rates, 2000-2021&lt;/title&gt;&lt;/titles&gt;&lt;dates&gt;&lt;year&gt;2022&lt;/year&gt;&lt;/dates&gt;&lt;urls&gt;&lt;related-urls&gt;&lt;url&gt;https://seer.cancer.gov/statistics-network/explorer/application.html?site=34&amp;amp;data_type=1&amp;amp;graph_type=2&amp;amp;compareBy=sex&amp;amp;chk_sex_1=1&amp;amp;rate_type=2&amp;amp;race=1&amp;amp;age_range=1&amp;amp;stage=101&amp;amp;advopt_precision=1&amp;amp;advopt_show_ci=on&amp;amp;hdn_view=1&amp;amp;advopt_show_apc=on&amp;amp;advopt_display=1&lt;/url&gt;&lt;/related-urls&gt;&lt;/urls&gt;&lt;/record&gt;&lt;/Cite&gt;&lt;/EndNote&gt;</w:instrText>
            </w:r>
            <w:r w:rsidRPr="005B6EFD">
              <w:rPr>
                <w:szCs w:val="20"/>
              </w:rPr>
              <w:fldChar w:fldCharType="separate"/>
            </w:r>
            <w:r w:rsidRPr="005B6EFD">
              <w:rPr>
                <w:noProof/>
                <w:szCs w:val="20"/>
              </w:rPr>
              <w:t>(SEER, 2022)</w:t>
            </w:r>
            <w:r w:rsidRPr="005B6EFD">
              <w:rPr>
                <w:szCs w:val="20"/>
              </w:rPr>
              <w:fldChar w:fldCharType="end"/>
            </w:r>
          </w:p>
        </w:tc>
      </w:tr>
      <w:tr w:rsidR="00167D1D" w:rsidRPr="005B6EFD" w14:paraId="43F1B683" w14:textId="77777777" w:rsidTr="00F675CE">
        <w:tc>
          <w:tcPr>
            <w:tcW w:w="2235" w:type="dxa"/>
            <w:tcBorders>
              <w:top w:val="single" w:sz="4" w:space="0" w:color="auto"/>
              <w:left w:val="single" w:sz="4" w:space="0" w:color="auto"/>
              <w:bottom w:val="single" w:sz="4" w:space="0" w:color="auto"/>
              <w:right w:val="single" w:sz="4" w:space="0" w:color="auto"/>
            </w:tcBorders>
          </w:tcPr>
          <w:p w14:paraId="52050B46" w14:textId="77777777" w:rsidR="00167D1D" w:rsidRPr="005B6EFD" w:rsidRDefault="00167D1D">
            <w:pPr>
              <w:pStyle w:val="TableText"/>
              <w:spacing w:before="0" w:after="0"/>
              <w:rPr>
                <w:szCs w:val="20"/>
              </w:rPr>
            </w:pPr>
            <w:r w:rsidRPr="005B6EFD">
              <w:rPr>
                <w:color w:val="000000"/>
                <w:szCs w:val="20"/>
              </w:rPr>
              <w:t>Progression from remission for distal cancer patients</w:t>
            </w:r>
          </w:p>
        </w:tc>
        <w:tc>
          <w:tcPr>
            <w:tcW w:w="1751" w:type="dxa"/>
            <w:tcBorders>
              <w:top w:val="single" w:sz="4" w:space="0" w:color="auto"/>
              <w:left w:val="single" w:sz="4" w:space="0" w:color="auto"/>
              <w:bottom w:val="single" w:sz="4" w:space="0" w:color="auto"/>
              <w:right w:val="single" w:sz="4" w:space="0" w:color="auto"/>
            </w:tcBorders>
          </w:tcPr>
          <w:p w14:paraId="268E6508" w14:textId="77777777" w:rsidR="00167D1D" w:rsidRPr="005B6EFD" w:rsidRDefault="00167D1D">
            <w:pPr>
              <w:pStyle w:val="TableText"/>
              <w:spacing w:before="0" w:after="0"/>
              <w:rPr>
                <w:szCs w:val="20"/>
              </w:rPr>
            </w:pPr>
            <w:r w:rsidRPr="005B6EFD">
              <w:rPr>
                <w:color w:val="000000"/>
                <w:szCs w:val="20"/>
              </w:rPr>
              <w:t>0.0200</w:t>
            </w:r>
          </w:p>
        </w:tc>
        <w:tc>
          <w:tcPr>
            <w:tcW w:w="5030" w:type="dxa"/>
            <w:tcBorders>
              <w:top w:val="single" w:sz="4" w:space="0" w:color="auto"/>
              <w:left w:val="single" w:sz="4" w:space="0" w:color="auto"/>
              <w:bottom w:val="single" w:sz="4" w:space="0" w:color="auto"/>
              <w:right w:val="single" w:sz="4" w:space="0" w:color="auto"/>
            </w:tcBorders>
          </w:tcPr>
          <w:p w14:paraId="3FC6AD43" w14:textId="35188A5D" w:rsidR="00167D1D" w:rsidRPr="005B6EFD" w:rsidRDefault="00167D1D">
            <w:pPr>
              <w:pStyle w:val="TableText"/>
              <w:spacing w:before="0" w:after="0"/>
              <w:rPr>
                <w:szCs w:val="20"/>
              </w:rPr>
            </w:pPr>
            <w:r w:rsidRPr="005B6EFD">
              <w:rPr>
                <w:color w:val="000000"/>
                <w:szCs w:val="20"/>
              </w:rPr>
              <w:t xml:space="preserve">Proxy - </w:t>
            </w:r>
            <w:r w:rsidR="009E36C1" w:rsidRPr="005B6EFD">
              <w:rPr>
                <w:color w:val="000000"/>
                <w:szCs w:val="20"/>
              </w:rPr>
              <w:fldChar w:fldCharType="begin"/>
            </w:r>
            <w:r w:rsidR="009E36C1" w:rsidRPr="005B6EFD">
              <w:rPr>
                <w:color w:val="000000"/>
                <w:szCs w:val="20"/>
              </w:rPr>
              <w:instrText xml:space="preserve"> ADDIN EN.CITE &lt;EndNote&gt;&lt;Cite&gt;&lt;Author&gt;Cheng&lt;/Author&gt;&lt;Year&gt;2023&lt;/Year&gt;&lt;RecNum&gt;238&lt;/RecNum&gt;&lt;DisplayText&gt;(Cheng et al., 2023)&lt;/DisplayText&gt;&lt;record&gt;&lt;rec-number&gt;238&lt;/rec-number&gt;&lt;foreign-keys&gt;&lt;key app="EN" db-id="9v9drdeptwav2qeedz6xra5cdaa2rdsrfz0e" timestamp="1742777111"&gt;238&lt;/key&gt;&lt;/foreign-keys&gt;&lt;ref-type name="Journal Article"&gt;17&lt;/ref-type&gt;&lt;contributors&gt;&lt;authors&gt;&lt;author&gt;Cheng, Qinglu&lt;/author&gt;&lt;author&gt;Poynten, I. Mary&lt;/author&gt;&lt;author&gt;Jin, Fengyi&lt;/author&gt;&lt;author&gt;Grulich, Andrew&lt;/author&gt;&lt;author&gt;Ong, Jason J.&lt;/author&gt;&lt;author&gt;Hillman, Richard J.&lt;/author&gt;&lt;author&gt;Hruby, George&lt;/author&gt;&lt;author&gt;Howard, Kirsten&lt;/author&gt;&lt;author&gt;Newall, Anthony&lt;/author&gt;&lt;author&gt;Boettiger, David C.&lt;/author&gt;&lt;/authors&gt;&lt;/contributors&gt;&lt;titles&gt;&lt;title&gt;Cost-effectiveness of screening and treating anal pre-cancerous lesions among gay, bisexual and other men who have sex with men living with HIV&lt;/title&gt;&lt;secondary-title&gt;The Lancet Regional Health – Western Pacific&lt;/secondary-title&gt;&lt;/titles&gt;&lt;periodical&gt;&lt;full-title&gt;The Lancet Regional Health – Western Pacific&lt;/full-title&gt;&lt;/periodical&gt;&lt;volume&gt;32&lt;/volume&gt;&lt;dates&gt;&lt;year&gt;2023&lt;/year&gt;&lt;/dates&gt;&lt;publisher&gt;Elsevier&lt;/publisher&gt;&lt;isbn&gt;2666-6065&lt;/isbn&gt;&lt;urls&gt;&lt;related-urls&gt;&lt;url&gt;https://doi.org/10.1016/j.lanwpc.2022.100676&lt;/url&gt;&lt;/related-urls&gt;&lt;/urls&gt;&lt;electronic-resource-num&gt;10.1016/j.lanwpc.2022.100676&lt;/electronic-resource-num&gt;&lt;access-date&gt;2025/03/23&lt;/access-date&gt;&lt;/record&gt;&lt;/Cite&gt;&lt;/EndNote&gt;</w:instrText>
            </w:r>
            <w:r w:rsidR="009E36C1" w:rsidRPr="005B6EFD">
              <w:rPr>
                <w:color w:val="000000"/>
                <w:szCs w:val="20"/>
              </w:rPr>
              <w:fldChar w:fldCharType="separate"/>
            </w:r>
            <w:r w:rsidR="009E36C1" w:rsidRPr="005B6EFD">
              <w:rPr>
                <w:noProof/>
                <w:color w:val="000000"/>
                <w:szCs w:val="20"/>
              </w:rPr>
              <w:t>(Cheng et al., 2023)</w:t>
            </w:r>
            <w:r w:rsidR="009E36C1" w:rsidRPr="005B6EFD">
              <w:rPr>
                <w:color w:val="000000"/>
                <w:szCs w:val="20"/>
              </w:rPr>
              <w:fldChar w:fldCharType="end"/>
            </w:r>
          </w:p>
        </w:tc>
      </w:tr>
      <w:tr w:rsidR="00167D1D" w:rsidRPr="005B6EFD" w14:paraId="1AA2636A" w14:textId="77777777" w:rsidTr="00F675CE">
        <w:tc>
          <w:tcPr>
            <w:tcW w:w="2235" w:type="dxa"/>
            <w:tcBorders>
              <w:top w:val="single" w:sz="4" w:space="0" w:color="auto"/>
              <w:left w:val="single" w:sz="4" w:space="0" w:color="auto"/>
              <w:bottom w:val="single" w:sz="4" w:space="0" w:color="auto"/>
              <w:right w:val="single" w:sz="4" w:space="0" w:color="auto"/>
            </w:tcBorders>
          </w:tcPr>
          <w:p w14:paraId="2AF38AE5" w14:textId="77777777" w:rsidR="00167D1D" w:rsidRPr="005B6EFD" w:rsidRDefault="00167D1D">
            <w:pPr>
              <w:pStyle w:val="TableText"/>
              <w:spacing w:before="0" w:after="0"/>
              <w:rPr>
                <w:szCs w:val="20"/>
              </w:rPr>
            </w:pPr>
            <w:r w:rsidRPr="005B6EFD">
              <w:rPr>
                <w:color w:val="000000"/>
                <w:szCs w:val="20"/>
              </w:rPr>
              <w:t>Probabiltiy of local cancer progressing to distal</w:t>
            </w:r>
          </w:p>
        </w:tc>
        <w:tc>
          <w:tcPr>
            <w:tcW w:w="1751" w:type="dxa"/>
            <w:tcBorders>
              <w:top w:val="single" w:sz="4" w:space="0" w:color="auto"/>
              <w:left w:val="single" w:sz="4" w:space="0" w:color="auto"/>
              <w:bottom w:val="single" w:sz="4" w:space="0" w:color="auto"/>
              <w:right w:val="single" w:sz="4" w:space="0" w:color="auto"/>
            </w:tcBorders>
          </w:tcPr>
          <w:p w14:paraId="5C243BB8" w14:textId="77777777" w:rsidR="00167D1D" w:rsidRPr="005B6EFD" w:rsidRDefault="00167D1D">
            <w:pPr>
              <w:pStyle w:val="TableText"/>
              <w:spacing w:before="0" w:after="0"/>
              <w:rPr>
                <w:szCs w:val="20"/>
              </w:rPr>
            </w:pPr>
            <w:r w:rsidRPr="005B6EFD">
              <w:rPr>
                <w:color w:val="000000"/>
                <w:szCs w:val="20"/>
              </w:rPr>
              <w:t>0.0200</w:t>
            </w:r>
          </w:p>
        </w:tc>
        <w:tc>
          <w:tcPr>
            <w:tcW w:w="5030" w:type="dxa"/>
            <w:tcBorders>
              <w:top w:val="single" w:sz="4" w:space="0" w:color="auto"/>
              <w:left w:val="single" w:sz="4" w:space="0" w:color="auto"/>
              <w:bottom w:val="single" w:sz="4" w:space="0" w:color="auto"/>
              <w:right w:val="single" w:sz="4" w:space="0" w:color="auto"/>
            </w:tcBorders>
          </w:tcPr>
          <w:p w14:paraId="7513FB73" w14:textId="2F02D7CA" w:rsidR="00167D1D" w:rsidRPr="005B6EFD" w:rsidRDefault="009E36C1">
            <w:pPr>
              <w:pStyle w:val="TableText"/>
              <w:spacing w:before="0" w:after="0"/>
              <w:rPr>
                <w:szCs w:val="20"/>
              </w:rPr>
            </w:pPr>
            <w:r w:rsidRPr="005B6EFD">
              <w:rPr>
                <w:szCs w:val="20"/>
              </w:rPr>
              <w:fldChar w:fldCharType="begin"/>
            </w:r>
            <w:r w:rsidRPr="005B6EFD">
              <w:rPr>
                <w:szCs w:val="20"/>
              </w:rPr>
              <w:instrText xml:space="preserve"> ADDIN EN.CITE &lt;EndNote&gt;&lt;Cite&gt;&lt;Author&gt;Cheng&lt;/Author&gt;&lt;Year&gt;2023&lt;/Year&gt;&lt;RecNum&gt;238&lt;/RecNum&gt;&lt;DisplayText&gt;(Cheng et al., 2023)&lt;/DisplayText&gt;&lt;record&gt;&lt;rec-number&gt;238&lt;/rec-number&gt;&lt;foreign-keys&gt;&lt;key app="EN" db-id="9v9drdeptwav2qeedz6xra5cdaa2rdsrfz0e" timestamp="1742777111"&gt;238&lt;/key&gt;&lt;/foreign-keys&gt;&lt;ref-type name="Journal Article"&gt;17&lt;/ref-type&gt;&lt;contributors&gt;&lt;authors&gt;&lt;author&gt;Cheng, Qinglu&lt;/author&gt;&lt;author&gt;Poynten, I. Mary&lt;/author&gt;&lt;author&gt;Jin, Fengyi&lt;/author&gt;&lt;author&gt;Grulich, Andrew&lt;/author&gt;&lt;author&gt;Ong, Jason J.&lt;/author&gt;&lt;author&gt;Hillman, Richard J.&lt;/author&gt;&lt;author&gt;Hruby, George&lt;/author&gt;&lt;author&gt;Howard, Kirsten&lt;/author&gt;&lt;author&gt;Newall, Anthony&lt;/author&gt;&lt;author&gt;Boettiger, David C.&lt;/author&gt;&lt;/authors&gt;&lt;/contributors&gt;&lt;titles&gt;&lt;title&gt;Cost-effectiveness of screening and treating anal pre-cancerous lesions among gay, bisexual and other men who have sex with men living with HIV&lt;/title&gt;&lt;secondary-title&gt;The Lancet Regional Health – Western Pacific&lt;/secondary-title&gt;&lt;/titles&gt;&lt;periodical&gt;&lt;full-title&gt;The Lancet Regional Health – Western Pacific&lt;/full-title&gt;&lt;/periodical&gt;&lt;volume&gt;32&lt;/volume&gt;&lt;dates&gt;&lt;year&gt;2023&lt;/year&gt;&lt;/dates&gt;&lt;publisher&gt;Elsevier&lt;/publisher&gt;&lt;isbn&gt;2666-6065&lt;/isbn&gt;&lt;urls&gt;&lt;related-urls&gt;&lt;url&gt;https://doi.org/10.1016/j.lanwpc.2022.100676&lt;/url&gt;&lt;/related-urls&gt;&lt;/urls&gt;&lt;electronic-resource-num&gt;10.1016/j.lanwpc.2022.100676&lt;/electronic-resource-num&gt;&lt;access-date&gt;2025/03/23&lt;/access-date&gt;&lt;/record&gt;&lt;/Cite&gt;&lt;/EndNote&gt;</w:instrText>
            </w:r>
            <w:r w:rsidRPr="005B6EFD">
              <w:rPr>
                <w:szCs w:val="20"/>
              </w:rPr>
              <w:fldChar w:fldCharType="separate"/>
            </w:r>
            <w:r w:rsidRPr="005B6EFD">
              <w:rPr>
                <w:noProof/>
                <w:szCs w:val="20"/>
              </w:rPr>
              <w:t>(Cheng et al., 2023)</w:t>
            </w:r>
            <w:r w:rsidRPr="005B6EFD">
              <w:rPr>
                <w:szCs w:val="20"/>
              </w:rPr>
              <w:fldChar w:fldCharType="end"/>
            </w:r>
          </w:p>
        </w:tc>
      </w:tr>
      <w:tr w:rsidR="00167D1D" w:rsidRPr="005B6EFD" w14:paraId="05FC4AC2" w14:textId="77777777" w:rsidTr="00F675CE">
        <w:tc>
          <w:tcPr>
            <w:tcW w:w="2235" w:type="dxa"/>
            <w:tcBorders>
              <w:top w:val="single" w:sz="4" w:space="0" w:color="auto"/>
              <w:left w:val="single" w:sz="4" w:space="0" w:color="auto"/>
              <w:bottom w:val="single" w:sz="4" w:space="0" w:color="auto"/>
              <w:right w:val="single" w:sz="4" w:space="0" w:color="auto"/>
            </w:tcBorders>
          </w:tcPr>
          <w:p w14:paraId="62CC9E11" w14:textId="77777777" w:rsidR="00167D1D" w:rsidRPr="005B6EFD" w:rsidRDefault="00167D1D">
            <w:pPr>
              <w:pStyle w:val="TableText"/>
              <w:spacing w:before="0" w:after="0"/>
              <w:rPr>
                <w:szCs w:val="20"/>
              </w:rPr>
            </w:pPr>
            <w:r w:rsidRPr="005B6EFD">
              <w:rPr>
                <w:color w:val="000000"/>
                <w:szCs w:val="20"/>
              </w:rPr>
              <w:t>Progression for local remission patients</w:t>
            </w:r>
          </w:p>
        </w:tc>
        <w:tc>
          <w:tcPr>
            <w:tcW w:w="1751" w:type="dxa"/>
            <w:tcBorders>
              <w:top w:val="single" w:sz="4" w:space="0" w:color="auto"/>
              <w:left w:val="single" w:sz="4" w:space="0" w:color="auto"/>
              <w:bottom w:val="single" w:sz="4" w:space="0" w:color="auto"/>
              <w:right w:val="single" w:sz="4" w:space="0" w:color="auto"/>
            </w:tcBorders>
          </w:tcPr>
          <w:p w14:paraId="5ED8D3BB" w14:textId="77777777" w:rsidR="00167D1D" w:rsidRPr="005B6EFD" w:rsidRDefault="00167D1D">
            <w:pPr>
              <w:pStyle w:val="TableText"/>
              <w:spacing w:before="0" w:after="0"/>
              <w:rPr>
                <w:szCs w:val="20"/>
              </w:rPr>
            </w:pPr>
            <w:r w:rsidRPr="005B6EFD">
              <w:rPr>
                <w:color w:val="000000"/>
                <w:szCs w:val="20"/>
              </w:rPr>
              <w:t>0.02</w:t>
            </w:r>
          </w:p>
        </w:tc>
        <w:tc>
          <w:tcPr>
            <w:tcW w:w="5030" w:type="dxa"/>
            <w:tcBorders>
              <w:top w:val="single" w:sz="4" w:space="0" w:color="auto"/>
              <w:left w:val="single" w:sz="4" w:space="0" w:color="auto"/>
              <w:bottom w:val="single" w:sz="4" w:space="0" w:color="auto"/>
              <w:right w:val="single" w:sz="4" w:space="0" w:color="auto"/>
            </w:tcBorders>
          </w:tcPr>
          <w:p w14:paraId="3F3F99CE" w14:textId="5CF256F5" w:rsidR="00167D1D" w:rsidRPr="005B6EFD" w:rsidRDefault="00167D1D">
            <w:pPr>
              <w:pStyle w:val="TableText"/>
              <w:spacing w:before="0" w:after="0"/>
              <w:rPr>
                <w:szCs w:val="20"/>
              </w:rPr>
            </w:pPr>
            <w:r w:rsidRPr="005B6EFD">
              <w:rPr>
                <w:color w:val="000000"/>
                <w:szCs w:val="20"/>
              </w:rPr>
              <w:t xml:space="preserve">Proxy - </w:t>
            </w:r>
            <w:r w:rsidR="009E36C1" w:rsidRPr="005B6EFD">
              <w:rPr>
                <w:color w:val="000000"/>
                <w:szCs w:val="20"/>
              </w:rPr>
              <w:fldChar w:fldCharType="begin"/>
            </w:r>
            <w:r w:rsidR="009E36C1" w:rsidRPr="005B6EFD">
              <w:rPr>
                <w:color w:val="000000"/>
                <w:szCs w:val="20"/>
              </w:rPr>
              <w:instrText xml:space="preserve"> ADDIN EN.CITE &lt;EndNote&gt;&lt;Cite&gt;&lt;Author&gt;Cheng&lt;/Author&gt;&lt;Year&gt;2023&lt;/Year&gt;&lt;RecNum&gt;238&lt;/RecNum&gt;&lt;DisplayText&gt;(Cheng et al., 2023)&lt;/DisplayText&gt;&lt;record&gt;&lt;rec-number&gt;238&lt;/rec-number&gt;&lt;foreign-keys&gt;&lt;key app="EN" db-id="9v9drdeptwav2qeedz6xra5cdaa2rdsrfz0e" timestamp="1742777111"&gt;238&lt;/key&gt;&lt;/foreign-keys&gt;&lt;ref-type name="Journal Article"&gt;17&lt;/ref-type&gt;&lt;contributors&gt;&lt;authors&gt;&lt;author&gt;Cheng, Qinglu&lt;/author&gt;&lt;author&gt;Poynten, I. Mary&lt;/author&gt;&lt;author&gt;Jin, Fengyi&lt;/author&gt;&lt;author&gt;Grulich, Andrew&lt;/author&gt;&lt;author&gt;Ong, Jason J.&lt;/author&gt;&lt;author&gt;Hillman, Richard J.&lt;/author&gt;&lt;author&gt;Hruby, George&lt;/author&gt;&lt;author&gt;Howard, Kirsten&lt;/author&gt;&lt;author&gt;Newall, Anthony&lt;/author&gt;&lt;author&gt;Boettiger, David C.&lt;/author&gt;&lt;/authors&gt;&lt;/contributors&gt;&lt;titles&gt;&lt;title&gt;Cost-effectiveness of screening and treating anal pre-cancerous lesions among gay, bisexual and other men who have sex with men living with HIV&lt;/title&gt;&lt;secondary-title&gt;The Lancet Regional Health – Western Pacific&lt;/secondary-title&gt;&lt;/titles&gt;&lt;periodical&gt;&lt;full-title&gt;The Lancet Regional Health – Western Pacific&lt;/full-title&gt;&lt;/periodical&gt;&lt;volume&gt;32&lt;/volume&gt;&lt;dates&gt;&lt;year&gt;2023&lt;/year&gt;&lt;/dates&gt;&lt;publisher&gt;Elsevier&lt;/publisher&gt;&lt;isbn&gt;2666-6065&lt;/isbn&gt;&lt;urls&gt;&lt;related-urls&gt;&lt;url&gt;https://doi.org/10.1016/j.lanwpc.2022.100676&lt;/url&gt;&lt;/related-urls&gt;&lt;/urls&gt;&lt;electronic-resource-num&gt;10.1016/j.lanwpc.2022.100676&lt;/electronic-resource-num&gt;&lt;access-date&gt;2025/03/23&lt;/access-date&gt;&lt;/record&gt;&lt;/Cite&gt;&lt;/EndNote&gt;</w:instrText>
            </w:r>
            <w:r w:rsidR="009E36C1" w:rsidRPr="005B6EFD">
              <w:rPr>
                <w:color w:val="000000"/>
                <w:szCs w:val="20"/>
              </w:rPr>
              <w:fldChar w:fldCharType="separate"/>
            </w:r>
            <w:r w:rsidR="009E36C1" w:rsidRPr="005B6EFD">
              <w:rPr>
                <w:noProof/>
                <w:color w:val="000000"/>
                <w:szCs w:val="20"/>
              </w:rPr>
              <w:t>(Cheng et al., 2023)</w:t>
            </w:r>
            <w:r w:rsidR="009E36C1" w:rsidRPr="005B6EFD">
              <w:rPr>
                <w:color w:val="000000"/>
                <w:szCs w:val="20"/>
              </w:rPr>
              <w:fldChar w:fldCharType="end"/>
            </w:r>
          </w:p>
        </w:tc>
      </w:tr>
      <w:tr w:rsidR="00167D1D" w:rsidRPr="005B6EFD" w14:paraId="482F848C" w14:textId="77777777" w:rsidTr="00F675CE">
        <w:tc>
          <w:tcPr>
            <w:tcW w:w="2235" w:type="dxa"/>
            <w:tcBorders>
              <w:top w:val="single" w:sz="4" w:space="0" w:color="auto"/>
              <w:left w:val="single" w:sz="4" w:space="0" w:color="auto"/>
              <w:bottom w:val="single" w:sz="4" w:space="0" w:color="auto"/>
              <w:right w:val="single" w:sz="4" w:space="0" w:color="auto"/>
            </w:tcBorders>
          </w:tcPr>
          <w:p w14:paraId="3ACC9C90" w14:textId="77777777" w:rsidR="00167D1D" w:rsidRPr="005B6EFD" w:rsidRDefault="00167D1D">
            <w:pPr>
              <w:pStyle w:val="TableText"/>
              <w:spacing w:before="0" w:after="0"/>
              <w:rPr>
                <w:szCs w:val="20"/>
              </w:rPr>
            </w:pPr>
            <w:r w:rsidRPr="005B6EFD">
              <w:rPr>
                <w:color w:val="000000"/>
                <w:szCs w:val="20"/>
              </w:rPr>
              <w:t>Probabiltiy of regional cancer progressing to distal</w:t>
            </w:r>
          </w:p>
        </w:tc>
        <w:tc>
          <w:tcPr>
            <w:tcW w:w="1751" w:type="dxa"/>
            <w:tcBorders>
              <w:top w:val="single" w:sz="4" w:space="0" w:color="auto"/>
              <w:left w:val="single" w:sz="4" w:space="0" w:color="auto"/>
              <w:bottom w:val="single" w:sz="4" w:space="0" w:color="auto"/>
              <w:right w:val="single" w:sz="4" w:space="0" w:color="auto"/>
            </w:tcBorders>
          </w:tcPr>
          <w:p w14:paraId="569F20F8" w14:textId="77777777" w:rsidR="00167D1D" w:rsidRPr="005B6EFD" w:rsidRDefault="00167D1D">
            <w:pPr>
              <w:pStyle w:val="TableText"/>
              <w:spacing w:before="0" w:after="0"/>
              <w:rPr>
                <w:szCs w:val="20"/>
              </w:rPr>
            </w:pPr>
            <w:r w:rsidRPr="005B6EFD">
              <w:rPr>
                <w:color w:val="000000"/>
                <w:szCs w:val="20"/>
              </w:rPr>
              <w:t>0.041</w:t>
            </w:r>
          </w:p>
        </w:tc>
        <w:tc>
          <w:tcPr>
            <w:tcW w:w="5030" w:type="dxa"/>
            <w:tcBorders>
              <w:top w:val="single" w:sz="4" w:space="0" w:color="auto"/>
              <w:left w:val="single" w:sz="4" w:space="0" w:color="auto"/>
              <w:bottom w:val="single" w:sz="4" w:space="0" w:color="auto"/>
              <w:right w:val="single" w:sz="4" w:space="0" w:color="auto"/>
            </w:tcBorders>
          </w:tcPr>
          <w:p w14:paraId="31C0B013" w14:textId="726F2F6B" w:rsidR="00167D1D" w:rsidRPr="005B6EFD" w:rsidRDefault="009E36C1">
            <w:pPr>
              <w:pStyle w:val="TableText"/>
              <w:spacing w:before="0" w:after="0"/>
              <w:rPr>
                <w:szCs w:val="20"/>
              </w:rPr>
            </w:pPr>
            <w:r w:rsidRPr="005B6EFD">
              <w:rPr>
                <w:szCs w:val="20"/>
              </w:rPr>
              <w:fldChar w:fldCharType="begin"/>
            </w:r>
            <w:r w:rsidRPr="005B6EFD">
              <w:rPr>
                <w:szCs w:val="20"/>
              </w:rPr>
              <w:instrText xml:space="preserve"> ADDIN EN.CITE &lt;EndNote&gt;&lt;Cite&gt;&lt;Author&gt;Cheng&lt;/Author&gt;&lt;Year&gt;2023&lt;/Year&gt;&lt;RecNum&gt;238&lt;/RecNum&gt;&lt;DisplayText&gt;(Cheng et al., 2023)&lt;/DisplayText&gt;&lt;record&gt;&lt;rec-number&gt;238&lt;/rec-number&gt;&lt;foreign-keys&gt;&lt;key app="EN" db-id="9v9drdeptwav2qeedz6xra5cdaa2rdsrfz0e" timestamp="1742777111"&gt;238&lt;/key&gt;&lt;/foreign-keys&gt;&lt;ref-type name="Journal Article"&gt;17&lt;/ref-type&gt;&lt;contributors&gt;&lt;authors&gt;&lt;author&gt;Cheng, Qinglu&lt;/author&gt;&lt;author&gt;Poynten, I. Mary&lt;/author&gt;&lt;author&gt;Jin, Fengyi&lt;/author&gt;&lt;author&gt;Grulich, Andrew&lt;/author&gt;&lt;author&gt;Ong, Jason J.&lt;/author&gt;&lt;author&gt;Hillman, Richard J.&lt;/author&gt;&lt;author&gt;Hruby, George&lt;/author&gt;&lt;author&gt;Howard, Kirsten&lt;/author&gt;&lt;author&gt;Newall, Anthony&lt;/author&gt;&lt;author&gt;Boettiger, David C.&lt;/author&gt;&lt;/authors&gt;&lt;/contributors&gt;&lt;titles&gt;&lt;title&gt;Cost-effectiveness of screening and treating anal pre-cancerous lesions among gay, bisexual and other men who have sex with men living with HIV&lt;/title&gt;&lt;secondary-title&gt;The Lancet Regional Health – Western Pacific&lt;/secondary-title&gt;&lt;/titles&gt;&lt;periodical&gt;&lt;full-title&gt;The Lancet Regional Health – Western Pacific&lt;/full-title&gt;&lt;/periodical&gt;&lt;volume&gt;32&lt;/volume&gt;&lt;dates&gt;&lt;year&gt;2023&lt;/year&gt;&lt;/dates&gt;&lt;publisher&gt;Elsevier&lt;/publisher&gt;&lt;isbn&gt;2666-6065&lt;/isbn&gt;&lt;urls&gt;&lt;related-urls&gt;&lt;url&gt;https://doi.org/10.1016/j.lanwpc.2022.100676&lt;/url&gt;&lt;/related-urls&gt;&lt;/urls&gt;&lt;electronic-resource-num&gt;10.1016/j.lanwpc.2022.100676&lt;/electronic-resource-num&gt;&lt;access-date&gt;2025/03/23&lt;/access-date&gt;&lt;/record&gt;&lt;/Cite&gt;&lt;/EndNote&gt;</w:instrText>
            </w:r>
            <w:r w:rsidRPr="005B6EFD">
              <w:rPr>
                <w:szCs w:val="20"/>
              </w:rPr>
              <w:fldChar w:fldCharType="separate"/>
            </w:r>
            <w:r w:rsidRPr="005B6EFD">
              <w:rPr>
                <w:noProof/>
                <w:szCs w:val="20"/>
              </w:rPr>
              <w:t>(Cheng et al., 2023)</w:t>
            </w:r>
            <w:r w:rsidRPr="005B6EFD">
              <w:rPr>
                <w:szCs w:val="20"/>
              </w:rPr>
              <w:fldChar w:fldCharType="end"/>
            </w:r>
          </w:p>
        </w:tc>
      </w:tr>
      <w:tr w:rsidR="00167D1D" w:rsidRPr="005B6EFD" w14:paraId="513F941C" w14:textId="77777777" w:rsidTr="00F675CE">
        <w:tc>
          <w:tcPr>
            <w:tcW w:w="2235" w:type="dxa"/>
            <w:tcBorders>
              <w:top w:val="single" w:sz="4" w:space="0" w:color="auto"/>
              <w:left w:val="single" w:sz="4" w:space="0" w:color="auto"/>
              <w:bottom w:val="single" w:sz="4" w:space="0" w:color="auto"/>
              <w:right w:val="single" w:sz="4" w:space="0" w:color="auto"/>
            </w:tcBorders>
          </w:tcPr>
          <w:p w14:paraId="61FCB8D0" w14:textId="77777777" w:rsidR="00167D1D" w:rsidRPr="005B6EFD" w:rsidRDefault="00167D1D">
            <w:pPr>
              <w:pStyle w:val="TableText"/>
              <w:spacing w:before="0" w:after="0"/>
              <w:rPr>
                <w:szCs w:val="20"/>
              </w:rPr>
            </w:pPr>
            <w:r w:rsidRPr="005B6EFD">
              <w:rPr>
                <w:color w:val="000000"/>
                <w:szCs w:val="20"/>
              </w:rPr>
              <w:t>Progression for regional cancer patients in remission</w:t>
            </w:r>
          </w:p>
        </w:tc>
        <w:tc>
          <w:tcPr>
            <w:tcW w:w="1751" w:type="dxa"/>
            <w:tcBorders>
              <w:top w:val="single" w:sz="4" w:space="0" w:color="auto"/>
              <w:left w:val="single" w:sz="4" w:space="0" w:color="auto"/>
              <w:bottom w:val="single" w:sz="4" w:space="0" w:color="auto"/>
              <w:right w:val="single" w:sz="4" w:space="0" w:color="auto"/>
            </w:tcBorders>
          </w:tcPr>
          <w:p w14:paraId="374AE81E" w14:textId="77777777" w:rsidR="00167D1D" w:rsidRPr="005B6EFD" w:rsidRDefault="00167D1D">
            <w:pPr>
              <w:pStyle w:val="TableText"/>
              <w:spacing w:before="0" w:after="0"/>
              <w:rPr>
                <w:szCs w:val="20"/>
              </w:rPr>
            </w:pPr>
            <w:r w:rsidRPr="005B6EFD">
              <w:rPr>
                <w:color w:val="000000"/>
                <w:szCs w:val="20"/>
              </w:rPr>
              <w:t>0.041</w:t>
            </w:r>
          </w:p>
        </w:tc>
        <w:tc>
          <w:tcPr>
            <w:tcW w:w="5030" w:type="dxa"/>
            <w:tcBorders>
              <w:top w:val="single" w:sz="4" w:space="0" w:color="auto"/>
              <w:left w:val="single" w:sz="4" w:space="0" w:color="auto"/>
              <w:bottom w:val="single" w:sz="4" w:space="0" w:color="auto"/>
              <w:right w:val="single" w:sz="4" w:space="0" w:color="auto"/>
            </w:tcBorders>
          </w:tcPr>
          <w:p w14:paraId="4FB79798" w14:textId="51305BF6" w:rsidR="00167D1D" w:rsidRPr="005B6EFD" w:rsidRDefault="00167D1D">
            <w:pPr>
              <w:pStyle w:val="TableText"/>
              <w:spacing w:before="0" w:after="0"/>
              <w:rPr>
                <w:szCs w:val="20"/>
              </w:rPr>
            </w:pPr>
            <w:r w:rsidRPr="005B6EFD">
              <w:rPr>
                <w:color w:val="000000"/>
                <w:szCs w:val="20"/>
              </w:rPr>
              <w:t xml:space="preserve">Proxy - </w:t>
            </w:r>
            <w:r w:rsidR="009E36C1" w:rsidRPr="005B6EFD">
              <w:rPr>
                <w:color w:val="000000"/>
                <w:szCs w:val="20"/>
              </w:rPr>
              <w:fldChar w:fldCharType="begin"/>
            </w:r>
            <w:r w:rsidR="009E36C1" w:rsidRPr="005B6EFD">
              <w:rPr>
                <w:color w:val="000000"/>
                <w:szCs w:val="20"/>
              </w:rPr>
              <w:instrText xml:space="preserve"> ADDIN EN.CITE &lt;EndNote&gt;&lt;Cite&gt;&lt;Author&gt;Cheng&lt;/Author&gt;&lt;Year&gt;2023&lt;/Year&gt;&lt;RecNum&gt;238&lt;/RecNum&gt;&lt;DisplayText&gt;(Cheng et al., 2023)&lt;/DisplayText&gt;&lt;record&gt;&lt;rec-number&gt;238&lt;/rec-number&gt;&lt;foreign-keys&gt;&lt;key app="EN" db-id="9v9drdeptwav2qeedz6xra5cdaa2rdsrfz0e" timestamp="1742777111"&gt;238&lt;/key&gt;&lt;/foreign-keys&gt;&lt;ref-type name="Journal Article"&gt;17&lt;/ref-type&gt;&lt;contributors&gt;&lt;authors&gt;&lt;author&gt;Cheng, Qinglu&lt;/author&gt;&lt;author&gt;Poynten, I. Mary&lt;/author&gt;&lt;author&gt;Jin, Fengyi&lt;/author&gt;&lt;author&gt;Grulich, Andrew&lt;/author&gt;&lt;author&gt;Ong, Jason J.&lt;/author&gt;&lt;author&gt;Hillman, Richard J.&lt;/author&gt;&lt;author&gt;Hruby, George&lt;/author&gt;&lt;author&gt;Howard, Kirsten&lt;/author&gt;&lt;author&gt;Newall, Anthony&lt;/author&gt;&lt;author&gt;Boettiger, David C.&lt;/author&gt;&lt;/authors&gt;&lt;/contributors&gt;&lt;titles&gt;&lt;title&gt;Cost-effectiveness of screening and treating anal pre-cancerous lesions among gay, bisexual and other men who have sex with men living with HIV&lt;/title&gt;&lt;secondary-title&gt;The Lancet Regional Health – Western Pacific&lt;/secondary-title&gt;&lt;/titles&gt;&lt;periodical&gt;&lt;full-title&gt;The Lancet Regional Health – Western Pacific&lt;/full-title&gt;&lt;/periodical&gt;&lt;volume&gt;32&lt;/volume&gt;&lt;dates&gt;&lt;year&gt;2023&lt;/year&gt;&lt;/dates&gt;&lt;publisher&gt;Elsevier&lt;/publisher&gt;&lt;isbn&gt;2666-6065&lt;/isbn&gt;&lt;urls&gt;&lt;related-urls&gt;&lt;url&gt;https://doi.org/10.1016/j.lanwpc.2022.100676&lt;/url&gt;&lt;/related-urls&gt;&lt;/urls&gt;&lt;electronic-resource-num&gt;10.1016/j.lanwpc.2022.100676&lt;/electronic-resource-num&gt;&lt;access-date&gt;2025/03/23&lt;/access-date&gt;&lt;/record&gt;&lt;/Cite&gt;&lt;/EndNote&gt;</w:instrText>
            </w:r>
            <w:r w:rsidR="009E36C1" w:rsidRPr="005B6EFD">
              <w:rPr>
                <w:color w:val="000000"/>
                <w:szCs w:val="20"/>
              </w:rPr>
              <w:fldChar w:fldCharType="separate"/>
            </w:r>
            <w:r w:rsidR="009E36C1" w:rsidRPr="005B6EFD">
              <w:rPr>
                <w:noProof/>
                <w:color w:val="000000"/>
                <w:szCs w:val="20"/>
              </w:rPr>
              <w:t>(Cheng et al., 2023)</w:t>
            </w:r>
            <w:r w:rsidR="009E36C1" w:rsidRPr="005B6EFD">
              <w:rPr>
                <w:color w:val="000000"/>
                <w:szCs w:val="20"/>
              </w:rPr>
              <w:fldChar w:fldCharType="end"/>
            </w:r>
          </w:p>
        </w:tc>
      </w:tr>
    </w:tbl>
    <w:p w14:paraId="746EE3DD" w14:textId="07EE5890" w:rsidR="00FC5603" w:rsidRPr="005B6EFD" w:rsidRDefault="000553EE" w:rsidP="008E3877">
      <w:pPr>
        <w:spacing w:before="240"/>
      </w:pPr>
      <w:r w:rsidRPr="005B6EFD">
        <w:fldChar w:fldCharType="begin"/>
      </w:r>
      <w:r w:rsidRPr="005B6EFD">
        <w:instrText xml:space="preserve"> REF _Ref203602211 \h </w:instrText>
      </w:r>
      <w:r w:rsidR="005B6EFD">
        <w:instrText xml:space="preserve"> \* MERGEFORMAT </w:instrText>
      </w:r>
      <w:r w:rsidRPr="005B6EFD">
        <w:fldChar w:fldCharType="separate"/>
      </w:r>
      <w:r w:rsidR="00FC322E">
        <w:t xml:space="preserve">Table 43 </w:t>
      </w:r>
      <w:r w:rsidR="00FC322E" w:rsidRPr="001E6684">
        <w:t>Results of the economic evaluation</w:t>
      </w:r>
      <w:r w:rsidRPr="005B6EFD">
        <w:fldChar w:fldCharType="end"/>
      </w:r>
      <w:r w:rsidR="00A2113B" w:rsidRPr="005B6EFD">
        <w:t>p</w:t>
      </w:r>
      <w:r w:rsidR="00FC5603" w:rsidRPr="005B6EFD">
        <w:t>resent</w:t>
      </w:r>
      <w:r w:rsidR="00A2113B" w:rsidRPr="005B6EFD">
        <w:t>s</w:t>
      </w:r>
      <w:r w:rsidR="00FC5603" w:rsidRPr="005B6EFD">
        <w:t xml:space="preserve"> the overall results of the base case</w:t>
      </w:r>
      <w:r w:rsidR="005D44F0" w:rsidRPr="005B6EFD">
        <w:t>.</w:t>
      </w:r>
      <w:r w:rsidR="00610ABA" w:rsidRPr="005B6EFD">
        <w:t xml:space="preserve"> </w:t>
      </w:r>
    </w:p>
    <w:p w14:paraId="1B770181" w14:textId="42CE8E95" w:rsidR="002F32FB" w:rsidRPr="005B6EFD" w:rsidRDefault="002C5C99" w:rsidP="002C5C99">
      <w:pPr>
        <w:pStyle w:val="Caption"/>
      </w:pPr>
      <w:bookmarkStart w:id="191" w:name="_Ref223073507"/>
      <w:bookmarkStart w:id="192" w:name="_Ref69726284"/>
      <w:bookmarkStart w:id="193" w:name="_Ref203602211"/>
      <w:r>
        <w:t xml:space="preserve">Table </w:t>
      </w:r>
      <w:r>
        <w:fldChar w:fldCharType="begin"/>
      </w:r>
      <w:r>
        <w:instrText xml:space="preserve"> SEQ Table \* ARABIC </w:instrText>
      </w:r>
      <w:r>
        <w:fldChar w:fldCharType="separate"/>
      </w:r>
      <w:r w:rsidR="00FC322E">
        <w:rPr>
          <w:noProof/>
        </w:rPr>
        <w:t>43</w:t>
      </w:r>
      <w:r>
        <w:fldChar w:fldCharType="end"/>
      </w:r>
      <w:bookmarkEnd w:id="191"/>
      <w:r>
        <w:t xml:space="preserve"> </w:t>
      </w:r>
      <w:r w:rsidRPr="001E6684">
        <w:t>Results of the economic evaluation</w:t>
      </w:r>
      <w:bookmarkEnd w:id="192"/>
      <w:bookmarkEnd w:id="193"/>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1"/>
        <w:gridCol w:w="929"/>
        <w:gridCol w:w="1137"/>
        <w:gridCol w:w="1174"/>
        <w:gridCol w:w="1706"/>
        <w:gridCol w:w="929"/>
      </w:tblGrid>
      <w:tr w:rsidR="00EF764D" w:rsidRPr="005B6EFD" w14:paraId="1D362CAD" w14:textId="77777777" w:rsidTr="00ED1115">
        <w:trPr>
          <w:trHeight w:val="290"/>
        </w:trPr>
        <w:tc>
          <w:tcPr>
            <w:tcW w:w="3141" w:type="dxa"/>
            <w:shd w:val="clear" w:color="auto" w:fill="D9D9D9" w:themeFill="background1" w:themeFillShade="D9"/>
            <w:noWrap/>
            <w:hideMark/>
          </w:tcPr>
          <w:p w14:paraId="3A2EF3E7" w14:textId="77777777" w:rsidR="00EF764D" w:rsidRPr="005B6EFD" w:rsidRDefault="00EF764D">
            <w:pPr>
              <w:pStyle w:val="TableText"/>
              <w:rPr>
                <w:b/>
                <w:bCs/>
                <w:snapToGrid w:val="0"/>
              </w:rPr>
            </w:pPr>
            <w:r w:rsidRPr="005B6EFD">
              <w:rPr>
                <w:b/>
                <w:bCs/>
                <w:snapToGrid w:val="0"/>
              </w:rPr>
              <w:t>Intervention/control arms</w:t>
            </w:r>
          </w:p>
        </w:tc>
        <w:tc>
          <w:tcPr>
            <w:tcW w:w="929" w:type="dxa"/>
            <w:shd w:val="clear" w:color="auto" w:fill="D9D9D9" w:themeFill="background1" w:themeFillShade="D9"/>
            <w:noWrap/>
            <w:hideMark/>
          </w:tcPr>
          <w:p w14:paraId="364FB3E5" w14:textId="77777777" w:rsidR="00EF764D" w:rsidRPr="005B6EFD" w:rsidRDefault="00EF764D">
            <w:pPr>
              <w:pStyle w:val="TableText"/>
              <w:rPr>
                <w:b/>
                <w:bCs/>
                <w:snapToGrid w:val="0"/>
              </w:rPr>
            </w:pPr>
            <w:r w:rsidRPr="005B6EFD">
              <w:rPr>
                <w:b/>
                <w:bCs/>
                <w:snapToGrid w:val="0"/>
              </w:rPr>
              <w:t>Costs</w:t>
            </w:r>
          </w:p>
        </w:tc>
        <w:tc>
          <w:tcPr>
            <w:tcW w:w="1137" w:type="dxa"/>
            <w:shd w:val="clear" w:color="auto" w:fill="D9D9D9" w:themeFill="background1" w:themeFillShade="D9"/>
            <w:noWrap/>
            <w:hideMark/>
          </w:tcPr>
          <w:p w14:paraId="2AB51CE7" w14:textId="77777777" w:rsidR="00EF764D" w:rsidRPr="005B6EFD" w:rsidRDefault="00EF764D">
            <w:pPr>
              <w:pStyle w:val="TableText"/>
              <w:rPr>
                <w:b/>
                <w:bCs/>
                <w:snapToGrid w:val="0"/>
              </w:rPr>
            </w:pPr>
            <w:r w:rsidRPr="005B6EFD">
              <w:rPr>
                <w:b/>
                <w:bCs/>
                <w:snapToGrid w:val="0"/>
              </w:rPr>
              <w:t>Incremental cost</w:t>
            </w:r>
          </w:p>
        </w:tc>
        <w:tc>
          <w:tcPr>
            <w:tcW w:w="1174" w:type="dxa"/>
            <w:shd w:val="clear" w:color="auto" w:fill="D9D9D9" w:themeFill="background1" w:themeFillShade="D9"/>
            <w:noWrap/>
            <w:hideMark/>
          </w:tcPr>
          <w:p w14:paraId="0122930D" w14:textId="77777777" w:rsidR="00EF764D" w:rsidRPr="005B6EFD" w:rsidRDefault="00EF764D">
            <w:pPr>
              <w:pStyle w:val="TableText"/>
              <w:rPr>
                <w:b/>
                <w:bCs/>
                <w:snapToGrid w:val="0"/>
              </w:rPr>
            </w:pPr>
            <w:r w:rsidRPr="005B6EFD">
              <w:rPr>
                <w:b/>
                <w:bCs/>
                <w:snapToGrid w:val="0"/>
              </w:rPr>
              <w:t>QALYs</w:t>
            </w:r>
          </w:p>
        </w:tc>
        <w:tc>
          <w:tcPr>
            <w:tcW w:w="1706" w:type="dxa"/>
            <w:shd w:val="clear" w:color="auto" w:fill="D9D9D9" w:themeFill="background1" w:themeFillShade="D9"/>
            <w:noWrap/>
            <w:hideMark/>
          </w:tcPr>
          <w:p w14:paraId="267017FD" w14:textId="77777777" w:rsidR="00EF764D" w:rsidRPr="005B6EFD" w:rsidRDefault="00EF764D">
            <w:pPr>
              <w:pStyle w:val="TableText"/>
              <w:rPr>
                <w:b/>
                <w:bCs/>
                <w:snapToGrid w:val="0"/>
              </w:rPr>
            </w:pPr>
            <w:r w:rsidRPr="005B6EFD">
              <w:rPr>
                <w:b/>
                <w:bCs/>
                <w:snapToGrid w:val="0"/>
              </w:rPr>
              <w:t>Incremental effectiveness</w:t>
            </w:r>
          </w:p>
        </w:tc>
        <w:tc>
          <w:tcPr>
            <w:tcW w:w="929" w:type="dxa"/>
            <w:shd w:val="clear" w:color="auto" w:fill="D9D9D9" w:themeFill="background1" w:themeFillShade="D9"/>
            <w:noWrap/>
            <w:hideMark/>
          </w:tcPr>
          <w:p w14:paraId="35551C94" w14:textId="77777777" w:rsidR="00EF764D" w:rsidRPr="005B6EFD" w:rsidRDefault="00EF764D">
            <w:pPr>
              <w:pStyle w:val="TableText"/>
              <w:rPr>
                <w:b/>
                <w:bCs/>
                <w:snapToGrid w:val="0"/>
              </w:rPr>
            </w:pPr>
            <w:r w:rsidRPr="005B6EFD">
              <w:rPr>
                <w:b/>
                <w:bCs/>
                <w:snapToGrid w:val="0"/>
              </w:rPr>
              <w:t>ICER</w:t>
            </w:r>
          </w:p>
        </w:tc>
      </w:tr>
      <w:tr w:rsidR="00EF764D" w:rsidRPr="005B6EFD" w14:paraId="78B03DAF" w14:textId="77777777" w:rsidTr="00ED1115">
        <w:trPr>
          <w:trHeight w:val="290"/>
        </w:trPr>
        <w:tc>
          <w:tcPr>
            <w:tcW w:w="9016" w:type="dxa"/>
            <w:gridSpan w:val="6"/>
            <w:noWrap/>
            <w:hideMark/>
          </w:tcPr>
          <w:p w14:paraId="425CAEF1" w14:textId="77777777" w:rsidR="00EF764D" w:rsidRPr="005B6EFD" w:rsidRDefault="00EF764D">
            <w:pPr>
              <w:pStyle w:val="TableText"/>
              <w:rPr>
                <w:snapToGrid w:val="0"/>
              </w:rPr>
            </w:pPr>
            <w:r w:rsidRPr="005B6EFD">
              <w:rPr>
                <w:snapToGrid w:val="0"/>
              </w:rPr>
              <w:t> </w:t>
            </w:r>
            <w:r w:rsidRPr="005B6EFD">
              <w:rPr>
                <w:b/>
                <w:color w:val="000000"/>
                <w:szCs w:val="20"/>
                <w:lang w:eastAsia="en-AU"/>
              </w:rPr>
              <w:t>MSM and TW living with HIV</w:t>
            </w:r>
          </w:p>
        </w:tc>
      </w:tr>
      <w:tr w:rsidR="00EF764D" w:rsidRPr="005B6EFD" w14:paraId="288E1347" w14:textId="77777777" w:rsidTr="00ED1115">
        <w:trPr>
          <w:trHeight w:val="290"/>
        </w:trPr>
        <w:tc>
          <w:tcPr>
            <w:tcW w:w="3141" w:type="dxa"/>
            <w:noWrap/>
            <w:hideMark/>
          </w:tcPr>
          <w:p w14:paraId="1C3B5AE9" w14:textId="77777777" w:rsidR="00EF764D" w:rsidRPr="005B6EFD" w:rsidRDefault="00EF764D">
            <w:pPr>
              <w:pStyle w:val="TableText"/>
              <w:rPr>
                <w:snapToGrid w:val="0"/>
              </w:rPr>
            </w:pPr>
            <w:r w:rsidRPr="005B6EFD">
              <w:rPr>
                <w:snapToGrid w:val="0"/>
              </w:rPr>
              <w:t>HPV genotyping and codependent technologies</w:t>
            </w:r>
          </w:p>
        </w:tc>
        <w:tc>
          <w:tcPr>
            <w:tcW w:w="929" w:type="dxa"/>
            <w:noWrap/>
            <w:vAlign w:val="center"/>
            <w:hideMark/>
          </w:tcPr>
          <w:p w14:paraId="2C1B6BB2" w14:textId="77777777" w:rsidR="00EF764D" w:rsidRPr="005B6EFD" w:rsidRDefault="00EF764D">
            <w:pPr>
              <w:pStyle w:val="TableText"/>
              <w:jc w:val="center"/>
              <w:rPr>
                <w:snapToGrid w:val="0"/>
              </w:rPr>
            </w:pPr>
            <w:r w:rsidRPr="005B6EFD">
              <w:rPr>
                <w:snapToGrid w:val="0"/>
              </w:rPr>
              <w:t>$15,422</w:t>
            </w:r>
          </w:p>
        </w:tc>
        <w:tc>
          <w:tcPr>
            <w:tcW w:w="1137" w:type="dxa"/>
            <w:noWrap/>
            <w:vAlign w:val="center"/>
            <w:hideMark/>
          </w:tcPr>
          <w:p w14:paraId="32FF5758" w14:textId="77777777" w:rsidR="00EF764D" w:rsidRPr="005B6EFD" w:rsidRDefault="00EF764D">
            <w:pPr>
              <w:pStyle w:val="TableText"/>
              <w:jc w:val="center"/>
              <w:rPr>
                <w:snapToGrid w:val="0"/>
              </w:rPr>
            </w:pPr>
            <w:r w:rsidRPr="005B6EFD">
              <w:rPr>
                <w:snapToGrid w:val="0"/>
              </w:rPr>
              <w:t>$12,702</w:t>
            </w:r>
          </w:p>
        </w:tc>
        <w:tc>
          <w:tcPr>
            <w:tcW w:w="1174" w:type="dxa"/>
            <w:noWrap/>
            <w:vAlign w:val="center"/>
            <w:hideMark/>
          </w:tcPr>
          <w:p w14:paraId="08C68FFB" w14:textId="77777777" w:rsidR="00EF764D" w:rsidRPr="005B6EFD" w:rsidRDefault="00EF764D">
            <w:pPr>
              <w:pStyle w:val="TableText"/>
              <w:jc w:val="center"/>
              <w:rPr>
                <w:snapToGrid w:val="0"/>
              </w:rPr>
            </w:pPr>
            <w:r w:rsidRPr="005B6EFD">
              <w:rPr>
                <w:snapToGrid w:val="0"/>
              </w:rPr>
              <w:t>23.4146</w:t>
            </w:r>
          </w:p>
        </w:tc>
        <w:tc>
          <w:tcPr>
            <w:tcW w:w="1706" w:type="dxa"/>
            <w:noWrap/>
            <w:vAlign w:val="center"/>
            <w:hideMark/>
          </w:tcPr>
          <w:p w14:paraId="448E4ED3" w14:textId="77777777" w:rsidR="00EF764D" w:rsidRPr="005B6EFD" w:rsidRDefault="00EF764D">
            <w:pPr>
              <w:pStyle w:val="TableText"/>
              <w:jc w:val="center"/>
              <w:rPr>
                <w:snapToGrid w:val="0"/>
              </w:rPr>
            </w:pPr>
            <w:r w:rsidRPr="005B6EFD">
              <w:rPr>
                <w:snapToGrid w:val="0"/>
              </w:rPr>
              <w:t>0.1949</w:t>
            </w:r>
          </w:p>
        </w:tc>
        <w:tc>
          <w:tcPr>
            <w:tcW w:w="929" w:type="dxa"/>
            <w:noWrap/>
            <w:vAlign w:val="center"/>
            <w:hideMark/>
          </w:tcPr>
          <w:p w14:paraId="2272C8CD" w14:textId="77777777" w:rsidR="00EF764D" w:rsidRPr="005B6EFD" w:rsidRDefault="00EF764D">
            <w:pPr>
              <w:pStyle w:val="TableText"/>
              <w:jc w:val="center"/>
              <w:rPr>
                <w:snapToGrid w:val="0"/>
              </w:rPr>
            </w:pPr>
            <w:r w:rsidRPr="005B6EFD">
              <w:rPr>
                <w:snapToGrid w:val="0"/>
              </w:rPr>
              <w:t>$65,142</w:t>
            </w:r>
          </w:p>
        </w:tc>
      </w:tr>
      <w:tr w:rsidR="00EF764D" w:rsidRPr="005B6EFD" w14:paraId="46B2B908" w14:textId="77777777" w:rsidTr="00ED1115">
        <w:trPr>
          <w:trHeight w:val="290"/>
        </w:trPr>
        <w:tc>
          <w:tcPr>
            <w:tcW w:w="3141" w:type="dxa"/>
            <w:noWrap/>
            <w:hideMark/>
          </w:tcPr>
          <w:p w14:paraId="6D86441C" w14:textId="77777777" w:rsidR="00EF764D" w:rsidRPr="005B6EFD" w:rsidRDefault="00EF764D">
            <w:pPr>
              <w:pStyle w:val="TableText"/>
              <w:rPr>
                <w:snapToGrid w:val="0"/>
              </w:rPr>
            </w:pPr>
            <w:r w:rsidRPr="005B6EFD">
              <w:rPr>
                <w:snapToGrid w:val="0"/>
              </w:rPr>
              <w:t>No testing</w:t>
            </w:r>
          </w:p>
        </w:tc>
        <w:tc>
          <w:tcPr>
            <w:tcW w:w="929" w:type="dxa"/>
            <w:noWrap/>
            <w:vAlign w:val="center"/>
            <w:hideMark/>
          </w:tcPr>
          <w:p w14:paraId="52EFE4A6" w14:textId="77777777" w:rsidR="00EF764D" w:rsidRPr="005B6EFD" w:rsidRDefault="00EF764D">
            <w:pPr>
              <w:pStyle w:val="TableText"/>
              <w:jc w:val="center"/>
              <w:rPr>
                <w:snapToGrid w:val="0"/>
              </w:rPr>
            </w:pPr>
            <w:r w:rsidRPr="005B6EFD">
              <w:rPr>
                <w:snapToGrid w:val="0"/>
              </w:rPr>
              <w:t>$2,720</w:t>
            </w:r>
          </w:p>
        </w:tc>
        <w:tc>
          <w:tcPr>
            <w:tcW w:w="1137" w:type="dxa"/>
            <w:noWrap/>
            <w:vAlign w:val="center"/>
            <w:hideMark/>
          </w:tcPr>
          <w:p w14:paraId="5823A585" w14:textId="77777777" w:rsidR="00EF764D" w:rsidRPr="005B6EFD" w:rsidRDefault="00EF764D">
            <w:pPr>
              <w:pStyle w:val="TableText"/>
              <w:jc w:val="center"/>
              <w:rPr>
                <w:snapToGrid w:val="0"/>
              </w:rPr>
            </w:pPr>
          </w:p>
        </w:tc>
        <w:tc>
          <w:tcPr>
            <w:tcW w:w="1174" w:type="dxa"/>
            <w:noWrap/>
            <w:vAlign w:val="center"/>
            <w:hideMark/>
          </w:tcPr>
          <w:p w14:paraId="6A91CAC3" w14:textId="77777777" w:rsidR="00EF764D" w:rsidRPr="005B6EFD" w:rsidRDefault="00EF764D">
            <w:pPr>
              <w:pStyle w:val="TableText"/>
              <w:jc w:val="center"/>
              <w:rPr>
                <w:snapToGrid w:val="0"/>
              </w:rPr>
            </w:pPr>
            <w:r w:rsidRPr="005B6EFD">
              <w:rPr>
                <w:snapToGrid w:val="0"/>
              </w:rPr>
              <w:t>23.2196</w:t>
            </w:r>
          </w:p>
        </w:tc>
        <w:tc>
          <w:tcPr>
            <w:tcW w:w="1706" w:type="dxa"/>
            <w:noWrap/>
            <w:vAlign w:val="center"/>
            <w:hideMark/>
          </w:tcPr>
          <w:p w14:paraId="761C86CF" w14:textId="77777777" w:rsidR="00EF764D" w:rsidRPr="005B6EFD" w:rsidRDefault="00EF764D">
            <w:pPr>
              <w:pStyle w:val="TableText"/>
              <w:jc w:val="center"/>
              <w:rPr>
                <w:snapToGrid w:val="0"/>
              </w:rPr>
            </w:pPr>
          </w:p>
        </w:tc>
        <w:tc>
          <w:tcPr>
            <w:tcW w:w="929" w:type="dxa"/>
            <w:noWrap/>
            <w:vAlign w:val="center"/>
            <w:hideMark/>
          </w:tcPr>
          <w:p w14:paraId="3F6CA996" w14:textId="77777777" w:rsidR="00EF764D" w:rsidRPr="005B6EFD" w:rsidRDefault="00EF764D">
            <w:pPr>
              <w:pStyle w:val="TableText"/>
              <w:jc w:val="center"/>
              <w:rPr>
                <w:snapToGrid w:val="0"/>
              </w:rPr>
            </w:pPr>
          </w:p>
        </w:tc>
      </w:tr>
      <w:tr w:rsidR="00EF764D" w:rsidRPr="005B6EFD" w14:paraId="014D2A0E" w14:textId="77777777" w:rsidTr="00ED1115">
        <w:trPr>
          <w:trHeight w:val="290"/>
        </w:trPr>
        <w:tc>
          <w:tcPr>
            <w:tcW w:w="9016" w:type="dxa"/>
            <w:gridSpan w:val="6"/>
            <w:noWrap/>
            <w:hideMark/>
          </w:tcPr>
          <w:p w14:paraId="51714411" w14:textId="77777777" w:rsidR="00EF764D" w:rsidRPr="005B6EFD" w:rsidRDefault="00EF764D">
            <w:pPr>
              <w:pStyle w:val="TableText"/>
              <w:rPr>
                <w:snapToGrid w:val="0"/>
              </w:rPr>
            </w:pPr>
            <w:r w:rsidRPr="005B6EFD">
              <w:rPr>
                <w:b/>
                <w:szCs w:val="20"/>
                <w:lang w:eastAsia="en-AU"/>
              </w:rPr>
              <w:t>MSM and TW living without HIV</w:t>
            </w:r>
          </w:p>
        </w:tc>
      </w:tr>
      <w:tr w:rsidR="00EF764D" w:rsidRPr="005B6EFD" w14:paraId="4EC2CE69" w14:textId="77777777" w:rsidTr="00ED1115">
        <w:trPr>
          <w:trHeight w:val="290"/>
        </w:trPr>
        <w:tc>
          <w:tcPr>
            <w:tcW w:w="3141" w:type="dxa"/>
            <w:noWrap/>
            <w:hideMark/>
          </w:tcPr>
          <w:p w14:paraId="08530174" w14:textId="77777777" w:rsidR="00EF764D" w:rsidRPr="005B6EFD" w:rsidRDefault="00EF764D">
            <w:pPr>
              <w:pStyle w:val="TableText"/>
              <w:rPr>
                <w:snapToGrid w:val="0"/>
              </w:rPr>
            </w:pPr>
            <w:r w:rsidRPr="005B6EFD">
              <w:rPr>
                <w:snapToGrid w:val="0"/>
              </w:rPr>
              <w:t>HPV genotyping and codependent technologies</w:t>
            </w:r>
          </w:p>
        </w:tc>
        <w:tc>
          <w:tcPr>
            <w:tcW w:w="929" w:type="dxa"/>
            <w:noWrap/>
            <w:vAlign w:val="center"/>
            <w:hideMark/>
          </w:tcPr>
          <w:p w14:paraId="736B729D" w14:textId="77777777" w:rsidR="00EF764D" w:rsidRPr="005B6EFD" w:rsidRDefault="00EF764D">
            <w:pPr>
              <w:pStyle w:val="TableText"/>
              <w:jc w:val="center"/>
              <w:rPr>
                <w:snapToGrid w:val="0"/>
              </w:rPr>
            </w:pPr>
            <w:r w:rsidRPr="005B6EFD">
              <w:rPr>
                <w:snapToGrid w:val="0"/>
              </w:rPr>
              <w:t>$13,457</w:t>
            </w:r>
          </w:p>
        </w:tc>
        <w:tc>
          <w:tcPr>
            <w:tcW w:w="1137" w:type="dxa"/>
            <w:noWrap/>
            <w:vAlign w:val="center"/>
            <w:hideMark/>
          </w:tcPr>
          <w:p w14:paraId="7C18F492" w14:textId="77777777" w:rsidR="00EF764D" w:rsidRPr="005B6EFD" w:rsidRDefault="00EF764D">
            <w:pPr>
              <w:pStyle w:val="TableText"/>
              <w:jc w:val="center"/>
              <w:rPr>
                <w:snapToGrid w:val="0"/>
              </w:rPr>
            </w:pPr>
            <w:r w:rsidRPr="005B6EFD">
              <w:rPr>
                <w:snapToGrid w:val="0"/>
              </w:rPr>
              <w:t>$10,481</w:t>
            </w:r>
          </w:p>
        </w:tc>
        <w:tc>
          <w:tcPr>
            <w:tcW w:w="1174" w:type="dxa"/>
            <w:noWrap/>
            <w:vAlign w:val="center"/>
            <w:hideMark/>
          </w:tcPr>
          <w:p w14:paraId="646B6D1D" w14:textId="77777777" w:rsidR="00EF764D" w:rsidRPr="005B6EFD" w:rsidRDefault="00EF764D">
            <w:pPr>
              <w:pStyle w:val="TableText"/>
              <w:jc w:val="center"/>
              <w:rPr>
                <w:snapToGrid w:val="0"/>
              </w:rPr>
            </w:pPr>
            <w:r w:rsidRPr="005B6EFD">
              <w:rPr>
                <w:snapToGrid w:val="0"/>
              </w:rPr>
              <w:t>20.7666</w:t>
            </w:r>
          </w:p>
        </w:tc>
        <w:tc>
          <w:tcPr>
            <w:tcW w:w="1706" w:type="dxa"/>
            <w:noWrap/>
            <w:vAlign w:val="center"/>
            <w:hideMark/>
          </w:tcPr>
          <w:p w14:paraId="0845D6EB" w14:textId="77777777" w:rsidR="00EF764D" w:rsidRPr="005B6EFD" w:rsidRDefault="00EF764D">
            <w:pPr>
              <w:pStyle w:val="TableText"/>
              <w:jc w:val="center"/>
              <w:rPr>
                <w:snapToGrid w:val="0"/>
              </w:rPr>
            </w:pPr>
            <w:r w:rsidRPr="005B6EFD">
              <w:rPr>
                <w:snapToGrid w:val="0"/>
              </w:rPr>
              <w:t>0.0877</w:t>
            </w:r>
          </w:p>
        </w:tc>
        <w:tc>
          <w:tcPr>
            <w:tcW w:w="929" w:type="dxa"/>
            <w:noWrap/>
            <w:vAlign w:val="center"/>
            <w:hideMark/>
          </w:tcPr>
          <w:p w14:paraId="7A529FA1" w14:textId="77777777" w:rsidR="00EF764D" w:rsidRPr="005B6EFD" w:rsidRDefault="00EF764D">
            <w:pPr>
              <w:pStyle w:val="TableText"/>
              <w:jc w:val="center"/>
              <w:rPr>
                <w:snapToGrid w:val="0"/>
              </w:rPr>
            </w:pPr>
            <w:r w:rsidRPr="005B6EFD">
              <w:rPr>
                <w:snapToGrid w:val="0"/>
              </w:rPr>
              <w:t>$119,516</w:t>
            </w:r>
          </w:p>
        </w:tc>
      </w:tr>
      <w:tr w:rsidR="00EF764D" w:rsidRPr="005B6EFD" w14:paraId="5B6163EB" w14:textId="77777777" w:rsidTr="00ED1115">
        <w:trPr>
          <w:trHeight w:val="290"/>
        </w:trPr>
        <w:tc>
          <w:tcPr>
            <w:tcW w:w="3141" w:type="dxa"/>
            <w:noWrap/>
            <w:hideMark/>
          </w:tcPr>
          <w:p w14:paraId="227573C7" w14:textId="77777777" w:rsidR="00EF764D" w:rsidRPr="005B6EFD" w:rsidRDefault="00EF764D">
            <w:pPr>
              <w:pStyle w:val="TableText"/>
              <w:rPr>
                <w:snapToGrid w:val="0"/>
              </w:rPr>
            </w:pPr>
            <w:r w:rsidRPr="005B6EFD">
              <w:rPr>
                <w:snapToGrid w:val="0"/>
              </w:rPr>
              <w:lastRenderedPageBreak/>
              <w:t>No testing</w:t>
            </w:r>
          </w:p>
        </w:tc>
        <w:tc>
          <w:tcPr>
            <w:tcW w:w="929" w:type="dxa"/>
            <w:noWrap/>
            <w:vAlign w:val="center"/>
            <w:hideMark/>
          </w:tcPr>
          <w:p w14:paraId="0EE766C6" w14:textId="77777777" w:rsidR="00EF764D" w:rsidRPr="005B6EFD" w:rsidRDefault="00EF764D">
            <w:pPr>
              <w:pStyle w:val="TableText"/>
              <w:jc w:val="center"/>
              <w:rPr>
                <w:snapToGrid w:val="0"/>
              </w:rPr>
            </w:pPr>
            <w:r w:rsidRPr="005B6EFD">
              <w:rPr>
                <w:snapToGrid w:val="0"/>
              </w:rPr>
              <w:t>$2,976</w:t>
            </w:r>
          </w:p>
        </w:tc>
        <w:tc>
          <w:tcPr>
            <w:tcW w:w="1137" w:type="dxa"/>
            <w:noWrap/>
            <w:vAlign w:val="center"/>
            <w:hideMark/>
          </w:tcPr>
          <w:p w14:paraId="5E5E665C" w14:textId="77777777" w:rsidR="00EF764D" w:rsidRPr="005B6EFD" w:rsidRDefault="00EF764D">
            <w:pPr>
              <w:pStyle w:val="TableText"/>
              <w:jc w:val="center"/>
              <w:rPr>
                <w:snapToGrid w:val="0"/>
              </w:rPr>
            </w:pPr>
          </w:p>
        </w:tc>
        <w:tc>
          <w:tcPr>
            <w:tcW w:w="1174" w:type="dxa"/>
            <w:noWrap/>
            <w:vAlign w:val="center"/>
            <w:hideMark/>
          </w:tcPr>
          <w:p w14:paraId="6689CC9C" w14:textId="77777777" w:rsidR="00EF764D" w:rsidRPr="005B6EFD" w:rsidRDefault="00EF764D">
            <w:pPr>
              <w:pStyle w:val="TableText"/>
              <w:jc w:val="center"/>
              <w:rPr>
                <w:snapToGrid w:val="0"/>
              </w:rPr>
            </w:pPr>
            <w:r w:rsidRPr="005B6EFD">
              <w:rPr>
                <w:snapToGrid w:val="0"/>
              </w:rPr>
              <w:t>20.6789</w:t>
            </w:r>
          </w:p>
        </w:tc>
        <w:tc>
          <w:tcPr>
            <w:tcW w:w="1706" w:type="dxa"/>
            <w:noWrap/>
            <w:vAlign w:val="center"/>
            <w:hideMark/>
          </w:tcPr>
          <w:p w14:paraId="4F7B59CF" w14:textId="77777777" w:rsidR="00EF764D" w:rsidRPr="005B6EFD" w:rsidRDefault="00EF764D">
            <w:pPr>
              <w:pStyle w:val="TableText"/>
              <w:jc w:val="center"/>
              <w:rPr>
                <w:snapToGrid w:val="0"/>
              </w:rPr>
            </w:pPr>
          </w:p>
        </w:tc>
        <w:tc>
          <w:tcPr>
            <w:tcW w:w="929" w:type="dxa"/>
            <w:noWrap/>
            <w:vAlign w:val="center"/>
            <w:hideMark/>
          </w:tcPr>
          <w:p w14:paraId="4A312B92" w14:textId="77777777" w:rsidR="00EF764D" w:rsidRPr="005B6EFD" w:rsidRDefault="00EF764D">
            <w:pPr>
              <w:pStyle w:val="TableText"/>
              <w:jc w:val="center"/>
              <w:rPr>
                <w:snapToGrid w:val="0"/>
              </w:rPr>
            </w:pPr>
          </w:p>
        </w:tc>
      </w:tr>
      <w:tr w:rsidR="00EF764D" w:rsidRPr="005B6EFD" w14:paraId="2159A8E3" w14:textId="77777777" w:rsidTr="00ED1115">
        <w:trPr>
          <w:trHeight w:val="290"/>
        </w:trPr>
        <w:tc>
          <w:tcPr>
            <w:tcW w:w="9016" w:type="dxa"/>
            <w:gridSpan w:val="6"/>
            <w:noWrap/>
            <w:vAlign w:val="center"/>
            <w:hideMark/>
          </w:tcPr>
          <w:p w14:paraId="42430D15" w14:textId="77777777" w:rsidR="00EF764D" w:rsidRPr="005B6EFD" w:rsidRDefault="00EF764D">
            <w:pPr>
              <w:pStyle w:val="TableText"/>
              <w:rPr>
                <w:snapToGrid w:val="0"/>
              </w:rPr>
            </w:pPr>
            <w:r w:rsidRPr="005B6EFD">
              <w:rPr>
                <w:b/>
                <w:szCs w:val="20"/>
                <w:lang w:eastAsia="en-AU"/>
              </w:rPr>
              <w:t>MSW living with HIV</w:t>
            </w:r>
          </w:p>
        </w:tc>
      </w:tr>
      <w:tr w:rsidR="00EF764D" w:rsidRPr="005B6EFD" w14:paraId="3D7CD73F" w14:textId="77777777" w:rsidTr="00ED1115">
        <w:trPr>
          <w:trHeight w:val="290"/>
        </w:trPr>
        <w:tc>
          <w:tcPr>
            <w:tcW w:w="3141" w:type="dxa"/>
            <w:noWrap/>
            <w:hideMark/>
          </w:tcPr>
          <w:p w14:paraId="07B0C02B" w14:textId="77777777" w:rsidR="00EF764D" w:rsidRPr="005B6EFD" w:rsidRDefault="00EF764D">
            <w:pPr>
              <w:pStyle w:val="TableText"/>
              <w:rPr>
                <w:snapToGrid w:val="0"/>
              </w:rPr>
            </w:pPr>
            <w:r w:rsidRPr="005B6EFD">
              <w:rPr>
                <w:snapToGrid w:val="0"/>
              </w:rPr>
              <w:t>HPV genotyping and codependent technologies</w:t>
            </w:r>
          </w:p>
        </w:tc>
        <w:tc>
          <w:tcPr>
            <w:tcW w:w="929" w:type="dxa"/>
            <w:noWrap/>
            <w:vAlign w:val="center"/>
            <w:hideMark/>
          </w:tcPr>
          <w:p w14:paraId="22C8F1D6" w14:textId="77777777" w:rsidR="00EF764D" w:rsidRPr="005B6EFD" w:rsidRDefault="00EF764D">
            <w:pPr>
              <w:pStyle w:val="TableText"/>
              <w:jc w:val="center"/>
              <w:rPr>
                <w:snapToGrid w:val="0"/>
              </w:rPr>
            </w:pPr>
            <w:r w:rsidRPr="005B6EFD">
              <w:rPr>
                <w:snapToGrid w:val="0"/>
              </w:rPr>
              <w:t>$16,679</w:t>
            </w:r>
          </w:p>
        </w:tc>
        <w:tc>
          <w:tcPr>
            <w:tcW w:w="1137" w:type="dxa"/>
            <w:noWrap/>
            <w:vAlign w:val="center"/>
            <w:hideMark/>
          </w:tcPr>
          <w:p w14:paraId="11F26BC6" w14:textId="77777777" w:rsidR="00EF764D" w:rsidRPr="005B6EFD" w:rsidRDefault="00EF764D">
            <w:pPr>
              <w:pStyle w:val="TableText"/>
              <w:jc w:val="center"/>
              <w:rPr>
                <w:snapToGrid w:val="0"/>
              </w:rPr>
            </w:pPr>
            <w:r w:rsidRPr="005B6EFD">
              <w:rPr>
                <w:snapToGrid w:val="0"/>
              </w:rPr>
              <w:t>$14,296</w:t>
            </w:r>
          </w:p>
        </w:tc>
        <w:tc>
          <w:tcPr>
            <w:tcW w:w="1174" w:type="dxa"/>
            <w:noWrap/>
            <w:vAlign w:val="center"/>
            <w:hideMark/>
          </w:tcPr>
          <w:p w14:paraId="1C1D33EB" w14:textId="77777777" w:rsidR="00EF764D" w:rsidRPr="005B6EFD" w:rsidRDefault="00EF764D">
            <w:pPr>
              <w:pStyle w:val="TableText"/>
              <w:jc w:val="center"/>
              <w:rPr>
                <w:snapToGrid w:val="0"/>
              </w:rPr>
            </w:pPr>
            <w:r w:rsidRPr="005B6EFD">
              <w:rPr>
                <w:snapToGrid w:val="0"/>
              </w:rPr>
              <w:t>23.4172</w:t>
            </w:r>
          </w:p>
        </w:tc>
        <w:tc>
          <w:tcPr>
            <w:tcW w:w="1706" w:type="dxa"/>
            <w:noWrap/>
            <w:vAlign w:val="center"/>
            <w:hideMark/>
          </w:tcPr>
          <w:p w14:paraId="275D7F8F" w14:textId="77777777" w:rsidR="00EF764D" w:rsidRPr="005B6EFD" w:rsidRDefault="00EF764D">
            <w:pPr>
              <w:pStyle w:val="TableText"/>
              <w:jc w:val="center"/>
              <w:rPr>
                <w:snapToGrid w:val="0"/>
              </w:rPr>
            </w:pPr>
            <w:r w:rsidRPr="005B6EFD">
              <w:rPr>
                <w:snapToGrid w:val="0"/>
              </w:rPr>
              <w:t>0.0983</w:t>
            </w:r>
          </w:p>
        </w:tc>
        <w:tc>
          <w:tcPr>
            <w:tcW w:w="929" w:type="dxa"/>
            <w:noWrap/>
            <w:vAlign w:val="center"/>
            <w:hideMark/>
          </w:tcPr>
          <w:p w14:paraId="48F36BD6" w14:textId="77777777" w:rsidR="00EF764D" w:rsidRPr="005B6EFD" w:rsidRDefault="00EF764D">
            <w:pPr>
              <w:pStyle w:val="TableText"/>
              <w:jc w:val="center"/>
              <w:rPr>
                <w:snapToGrid w:val="0"/>
              </w:rPr>
            </w:pPr>
            <w:r w:rsidRPr="005B6EFD">
              <w:rPr>
                <w:snapToGrid w:val="0"/>
              </w:rPr>
              <w:t>$145,465</w:t>
            </w:r>
          </w:p>
        </w:tc>
      </w:tr>
      <w:tr w:rsidR="00EF764D" w:rsidRPr="005B6EFD" w14:paraId="29CE7D3E" w14:textId="77777777" w:rsidTr="00ED1115">
        <w:trPr>
          <w:trHeight w:val="290"/>
        </w:trPr>
        <w:tc>
          <w:tcPr>
            <w:tcW w:w="3141" w:type="dxa"/>
            <w:noWrap/>
            <w:hideMark/>
          </w:tcPr>
          <w:p w14:paraId="795A51F1" w14:textId="77777777" w:rsidR="00EF764D" w:rsidRPr="005B6EFD" w:rsidRDefault="00EF764D">
            <w:pPr>
              <w:pStyle w:val="TableText"/>
              <w:rPr>
                <w:snapToGrid w:val="0"/>
              </w:rPr>
            </w:pPr>
            <w:r w:rsidRPr="005B6EFD">
              <w:rPr>
                <w:snapToGrid w:val="0"/>
              </w:rPr>
              <w:t>No testing</w:t>
            </w:r>
          </w:p>
        </w:tc>
        <w:tc>
          <w:tcPr>
            <w:tcW w:w="929" w:type="dxa"/>
            <w:noWrap/>
            <w:vAlign w:val="center"/>
            <w:hideMark/>
          </w:tcPr>
          <w:p w14:paraId="19068463" w14:textId="77777777" w:rsidR="00EF764D" w:rsidRPr="005B6EFD" w:rsidRDefault="00EF764D">
            <w:pPr>
              <w:pStyle w:val="TableText"/>
              <w:jc w:val="center"/>
              <w:rPr>
                <w:snapToGrid w:val="0"/>
              </w:rPr>
            </w:pPr>
            <w:r w:rsidRPr="005B6EFD">
              <w:rPr>
                <w:snapToGrid w:val="0"/>
              </w:rPr>
              <w:t>$2,382</w:t>
            </w:r>
          </w:p>
        </w:tc>
        <w:tc>
          <w:tcPr>
            <w:tcW w:w="1137" w:type="dxa"/>
            <w:noWrap/>
            <w:vAlign w:val="center"/>
            <w:hideMark/>
          </w:tcPr>
          <w:p w14:paraId="2A118AEE" w14:textId="77777777" w:rsidR="00EF764D" w:rsidRPr="005B6EFD" w:rsidRDefault="00EF764D">
            <w:pPr>
              <w:pStyle w:val="TableText"/>
              <w:jc w:val="center"/>
              <w:rPr>
                <w:snapToGrid w:val="0"/>
              </w:rPr>
            </w:pPr>
          </w:p>
        </w:tc>
        <w:tc>
          <w:tcPr>
            <w:tcW w:w="1174" w:type="dxa"/>
            <w:noWrap/>
            <w:vAlign w:val="center"/>
            <w:hideMark/>
          </w:tcPr>
          <w:p w14:paraId="7E0B9271" w14:textId="77777777" w:rsidR="00EF764D" w:rsidRPr="005B6EFD" w:rsidRDefault="00EF764D">
            <w:pPr>
              <w:pStyle w:val="TableText"/>
              <w:jc w:val="center"/>
              <w:rPr>
                <w:snapToGrid w:val="0"/>
              </w:rPr>
            </w:pPr>
            <w:r w:rsidRPr="005B6EFD">
              <w:rPr>
                <w:snapToGrid w:val="0"/>
              </w:rPr>
              <w:t>23.3189</w:t>
            </w:r>
          </w:p>
        </w:tc>
        <w:tc>
          <w:tcPr>
            <w:tcW w:w="1706" w:type="dxa"/>
            <w:noWrap/>
            <w:vAlign w:val="center"/>
            <w:hideMark/>
          </w:tcPr>
          <w:p w14:paraId="1CFDEBEB" w14:textId="77777777" w:rsidR="00EF764D" w:rsidRPr="005B6EFD" w:rsidRDefault="00EF764D">
            <w:pPr>
              <w:pStyle w:val="TableText"/>
              <w:jc w:val="center"/>
              <w:rPr>
                <w:snapToGrid w:val="0"/>
              </w:rPr>
            </w:pPr>
          </w:p>
        </w:tc>
        <w:tc>
          <w:tcPr>
            <w:tcW w:w="929" w:type="dxa"/>
            <w:noWrap/>
            <w:vAlign w:val="center"/>
            <w:hideMark/>
          </w:tcPr>
          <w:p w14:paraId="54505B61" w14:textId="77777777" w:rsidR="00EF764D" w:rsidRPr="005B6EFD" w:rsidRDefault="00EF764D">
            <w:pPr>
              <w:pStyle w:val="TableText"/>
              <w:jc w:val="center"/>
              <w:rPr>
                <w:snapToGrid w:val="0"/>
              </w:rPr>
            </w:pPr>
          </w:p>
        </w:tc>
      </w:tr>
      <w:tr w:rsidR="00EF764D" w:rsidRPr="005B6EFD" w14:paraId="430C8449" w14:textId="77777777" w:rsidTr="00ED1115">
        <w:trPr>
          <w:trHeight w:val="290"/>
        </w:trPr>
        <w:tc>
          <w:tcPr>
            <w:tcW w:w="9016" w:type="dxa"/>
            <w:gridSpan w:val="6"/>
            <w:noWrap/>
            <w:vAlign w:val="center"/>
            <w:hideMark/>
          </w:tcPr>
          <w:p w14:paraId="71A787AA" w14:textId="77777777" w:rsidR="00EF764D" w:rsidRPr="005B6EFD" w:rsidRDefault="00EF764D">
            <w:pPr>
              <w:pStyle w:val="TableText"/>
              <w:rPr>
                <w:snapToGrid w:val="0"/>
              </w:rPr>
            </w:pPr>
            <w:r w:rsidRPr="005B6EFD">
              <w:rPr>
                <w:b/>
                <w:szCs w:val="20"/>
                <w:lang w:eastAsia="en-AU"/>
              </w:rPr>
              <w:t>Women living with HIV</w:t>
            </w:r>
          </w:p>
        </w:tc>
      </w:tr>
      <w:tr w:rsidR="00EF764D" w:rsidRPr="005B6EFD" w14:paraId="6A9B6BBC" w14:textId="77777777" w:rsidTr="00ED1115">
        <w:trPr>
          <w:trHeight w:val="290"/>
        </w:trPr>
        <w:tc>
          <w:tcPr>
            <w:tcW w:w="3141" w:type="dxa"/>
            <w:noWrap/>
            <w:hideMark/>
          </w:tcPr>
          <w:p w14:paraId="523BC45A" w14:textId="77777777" w:rsidR="00EF764D" w:rsidRPr="005B6EFD" w:rsidRDefault="00EF764D">
            <w:pPr>
              <w:pStyle w:val="TableText"/>
              <w:rPr>
                <w:snapToGrid w:val="0"/>
              </w:rPr>
            </w:pPr>
            <w:r w:rsidRPr="005B6EFD">
              <w:rPr>
                <w:snapToGrid w:val="0"/>
              </w:rPr>
              <w:t>HPV genotyping and codependent technologies</w:t>
            </w:r>
          </w:p>
        </w:tc>
        <w:tc>
          <w:tcPr>
            <w:tcW w:w="929" w:type="dxa"/>
            <w:noWrap/>
            <w:vAlign w:val="center"/>
            <w:hideMark/>
          </w:tcPr>
          <w:p w14:paraId="59E896BF" w14:textId="77777777" w:rsidR="00EF764D" w:rsidRPr="005B6EFD" w:rsidRDefault="00EF764D">
            <w:pPr>
              <w:pStyle w:val="TableText"/>
              <w:jc w:val="center"/>
              <w:rPr>
                <w:snapToGrid w:val="0"/>
              </w:rPr>
            </w:pPr>
            <w:r w:rsidRPr="005B6EFD">
              <w:rPr>
                <w:snapToGrid w:val="0"/>
              </w:rPr>
              <w:t>$16,541</w:t>
            </w:r>
          </w:p>
        </w:tc>
        <w:tc>
          <w:tcPr>
            <w:tcW w:w="1137" w:type="dxa"/>
            <w:noWrap/>
            <w:vAlign w:val="center"/>
            <w:hideMark/>
          </w:tcPr>
          <w:p w14:paraId="4AEC065C" w14:textId="77777777" w:rsidR="00EF764D" w:rsidRPr="005B6EFD" w:rsidRDefault="00EF764D">
            <w:pPr>
              <w:pStyle w:val="TableText"/>
              <w:jc w:val="center"/>
              <w:rPr>
                <w:snapToGrid w:val="0"/>
              </w:rPr>
            </w:pPr>
            <w:r w:rsidRPr="005B6EFD">
              <w:rPr>
                <w:snapToGrid w:val="0"/>
              </w:rPr>
              <w:t>$14,240</w:t>
            </w:r>
          </w:p>
        </w:tc>
        <w:tc>
          <w:tcPr>
            <w:tcW w:w="1174" w:type="dxa"/>
            <w:noWrap/>
            <w:vAlign w:val="center"/>
            <w:hideMark/>
          </w:tcPr>
          <w:p w14:paraId="5BBCE39E" w14:textId="77777777" w:rsidR="00EF764D" w:rsidRPr="005B6EFD" w:rsidRDefault="00EF764D">
            <w:pPr>
              <w:pStyle w:val="TableText"/>
              <w:jc w:val="center"/>
              <w:rPr>
                <w:snapToGrid w:val="0"/>
              </w:rPr>
            </w:pPr>
            <w:r w:rsidRPr="005B6EFD">
              <w:rPr>
                <w:snapToGrid w:val="0"/>
              </w:rPr>
              <w:t>23.4516</w:t>
            </w:r>
          </w:p>
        </w:tc>
        <w:tc>
          <w:tcPr>
            <w:tcW w:w="1706" w:type="dxa"/>
            <w:noWrap/>
            <w:vAlign w:val="center"/>
            <w:hideMark/>
          </w:tcPr>
          <w:p w14:paraId="78750953" w14:textId="77777777" w:rsidR="00EF764D" w:rsidRPr="005B6EFD" w:rsidRDefault="00EF764D">
            <w:pPr>
              <w:pStyle w:val="TableText"/>
              <w:jc w:val="center"/>
              <w:rPr>
                <w:snapToGrid w:val="0"/>
              </w:rPr>
            </w:pPr>
            <w:r w:rsidRPr="005B6EFD">
              <w:rPr>
                <w:snapToGrid w:val="0"/>
              </w:rPr>
              <w:t>0.0732</w:t>
            </w:r>
          </w:p>
        </w:tc>
        <w:tc>
          <w:tcPr>
            <w:tcW w:w="929" w:type="dxa"/>
            <w:noWrap/>
            <w:vAlign w:val="center"/>
            <w:hideMark/>
          </w:tcPr>
          <w:p w14:paraId="3CF3A8B1" w14:textId="77777777" w:rsidR="00EF764D" w:rsidRPr="005B6EFD" w:rsidRDefault="00EF764D">
            <w:pPr>
              <w:pStyle w:val="TableText"/>
              <w:jc w:val="center"/>
              <w:rPr>
                <w:snapToGrid w:val="0"/>
              </w:rPr>
            </w:pPr>
            <w:r w:rsidRPr="005B6EFD">
              <w:rPr>
                <w:snapToGrid w:val="0"/>
              </w:rPr>
              <w:t>$194,452</w:t>
            </w:r>
          </w:p>
        </w:tc>
      </w:tr>
      <w:tr w:rsidR="00EF764D" w:rsidRPr="005B6EFD" w14:paraId="6509AA8F" w14:textId="77777777" w:rsidTr="00ED1115">
        <w:trPr>
          <w:trHeight w:val="290"/>
        </w:trPr>
        <w:tc>
          <w:tcPr>
            <w:tcW w:w="3141" w:type="dxa"/>
            <w:noWrap/>
            <w:hideMark/>
          </w:tcPr>
          <w:p w14:paraId="6780F88A" w14:textId="77777777" w:rsidR="00EF764D" w:rsidRPr="005B6EFD" w:rsidRDefault="00EF764D">
            <w:pPr>
              <w:pStyle w:val="TableText"/>
              <w:rPr>
                <w:snapToGrid w:val="0"/>
              </w:rPr>
            </w:pPr>
            <w:r w:rsidRPr="005B6EFD">
              <w:rPr>
                <w:snapToGrid w:val="0"/>
              </w:rPr>
              <w:t>No testing</w:t>
            </w:r>
          </w:p>
        </w:tc>
        <w:tc>
          <w:tcPr>
            <w:tcW w:w="929" w:type="dxa"/>
            <w:noWrap/>
            <w:vAlign w:val="center"/>
            <w:hideMark/>
          </w:tcPr>
          <w:p w14:paraId="59CBBFE4" w14:textId="77777777" w:rsidR="00EF764D" w:rsidRPr="005B6EFD" w:rsidRDefault="00EF764D">
            <w:pPr>
              <w:pStyle w:val="TableText"/>
              <w:jc w:val="center"/>
              <w:rPr>
                <w:snapToGrid w:val="0"/>
              </w:rPr>
            </w:pPr>
            <w:r w:rsidRPr="005B6EFD">
              <w:rPr>
                <w:snapToGrid w:val="0"/>
              </w:rPr>
              <w:t>$2,301</w:t>
            </w:r>
          </w:p>
        </w:tc>
        <w:tc>
          <w:tcPr>
            <w:tcW w:w="1137" w:type="dxa"/>
            <w:noWrap/>
            <w:vAlign w:val="center"/>
            <w:hideMark/>
          </w:tcPr>
          <w:p w14:paraId="788D6E08" w14:textId="77777777" w:rsidR="00EF764D" w:rsidRPr="005B6EFD" w:rsidRDefault="00EF764D">
            <w:pPr>
              <w:pStyle w:val="TableText"/>
              <w:jc w:val="center"/>
              <w:rPr>
                <w:snapToGrid w:val="0"/>
              </w:rPr>
            </w:pPr>
          </w:p>
        </w:tc>
        <w:tc>
          <w:tcPr>
            <w:tcW w:w="1174" w:type="dxa"/>
            <w:noWrap/>
            <w:vAlign w:val="center"/>
            <w:hideMark/>
          </w:tcPr>
          <w:p w14:paraId="64C331CC" w14:textId="77777777" w:rsidR="00EF764D" w:rsidRPr="005B6EFD" w:rsidRDefault="00EF764D">
            <w:pPr>
              <w:pStyle w:val="TableText"/>
              <w:jc w:val="center"/>
              <w:rPr>
                <w:snapToGrid w:val="0"/>
              </w:rPr>
            </w:pPr>
            <w:r w:rsidRPr="005B6EFD">
              <w:rPr>
                <w:snapToGrid w:val="0"/>
              </w:rPr>
              <w:t>23.3784</w:t>
            </w:r>
          </w:p>
        </w:tc>
        <w:tc>
          <w:tcPr>
            <w:tcW w:w="1706" w:type="dxa"/>
            <w:noWrap/>
            <w:vAlign w:val="center"/>
            <w:hideMark/>
          </w:tcPr>
          <w:p w14:paraId="2F5A59EB" w14:textId="77777777" w:rsidR="00EF764D" w:rsidRPr="005B6EFD" w:rsidRDefault="00EF764D">
            <w:pPr>
              <w:pStyle w:val="TableText"/>
              <w:jc w:val="center"/>
              <w:rPr>
                <w:snapToGrid w:val="0"/>
              </w:rPr>
            </w:pPr>
          </w:p>
        </w:tc>
        <w:tc>
          <w:tcPr>
            <w:tcW w:w="929" w:type="dxa"/>
            <w:noWrap/>
            <w:vAlign w:val="center"/>
            <w:hideMark/>
          </w:tcPr>
          <w:p w14:paraId="38385B0C" w14:textId="77777777" w:rsidR="00EF764D" w:rsidRPr="005B6EFD" w:rsidRDefault="00EF764D">
            <w:pPr>
              <w:pStyle w:val="TableText"/>
              <w:jc w:val="center"/>
              <w:rPr>
                <w:snapToGrid w:val="0"/>
              </w:rPr>
            </w:pPr>
          </w:p>
        </w:tc>
      </w:tr>
      <w:tr w:rsidR="00EF764D" w:rsidRPr="005B6EFD" w14:paraId="5A38BC71" w14:textId="77777777" w:rsidTr="00ED1115">
        <w:trPr>
          <w:trHeight w:val="290"/>
        </w:trPr>
        <w:tc>
          <w:tcPr>
            <w:tcW w:w="9016" w:type="dxa"/>
            <w:gridSpan w:val="6"/>
            <w:noWrap/>
            <w:vAlign w:val="center"/>
            <w:hideMark/>
          </w:tcPr>
          <w:p w14:paraId="3EE10990" w14:textId="77777777" w:rsidR="00EF764D" w:rsidRPr="005B6EFD" w:rsidRDefault="00EF764D">
            <w:pPr>
              <w:pStyle w:val="TableText"/>
              <w:rPr>
                <w:snapToGrid w:val="0"/>
              </w:rPr>
            </w:pPr>
            <w:r w:rsidRPr="005B6EFD">
              <w:rPr>
                <w:b/>
                <w:szCs w:val="20"/>
                <w:lang w:eastAsia="en-AU"/>
              </w:rPr>
              <w:t>Patients with incidental anal HSIL</w:t>
            </w:r>
          </w:p>
        </w:tc>
      </w:tr>
      <w:tr w:rsidR="00EF764D" w:rsidRPr="005B6EFD" w14:paraId="5C40F4D4" w14:textId="77777777" w:rsidTr="00ED1115">
        <w:trPr>
          <w:trHeight w:val="290"/>
        </w:trPr>
        <w:tc>
          <w:tcPr>
            <w:tcW w:w="3141" w:type="dxa"/>
            <w:noWrap/>
            <w:hideMark/>
          </w:tcPr>
          <w:p w14:paraId="4DA220CE" w14:textId="77777777" w:rsidR="00EF764D" w:rsidRPr="005B6EFD" w:rsidRDefault="00EF764D">
            <w:pPr>
              <w:pStyle w:val="TableText"/>
              <w:rPr>
                <w:snapToGrid w:val="0"/>
              </w:rPr>
            </w:pPr>
            <w:r w:rsidRPr="005B6EFD">
              <w:rPr>
                <w:snapToGrid w:val="0"/>
              </w:rPr>
              <w:t>HPV genotyping and codependent technologies</w:t>
            </w:r>
          </w:p>
        </w:tc>
        <w:tc>
          <w:tcPr>
            <w:tcW w:w="929" w:type="dxa"/>
            <w:noWrap/>
            <w:vAlign w:val="center"/>
            <w:hideMark/>
          </w:tcPr>
          <w:p w14:paraId="5FD14BEF" w14:textId="18D95D20" w:rsidR="00EF764D" w:rsidRPr="005B6EFD" w:rsidRDefault="00EF764D">
            <w:pPr>
              <w:pStyle w:val="TableText"/>
              <w:jc w:val="center"/>
              <w:rPr>
                <w:snapToGrid w:val="0"/>
              </w:rPr>
            </w:pPr>
            <w:r w:rsidRPr="005B6EFD">
              <w:rPr>
                <w:szCs w:val="20"/>
              </w:rPr>
              <w:t>$17,</w:t>
            </w:r>
            <w:r w:rsidR="00B535B4" w:rsidRPr="005B6EFD">
              <w:rPr>
                <w:szCs w:val="20"/>
              </w:rPr>
              <w:t>050</w:t>
            </w:r>
          </w:p>
        </w:tc>
        <w:tc>
          <w:tcPr>
            <w:tcW w:w="1137" w:type="dxa"/>
            <w:noWrap/>
            <w:vAlign w:val="center"/>
            <w:hideMark/>
          </w:tcPr>
          <w:p w14:paraId="7B5B0C80" w14:textId="6A310CC0" w:rsidR="00EF764D" w:rsidRPr="005B6EFD" w:rsidRDefault="00EF764D">
            <w:pPr>
              <w:pStyle w:val="TableText"/>
              <w:jc w:val="center"/>
              <w:rPr>
                <w:snapToGrid w:val="0"/>
              </w:rPr>
            </w:pPr>
            <w:r w:rsidRPr="005B6EFD">
              <w:rPr>
                <w:szCs w:val="20"/>
              </w:rPr>
              <w:t>$14,</w:t>
            </w:r>
            <w:r w:rsidR="00B535B4" w:rsidRPr="005B6EFD">
              <w:rPr>
                <w:szCs w:val="20"/>
              </w:rPr>
              <w:t>742</w:t>
            </w:r>
          </w:p>
        </w:tc>
        <w:tc>
          <w:tcPr>
            <w:tcW w:w="1174" w:type="dxa"/>
            <w:noWrap/>
            <w:vAlign w:val="center"/>
            <w:hideMark/>
          </w:tcPr>
          <w:p w14:paraId="6EFB944A" w14:textId="357370E7" w:rsidR="00EF764D" w:rsidRPr="005B6EFD" w:rsidRDefault="00EF764D">
            <w:pPr>
              <w:pStyle w:val="TableText"/>
              <w:jc w:val="center"/>
              <w:rPr>
                <w:snapToGrid w:val="0"/>
              </w:rPr>
            </w:pPr>
            <w:r w:rsidRPr="005B6EFD">
              <w:rPr>
                <w:szCs w:val="20"/>
              </w:rPr>
              <w:t>23.</w:t>
            </w:r>
            <w:r w:rsidR="00B535B4" w:rsidRPr="005B6EFD">
              <w:rPr>
                <w:szCs w:val="20"/>
              </w:rPr>
              <w:t>4166</w:t>
            </w:r>
          </w:p>
        </w:tc>
        <w:tc>
          <w:tcPr>
            <w:tcW w:w="1706" w:type="dxa"/>
            <w:noWrap/>
            <w:vAlign w:val="center"/>
            <w:hideMark/>
          </w:tcPr>
          <w:p w14:paraId="4474DC95" w14:textId="461AA988" w:rsidR="00EF764D" w:rsidRPr="005B6EFD" w:rsidRDefault="00EF764D">
            <w:pPr>
              <w:pStyle w:val="TableText"/>
              <w:jc w:val="center"/>
              <w:rPr>
                <w:snapToGrid w:val="0"/>
              </w:rPr>
            </w:pPr>
            <w:r w:rsidRPr="005B6EFD">
              <w:rPr>
                <w:szCs w:val="20"/>
              </w:rPr>
              <w:t>0.</w:t>
            </w:r>
            <w:r w:rsidR="00B535B4" w:rsidRPr="005B6EFD">
              <w:rPr>
                <w:szCs w:val="20"/>
              </w:rPr>
              <w:t>0849</w:t>
            </w:r>
          </w:p>
        </w:tc>
        <w:tc>
          <w:tcPr>
            <w:tcW w:w="929" w:type="dxa"/>
            <w:noWrap/>
            <w:vAlign w:val="center"/>
            <w:hideMark/>
          </w:tcPr>
          <w:p w14:paraId="523F2A27" w14:textId="350EA907" w:rsidR="00EF764D" w:rsidRPr="005B6EFD" w:rsidRDefault="00B535B4">
            <w:pPr>
              <w:pStyle w:val="TableText"/>
              <w:jc w:val="center"/>
              <w:rPr>
                <w:snapToGrid w:val="0"/>
              </w:rPr>
            </w:pPr>
            <w:r w:rsidRPr="005B6EFD">
              <w:rPr>
                <w:szCs w:val="20"/>
              </w:rPr>
              <w:t>$173,640</w:t>
            </w:r>
          </w:p>
        </w:tc>
      </w:tr>
      <w:tr w:rsidR="00EF764D" w:rsidRPr="005B6EFD" w14:paraId="033D3DBA" w14:textId="77777777" w:rsidTr="00ED1115">
        <w:trPr>
          <w:trHeight w:val="290"/>
        </w:trPr>
        <w:tc>
          <w:tcPr>
            <w:tcW w:w="3141" w:type="dxa"/>
            <w:noWrap/>
            <w:hideMark/>
          </w:tcPr>
          <w:p w14:paraId="42FD60FA" w14:textId="77777777" w:rsidR="00EF764D" w:rsidRPr="005B6EFD" w:rsidRDefault="00EF764D">
            <w:pPr>
              <w:pStyle w:val="TableText"/>
              <w:rPr>
                <w:snapToGrid w:val="0"/>
              </w:rPr>
            </w:pPr>
            <w:r w:rsidRPr="005B6EFD">
              <w:rPr>
                <w:snapToGrid w:val="0"/>
              </w:rPr>
              <w:t>No testing</w:t>
            </w:r>
          </w:p>
        </w:tc>
        <w:tc>
          <w:tcPr>
            <w:tcW w:w="929" w:type="dxa"/>
            <w:noWrap/>
            <w:vAlign w:val="center"/>
            <w:hideMark/>
          </w:tcPr>
          <w:p w14:paraId="0D7E293F" w14:textId="51658202" w:rsidR="00EF764D" w:rsidRPr="005B6EFD" w:rsidRDefault="00EF764D">
            <w:pPr>
              <w:pStyle w:val="TableText"/>
              <w:jc w:val="center"/>
              <w:rPr>
                <w:snapToGrid w:val="0"/>
              </w:rPr>
            </w:pPr>
            <w:r w:rsidRPr="005B6EFD">
              <w:rPr>
                <w:szCs w:val="20"/>
              </w:rPr>
              <w:t>$2,</w:t>
            </w:r>
            <w:r w:rsidR="00B535B4" w:rsidRPr="005B6EFD">
              <w:rPr>
                <w:szCs w:val="20"/>
              </w:rPr>
              <w:t>308</w:t>
            </w:r>
          </w:p>
        </w:tc>
        <w:tc>
          <w:tcPr>
            <w:tcW w:w="1137" w:type="dxa"/>
            <w:noWrap/>
            <w:vAlign w:val="center"/>
            <w:hideMark/>
          </w:tcPr>
          <w:p w14:paraId="3C0101DF" w14:textId="3E3956AD" w:rsidR="00EF764D" w:rsidRPr="005B6EFD" w:rsidRDefault="00EF764D">
            <w:pPr>
              <w:pStyle w:val="TableText"/>
              <w:jc w:val="center"/>
              <w:rPr>
                <w:snapToGrid w:val="0"/>
              </w:rPr>
            </w:pPr>
          </w:p>
        </w:tc>
        <w:tc>
          <w:tcPr>
            <w:tcW w:w="1174" w:type="dxa"/>
            <w:noWrap/>
            <w:vAlign w:val="center"/>
            <w:hideMark/>
          </w:tcPr>
          <w:p w14:paraId="0DB19365" w14:textId="120CD228" w:rsidR="00EF764D" w:rsidRPr="005B6EFD" w:rsidRDefault="00EF764D">
            <w:pPr>
              <w:pStyle w:val="TableText"/>
              <w:jc w:val="center"/>
              <w:rPr>
                <w:snapToGrid w:val="0"/>
              </w:rPr>
            </w:pPr>
            <w:r w:rsidRPr="005B6EFD">
              <w:rPr>
                <w:szCs w:val="20"/>
              </w:rPr>
              <w:t>23.</w:t>
            </w:r>
            <w:r w:rsidR="00B535B4" w:rsidRPr="005B6EFD">
              <w:rPr>
                <w:szCs w:val="20"/>
              </w:rPr>
              <w:t>3317</w:t>
            </w:r>
          </w:p>
        </w:tc>
        <w:tc>
          <w:tcPr>
            <w:tcW w:w="1706" w:type="dxa"/>
            <w:noWrap/>
            <w:vAlign w:val="center"/>
            <w:hideMark/>
          </w:tcPr>
          <w:p w14:paraId="707032D3" w14:textId="10E70BAC" w:rsidR="00EF764D" w:rsidRPr="005B6EFD" w:rsidRDefault="00EF764D">
            <w:pPr>
              <w:pStyle w:val="TableText"/>
              <w:jc w:val="center"/>
              <w:rPr>
                <w:snapToGrid w:val="0"/>
              </w:rPr>
            </w:pPr>
          </w:p>
        </w:tc>
        <w:tc>
          <w:tcPr>
            <w:tcW w:w="929" w:type="dxa"/>
            <w:noWrap/>
            <w:vAlign w:val="center"/>
            <w:hideMark/>
          </w:tcPr>
          <w:p w14:paraId="1B5ABE24" w14:textId="0AB76F5F" w:rsidR="00EF764D" w:rsidRPr="005B6EFD" w:rsidRDefault="00EF764D">
            <w:pPr>
              <w:pStyle w:val="TableText"/>
              <w:jc w:val="center"/>
              <w:rPr>
                <w:snapToGrid w:val="0"/>
              </w:rPr>
            </w:pPr>
          </w:p>
        </w:tc>
      </w:tr>
      <w:tr w:rsidR="00EF764D" w:rsidRPr="005B6EFD" w14:paraId="44BE72E2" w14:textId="77777777" w:rsidTr="00ED1115">
        <w:trPr>
          <w:trHeight w:val="300"/>
        </w:trPr>
        <w:tc>
          <w:tcPr>
            <w:tcW w:w="9016" w:type="dxa"/>
            <w:gridSpan w:val="6"/>
            <w:noWrap/>
            <w:vAlign w:val="center"/>
            <w:hideMark/>
          </w:tcPr>
          <w:p w14:paraId="5F75C975" w14:textId="77777777" w:rsidR="00EF764D" w:rsidRPr="005B6EFD" w:rsidRDefault="00EF764D">
            <w:pPr>
              <w:pStyle w:val="TableText"/>
              <w:rPr>
                <w:snapToGrid w:val="0"/>
              </w:rPr>
            </w:pPr>
            <w:r w:rsidRPr="005B6EFD">
              <w:rPr>
                <w:b/>
                <w:bCs/>
                <w:snapToGrid w:val="0"/>
              </w:rPr>
              <w:t>SOTR</w:t>
            </w:r>
          </w:p>
        </w:tc>
      </w:tr>
      <w:tr w:rsidR="00EF764D" w:rsidRPr="005B6EFD" w14:paraId="44C3455A" w14:textId="77777777" w:rsidTr="00ED1115">
        <w:trPr>
          <w:trHeight w:val="290"/>
        </w:trPr>
        <w:tc>
          <w:tcPr>
            <w:tcW w:w="3141" w:type="dxa"/>
            <w:noWrap/>
            <w:hideMark/>
          </w:tcPr>
          <w:p w14:paraId="594A2FBA" w14:textId="77777777" w:rsidR="00EF764D" w:rsidRPr="005B6EFD" w:rsidRDefault="00EF764D">
            <w:pPr>
              <w:pStyle w:val="TableText"/>
              <w:rPr>
                <w:snapToGrid w:val="0"/>
              </w:rPr>
            </w:pPr>
            <w:r w:rsidRPr="005B6EFD">
              <w:rPr>
                <w:snapToGrid w:val="0"/>
              </w:rPr>
              <w:t>HPV genotyping and codependent technologies</w:t>
            </w:r>
          </w:p>
        </w:tc>
        <w:tc>
          <w:tcPr>
            <w:tcW w:w="929" w:type="dxa"/>
            <w:noWrap/>
            <w:vAlign w:val="center"/>
            <w:hideMark/>
          </w:tcPr>
          <w:p w14:paraId="0E15D46E" w14:textId="0DEF5F29" w:rsidR="00EF764D" w:rsidRPr="005B6EFD" w:rsidRDefault="00EF764D">
            <w:pPr>
              <w:pStyle w:val="TableText"/>
              <w:jc w:val="center"/>
              <w:rPr>
                <w:snapToGrid w:val="0"/>
              </w:rPr>
            </w:pPr>
            <w:r w:rsidRPr="005B6EFD">
              <w:rPr>
                <w:szCs w:val="20"/>
              </w:rPr>
              <w:t>$16,</w:t>
            </w:r>
            <w:r w:rsidR="006E43F7" w:rsidRPr="005B6EFD">
              <w:rPr>
                <w:szCs w:val="20"/>
              </w:rPr>
              <w:t>525</w:t>
            </w:r>
          </w:p>
        </w:tc>
        <w:tc>
          <w:tcPr>
            <w:tcW w:w="1137" w:type="dxa"/>
            <w:noWrap/>
            <w:vAlign w:val="center"/>
            <w:hideMark/>
          </w:tcPr>
          <w:p w14:paraId="76833BFA" w14:textId="49E4087E" w:rsidR="00EF764D" w:rsidRPr="005B6EFD" w:rsidRDefault="00EF764D">
            <w:pPr>
              <w:pStyle w:val="TableText"/>
              <w:jc w:val="center"/>
              <w:rPr>
                <w:snapToGrid w:val="0"/>
              </w:rPr>
            </w:pPr>
            <w:r w:rsidRPr="005B6EFD">
              <w:rPr>
                <w:szCs w:val="20"/>
              </w:rPr>
              <w:t>$14,</w:t>
            </w:r>
            <w:r w:rsidR="006E43F7" w:rsidRPr="005B6EFD">
              <w:rPr>
                <w:szCs w:val="20"/>
              </w:rPr>
              <w:t>019</w:t>
            </w:r>
          </w:p>
        </w:tc>
        <w:tc>
          <w:tcPr>
            <w:tcW w:w="1174" w:type="dxa"/>
            <w:noWrap/>
            <w:vAlign w:val="center"/>
            <w:hideMark/>
          </w:tcPr>
          <w:p w14:paraId="23A0D29E" w14:textId="003A5CE7" w:rsidR="00EF764D" w:rsidRPr="005B6EFD" w:rsidRDefault="00EF764D">
            <w:pPr>
              <w:pStyle w:val="TableText"/>
              <w:jc w:val="center"/>
              <w:rPr>
                <w:snapToGrid w:val="0"/>
              </w:rPr>
            </w:pPr>
            <w:r w:rsidRPr="005B6EFD">
              <w:rPr>
                <w:szCs w:val="20"/>
              </w:rPr>
              <w:t>23.</w:t>
            </w:r>
            <w:r w:rsidR="006E43F7" w:rsidRPr="005B6EFD">
              <w:rPr>
                <w:szCs w:val="20"/>
              </w:rPr>
              <w:t>4342</w:t>
            </w:r>
          </w:p>
        </w:tc>
        <w:tc>
          <w:tcPr>
            <w:tcW w:w="1706" w:type="dxa"/>
            <w:noWrap/>
            <w:vAlign w:val="center"/>
            <w:hideMark/>
          </w:tcPr>
          <w:p w14:paraId="6BBCC758" w14:textId="68C020FC" w:rsidR="00EF764D" w:rsidRPr="005B6EFD" w:rsidRDefault="00EF764D">
            <w:pPr>
              <w:pStyle w:val="TableText"/>
              <w:jc w:val="center"/>
              <w:rPr>
                <w:snapToGrid w:val="0"/>
              </w:rPr>
            </w:pPr>
            <w:r w:rsidRPr="005B6EFD">
              <w:rPr>
                <w:szCs w:val="20"/>
              </w:rPr>
              <w:t>0.</w:t>
            </w:r>
            <w:r w:rsidR="006E43F7" w:rsidRPr="005B6EFD">
              <w:rPr>
                <w:szCs w:val="20"/>
              </w:rPr>
              <w:t>1504</w:t>
            </w:r>
          </w:p>
        </w:tc>
        <w:tc>
          <w:tcPr>
            <w:tcW w:w="929" w:type="dxa"/>
            <w:noWrap/>
            <w:vAlign w:val="center"/>
            <w:hideMark/>
          </w:tcPr>
          <w:p w14:paraId="443873E7" w14:textId="7867F810" w:rsidR="00EF764D" w:rsidRPr="005B6EFD" w:rsidRDefault="006E43F7">
            <w:pPr>
              <w:pStyle w:val="TableText"/>
              <w:jc w:val="center"/>
              <w:rPr>
                <w:snapToGrid w:val="0"/>
              </w:rPr>
            </w:pPr>
            <w:r w:rsidRPr="005B6EFD">
              <w:rPr>
                <w:szCs w:val="20"/>
              </w:rPr>
              <w:t>$93,195</w:t>
            </w:r>
          </w:p>
        </w:tc>
      </w:tr>
      <w:tr w:rsidR="00EF764D" w:rsidRPr="005B6EFD" w14:paraId="7EB5B98D" w14:textId="77777777" w:rsidTr="00ED1115">
        <w:trPr>
          <w:trHeight w:val="290"/>
        </w:trPr>
        <w:tc>
          <w:tcPr>
            <w:tcW w:w="3141" w:type="dxa"/>
            <w:noWrap/>
            <w:hideMark/>
          </w:tcPr>
          <w:p w14:paraId="12485EC5" w14:textId="77777777" w:rsidR="00EF764D" w:rsidRPr="005B6EFD" w:rsidRDefault="00EF764D">
            <w:pPr>
              <w:pStyle w:val="TableText"/>
              <w:rPr>
                <w:snapToGrid w:val="0"/>
              </w:rPr>
            </w:pPr>
            <w:r w:rsidRPr="005B6EFD">
              <w:rPr>
                <w:snapToGrid w:val="0"/>
              </w:rPr>
              <w:t>No testing</w:t>
            </w:r>
          </w:p>
        </w:tc>
        <w:tc>
          <w:tcPr>
            <w:tcW w:w="929" w:type="dxa"/>
            <w:noWrap/>
            <w:vAlign w:val="center"/>
            <w:hideMark/>
          </w:tcPr>
          <w:p w14:paraId="7D687392" w14:textId="72058FC5" w:rsidR="00EF764D" w:rsidRPr="005B6EFD" w:rsidRDefault="00EF764D">
            <w:pPr>
              <w:pStyle w:val="TableText"/>
              <w:jc w:val="center"/>
              <w:rPr>
                <w:snapToGrid w:val="0"/>
              </w:rPr>
            </w:pPr>
            <w:r w:rsidRPr="005B6EFD">
              <w:rPr>
                <w:szCs w:val="20"/>
              </w:rPr>
              <w:t>$2,</w:t>
            </w:r>
            <w:r w:rsidR="006E43F7" w:rsidRPr="005B6EFD">
              <w:rPr>
                <w:szCs w:val="20"/>
              </w:rPr>
              <w:t>507</w:t>
            </w:r>
          </w:p>
        </w:tc>
        <w:tc>
          <w:tcPr>
            <w:tcW w:w="1137" w:type="dxa"/>
            <w:noWrap/>
            <w:vAlign w:val="center"/>
            <w:hideMark/>
          </w:tcPr>
          <w:p w14:paraId="2B26973C" w14:textId="5A696476" w:rsidR="00EF764D" w:rsidRPr="005B6EFD" w:rsidRDefault="00EF764D">
            <w:pPr>
              <w:pStyle w:val="TableText"/>
              <w:jc w:val="center"/>
              <w:rPr>
                <w:snapToGrid w:val="0"/>
              </w:rPr>
            </w:pPr>
          </w:p>
        </w:tc>
        <w:tc>
          <w:tcPr>
            <w:tcW w:w="1174" w:type="dxa"/>
            <w:noWrap/>
            <w:vAlign w:val="center"/>
            <w:hideMark/>
          </w:tcPr>
          <w:p w14:paraId="0284A18E" w14:textId="683EB82E" w:rsidR="00EF764D" w:rsidRPr="005B6EFD" w:rsidRDefault="00EF764D">
            <w:pPr>
              <w:pStyle w:val="TableText"/>
              <w:jc w:val="center"/>
              <w:rPr>
                <w:snapToGrid w:val="0"/>
              </w:rPr>
            </w:pPr>
            <w:r w:rsidRPr="005B6EFD">
              <w:rPr>
                <w:szCs w:val="20"/>
              </w:rPr>
              <w:t>23.</w:t>
            </w:r>
            <w:r w:rsidR="006E43F7" w:rsidRPr="005B6EFD">
              <w:rPr>
                <w:szCs w:val="20"/>
              </w:rPr>
              <w:t>2837</w:t>
            </w:r>
          </w:p>
        </w:tc>
        <w:tc>
          <w:tcPr>
            <w:tcW w:w="1706" w:type="dxa"/>
            <w:noWrap/>
            <w:vAlign w:val="center"/>
            <w:hideMark/>
          </w:tcPr>
          <w:p w14:paraId="35368660" w14:textId="492C987F" w:rsidR="00EF764D" w:rsidRPr="005B6EFD" w:rsidRDefault="00EF764D">
            <w:pPr>
              <w:pStyle w:val="TableText"/>
              <w:jc w:val="center"/>
              <w:rPr>
                <w:snapToGrid w:val="0"/>
              </w:rPr>
            </w:pPr>
          </w:p>
        </w:tc>
        <w:tc>
          <w:tcPr>
            <w:tcW w:w="929" w:type="dxa"/>
            <w:noWrap/>
            <w:vAlign w:val="center"/>
            <w:hideMark/>
          </w:tcPr>
          <w:p w14:paraId="07CDD6CA" w14:textId="4EE32D88" w:rsidR="00EF764D" w:rsidRPr="005B6EFD" w:rsidRDefault="00EF764D">
            <w:pPr>
              <w:pStyle w:val="TableText"/>
              <w:jc w:val="center"/>
              <w:rPr>
                <w:snapToGrid w:val="0"/>
              </w:rPr>
            </w:pPr>
          </w:p>
        </w:tc>
      </w:tr>
      <w:tr w:rsidR="00EF764D" w:rsidRPr="005B6EFD" w14:paraId="368C6FD3" w14:textId="77777777" w:rsidTr="00ED1115">
        <w:trPr>
          <w:trHeight w:val="290"/>
        </w:trPr>
        <w:tc>
          <w:tcPr>
            <w:tcW w:w="9016" w:type="dxa"/>
            <w:gridSpan w:val="6"/>
            <w:noWrap/>
            <w:vAlign w:val="center"/>
            <w:hideMark/>
          </w:tcPr>
          <w:p w14:paraId="1C9C62F1" w14:textId="77777777" w:rsidR="00EF764D" w:rsidRPr="005B6EFD" w:rsidRDefault="00EF764D">
            <w:pPr>
              <w:pStyle w:val="TableText"/>
              <w:rPr>
                <w:snapToGrid w:val="0"/>
              </w:rPr>
            </w:pPr>
            <w:r w:rsidRPr="005B6EFD">
              <w:rPr>
                <w:b/>
                <w:szCs w:val="20"/>
                <w:lang w:eastAsia="en-AU"/>
              </w:rPr>
              <w:t>Patients being followed up after treatment for anal cancer</w:t>
            </w:r>
          </w:p>
        </w:tc>
      </w:tr>
      <w:tr w:rsidR="00EF764D" w:rsidRPr="005B6EFD" w14:paraId="7D2DC2F2" w14:textId="77777777" w:rsidTr="00ED1115">
        <w:trPr>
          <w:trHeight w:val="290"/>
        </w:trPr>
        <w:tc>
          <w:tcPr>
            <w:tcW w:w="3141" w:type="dxa"/>
            <w:noWrap/>
            <w:hideMark/>
          </w:tcPr>
          <w:p w14:paraId="44AAB4F0" w14:textId="77777777" w:rsidR="00EF764D" w:rsidRPr="005B6EFD" w:rsidRDefault="00EF764D">
            <w:pPr>
              <w:pStyle w:val="TableText"/>
              <w:rPr>
                <w:snapToGrid w:val="0"/>
              </w:rPr>
            </w:pPr>
            <w:r w:rsidRPr="005B6EFD">
              <w:rPr>
                <w:snapToGrid w:val="0"/>
              </w:rPr>
              <w:t>HPV genotyping and codependent technologies</w:t>
            </w:r>
          </w:p>
        </w:tc>
        <w:tc>
          <w:tcPr>
            <w:tcW w:w="929" w:type="dxa"/>
            <w:noWrap/>
            <w:vAlign w:val="center"/>
            <w:hideMark/>
          </w:tcPr>
          <w:p w14:paraId="63EC395F" w14:textId="1EBE3A61" w:rsidR="00EF764D" w:rsidRPr="005B6EFD" w:rsidRDefault="006E43F7">
            <w:pPr>
              <w:pStyle w:val="TableText"/>
              <w:jc w:val="center"/>
              <w:rPr>
                <w:snapToGrid w:val="0"/>
              </w:rPr>
            </w:pPr>
            <w:r w:rsidRPr="005B6EFD">
              <w:rPr>
                <w:color w:val="000000"/>
                <w:szCs w:val="20"/>
              </w:rPr>
              <w:t>$17,199</w:t>
            </w:r>
          </w:p>
        </w:tc>
        <w:tc>
          <w:tcPr>
            <w:tcW w:w="1137" w:type="dxa"/>
            <w:noWrap/>
            <w:vAlign w:val="center"/>
            <w:hideMark/>
          </w:tcPr>
          <w:p w14:paraId="7861D7B6" w14:textId="5E35D9B2" w:rsidR="00EF764D" w:rsidRPr="005B6EFD" w:rsidRDefault="006E43F7">
            <w:pPr>
              <w:pStyle w:val="TableText"/>
              <w:jc w:val="center"/>
              <w:rPr>
                <w:snapToGrid w:val="0"/>
              </w:rPr>
            </w:pPr>
            <w:r w:rsidRPr="005B6EFD">
              <w:rPr>
                <w:color w:val="000000"/>
                <w:szCs w:val="20"/>
              </w:rPr>
              <w:t>$15,006</w:t>
            </w:r>
          </w:p>
        </w:tc>
        <w:tc>
          <w:tcPr>
            <w:tcW w:w="1174" w:type="dxa"/>
            <w:noWrap/>
            <w:vAlign w:val="center"/>
            <w:hideMark/>
          </w:tcPr>
          <w:p w14:paraId="5C9D5807" w14:textId="795A6FD3" w:rsidR="00EF764D" w:rsidRPr="005B6EFD" w:rsidRDefault="00EF764D">
            <w:pPr>
              <w:pStyle w:val="TableText"/>
              <w:jc w:val="center"/>
              <w:rPr>
                <w:snapToGrid w:val="0"/>
              </w:rPr>
            </w:pPr>
            <w:r w:rsidRPr="005B6EFD">
              <w:rPr>
                <w:color w:val="000000"/>
                <w:szCs w:val="20"/>
              </w:rPr>
              <w:t>23.</w:t>
            </w:r>
            <w:r w:rsidR="006E43F7" w:rsidRPr="005B6EFD">
              <w:rPr>
                <w:color w:val="000000"/>
                <w:szCs w:val="20"/>
              </w:rPr>
              <w:t>4263</w:t>
            </w:r>
          </w:p>
        </w:tc>
        <w:tc>
          <w:tcPr>
            <w:tcW w:w="1706" w:type="dxa"/>
            <w:noWrap/>
            <w:vAlign w:val="center"/>
            <w:hideMark/>
          </w:tcPr>
          <w:p w14:paraId="1B46E893" w14:textId="763E56B7" w:rsidR="00EF764D" w:rsidRPr="005B6EFD" w:rsidRDefault="00EF764D">
            <w:pPr>
              <w:pStyle w:val="TableText"/>
              <w:jc w:val="center"/>
              <w:rPr>
                <w:snapToGrid w:val="0"/>
              </w:rPr>
            </w:pPr>
            <w:r w:rsidRPr="005B6EFD">
              <w:rPr>
                <w:color w:val="000000"/>
                <w:szCs w:val="20"/>
              </w:rPr>
              <w:t>0.</w:t>
            </w:r>
            <w:r w:rsidR="006E43F7" w:rsidRPr="005B6EFD">
              <w:rPr>
                <w:color w:val="000000"/>
                <w:szCs w:val="20"/>
              </w:rPr>
              <w:t>0740</w:t>
            </w:r>
          </w:p>
        </w:tc>
        <w:tc>
          <w:tcPr>
            <w:tcW w:w="929" w:type="dxa"/>
            <w:noWrap/>
            <w:vAlign w:val="center"/>
            <w:hideMark/>
          </w:tcPr>
          <w:p w14:paraId="0A5515B0" w14:textId="7D1786DF" w:rsidR="00EF764D" w:rsidRPr="005B6EFD" w:rsidRDefault="006E43F7">
            <w:pPr>
              <w:pStyle w:val="TableText"/>
              <w:jc w:val="center"/>
              <w:rPr>
                <w:snapToGrid w:val="0"/>
              </w:rPr>
            </w:pPr>
            <w:r w:rsidRPr="005B6EFD">
              <w:rPr>
                <w:color w:val="000000"/>
                <w:szCs w:val="20"/>
              </w:rPr>
              <w:t>$202,825</w:t>
            </w:r>
          </w:p>
        </w:tc>
      </w:tr>
      <w:tr w:rsidR="00EF764D" w:rsidRPr="005B6EFD" w14:paraId="4A3DBB2F" w14:textId="77777777" w:rsidTr="00ED1115">
        <w:trPr>
          <w:trHeight w:val="290"/>
        </w:trPr>
        <w:tc>
          <w:tcPr>
            <w:tcW w:w="3141" w:type="dxa"/>
            <w:noWrap/>
            <w:hideMark/>
          </w:tcPr>
          <w:p w14:paraId="5F9CBF17" w14:textId="77777777" w:rsidR="00EF764D" w:rsidRPr="005B6EFD" w:rsidRDefault="00EF764D">
            <w:pPr>
              <w:pStyle w:val="TableText"/>
              <w:rPr>
                <w:snapToGrid w:val="0"/>
              </w:rPr>
            </w:pPr>
            <w:r w:rsidRPr="005B6EFD">
              <w:rPr>
                <w:snapToGrid w:val="0"/>
              </w:rPr>
              <w:t>No testing</w:t>
            </w:r>
          </w:p>
        </w:tc>
        <w:tc>
          <w:tcPr>
            <w:tcW w:w="929" w:type="dxa"/>
            <w:noWrap/>
            <w:vAlign w:val="center"/>
            <w:hideMark/>
          </w:tcPr>
          <w:p w14:paraId="1B5BB4E4" w14:textId="129E831F" w:rsidR="00EF764D" w:rsidRPr="005B6EFD" w:rsidRDefault="00EF764D">
            <w:pPr>
              <w:pStyle w:val="TableText"/>
              <w:jc w:val="center"/>
              <w:rPr>
                <w:snapToGrid w:val="0"/>
              </w:rPr>
            </w:pPr>
            <w:r w:rsidRPr="005B6EFD">
              <w:rPr>
                <w:color w:val="000000"/>
                <w:szCs w:val="20"/>
              </w:rPr>
              <w:t>$2,</w:t>
            </w:r>
            <w:r w:rsidR="006E43F7" w:rsidRPr="005B6EFD">
              <w:rPr>
                <w:color w:val="000000"/>
                <w:szCs w:val="20"/>
              </w:rPr>
              <w:t>193</w:t>
            </w:r>
          </w:p>
        </w:tc>
        <w:tc>
          <w:tcPr>
            <w:tcW w:w="1137" w:type="dxa"/>
            <w:noWrap/>
            <w:vAlign w:val="center"/>
            <w:hideMark/>
          </w:tcPr>
          <w:p w14:paraId="28375902" w14:textId="77777777" w:rsidR="00EF764D" w:rsidRPr="005B6EFD" w:rsidRDefault="00EF764D">
            <w:pPr>
              <w:pStyle w:val="TableText"/>
              <w:jc w:val="center"/>
              <w:rPr>
                <w:snapToGrid w:val="0"/>
              </w:rPr>
            </w:pPr>
          </w:p>
        </w:tc>
        <w:tc>
          <w:tcPr>
            <w:tcW w:w="1174" w:type="dxa"/>
            <w:noWrap/>
            <w:vAlign w:val="center"/>
            <w:hideMark/>
          </w:tcPr>
          <w:p w14:paraId="6E5E74D2" w14:textId="64F71FBC" w:rsidR="00EF764D" w:rsidRPr="005B6EFD" w:rsidRDefault="00EF764D">
            <w:pPr>
              <w:pStyle w:val="TableText"/>
              <w:jc w:val="center"/>
              <w:rPr>
                <w:snapToGrid w:val="0"/>
              </w:rPr>
            </w:pPr>
            <w:r w:rsidRPr="005B6EFD">
              <w:rPr>
                <w:color w:val="000000"/>
                <w:szCs w:val="20"/>
              </w:rPr>
              <w:t>23.</w:t>
            </w:r>
            <w:r w:rsidR="006E43F7" w:rsidRPr="005B6EFD">
              <w:rPr>
                <w:color w:val="000000"/>
                <w:szCs w:val="20"/>
              </w:rPr>
              <w:t>3523</w:t>
            </w:r>
          </w:p>
        </w:tc>
        <w:tc>
          <w:tcPr>
            <w:tcW w:w="1706" w:type="dxa"/>
            <w:noWrap/>
            <w:vAlign w:val="center"/>
            <w:hideMark/>
          </w:tcPr>
          <w:p w14:paraId="38B486FD" w14:textId="77777777" w:rsidR="00EF764D" w:rsidRPr="005B6EFD" w:rsidRDefault="00EF764D">
            <w:pPr>
              <w:pStyle w:val="TableText"/>
              <w:jc w:val="center"/>
              <w:rPr>
                <w:snapToGrid w:val="0"/>
              </w:rPr>
            </w:pPr>
          </w:p>
        </w:tc>
        <w:tc>
          <w:tcPr>
            <w:tcW w:w="929" w:type="dxa"/>
            <w:noWrap/>
            <w:vAlign w:val="center"/>
            <w:hideMark/>
          </w:tcPr>
          <w:p w14:paraId="00AB6491" w14:textId="77777777" w:rsidR="00EF764D" w:rsidRPr="005B6EFD" w:rsidRDefault="00EF764D">
            <w:pPr>
              <w:pStyle w:val="TableText"/>
              <w:jc w:val="center"/>
              <w:rPr>
                <w:snapToGrid w:val="0"/>
              </w:rPr>
            </w:pPr>
          </w:p>
        </w:tc>
      </w:tr>
      <w:tr w:rsidR="00EF764D" w:rsidRPr="005B6EFD" w14:paraId="472D5C21" w14:textId="77777777" w:rsidTr="00ED1115">
        <w:trPr>
          <w:trHeight w:val="290"/>
        </w:trPr>
        <w:tc>
          <w:tcPr>
            <w:tcW w:w="9016" w:type="dxa"/>
            <w:gridSpan w:val="6"/>
            <w:noWrap/>
            <w:vAlign w:val="center"/>
            <w:hideMark/>
          </w:tcPr>
          <w:p w14:paraId="3D42CFDE" w14:textId="77777777" w:rsidR="00EF764D" w:rsidRPr="005B6EFD" w:rsidRDefault="00EF764D">
            <w:pPr>
              <w:pStyle w:val="TableText"/>
              <w:rPr>
                <w:snapToGrid w:val="0"/>
              </w:rPr>
            </w:pPr>
            <w:r w:rsidRPr="005B6EFD">
              <w:rPr>
                <w:b/>
                <w:szCs w:val="20"/>
                <w:lang w:eastAsia="en-AU"/>
              </w:rPr>
              <w:t>People with previous vulval SCC/HSIL</w:t>
            </w:r>
          </w:p>
        </w:tc>
      </w:tr>
      <w:tr w:rsidR="00EF764D" w:rsidRPr="005B6EFD" w14:paraId="0145C4A3" w14:textId="77777777" w:rsidTr="00ED1115">
        <w:trPr>
          <w:trHeight w:val="290"/>
        </w:trPr>
        <w:tc>
          <w:tcPr>
            <w:tcW w:w="3141" w:type="dxa"/>
            <w:noWrap/>
            <w:hideMark/>
          </w:tcPr>
          <w:p w14:paraId="323427B8" w14:textId="77777777" w:rsidR="00EF764D" w:rsidRPr="005B6EFD" w:rsidRDefault="00EF764D">
            <w:pPr>
              <w:pStyle w:val="TableText"/>
              <w:rPr>
                <w:snapToGrid w:val="0"/>
              </w:rPr>
            </w:pPr>
            <w:r w:rsidRPr="005B6EFD">
              <w:rPr>
                <w:snapToGrid w:val="0"/>
              </w:rPr>
              <w:t>HPV genotyping and codependent technologies</w:t>
            </w:r>
          </w:p>
        </w:tc>
        <w:tc>
          <w:tcPr>
            <w:tcW w:w="929" w:type="dxa"/>
            <w:noWrap/>
            <w:hideMark/>
          </w:tcPr>
          <w:p w14:paraId="15E48D7F" w14:textId="720EFD00" w:rsidR="00EF764D" w:rsidRPr="005B6EFD" w:rsidRDefault="00EF764D">
            <w:pPr>
              <w:pStyle w:val="TableText"/>
              <w:jc w:val="center"/>
              <w:rPr>
                <w:snapToGrid w:val="0"/>
              </w:rPr>
            </w:pPr>
            <w:r w:rsidRPr="005B6EFD">
              <w:rPr>
                <w:color w:val="000000"/>
                <w:szCs w:val="20"/>
              </w:rPr>
              <w:t>$16,</w:t>
            </w:r>
            <w:r w:rsidR="006E43F7" w:rsidRPr="005B6EFD">
              <w:rPr>
                <w:color w:val="000000"/>
                <w:szCs w:val="20"/>
              </w:rPr>
              <w:t>629</w:t>
            </w:r>
          </w:p>
        </w:tc>
        <w:tc>
          <w:tcPr>
            <w:tcW w:w="1137" w:type="dxa"/>
            <w:noWrap/>
            <w:hideMark/>
          </w:tcPr>
          <w:p w14:paraId="7C14F7D5" w14:textId="3ABACB56" w:rsidR="00EF764D" w:rsidRPr="005B6EFD" w:rsidRDefault="006E43F7">
            <w:pPr>
              <w:pStyle w:val="TableText"/>
              <w:jc w:val="center"/>
              <w:rPr>
                <w:snapToGrid w:val="0"/>
              </w:rPr>
            </w:pPr>
            <w:r w:rsidRPr="005B6EFD">
              <w:rPr>
                <w:color w:val="000000"/>
                <w:szCs w:val="20"/>
              </w:rPr>
              <w:t>$13,854</w:t>
            </w:r>
          </w:p>
        </w:tc>
        <w:tc>
          <w:tcPr>
            <w:tcW w:w="1174" w:type="dxa"/>
            <w:noWrap/>
            <w:hideMark/>
          </w:tcPr>
          <w:p w14:paraId="4B749725" w14:textId="3D31381F" w:rsidR="00EF764D" w:rsidRPr="005B6EFD" w:rsidRDefault="00EF764D">
            <w:pPr>
              <w:pStyle w:val="TableText"/>
              <w:jc w:val="center"/>
              <w:rPr>
                <w:snapToGrid w:val="0"/>
              </w:rPr>
            </w:pPr>
            <w:r w:rsidRPr="005B6EFD">
              <w:rPr>
                <w:color w:val="000000"/>
                <w:szCs w:val="20"/>
              </w:rPr>
              <w:t>23.</w:t>
            </w:r>
            <w:r w:rsidR="006E43F7" w:rsidRPr="005B6EFD">
              <w:rPr>
                <w:color w:val="000000"/>
                <w:szCs w:val="20"/>
              </w:rPr>
              <w:t>3950</w:t>
            </w:r>
          </w:p>
        </w:tc>
        <w:tc>
          <w:tcPr>
            <w:tcW w:w="1706" w:type="dxa"/>
            <w:noWrap/>
            <w:hideMark/>
          </w:tcPr>
          <w:p w14:paraId="52D74E84" w14:textId="34E39F5E" w:rsidR="00EF764D" w:rsidRPr="005B6EFD" w:rsidRDefault="00EF764D">
            <w:pPr>
              <w:pStyle w:val="TableText"/>
              <w:jc w:val="center"/>
              <w:rPr>
                <w:snapToGrid w:val="0"/>
              </w:rPr>
            </w:pPr>
            <w:r w:rsidRPr="005B6EFD">
              <w:rPr>
                <w:color w:val="000000"/>
                <w:szCs w:val="20"/>
              </w:rPr>
              <w:t>0.</w:t>
            </w:r>
            <w:r w:rsidR="006E43F7" w:rsidRPr="005B6EFD">
              <w:rPr>
                <w:color w:val="000000"/>
                <w:szCs w:val="20"/>
              </w:rPr>
              <w:t>2150</w:t>
            </w:r>
          </w:p>
        </w:tc>
        <w:tc>
          <w:tcPr>
            <w:tcW w:w="929" w:type="dxa"/>
            <w:noWrap/>
            <w:hideMark/>
          </w:tcPr>
          <w:p w14:paraId="28EC0342" w14:textId="242F2C83" w:rsidR="00EF764D" w:rsidRPr="005B6EFD" w:rsidRDefault="006E43F7">
            <w:pPr>
              <w:pStyle w:val="TableText"/>
              <w:jc w:val="center"/>
              <w:rPr>
                <w:snapToGrid w:val="0"/>
              </w:rPr>
            </w:pPr>
            <w:r w:rsidRPr="005B6EFD">
              <w:rPr>
                <w:color w:val="000000"/>
                <w:szCs w:val="20"/>
              </w:rPr>
              <w:t>$64,442</w:t>
            </w:r>
          </w:p>
        </w:tc>
      </w:tr>
      <w:tr w:rsidR="00EF764D" w:rsidRPr="005B6EFD" w14:paraId="10FFA05C" w14:textId="77777777" w:rsidTr="00ED1115">
        <w:trPr>
          <w:trHeight w:val="290"/>
        </w:trPr>
        <w:tc>
          <w:tcPr>
            <w:tcW w:w="3141" w:type="dxa"/>
            <w:noWrap/>
            <w:hideMark/>
          </w:tcPr>
          <w:p w14:paraId="6C954388" w14:textId="77777777" w:rsidR="00EF764D" w:rsidRPr="005B6EFD" w:rsidRDefault="00EF764D">
            <w:pPr>
              <w:pStyle w:val="TableText"/>
              <w:rPr>
                <w:snapToGrid w:val="0"/>
              </w:rPr>
            </w:pPr>
            <w:r w:rsidRPr="005B6EFD">
              <w:rPr>
                <w:snapToGrid w:val="0"/>
              </w:rPr>
              <w:t>No testing</w:t>
            </w:r>
          </w:p>
        </w:tc>
        <w:tc>
          <w:tcPr>
            <w:tcW w:w="929" w:type="dxa"/>
            <w:noWrap/>
            <w:hideMark/>
          </w:tcPr>
          <w:p w14:paraId="354C9997" w14:textId="2EADCA64" w:rsidR="00EF764D" w:rsidRPr="005B6EFD" w:rsidRDefault="00EF764D">
            <w:pPr>
              <w:pStyle w:val="TableText"/>
              <w:jc w:val="center"/>
              <w:rPr>
                <w:snapToGrid w:val="0"/>
              </w:rPr>
            </w:pPr>
            <w:r w:rsidRPr="005B6EFD">
              <w:rPr>
                <w:color w:val="000000"/>
                <w:szCs w:val="20"/>
              </w:rPr>
              <w:t>$2,</w:t>
            </w:r>
            <w:r w:rsidR="006E43F7" w:rsidRPr="005B6EFD">
              <w:rPr>
                <w:color w:val="000000"/>
                <w:szCs w:val="20"/>
              </w:rPr>
              <w:t>775</w:t>
            </w:r>
          </w:p>
        </w:tc>
        <w:tc>
          <w:tcPr>
            <w:tcW w:w="1137" w:type="dxa"/>
            <w:noWrap/>
            <w:hideMark/>
          </w:tcPr>
          <w:p w14:paraId="56AD0B7F" w14:textId="77777777" w:rsidR="00EF764D" w:rsidRPr="005B6EFD" w:rsidRDefault="00EF764D">
            <w:pPr>
              <w:pStyle w:val="TableText"/>
              <w:jc w:val="center"/>
              <w:rPr>
                <w:snapToGrid w:val="0"/>
              </w:rPr>
            </w:pPr>
          </w:p>
        </w:tc>
        <w:tc>
          <w:tcPr>
            <w:tcW w:w="1174" w:type="dxa"/>
            <w:noWrap/>
            <w:hideMark/>
          </w:tcPr>
          <w:p w14:paraId="479EF894" w14:textId="3D959D4E" w:rsidR="00EF764D" w:rsidRPr="005B6EFD" w:rsidRDefault="00EF764D">
            <w:pPr>
              <w:pStyle w:val="TableText"/>
              <w:jc w:val="center"/>
              <w:rPr>
                <w:snapToGrid w:val="0"/>
              </w:rPr>
            </w:pPr>
            <w:r w:rsidRPr="005B6EFD">
              <w:rPr>
                <w:color w:val="000000"/>
                <w:szCs w:val="20"/>
              </w:rPr>
              <w:t>23.</w:t>
            </w:r>
            <w:r w:rsidR="006E43F7" w:rsidRPr="005B6EFD">
              <w:rPr>
                <w:color w:val="000000"/>
                <w:szCs w:val="20"/>
              </w:rPr>
              <w:t>1800</w:t>
            </w:r>
          </w:p>
        </w:tc>
        <w:tc>
          <w:tcPr>
            <w:tcW w:w="1706" w:type="dxa"/>
            <w:noWrap/>
            <w:hideMark/>
          </w:tcPr>
          <w:p w14:paraId="38B31FC1" w14:textId="77777777" w:rsidR="00EF764D" w:rsidRPr="005B6EFD" w:rsidRDefault="00EF764D">
            <w:pPr>
              <w:pStyle w:val="TableText"/>
              <w:jc w:val="center"/>
              <w:rPr>
                <w:snapToGrid w:val="0"/>
              </w:rPr>
            </w:pPr>
          </w:p>
        </w:tc>
        <w:tc>
          <w:tcPr>
            <w:tcW w:w="929" w:type="dxa"/>
            <w:noWrap/>
            <w:hideMark/>
          </w:tcPr>
          <w:p w14:paraId="4AD60EB9" w14:textId="77777777" w:rsidR="00EF764D" w:rsidRPr="005B6EFD" w:rsidRDefault="00EF764D">
            <w:pPr>
              <w:pStyle w:val="TableText"/>
              <w:jc w:val="center"/>
              <w:rPr>
                <w:snapToGrid w:val="0"/>
              </w:rPr>
            </w:pPr>
          </w:p>
        </w:tc>
      </w:tr>
      <w:tr w:rsidR="00EF764D" w:rsidRPr="005B6EFD" w14:paraId="526A27FA" w14:textId="77777777" w:rsidTr="00ED1115">
        <w:trPr>
          <w:trHeight w:val="290"/>
        </w:trPr>
        <w:tc>
          <w:tcPr>
            <w:tcW w:w="9016" w:type="dxa"/>
            <w:gridSpan w:val="6"/>
            <w:noWrap/>
            <w:vAlign w:val="center"/>
            <w:hideMark/>
          </w:tcPr>
          <w:p w14:paraId="39B79209" w14:textId="77777777" w:rsidR="00EF764D" w:rsidRPr="005B6EFD" w:rsidRDefault="00EF764D">
            <w:pPr>
              <w:pStyle w:val="TableText"/>
              <w:rPr>
                <w:snapToGrid w:val="0"/>
              </w:rPr>
            </w:pPr>
            <w:r w:rsidRPr="005B6EFD">
              <w:rPr>
                <w:b/>
                <w:szCs w:val="20"/>
                <w:lang w:eastAsia="en-AU"/>
              </w:rPr>
              <w:t>People with a possible history of cervical/vaginal cancer or precursor lesions</w:t>
            </w:r>
          </w:p>
        </w:tc>
      </w:tr>
      <w:tr w:rsidR="00EF764D" w:rsidRPr="005B6EFD" w14:paraId="2E84C248" w14:textId="77777777" w:rsidTr="00ED1115">
        <w:trPr>
          <w:trHeight w:val="290"/>
        </w:trPr>
        <w:tc>
          <w:tcPr>
            <w:tcW w:w="3141" w:type="dxa"/>
            <w:noWrap/>
            <w:hideMark/>
          </w:tcPr>
          <w:p w14:paraId="4D8C9150" w14:textId="77777777" w:rsidR="00EF764D" w:rsidRPr="005B6EFD" w:rsidRDefault="00EF764D">
            <w:pPr>
              <w:pStyle w:val="TableText"/>
              <w:rPr>
                <w:snapToGrid w:val="0"/>
              </w:rPr>
            </w:pPr>
            <w:r w:rsidRPr="005B6EFD">
              <w:rPr>
                <w:snapToGrid w:val="0"/>
              </w:rPr>
              <w:t>HPV genotyping and codependent technologies</w:t>
            </w:r>
          </w:p>
        </w:tc>
        <w:tc>
          <w:tcPr>
            <w:tcW w:w="929" w:type="dxa"/>
            <w:noWrap/>
            <w:vAlign w:val="center"/>
            <w:hideMark/>
          </w:tcPr>
          <w:p w14:paraId="24AF8EB1" w14:textId="77777777" w:rsidR="00EF764D" w:rsidRPr="005B6EFD" w:rsidRDefault="00EF764D">
            <w:pPr>
              <w:pStyle w:val="TableText"/>
              <w:jc w:val="center"/>
              <w:rPr>
                <w:snapToGrid w:val="0"/>
              </w:rPr>
            </w:pPr>
            <w:r w:rsidRPr="005B6EFD">
              <w:rPr>
                <w:color w:val="000000"/>
                <w:szCs w:val="20"/>
              </w:rPr>
              <w:t>$16,519</w:t>
            </w:r>
          </w:p>
        </w:tc>
        <w:tc>
          <w:tcPr>
            <w:tcW w:w="1137" w:type="dxa"/>
            <w:noWrap/>
            <w:vAlign w:val="center"/>
            <w:hideMark/>
          </w:tcPr>
          <w:p w14:paraId="7E01F3F7" w14:textId="77777777" w:rsidR="00EF764D" w:rsidRPr="005B6EFD" w:rsidRDefault="00EF764D">
            <w:pPr>
              <w:pStyle w:val="TableText"/>
              <w:jc w:val="center"/>
              <w:rPr>
                <w:snapToGrid w:val="0"/>
              </w:rPr>
            </w:pPr>
            <w:r w:rsidRPr="005B6EFD">
              <w:rPr>
                <w:color w:val="000000"/>
                <w:szCs w:val="20"/>
              </w:rPr>
              <w:t>$14,238</w:t>
            </w:r>
          </w:p>
        </w:tc>
        <w:tc>
          <w:tcPr>
            <w:tcW w:w="1174" w:type="dxa"/>
            <w:noWrap/>
            <w:vAlign w:val="center"/>
            <w:hideMark/>
          </w:tcPr>
          <w:p w14:paraId="2BF93881" w14:textId="77777777" w:rsidR="00EF764D" w:rsidRPr="005B6EFD" w:rsidRDefault="00EF764D">
            <w:pPr>
              <w:pStyle w:val="TableText"/>
              <w:jc w:val="center"/>
              <w:rPr>
                <w:snapToGrid w:val="0"/>
              </w:rPr>
            </w:pPr>
            <w:r w:rsidRPr="005B6EFD">
              <w:rPr>
                <w:color w:val="000000"/>
                <w:szCs w:val="20"/>
              </w:rPr>
              <w:t>23.4314</w:t>
            </w:r>
          </w:p>
        </w:tc>
        <w:tc>
          <w:tcPr>
            <w:tcW w:w="1706" w:type="dxa"/>
            <w:noWrap/>
            <w:vAlign w:val="center"/>
            <w:hideMark/>
          </w:tcPr>
          <w:p w14:paraId="12F96463" w14:textId="77777777" w:rsidR="00EF764D" w:rsidRPr="005B6EFD" w:rsidRDefault="00EF764D">
            <w:pPr>
              <w:pStyle w:val="TableText"/>
              <w:jc w:val="center"/>
              <w:rPr>
                <w:snapToGrid w:val="0"/>
              </w:rPr>
            </w:pPr>
            <w:r w:rsidRPr="005B6EFD">
              <w:rPr>
                <w:color w:val="000000"/>
                <w:szCs w:val="20"/>
              </w:rPr>
              <w:t>0.0686</w:t>
            </w:r>
          </w:p>
        </w:tc>
        <w:tc>
          <w:tcPr>
            <w:tcW w:w="929" w:type="dxa"/>
            <w:noWrap/>
            <w:vAlign w:val="center"/>
            <w:hideMark/>
          </w:tcPr>
          <w:p w14:paraId="048CF44C" w14:textId="77777777" w:rsidR="00EF764D" w:rsidRPr="005B6EFD" w:rsidRDefault="00EF764D">
            <w:pPr>
              <w:pStyle w:val="TableText"/>
              <w:jc w:val="center"/>
              <w:rPr>
                <w:snapToGrid w:val="0"/>
              </w:rPr>
            </w:pPr>
            <w:r w:rsidRPr="005B6EFD">
              <w:rPr>
                <w:color w:val="000000"/>
                <w:szCs w:val="20"/>
              </w:rPr>
              <w:t>$207,610</w:t>
            </w:r>
          </w:p>
        </w:tc>
      </w:tr>
      <w:tr w:rsidR="00EF764D" w:rsidRPr="005B6EFD" w14:paraId="5775E892" w14:textId="77777777" w:rsidTr="00ED1115">
        <w:trPr>
          <w:trHeight w:val="290"/>
        </w:trPr>
        <w:tc>
          <w:tcPr>
            <w:tcW w:w="3141" w:type="dxa"/>
            <w:noWrap/>
            <w:hideMark/>
          </w:tcPr>
          <w:p w14:paraId="361E0040" w14:textId="77777777" w:rsidR="00EF764D" w:rsidRPr="005B6EFD" w:rsidRDefault="00EF764D">
            <w:pPr>
              <w:pStyle w:val="TableText"/>
              <w:rPr>
                <w:snapToGrid w:val="0"/>
              </w:rPr>
            </w:pPr>
            <w:r w:rsidRPr="005B6EFD">
              <w:rPr>
                <w:snapToGrid w:val="0"/>
              </w:rPr>
              <w:t>No testing</w:t>
            </w:r>
          </w:p>
        </w:tc>
        <w:tc>
          <w:tcPr>
            <w:tcW w:w="929" w:type="dxa"/>
            <w:noWrap/>
            <w:vAlign w:val="center"/>
            <w:hideMark/>
          </w:tcPr>
          <w:p w14:paraId="37FC64A7" w14:textId="77777777" w:rsidR="00EF764D" w:rsidRPr="005B6EFD" w:rsidRDefault="00EF764D">
            <w:pPr>
              <w:pStyle w:val="TableText"/>
              <w:jc w:val="center"/>
              <w:rPr>
                <w:snapToGrid w:val="0"/>
              </w:rPr>
            </w:pPr>
            <w:r w:rsidRPr="005B6EFD">
              <w:rPr>
                <w:color w:val="000000"/>
                <w:szCs w:val="20"/>
              </w:rPr>
              <w:t>$2,282</w:t>
            </w:r>
          </w:p>
        </w:tc>
        <w:tc>
          <w:tcPr>
            <w:tcW w:w="1137" w:type="dxa"/>
            <w:noWrap/>
            <w:vAlign w:val="center"/>
            <w:hideMark/>
          </w:tcPr>
          <w:p w14:paraId="68AE267E" w14:textId="77777777" w:rsidR="00EF764D" w:rsidRPr="005B6EFD" w:rsidRDefault="00EF764D">
            <w:pPr>
              <w:pStyle w:val="TableText"/>
              <w:jc w:val="center"/>
              <w:rPr>
                <w:snapToGrid w:val="0"/>
              </w:rPr>
            </w:pPr>
            <w:r w:rsidRPr="005B6EFD">
              <w:rPr>
                <w:color w:val="000000"/>
                <w:szCs w:val="20"/>
              </w:rPr>
              <w:t> </w:t>
            </w:r>
          </w:p>
        </w:tc>
        <w:tc>
          <w:tcPr>
            <w:tcW w:w="1174" w:type="dxa"/>
            <w:noWrap/>
            <w:vAlign w:val="center"/>
            <w:hideMark/>
          </w:tcPr>
          <w:p w14:paraId="7C07A914" w14:textId="77777777" w:rsidR="00EF764D" w:rsidRPr="005B6EFD" w:rsidRDefault="00EF764D">
            <w:pPr>
              <w:pStyle w:val="TableText"/>
              <w:jc w:val="center"/>
              <w:rPr>
                <w:snapToGrid w:val="0"/>
              </w:rPr>
            </w:pPr>
            <w:r w:rsidRPr="005B6EFD">
              <w:rPr>
                <w:color w:val="000000"/>
                <w:szCs w:val="20"/>
              </w:rPr>
              <w:t>23.3628</w:t>
            </w:r>
          </w:p>
        </w:tc>
        <w:tc>
          <w:tcPr>
            <w:tcW w:w="1706" w:type="dxa"/>
            <w:noWrap/>
            <w:vAlign w:val="center"/>
            <w:hideMark/>
          </w:tcPr>
          <w:p w14:paraId="4CEE6764" w14:textId="77777777" w:rsidR="00EF764D" w:rsidRPr="005B6EFD" w:rsidRDefault="00EF764D">
            <w:pPr>
              <w:pStyle w:val="TableText"/>
              <w:jc w:val="center"/>
              <w:rPr>
                <w:snapToGrid w:val="0"/>
              </w:rPr>
            </w:pPr>
            <w:r w:rsidRPr="005B6EFD">
              <w:rPr>
                <w:color w:val="000000"/>
                <w:szCs w:val="20"/>
              </w:rPr>
              <w:t> </w:t>
            </w:r>
          </w:p>
        </w:tc>
        <w:tc>
          <w:tcPr>
            <w:tcW w:w="929" w:type="dxa"/>
            <w:noWrap/>
            <w:vAlign w:val="center"/>
            <w:hideMark/>
          </w:tcPr>
          <w:p w14:paraId="71013C5E" w14:textId="77777777" w:rsidR="00EF764D" w:rsidRPr="005B6EFD" w:rsidRDefault="00EF764D">
            <w:pPr>
              <w:pStyle w:val="TableText"/>
              <w:jc w:val="center"/>
              <w:rPr>
                <w:snapToGrid w:val="0"/>
              </w:rPr>
            </w:pPr>
            <w:r w:rsidRPr="005B6EFD">
              <w:rPr>
                <w:color w:val="000000"/>
                <w:szCs w:val="20"/>
              </w:rPr>
              <w:t> </w:t>
            </w:r>
          </w:p>
        </w:tc>
      </w:tr>
      <w:tr w:rsidR="00EF764D" w:rsidRPr="005B6EFD" w14:paraId="6D7FCC34" w14:textId="77777777" w:rsidTr="00ED1115">
        <w:trPr>
          <w:trHeight w:val="290"/>
        </w:trPr>
        <w:tc>
          <w:tcPr>
            <w:tcW w:w="9016" w:type="dxa"/>
            <w:gridSpan w:val="6"/>
            <w:noWrap/>
            <w:vAlign w:val="center"/>
            <w:hideMark/>
          </w:tcPr>
          <w:p w14:paraId="6167FDC8" w14:textId="76C0A09C" w:rsidR="00EF764D" w:rsidRPr="005B6EFD" w:rsidRDefault="00EF764D">
            <w:pPr>
              <w:pStyle w:val="TableText"/>
              <w:rPr>
                <w:snapToGrid w:val="0"/>
              </w:rPr>
            </w:pPr>
            <w:r w:rsidRPr="005B6EFD">
              <w:rPr>
                <w:snapToGrid w:val="0"/>
              </w:rPr>
              <w:t> </w:t>
            </w:r>
            <w:r w:rsidRPr="005B6EFD">
              <w:rPr>
                <w:b/>
                <w:szCs w:val="20"/>
                <w:lang w:eastAsia="en-AU"/>
              </w:rPr>
              <w:t>Weighted</w:t>
            </w:r>
            <w:r w:rsidR="001D7F33" w:rsidRPr="005B6EFD">
              <w:rPr>
                <w:b/>
                <w:szCs w:val="20"/>
                <w:lang w:eastAsia="en-AU"/>
              </w:rPr>
              <w:t xml:space="preserve"> results</w:t>
            </w:r>
          </w:p>
        </w:tc>
      </w:tr>
      <w:tr w:rsidR="00EF764D" w:rsidRPr="005B6EFD" w14:paraId="01D4A496" w14:textId="77777777" w:rsidTr="00ED1115">
        <w:trPr>
          <w:trHeight w:val="290"/>
        </w:trPr>
        <w:tc>
          <w:tcPr>
            <w:tcW w:w="3141" w:type="dxa"/>
            <w:noWrap/>
            <w:hideMark/>
          </w:tcPr>
          <w:p w14:paraId="5AC9CBF8" w14:textId="77777777" w:rsidR="00EF764D" w:rsidRPr="005B6EFD" w:rsidRDefault="00EF764D">
            <w:pPr>
              <w:pStyle w:val="TableText"/>
              <w:rPr>
                <w:snapToGrid w:val="0"/>
              </w:rPr>
            </w:pPr>
            <w:r w:rsidRPr="005B6EFD">
              <w:rPr>
                <w:snapToGrid w:val="0"/>
              </w:rPr>
              <w:t>HPV genotyping and codependent technologies</w:t>
            </w:r>
          </w:p>
        </w:tc>
        <w:tc>
          <w:tcPr>
            <w:tcW w:w="929" w:type="dxa"/>
            <w:noWrap/>
            <w:vAlign w:val="center"/>
            <w:hideMark/>
          </w:tcPr>
          <w:p w14:paraId="0AA2C449" w14:textId="38590242" w:rsidR="00EF764D" w:rsidRPr="005B6EFD" w:rsidRDefault="00EF764D">
            <w:pPr>
              <w:pStyle w:val="TableText"/>
              <w:jc w:val="center"/>
              <w:rPr>
                <w:snapToGrid w:val="0"/>
              </w:rPr>
            </w:pPr>
            <w:r w:rsidRPr="005B6EFD">
              <w:rPr>
                <w:color w:val="000000"/>
                <w:szCs w:val="20"/>
              </w:rPr>
              <w:t>$14,</w:t>
            </w:r>
            <w:r w:rsidR="006E43F7" w:rsidRPr="005B6EFD">
              <w:rPr>
                <w:color w:val="000000"/>
                <w:szCs w:val="20"/>
              </w:rPr>
              <w:t>4</w:t>
            </w:r>
            <w:r w:rsidR="00CD3853" w:rsidRPr="005B6EFD">
              <w:rPr>
                <w:color w:val="000000"/>
                <w:szCs w:val="20"/>
              </w:rPr>
              <w:t>91</w:t>
            </w:r>
          </w:p>
        </w:tc>
        <w:tc>
          <w:tcPr>
            <w:tcW w:w="1137" w:type="dxa"/>
            <w:noWrap/>
            <w:vAlign w:val="center"/>
            <w:hideMark/>
          </w:tcPr>
          <w:p w14:paraId="2150DA2C" w14:textId="2096B4CE" w:rsidR="00EF764D" w:rsidRPr="005B6EFD" w:rsidRDefault="00EF764D">
            <w:pPr>
              <w:pStyle w:val="TableText"/>
              <w:jc w:val="center"/>
              <w:rPr>
                <w:snapToGrid w:val="0"/>
              </w:rPr>
            </w:pPr>
            <w:r w:rsidRPr="005B6EFD">
              <w:rPr>
                <w:color w:val="000000"/>
                <w:szCs w:val="20"/>
              </w:rPr>
              <w:t>$11,</w:t>
            </w:r>
            <w:r w:rsidR="006E43F7" w:rsidRPr="005B6EFD">
              <w:rPr>
                <w:color w:val="000000"/>
                <w:szCs w:val="20"/>
              </w:rPr>
              <w:t>6</w:t>
            </w:r>
            <w:r w:rsidR="00CD3853" w:rsidRPr="005B6EFD">
              <w:rPr>
                <w:color w:val="000000"/>
                <w:szCs w:val="20"/>
              </w:rPr>
              <w:t>84</w:t>
            </w:r>
          </w:p>
        </w:tc>
        <w:tc>
          <w:tcPr>
            <w:tcW w:w="1174" w:type="dxa"/>
            <w:noWrap/>
            <w:vAlign w:val="center"/>
            <w:hideMark/>
          </w:tcPr>
          <w:p w14:paraId="35CE7F8F" w14:textId="4A0ABF12" w:rsidR="00EF764D" w:rsidRPr="005B6EFD" w:rsidRDefault="00EF764D">
            <w:pPr>
              <w:pStyle w:val="TableText"/>
              <w:jc w:val="center"/>
              <w:rPr>
                <w:snapToGrid w:val="0"/>
              </w:rPr>
            </w:pPr>
            <w:r w:rsidRPr="005B6EFD">
              <w:rPr>
                <w:color w:val="000000"/>
                <w:szCs w:val="20"/>
              </w:rPr>
              <w:t>21.</w:t>
            </w:r>
            <w:r w:rsidR="006E43F7" w:rsidRPr="005B6EFD">
              <w:rPr>
                <w:color w:val="000000"/>
                <w:szCs w:val="20"/>
              </w:rPr>
              <w:t>75</w:t>
            </w:r>
            <w:r w:rsidR="00CD3853" w:rsidRPr="005B6EFD">
              <w:rPr>
                <w:color w:val="000000"/>
                <w:szCs w:val="20"/>
              </w:rPr>
              <w:t>53</w:t>
            </w:r>
          </w:p>
        </w:tc>
        <w:tc>
          <w:tcPr>
            <w:tcW w:w="1706" w:type="dxa"/>
            <w:noWrap/>
            <w:vAlign w:val="center"/>
            <w:hideMark/>
          </w:tcPr>
          <w:p w14:paraId="4E0065EB" w14:textId="0A121F5F" w:rsidR="00EF764D" w:rsidRPr="005B6EFD" w:rsidRDefault="00EF764D">
            <w:pPr>
              <w:pStyle w:val="TableText"/>
              <w:jc w:val="center"/>
              <w:rPr>
                <w:snapToGrid w:val="0"/>
              </w:rPr>
            </w:pPr>
            <w:r w:rsidRPr="005B6EFD">
              <w:rPr>
                <w:color w:val="000000"/>
                <w:szCs w:val="20"/>
              </w:rPr>
              <w:t>0.</w:t>
            </w:r>
            <w:r w:rsidR="006E43F7" w:rsidRPr="005B6EFD">
              <w:rPr>
                <w:color w:val="000000"/>
                <w:szCs w:val="20"/>
              </w:rPr>
              <w:t>09</w:t>
            </w:r>
            <w:r w:rsidR="00CD3853" w:rsidRPr="005B6EFD">
              <w:rPr>
                <w:color w:val="000000"/>
                <w:szCs w:val="20"/>
              </w:rPr>
              <w:t>55</w:t>
            </w:r>
          </w:p>
        </w:tc>
        <w:tc>
          <w:tcPr>
            <w:tcW w:w="929" w:type="dxa"/>
            <w:noWrap/>
            <w:vAlign w:val="center"/>
            <w:hideMark/>
          </w:tcPr>
          <w:p w14:paraId="0052C177" w14:textId="2DAADF29" w:rsidR="00EF764D" w:rsidRPr="005B6EFD" w:rsidRDefault="006E43F7">
            <w:pPr>
              <w:pStyle w:val="TableText"/>
              <w:jc w:val="center"/>
              <w:rPr>
                <w:snapToGrid w:val="0"/>
              </w:rPr>
            </w:pPr>
            <w:r w:rsidRPr="005B6EFD">
              <w:rPr>
                <w:color w:val="000000"/>
                <w:szCs w:val="20"/>
              </w:rPr>
              <w:t>$13</w:t>
            </w:r>
            <w:r w:rsidR="00CD3853" w:rsidRPr="005B6EFD">
              <w:rPr>
                <w:color w:val="000000"/>
                <w:szCs w:val="20"/>
              </w:rPr>
              <w:t>0</w:t>
            </w:r>
            <w:r w:rsidRPr="005B6EFD">
              <w:rPr>
                <w:color w:val="000000"/>
                <w:szCs w:val="20"/>
              </w:rPr>
              <w:t>,</w:t>
            </w:r>
            <w:r w:rsidR="00CD3853" w:rsidRPr="005B6EFD">
              <w:rPr>
                <w:color w:val="000000"/>
                <w:szCs w:val="20"/>
              </w:rPr>
              <w:t>105</w:t>
            </w:r>
          </w:p>
        </w:tc>
      </w:tr>
      <w:tr w:rsidR="00EF764D" w:rsidRPr="005B6EFD" w14:paraId="25FEAD2F" w14:textId="77777777" w:rsidTr="00ED1115">
        <w:trPr>
          <w:trHeight w:val="290"/>
        </w:trPr>
        <w:tc>
          <w:tcPr>
            <w:tcW w:w="3141" w:type="dxa"/>
            <w:noWrap/>
            <w:hideMark/>
          </w:tcPr>
          <w:p w14:paraId="55BAC45E" w14:textId="77777777" w:rsidR="00EF764D" w:rsidRPr="005B6EFD" w:rsidRDefault="00EF764D">
            <w:pPr>
              <w:pStyle w:val="TableText"/>
              <w:rPr>
                <w:snapToGrid w:val="0"/>
              </w:rPr>
            </w:pPr>
            <w:r w:rsidRPr="005B6EFD">
              <w:rPr>
                <w:snapToGrid w:val="0"/>
              </w:rPr>
              <w:t>No testing</w:t>
            </w:r>
          </w:p>
        </w:tc>
        <w:tc>
          <w:tcPr>
            <w:tcW w:w="929" w:type="dxa"/>
            <w:noWrap/>
            <w:vAlign w:val="center"/>
            <w:hideMark/>
          </w:tcPr>
          <w:p w14:paraId="790C2300" w14:textId="44B12069" w:rsidR="00EF764D" w:rsidRPr="005B6EFD" w:rsidRDefault="00EF764D">
            <w:pPr>
              <w:pStyle w:val="TableText"/>
              <w:jc w:val="center"/>
              <w:rPr>
                <w:snapToGrid w:val="0"/>
              </w:rPr>
            </w:pPr>
            <w:r w:rsidRPr="005B6EFD">
              <w:rPr>
                <w:color w:val="000000"/>
                <w:szCs w:val="20"/>
              </w:rPr>
              <w:t>$2,</w:t>
            </w:r>
            <w:r w:rsidR="006E43F7" w:rsidRPr="005B6EFD">
              <w:rPr>
                <w:color w:val="000000"/>
                <w:szCs w:val="20"/>
              </w:rPr>
              <w:t>80</w:t>
            </w:r>
            <w:r w:rsidR="00CD3853" w:rsidRPr="005B6EFD">
              <w:rPr>
                <w:color w:val="000000"/>
                <w:szCs w:val="20"/>
              </w:rPr>
              <w:t>7</w:t>
            </w:r>
          </w:p>
        </w:tc>
        <w:tc>
          <w:tcPr>
            <w:tcW w:w="1137" w:type="dxa"/>
            <w:noWrap/>
            <w:vAlign w:val="center"/>
            <w:hideMark/>
          </w:tcPr>
          <w:p w14:paraId="61A7A13F" w14:textId="1BA227A6" w:rsidR="00EF764D" w:rsidRPr="005B6EFD" w:rsidRDefault="00EF764D">
            <w:pPr>
              <w:pStyle w:val="TableText"/>
              <w:jc w:val="center"/>
              <w:rPr>
                <w:snapToGrid w:val="0"/>
              </w:rPr>
            </w:pPr>
          </w:p>
        </w:tc>
        <w:tc>
          <w:tcPr>
            <w:tcW w:w="1174" w:type="dxa"/>
            <w:noWrap/>
            <w:vAlign w:val="center"/>
            <w:hideMark/>
          </w:tcPr>
          <w:p w14:paraId="76E1DD9A" w14:textId="4D2C9371" w:rsidR="00EF764D" w:rsidRPr="005B6EFD" w:rsidRDefault="00EF764D">
            <w:pPr>
              <w:pStyle w:val="TableText"/>
              <w:jc w:val="center"/>
              <w:rPr>
                <w:snapToGrid w:val="0"/>
              </w:rPr>
            </w:pPr>
            <w:r w:rsidRPr="005B6EFD">
              <w:rPr>
                <w:color w:val="000000"/>
                <w:szCs w:val="20"/>
              </w:rPr>
              <w:t>21.</w:t>
            </w:r>
            <w:r w:rsidR="006E43F7" w:rsidRPr="005B6EFD">
              <w:rPr>
                <w:color w:val="000000"/>
                <w:szCs w:val="20"/>
              </w:rPr>
              <w:t>6</w:t>
            </w:r>
            <w:r w:rsidR="00CD3853" w:rsidRPr="005B6EFD">
              <w:rPr>
                <w:color w:val="000000"/>
                <w:szCs w:val="20"/>
              </w:rPr>
              <w:t>598</w:t>
            </w:r>
          </w:p>
        </w:tc>
        <w:tc>
          <w:tcPr>
            <w:tcW w:w="1706" w:type="dxa"/>
            <w:noWrap/>
            <w:vAlign w:val="center"/>
            <w:hideMark/>
          </w:tcPr>
          <w:p w14:paraId="51FF567A" w14:textId="0D79F0BE" w:rsidR="00EF764D" w:rsidRPr="005B6EFD" w:rsidRDefault="00EF764D">
            <w:pPr>
              <w:pStyle w:val="TableText"/>
              <w:jc w:val="center"/>
              <w:rPr>
                <w:snapToGrid w:val="0"/>
              </w:rPr>
            </w:pPr>
          </w:p>
        </w:tc>
        <w:tc>
          <w:tcPr>
            <w:tcW w:w="929" w:type="dxa"/>
            <w:noWrap/>
            <w:vAlign w:val="center"/>
            <w:hideMark/>
          </w:tcPr>
          <w:p w14:paraId="4BA57823" w14:textId="1A156558" w:rsidR="00EF764D" w:rsidRPr="005B6EFD" w:rsidRDefault="00EF764D">
            <w:pPr>
              <w:pStyle w:val="TableText"/>
              <w:jc w:val="center"/>
              <w:rPr>
                <w:snapToGrid w:val="0"/>
              </w:rPr>
            </w:pPr>
          </w:p>
        </w:tc>
      </w:tr>
    </w:tbl>
    <w:p w14:paraId="3646AF14" w14:textId="77777777" w:rsidR="00EF764D" w:rsidRPr="005B6EFD" w:rsidRDefault="00EF764D" w:rsidP="00EF764D">
      <w:pPr>
        <w:pStyle w:val="TableFigureFooter"/>
        <w:rPr>
          <w:rFonts w:eastAsiaTheme="minorEastAsia"/>
        </w:rPr>
      </w:pPr>
      <w:r w:rsidRPr="005B6EFD">
        <w:t xml:space="preserve">Abbreviations: MSM = men who have sex with men; TW = transgender women; HIV = human immunodeficiency virus; HPV = human papilloma virus; SSC = squamous cell carcinoma; HSIL = high grade intraepithelial squamous cell carcinoma, </w:t>
      </w:r>
      <w:r w:rsidRPr="005B6EFD">
        <w:rPr>
          <w:rFonts w:eastAsiaTheme="minorEastAsia"/>
        </w:rPr>
        <w:t xml:space="preserve">ICER=Incremental cost-effectiveness ratio; </w:t>
      </w:r>
      <w:r w:rsidRPr="005B6EFD">
        <w:t>SOTR = solid organ transplant recipients; QALY = quality-adjusted life year</w:t>
      </w:r>
      <w:r w:rsidRPr="005B6EFD">
        <w:rPr>
          <w:rFonts w:eastAsiaTheme="minorEastAsia"/>
        </w:rPr>
        <w:t xml:space="preserve">. </w:t>
      </w:r>
    </w:p>
    <w:p w14:paraId="1D221F61" w14:textId="77777777" w:rsidR="00A22A92" w:rsidRPr="005B6EFD" w:rsidRDefault="00A22A92" w:rsidP="00A22A92">
      <w:pPr>
        <w:pStyle w:val="Heading4"/>
      </w:pPr>
      <w:r w:rsidRPr="005B6EFD">
        <w:t>Summary of base-case results</w:t>
      </w:r>
    </w:p>
    <w:p w14:paraId="411A8AE1" w14:textId="0FCEB899" w:rsidR="00A22A92" w:rsidRPr="005B6EFD" w:rsidRDefault="00A22A92" w:rsidP="00A22A92">
      <w:r w:rsidRPr="005B6EFD">
        <w:t>When considering the costs of treatments and associated costs relating to anal cancer, compared to no testing, genotyping and the codependent technologies were more costly and more effective than no testing, the ICER was $</w:t>
      </w:r>
      <w:r w:rsidR="00F56249" w:rsidRPr="005B6EFD">
        <w:t>13</w:t>
      </w:r>
      <w:r w:rsidR="001641F5" w:rsidRPr="005B6EFD">
        <w:t>0</w:t>
      </w:r>
      <w:r w:rsidR="00F56249" w:rsidRPr="005B6EFD">
        <w:t>,</w:t>
      </w:r>
      <w:r w:rsidR="001641F5" w:rsidRPr="005B6EFD">
        <w:t>105</w:t>
      </w:r>
      <w:r w:rsidRPr="005B6EFD">
        <w:t xml:space="preserve">/QALY. </w:t>
      </w:r>
    </w:p>
    <w:p w14:paraId="055FCCC6" w14:textId="77777777" w:rsidR="00167D1D" w:rsidRPr="005B6EFD" w:rsidRDefault="00167D1D" w:rsidP="00167D1D">
      <w:pPr>
        <w:pStyle w:val="Heading4"/>
      </w:pPr>
      <w:r w:rsidRPr="005B6EFD">
        <w:lastRenderedPageBreak/>
        <w:t>Effect of Vaccination</w:t>
      </w:r>
    </w:p>
    <w:p w14:paraId="106BEFD7" w14:textId="32F3D9B3" w:rsidR="00167D1D" w:rsidRPr="005B6EFD" w:rsidRDefault="00167D1D" w:rsidP="00167D1D">
      <w:r w:rsidRPr="005B6EFD">
        <w:t>Australia began offering the HPV vaccine to male students aged 12–13 years in schools starting in 2013 as part of the National HPV Vaccination Program. Smith et al., (201</w:t>
      </w:r>
      <w:r w:rsidR="004F4140" w:rsidRPr="005B6EFD">
        <w:t>7</w:t>
      </w:r>
      <w:r w:rsidRPr="005B6EFD">
        <w:t xml:space="preserve">) predicted a 44% reduction after 10 years. We modelled a 44% reduction to estimate the effects of vaccination </w:t>
      </w:r>
      <w:r w:rsidR="003D5875" w:rsidRPr="005B6EFD">
        <w:t xml:space="preserve">on </w:t>
      </w:r>
      <w:r w:rsidRPr="005B6EFD">
        <w:t xml:space="preserve">the cost effectiveness of the co-dependant technologies </w:t>
      </w:r>
      <w:r w:rsidR="00C10B4F" w:rsidRPr="005B6EFD">
        <w:t>resulting in an ICER of $168,579</w:t>
      </w:r>
      <w:r w:rsidRPr="005B6EFD">
        <w:t>.</w:t>
      </w:r>
    </w:p>
    <w:p w14:paraId="20658A70" w14:textId="70E0DDCD" w:rsidR="004D3BE8" w:rsidRPr="005B6EFD" w:rsidRDefault="00320D7C" w:rsidP="00544C1E">
      <w:pPr>
        <w:pStyle w:val="TableFigureFooter"/>
        <w:rPr>
          <w:rFonts w:ascii="Franklin Gothic Book" w:hAnsi="Franklin Gothic Book"/>
          <w:sz w:val="22"/>
        </w:rPr>
      </w:pPr>
      <w:r w:rsidRPr="005B6EFD">
        <w:rPr>
          <w:rFonts w:ascii="Franklin Gothic Book" w:hAnsi="Franklin Gothic Book"/>
          <w:sz w:val="22"/>
        </w:rPr>
        <w:t>One-way sensitivity</w:t>
      </w:r>
      <w:r w:rsidR="00047BA4" w:rsidRPr="005B6EFD">
        <w:rPr>
          <w:rFonts w:ascii="Franklin Gothic Book" w:hAnsi="Franklin Gothic Book"/>
          <w:sz w:val="22"/>
        </w:rPr>
        <w:t xml:space="preserve"> analysis</w:t>
      </w:r>
      <w:r w:rsidRPr="005B6EFD">
        <w:rPr>
          <w:rFonts w:ascii="Franklin Gothic Book" w:hAnsi="Franklin Gothic Book"/>
          <w:sz w:val="22"/>
        </w:rPr>
        <w:t xml:space="preserve"> was conducted and </w:t>
      </w:r>
      <w:r w:rsidR="004A73BD" w:rsidRPr="005B6EFD">
        <w:rPr>
          <w:rFonts w:ascii="Franklin Gothic Book" w:hAnsi="Franklin Gothic Book"/>
          <w:sz w:val="22"/>
        </w:rPr>
        <w:t>observed that parameters sensitivity varies across subpopulation-specific models. The model for the</w:t>
      </w:r>
      <w:r w:rsidR="000B06CB" w:rsidRPr="005B6EFD">
        <w:rPr>
          <w:rFonts w:ascii="Franklin Gothic Book" w:hAnsi="Franklin Gothic Book"/>
          <w:sz w:val="22"/>
        </w:rPr>
        <w:t xml:space="preserve"> highest risk</w:t>
      </w:r>
      <w:r w:rsidR="004A73BD" w:rsidRPr="005B6EFD">
        <w:rPr>
          <w:rFonts w:ascii="Franklin Gothic Book" w:hAnsi="Franklin Gothic Book"/>
          <w:sz w:val="22"/>
        </w:rPr>
        <w:t xml:space="preserve"> PICO set </w:t>
      </w:r>
      <w:r w:rsidR="000B06CB" w:rsidRPr="005B6EFD">
        <w:rPr>
          <w:rFonts w:ascii="Franklin Gothic Book" w:hAnsi="Franklin Gothic Book"/>
          <w:sz w:val="22"/>
        </w:rPr>
        <w:t>(</w:t>
      </w:r>
      <w:r w:rsidR="004D35F3" w:rsidRPr="005B6EFD">
        <w:rPr>
          <w:rFonts w:ascii="Franklin Gothic Book" w:hAnsi="Franklin Gothic Book"/>
          <w:sz w:val="22"/>
        </w:rPr>
        <w:t xml:space="preserve">MSM and TW LWH) </w:t>
      </w:r>
      <w:r w:rsidR="00367C0B" w:rsidRPr="005B6EFD">
        <w:rPr>
          <w:rFonts w:ascii="Franklin Gothic Book" w:hAnsi="Franklin Gothic Book"/>
          <w:sz w:val="22"/>
        </w:rPr>
        <w:t>was most sensitive</w:t>
      </w:r>
      <w:r w:rsidR="0009342C" w:rsidRPr="005B6EFD">
        <w:rPr>
          <w:rFonts w:ascii="Franklin Gothic Book" w:hAnsi="Franklin Gothic Book"/>
          <w:sz w:val="22"/>
        </w:rPr>
        <w:t>, but not limit</w:t>
      </w:r>
      <w:r w:rsidR="00544C1E" w:rsidRPr="005B6EFD">
        <w:rPr>
          <w:rFonts w:ascii="Franklin Gothic Book" w:hAnsi="Franklin Gothic Book"/>
          <w:sz w:val="22"/>
        </w:rPr>
        <w:t>ed</w:t>
      </w:r>
      <w:r w:rsidR="00367C0B" w:rsidRPr="005B6EFD">
        <w:rPr>
          <w:rFonts w:ascii="Franklin Gothic Book" w:hAnsi="Franklin Gothic Book"/>
          <w:sz w:val="22"/>
        </w:rPr>
        <w:t xml:space="preserve"> to the following parameters</w:t>
      </w:r>
      <w:r w:rsidR="0009342C" w:rsidRPr="005B6EFD">
        <w:rPr>
          <w:rFonts w:ascii="Franklin Gothic Book" w:hAnsi="Franklin Gothic Book"/>
          <w:sz w:val="22"/>
        </w:rPr>
        <w:t>:</w:t>
      </w:r>
    </w:p>
    <w:p w14:paraId="1AA5417D" w14:textId="30DCAFDC" w:rsidR="00613F50" w:rsidRPr="005B6EFD" w:rsidRDefault="00613F50" w:rsidP="00F456AE">
      <w:pPr>
        <w:pStyle w:val="TableFigureFooter"/>
        <w:numPr>
          <w:ilvl w:val="0"/>
          <w:numId w:val="12"/>
        </w:numPr>
        <w:rPr>
          <w:rFonts w:ascii="Franklin Gothic Book" w:hAnsi="Franklin Gothic Book"/>
          <w:sz w:val="22"/>
        </w:rPr>
      </w:pPr>
      <w:r w:rsidRPr="005B6EFD">
        <w:rPr>
          <w:rFonts w:ascii="Franklin Gothic Book" w:hAnsi="Franklin Gothic Book"/>
          <w:sz w:val="22"/>
        </w:rPr>
        <w:t>Normal/undetected cancer health state utility</w:t>
      </w:r>
    </w:p>
    <w:p w14:paraId="2398ED79" w14:textId="2ABEE52A" w:rsidR="00613F50" w:rsidRPr="005B6EFD" w:rsidRDefault="00613F50" w:rsidP="00F456AE">
      <w:pPr>
        <w:pStyle w:val="TableFigureFooter"/>
        <w:numPr>
          <w:ilvl w:val="0"/>
          <w:numId w:val="12"/>
        </w:numPr>
        <w:rPr>
          <w:rFonts w:ascii="Franklin Gothic Book" w:hAnsi="Franklin Gothic Book"/>
          <w:sz w:val="22"/>
        </w:rPr>
      </w:pPr>
      <w:r w:rsidRPr="005B6EFD">
        <w:rPr>
          <w:rFonts w:ascii="Franklin Gothic Book" w:hAnsi="Franklin Gothic Book"/>
          <w:sz w:val="22"/>
        </w:rPr>
        <w:t>Cost for HRA guided ablation</w:t>
      </w:r>
    </w:p>
    <w:p w14:paraId="4284DBDB" w14:textId="1C4F276A" w:rsidR="00613F50" w:rsidRPr="005B6EFD" w:rsidRDefault="00613F50" w:rsidP="00F456AE">
      <w:pPr>
        <w:pStyle w:val="TableFigureFooter"/>
        <w:numPr>
          <w:ilvl w:val="0"/>
          <w:numId w:val="12"/>
        </w:numPr>
        <w:rPr>
          <w:rFonts w:ascii="Franklin Gothic Book" w:hAnsi="Franklin Gothic Book"/>
          <w:sz w:val="22"/>
        </w:rPr>
      </w:pPr>
      <w:r w:rsidRPr="005B6EFD">
        <w:rPr>
          <w:rFonts w:ascii="Franklin Gothic Book" w:hAnsi="Franklin Gothic Book"/>
          <w:sz w:val="22"/>
        </w:rPr>
        <w:t xml:space="preserve">Cancer incidence in </w:t>
      </w:r>
      <w:r w:rsidR="007D4E63" w:rsidRPr="005B6EFD">
        <w:rPr>
          <w:rFonts w:ascii="Franklin Gothic Book" w:hAnsi="Franklin Gothic Book"/>
          <w:sz w:val="22"/>
        </w:rPr>
        <w:t>un</w:t>
      </w:r>
      <w:r w:rsidRPr="005B6EFD">
        <w:rPr>
          <w:rFonts w:ascii="Franklin Gothic Book" w:hAnsi="Franklin Gothic Book"/>
          <w:sz w:val="22"/>
        </w:rPr>
        <w:t xml:space="preserve">treated population. </w:t>
      </w:r>
    </w:p>
    <w:p w14:paraId="708EBBC4" w14:textId="4C1184DE" w:rsidR="002F32FB" w:rsidRPr="005B6EFD" w:rsidRDefault="002C5C99" w:rsidP="002C5C99">
      <w:pPr>
        <w:pStyle w:val="Caption"/>
        <w:rPr>
          <w:rFonts w:eastAsiaTheme="minorEastAsia"/>
        </w:rPr>
      </w:pPr>
      <w:bookmarkStart w:id="194" w:name="_Ref69726321"/>
      <w:bookmarkStart w:id="195" w:name="_Ref196256237"/>
      <w:r>
        <w:t xml:space="preserve">Table </w:t>
      </w:r>
      <w:r>
        <w:fldChar w:fldCharType="begin"/>
      </w:r>
      <w:r>
        <w:instrText xml:space="preserve"> SEQ Table \* ARABIC </w:instrText>
      </w:r>
      <w:r>
        <w:fldChar w:fldCharType="separate"/>
      </w:r>
      <w:r w:rsidR="00FC322E">
        <w:rPr>
          <w:noProof/>
        </w:rPr>
        <w:t>44</w:t>
      </w:r>
      <w:r>
        <w:fldChar w:fldCharType="end"/>
      </w:r>
      <w:r>
        <w:t xml:space="preserve"> </w:t>
      </w:r>
      <w:r w:rsidRPr="00015023">
        <w:t>Key drivers of the model for men that have sex with men and transgender women living with HIV subpopulation</w:t>
      </w:r>
      <w:bookmarkEnd w:id="194"/>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28" w:type="dxa"/>
        </w:tblCellMar>
        <w:tblLook w:val="04A0" w:firstRow="1" w:lastRow="0" w:firstColumn="1" w:lastColumn="0" w:noHBand="0" w:noVBand="1"/>
      </w:tblPr>
      <w:tblGrid>
        <w:gridCol w:w="2405"/>
        <w:gridCol w:w="3969"/>
        <w:gridCol w:w="2642"/>
      </w:tblGrid>
      <w:tr w:rsidR="00426C3C" w:rsidRPr="005B6EFD" w14:paraId="567A9CE0" w14:textId="77777777">
        <w:trPr>
          <w:tblHeader/>
        </w:trPr>
        <w:tc>
          <w:tcPr>
            <w:tcW w:w="1334" w:type="pct"/>
            <w:shd w:val="clear" w:color="auto" w:fill="D9D9D9" w:themeFill="background1" w:themeFillShade="D9"/>
            <w:vAlign w:val="center"/>
          </w:tcPr>
          <w:p w14:paraId="689371F6" w14:textId="77777777" w:rsidR="00426C3C" w:rsidRPr="005B6EFD" w:rsidRDefault="00426C3C">
            <w:pPr>
              <w:pStyle w:val="2024TABLEHEADING"/>
            </w:pPr>
            <w:bookmarkStart w:id="196" w:name="_Hlk207801209"/>
            <w:r w:rsidRPr="005B6EFD">
              <w:t>Description</w:t>
            </w:r>
          </w:p>
        </w:tc>
        <w:tc>
          <w:tcPr>
            <w:tcW w:w="2201" w:type="pct"/>
            <w:shd w:val="clear" w:color="auto" w:fill="D9D9D9" w:themeFill="background1" w:themeFillShade="D9"/>
            <w:vAlign w:val="center"/>
          </w:tcPr>
          <w:p w14:paraId="7B87D1B1" w14:textId="77777777" w:rsidR="00426C3C" w:rsidRPr="005B6EFD" w:rsidRDefault="00426C3C">
            <w:pPr>
              <w:pStyle w:val="2024TABLEHEADING"/>
            </w:pPr>
            <w:r w:rsidRPr="005B6EFD">
              <w:t>Method/Value</w:t>
            </w:r>
          </w:p>
        </w:tc>
        <w:tc>
          <w:tcPr>
            <w:tcW w:w="1465" w:type="pct"/>
            <w:shd w:val="clear" w:color="auto" w:fill="D9D9D9" w:themeFill="background1" w:themeFillShade="D9"/>
            <w:vAlign w:val="center"/>
          </w:tcPr>
          <w:p w14:paraId="24845FA6" w14:textId="77777777" w:rsidR="00426C3C" w:rsidRPr="005B6EFD" w:rsidRDefault="00426C3C">
            <w:pPr>
              <w:pStyle w:val="2024TABLEHEADING"/>
            </w:pPr>
            <w:r w:rsidRPr="005B6EFD">
              <w:t>Impact</w:t>
            </w:r>
          </w:p>
          <w:p w14:paraId="05562FF6" w14:textId="77777777" w:rsidR="00426C3C" w:rsidRPr="005B6EFD" w:rsidRDefault="00426C3C">
            <w:pPr>
              <w:pStyle w:val="2024TABLEHEADING"/>
            </w:pPr>
            <w:r w:rsidRPr="005B6EFD">
              <w:t>Base case for MSM LWH ($65,142/QALY) </w:t>
            </w:r>
          </w:p>
        </w:tc>
      </w:tr>
      <w:tr w:rsidR="00426C3C" w:rsidRPr="005B6EFD" w14:paraId="50F1BCB9" w14:textId="77777777">
        <w:trPr>
          <w:trHeight w:val="33"/>
        </w:trPr>
        <w:tc>
          <w:tcPr>
            <w:tcW w:w="1334" w:type="pct"/>
            <w:vAlign w:val="center"/>
          </w:tcPr>
          <w:p w14:paraId="38E1132B" w14:textId="77777777" w:rsidR="00426C3C" w:rsidRPr="005B6EFD" w:rsidRDefault="00426C3C">
            <w:pPr>
              <w:pStyle w:val="2024TABLETEXT"/>
            </w:pPr>
            <w:r w:rsidRPr="005B6EFD">
              <w:t>Normal/undetected cancer health state utility</w:t>
            </w:r>
          </w:p>
        </w:tc>
        <w:tc>
          <w:tcPr>
            <w:tcW w:w="2201" w:type="pct"/>
            <w:vAlign w:val="center"/>
          </w:tcPr>
          <w:p w14:paraId="2DA931A3" w14:textId="77777777" w:rsidR="00426C3C" w:rsidRPr="005B6EFD" w:rsidRDefault="00426C3C">
            <w:pPr>
              <w:pStyle w:val="2024TABLETEXT"/>
            </w:pPr>
            <w:r w:rsidRPr="005B6EFD">
              <w:t>The utility associated with the healthiest health state is uncertain. At a lower utility (0.68) the co-dependant technologies have an ICER of ~ $82,703/QALY, however, at 0.946 the ICER is ~ $45,928/QALY. </w:t>
            </w:r>
          </w:p>
        </w:tc>
        <w:tc>
          <w:tcPr>
            <w:tcW w:w="1465" w:type="pct"/>
            <w:vAlign w:val="center"/>
          </w:tcPr>
          <w:p w14:paraId="4EE20BF6" w14:textId="77777777" w:rsidR="00426C3C" w:rsidRPr="005B6EFD" w:rsidRDefault="00426C3C">
            <w:pPr>
              <w:pStyle w:val="2024TABLETEXT"/>
            </w:pPr>
            <w:r w:rsidRPr="005B6EFD">
              <w:t>High, favours codependent technologies when this value increased.</w:t>
            </w:r>
          </w:p>
        </w:tc>
      </w:tr>
      <w:tr w:rsidR="00426C3C" w:rsidRPr="005B6EFD" w14:paraId="0FC29413" w14:textId="77777777">
        <w:tc>
          <w:tcPr>
            <w:tcW w:w="1334" w:type="pct"/>
            <w:vAlign w:val="center"/>
          </w:tcPr>
          <w:p w14:paraId="64E1F5AC" w14:textId="77777777" w:rsidR="00426C3C" w:rsidRPr="005B6EFD" w:rsidRDefault="00426C3C">
            <w:pPr>
              <w:pStyle w:val="2024TABLETEXT"/>
            </w:pPr>
            <w:r w:rsidRPr="005B6EFD">
              <w:t>The cost for HRA guided ablation</w:t>
            </w:r>
          </w:p>
        </w:tc>
        <w:tc>
          <w:tcPr>
            <w:tcW w:w="2201" w:type="pct"/>
            <w:vAlign w:val="center"/>
          </w:tcPr>
          <w:p w14:paraId="4B9AB9F9" w14:textId="77777777" w:rsidR="00426C3C" w:rsidRPr="005B6EFD" w:rsidRDefault="00426C3C">
            <w:pPr>
              <w:pStyle w:val="2024TABLETEXT"/>
              <w:rPr>
                <w:rFonts w:eastAsiaTheme="minorEastAsia"/>
              </w:rPr>
            </w:pPr>
            <w:r w:rsidRPr="005B6EFD">
              <w:rPr>
                <w:rFonts w:eastAsiaTheme="minorEastAsia"/>
              </w:rPr>
              <w:t>The cost of HRA guided ablation is uncertain in this population as it is unclear what the severity and stage cancer are first detected in Australian populations.  </w:t>
            </w:r>
          </w:p>
        </w:tc>
        <w:tc>
          <w:tcPr>
            <w:tcW w:w="1465" w:type="pct"/>
            <w:vAlign w:val="center"/>
          </w:tcPr>
          <w:p w14:paraId="09DD7448" w14:textId="77777777" w:rsidR="00426C3C" w:rsidRPr="005B6EFD" w:rsidRDefault="00426C3C">
            <w:pPr>
              <w:pStyle w:val="2024TABLETEXT"/>
            </w:pPr>
            <w:r w:rsidRPr="005B6EFD">
              <w:t xml:space="preserve">High, favours standard care when this value </w:t>
            </w:r>
            <w:r w:rsidRPr="005B6EFD" w:rsidDel="00D80C2F">
              <w:t>increased</w:t>
            </w:r>
            <w:r w:rsidRPr="005B6EFD">
              <w:t>.</w:t>
            </w:r>
          </w:p>
        </w:tc>
      </w:tr>
      <w:tr w:rsidR="00426C3C" w:rsidRPr="005B6EFD" w14:paraId="52CA2C2B" w14:textId="77777777">
        <w:tc>
          <w:tcPr>
            <w:tcW w:w="1334" w:type="pct"/>
            <w:vAlign w:val="center"/>
          </w:tcPr>
          <w:p w14:paraId="36B74CEF" w14:textId="77777777" w:rsidR="00426C3C" w:rsidRPr="005B6EFD" w:rsidRDefault="00426C3C">
            <w:pPr>
              <w:pStyle w:val="2024TABLETEXT"/>
            </w:pPr>
            <w:r w:rsidRPr="005B6EFD">
              <w:t>Cancer incidence in untreated population</w:t>
            </w:r>
          </w:p>
        </w:tc>
        <w:tc>
          <w:tcPr>
            <w:tcW w:w="2201" w:type="pct"/>
            <w:vAlign w:val="center"/>
          </w:tcPr>
          <w:p w14:paraId="310F30DC" w14:textId="77777777" w:rsidR="00426C3C" w:rsidRPr="005B6EFD" w:rsidRDefault="00426C3C">
            <w:pPr>
              <w:pStyle w:val="2024TABLETEXT"/>
              <w:rPr>
                <w:rFonts w:eastAsiaTheme="minorEastAsia"/>
              </w:rPr>
            </w:pPr>
            <w:r w:rsidRPr="005B6EFD">
              <w:rPr>
                <w:rFonts w:eastAsiaTheme="minorEastAsia"/>
              </w:rPr>
              <w:t xml:space="preserve">The probability of developing cancer is uncertain as it is based on multiple sources. This can lead to the intervention being considered not cost effective (especially in patients that have had previous anal cancer. </w:t>
            </w:r>
          </w:p>
        </w:tc>
        <w:tc>
          <w:tcPr>
            <w:tcW w:w="1465" w:type="pct"/>
            <w:vAlign w:val="center"/>
          </w:tcPr>
          <w:p w14:paraId="2ED23F11" w14:textId="77777777" w:rsidR="00426C3C" w:rsidRPr="005B6EFD" w:rsidRDefault="00426C3C">
            <w:pPr>
              <w:pStyle w:val="2024TABLETEXT"/>
            </w:pPr>
            <w:r w:rsidRPr="005B6EFD">
              <w:t>High, favours codependent technologies when this value increased.</w:t>
            </w:r>
          </w:p>
        </w:tc>
      </w:tr>
    </w:tbl>
    <w:bookmarkEnd w:id="196"/>
    <w:p w14:paraId="310D41EB" w14:textId="77777777" w:rsidR="00426C3C" w:rsidRPr="005B6EFD" w:rsidRDefault="00426C3C" w:rsidP="00426C3C">
      <w:pPr>
        <w:pStyle w:val="TableFigureFooter"/>
        <w:rPr>
          <w:color w:val="258221"/>
        </w:rPr>
      </w:pPr>
      <w:r w:rsidRPr="005B6EFD">
        <w:t xml:space="preserve">Abbreviations: HRA = high-resolution anoscopy; ICER = incremental cost-effectiveness ratio; QALY = quality-adjusted life year; </w:t>
      </w:r>
      <w:bookmarkStart w:id="197" w:name="_Hlk207801323"/>
      <w:r w:rsidRPr="005B6EFD">
        <w:t>MSM = Men that have sex with men and transgender women; LWH= Living with HIV</w:t>
      </w:r>
      <w:bookmarkEnd w:id="197"/>
      <w:r w:rsidRPr="005B6EFD">
        <w:t>.  </w:t>
      </w:r>
    </w:p>
    <w:p w14:paraId="4568AB65" w14:textId="46A1A695" w:rsidR="00E0208D" w:rsidRPr="005B6EFD" w:rsidRDefault="00E0208D" w:rsidP="00E0208D">
      <w:r w:rsidRPr="005B6EFD">
        <w:t xml:space="preserve">Based on the economic evaluation, the cost-effectiveness results of the codependent technologies vary depending on the outcomes and indications. In relation to QALYs gained, the codependent technologies were overall </w:t>
      </w:r>
      <w:r w:rsidR="000B5471" w:rsidRPr="005B6EFD">
        <w:t xml:space="preserve">more </w:t>
      </w:r>
      <w:r w:rsidRPr="005B6EFD">
        <w:t xml:space="preserve">costly and more effective, though this was not the case for all populations. </w:t>
      </w:r>
    </w:p>
    <w:p w14:paraId="51F71FD1" w14:textId="23EBDC29" w:rsidR="00307978" w:rsidRPr="005B6EFD" w:rsidRDefault="00E0208D" w:rsidP="008E3877">
      <w:r w:rsidRPr="005B6EFD">
        <w:rPr>
          <w:rFonts w:eastAsiaTheme="minorEastAsia"/>
        </w:rPr>
        <w:t>These results are largely dependent on clinical evidence from various studies, which introduces considerable uncertainty into the economic model</w:t>
      </w:r>
      <w:r w:rsidR="00307978" w:rsidRPr="005B6EFD">
        <w:rPr>
          <w:rFonts w:eastAsiaTheme="minorEastAsia"/>
        </w:rPr>
        <w:t xml:space="preserve"> especially considering the limited evidence for some PICO subpopulations</w:t>
      </w:r>
      <w:r w:rsidRPr="005B6EFD">
        <w:rPr>
          <w:rFonts w:eastAsiaTheme="minorEastAsia"/>
        </w:rPr>
        <w:t xml:space="preserve">. There was a large amount of input data for transition probabilities that were based on proxy data and may vary considerably for the real world. </w:t>
      </w:r>
      <w:r w:rsidR="00777ABC" w:rsidRPr="005B6EFD">
        <w:t>The model assumes everyone re-enters the</w:t>
      </w:r>
      <w:r w:rsidR="00656E31" w:rsidRPr="005B6EFD">
        <w:t xml:space="preserve"> testing</w:t>
      </w:r>
      <w:r w:rsidR="00777ABC" w:rsidRPr="005B6EFD">
        <w:t xml:space="preserve"> process after one year</w:t>
      </w:r>
      <w:r w:rsidR="00307978" w:rsidRPr="005B6EFD">
        <w:t xml:space="preserve"> which may overestimate the costs of the intervention but also overestimate its effectiveness.</w:t>
      </w:r>
      <w:r w:rsidR="00777ABC" w:rsidRPr="005B6EFD">
        <w:t xml:space="preserve"> </w:t>
      </w:r>
    </w:p>
    <w:p w14:paraId="27A4D7FF" w14:textId="1D7D0E67" w:rsidR="004545C8" w:rsidRPr="005B6EFD" w:rsidRDefault="00C836E0" w:rsidP="008E3877">
      <w:r w:rsidRPr="005B6EFD">
        <w:t>The model adopts a number of simplifying assumptions</w:t>
      </w:r>
      <w:r w:rsidR="004545C8" w:rsidRPr="005B6EFD">
        <w:t xml:space="preserve"> due to scarcity of evidence. </w:t>
      </w:r>
      <w:r w:rsidR="00307978" w:rsidRPr="005B6EFD">
        <w:t xml:space="preserve">There was no clinical evidence available that covered the full spectrum of </w:t>
      </w:r>
      <w:r w:rsidR="00006E22" w:rsidRPr="005B6EFD">
        <w:t xml:space="preserve">patients using the </w:t>
      </w:r>
      <w:r w:rsidR="00307978" w:rsidRPr="005B6EFD">
        <w:t xml:space="preserve">co-dependent technologies (i.e. no evidence on the probability of the following patients progressing to cancer: HPV positive patients that were negative to cytology, HPV positive and reflex cytology positive patients that were negative to HRA guided biopsy). Therefore, the model assumed that the probability of developing cancer for these groups of patients was the same as that associated with post ablation therapy. This may overestimate disease progression for these groups. On the </w:t>
      </w:r>
      <w:r w:rsidR="00307978" w:rsidRPr="005B6EFD">
        <w:lastRenderedPageBreak/>
        <w:t xml:space="preserve">other hand, in the model HPV positive/reflex cytology/ HRA guided biopsy positive patients always received an ablation </w:t>
      </w:r>
      <w:r w:rsidR="006F55A9" w:rsidRPr="005B6EFD">
        <w:t>rather than developing cancer</w:t>
      </w:r>
      <w:r w:rsidR="00C73E8E" w:rsidRPr="005B6EFD">
        <w:t xml:space="preserve"> directly</w:t>
      </w:r>
      <w:r w:rsidR="006F55A9" w:rsidRPr="005B6EFD">
        <w:t xml:space="preserve"> from that stage</w:t>
      </w:r>
      <w:r w:rsidR="00307978" w:rsidRPr="005B6EFD">
        <w:t xml:space="preserve">. </w:t>
      </w:r>
    </w:p>
    <w:p w14:paraId="704221CD" w14:textId="619E464E" w:rsidR="00006E22" w:rsidRPr="005B6EFD" w:rsidRDefault="00006E22" w:rsidP="00307978">
      <w:pPr>
        <w:spacing w:after="180"/>
        <w:contextualSpacing/>
      </w:pPr>
      <w:r w:rsidRPr="005B6EFD">
        <w:t>As the model assumed that all cancer developed in both the intervention and standard of care arms was treated (i.e. there was zero probability of undetected cancer in the standard of care arm), this may underestimate the early detection benefits of patients in the intervention arm presenting themselves for testing at regular intervals.</w:t>
      </w:r>
    </w:p>
    <w:p w14:paraId="5B840A4C" w14:textId="3E77330D" w:rsidR="00E0208D" w:rsidRPr="005B6EFD" w:rsidRDefault="00307978" w:rsidP="00251376">
      <w:pPr>
        <w:spacing w:after="180"/>
        <w:contextualSpacing/>
        <w:rPr>
          <w:rFonts w:eastAsiaTheme="minorEastAsia"/>
        </w:rPr>
      </w:pPr>
      <w:r w:rsidRPr="005B6EFD">
        <w:t xml:space="preserve">It is unclear what the overall impacts of </w:t>
      </w:r>
      <w:r w:rsidR="00006E22" w:rsidRPr="005B6EFD">
        <w:t>these model</w:t>
      </w:r>
      <w:r w:rsidRPr="005B6EFD">
        <w:t xml:space="preserve"> assumptions </w:t>
      </w:r>
      <w:r w:rsidR="0017093D" w:rsidRPr="005B6EFD">
        <w:t xml:space="preserve">and features </w:t>
      </w:r>
      <w:r w:rsidRPr="005B6EFD">
        <w:t>is.</w:t>
      </w:r>
      <w:r w:rsidR="0017093D" w:rsidRPr="005B6EFD">
        <w:t xml:space="preserve"> </w:t>
      </w:r>
      <w:r w:rsidR="00E0208D" w:rsidRPr="005B6EFD">
        <w:rPr>
          <w:rFonts w:eastAsiaTheme="minorEastAsia"/>
        </w:rPr>
        <w:t>Therefore, the interpretation of the cost-effectiveness evidence should be approached with caution.</w:t>
      </w:r>
    </w:p>
    <w:p w14:paraId="25AE2BAC" w14:textId="1752B65C" w:rsidR="00772829" w:rsidRPr="005B6EFD" w:rsidRDefault="00772829" w:rsidP="00834D51">
      <w:pPr>
        <w:pStyle w:val="Heading2"/>
        <w:numPr>
          <w:ilvl w:val="0"/>
          <w:numId w:val="39"/>
        </w:numPr>
        <w:ind w:left="851" w:hanging="851"/>
      </w:pPr>
      <w:bookmarkStart w:id="198" w:name="_Toc206597213"/>
      <w:bookmarkStart w:id="199" w:name="_Toc206600220"/>
      <w:r w:rsidRPr="005B6EFD">
        <w:t>Financial/budgetary impacts</w:t>
      </w:r>
      <w:bookmarkEnd w:id="198"/>
      <w:bookmarkEnd w:id="199"/>
    </w:p>
    <w:p w14:paraId="4FE2390F" w14:textId="0E76246A" w:rsidR="0072578A" w:rsidRPr="005B6EFD" w:rsidRDefault="00223516" w:rsidP="006527C4">
      <w:r w:rsidRPr="005B6EFD">
        <w:t>An epidemiological approach was used to estimate the financial implications of the introduction of anal HPV genotyping</w:t>
      </w:r>
      <w:r w:rsidR="00DD3A38" w:rsidRPr="005B6EFD">
        <w:t xml:space="preserve"> and the co-dependant technologies</w:t>
      </w:r>
      <w:r w:rsidRPr="005B6EFD">
        <w:t>.</w:t>
      </w:r>
      <w:r w:rsidR="00DD3A38" w:rsidRPr="005B6EFD">
        <w:t xml:space="preserve"> </w:t>
      </w:r>
      <w:r w:rsidR="00D428B9" w:rsidRPr="005B6EFD">
        <w:t xml:space="preserve">The financial implications to the MBS resulting from the proposed listing of </w:t>
      </w:r>
      <w:r w:rsidRPr="005B6EFD">
        <w:t>the codependent technologies</w:t>
      </w:r>
      <w:r w:rsidR="00D428B9" w:rsidRPr="005B6EFD">
        <w:t xml:space="preserve"> are summarised in</w:t>
      </w:r>
      <w:r w:rsidR="00294BC9">
        <w:t xml:space="preserve"> </w:t>
      </w:r>
      <w:r w:rsidR="00294BC9">
        <w:fldChar w:fldCharType="begin"/>
      </w:r>
      <w:r w:rsidR="00294BC9">
        <w:instrText xml:space="preserve"> REF _Ref223073585 \h </w:instrText>
      </w:r>
      <w:r w:rsidR="00294BC9">
        <w:fldChar w:fldCharType="separate"/>
      </w:r>
      <w:r w:rsidR="00FC322E">
        <w:t xml:space="preserve">Table </w:t>
      </w:r>
      <w:r w:rsidR="00FC322E">
        <w:rPr>
          <w:noProof/>
        </w:rPr>
        <w:t>45</w:t>
      </w:r>
      <w:r w:rsidR="00294BC9">
        <w:fldChar w:fldCharType="end"/>
      </w:r>
      <w:r w:rsidR="00D428B9" w:rsidRPr="005B6EFD">
        <w:t xml:space="preserve">. </w:t>
      </w:r>
    </w:p>
    <w:p w14:paraId="33FCA9D4" w14:textId="37514A65" w:rsidR="00D428B9" w:rsidRPr="005B6EFD" w:rsidRDefault="00294BC9" w:rsidP="00294BC9">
      <w:pPr>
        <w:pStyle w:val="Caption"/>
      </w:pPr>
      <w:bookmarkStart w:id="200" w:name="_Ref223073585"/>
      <w:bookmarkStart w:id="201" w:name="_Ref69726382"/>
      <w:bookmarkStart w:id="202" w:name="_Ref196240526"/>
      <w:r>
        <w:t xml:space="preserve">Table </w:t>
      </w:r>
      <w:r>
        <w:fldChar w:fldCharType="begin"/>
      </w:r>
      <w:r>
        <w:instrText xml:space="preserve"> SEQ Table \* ARABIC </w:instrText>
      </w:r>
      <w:r>
        <w:fldChar w:fldCharType="separate"/>
      </w:r>
      <w:r w:rsidR="00FC322E">
        <w:rPr>
          <w:noProof/>
        </w:rPr>
        <w:t>45</w:t>
      </w:r>
      <w:r>
        <w:fldChar w:fldCharType="end"/>
      </w:r>
      <w:bookmarkEnd w:id="200"/>
      <w:r>
        <w:t xml:space="preserve"> </w:t>
      </w:r>
      <w:r w:rsidRPr="00532863">
        <w:t>Net financial implications of the codependent technologies to the MBS – DCAR estimates</w:t>
      </w:r>
      <w:bookmarkEnd w:id="201"/>
      <w:bookmarkEnd w:id="202"/>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838"/>
        <w:gridCol w:w="1196"/>
        <w:gridCol w:w="1196"/>
        <w:gridCol w:w="1197"/>
        <w:gridCol w:w="1196"/>
        <w:gridCol w:w="1196"/>
        <w:gridCol w:w="1197"/>
      </w:tblGrid>
      <w:tr w:rsidR="00D428B9" w:rsidRPr="005B6EFD" w14:paraId="10C955A8" w14:textId="77777777" w:rsidTr="000332DF">
        <w:trPr>
          <w:tblHeader/>
        </w:trPr>
        <w:tc>
          <w:tcPr>
            <w:tcW w:w="1838" w:type="dxa"/>
            <w:shd w:val="clear" w:color="auto" w:fill="D9D9D9" w:themeFill="background1" w:themeFillShade="D9"/>
            <w:tcMar>
              <w:top w:w="0" w:type="dxa"/>
              <w:left w:w="108" w:type="dxa"/>
              <w:bottom w:w="0" w:type="dxa"/>
              <w:right w:w="108" w:type="dxa"/>
            </w:tcMar>
          </w:tcPr>
          <w:p w14:paraId="7F0BEFFF" w14:textId="130CD43F" w:rsidR="00D428B9" w:rsidRPr="005B6EFD" w:rsidRDefault="00211DC3" w:rsidP="006527C4">
            <w:pPr>
              <w:pStyle w:val="TableText"/>
              <w:rPr>
                <w:b/>
                <w:szCs w:val="20"/>
              </w:rPr>
            </w:pPr>
            <w:bookmarkStart w:id="203" w:name="Title_Table12" w:colFirst="0" w:colLast="0"/>
            <w:bookmarkStart w:id="204" w:name="_Hlk68276802"/>
            <w:r w:rsidRPr="005B6EFD">
              <w:rPr>
                <w:b/>
                <w:szCs w:val="20"/>
              </w:rPr>
              <w:t>Parameter</w:t>
            </w:r>
            <w:r w:rsidR="001531D6" w:rsidRPr="005B6EFD">
              <w:rPr>
                <w:b/>
                <w:szCs w:val="20"/>
              </w:rPr>
              <w:t xml:space="preserve"> </w:t>
            </w:r>
          </w:p>
        </w:tc>
        <w:tc>
          <w:tcPr>
            <w:tcW w:w="1196" w:type="dxa"/>
            <w:shd w:val="clear" w:color="auto" w:fill="D9D9D9" w:themeFill="background1" w:themeFillShade="D9"/>
            <w:tcMar>
              <w:top w:w="0" w:type="dxa"/>
              <w:left w:w="108" w:type="dxa"/>
              <w:bottom w:w="0" w:type="dxa"/>
              <w:right w:w="108" w:type="dxa"/>
            </w:tcMar>
            <w:hideMark/>
          </w:tcPr>
          <w:p w14:paraId="0802FC81" w14:textId="77777777" w:rsidR="00D428B9" w:rsidRPr="005B6EFD" w:rsidRDefault="00D428B9" w:rsidP="006527C4">
            <w:pPr>
              <w:pStyle w:val="TableText"/>
              <w:rPr>
                <w:b/>
                <w:szCs w:val="20"/>
              </w:rPr>
            </w:pPr>
            <w:r w:rsidRPr="005B6EFD">
              <w:rPr>
                <w:b/>
                <w:szCs w:val="20"/>
              </w:rPr>
              <w:t>Year 1</w:t>
            </w:r>
          </w:p>
        </w:tc>
        <w:tc>
          <w:tcPr>
            <w:tcW w:w="1196" w:type="dxa"/>
            <w:shd w:val="clear" w:color="auto" w:fill="D9D9D9" w:themeFill="background1" w:themeFillShade="D9"/>
            <w:tcMar>
              <w:top w:w="0" w:type="dxa"/>
              <w:left w:w="108" w:type="dxa"/>
              <w:bottom w:w="0" w:type="dxa"/>
              <w:right w:w="108" w:type="dxa"/>
            </w:tcMar>
            <w:hideMark/>
          </w:tcPr>
          <w:p w14:paraId="759DA5DF" w14:textId="77777777" w:rsidR="00D428B9" w:rsidRPr="005B6EFD" w:rsidRDefault="00D428B9" w:rsidP="006527C4">
            <w:pPr>
              <w:pStyle w:val="TableText"/>
              <w:rPr>
                <w:b/>
                <w:szCs w:val="20"/>
              </w:rPr>
            </w:pPr>
            <w:r w:rsidRPr="005B6EFD">
              <w:rPr>
                <w:b/>
                <w:szCs w:val="20"/>
              </w:rPr>
              <w:t>Year 2</w:t>
            </w:r>
          </w:p>
        </w:tc>
        <w:tc>
          <w:tcPr>
            <w:tcW w:w="1197" w:type="dxa"/>
            <w:shd w:val="clear" w:color="auto" w:fill="D9D9D9" w:themeFill="background1" w:themeFillShade="D9"/>
            <w:tcMar>
              <w:top w:w="0" w:type="dxa"/>
              <w:left w:w="108" w:type="dxa"/>
              <w:bottom w:w="0" w:type="dxa"/>
              <w:right w:w="108" w:type="dxa"/>
            </w:tcMar>
            <w:hideMark/>
          </w:tcPr>
          <w:p w14:paraId="3BF14104" w14:textId="77777777" w:rsidR="00D428B9" w:rsidRPr="005B6EFD" w:rsidRDefault="00D428B9" w:rsidP="006527C4">
            <w:pPr>
              <w:pStyle w:val="TableText"/>
              <w:rPr>
                <w:b/>
                <w:szCs w:val="20"/>
              </w:rPr>
            </w:pPr>
            <w:r w:rsidRPr="005B6EFD">
              <w:rPr>
                <w:b/>
                <w:szCs w:val="20"/>
              </w:rPr>
              <w:t>Year 3</w:t>
            </w:r>
          </w:p>
        </w:tc>
        <w:tc>
          <w:tcPr>
            <w:tcW w:w="1196" w:type="dxa"/>
            <w:shd w:val="clear" w:color="auto" w:fill="D9D9D9" w:themeFill="background1" w:themeFillShade="D9"/>
            <w:tcMar>
              <w:top w:w="0" w:type="dxa"/>
              <w:left w:w="108" w:type="dxa"/>
              <w:bottom w:w="0" w:type="dxa"/>
              <w:right w:w="108" w:type="dxa"/>
            </w:tcMar>
            <w:hideMark/>
          </w:tcPr>
          <w:p w14:paraId="31580A99" w14:textId="77777777" w:rsidR="00D428B9" w:rsidRPr="005B6EFD" w:rsidRDefault="00D428B9" w:rsidP="006527C4">
            <w:pPr>
              <w:pStyle w:val="TableText"/>
              <w:rPr>
                <w:b/>
                <w:szCs w:val="20"/>
              </w:rPr>
            </w:pPr>
            <w:r w:rsidRPr="005B6EFD">
              <w:rPr>
                <w:b/>
                <w:szCs w:val="20"/>
              </w:rPr>
              <w:t>Year 4</w:t>
            </w:r>
          </w:p>
        </w:tc>
        <w:tc>
          <w:tcPr>
            <w:tcW w:w="1196" w:type="dxa"/>
            <w:shd w:val="clear" w:color="auto" w:fill="D9D9D9" w:themeFill="background1" w:themeFillShade="D9"/>
            <w:tcMar>
              <w:top w:w="0" w:type="dxa"/>
              <w:left w:w="108" w:type="dxa"/>
              <w:bottom w:w="0" w:type="dxa"/>
              <w:right w:w="108" w:type="dxa"/>
            </w:tcMar>
            <w:hideMark/>
          </w:tcPr>
          <w:p w14:paraId="199B68C0" w14:textId="77777777" w:rsidR="00D428B9" w:rsidRPr="005B6EFD" w:rsidRDefault="00D428B9" w:rsidP="006527C4">
            <w:pPr>
              <w:pStyle w:val="TableText"/>
              <w:rPr>
                <w:b/>
                <w:szCs w:val="20"/>
              </w:rPr>
            </w:pPr>
            <w:r w:rsidRPr="005B6EFD">
              <w:rPr>
                <w:b/>
                <w:szCs w:val="20"/>
              </w:rPr>
              <w:t>Year 5</w:t>
            </w:r>
          </w:p>
        </w:tc>
        <w:tc>
          <w:tcPr>
            <w:tcW w:w="1197" w:type="dxa"/>
            <w:shd w:val="clear" w:color="auto" w:fill="D9D9D9" w:themeFill="background1" w:themeFillShade="D9"/>
            <w:tcMar>
              <w:top w:w="0" w:type="dxa"/>
              <w:left w:w="108" w:type="dxa"/>
              <w:bottom w:w="0" w:type="dxa"/>
              <w:right w:w="108" w:type="dxa"/>
            </w:tcMar>
            <w:hideMark/>
          </w:tcPr>
          <w:p w14:paraId="7A0E4711" w14:textId="77777777" w:rsidR="00D428B9" w:rsidRPr="005B6EFD" w:rsidRDefault="00D428B9" w:rsidP="006527C4">
            <w:pPr>
              <w:pStyle w:val="TableText"/>
              <w:rPr>
                <w:b/>
                <w:szCs w:val="20"/>
              </w:rPr>
            </w:pPr>
            <w:r w:rsidRPr="005B6EFD">
              <w:rPr>
                <w:b/>
                <w:szCs w:val="20"/>
              </w:rPr>
              <w:t>Year 6</w:t>
            </w:r>
          </w:p>
        </w:tc>
      </w:tr>
      <w:bookmarkEnd w:id="203"/>
      <w:tr w:rsidR="00D428B9" w:rsidRPr="005B6EFD" w14:paraId="5778418C" w14:textId="77777777" w:rsidTr="00E40615">
        <w:tc>
          <w:tcPr>
            <w:tcW w:w="9016" w:type="dxa"/>
            <w:gridSpan w:val="7"/>
            <w:tcMar>
              <w:top w:w="0" w:type="dxa"/>
              <w:left w:w="108" w:type="dxa"/>
              <w:bottom w:w="0" w:type="dxa"/>
              <w:right w:w="108" w:type="dxa"/>
            </w:tcMar>
            <w:hideMark/>
          </w:tcPr>
          <w:p w14:paraId="16E7D8E3" w14:textId="77777777" w:rsidR="00D428B9" w:rsidRPr="005B6EFD" w:rsidRDefault="00D428B9" w:rsidP="006527C4">
            <w:pPr>
              <w:pStyle w:val="TableText"/>
              <w:rPr>
                <w:b/>
                <w:szCs w:val="20"/>
              </w:rPr>
            </w:pPr>
            <w:r w:rsidRPr="005B6EFD">
              <w:rPr>
                <w:b/>
                <w:szCs w:val="20"/>
              </w:rPr>
              <w:t>Estimated use and cost of the proposed health technology</w:t>
            </w:r>
          </w:p>
        </w:tc>
      </w:tr>
      <w:tr w:rsidR="00747EB2" w:rsidRPr="005B6EFD" w14:paraId="16C50CDA" w14:textId="77777777" w:rsidTr="000332DF">
        <w:tc>
          <w:tcPr>
            <w:tcW w:w="1838" w:type="dxa"/>
            <w:tcMar>
              <w:top w:w="0" w:type="dxa"/>
              <w:left w:w="108" w:type="dxa"/>
              <w:bottom w:w="0" w:type="dxa"/>
              <w:right w:w="108" w:type="dxa"/>
            </w:tcMar>
            <w:hideMark/>
          </w:tcPr>
          <w:p w14:paraId="3B7783D5" w14:textId="00C9F18D" w:rsidR="00153A29" w:rsidRPr="005B6EFD" w:rsidRDefault="00153A29" w:rsidP="00153A29">
            <w:pPr>
              <w:pStyle w:val="TableText"/>
              <w:rPr>
                <w:szCs w:val="20"/>
              </w:rPr>
            </w:pPr>
            <w:r w:rsidRPr="005B6EFD">
              <w:rPr>
                <w:szCs w:val="20"/>
              </w:rPr>
              <w:t>Number of people eligible HPV genotyping</w:t>
            </w:r>
          </w:p>
        </w:tc>
        <w:tc>
          <w:tcPr>
            <w:tcW w:w="1196" w:type="dxa"/>
            <w:shd w:val="clear" w:color="000000" w:fill="FFFFFF"/>
            <w:tcMar>
              <w:top w:w="0" w:type="dxa"/>
              <w:left w:w="108" w:type="dxa"/>
              <w:bottom w:w="0" w:type="dxa"/>
              <w:right w:w="108" w:type="dxa"/>
            </w:tcMar>
            <w:vAlign w:val="bottom"/>
          </w:tcPr>
          <w:p w14:paraId="73095266" w14:textId="62100E74" w:rsidR="00153A29" w:rsidRPr="005B6EFD" w:rsidRDefault="00153A29" w:rsidP="00153A29">
            <w:pPr>
              <w:pStyle w:val="TableText"/>
              <w:rPr>
                <w:szCs w:val="20"/>
              </w:rPr>
            </w:pPr>
            <w:r w:rsidRPr="005B6EFD">
              <w:rPr>
                <w:rFonts w:cs="Arial"/>
                <w:szCs w:val="20"/>
              </w:rPr>
              <w:t xml:space="preserve">         133,370 </w:t>
            </w:r>
          </w:p>
        </w:tc>
        <w:tc>
          <w:tcPr>
            <w:tcW w:w="1196" w:type="dxa"/>
            <w:shd w:val="clear" w:color="000000" w:fill="FFFFFF"/>
            <w:tcMar>
              <w:top w:w="0" w:type="dxa"/>
              <w:left w:w="108" w:type="dxa"/>
              <w:bottom w:w="0" w:type="dxa"/>
              <w:right w:w="108" w:type="dxa"/>
            </w:tcMar>
            <w:vAlign w:val="bottom"/>
          </w:tcPr>
          <w:p w14:paraId="47AB12F5" w14:textId="1D0753B5" w:rsidR="00153A29" w:rsidRPr="005B6EFD" w:rsidRDefault="00153A29" w:rsidP="00153A29">
            <w:pPr>
              <w:pStyle w:val="TableText"/>
              <w:rPr>
                <w:szCs w:val="20"/>
              </w:rPr>
            </w:pPr>
            <w:r w:rsidRPr="005B6EFD">
              <w:rPr>
                <w:rFonts w:cs="Arial"/>
                <w:szCs w:val="20"/>
              </w:rPr>
              <w:t xml:space="preserve">         135,492 </w:t>
            </w:r>
          </w:p>
        </w:tc>
        <w:tc>
          <w:tcPr>
            <w:tcW w:w="1197" w:type="dxa"/>
            <w:shd w:val="clear" w:color="000000" w:fill="FFFFFF"/>
            <w:tcMar>
              <w:top w:w="0" w:type="dxa"/>
              <w:left w:w="108" w:type="dxa"/>
              <w:bottom w:w="0" w:type="dxa"/>
              <w:right w:w="108" w:type="dxa"/>
            </w:tcMar>
            <w:vAlign w:val="bottom"/>
          </w:tcPr>
          <w:p w14:paraId="09031D3F" w14:textId="3D230458" w:rsidR="00153A29" w:rsidRPr="005B6EFD" w:rsidRDefault="00153A29" w:rsidP="00153A29">
            <w:pPr>
              <w:pStyle w:val="TableText"/>
              <w:rPr>
                <w:szCs w:val="20"/>
              </w:rPr>
            </w:pPr>
            <w:r w:rsidRPr="005B6EFD">
              <w:rPr>
                <w:rFonts w:cs="Arial"/>
                <w:szCs w:val="20"/>
              </w:rPr>
              <w:t xml:space="preserve">         137,750 </w:t>
            </w:r>
          </w:p>
        </w:tc>
        <w:tc>
          <w:tcPr>
            <w:tcW w:w="1196" w:type="dxa"/>
            <w:shd w:val="clear" w:color="000000" w:fill="FFFFFF"/>
            <w:tcMar>
              <w:top w:w="0" w:type="dxa"/>
              <w:left w:w="108" w:type="dxa"/>
              <w:bottom w:w="0" w:type="dxa"/>
              <w:right w:w="108" w:type="dxa"/>
            </w:tcMar>
            <w:vAlign w:val="bottom"/>
          </w:tcPr>
          <w:p w14:paraId="57859E00" w14:textId="036A89A7" w:rsidR="00153A29" w:rsidRPr="005B6EFD" w:rsidRDefault="00153A29" w:rsidP="00153A29">
            <w:pPr>
              <w:pStyle w:val="TableText"/>
              <w:rPr>
                <w:szCs w:val="20"/>
              </w:rPr>
            </w:pPr>
            <w:r w:rsidRPr="005B6EFD">
              <w:rPr>
                <w:rFonts w:cs="Arial"/>
                <w:szCs w:val="20"/>
              </w:rPr>
              <w:t xml:space="preserve">         140,030 </w:t>
            </w:r>
          </w:p>
        </w:tc>
        <w:tc>
          <w:tcPr>
            <w:tcW w:w="1196" w:type="dxa"/>
            <w:shd w:val="clear" w:color="000000" w:fill="FFFFFF"/>
            <w:tcMar>
              <w:top w:w="0" w:type="dxa"/>
              <w:left w:w="108" w:type="dxa"/>
              <w:bottom w:w="0" w:type="dxa"/>
              <w:right w:w="108" w:type="dxa"/>
            </w:tcMar>
            <w:vAlign w:val="bottom"/>
          </w:tcPr>
          <w:p w14:paraId="3C0B54F8" w14:textId="292F6B70" w:rsidR="00153A29" w:rsidRPr="005B6EFD" w:rsidRDefault="00153A29" w:rsidP="00153A29">
            <w:pPr>
              <w:pStyle w:val="TableText"/>
              <w:rPr>
                <w:szCs w:val="20"/>
              </w:rPr>
            </w:pPr>
            <w:r w:rsidRPr="005B6EFD">
              <w:rPr>
                <w:rFonts w:cs="Arial"/>
                <w:szCs w:val="20"/>
              </w:rPr>
              <w:t xml:space="preserve">         142,346 </w:t>
            </w:r>
          </w:p>
        </w:tc>
        <w:tc>
          <w:tcPr>
            <w:tcW w:w="1197" w:type="dxa"/>
            <w:shd w:val="clear" w:color="000000" w:fill="FFFFFF"/>
            <w:tcMar>
              <w:top w:w="0" w:type="dxa"/>
              <w:left w:w="108" w:type="dxa"/>
              <w:bottom w:w="0" w:type="dxa"/>
              <w:right w:w="108" w:type="dxa"/>
            </w:tcMar>
            <w:vAlign w:val="bottom"/>
          </w:tcPr>
          <w:p w14:paraId="19C7884F" w14:textId="1B398221" w:rsidR="00153A29" w:rsidRPr="005B6EFD" w:rsidRDefault="00153A29" w:rsidP="00153A29">
            <w:pPr>
              <w:pStyle w:val="TableText"/>
              <w:rPr>
                <w:szCs w:val="20"/>
              </w:rPr>
            </w:pPr>
            <w:r w:rsidRPr="005B6EFD">
              <w:rPr>
                <w:rFonts w:cs="Arial"/>
                <w:szCs w:val="20"/>
              </w:rPr>
              <w:t xml:space="preserve">            144,672 </w:t>
            </w:r>
          </w:p>
        </w:tc>
      </w:tr>
      <w:tr w:rsidR="00FF05CF" w:rsidRPr="005B6EFD" w14:paraId="755DEAF4" w14:textId="77777777" w:rsidTr="00314B6E">
        <w:tc>
          <w:tcPr>
            <w:tcW w:w="1838" w:type="dxa"/>
            <w:tcMar>
              <w:top w:w="0" w:type="dxa"/>
              <w:left w:w="108" w:type="dxa"/>
              <w:bottom w:w="0" w:type="dxa"/>
              <w:right w:w="108" w:type="dxa"/>
            </w:tcMar>
            <w:hideMark/>
          </w:tcPr>
          <w:p w14:paraId="208ACBFB" w14:textId="28F5EC8F" w:rsidR="00153A29" w:rsidRPr="005B6EFD" w:rsidRDefault="00153A29" w:rsidP="00153A29">
            <w:pPr>
              <w:pStyle w:val="TableText"/>
              <w:rPr>
                <w:szCs w:val="20"/>
              </w:rPr>
            </w:pPr>
            <w:r w:rsidRPr="005B6EFD">
              <w:rPr>
                <w:szCs w:val="20"/>
              </w:rPr>
              <w:t>Number of people/ services who receive</w:t>
            </w:r>
            <w:r w:rsidR="00BF0F9D" w:rsidRPr="005B6EFD">
              <w:rPr>
                <w:szCs w:val="20"/>
              </w:rPr>
              <w:t xml:space="preserve"> </w:t>
            </w:r>
            <w:r w:rsidRPr="005B6EFD">
              <w:rPr>
                <w:szCs w:val="20"/>
              </w:rPr>
              <w:t>HPV genotyping</w:t>
            </w:r>
          </w:p>
        </w:tc>
        <w:tc>
          <w:tcPr>
            <w:tcW w:w="1196" w:type="dxa"/>
            <w:shd w:val="clear" w:color="000000" w:fill="FFFFFF"/>
            <w:tcMar>
              <w:top w:w="0" w:type="dxa"/>
              <w:left w:w="108" w:type="dxa"/>
              <w:bottom w:w="0" w:type="dxa"/>
              <w:right w:w="108" w:type="dxa"/>
            </w:tcMar>
            <w:vAlign w:val="bottom"/>
          </w:tcPr>
          <w:p w14:paraId="07C02C49" w14:textId="0DCE5659" w:rsidR="00153A29" w:rsidRPr="005B6EFD" w:rsidRDefault="00153A29" w:rsidP="00153A29">
            <w:pPr>
              <w:pStyle w:val="TableText"/>
              <w:rPr>
                <w:szCs w:val="20"/>
              </w:rPr>
            </w:pPr>
            <w:r w:rsidRPr="005B6EFD">
              <w:rPr>
                <w:rFonts w:cs="Arial"/>
                <w:szCs w:val="20"/>
              </w:rPr>
              <w:t xml:space="preserve">           75,950 </w:t>
            </w:r>
          </w:p>
        </w:tc>
        <w:tc>
          <w:tcPr>
            <w:tcW w:w="1196" w:type="dxa"/>
            <w:shd w:val="clear" w:color="000000" w:fill="FFFFFF"/>
            <w:tcMar>
              <w:top w:w="0" w:type="dxa"/>
              <w:left w:w="108" w:type="dxa"/>
              <w:bottom w:w="0" w:type="dxa"/>
              <w:right w:w="108" w:type="dxa"/>
            </w:tcMar>
            <w:vAlign w:val="bottom"/>
          </w:tcPr>
          <w:p w14:paraId="726FA6A9" w14:textId="10A461D4" w:rsidR="00153A29" w:rsidRPr="005B6EFD" w:rsidRDefault="00153A29" w:rsidP="00153A29">
            <w:pPr>
              <w:pStyle w:val="TableText"/>
              <w:rPr>
                <w:szCs w:val="20"/>
              </w:rPr>
            </w:pPr>
            <w:r w:rsidRPr="005B6EFD">
              <w:rPr>
                <w:rFonts w:cs="Arial"/>
                <w:szCs w:val="20"/>
              </w:rPr>
              <w:t xml:space="preserve">           77,115 </w:t>
            </w:r>
          </w:p>
        </w:tc>
        <w:tc>
          <w:tcPr>
            <w:tcW w:w="1197" w:type="dxa"/>
            <w:shd w:val="clear" w:color="000000" w:fill="FFFFFF"/>
            <w:tcMar>
              <w:top w:w="0" w:type="dxa"/>
              <w:left w:w="108" w:type="dxa"/>
              <w:bottom w:w="0" w:type="dxa"/>
              <w:right w:w="108" w:type="dxa"/>
            </w:tcMar>
            <w:vAlign w:val="bottom"/>
          </w:tcPr>
          <w:p w14:paraId="40599FCD" w14:textId="39E03D36" w:rsidR="00153A29" w:rsidRPr="005B6EFD" w:rsidRDefault="00153A29" w:rsidP="00153A29">
            <w:pPr>
              <w:pStyle w:val="TableText"/>
              <w:rPr>
                <w:szCs w:val="20"/>
              </w:rPr>
            </w:pPr>
            <w:r w:rsidRPr="005B6EFD">
              <w:rPr>
                <w:rFonts w:cs="Arial"/>
                <w:szCs w:val="20"/>
              </w:rPr>
              <w:t xml:space="preserve">           78,364 </w:t>
            </w:r>
          </w:p>
        </w:tc>
        <w:tc>
          <w:tcPr>
            <w:tcW w:w="1196" w:type="dxa"/>
            <w:shd w:val="clear" w:color="000000" w:fill="FFFFFF"/>
            <w:tcMar>
              <w:top w:w="0" w:type="dxa"/>
              <w:left w:w="108" w:type="dxa"/>
              <w:bottom w:w="0" w:type="dxa"/>
              <w:right w:w="108" w:type="dxa"/>
            </w:tcMar>
            <w:vAlign w:val="bottom"/>
          </w:tcPr>
          <w:p w14:paraId="49543F6F" w14:textId="5BE96629" w:rsidR="00153A29" w:rsidRPr="005B6EFD" w:rsidRDefault="00153A29" w:rsidP="00153A29">
            <w:pPr>
              <w:pStyle w:val="TableText"/>
              <w:rPr>
                <w:szCs w:val="20"/>
              </w:rPr>
            </w:pPr>
            <w:r w:rsidRPr="005B6EFD">
              <w:rPr>
                <w:rFonts w:cs="Arial"/>
                <w:szCs w:val="20"/>
              </w:rPr>
              <w:t xml:space="preserve">           79,632 </w:t>
            </w:r>
          </w:p>
        </w:tc>
        <w:tc>
          <w:tcPr>
            <w:tcW w:w="1196" w:type="dxa"/>
            <w:shd w:val="clear" w:color="000000" w:fill="FFFFFF"/>
            <w:tcMar>
              <w:top w:w="0" w:type="dxa"/>
              <w:left w:w="108" w:type="dxa"/>
              <w:bottom w:w="0" w:type="dxa"/>
              <w:right w:w="108" w:type="dxa"/>
            </w:tcMar>
            <w:vAlign w:val="bottom"/>
          </w:tcPr>
          <w:p w14:paraId="4012557F" w14:textId="104B2A76" w:rsidR="00153A29" w:rsidRPr="005B6EFD" w:rsidRDefault="00153A29" w:rsidP="00153A29">
            <w:pPr>
              <w:pStyle w:val="TableText"/>
              <w:rPr>
                <w:szCs w:val="20"/>
              </w:rPr>
            </w:pPr>
            <w:r w:rsidRPr="005B6EFD">
              <w:rPr>
                <w:rFonts w:cs="Arial"/>
                <w:szCs w:val="20"/>
              </w:rPr>
              <w:t xml:space="preserve">           80,925 </w:t>
            </w:r>
          </w:p>
        </w:tc>
        <w:tc>
          <w:tcPr>
            <w:tcW w:w="1197" w:type="dxa"/>
            <w:shd w:val="clear" w:color="000000" w:fill="FFFFFF"/>
            <w:tcMar>
              <w:top w:w="0" w:type="dxa"/>
              <w:left w:w="108" w:type="dxa"/>
              <w:bottom w:w="0" w:type="dxa"/>
              <w:right w:w="108" w:type="dxa"/>
            </w:tcMar>
            <w:vAlign w:val="bottom"/>
          </w:tcPr>
          <w:p w14:paraId="1A66D09E" w14:textId="7EAF02BB" w:rsidR="00153A29" w:rsidRPr="005B6EFD" w:rsidRDefault="00153A29" w:rsidP="00153A29">
            <w:pPr>
              <w:pStyle w:val="TableText"/>
              <w:rPr>
                <w:szCs w:val="20"/>
              </w:rPr>
            </w:pPr>
            <w:r w:rsidRPr="005B6EFD">
              <w:rPr>
                <w:rFonts w:cs="Arial"/>
                <w:szCs w:val="20"/>
              </w:rPr>
              <w:t xml:space="preserve">              82,226 </w:t>
            </w:r>
          </w:p>
        </w:tc>
      </w:tr>
      <w:tr w:rsidR="00747EB2" w:rsidRPr="005B6EFD" w14:paraId="4BF05D32" w14:textId="77777777" w:rsidTr="00251376">
        <w:tc>
          <w:tcPr>
            <w:tcW w:w="1838" w:type="dxa"/>
            <w:tcMar>
              <w:top w:w="0" w:type="dxa"/>
              <w:left w:w="108" w:type="dxa"/>
              <w:bottom w:w="0" w:type="dxa"/>
              <w:right w:w="108" w:type="dxa"/>
            </w:tcMar>
          </w:tcPr>
          <w:p w14:paraId="1201163D" w14:textId="7984F2FA" w:rsidR="00A32692" w:rsidRPr="005B6EFD" w:rsidRDefault="00A32692" w:rsidP="00A32692">
            <w:pPr>
              <w:pStyle w:val="TableText"/>
              <w:rPr>
                <w:szCs w:val="20"/>
              </w:rPr>
            </w:pPr>
            <w:r w:rsidRPr="005B6EFD">
              <w:rPr>
                <w:szCs w:val="20"/>
              </w:rPr>
              <w:t>Number of services of reflex cytology</w:t>
            </w:r>
          </w:p>
        </w:tc>
        <w:tc>
          <w:tcPr>
            <w:tcW w:w="1196" w:type="dxa"/>
            <w:shd w:val="clear" w:color="000000" w:fill="FFFFFF"/>
            <w:tcMar>
              <w:top w:w="0" w:type="dxa"/>
              <w:left w:w="108" w:type="dxa"/>
              <w:bottom w:w="0" w:type="dxa"/>
              <w:right w:w="108" w:type="dxa"/>
            </w:tcMar>
          </w:tcPr>
          <w:p w14:paraId="4EBED988" w14:textId="7D80E1B1" w:rsidR="00A32692" w:rsidRPr="005B6EFD" w:rsidRDefault="007F711D" w:rsidP="00A32692">
            <w:pPr>
              <w:pStyle w:val="TableText"/>
              <w:rPr>
                <w:szCs w:val="20"/>
              </w:rPr>
            </w:pPr>
            <w:r w:rsidRPr="005B6EFD">
              <w:t>50,885</w:t>
            </w:r>
          </w:p>
        </w:tc>
        <w:tc>
          <w:tcPr>
            <w:tcW w:w="1196" w:type="dxa"/>
            <w:shd w:val="clear" w:color="000000" w:fill="FFFFFF"/>
            <w:tcMar>
              <w:top w:w="0" w:type="dxa"/>
              <w:left w:w="108" w:type="dxa"/>
              <w:bottom w:w="0" w:type="dxa"/>
              <w:right w:w="108" w:type="dxa"/>
            </w:tcMar>
          </w:tcPr>
          <w:p w14:paraId="0AAC192A" w14:textId="545F48E6" w:rsidR="00A32692" w:rsidRPr="005B6EFD" w:rsidRDefault="007F711D" w:rsidP="00A32692">
            <w:pPr>
              <w:pStyle w:val="TableText"/>
              <w:rPr>
                <w:szCs w:val="20"/>
              </w:rPr>
            </w:pPr>
            <w:r w:rsidRPr="005B6EFD">
              <w:t>51,892</w:t>
            </w:r>
          </w:p>
        </w:tc>
        <w:tc>
          <w:tcPr>
            <w:tcW w:w="1197" w:type="dxa"/>
            <w:shd w:val="clear" w:color="000000" w:fill="FFFFFF"/>
            <w:tcMar>
              <w:top w:w="0" w:type="dxa"/>
              <w:left w:w="108" w:type="dxa"/>
              <w:bottom w:w="0" w:type="dxa"/>
              <w:right w:w="108" w:type="dxa"/>
            </w:tcMar>
          </w:tcPr>
          <w:p w14:paraId="074E232C" w14:textId="667C744C" w:rsidR="00A32692" w:rsidRPr="005B6EFD" w:rsidRDefault="007F711D" w:rsidP="00A32692">
            <w:pPr>
              <w:pStyle w:val="TableText"/>
              <w:rPr>
                <w:szCs w:val="20"/>
              </w:rPr>
            </w:pPr>
            <w:r w:rsidRPr="005B6EFD">
              <w:t>52,938</w:t>
            </w:r>
          </w:p>
        </w:tc>
        <w:tc>
          <w:tcPr>
            <w:tcW w:w="1196" w:type="dxa"/>
            <w:shd w:val="clear" w:color="000000" w:fill="FFFFFF"/>
            <w:tcMar>
              <w:top w:w="0" w:type="dxa"/>
              <w:left w:w="108" w:type="dxa"/>
              <w:bottom w:w="0" w:type="dxa"/>
              <w:right w:w="108" w:type="dxa"/>
            </w:tcMar>
          </w:tcPr>
          <w:p w14:paraId="5BA80A54" w14:textId="4F867228" w:rsidR="00A32692" w:rsidRPr="005B6EFD" w:rsidRDefault="007F711D" w:rsidP="00A32692">
            <w:pPr>
              <w:pStyle w:val="TableText"/>
              <w:rPr>
                <w:szCs w:val="20"/>
              </w:rPr>
            </w:pPr>
            <w:r w:rsidRPr="005B6EFD">
              <w:t>53,980</w:t>
            </w:r>
          </w:p>
        </w:tc>
        <w:tc>
          <w:tcPr>
            <w:tcW w:w="1196" w:type="dxa"/>
            <w:shd w:val="clear" w:color="000000" w:fill="FFFFFF"/>
            <w:tcMar>
              <w:top w:w="0" w:type="dxa"/>
              <w:left w:w="108" w:type="dxa"/>
              <w:bottom w:w="0" w:type="dxa"/>
              <w:right w:w="108" w:type="dxa"/>
            </w:tcMar>
          </w:tcPr>
          <w:p w14:paraId="58A10CF5" w14:textId="73D64D9B" w:rsidR="00A32692" w:rsidRPr="005B6EFD" w:rsidRDefault="007F711D" w:rsidP="00A32692">
            <w:pPr>
              <w:pStyle w:val="TableText"/>
              <w:rPr>
                <w:szCs w:val="20"/>
              </w:rPr>
            </w:pPr>
            <w:r w:rsidRPr="005B6EFD">
              <w:t>55,027</w:t>
            </w:r>
          </w:p>
        </w:tc>
        <w:tc>
          <w:tcPr>
            <w:tcW w:w="1197" w:type="dxa"/>
            <w:shd w:val="clear" w:color="000000" w:fill="FFFFFF"/>
            <w:tcMar>
              <w:top w:w="0" w:type="dxa"/>
              <w:left w:w="108" w:type="dxa"/>
              <w:bottom w:w="0" w:type="dxa"/>
              <w:right w:w="108" w:type="dxa"/>
            </w:tcMar>
          </w:tcPr>
          <w:p w14:paraId="357B080B" w14:textId="7F6C34C8" w:rsidR="00A32692" w:rsidRPr="005B6EFD" w:rsidRDefault="007F711D" w:rsidP="00A32692">
            <w:pPr>
              <w:pStyle w:val="TableText"/>
              <w:rPr>
                <w:szCs w:val="20"/>
              </w:rPr>
            </w:pPr>
            <w:r w:rsidRPr="005B6EFD">
              <w:t>56,069</w:t>
            </w:r>
          </w:p>
        </w:tc>
      </w:tr>
      <w:tr w:rsidR="006848A5" w:rsidRPr="005B6EFD" w14:paraId="076BC4F8" w14:textId="77777777" w:rsidTr="00251376">
        <w:tc>
          <w:tcPr>
            <w:tcW w:w="1838" w:type="dxa"/>
            <w:tcMar>
              <w:top w:w="0" w:type="dxa"/>
              <w:left w:w="108" w:type="dxa"/>
              <w:bottom w:w="0" w:type="dxa"/>
              <w:right w:w="108" w:type="dxa"/>
            </w:tcMar>
          </w:tcPr>
          <w:p w14:paraId="59476581" w14:textId="21BF3D71" w:rsidR="0023209E" w:rsidRPr="005B6EFD" w:rsidRDefault="0023209E" w:rsidP="0023209E">
            <w:pPr>
              <w:pStyle w:val="TableText"/>
              <w:rPr>
                <w:szCs w:val="20"/>
              </w:rPr>
            </w:pPr>
            <w:r w:rsidRPr="005B6EFD">
              <w:rPr>
                <w:szCs w:val="20"/>
              </w:rPr>
              <w:t>Number of services of diagnostic HRA</w:t>
            </w:r>
          </w:p>
        </w:tc>
        <w:tc>
          <w:tcPr>
            <w:tcW w:w="1196" w:type="dxa"/>
            <w:shd w:val="clear" w:color="000000" w:fill="FFFFFF"/>
            <w:tcMar>
              <w:top w:w="0" w:type="dxa"/>
              <w:left w:w="108" w:type="dxa"/>
              <w:bottom w:w="0" w:type="dxa"/>
              <w:right w:w="108" w:type="dxa"/>
            </w:tcMar>
          </w:tcPr>
          <w:p w14:paraId="230DF13D" w14:textId="7531D80F" w:rsidR="0023209E" w:rsidRPr="005B6EFD" w:rsidRDefault="00232379" w:rsidP="0023209E">
            <w:pPr>
              <w:pStyle w:val="TableText"/>
              <w:rPr>
                <w:szCs w:val="20"/>
              </w:rPr>
            </w:pPr>
            <w:r w:rsidRPr="005B6EFD">
              <w:t>68,437</w:t>
            </w:r>
            <w:r w:rsidR="001A253F" w:rsidRPr="005B6EFD">
              <w:t xml:space="preserve"> </w:t>
            </w:r>
          </w:p>
        </w:tc>
        <w:tc>
          <w:tcPr>
            <w:tcW w:w="1196" w:type="dxa"/>
            <w:shd w:val="clear" w:color="000000" w:fill="FFFFFF"/>
            <w:tcMar>
              <w:top w:w="0" w:type="dxa"/>
              <w:left w:w="108" w:type="dxa"/>
              <w:bottom w:w="0" w:type="dxa"/>
              <w:right w:w="108" w:type="dxa"/>
            </w:tcMar>
          </w:tcPr>
          <w:p w14:paraId="68EC6FCC" w14:textId="143ABDF3" w:rsidR="0023209E" w:rsidRPr="005B6EFD" w:rsidRDefault="00232379" w:rsidP="0023209E">
            <w:pPr>
              <w:pStyle w:val="TableText"/>
              <w:rPr>
                <w:szCs w:val="20"/>
              </w:rPr>
            </w:pPr>
            <w:r w:rsidRPr="005B6EFD">
              <w:t>69,778</w:t>
            </w:r>
            <w:r w:rsidR="001A253F" w:rsidRPr="005B6EFD">
              <w:t xml:space="preserve"> </w:t>
            </w:r>
          </w:p>
        </w:tc>
        <w:tc>
          <w:tcPr>
            <w:tcW w:w="1197" w:type="dxa"/>
            <w:shd w:val="clear" w:color="000000" w:fill="FFFFFF"/>
            <w:tcMar>
              <w:top w:w="0" w:type="dxa"/>
              <w:left w:w="108" w:type="dxa"/>
              <w:bottom w:w="0" w:type="dxa"/>
              <w:right w:w="108" w:type="dxa"/>
            </w:tcMar>
          </w:tcPr>
          <w:p w14:paraId="5189DF9E" w14:textId="2C95C88E" w:rsidR="0023209E" w:rsidRPr="005B6EFD" w:rsidRDefault="00232379" w:rsidP="0023209E">
            <w:pPr>
              <w:pStyle w:val="TableText"/>
              <w:rPr>
                <w:szCs w:val="20"/>
              </w:rPr>
            </w:pPr>
            <w:r w:rsidRPr="005B6EFD">
              <w:t>71,174</w:t>
            </w:r>
            <w:r w:rsidR="001A253F" w:rsidRPr="005B6EFD">
              <w:t xml:space="preserve"> </w:t>
            </w:r>
          </w:p>
        </w:tc>
        <w:tc>
          <w:tcPr>
            <w:tcW w:w="1196" w:type="dxa"/>
            <w:shd w:val="clear" w:color="000000" w:fill="FFFFFF"/>
            <w:tcMar>
              <w:top w:w="0" w:type="dxa"/>
              <w:left w:w="108" w:type="dxa"/>
              <w:bottom w:w="0" w:type="dxa"/>
              <w:right w:w="108" w:type="dxa"/>
            </w:tcMar>
          </w:tcPr>
          <w:p w14:paraId="31548990" w14:textId="093BA8AF" w:rsidR="0023209E" w:rsidRPr="005B6EFD" w:rsidRDefault="00232379" w:rsidP="0023209E">
            <w:pPr>
              <w:pStyle w:val="TableText"/>
              <w:rPr>
                <w:szCs w:val="20"/>
              </w:rPr>
            </w:pPr>
            <w:r w:rsidRPr="005B6EFD">
              <w:t>72,566</w:t>
            </w:r>
            <w:r w:rsidR="001A253F" w:rsidRPr="005B6EFD">
              <w:t xml:space="preserve"> </w:t>
            </w:r>
          </w:p>
        </w:tc>
        <w:tc>
          <w:tcPr>
            <w:tcW w:w="1196" w:type="dxa"/>
            <w:shd w:val="clear" w:color="000000" w:fill="FFFFFF"/>
            <w:tcMar>
              <w:top w:w="0" w:type="dxa"/>
              <w:left w:w="108" w:type="dxa"/>
              <w:bottom w:w="0" w:type="dxa"/>
              <w:right w:w="108" w:type="dxa"/>
            </w:tcMar>
          </w:tcPr>
          <w:p w14:paraId="132E3900" w14:textId="50C304C9" w:rsidR="0023209E" w:rsidRPr="005B6EFD" w:rsidRDefault="00232379" w:rsidP="0023209E">
            <w:pPr>
              <w:pStyle w:val="TableText"/>
              <w:rPr>
                <w:szCs w:val="20"/>
              </w:rPr>
            </w:pPr>
            <w:r w:rsidRPr="005B6EFD">
              <w:t>73,964</w:t>
            </w:r>
            <w:r w:rsidR="001A253F" w:rsidRPr="005B6EFD">
              <w:t xml:space="preserve"> </w:t>
            </w:r>
          </w:p>
        </w:tc>
        <w:tc>
          <w:tcPr>
            <w:tcW w:w="1197" w:type="dxa"/>
            <w:shd w:val="clear" w:color="000000" w:fill="FFFFFF"/>
            <w:tcMar>
              <w:top w:w="0" w:type="dxa"/>
              <w:left w:w="108" w:type="dxa"/>
              <w:bottom w:w="0" w:type="dxa"/>
              <w:right w:w="108" w:type="dxa"/>
            </w:tcMar>
          </w:tcPr>
          <w:p w14:paraId="6F4D66C0" w14:textId="649B6A3C" w:rsidR="0023209E" w:rsidRPr="005B6EFD" w:rsidRDefault="00232379" w:rsidP="0023209E">
            <w:pPr>
              <w:pStyle w:val="TableText"/>
              <w:rPr>
                <w:szCs w:val="20"/>
              </w:rPr>
            </w:pPr>
            <w:r w:rsidRPr="005B6EFD">
              <w:t xml:space="preserve">75,358 </w:t>
            </w:r>
          </w:p>
        </w:tc>
      </w:tr>
      <w:tr w:rsidR="00747EB2" w:rsidRPr="005B6EFD" w14:paraId="71F63CE7" w14:textId="77777777" w:rsidTr="00251376">
        <w:tc>
          <w:tcPr>
            <w:tcW w:w="1838" w:type="dxa"/>
            <w:tcMar>
              <w:top w:w="0" w:type="dxa"/>
              <w:left w:w="108" w:type="dxa"/>
              <w:bottom w:w="0" w:type="dxa"/>
              <w:right w:w="108" w:type="dxa"/>
            </w:tcMar>
          </w:tcPr>
          <w:p w14:paraId="79726E14" w14:textId="5D1D47EE" w:rsidR="0023209E" w:rsidRPr="005B6EFD" w:rsidRDefault="0023209E" w:rsidP="0023209E">
            <w:pPr>
              <w:pStyle w:val="TableText"/>
              <w:rPr>
                <w:szCs w:val="20"/>
              </w:rPr>
            </w:pPr>
            <w:r w:rsidRPr="005B6EFD">
              <w:rPr>
                <w:szCs w:val="20"/>
              </w:rPr>
              <w:t>Number of guided biopsies</w:t>
            </w:r>
          </w:p>
        </w:tc>
        <w:tc>
          <w:tcPr>
            <w:tcW w:w="1196" w:type="dxa"/>
            <w:shd w:val="clear" w:color="000000" w:fill="FFFFFF"/>
            <w:tcMar>
              <w:top w:w="0" w:type="dxa"/>
              <w:left w:w="108" w:type="dxa"/>
              <w:bottom w:w="0" w:type="dxa"/>
              <w:right w:w="108" w:type="dxa"/>
            </w:tcMar>
          </w:tcPr>
          <w:p w14:paraId="35F5F3E6" w14:textId="39476A1F" w:rsidR="0023209E" w:rsidRPr="005B6EFD" w:rsidRDefault="0004378A" w:rsidP="0023209E">
            <w:pPr>
              <w:pStyle w:val="TableText"/>
              <w:rPr>
                <w:rFonts w:cs="Arial"/>
                <w:szCs w:val="20"/>
              </w:rPr>
            </w:pPr>
            <w:r w:rsidRPr="005B6EFD">
              <w:t xml:space="preserve">136,874 </w:t>
            </w:r>
          </w:p>
        </w:tc>
        <w:tc>
          <w:tcPr>
            <w:tcW w:w="1196" w:type="dxa"/>
            <w:shd w:val="clear" w:color="000000" w:fill="FFFFFF"/>
            <w:tcMar>
              <w:top w:w="0" w:type="dxa"/>
              <w:left w:w="108" w:type="dxa"/>
              <w:bottom w:w="0" w:type="dxa"/>
              <w:right w:w="108" w:type="dxa"/>
            </w:tcMar>
          </w:tcPr>
          <w:p w14:paraId="379A880F" w14:textId="03BEF770" w:rsidR="0023209E" w:rsidRPr="005B6EFD" w:rsidRDefault="0004378A" w:rsidP="0023209E">
            <w:pPr>
              <w:pStyle w:val="TableText"/>
              <w:rPr>
                <w:rFonts w:cs="Arial"/>
                <w:szCs w:val="20"/>
              </w:rPr>
            </w:pPr>
            <w:r w:rsidRPr="005B6EFD">
              <w:t xml:space="preserve">139,556 </w:t>
            </w:r>
          </w:p>
        </w:tc>
        <w:tc>
          <w:tcPr>
            <w:tcW w:w="1197" w:type="dxa"/>
            <w:shd w:val="clear" w:color="000000" w:fill="FFFFFF"/>
            <w:tcMar>
              <w:top w:w="0" w:type="dxa"/>
              <w:left w:w="108" w:type="dxa"/>
              <w:bottom w:w="0" w:type="dxa"/>
              <w:right w:w="108" w:type="dxa"/>
            </w:tcMar>
          </w:tcPr>
          <w:p w14:paraId="3E62888F" w14:textId="502744CD" w:rsidR="0023209E" w:rsidRPr="005B6EFD" w:rsidRDefault="0004378A" w:rsidP="0023209E">
            <w:pPr>
              <w:pStyle w:val="TableText"/>
              <w:rPr>
                <w:rFonts w:cs="Arial"/>
                <w:szCs w:val="20"/>
              </w:rPr>
            </w:pPr>
            <w:r w:rsidRPr="005B6EFD">
              <w:t xml:space="preserve">142,347 </w:t>
            </w:r>
          </w:p>
        </w:tc>
        <w:tc>
          <w:tcPr>
            <w:tcW w:w="1196" w:type="dxa"/>
            <w:shd w:val="clear" w:color="000000" w:fill="FFFFFF"/>
            <w:tcMar>
              <w:top w:w="0" w:type="dxa"/>
              <w:left w:w="108" w:type="dxa"/>
              <w:bottom w:w="0" w:type="dxa"/>
              <w:right w:w="108" w:type="dxa"/>
            </w:tcMar>
          </w:tcPr>
          <w:p w14:paraId="651D9902" w14:textId="0D874065" w:rsidR="0023209E" w:rsidRPr="005B6EFD" w:rsidRDefault="0004378A" w:rsidP="0023209E">
            <w:pPr>
              <w:pStyle w:val="TableText"/>
              <w:rPr>
                <w:rFonts w:cs="Arial"/>
                <w:szCs w:val="20"/>
              </w:rPr>
            </w:pPr>
            <w:r w:rsidRPr="005B6EFD">
              <w:t xml:space="preserve">145,131 </w:t>
            </w:r>
          </w:p>
        </w:tc>
        <w:tc>
          <w:tcPr>
            <w:tcW w:w="1196" w:type="dxa"/>
            <w:shd w:val="clear" w:color="000000" w:fill="FFFFFF"/>
            <w:tcMar>
              <w:top w:w="0" w:type="dxa"/>
              <w:left w:w="108" w:type="dxa"/>
              <w:bottom w:w="0" w:type="dxa"/>
              <w:right w:w="108" w:type="dxa"/>
            </w:tcMar>
          </w:tcPr>
          <w:p w14:paraId="3B83D15F" w14:textId="18BE26F4" w:rsidR="0023209E" w:rsidRPr="005B6EFD" w:rsidRDefault="0004378A" w:rsidP="0023209E">
            <w:pPr>
              <w:pStyle w:val="TableText"/>
              <w:rPr>
                <w:rFonts w:cs="Arial"/>
                <w:szCs w:val="20"/>
              </w:rPr>
            </w:pPr>
            <w:r w:rsidRPr="005B6EFD">
              <w:t xml:space="preserve">147,929 </w:t>
            </w:r>
          </w:p>
        </w:tc>
        <w:tc>
          <w:tcPr>
            <w:tcW w:w="1197" w:type="dxa"/>
            <w:shd w:val="clear" w:color="000000" w:fill="FFFFFF"/>
            <w:tcMar>
              <w:top w:w="0" w:type="dxa"/>
              <w:left w:w="108" w:type="dxa"/>
              <w:bottom w:w="0" w:type="dxa"/>
              <w:right w:w="108" w:type="dxa"/>
            </w:tcMar>
          </w:tcPr>
          <w:p w14:paraId="4B03F5B7" w14:textId="51E92453" w:rsidR="0023209E" w:rsidRPr="005B6EFD" w:rsidRDefault="0004378A" w:rsidP="0023209E">
            <w:pPr>
              <w:pStyle w:val="TableText"/>
              <w:rPr>
                <w:rFonts w:cs="Arial"/>
                <w:szCs w:val="20"/>
              </w:rPr>
            </w:pPr>
            <w:r w:rsidRPr="005B6EFD">
              <w:t xml:space="preserve">150,716 </w:t>
            </w:r>
          </w:p>
        </w:tc>
      </w:tr>
      <w:tr w:rsidR="009336E8" w:rsidRPr="005B6EFD" w14:paraId="1B8AFB21" w14:textId="77777777" w:rsidTr="00251376">
        <w:tc>
          <w:tcPr>
            <w:tcW w:w="1838" w:type="dxa"/>
            <w:tcMar>
              <w:top w:w="0" w:type="dxa"/>
              <w:left w:w="108" w:type="dxa"/>
              <w:bottom w:w="0" w:type="dxa"/>
              <w:right w:w="108" w:type="dxa"/>
            </w:tcMar>
          </w:tcPr>
          <w:p w14:paraId="3936D91A" w14:textId="0AF9E805" w:rsidR="005C1DCE" w:rsidRPr="005B6EFD" w:rsidRDefault="005C1DCE" w:rsidP="005C1DCE">
            <w:pPr>
              <w:pStyle w:val="TableText"/>
              <w:rPr>
                <w:szCs w:val="20"/>
              </w:rPr>
            </w:pPr>
            <w:r w:rsidRPr="005B6EFD">
              <w:rPr>
                <w:szCs w:val="20"/>
              </w:rPr>
              <w:t>Number of services of HRA-guided anal HSIL ablations</w:t>
            </w:r>
          </w:p>
        </w:tc>
        <w:tc>
          <w:tcPr>
            <w:tcW w:w="1196" w:type="dxa"/>
            <w:shd w:val="clear" w:color="000000" w:fill="FFFFFF"/>
            <w:tcMar>
              <w:top w:w="0" w:type="dxa"/>
              <w:left w:w="108" w:type="dxa"/>
              <w:bottom w:w="0" w:type="dxa"/>
              <w:right w:w="108" w:type="dxa"/>
            </w:tcMar>
          </w:tcPr>
          <w:p w14:paraId="08338886" w14:textId="78235B24" w:rsidR="005C1DCE" w:rsidRPr="005B6EFD" w:rsidRDefault="00D66E24" w:rsidP="005C1DCE">
            <w:pPr>
              <w:pStyle w:val="TableText"/>
              <w:rPr>
                <w:szCs w:val="20"/>
              </w:rPr>
            </w:pPr>
            <w:r w:rsidRPr="005B6EFD">
              <w:t>63,236</w:t>
            </w:r>
          </w:p>
        </w:tc>
        <w:tc>
          <w:tcPr>
            <w:tcW w:w="1196" w:type="dxa"/>
            <w:shd w:val="clear" w:color="000000" w:fill="FFFFFF"/>
            <w:tcMar>
              <w:top w:w="0" w:type="dxa"/>
              <w:left w:w="108" w:type="dxa"/>
              <w:bottom w:w="0" w:type="dxa"/>
              <w:right w:w="108" w:type="dxa"/>
            </w:tcMar>
          </w:tcPr>
          <w:p w14:paraId="3C093A7F" w14:textId="7F6C6FDB" w:rsidR="005C1DCE" w:rsidRPr="005B6EFD" w:rsidRDefault="00D66E24" w:rsidP="005C1DCE">
            <w:pPr>
              <w:pStyle w:val="TableText"/>
              <w:rPr>
                <w:szCs w:val="20"/>
              </w:rPr>
            </w:pPr>
            <w:r w:rsidRPr="005B6EFD">
              <w:t>64,475</w:t>
            </w:r>
          </w:p>
        </w:tc>
        <w:tc>
          <w:tcPr>
            <w:tcW w:w="1197" w:type="dxa"/>
            <w:shd w:val="clear" w:color="000000" w:fill="FFFFFF"/>
            <w:tcMar>
              <w:top w:w="0" w:type="dxa"/>
              <w:left w:w="108" w:type="dxa"/>
              <w:bottom w:w="0" w:type="dxa"/>
              <w:right w:w="108" w:type="dxa"/>
            </w:tcMar>
          </w:tcPr>
          <w:p w14:paraId="4915EE5B" w14:textId="7E0C2774" w:rsidR="005C1DCE" w:rsidRPr="005B6EFD" w:rsidRDefault="00D66E24" w:rsidP="005C1DCE">
            <w:pPr>
              <w:pStyle w:val="TableText"/>
              <w:rPr>
                <w:szCs w:val="20"/>
              </w:rPr>
            </w:pPr>
            <w:r w:rsidRPr="005B6EFD">
              <w:t>65,764</w:t>
            </w:r>
          </w:p>
        </w:tc>
        <w:tc>
          <w:tcPr>
            <w:tcW w:w="1196" w:type="dxa"/>
            <w:shd w:val="clear" w:color="000000" w:fill="FFFFFF"/>
            <w:tcMar>
              <w:top w:w="0" w:type="dxa"/>
              <w:left w:w="108" w:type="dxa"/>
              <w:bottom w:w="0" w:type="dxa"/>
              <w:right w:w="108" w:type="dxa"/>
            </w:tcMar>
          </w:tcPr>
          <w:p w14:paraId="6965F930" w14:textId="335299EF" w:rsidR="005C1DCE" w:rsidRPr="005B6EFD" w:rsidRDefault="00D66E24" w:rsidP="005C1DCE">
            <w:pPr>
              <w:pStyle w:val="TableText"/>
              <w:rPr>
                <w:szCs w:val="20"/>
              </w:rPr>
            </w:pPr>
            <w:r w:rsidRPr="005B6EFD">
              <w:t>67,051</w:t>
            </w:r>
          </w:p>
        </w:tc>
        <w:tc>
          <w:tcPr>
            <w:tcW w:w="1196" w:type="dxa"/>
            <w:shd w:val="clear" w:color="000000" w:fill="FFFFFF"/>
            <w:tcMar>
              <w:top w:w="0" w:type="dxa"/>
              <w:left w:w="108" w:type="dxa"/>
              <w:bottom w:w="0" w:type="dxa"/>
              <w:right w:w="108" w:type="dxa"/>
            </w:tcMar>
          </w:tcPr>
          <w:p w14:paraId="0815A85E" w14:textId="02E824FE" w:rsidR="005C1DCE" w:rsidRPr="005B6EFD" w:rsidRDefault="00D66E24" w:rsidP="005C1DCE">
            <w:pPr>
              <w:pStyle w:val="TableText"/>
              <w:rPr>
                <w:szCs w:val="20"/>
              </w:rPr>
            </w:pPr>
            <w:r w:rsidRPr="005B6EFD">
              <w:t>68,343</w:t>
            </w:r>
          </w:p>
        </w:tc>
        <w:tc>
          <w:tcPr>
            <w:tcW w:w="1197" w:type="dxa"/>
            <w:shd w:val="clear" w:color="000000" w:fill="FFFFFF"/>
            <w:tcMar>
              <w:top w:w="0" w:type="dxa"/>
              <w:left w:w="108" w:type="dxa"/>
              <w:bottom w:w="0" w:type="dxa"/>
              <w:right w:w="108" w:type="dxa"/>
            </w:tcMar>
          </w:tcPr>
          <w:p w14:paraId="41E8D047" w14:textId="1EDFDC79" w:rsidR="005C1DCE" w:rsidRPr="005B6EFD" w:rsidRDefault="00D66E24" w:rsidP="005C1DCE">
            <w:pPr>
              <w:pStyle w:val="TableText"/>
              <w:rPr>
                <w:szCs w:val="20"/>
              </w:rPr>
            </w:pPr>
            <w:r w:rsidRPr="005B6EFD">
              <w:t>69,631</w:t>
            </w:r>
          </w:p>
        </w:tc>
      </w:tr>
      <w:tr w:rsidR="002F1EF4" w:rsidRPr="005B6EFD" w14:paraId="17BAD6C0" w14:textId="77777777" w:rsidTr="00251376">
        <w:tc>
          <w:tcPr>
            <w:tcW w:w="1838" w:type="dxa"/>
            <w:tcMar>
              <w:top w:w="0" w:type="dxa"/>
              <w:left w:w="108" w:type="dxa"/>
              <w:bottom w:w="0" w:type="dxa"/>
              <w:right w:w="108" w:type="dxa"/>
            </w:tcMar>
            <w:hideMark/>
          </w:tcPr>
          <w:p w14:paraId="5FDD856A" w14:textId="52C87419" w:rsidR="005C1DCE" w:rsidRPr="005B6EFD" w:rsidRDefault="005C1DCE" w:rsidP="005C1DCE">
            <w:pPr>
              <w:pStyle w:val="TableText"/>
              <w:rPr>
                <w:szCs w:val="20"/>
              </w:rPr>
            </w:pPr>
            <w:r w:rsidRPr="005B6EFD">
              <w:rPr>
                <w:szCs w:val="20"/>
              </w:rPr>
              <w:t>Cost to the MBS</w:t>
            </w:r>
            <w:r w:rsidR="00675A48" w:rsidRPr="005B6EFD">
              <w:rPr>
                <w:szCs w:val="20"/>
              </w:rPr>
              <w:t xml:space="preserve"> of new items</w:t>
            </w:r>
          </w:p>
        </w:tc>
        <w:tc>
          <w:tcPr>
            <w:tcW w:w="1196" w:type="dxa"/>
            <w:shd w:val="clear" w:color="000000" w:fill="FFFFFF"/>
            <w:tcMar>
              <w:top w:w="0" w:type="dxa"/>
              <w:left w:w="108" w:type="dxa"/>
              <w:bottom w:w="0" w:type="dxa"/>
              <w:right w:w="108" w:type="dxa"/>
            </w:tcMar>
          </w:tcPr>
          <w:p w14:paraId="50542506" w14:textId="0D19CA48" w:rsidR="005C1DCE" w:rsidRPr="005B6EFD" w:rsidRDefault="006F3DB6" w:rsidP="005C1DCE">
            <w:pPr>
              <w:pStyle w:val="TableText"/>
              <w:rPr>
                <w:szCs w:val="20"/>
              </w:rPr>
            </w:pPr>
            <w:r w:rsidRPr="005B6EFD">
              <w:t>$51,091,520</w:t>
            </w:r>
          </w:p>
        </w:tc>
        <w:tc>
          <w:tcPr>
            <w:tcW w:w="1196" w:type="dxa"/>
            <w:shd w:val="clear" w:color="000000" w:fill="FFFFFF"/>
            <w:tcMar>
              <w:top w:w="0" w:type="dxa"/>
              <w:left w:w="108" w:type="dxa"/>
              <w:bottom w:w="0" w:type="dxa"/>
              <w:right w:w="108" w:type="dxa"/>
            </w:tcMar>
          </w:tcPr>
          <w:p w14:paraId="471D3823" w14:textId="3171D8BD" w:rsidR="005C1DCE" w:rsidRPr="005B6EFD" w:rsidRDefault="006F3DB6" w:rsidP="005C1DCE">
            <w:pPr>
              <w:pStyle w:val="TableText"/>
              <w:rPr>
                <w:szCs w:val="20"/>
              </w:rPr>
            </w:pPr>
            <w:r w:rsidRPr="005B6EFD">
              <w:t>$53,164,051</w:t>
            </w:r>
          </w:p>
        </w:tc>
        <w:tc>
          <w:tcPr>
            <w:tcW w:w="1197" w:type="dxa"/>
            <w:shd w:val="clear" w:color="000000" w:fill="FFFFFF"/>
            <w:tcMar>
              <w:top w:w="0" w:type="dxa"/>
              <w:left w:w="108" w:type="dxa"/>
              <w:bottom w:w="0" w:type="dxa"/>
              <w:right w:w="108" w:type="dxa"/>
            </w:tcMar>
          </w:tcPr>
          <w:p w14:paraId="46FF7234" w14:textId="7794A76B" w:rsidR="005C1DCE" w:rsidRPr="005B6EFD" w:rsidRDefault="006F3DB6" w:rsidP="005C1DCE">
            <w:pPr>
              <w:pStyle w:val="TableText"/>
              <w:rPr>
                <w:szCs w:val="20"/>
              </w:rPr>
            </w:pPr>
            <w:r w:rsidRPr="005B6EFD">
              <w:t>$55,283,315</w:t>
            </w:r>
          </w:p>
        </w:tc>
        <w:tc>
          <w:tcPr>
            <w:tcW w:w="1196" w:type="dxa"/>
            <w:shd w:val="clear" w:color="000000" w:fill="FFFFFF"/>
            <w:tcMar>
              <w:top w:w="0" w:type="dxa"/>
              <w:left w:w="108" w:type="dxa"/>
              <w:bottom w:w="0" w:type="dxa"/>
              <w:right w:w="108" w:type="dxa"/>
            </w:tcMar>
          </w:tcPr>
          <w:p w14:paraId="50CD0669" w14:textId="1CE7AF21" w:rsidR="005C1DCE" w:rsidRPr="005B6EFD" w:rsidRDefault="006F3DB6" w:rsidP="005C1DCE">
            <w:pPr>
              <w:pStyle w:val="TableText"/>
              <w:rPr>
                <w:szCs w:val="20"/>
              </w:rPr>
            </w:pPr>
            <w:r w:rsidRPr="005B6EFD">
              <w:t>$57,408,321</w:t>
            </w:r>
          </w:p>
        </w:tc>
        <w:tc>
          <w:tcPr>
            <w:tcW w:w="1196" w:type="dxa"/>
            <w:shd w:val="clear" w:color="000000" w:fill="FFFFFF"/>
            <w:tcMar>
              <w:top w:w="0" w:type="dxa"/>
              <w:left w:w="108" w:type="dxa"/>
              <w:bottom w:w="0" w:type="dxa"/>
              <w:right w:w="108" w:type="dxa"/>
            </w:tcMar>
          </w:tcPr>
          <w:p w14:paraId="647BDBF5" w14:textId="7F36572E" w:rsidR="005C1DCE" w:rsidRPr="005B6EFD" w:rsidRDefault="006F3DB6" w:rsidP="005C1DCE">
            <w:pPr>
              <w:pStyle w:val="TableText"/>
              <w:rPr>
                <w:szCs w:val="20"/>
              </w:rPr>
            </w:pPr>
            <w:r w:rsidRPr="005B6EFD">
              <w:t>$59,547,423</w:t>
            </w:r>
          </w:p>
        </w:tc>
        <w:tc>
          <w:tcPr>
            <w:tcW w:w="1197" w:type="dxa"/>
            <w:shd w:val="clear" w:color="000000" w:fill="FFFFFF"/>
            <w:tcMar>
              <w:top w:w="0" w:type="dxa"/>
              <w:left w:w="108" w:type="dxa"/>
              <w:bottom w:w="0" w:type="dxa"/>
              <w:right w:w="108" w:type="dxa"/>
            </w:tcMar>
          </w:tcPr>
          <w:p w14:paraId="7EB242D5" w14:textId="62BB89E0" w:rsidR="005C1DCE" w:rsidRPr="005B6EFD" w:rsidRDefault="006F3DB6" w:rsidP="005C1DCE">
            <w:pPr>
              <w:pStyle w:val="TableText"/>
              <w:rPr>
                <w:szCs w:val="20"/>
              </w:rPr>
            </w:pPr>
            <w:r w:rsidRPr="005B6EFD">
              <w:t>$61,692,871</w:t>
            </w:r>
          </w:p>
        </w:tc>
      </w:tr>
      <w:tr w:rsidR="005C1DCE" w:rsidRPr="005B6EFD" w14:paraId="5BC9C961" w14:textId="77777777" w:rsidTr="000332DF">
        <w:tc>
          <w:tcPr>
            <w:tcW w:w="9016" w:type="dxa"/>
            <w:gridSpan w:val="7"/>
            <w:tcMar>
              <w:top w:w="0" w:type="dxa"/>
              <w:left w:w="108" w:type="dxa"/>
              <w:bottom w:w="0" w:type="dxa"/>
              <w:right w:w="108" w:type="dxa"/>
            </w:tcMar>
            <w:hideMark/>
          </w:tcPr>
          <w:p w14:paraId="75CD307B" w14:textId="799C8992" w:rsidR="005C1DCE" w:rsidRPr="005B6EFD" w:rsidRDefault="00E40615" w:rsidP="005C1DCE">
            <w:pPr>
              <w:pStyle w:val="TableText"/>
              <w:rPr>
                <w:b/>
                <w:szCs w:val="20"/>
              </w:rPr>
            </w:pPr>
            <w:r w:rsidRPr="005B6EFD">
              <w:rPr>
                <w:b/>
                <w:bCs/>
                <w:szCs w:val="20"/>
              </w:rPr>
              <w:t>Change in the cost of current items used to implement the new items</w:t>
            </w:r>
          </w:p>
        </w:tc>
      </w:tr>
      <w:tr w:rsidR="002F1EF4" w:rsidRPr="005B6EFD" w14:paraId="3D0475C2" w14:textId="77777777" w:rsidTr="00251376">
        <w:tc>
          <w:tcPr>
            <w:tcW w:w="1838" w:type="dxa"/>
            <w:shd w:val="clear" w:color="000000" w:fill="FFFFFF"/>
            <w:tcMar>
              <w:top w:w="0" w:type="dxa"/>
              <w:left w:w="108" w:type="dxa"/>
              <w:bottom w:w="0" w:type="dxa"/>
              <w:right w:w="108" w:type="dxa"/>
            </w:tcMar>
            <w:hideMark/>
          </w:tcPr>
          <w:p w14:paraId="74EA0546" w14:textId="4FA5547B" w:rsidR="009336E8" w:rsidRPr="005B6EFD" w:rsidRDefault="005902CD" w:rsidP="009336E8">
            <w:pPr>
              <w:pStyle w:val="TableText"/>
              <w:rPr>
                <w:szCs w:val="20"/>
              </w:rPr>
            </w:pPr>
            <w:r w:rsidRPr="005B6EFD">
              <w:t>MBS 17610 anaesthesia consultation</w:t>
            </w:r>
          </w:p>
        </w:tc>
        <w:tc>
          <w:tcPr>
            <w:tcW w:w="1196" w:type="dxa"/>
            <w:shd w:val="clear" w:color="000000" w:fill="FFFFFF"/>
            <w:tcMar>
              <w:top w:w="0" w:type="dxa"/>
              <w:left w:w="108" w:type="dxa"/>
              <w:bottom w:w="0" w:type="dxa"/>
              <w:right w:w="108" w:type="dxa"/>
            </w:tcMar>
          </w:tcPr>
          <w:p w14:paraId="50D93D8C" w14:textId="14A6C110" w:rsidR="009336E8" w:rsidRPr="005B6EFD" w:rsidRDefault="005902CD" w:rsidP="009336E8">
            <w:pPr>
              <w:pStyle w:val="TableText"/>
              <w:rPr>
                <w:szCs w:val="20"/>
              </w:rPr>
            </w:pPr>
            <w:r w:rsidRPr="005B6EFD">
              <w:t>$2,738,576</w:t>
            </w:r>
          </w:p>
        </w:tc>
        <w:tc>
          <w:tcPr>
            <w:tcW w:w="1196" w:type="dxa"/>
            <w:shd w:val="clear" w:color="000000" w:fill="FFFFFF"/>
            <w:tcMar>
              <w:top w:w="0" w:type="dxa"/>
              <w:left w:w="108" w:type="dxa"/>
              <w:bottom w:w="0" w:type="dxa"/>
              <w:right w:w="108" w:type="dxa"/>
            </w:tcMar>
          </w:tcPr>
          <w:p w14:paraId="391B0C16" w14:textId="5C493623" w:rsidR="009336E8" w:rsidRPr="005B6EFD" w:rsidRDefault="005902CD" w:rsidP="009336E8">
            <w:pPr>
              <w:pStyle w:val="TableText"/>
              <w:rPr>
                <w:szCs w:val="20"/>
              </w:rPr>
            </w:pPr>
            <w:r w:rsidRPr="005B6EFD">
              <w:t>$2,792,246</w:t>
            </w:r>
          </w:p>
        </w:tc>
        <w:tc>
          <w:tcPr>
            <w:tcW w:w="1197" w:type="dxa"/>
            <w:shd w:val="clear" w:color="000000" w:fill="FFFFFF"/>
            <w:tcMar>
              <w:top w:w="0" w:type="dxa"/>
              <w:left w:w="108" w:type="dxa"/>
              <w:bottom w:w="0" w:type="dxa"/>
              <w:right w:w="108" w:type="dxa"/>
            </w:tcMar>
          </w:tcPr>
          <w:p w14:paraId="5DAB74DE" w14:textId="7FAEC6CF" w:rsidR="009336E8" w:rsidRPr="005B6EFD" w:rsidRDefault="005902CD" w:rsidP="009336E8">
            <w:pPr>
              <w:pStyle w:val="TableText"/>
              <w:rPr>
                <w:szCs w:val="20"/>
              </w:rPr>
            </w:pPr>
            <w:r w:rsidRPr="005B6EFD">
              <w:t>$2,848,089</w:t>
            </w:r>
          </w:p>
        </w:tc>
        <w:tc>
          <w:tcPr>
            <w:tcW w:w="1196" w:type="dxa"/>
            <w:shd w:val="clear" w:color="000000" w:fill="FFFFFF"/>
            <w:tcMar>
              <w:top w:w="0" w:type="dxa"/>
              <w:left w:w="108" w:type="dxa"/>
              <w:bottom w:w="0" w:type="dxa"/>
              <w:right w:w="108" w:type="dxa"/>
            </w:tcMar>
          </w:tcPr>
          <w:p w14:paraId="15AF506D" w14:textId="6F0DFB31" w:rsidR="009336E8" w:rsidRPr="005B6EFD" w:rsidRDefault="005902CD" w:rsidP="009336E8">
            <w:pPr>
              <w:pStyle w:val="TableText"/>
              <w:rPr>
                <w:szCs w:val="20"/>
              </w:rPr>
            </w:pPr>
            <w:r w:rsidRPr="005B6EFD">
              <w:t>$2,903,798</w:t>
            </w:r>
          </w:p>
        </w:tc>
        <w:tc>
          <w:tcPr>
            <w:tcW w:w="1196" w:type="dxa"/>
            <w:shd w:val="clear" w:color="000000" w:fill="FFFFFF"/>
            <w:tcMar>
              <w:top w:w="0" w:type="dxa"/>
              <w:left w:w="108" w:type="dxa"/>
              <w:bottom w:w="0" w:type="dxa"/>
              <w:right w:w="108" w:type="dxa"/>
            </w:tcMar>
          </w:tcPr>
          <w:p w14:paraId="01AD2F08" w14:textId="066A7AB8" w:rsidR="009336E8" w:rsidRPr="005B6EFD" w:rsidRDefault="005902CD" w:rsidP="009336E8">
            <w:pPr>
              <w:pStyle w:val="TableText"/>
              <w:rPr>
                <w:szCs w:val="20"/>
              </w:rPr>
            </w:pPr>
            <w:r w:rsidRPr="005B6EFD">
              <w:t>$2,959,768</w:t>
            </w:r>
          </w:p>
        </w:tc>
        <w:tc>
          <w:tcPr>
            <w:tcW w:w="1197" w:type="dxa"/>
            <w:shd w:val="clear" w:color="000000" w:fill="FFFFFF"/>
            <w:tcMar>
              <w:top w:w="0" w:type="dxa"/>
              <w:left w:w="108" w:type="dxa"/>
              <w:bottom w:w="0" w:type="dxa"/>
              <w:right w:w="108" w:type="dxa"/>
            </w:tcMar>
          </w:tcPr>
          <w:p w14:paraId="6BF1F9AE" w14:textId="3DF29852" w:rsidR="009336E8" w:rsidRPr="005B6EFD" w:rsidRDefault="00092168" w:rsidP="009336E8">
            <w:pPr>
              <w:pStyle w:val="TableText"/>
              <w:rPr>
                <w:szCs w:val="20"/>
              </w:rPr>
            </w:pPr>
            <w:r w:rsidRPr="005B6EFD">
              <w:t>$</w:t>
            </w:r>
            <w:r w:rsidR="005902CD" w:rsidRPr="005B6EFD">
              <w:t>3,015,536</w:t>
            </w:r>
          </w:p>
        </w:tc>
      </w:tr>
      <w:tr w:rsidR="000332DF" w:rsidRPr="005B6EFD" w14:paraId="6882F71C" w14:textId="77777777" w:rsidTr="00251376">
        <w:tc>
          <w:tcPr>
            <w:tcW w:w="1838" w:type="dxa"/>
            <w:shd w:val="clear" w:color="000000" w:fill="FFFFFF"/>
            <w:tcMar>
              <w:top w:w="0" w:type="dxa"/>
              <w:left w:w="108" w:type="dxa"/>
              <w:bottom w:w="0" w:type="dxa"/>
              <w:right w:w="108" w:type="dxa"/>
            </w:tcMar>
          </w:tcPr>
          <w:p w14:paraId="6D66AC50" w14:textId="52F0AF41" w:rsidR="00E40615" w:rsidRPr="005B6EFD" w:rsidRDefault="00092168" w:rsidP="00E40615">
            <w:pPr>
              <w:pStyle w:val="TableText"/>
              <w:rPr>
                <w:szCs w:val="20"/>
              </w:rPr>
            </w:pPr>
            <w:r w:rsidRPr="005B6EFD">
              <w:rPr>
                <w:bCs/>
                <w:szCs w:val="20"/>
                <w:lang w:eastAsia="en-AU"/>
              </w:rPr>
              <w:t xml:space="preserve">MBS </w:t>
            </w:r>
            <w:r w:rsidR="005902CD" w:rsidRPr="005B6EFD">
              <w:t>23025 Anaesth</w:t>
            </w:r>
            <w:r w:rsidR="006C61E2" w:rsidRPr="005B6EFD">
              <w:t>e</w:t>
            </w:r>
            <w:r w:rsidR="005902CD" w:rsidRPr="005B6EFD">
              <w:t>sia</w:t>
            </w:r>
          </w:p>
        </w:tc>
        <w:tc>
          <w:tcPr>
            <w:tcW w:w="1196" w:type="dxa"/>
            <w:shd w:val="clear" w:color="000000" w:fill="FFFFFF"/>
            <w:tcMar>
              <w:top w:w="0" w:type="dxa"/>
              <w:left w:w="108" w:type="dxa"/>
              <w:bottom w:w="0" w:type="dxa"/>
              <w:right w:w="108" w:type="dxa"/>
            </w:tcMar>
          </w:tcPr>
          <w:p w14:paraId="16ED5F58" w14:textId="76804533" w:rsidR="00E40615" w:rsidRPr="005B6EFD" w:rsidRDefault="005902CD" w:rsidP="00E40615">
            <w:pPr>
              <w:pStyle w:val="TableText"/>
              <w:rPr>
                <w:rFonts w:cs="Arial"/>
                <w:szCs w:val="20"/>
              </w:rPr>
            </w:pPr>
            <w:r w:rsidRPr="005B6EFD">
              <w:t>$2,254,575</w:t>
            </w:r>
          </w:p>
        </w:tc>
        <w:tc>
          <w:tcPr>
            <w:tcW w:w="1196" w:type="dxa"/>
            <w:shd w:val="clear" w:color="000000" w:fill="FFFFFF"/>
            <w:tcMar>
              <w:top w:w="0" w:type="dxa"/>
              <w:left w:w="108" w:type="dxa"/>
              <w:bottom w:w="0" w:type="dxa"/>
              <w:right w:w="108" w:type="dxa"/>
            </w:tcMar>
          </w:tcPr>
          <w:p w14:paraId="2B6F6433" w14:textId="31EBA7A5" w:rsidR="00E40615" w:rsidRPr="005B6EFD" w:rsidRDefault="005902CD" w:rsidP="00E40615">
            <w:pPr>
              <w:pStyle w:val="TableText"/>
              <w:rPr>
                <w:rFonts w:cs="Arial"/>
                <w:szCs w:val="20"/>
              </w:rPr>
            </w:pPr>
            <w:r w:rsidRPr="005B6EFD">
              <w:t>$2,298,760</w:t>
            </w:r>
          </w:p>
        </w:tc>
        <w:tc>
          <w:tcPr>
            <w:tcW w:w="1197" w:type="dxa"/>
            <w:shd w:val="clear" w:color="000000" w:fill="FFFFFF"/>
            <w:tcMar>
              <w:top w:w="0" w:type="dxa"/>
              <w:left w:w="108" w:type="dxa"/>
              <w:bottom w:w="0" w:type="dxa"/>
              <w:right w:w="108" w:type="dxa"/>
            </w:tcMar>
          </w:tcPr>
          <w:p w14:paraId="6B63B8F7" w14:textId="388B30FF" w:rsidR="00E40615" w:rsidRPr="005B6EFD" w:rsidRDefault="005902CD" w:rsidP="00E40615">
            <w:pPr>
              <w:pStyle w:val="TableText"/>
              <w:rPr>
                <w:rFonts w:cs="Arial"/>
                <w:szCs w:val="20"/>
              </w:rPr>
            </w:pPr>
            <w:r w:rsidRPr="005B6EFD">
              <w:t>$2,344,733</w:t>
            </w:r>
          </w:p>
        </w:tc>
        <w:tc>
          <w:tcPr>
            <w:tcW w:w="1196" w:type="dxa"/>
            <w:shd w:val="clear" w:color="000000" w:fill="FFFFFF"/>
            <w:tcMar>
              <w:top w:w="0" w:type="dxa"/>
              <w:left w:w="108" w:type="dxa"/>
              <w:bottom w:w="0" w:type="dxa"/>
              <w:right w:w="108" w:type="dxa"/>
            </w:tcMar>
          </w:tcPr>
          <w:p w14:paraId="6BBBBDA9" w14:textId="4EE36820" w:rsidR="00E40615" w:rsidRPr="005B6EFD" w:rsidRDefault="005902CD" w:rsidP="00E40615">
            <w:pPr>
              <w:pStyle w:val="TableText"/>
              <w:rPr>
                <w:rFonts w:cs="Arial"/>
                <w:szCs w:val="20"/>
              </w:rPr>
            </w:pPr>
            <w:r w:rsidRPr="005B6EFD">
              <w:t>$2,390,597</w:t>
            </w:r>
          </w:p>
        </w:tc>
        <w:tc>
          <w:tcPr>
            <w:tcW w:w="1196" w:type="dxa"/>
            <w:shd w:val="clear" w:color="000000" w:fill="FFFFFF"/>
            <w:tcMar>
              <w:top w:w="0" w:type="dxa"/>
              <w:left w:w="108" w:type="dxa"/>
              <w:bottom w:w="0" w:type="dxa"/>
              <w:right w:w="108" w:type="dxa"/>
            </w:tcMar>
          </w:tcPr>
          <w:p w14:paraId="1C67E5D2" w14:textId="051E6407" w:rsidR="00E40615" w:rsidRPr="005B6EFD" w:rsidRDefault="005902CD" w:rsidP="00E40615">
            <w:pPr>
              <w:pStyle w:val="TableText"/>
              <w:rPr>
                <w:rFonts w:cs="Arial"/>
                <w:szCs w:val="20"/>
              </w:rPr>
            </w:pPr>
            <w:r w:rsidRPr="005B6EFD">
              <w:t>$2,436,675</w:t>
            </w:r>
          </w:p>
        </w:tc>
        <w:tc>
          <w:tcPr>
            <w:tcW w:w="1197" w:type="dxa"/>
            <w:shd w:val="clear" w:color="000000" w:fill="FFFFFF"/>
            <w:tcMar>
              <w:top w:w="0" w:type="dxa"/>
              <w:left w:w="108" w:type="dxa"/>
              <w:bottom w:w="0" w:type="dxa"/>
              <w:right w:w="108" w:type="dxa"/>
            </w:tcMar>
          </w:tcPr>
          <w:p w14:paraId="58E872A5" w14:textId="79F01032" w:rsidR="00E40615" w:rsidRPr="005B6EFD" w:rsidRDefault="005902CD" w:rsidP="00E40615">
            <w:pPr>
              <w:pStyle w:val="TableText"/>
              <w:rPr>
                <w:rFonts w:cs="Arial"/>
                <w:szCs w:val="20"/>
              </w:rPr>
            </w:pPr>
            <w:r w:rsidRPr="005B6EFD">
              <w:t>$2,482,587</w:t>
            </w:r>
          </w:p>
        </w:tc>
      </w:tr>
      <w:tr w:rsidR="000332DF" w:rsidRPr="005B6EFD" w14:paraId="7E713921" w14:textId="77777777" w:rsidTr="00251376">
        <w:tc>
          <w:tcPr>
            <w:tcW w:w="1838" w:type="dxa"/>
            <w:shd w:val="clear" w:color="000000" w:fill="FFFFFF"/>
            <w:tcMar>
              <w:top w:w="0" w:type="dxa"/>
              <w:left w:w="108" w:type="dxa"/>
              <w:bottom w:w="0" w:type="dxa"/>
              <w:right w:w="108" w:type="dxa"/>
            </w:tcMar>
          </w:tcPr>
          <w:p w14:paraId="7B24F70B" w14:textId="09AA3C16" w:rsidR="00E40615" w:rsidRPr="005B6EFD" w:rsidRDefault="005902CD" w:rsidP="00E40615">
            <w:pPr>
              <w:pStyle w:val="TableText"/>
              <w:rPr>
                <w:szCs w:val="20"/>
              </w:rPr>
            </w:pPr>
            <w:r w:rsidRPr="005B6EFD">
              <w:t xml:space="preserve">MBS 20902 Anaesthesia Initiation </w:t>
            </w:r>
          </w:p>
        </w:tc>
        <w:tc>
          <w:tcPr>
            <w:tcW w:w="1196" w:type="dxa"/>
            <w:shd w:val="clear" w:color="000000" w:fill="FFFFFF"/>
            <w:tcMar>
              <w:top w:w="0" w:type="dxa"/>
              <w:left w:w="108" w:type="dxa"/>
              <w:bottom w:w="0" w:type="dxa"/>
              <w:right w:w="108" w:type="dxa"/>
            </w:tcMar>
          </w:tcPr>
          <w:p w14:paraId="54266133" w14:textId="62CFDD73" w:rsidR="00E40615" w:rsidRPr="005B6EFD" w:rsidRDefault="005902CD" w:rsidP="00E40615">
            <w:pPr>
              <w:pStyle w:val="TableText"/>
              <w:rPr>
                <w:rFonts w:cs="Arial"/>
                <w:szCs w:val="20"/>
              </w:rPr>
            </w:pPr>
            <w:r w:rsidRPr="005B6EFD">
              <w:t>$4,509,151</w:t>
            </w:r>
          </w:p>
        </w:tc>
        <w:tc>
          <w:tcPr>
            <w:tcW w:w="1196" w:type="dxa"/>
            <w:shd w:val="clear" w:color="000000" w:fill="FFFFFF"/>
            <w:tcMar>
              <w:top w:w="0" w:type="dxa"/>
              <w:left w:w="108" w:type="dxa"/>
              <w:bottom w:w="0" w:type="dxa"/>
              <w:right w:w="108" w:type="dxa"/>
            </w:tcMar>
          </w:tcPr>
          <w:p w14:paraId="5F6BB346" w14:textId="5B6F6D3A" w:rsidR="00E40615" w:rsidRPr="005B6EFD" w:rsidRDefault="005902CD" w:rsidP="00E40615">
            <w:pPr>
              <w:pStyle w:val="TableText"/>
              <w:rPr>
                <w:rFonts w:cs="Arial"/>
                <w:szCs w:val="20"/>
              </w:rPr>
            </w:pPr>
            <w:r w:rsidRPr="005B6EFD">
              <w:t>$4,597,520</w:t>
            </w:r>
          </w:p>
        </w:tc>
        <w:tc>
          <w:tcPr>
            <w:tcW w:w="1197" w:type="dxa"/>
            <w:shd w:val="clear" w:color="000000" w:fill="FFFFFF"/>
            <w:tcMar>
              <w:top w:w="0" w:type="dxa"/>
              <w:left w:w="108" w:type="dxa"/>
              <w:bottom w:w="0" w:type="dxa"/>
              <w:right w:w="108" w:type="dxa"/>
            </w:tcMar>
          </w:tcPr>
          <w:p w14:paraId="41C964CA" w14:textId="5CBE2BDA" w:rsidR="00E40615" w:rsidRPr="005B6EFD" w:rsidRDefault="005902CD" w:rsidP="00E40615">
            <w:pPr>
              <w:pStyle w:val="TableText"/>
              <w:rPr>
                <w:rFonts w:cs="Arial"/>
                <w:szCs w:val="20"/>
              </w:rPr>
            </w:pPr>
            <w:r w:rsidRPr="005B6EFD">
              <w:t>$4,689,466</w:t>
            </w:r>
          </w:p>
        </w:tc>
        <w:tc>
          <w:tcPr>
            <w:tcW w:w="1196" w:type="dxa"/>
            <w:shd w:val="clear" w:color="000000" w:fill="FFFFFF"/>
            <w:tcMar>
              <w:top w:w="0" w:type="dxa"/>
              <w:left w:w="108" w:type="dxa"/>
              <w:bottom w:w="0" w:type="dxa"/>
              <w:right w:w="108" w:type="dxa"/>
            </w:tcMar>
          </w:tcPr>
          <w:p w14:paraId="662C637C" w14:textId="06A5259D" w:rsidR="00E40615" w:rsidRPr="005B6EFD" w:rsidRDefault="005902CD" w:rsidP="00E40615">
            <w:pPr>
              <w:pStyle w:val="TableText"/>
              <w:rPr>
                <w:rFonts w:cs="Arial"/>
                <w:szCs w:val="20"/>
              </w:rPr>
            </w:pPr>
            <w:r w:rsidRPr="005B6EFD">
              <w:t>$4,781,194</w:t>
            </w:r>
          </w:p>
        </w:tc>
        <w:tc>
          <w:tcPr>
            <w:tcW w:w="1196" w:type="dxa"/>
            <w:shd w:val="clear" w:color="000000" w:fill="FFFFFF"/>
            <w:tcMar>
              <w:top w:w="0" w:type="dxa"/>
              <w:left w:w="108" w:type="dxa"/>
              <w:bottom w:w="0" w:type="dxa"/>
              <w:right w:w="108" w:type="dxa"/>
            </w:tcMar>
          </w:tcPr>
          <w:p w14:paraId="4FF17E89" w14:textId="08A09C3B" w:rsidR="00E40615" w:rsidRPr="005B6EFD" w:rsidRDefault="005902CD" w:rsidP="00E40615">
            <w:pPr>
              <w:pStyle w:val="TableText"/>
              <w:rPr>
                <w:rFonts w:cs="Arial"/>
                <w:szCs w:val="20"/>
              </w:rPr>
            </w:pPr>
            <w:r w:rsidRPr="005B6EFD">
              <w:t>$4,873,350</w:t>
            </w:r>
          </w:p>
        </w:tc>
        <w:tc>
          <w:tcPr>
            <w:tcW w:w="1197" w:type="dxa"/>
            <w:shd w:val="clear" w:color="000000" w:fill="FFFFFF"/>
            <w:tcMar>
              <w:top w:w="0" w:type="dxa"/>
              <w:left w:w="108" w:type="dxa"/>
              <w:bottom w:w="0" w:type="dxa"/>
              <w:right w:w="108" w:type="dxa"/>
            </w:tcMar>
          </w:tcPr>
          <w:p w14:paraId="7E903C96" w14:textId="14962CA6" w:rsidR="00E40615" w:rsidRPr="005B6EFD" w:rsidRDefault="005902CD" w:rsidP="00E40615">
            <w:pPr>
              <w:pStyle w:val="TableText"/>
              <w:rPr>
                <w:rFonts w:cs="Arial"/>
                <w:szCs w:val="20"/>
              </w:rPr>
            </w:pPr>
            <w:r w:rsidRPr="005B6EFD">
              <w:t>$4,965,173</w:t>
            </w:r>
          </w:p>
        </w:tc>
      </w:tr>
      <w:tr w:rsidR="000332DF" w:rsidRPr="005B6EFD" w14:paraId="10E409E8" w14:textId="77777777" w:rsidTr="00251376">
        <w:tc>
          <w:tcPr>
            <w:tcW w:w="1838" w:type="dxa"/>
            <w:shd w:val="clear" w:color="000000" w:fill="FFFFFF"/>
            <w:tcMar>
              <w:top w:w="0" w:type="dxa"/>
              <w:left w:w="108" w:type="dxa"/>
              <w:bottom w:w="0" w:type="dxa"/>
              <w:right w:w="108" w:type="dxa"/>
            </w:tcMar>
          </w:tcPr>
          <w:p w14:paraId="58A9A3E4" w14:textId="603B8C08" w:rsidR="00E40615" w:rsidRPr="005B6EFD" w:rsidRDefault="005902CD" w:rsidP="00E40615">
            <w:pPr>
              <w:pStyle w:val="TableText"/>
              <w:rPr>
                <w:szCs w:val="20"/>
              </w:rPr>
            </w:pPr>
            <w:r w:rsidRPr="005B6EFD">
              <w:t>MBS 23 Professional attendance by a general practitioner</w:t>
            </w:r>
          </w:p>
        </w:tc>
        <w:tc>
          <w:tcPr>
            <w:tcW w:w="1196" w:type="dxa"/>
            <w:shd w:val="clear" w:color="000000" w:fill="FFFFFF"/>
            <w:tcMar>
              <w:top w:w="0" w:type="dxa"/>
              <w:left w:w="108" w:type="dxa"/>
              <w:bottom w:w="0" w:type="dxa"/>
              <w:right w:w="108" w:type="dxa"/>
            </w:tcMar>
          </w:tcPr>
          <w:p w14:paraId="7F015A3C" w14:textId="677803CB" w:rsidR="00E40615" w:rsidRPr="005B6EFD" w:rsidRDefault="00092168" w:rsidP="00E40615">
            <w:pPr>
              <w:pStyle w:val="TableText"/>
              <w:rPr>
                <w:rFonts w:cs="Arial"/>
                <w:szCs w:val="20"/>
              </w:rPr>
            </w:pPr>
            <w:r w:rsidRPr="005B6EFD">
              <w:t>$4,727,221</w:t>
            </w:r>
          </w:p>
        </w:tc>
        <w:tc>
          <w:tcPr>
            <w:tcW w:w="1196" w:type="dxa"/>
            <w:shd w:val="clear" w:color="000000" w:fill="FFFFFF"/>
            <w:tcMar>
              <w:top w:w="0" w:type="dxa"/>
              <w:left w:w="108" w:type="dxa"/>
              <w:bottom w:w="0" w:type="dxa"/>
              <w:right w:w="108" w:type="dxa"/>
            </w:tcMar>
          </w:tcPr>
          <w:p w14:paraId="71EFAC06" w14:textId="02366A60" w:rsidR="00E40615" w:rsidRPr="005B6EFD" w:rsidRDefault="005902CD" w:rsidP="00E40615">
            <w:pPr>
              <w:pStyle w:val="TableText"/>
              <w:rPr>
                <w:rFonts w:cs="Arial"/>
                <w:szCs w:val="20"/>
              </w:rPr>
            </w:pPr>
            <w:r w:rsidRPr="005B6EFD">
              <w:t>$6,526,801</w:t>
            </w:r>
          </w:p>
        </w:tc>
        <w:tc>
          <w:tcPr>
            <w:tcW w:w="1197" w:type="dxa"/>
            <w:shd w:val="clear" w:color="000000" w:fill="FFFFFF"/>
            <w:tcMar>
              <w:top w:w="0" w:type="dxa"/>
              <w:left w:w="108" w:type="dxa"/>
              <w:bottom w:w="0" w:type="dxa"/>
              <w:right w:w="108" w:type="dxa"/>
            </w:tcMar>
          </w:tcPr>
          <w:p w14:paraId="12A768AE" w14:textId="7C9BA05D" w:rsidR="00E40615" w:rsidRPr="005B6EFD" w:rsidRDefault="005902CD" w:rsidP="00E40615">
            <w:pPr>
              <w:pStyle w:val="TableText"/>
              <w:rPr>
                <w:rFonts w:cs="Arial"/>
                <w:szCs w:val="20"/>
              </w:rPr>
            </w:pPr>
            <w:r w:rsidRPr="005B6EFD">
              <w:t>$8,340,165</w:t>
            </w:r>
          </w:p>
        </w:tc>
        <w:tc>
          <w:tcPr>
            <w:tcW w:w="1196" w:type="dxa"/>
            <w:shd w:val="clear" w:color="000000" w:fill="FFFFFF"/>
            <w:tcMar>
              <w:top w:w="0" w:type="dxa"/>
              <w:left w:w="108" w:type="dxa"/>
              <w:bottom w:w="0" w:type="dxa"/>
              <w:right w:w="108" w:type="dxa"/>
            </w:tcMar>
          </w:tcPr>
          <w:p w14:paraId="3B67907C" w14:textId="79641887" w:rsidR="00E40615" w:rsidRPr="005B6EFD" w:rsidRDefault="005902CD" w:rsidP="00E40615">
            <w:pPr>
              <w:pStyle w:val="TableText"/>
              <w:rPr>
                <w:rFonts w:cs="Arial"/>
                <w:szCs w:val="20"/>
              </w:rPr>
            </w:pPr>
            <w:r w:rsidRPr="005B6EFD">
              <w:t>$10,166,490</w:t>
            </w:r>
          </w:p>
        </w:tc>
        <w:tc>
          <w:tcPr>
            <w:tcW w:w="1196" w:type="dxa"/>
            <w:shd w:val="clear" w:color="000000" w:fill="FFFFFF"/>
            <w:tcMar>
              <w:top w:w="0" w:type="dxa"/>
              <w:left w:w="108" w:type="dxa"/>
              <w:bottom w:w="0" w:type="dxa"/>
              <w:right w:w="108" w:type="dxa"/>
            </w:tcMar>
          </w:tcPr>
          <w:p w14:paraId="0F1EC482" w14:textId="100DF6D8" w:rsidR="00E40615" w:rsidRPr="005B6EFD" w:rsidRDefault="005902CD" w:rsidP="00E40615">
            <w:pPr>
              <w:pStyle w:val="TableText"/>
              <w:rPr>
                <w:rFonts w:cs="Arial"/>
                <w:szCs w:val="20"/>
              </w:rPr>
            </w:pPr>
            <w:r w:rsidRPr="005B6EFD">
              <w:t>$12,008,073</w:t>
            </w:r>
          </w:p>
        </w:tc>
        <w:tc>
          <w:tcPr>
            <w:tcW w:w="1197" w:type="dxa"/>
            <w:shd w:val="clear" w:color="000000" w:fill="FFFFFF"/>
            <w:tcMar>
              <w:top w:w="0" w:type="dxa"/>
              <w:left w:w="108" w:type="dxa"/>
              <w:bottom w:w="0" w:type="dxa"/>
              <w:right w:w="108" w:type="dxa"/>
            </w:tcMar>
          </w:tcPr>
          <w:p w14:paraId="2A657270" w14:textId="02C3836E" w:rsidR="00E40615" w:rsidRPr="005B6EFD" w:rsidRDefault="00092168" w:rsidP="00E40615">
            <w:pPr>
              <w:pStyle w:val="TableText"/>
              <w:rPr>
                <w:rFonts w:cs="Arial"/>
                <w:szCs w:val="20"/>
              </w:rPr>
            </w:pPr>
            <w:r w:rsidRPr="005B6EFD">
              <w:t>$</w:t>
            </w:r>
            <w:r w:rsidR="005902CD" w:rsidRPr="005B6EFD">
              <w:t>13,865,567</w:t>
            </w:r>
          </w:p>
        </w:tc>
      </w:tr>
      <w:tr w:rsidR="000332DF" w:rsidRPr="005B6EFD" w14:paraId="69F6A11C" w14:textId="77777777" w:rsidTr="00251376">
        <w:tc>
          <w:tcPr>
            <w:tcW w:w="1838" w:type="dxa"/>
            <w:shd w:val="clear" w:color="000000" w:fill="FFFFFF"/>
            <w:tcMar>
              <w:top w:w="0" w:type="dxa"/>
              <w:left w:w="108" w:type="dxa"/>
              <w:bottom w:w="0" w:type="dxa"/>
              <w:right w:w="108" w:type="dxa"/>
            </w:tcMar>
          </w:tcPr>
          <w:p w14:paraId="77C36FE4" w14:textId="2195C6F7" w:rsidR="00E40615" w:rsidRPr="005B6EFD" w:rsidRDefault="00092168" w:rsidP="00E40615">
            <w:pPr>
              <w:pStyle w:val="TableText"/>
              <w:rPr>
                <w:szCs w:val="20"/>
              </w:rPr>
            </w:pPr>
            <w:r w:rsidRPr="005B6EFD">
              <w:rPr>
                <w:bCs/>
                <w:szCs w:val="20"/>
                <w:lang w:eastAsia="en-AU"/>
              </w:rPr>
              <w:t xml:space="preserve">MBS </w:t>
            </w:r>
            <w:r w:rsidR="005902CD" w:rsidRPr="005B6EFD">
              <w:t>73043 Cytology</w:t>
            </w:r>
          </w:p>
        </w:tc>
        <w:tc>
          <w:tcPr>
            <w:tcW w:w="1196" w:type="dxa"/>
            <w:shd w:val="clear" w:color="000000" w:fill="FFFFFF"/>
            <w:tcMar>
              <w:top w:w="0" w:type="dxa"/>
              <w:left w:w="108" w:type="dxa"/>
              <w:bottom w:w="0" w:type="dxa"/>
              <w:right w:w="108" w:type="dxa"/>
            </w:tcMar>
          </w:tcPr>
          <w:p w14:paraId="1FA8817B" w14:textId="09FEA776" w:rsidR="00E40615" w:rsidRPr="005B6EFD" w:rsidRDefault="005902CD" w:rsidP="00E40615">
            <w:pPr>
              <w:pStyle w:val="TableText"/>
              <w:rPr>
                <w:rFonts w:cs="Arial"/>
                <w:szCs w:val="20"/>
              </w:rPr>
            </w:pPr>
            <w:r w:rsidRPr="005B6EFD">
              <w:t>$1,190,697</w:t>
            </w:r>
          </w:p>
        </w:tc>
        <w:tc>
          <w:tcPr>
            <w:tcW w:w="1196" w:type="dxa"/>
            <w:shd w:val="clear" w:color="000000" w:fill="FFFFFF"/>
            <w:tcMar>
              <w:top w:w="0" w:type="dxa"/>
              <w:left w:w="108" w:type="dxa"/>
              <w:bottom w:w="0" w:type="dxa"/>
              <w:right w:w="108" w:type="dxa"/>
            </w:tcMar>
          </w:tcPr>
          <w:p w14:paraId="1E7C04B5" w14:textId="096B070D" w:rsidR="00E40615" w:rsidRPr="005B6EFD" w:rsidRDefault="005902CD" w:rsidP="00E40615">
            <w:pPr>
              <w:pStyle w:val="TableText"/>
              <w:rPr>
                <w:rFonts w:cs="Arial"/>
                <w:szCs w:val="20"/>
              </w:rPr>
            </w:pPr>
            <w:r w:rsidRPr="005B6EFD">
              <w:t>$1,214,264</w:t>
            </w:r>
          </w:p>
        </w:tc>
        <w:tc>
          <w:tcPr>
            <w:tcW w:w="1197" w:type="dxa"/>
            <w:shd w:val="clear" w:color="000000" w:fill="FFFFFF"/>
            <w:tcMar>
              <w:top w:w="0" w:type="dxa"/>
              <w:left w:w="108" w:type="dxa"/>
              <w:bottom w:w="0" w:type="dxa"/>
              <w:right w:w="108" w:type="dxa"/>
            </w:tcMar>
          </w:tcPr>
          <w:p w14:paraId="16CD5000" w14:textId="69FA4580" w:rsidR="00E40615" w:rsidRPr="005B6EFD" w:rsidRDefault="005902CD" w:rsidP="00E40615">
            <w:pPr>
              <w:pStyle w:val="TableText"/>
              <w:rPr>
                <w:rFonts w:cs="Arial"/>
                <w:szCs w:val="20"/>
              </w:rPr>
            </w:pPr>
            <w:r w:rsidRPr="005B6EFD">
              <w:t>$1,238,742</w:t>
            </w:r>
          </w:p>
        </w:tc>
        <w:tc>
          <w:tcPr>
            <w:tcW w:w="1196" w:type="dxa"/>
            <w:shd w:val="clear" w:color="000000" w:fill="FFFFFF"/>
            <w:tcMar>
              <w:top w:w="0" w:type="dxa"/>
              <w:left w:w="108" w:type="dxa"/>
              <w:bottom w:w="0" w:type="dxa"/>
              <w:right w:w="108" w:type="dxa"/>
            </w:tcMar>
          </w:tcPr>
          <w:p w14:paraId="5D82C4F9" w14:textId="41494027" w:rsidR="00E40615" w:rsidRPr="005B6EFD" w:rsidRDefault="005902CD" w:rsidP="00E40615">
            <w:pPr>
              <w:pStyle w:val="TableText"/>
              <w:rPr>
                <w:rFonts w:cs="Arial"/>
                <w:szCs w:val="20"/>
              </w:rPr>
            </w:pPr>
            <w:r w:rsidRPr="005B6EFD">
              <w:t>$1,263,140</w:t>
            </w:r>
          </w:p>
        </w:tc>
        <w:tc>
          <w:tcPr>
            <w:tcW w:w="1196" w:type="dxa"/>
            <w:shd w:val="clear" w:color="000000" w:fill="FFFFFF"/>
            <w:tcMar>
              <w:top w:w="0" w:type="dxa"/>
              <w:left w:w="108" w:type="dxa"/>
              <w:bottom w:w="0" w:type="dxa"/>
              <w:right w:w="108" w:type="dxa"/>
            </w:tcMar>
          </w:tcPr>
          <w:p w14:paraId="7CCB6E67" w14:textId="322EED4A" w:rsidR="00E40615" w:rsidRPr="005B6EFD" w:rsidRDefault="005902CD" w:rsidP="00E40615">
            <w:pPr>
              <w:pStyle w:val="TableText"/>
              <w:rPr>
                <w:rFonts w:cs="Arial"/>
                <w:szCs w:val="20"/>
              </w:rPr>
            </w:pPr>
            <w:r w:rsidRPr="005B6EFD">
              <w:t>$1,287,632</w:t>
            </w:r>
          </w:p>
        </w:tc>
        <w:tc>
          <w:tcPr>
            <w:tcW w:w="1197" w:type="dxa"/>
            <w:shd w:val="clear" w:color="000000" w:fill="FFFFFF"/>
            <w:tcMar>
              <w:top w:w="0" w:type="dxa"/>
              <w:left w:w="108" w:type="dxa"/>
              <w:bottom w:w="0" w:type="dxa"/>
              <w:right w:w="108" w:type="dxa"/>
            </w:tcMar>
          </w:tcPr>
          <w:p w14:paraId="23575F7A" w14:textId="4D51F08C" w:rsidR="00E40615" w:rsidRPr="005B6EFD" w:rsidRDefault="005902CD" w:rsidP="00E40615">
            <w:pPr>
              <w:pStyle w:val="TableText"/>
              <w:rPr>
                <w:rFonts w:cs="Arial"/>
                <w:szCs w:val="20"/>
              </w:rPr>
            </w:pPr>
            <w:r w:rsidRPr="005B6EFD">
              <w:t>$1,312,007</w:t>
            </w:r>
          </w:p>
        </w:tc>
      </w:tr>
      <w:tr w:rsidR="000332DF" w:rsidRPr="005B6EFD" w14:paraId="6F781267" w14:textId="77777777" w:rsidTr="00251376">
        <w:tc>
          <w:tcPr>
            <w:tcW w:w="1838" w:type="dxa"/>
            <w:shd w:val="clear" w:color="000000" w:fill="FFFFFF"/>
            <w:tcMar>
              <w:top w:w="0" w:type="dxa"/>
              <w:left w:w="108" w:type="dxa"/>
              <w:bottom w:w="0" w:type="dxa"/>
              <w:right w:w="108" w:type="dxa"/>
            </w:tcMar>
          </w:tcPr>
          <w:p w14:paraId="358FAE8D" w14:textId="3E07C8DE" w:rsidR="00E40615" w:rsidRPr="005B6EFD" w:rsidRDefault="005902CD" w:rsidP="00E40615">
            <w:pPr>
              <w:pStyle w:val="TableText"/>
              <w:rPr>
                <w:szCs w:val="20"/>
              </w:rPr>
            </w:pPr>
            <w:r w:rsidRPr="005B6EFD">
              <w:lastRenderedPageBreak/>
              <w:t>MBS 104 Colorectal surgeon consultation - initial</w:t>
            </w:r>
          </w:p>
        </w:tc>
        <w:tc>
          <w:tcPr>
            <w:tcW w:w="1196" w:type="dxa"/>
            <w:shd w:val="clear" w:color="000000" w:fill="FFFFFF"/>
            <w:tcMar>
              <w:top w:w="0" w:type="dxa"/>
              <w:left w:w="108" w:type="dxa"/>
              <w:bottom w:w="0" w:type="dxa"/>
              <w:right w:w="108" w:type="dxa"/>
            </w:tcMar>
          </w:tcPr>
          <w:p w14:paraId="642828F8" w14:textId="4BB1B015" w:rsidR="00E40615" w:rsidRPr="005B6EFD" w:rsidRDefault="005902CD" w:rsidP="00E40615">
            <w:pPr>
              <w:pStyle w:val="TableText"/>
              <w:rPr>
                <w:rFonts w:cs="Arial"/>
                <w:szCs w:val="20"/>
              </w:rPr>
            </w:pPr>
            <w:r w:rsidRPr="005B6EFD">
              <w:t>$2,675,040</w:t>
            </w:r>
          </w:p>
        </w:tc>
        <w:tc>
          <w:tcPr>
            <w:tcW w:w="1196" w:type="dxa"/>
            <w:shd w:val="clear" w:color="000000" w:fill="FFFFFF"/>
            <w:tcMar>
              <w:top w:w="0" w:type="dxa"/>
              <w:left w:w="108" w:type="dxa"/>
              <w:bottom w:w="0" w:type="dxa"/>
              <w:right w:w="108" w:type="dxa"/>
            </w:tcMar>
          </w:tcPr>
          <w:p w14:paraId="73B89273" w14:textId="7ABD01BF" w:rsidR="00E40615" w:rsidRPr="005B6EFD" w:rsidRDefault="005902CD" w:rsidP="00E40615">
            <w:pPr>
              <w:pStyle w:val="TableText"/>
              <w:rPr>
                <w:rFonts w:cs="Arial"/>
                <w:szCs w:val="20"/>
              </w:rPr>
            </w:pPr>
            <w:r w:rsidRPr="005B6EFD">
              <w:t>$2,727,465</w:t>
            </w:r>
          </w:p>
        </w:tc>
        <w:tc>
          <w:tcPr>
            <w:tcW w:w="1197" w:type="dxa"/>
            <w:shd w:val="clear" w:color="000000" w:fill="FFFFFF"/>
            <w:tcMar>
              <w:top w:w="0" w:type="dxa"/>
              <w:left w:w="108" w:type="dxa"/>
              <w:bottom w:w="0" w:type="dxa"/>
              <w:right w:w="108" w:type="dxa"/>
            </w:tcMar>
          </w:tcPr>
          <w:p w14:paraId="0AD73640" w14:textId="3FF900B6" w:rsidR="00E40615" w:rsidRPr="005B6EFD" w:rsidRDefault="005902CD" w:rsidP="00E40615">
            <w:pPr>
              <w:pStyle w:val="TableText"/>
              <w:rPr>
                <w:rFonts w:cs="Arial"/>
                <w:szCs w:val="20"/>
              </w:rPr>
            </w:pPr>
            <w:r w:rsidRPr="005B6EFD">
              <w:t>$2,782,012</w:t>
            </w:r>
          </w:p>
        </w:tc>
        <w:tc>
          <w:tcPr>
            <w:tcW w:w="1196" w:type="dxa"/>
            <w:shd w:val="clear" w:color="000000" w:fill="FFFFFF"/>
            <w:tcMar>
              <w:top w:w="0" w:type="dxa"/>
              <w:left w:w="108" w:type="dxa"/>
              <w:bottom w:w="0" w:type="dxa"/>
              <w:right w:w="108" w:type="dxa"/>
            </w:tcMar>
          </w:tcPr>
          <w:p w14:paraId="7D48DB16" w14:textId="4E9D1790" w:rsidR="00E40615" w:rsidRPr="005B6EFD" w:rsidRDefault="005902CD" w:rsidP="00E40615">
            <w:pPr>
              <w:pStyle w:val="TableText"/>
              <w:rPr>
                <w:rFonts w:cs="Arial"/>
                <w:szCs w:val="20"/>
              </w:rPr>
            </w:pPr>
            <w:r w:rsidRPr="005B6EFD">
              <w:t>$2,836,429</w:t>
            </w:r>
          </w:p>
        </w:tc>
        <w:tc>
          <w:tcPr>
            <w:tcW w:w="1196" w:type="dxa"/>
            <w:shd w:val="clear" w:color="000000" w:fill="FFFFFF"/>
            <w:tcMar>
              <w:top w:w="0" w:type="dxa"/>
              <w:left w:w="108" w:type="dxa"/>
              <w:bottom w:w="0" w:type="dxa"/>
              <w:right w:w="108" w:type="dxa"/>
            </w:tcMar>
          </w:tcPr>
          <w:p w14:paraId="6F09D0C7" w14:textId="7B9DDA28" w:rsidR="00E40615" w:rsidRPr="005B6EFD" w:rsidRDefault="005902CD" w:rsidP="00E40615">
            <w:pPr>
              <w:pStyle w:val="TableText"/>
              <w:rPr>
                <w:rFonts w:cs="Arial"/>
                <w:szCs w:val="20"/>
              </w:rPr>
            </w:pPr>
            <w:r w:rsidRPr="005B6EFD">
              <w:t>$2,891,100</w:t>
            </w:r>
          </w:p>
        </w:tc>
        <w:tc>
          <w:tcPr>
            <w:tcW w:w="1197" w:type="dxa"/>
            <w:shd w:val="clear" w:color="000000" w:fill="FFFFFF"/>
            <w:tcMar>
              <w:top w:w="0" w:type="dxa"/>
              <w:left w:w="108" w:type="dxa"/>
              <w:bottom w:w="0" w:type="dxa"/>
              <w:right w:w="108" w:type="dxa"/>
            </w:tcMar>
          </w:tcPr>
          <w:p w14:paraId="669B50CF" w14:textId="71C7317B" w:rsidR="00E40615" w:rsidRPr="005B6EFD" w:rsidRDefault="005902CD" w:rsidP="00E40615">
            <w:pPr>
              <w:pStyle w:val="TableText"/>
              <w:rPr>
                <w:rFonts w:cs="Arial"/>
                <w:szCs w:val="20"/>
              </w:rPr>
            </w:pPr>
            <w:r w:rsidRPr="005B6EFD">
              <w:t>$2,945,574</w:t>
            </w:r>
          </w:p>
        </w:tc>
      </w:tr>
      <w:tr w:rsidR="000332DF" w:rsidRPr="005B6EFD" w14:paraId="3479FD81" w14:textId="77777777" w:rsidTr="00251376">
        <w:tc>
          <w:tcPr>
            <w:tcW w:w="1838" w:type="dxa"/>
            <w:shd w:val="clear" w:color="000000" w:fill="FFFFFF"/>
            <w:tcMar>
              <w:top w:w="0" w:type="dxa"/>
              <w:left w:w="108" w:type="dxa"/>
              <w:bottom w:w="0" w:type="dxa"/>
              <w:right w:w="108" w:type="dxa"/>
            </w:tcMar>
          </w:tcPr>
          <w:p w14:paraId="6C66E743" w14:textId="01C22CC1" w:rsidR="00E40615" w:rsidRPr="005B6EFD" w:rsidRDefault="005902CD" w:rsidP="00E40615">
            <w:pPr>
              <w:pStyle w:val="TableText"/>
              <w:rPr>
                <w:szCs w:val="20"/>
              </w:rPr>
            </w:pPr>
            <w:r w:rsidRPr="005B6EFD">
              <w:t>MBS 105 Colorectal surgeon consultation</w:t>
            </w:r>
          </w:p>
        </w:tc>
        <w:tc>
          <w:tcPr>
            <w:tcW w:w="1196" w:type="dxa"/>
            <w:shd w:val="clear" w:color="000000" w:fill="FFFFFF"/>
            <w:tcMar>
              <w:top w:w="0" w:type="dxa"/>
              <w:left w:w="108" w:type="dxa"/>
              <w:bottom w:w="0" w:type="dxa"/>
              <w:right w:w="108" w:type="dxa"/>
            </w:tcMar>
          </w:tcPr>
          <w:p w14:paraId="42C2DA45" w14:textId="113B9F57" w:rsidR="00E40615" w:rsidRPr="005B6EFD" w:rsidRDefault="005902CD" w:rsidP="00E40615">
            <w:pPr>
              <w:pStyle w:val="TableText"/>
              <w:rPr>
                <w:rFonts w:cs="Arial"/>
                <w:szCs w:val="20"/>
              </w:rPr>
            </w:pPr>
            <w:r w:rsidRPr="005B6EFD">
              <w:t>$1,967,036</w:t>
            </w:r>
          </w:p>
        </w:tc>
        <w:tc>
          <w:tcPr>
            <w:tcW w:w="1196" w:type="dxa"/>
            <w:shd w:val="clear" w:color="000000" w:fill="FFFFFF"/>
            <w:tcMar>
              <w:top w:w="0" w:type="dxa"/>
              <w:left w:w="108" w:type="dxa"/>
              <w:bottom w:w="0" w:type="dxa"/>
              <w:right w:w="108" w:type="dxa"/>
            </w:tcMar>
          </w:tcPr>
          <w:p w14:paraId="483C5651" w14:textId="375C7B10" w:rsidR="00E40615" w:rsidRPr="005B6EFD" w:rsidRDefault="00092168" w:rsidP="00E40615">
            <w:pPr>
              <w:pStyle w:val="TableText"/>
              <w:rPr>
                <w:rFonts w:cs="Arial"/>
                <w:szCs w:val="20"/>
              </w:rPr>
            </w:pPr>
            <w:r w:rsidRPr="005B6EFD">
              <w:t>$</w:t>
            </w:r>
            <w:r w:rsidR="005902CD" w:rsidRPr="005B6EFD">
              <w:t>2,005,586</w:t>
            </w:r>
          </w:p>
        </w:tc>
        <w:tc>
          <w:tcPr>
            <w:tcW w:w="1197" w:type="dxa"/>
            <w:shd w:val="clear" w:color="000000" w:fill="FFFFFF"/>
            <w:tcMar>
              <w:top w:w="0" w:type="dxa"/>
              <w:left w:w="108" w:type="dxa"/>
              <w:bottom w:w="0" w:type="dxa"/>
              <w:right w:w="108" w:type="dxa"/>
            </w:tcMar>
          </w:tcPr>
          <w:p w14:paraId="4DC845AE" w14:textId="71E9F6F7" w:rsidR="00E40615" w:rsidRPr="005B6EFD" w:rsidRDefault="00092168" w:rsidP="00E40615">
            <w:pPr>
              <w:pStyle w:val="TableText"/>
              <w:rPr>
                <w:rFonts w:cs="Arial"/>
                <w:szCs w:val="20"/>
              </w:rPr>
            </w:pPr>
            <w:r w:rsidRPr="005B6EFD">
              <w:t>$</w:t>
            </w:r>
            <w:r w:rsidR="005902CD" w:rsidRPr="005B6EFD">
              <w:t>2,045,696</w:t>
            </w:r>
          </w:p>
        </w:tc>
        <w:tc>
          <w:tcPr>
            <w:tcW w:w="1196" w:type="dxa"/>
            <w:shd w:val="clear" w:color="000000" w:fill="FFFFFF"/>
            <w:tcMar>
              <w:top w:w="0" w:type="dxa"/>
              <w:left w:w="108" w:type="dxa"/>
              <w:bottom w:w="0" w:type="dxa"/>
              <w:right w:w="108" w:type="dxa"/>
            </w:tcMar>
          </w:tcPr>
          <w:p w14:paraId="1725FF67" w14:textId="37B45FFC" w:rsidR="00E40615" w:rsidRPr="005B6EFD" w:rsidRDefault="00092168" w:rsidP="00E40615">
            <w:pPr>
              <w:pStyle w:val="TableText"/>
              <w:rPr>
                <w:rFonts w:cs="Arial"/>
                <w:szCs w:val="20"/>
              </w:rPr>
            </w:pPr>
            <w:r w:rsidRPr="005B6EFD">
              <w:t>$</w:t>
            </w:r>
            <w:r w:rsidR="005902CD" w:rsidRPr="005B6EFD">
              <w:t>2,085,710</w:t>
            </w:r>
          </w:p>
        </w:tc>
        <w:tc>
          <w:tcPr>
            <w:tcW w:w="1196" w:type="dxa"/>
            <w:shd w:val="clear" w:color="000000" w:fill="FFFFFF"/>
            <w:tcMar>
              <w:top w:w="0" w:type="dxa"/>
              <w:left w:w="108" w:type="dxa"/>
              <w:bottom w:w="0" w:type="dxa"/>
              <w:right w:w="108" w:type="dxa"/>
            </w:tcMar>
          </w:tcPr>
          <w:p w14:paraId="27C3C812" w14:textId="1DD322F0" w:rsidR="00E40615" w:rsidRPr="005B6EFD" w:rsidRDefault="00092168" w:rsidP="00E40615">
            <w:pPr>
              <w:pStyle w:val="TableText"/>
              <w:rPr>
                <w:rFonts w:cs="Arial"/>
                <w:szCs w:val="20"/>
              </w:rPr>
            </w:pPr>
            <w:r w:rsidRPr="005B6EFD">
              <w:t>$</w:t>
            </w:r>
            <w:r w:rsidR="005902CD" w:rsidRPr="005B6EFD">
              <w:t>2,125,912</w:t>
            </w:r>
          </w:p>
        </w:tc>
        <w:tc>
          <w:tcPr>
            <w:tcW w:w="1197" w:type="dxa"/>
            <w:shd w:val="clear" w:color="000000" w:fill="FFFFFF"/>
            <w:tcMar>
              <w:top w:w="0" w:type="dxa"/>
              <w:left w:w="108" w:type="dxa"/>
              <w:bottom w:w="0" w:type="dxa"/>
              <w:right w:w="108" w:type="dxa"/>
            </w:tcMar>
          </w:tcPr>
          <w:p w14:paraId="1CDF101E" w14:textId="47F0033D" w:rsidR="00E40615" w:rsidRPr="005B6EFD" w:rsidRDefault="005902CD" w:rsidP="00E40615">
            <w:pPr>
              <w:pStyle w:val="TableText"/>
              <w:rPr>
                <w:rFonts w:cs="Arial"/>
                <w:szCs w:val="20"/>
              </w:rPr>
            </w:pPr>
            <w:r w:rsidRPr="005B6EFD">
              <w:t>$2,165,968</w:t>
            </w:r>
          </w:p>
        </w:tc>
      </w:tr>
      <w:tr w:rsidR="000332DF" w:rsidRPr="005B6EFD" w14:paraId="0085AF71" w14:textId="77777777" w:rsidTr="00251376">
        <w:tc>
          <w:tcPr>
            <w:tcW w:w="1838" w:type="dxa"/>
            <w:shd w:val="clear" w:color="000000" w:fill="FFFFFF"/>
            <w:tcMar>
              <w:top w:w="0" w:type="dxa"/>
              <w:left w:w="108" w:type="dxa"/>
              <w:bottom w:w="0" w:type="dxa"/>
              <w:right w:w="108" w:type="dxa"/>
            </w:tcMar>
          </w:tcPr>
          <w:p w14:paraId="6AB46087" w14:textId="5DB921E3" w:rsidR="00E40615" w:rsidRPr="005B6EFD" w:rsidRDefault="005902CD" w:rsidP="00E40615">
            <w:pPr>
              <w:pStyle w:val="TableText"/>
              <w:rPr>
                <w:szCs w:val="20"/>
              </w:rPr>
            </w:pPr>
            <w:r w:rsidRPr="005B6EFD">
              <w:t>MBS 72816 Examination of complexity level 3 biopsy material</w:t>
            </w:r>
          </w:p>
        </w:tc>
        <w:tc>
          <w:tcPr>
            <w:tcW w:w="1196" w:type="dxa"/>
            <w:shd w:val="clear" w:color="000000" w:fill="FFFFFF"/>
            <w:tcMar>
              <w:top w:w="0" w:type="dxa"/>
              <w:left w:w="108" w:type="dxa"/>
              <w:bottom w:w="0" w:type="dxa"/>
              <w:right w:w="108" w:type="dxa"/>
            </w:tcMar>
          </w:tcPr>
          <w:p w14:paraId="24E81A33" w14:textId="2255DC6E" w:rsidR="00E40615" w:rsidRPr="005B6EFD" w:rsidRDefault="005902CD" w:rsidP="00E40615">
            <w:pPr>
              <w:pStyle w:val="TableText"/>
              <w:rPr>
                <w:rFonts w:cs="Arial"/>
                <w:szCs w:val="20"/>
              </w:rPr>
            </w:pPr>
            <w:r w:rsidRPr="005B6EFD">
              <w:t>$2,334,388</w:t>
            </w:r>
          </w:p>
        </w:tc>
        <w:tc>
          <w:tcPr>
            <w:tcW w:w="1196" w:type="dxa"/>
            <w:shd w:val="clear" w:color="000000" w:fill="FFFFFF"/>
            <w:tcMar>
              <w:top w:w="0" w:type="dxa"/>
              <w:left w:w="108" w:type="dxa"/>
              <w:bottom w:w="0" w:type="dxa"/>
              <w:right w:w="108" w:type="dxa"/>
            </w:tcMar>
          </w:tcPr>
          <w:p w14:paraId="7741D35E" w14:textId="52F62F11" w:rsidR="00E40615" w:rsidRPr="005B6EFD" w:rsidRDefault="005902CD" w:rsidP="00E40615">
            <w:pPr>
              <w:pStyle w:val="TableText"/>
              <w:rPr>
                <w:rFonts w:cs="Arial"/>
                <w:szCs w:val="20"/>
              </w:rPr>
            </w:pPr>
            <w:r w:rsidRPr="005B6EFD">
              <w:t>$2,380,137</w:t>
            </w:r>
          </w:p>
        </w:tc>
        <w:tc>
          <w:tcPr>
            <w:tcW w:w="1197" w:type="dxa"/>
            <w:shd w:val="clear" w:color="000000" w:fill="FFFFFF"/>
            <w:tcMar>
              <w:top w:w="0" w:type="dxa"/>
              <w:left w:w="108" w:type="dxa"/>
              <w:bottom w:w="0" w:type="dxa"/>
              <w:right w:w="108" w:type="dxa"/>
            </w:tcMar>
          </w:tcPr>
          <w:p w14:paraId="3356A9DF" w14:textId="4978877A" w:rsidR="00E40615" w:rsidRPr="005B6EFD" w:rsidRDefault="005902CD" w:rsidP="00E40615">
            <w:pPr>
              <w:pStyle w:val="TableText"/>
              <w:rPr>
                <w:rFonts w:cs="Arial"/>
                <w:szCs w:val="20"/>
              </w:rPr>
            </w:pPr>
            <w:r w:rsidRPr="005B6EFD">
              <w:t>$2,427,738</w:t>
            </w:r>
          </w:p>
        </w:tc>
        <w:tc>
          <w:tcPr>
            <w:tcW w:w="1196" w:type="dxa"/>
            <w:shd w:val="clear" w:color="000000" w:fill="FFFFFF"/>
            <w:tcMar>
              <w:top w:w="0" w:type="dxa"/>
              <w:left w:w="108" w:type="dxa"/>
              <w:bottom w:w="0" w:type="dxa"/>
              <w:right w:w="108" w:type="dxa"/>
            </w:tcMar>
          </w:tcPr>
          <w:p w14:paraId="1EBF9912" w14:textId="2FF2272B" w:rsidR="00E40615" w:rsidRPr="005B6EFD" w:rsidRDefault="005902CD" w:rsidP="00E40615">
            <w:pPr>
              <w:pStyle w:val="TableText"/>
              <w:rPr>
                <w:rFonts w:cs="Arial"/>
                <w:szCs w:val="20"/>
              </w:rPr>
            </w:pPr>
            <w:r w:rsidRPr="005B6EFD">
              <w:t>$2,475,225</w:t>
            </w:r>
          </w:p>
        </w:tc>
        <w:tc>
          <w:tcPr>
            <w:tcW w:w="1196" w:type="dxa"/>
            <w:shd w:val="clear" w:color="000000" w:fill="FFFFFF"/>
            <w:tcMar>
              <w:top w:w="0" w:type="dxa"/>
              <w:left w:w="108" w:type="dxa"/>
              <w:bottom w:w="0" w:type="dxa"/>
              <w:right w:w="108" w:type="dxa"/>
            </w:tcMar>
          </w:tcPr>
          <w:p w14:paraId="375FFED6" w14:textId="77D559E9" w:rsidR="00E40615" w:rsidRPr="005B6EFD" w:rsidRDefault="005902CD" w:rsidP="00E40615">
            <w:pPr>
              <w:pStyle w:val="TableText"/>
              <w:rPr>
                <w:rFonts w:cs="Arial"/>
                <w:szCs w:val="20"/>
              </w:rPr>
            </w:pPr>
            <w:r w:rsidRPr="005B6EFD">
              <w:t>$2,522,934</w:t>
            </w:r>
          </w:p>
        </w:tc>
        <w:tc>
          <w:tcPr>
            <w:tcW w:w="1197" w:type="dxa"/>
            <w:shd w:val="clear" w:color="000000" w:fill="FFFFFF"/>
            <w:tcMar>
              <w:top w:w="0" w:type="dxa"/>
              <w:left w:w="108" w:type="dxa"/>
              <w:bottom w:w="0" w:type="dxa"/>
              <w:right w:w="108" w:type="dxa"/>
            </w:tcMar>
          </w:tcPr>
          <w:p w14:paraId="78C03387" w14:textId="4EE72FD0" w:rsidR="00E40615" w:rsidRPr="005B6EFD" w:rsidRDefault="005902CD" w:rsidP="00E40615">
            <w:pPr>
              <w:pStyle w:val="TableText"/>
              <w:rPr>
                <w:rFonts w:cs="Arial"/>
                <w:szCs w:val="20"/>
              </w:rPr>
            </w:pPr>
            <w:r w:rsidRPr="005B6EFD">
              <w:t>$2,570,471</w:t>
            </w:r>
          </w:p>
        </w:tc>
      </w:tr>
      <w:tr w:rsidR="000332DF" w:rsidRPr="005B6EFD" w14:paraId="2490E9F1" w14:textId="77777777" w:rsidTr="00251376">
        <w:tc>
          <w:tcPr>
            <w:tcW w:w="1838" w:type="dxa"/>
            <w:shd w:val="clear" w:color="000000" w:fill="FFFFFF"/>
            <w:tcMar>
              <w:top w:w="0" w:type="dxa"/>
              <w:left w:w="108" w:type="dxa"/>
              <w:bottom w:w="0" w:type="dxa"/>
              <w:right w:w="108" w:type="dxa"/>
            </w:tcMar>
            <w:vAlign w:val="bottom"/>
          </w:tcPr>
          <w:p w14:paraId="46FF16F4" w14:textId="16221542" w:rsidR="00E40615" w:rsidRPr="005B6EFD" w:rsidRDefault="00092168" w:rsidP="00E40615">
            <w:pPr>
              <w:pStyle w:val="TableText"/>
              <w:rPr>
                <w:szCs w:val="20"/>
              </w:rPr>
            </w:pPr>
            <w:r w:rsidRPr="005B6EFD">
              <w:rPr>
                <w:b/>
                <w:szCs w:val="20"/>
                <w:lang w:eastAsia="en-AU"/>
              </w:rPr>
              <w:t xml:space="preserve">Total cost to MBS of implementing the co-dependant technologies </w:t>
            </w:r>
          </w:p>
        </w:tc>
        <w:tc>
          <w:tcPr>
            <w:tcW w:w="1196" w:type="dxa"/>
            <w:shd w:val="clear" w:color="000000" w:fill="FFFFFF"/>
            <w:tcMar>
              <w:top w:w="0" w:type="dxa"/>
              <w:left w:w="108" w:type="dxa"/>
              <w:bottom w:w="0" w:type="dxa"/>
              <w:right w:w="108" w:type="dxa"/>
            </w:tcMar>
            <w:vAlign w:val="center"/>
          </w:tcPr>
          <w:p w14:paraId="4320675B" w14:textId="34963E86" w:rsidR="00E40615" w:rsidRPr="005B6EFD" w:rsidRDefault="00092168" w:rsidP="00E40615">
            <w:pPr>
              <w:pStyle w:val="TableText"/>
              <w:rPr>
                <w:rFonts w:cs="Arial"/>
                <w:szCs w:val="20"/>
              </w:rPr>
            </w:pPr>
            <w:r w:rsidRPr="005B6EFD">
              <w:rPr>
                <w:rFonts w:cs="Arial"/>
                <w:b/>
                <w:color w:val="000000"/>
                <w:szCs w:val="20"/>
              </w:rPr>
              <w:t>$73,488,205</w:t>
            </w:r>
          </w:p>
        </w:tc>
        <w:tc>
          <w:tcPr>
            <w:tcW w:w="1196" w:type="dxa"/>
            <w:shd w:val="clear" w:color="000000" w:fill="FFFFFF"/>
            <w:tcMar>
              <w:top w:w="0" w:type="dxa"/>
              <w:left w:w="108" w:type="dxa"/>
              <w:bottom w:w="0" w:type="dxa"/>
              <w:right w:w="108" w:type="dxa"/>
            </w:tcMar>
            <w:vAlign w:val="center"/>
          </w:tcPr>
          <w:p w14:paraId="4D29EA4B" w14:textId="02E96157" w:rsidR="00E40615" w:rsidRPr="005B6EFD" w:rsidRDefault="00092168" w:rsidP="00E40615">
            <w:pPr>
              <w:pStyle w:val="TableText"/>
              <w:rPr>
                <w:rFonts w:cs="Arial"/>
                <w:szCs w:val="20"/>
              </w:rPr>
            </w:pPr>
            <w:r w:rsidRPr="005B6EFD">
              <w:rPr>
                <w:rFonts w:cs="Arial"/>
                <w:b/>
                <w:color w:val="000000"/>
                <w:szCs w:val="20"/>
              </w:rPr>
              <w:t>$77,706,831</w:t>
            </w:r>
          </w:p>
        </w:tc>
        <w:tc>
          <w:tcPr>
            <w:tcW w:w="1197" w:type="dxa"/>
            <w:shd w:val="clear" w:color="000000" w:fill="FFFFFF"/>
            <w:tcMar>
              <w:top w:w="0" w:type="dxa"/>
              <w:left w:w="108" w:type="dxa"/>
              <w:bottom w:w="0" w:type="dxa"/>
              <w:right w:w="108" w:type="dxa"/>
            </w:tcMar>
            <w:vAlign w:val="center"/>
          </w:tcPr>
          <w:p w14:paraId="5C0E3016" w14:textId="4E480518" w:rsidR="00E40615" w:rsidRPr="005B6EFD" w:rsidRDefault="00092168" w:rsidP="00E40615">
            <w:pPr>
              <w:pStyle w:val="TableText"/>
              <w:rPr>
                <w:rFonts w:cs="Arial"/>
                <w:szCs w:val="20"/>
              </w:rPr>
            </w:pPr>
            <w:r w:rsidRPr="005B6EFD">
              <w:rPr>
                <w:rFonts w:cs="Arial"/>
                <w:b/>
                <w:color w:val="000000"/>
                <w:szCs w:val="20"/>
              </w:rPr>
              <w:t>$81,999,955</w:t>
            </w:r>
          </w:p>
        </w:tc>
        <w:tc>
          <w:tcPr>
            <w:tcW w:w="1196" w:type="dxa"/>
            <w:shd w:val="clear" w:color="000000" w:fill="FFFFFF"/>
            <w:tcMar>
              <w:top w:w="0" w:type="dxa"/>
              <w:left w:w="108" w:type="dxa"/>
              <w:bottom w:w="0" w:type="dxa"/>
              <w:right w:w="108" w:type="dxa"/>
            </w:tcMar>
            <w:vAlign w:val="center"/>
          </w:tcPr>
          <w:p w14:paraId="2757AAF6" w14:textId="3BF8564B" w:rsidR="00E40615" w:rsidRPr="005B6EFD" w:rsidRDefault="00092168" w:rsidP="00E40615">
            <w:pPr>
              <w:pStyle w:val="TableText"/>
              <w:rPr>
                <w:rFonts w:cs="Arial"/>
                <w:szCs w:val="20"/>
              </w:rPr>
            </w:pPr>
            <w:r w:rsidRPr="005B6EFD">
              <w:rPr>
                <w:rFonts w:cs="Arial"/>
                <w:b/>
                <w:color w:val="000000"/>
                <w:szCs w:val="20"/>
              </w:rPr>
              <w:t>$86,310,905</w:t>
            </w:r>
          </w:p>
        </w:tc>
        <w:tc>
          <w:tcPr>
            <w:tcW w:w="1196" w:type="dxa"/>
            <w:shd w:val="clear" w:color="000000" w:fill="FFFFFF"/>
            <w:tcMar>
              <w:top w:w="0" w:type="dxa"/>
              <w:left w:w="108" w:type="dxa"/>
              <w:bottom w:w="0" w:type="dxa"/>
              <w:right w:w="108" w:type="dxa"/>
            </w:tcMar>
            <w:vAlign w:val="center"/>
          </w:tcPr>
          <w:p w14:paraId="69467994" w14:textId="41134D4B" w:rsidR="00E40615" w:rsidRPr="005B6EFD" w:rsidRDefault="00092168" w:rsidP="00E40615">
            <w:pPr>
              <w:pStyle w:val="TableText"/>
              <w:rPr>
                <w:rFonts w:cs="Arial"/>
                <w:szCs w:val="20"/>
              </w:rPr>
            </w:pPr>
            <w:r w:rsidRPr="005B6EFD">
              <w:rPr>
                <w:rFonts w:cs="Arial"/>
                <w:b/>
                <w:color w:val="000000"/>
                <w:szCs w:val="20"/>
              </w:rPr>
              <w:t>$90,652,868</w:t>
            </w:r>
          </w:p>
        </w:tc>
        <w:tc>
          <w:tcPr>
            <w:tcW w:w="1197" w:type="dxa"/>
            <w:shd w:val="clear" w:color="000000" w:fill="FFFFFF"/>
            <w:tcMar>
              <w:top w:w="0" w:type="dxa"/>
              <w:left w:w="108" w:type="dxa"/>
              <w:bottom w:w="0" w:type="dxa"/>
              <w:right w:w="108" w:type="dxa"/>
            </w:tcMar>
            <w:vAlign w:val="center"/>
          </w:tcPr>
          <w:p w14:paraId="4FB31747" w14:textId="1C890C1E" w:rsidR="00E40615" w:rsidRPr="005B6EFD" w:rsidRDefault="00092168" w:rsidP="00E40615">
            <w:pPr>
              <w:pStyle w:val="TableText"/>
              <w:rPr>
                <w:rFonts w:cs="Arial"/>
                <w:szCs w:val="20"/>
              </w:rPr>
            </w:pPr>
            <w:r w:rsidRPr="005B6EFD">
              <w:rPr>
                <w:rFonts w:cs="Arial"/>
                <w:b/>
                <w:color w:val="000000"/>
                <w:szCs w:val="20"/>
              </w:rPr>
              <w:t>$95,015,754</w:t>
            </w:r>
          </w:p>
        </w:tc>
      </w:tr>
      <w:tr w:rsidR="002F1EF4" w:rsidRPr="005B6EFD" w14:paraId="7537920A" w14:textId="77777777" w:rsidTr="000332DF">
        <w:tc>
          <w:tcPr>
            <w:tcW w:w="9016" w:type="dxa"/>
            <w:gridSpan w:val="7"/>
            <w:tcMar>
              <w:top w:w="0" w:type="dxa"/>
              <w:left w:w="108" w:type="dxa"/>
              <w:bottom w:w="0" w:type="dxa"/>
              <w:right w:w="108" w:type="dxa"/>
            </w:tcMar>
          </w:tcPr>
          <w:p w14:paraId="5FAFC579" w14:textId="200DF743" w:rsidR="002F1EF4" w:rsidRPr="005B6EFD" w:rsidRDefault="00E40615" w:rsidP="002F1EF4">
            <w:pPr>
              <w:pStyle w:val="TableText"/>
              <w:rPr>
                <w:b/>
                <w:szCs w:val="20"/>
              </w:rPr>
            </w:pPr>
            <w:r w:rsidRPr="005B6EFD">
              <w:rPr>
                <w:b/>
                <w:bCs/>
                <w:szCs w:val="20"/>
              </w:rPr>
              <w:t>Change in health budgets due to a reduction in anal cancer</w:t>
            </w:r>
          </w:p>
        </w:tc>
      </w:tr>
      <w:tr w:rsidR="000332DF" w:rsidRPr="005B6EFD" w14:paraId="5082DC5C" w14:textId="77777777" w:rsidTr="000332DF">
        <w:tc>
          <w:tcPr>
            <w:tcW w:w="1838" w:type="dxa"/>
            <w:tcMar>
              <w:top w:w="0" w:type="dxa"/>
              <w:left w:w="108" w:type="dxa"/>
              <w:bottom w:w="0" w:type="dxa"/>
              <w:right w:w="108" w:type="dxa"/>
            </w:tcMar>
            <w:hideMark/>
          </w:tcPr>
          <w:p w14:paraId="6CA47EB9" w14:textId="77777777" w:rsidR="008A1F2F" w:rsidRPr="005B6EFD" w:rsidRDefault="008A1F2F" w:rsidP="008A1F2F">
            <w:pPr>
              <w:pStyle w:val="TableText"/>
              <w:rPr>
                <w:szCs w:val="20"/>
              </w:rPr>
            </w:pPr>
            <w:r w:rsidRPr="005B6EFD">
              <w:rPr>
                <w:szCs w:val="20"/>
              </w:rPr>
              <w:t>Reduction in anal cancer (multiple MBS items)</w:t>
            </w:r>
          </w:p>
        </w:tc>
        <w:tc>
          <w:tcPr>
            <w:tcW w:w="1196" w:type="dxa"/>
            <w:shd w:val="clear" w:color="000000" w:fill="FFFFFF"/>
            <w:tcMar>
              <w:top w:w="0" w:type="dxa"/>
              <w:left w:w="108" w:type="dxa"/>
              <w:bottom w:w="0" w:type="dxa"/>
              <w:right w:w="108" w:type="dxa"/>
            </w:tcMar>
            <w:vAlign w:val="bottom"/>
          </w:tcPr>
          <w:p w14:paraId="7D9E7BCF" w14:textId="77777777" w:rsidR="008A1F2F" w:rsidRPr="005B6EFD" w:rsidRDefault="008A1F2F" w:rsidP="008A1F2F">
            <w:pPr>
              <w:pStyle w:val="TableText"/>
              <w:rPr>
                <w:szCs w:val="20"/>
              </w:rPr>
            </w:pPr>
            <w:r w:rsidRPr="005B6EFD">
              <w:rPr>
                <w:rFonts w:cs="Arial"/>
                <w:szCs w:val="20"/>
              </w:rPr>
              <w:t>0</w:t>
            </w:r>
          </w:p>
        </w:tc>
        <w:tc>
          <w:tcPr>
            <w:tcW w:w="1196" w:type="dxa"/>
            <w:shd w:val="clear" w:color="000000" w:fill="FFFFFF"/>
            <w:tcMar>
              <w:top w:w="0" w:type="dxa"/>
              <w:left w:w="108" w:type="dxa"/>
              <w:bottom w:w="0" w:type="dxa"/>
              <w:right w:w="108" w:type="dxa"/>
            </w:tcMar>
            <w:vAlign w:val="bottom"/>
          </w:tcPr>
          <w:p w14:paraId="4400B719" w14:textId="3FA95DEE" w:rsidR="008A1F2F" w:rsidRPr="005B6EFD" w:rsidRDefault="008A1F2F" w:rsidP="008A1F2F">
            <w:pPr>
              <w:pStyle w:val="TableText"/>
              <w:rPr>
                <w:szCs w:val="20"/>
              </w:rPr>
            </w:pPr>
            <w:r w:rsidRPr="005B6EFD">
              <w:rPr>
                <w:rFonts w:cs="Arial"/>
                <w:szCs w:val="20"/>
              </w:rPr>
              <w:t>23</w:t>
            </w:r>
          </w:p>
        </w:tc>
        <w:tc>
          <w:tcPr>
            <w:tcW w:w="1197" w:type="dxa"/>
            <w:shd w:val="clear" w:color="000000" w:fill="FFFFFF"/>
            <w:tcMar>
              <w:top w:w="0" w:type="dxa"/>
              <w:left w:w="108" w:type="dxa"/>
              <w:bottom w:w="0" w:type="dxa"/>
              <w:right w:w="108" w:type="dxa"/>
            </w:tcMar>
            <w:vAlign w:val="bottom"/>
          </w:tcPr>
          <w:p w14:paraId="6A7D2082" w14:textId="1552B2E9" w:rsidR="008A1F2F" w:rsidRPr="005B6EFD" w:rsidRDefault="008A1F2F" w:rsidP="008A1F2F">
            <w:pPr>
              <w:pStyle w:val="TableText"/>
              <w:rPr>
                <w:szCs w:val="20"/>
              </w:rPr>
            </w:pPr>
            <w:r w:rsidRPr="005B6EFD">
              <w:rPr>
                <w:rFonts w:cs="Arial"/>
                <w:szCs w:val="20"/>
              </w:rPr>
              <w:t>23</w:t>
            </w:r>
          </w:p>
        </w:tc>
        <w:tc>
          <w:tcPr>
            <w:tcW w:w="1196" w:type="dxa"/>
            <w:shd w:val="clear" w:color="000000" w:fill="FFFFFF"/>
            <w:tcMar>
              <w:top w:w="0" w:type="dxa"/>
              <w:left w:w="108" w:type="dxa"/>
              <w:bottom w:w="0" w:type="dxa"/>
              <w:right w:w="108" w:type="dxa"/>
            </w:tcMar>
            <w:vAlign w:val="bottom"/>
          </w:tcPr>
          <w:p w14:paraId="5D5500AE" w14:textId="26E196A9" w:rsidR="008A1F2F" w:rsidRPr="005B6EFD" w:rsidRDefault="008A1F2F" w:rsidP="008A1F2F">
            <w:pPr>
              <w:pStyle w:val="TableText"/>
              <w:rPr>
                <w:szCs w:val="20"/>
              </w:rPr>
            </w:pPr>
            <w:r w:rsidRPr="005B6EFD">
              <w:rPr>
                <w:rFonts w:cs="Arial"/>
                <w:szCs w:val="20"/>
              </w:rPr>
              <w:t>23</w:t>
            </w:r>
          </w:p>
        </w:tc>
        <w:tc>
          <w:tcPr>
            <w:tcW w:w="1196" w:type="dxa"/>
            <w:shd w:val="clear" w:color="000000" w:fill="FFFFFF"/>
            <w:tcMar>
              <w:top w:w="0" w:type="dxa"/>
              <w:left w:w="108" w:type="dxa"/>
              <w:bottom w:w="0" w:type="dxa"/>
              <w:right w:w="108" w:type="dxa"/>
            </w:tcMar>
            <w:vAlign w:val="bottom"/>
          </w:tcPr>
          <w:p w14:paraId="2107EACE" w14:textId="1A65E92F" w:rsidR="008A1F2F" w:rsidRPr="005B6EFD" w:rsidRDefault="008A1F2F" w:rsidP="008A1F2F">
            <w:pPr>
              <w:pStyle w:val="TableText"/>
              <w:rPr>
                <w:szCs w:val="20"/>
              </w:rPr>
            </w:pPr>
            <w:r w:rsidRPr="005B6EFD">
              <w:rPr>
                <w:rFonts w:cs="Arial"/>
                <w:szCs w:val="20"/>
              </w:rPr>
              <w:t>24</w:t>
            </w:r>
          </w:p>
        </w:tc>
        <w:tc>
          <w:tcPr>
            <w:tcW w:w="1197" w:type="dxa"/>
            <w:shd w:val="clear" w:color="000000" w:fill="FFFFFF"/>
            <w:tcMar>
              <w:top w:w="0" w:type="dxa"/>
              <w:left w:w="108" w:type="dxa"/>
              <w:bottom w:w="0" w:type="dxa"/>
              <w:right w:w="108" w:type="dxa"/>
            </w:tcMar>
            <w:vAlign w:val="bottom"/>
          </w:tcPr>
          <w:p w14:paraId="47C7A146" w14:textId="31E637B8" w:rsidR="008A1F2F" w:rsidRPr="005B6EFD" w:rsidRDefault="008A1F2F" w:rsidP="008A1F2F">
            <w:pPr>
              <w:pStyle w:val="TableText"/>
              <w:rPr>
                <w:szCs w:val="20"/>
              </w:rPr>
            </w:pPr>
            <w:r w:rsidRPr="005B6EFD">
              <w:rPr>
                <w:rFonts w:cs="Arial"/>
                <w:szCs w:val="20"/>
              </w:rPr>
              <w:t>24</w:t>
            </w:r>
          </w:p>
        </w:tc>
      </w:tr>
      <w:tr w:rsidR="000332DF" w:rsidRPr="005B6EFD" w14:paraId="3E2741C4" w14:textId="77777777" w:rsidTr="00251376">
        <w:tc>
          <w:tcPr>
            <w:tcW w:w="1838" w:type="dxa"/>
            <w:tcMar>
              <w:top w:w="0" w:type="dxa"/>
              <w:left w:w="108" w:type="dxa"/>
              <w:bottom w:w="0" w:type="dxa"/>
              <w:right w:w="108" w:type="dxa"/>
            </w:tcMar>
            <w:hideMark/>
          </w:tcPr>
          <w:p w14:paraId="474C9EC5" w14:textId="77777777" w:rsidR="008A1F2F" w:rsidRPr="005B6EFD" w:rsidRDefault="008A1F2F" w:rsidP="008A1F2F">
            <w:pPr>
              <w:pStyle w:val="TableText"/>
              <w:rPr>
                <w:szCs w:val="20"/>
              </w:rPr>
            </w:pPr>
            <w:r w:rsidRPr="005B6EFD">
              <w:rPr>
                <w:szCs w:val="20"/>
              </w:rPr>
              <w:t>Net change in costs to the MBS (with appropriate copayments excluded)</w:t>
            </w:r>
          </w:p>
        </w:tc>
        <w:tc>
          <w:tcPr>
            <w:tcW w:w="1196" w:type="dxa"/>
            <w:shd w:val="clear" w:color="000000" w:fill="FFFFFF"/>
            <w:tcMar>
              <w:top w:w="0" w:type="dxa"/>
              <w:left w:w="108" w:type="dxa"/>
              <w:bottom w:w="0" w:type="dxa"/>
              <w:right w:w="108" w:type="dxa"/>
            </w:tcMar>
          </w:tcPr>
          <w:p w14:paraId="6173D43D" w14:textId="50A29485" w:rsidR="008A1F2F" w:rsidRPr="005B6EFD" w:rsidRDefault="001D2DC7" w:rsidP="008A1F2F">
            <w:pPr>
              <w:pStyle w:val="TableText"/>
              <w:rPr>
                <w:szCs w:val="20"/>
              </w:rPr>
            </w:pPr>
            <w:r w:rsidRPr="005B6EFD">
              <w:t>$0</w:t>
            </w:r>
          </w:p>
        </w:tc>
        <w:tc>
          <w:tcPr>
            <w:tcW w:w="1196" w:type="dxa"/>
            <w:shd w:val="clear" w:color="000000" w:fill="FFFFFF"/>
            <w:tcMar>
              <w:top w:w="0" w:type="dxa"/>
              <w:left w:w="108" w:type="dxa"/>
              <w:bottom w:w="0" w:type="dxa"/>
              <w:right w:w="108" w:type="dxa"/>
            </w:tcMar>
          </w:tcPr>
          <w:p w14:paraId="33A21ED9" w14:textId="08287FF2" w:rsidR="008A1F2F" w:rsidRPr="005B6EFD" w:rsidRDefault="001D2DC7" w:rsidP="008A1F2F">
            <w:pPr>
              <w:pStyle w:val="TableText"/>
              <w:rPr>
                <w:szCs w:val="20"/>
              </w:rPr>
            </w:pPr>
            <w:r w:rsidRPr="005B6EFD">
              <w:t>-$87,539</w:t>
            </w:r>
          </w:p>
        </w:tc>
        <w:tc>
          <w:tcPr>
            <w:tcW w:w="1197" w:type="dxa"/>
            <w:shd w:val="clear" w:color="000000" w:fill="FFFFFF"/>
            <w:tcMar>
              <w:top w:w="0" w:type="dxa"/>
              <w:left w:w="108" w:type="dxa"/>
              <w:bottom w:w="0" w:type="dxa"/>
              <w:right w:w="108" w:type="dxa"/>
            </w:tcMar>
          </w:tcPr>
          <w:p w14:paraId="6D8639E1" w14:textId="14C12149" w:rsidR="008A1F2F" w:rsidRPr="005B6EFD" w:rsidRDefault="001D2DC7" w:rsidP="008A1F2F">
            <w:pPr>
              <w:pStyle w:val="TableText"/>
              <w:rPr>
                <w:szCs w:val="20"/>
              </w:rPr>
            </w:pPr>
            <w:r w:rsidRPr="005B6EFD">
              <w:t>-$89,126</w:t>
            </w:r>
          </w:p>
        </w:tc>
        <w:tc>
          <w:tcPr>
            <w:tcW w:w="1196" w:type="dxa"/>
            <w:shd w:val="clear" w:color="000000" w:fill="FFFFFF"/>
            <w:tcMar>
              <w:top w:w="0" w:type="dxa"/>
              <w:left w:w="108" w:type="dxa"/>
              <w:bottom w:w="0" w:type="dxa"/>
              <w:right w:w="108" w:type="dxa"/>
            </w:tcMar>
          </w:tcPr>
          <w:p w14:paraId="51675EC7" w14:textId="5026B41A" w:rsidR="008A1F2F" w:rsidRPr="005B6EFD" w:rsidRDefault="001D2DC7" w:rsidP="008A1F2F">
            <w:pPr>
              <w:pStyle w:val="TableText"/>
              <w:rPr>
                <w:szCs w:val="20"/>
              </w:rPr>
            </w:pPr>
            <w:r w:rsidRPr="005B6EFD">
              <w:t>-$90,722</w:t>
            </w:r>
          </w:p>
        </w:tc>
        <w:tc>
          <w:tcPr>
            <w:tcW w:w="1196" w:type="dxa"/>
            <w:shd w:val="clear" w:color="000000" w:fill="FFFFFF"/>
            <w:tcMar>
              <w:top w:w="0" w:type="dxa"/>
              <w:left w:w="108" w:type="dxa"/>
              <w:bottom w:w="0" w:type="dxa"/>
              <w:right w:w="108" w:type="dxa"/>
            </w:tcMar>
          </w:tcPr>
          <w:p w14:paraId="05ABE3D2" w14:textId="77D82754" w:rsidR="008A1F2F" w:rsidRPr="005B6EFD" w:rsidRDefault="001D2DC7" w:rsidP="008A1F2F">
            <w:pPr>
              <w:pStyle w:val="TableText"/>
              <w:rPr>
                <w:szCs w:val="20"/>
              </w:rPr>
            </w:pPr>
            <w:r w:rsidRPr="005B6EFD">
              <w:t>-$92,333</w:t>
            </w:r>
          </w:p>
        </w:tc>
        <w:tc>
          <w:tcPr>
            <w:tcW w:w="1197" w:type="dxa"/>
            <w:shd w:val="clear" w:color="000000" w:fill="FFFFFF"/>
            <w:tcMar>
              <w:top w:w="0" w:type="dxa"/>
              <w:left w:w="108" w:type="dxa"/>
              <w:bottom w:w="0" w:type="dxa"/>
              <w:right w:w="108" w:type="dxa"/>
            </w:tcMar>
          </w:tcPr>
          <w:p w14:paraId="2E4F9581" w14:textId="3A69B235" w:rsidR="008A1F2F" w:rsidRPr="005B6EFD" w:rsidRDefault="001D2DC7" w:rsidP="008A1F2F">
            <w:pPr>
              <w:pStyle w:val="TableText"/>
              <w:rPr>
                <w:szCs w:val="20"/>
              </w:rPr>
            </w:pPr>
            <w:r w:rsidRPr="005B6EFD">
              <w:t>-$93,938</w:t>
            </w:r>
          </w:p>
        </w:tc>
      </w:tr>
      <w:tr w:rsidR="000332DF" w:rsidRPr="005B6EFD" w14:paraId="4F84C940" w14:textId="77777777" w:rsidTr="00251376">
        <w:tc>
          <w:tcPr>
            <w:tcW w:w="1838" w:type="dxa"/>
            <w:tcMar>
              <w:top w:w="0" w:type="dxa"/>
              <w:left w:w="108" w:type="dxa"/>
              <w:bottom w:w="0" w:type="dxa"/>
              <w:right w:w="108" w:type="dxa"/>
            </w:tcMar>
          </w:tcPr>
          <w:p w14:paraId="4E5E2BFB" w14:textId="5FD4F27D" w:rsidR="000332DF" w:rsidRPr="005B6EFD" w:rsidRDefault="000332DF" w:rsidP="000332DF">
            <w:pPr>
              <w:pStyle w:val="TableText"/>
              <w:rPr>
                <w:szCs w:val="20"/>
              </w:rPr>
            </w:pPr>
            <w:r w:rsidRPr="005B6EFD">
              <w:rPr>
                <w:szCs w:val="20"/>
              </w:rPr>
              <w:t>Net financial impact to other government health budgets</w:t>
            </w:r>
          </w:p>
        </w:tc>
        <w:tc>
          <w:tcPr>
            <w:tcW w:w="1196" w:type="dxa"/>
            <w:shd w:val="clear" w:color="000000" w:fill="FFFFFF"/>
            <w:tcMar>
              <w:top w:w="0" w:type="dxa"/>
              <w:left w:w="108" w:type="dxa"/>
              <w:bottom w:w="0" w:type="dxa"/>
              <w:right w:w="108" w:type="dxa"/>
            </w:tcMar>
          </w:tcPr>
          <w:p w14:paraId="0DCA1E0B" w14:textId="03E67C4A" w:rsidR="000332DF" w:rsidRPr="005B6EFD" w:rsidRDefault="00E656BE" w:rsidP="000332DF">
            <w:pPr>
              <w:pStyle w:val="TableText"/>
              <w:rPr>
                <w:rFonts w:cs="Arial"/>
                <w:szCs w:val="20"/>
              </w:rPr>
            </w:pPr>
            <w:r w:rsidRPr="005B6EFD">
              <w:t>$0</w:t>
            </w:r>
          </w:p>
        </w:tc>
        <w:tc>
          <w:tcPr>
            <w:tcW w:w="1196" w:type="dxa"/>
            <w:shd w:val="clear" w:color="000000" w:fill="FFFFFF"/>
            <w:tcMar>
              <w:top w:w="0" w:type="dxa"/>
              <w:left w:w="108" w:type="dxa"/>
              <w:bottom w:w="0" w:type="dxa"/>
              <w:right w:w="108" w:type="dxa"/>
            </w:tcMar>
          </w:tcPr>
          <w:p w14:paraId="1DEF4804" w14:textId="3C3ADEFA" w:rsidR="000332DF" w:rsidRPr="005B6EFD" w:rsidRDefault="00E656BE" w:rsidP="000332DF">
            <w:pPr>
              <w:pStyle w:val="TableText"/>
              <w:rPr>
                <w:rFonts w:cs="Arial"/>
                <w:szCs w:val="20"/>
              </w:rPr>
            </w:pPr>
            <w:r w:rsidRPr="005B6EFD">
              <w:t>-$315,803</w:t>
            </w:r>
          </w:p>
        </w:tc>
        <w:tc>
          <w:tcPr>
            <w:tcW w:w="1197" w:type="dxa"/>
            <w:shd w:val="clear" w:color="000000" w:fill="FFFFFF"/>
            <w:tcMar>
              <w:top w:w="0" w:type="dxa"/>
              <w:left w:w="108" w:type="dxa"/>
              <w:bottom w:w="0" w:type="dxa"/>
              <w:right w:w="108" w:type="dxa"/>
            </w:tcMar>
          </w:tcPr>
          <w:p w14:paraId="7FAA87E2" w14:textId="3988EA39" w:rsidR="000332DF" w:rsidRPr="005B6EFD" w:rsidRDefault="00E656BE" w:rsidP="000332DF">
            <w:pPr>
              <w:pStyle w:val="TableText"/>
              <w:rPr>
                <w:rFonts w:cs="Arial"/>
                <w:szCs w:val="20"/>
              </w:rPr>
            </w:pPr>
            <w:r w:rsidRPr="005B6EFD">
              <w:t>-$321,528</w:t>
            </w:r>
          </w:p>
        </w:tc>
        <w:tc>
          <w:tcPr>
            <w:tcW w:w="1196" w:type="dxa"/>
            <w:shd w:val="clear" w:color="000000" w:fill="FFFFFF"/>
            <w:tcMar>
              <w:top w:w="0" w:type="dxa"/>
              <w:left w:w="108" w:type="dxa"/>
              <w:bottom w:w="0" w:type="dxa"/>
              <w:right w:w="108" w:type="dxa"/>
            </w:tcMar>
          </w:tcPr>
          <w:p w14:paraId="4C2BDF6A" w14:textId="548E5889" w:rsidR="000332DF" w:rsidRPr="005B6EFD" w:rsidRDefault="00E656BE" w:rsidP="000332DF">
            <w:pPr>
              <w:pStyle w:val="TableText"/>
              <w:rPr>
                <w:rFonts w:cs="Arial"/>
                <w:szCs w:val="20"/>
              </w:rPr>
            </w:pPr>
            <w:r w:rsidRPr="005B6EFD">
              <w:t>-$327,286</w:t>
            </w:r>
          </w:p>
        </w:tc>
        <w:tc>
          <w:tcPr>
            <w:tcW w:w="1196" w:type="dxa"/>
            <w:shd w:val="clear" w:color="000000" w:fill="FFFFFF"/>
            <w:tcMar>
              <w:top w:w="0" w:type="dxa"/>
              <w:left w:w="108" w:type="dxa"/>
              <w:bottom w:w="0" w:type="dxa"/>
              <w:right w:w="108" w:type="dxa"/>
            </w:tcMar>
          </w:tcPr>
          <w:p w14:paraId="4A26B827" w14:textId="73E752B6" w:rsidR="000332DF" w:rsidRPr="005B6EFD" w:rsidRDefault="00E656BE" w:rsidP="000332DF">
            <w:pPr>
              <w:pStyle w:val="TableText"/>
              <w:rPr>
                <w:rFonts w:cs="Arial"/>
                <w:szCs w:val="20"/>
              </w:rPr>
            </w:pPr>
            <w:r w:rsidRPr="005B6EFD">
              <w:t>-$333,099</w:t>
            </w:r>
          </w:p>
        </w:tc>
        <w:tc>
          <w:tcPr>
            <w:tcW w:w="1197" w:type="dxa"/>
            <w:shd w:val="clear" w:color="000000" w:fill="FFFFFF"/>
            <w:tcMar>
              <w:top w:w="0" w:type="dxa"/>
              <w:left w:w="108" w:type="dxa"/>
              <w:bottom w:w="0" w:type="dxa"/>
              <w:right w:w="108" w:type="dxa"/>
            </w:tcMar>
          </w:tcPr>
          <w:p w14:paraId="4A73976B" w14:textId="0C5D133F" w:rsidR="000332DF" w:rsidRPr="005B6EFD" w:rsidRDefault="00E656BE" w:rsidP="000332DF">
            <w:pPr>
              <w:pStyle w:val="TableText"/>
              <w:rPr>
                <w:rFonts w:cs="Arial"/>
                <w:szCs w:val="20"/>
              </w:rPr>
            </w:pPr>
            <w:r w:rsidRPr="005B6EFD">
              <w:t>-$338,890</w:t>
            </w:r>
          </w:p>
        </w:tc>
      </w:tr>
      <w:tr w:rsidR="002F1EF4" w:rsidRPr="005B6EFD" w14:paraId="1D7F897A" w14:textId="77777777" w:rsidTr="000332DF">
        <w:tc>
          <w:tcPr>
            <w:tcW w:w="9016" w:type="dxa"/>
            <w:gridSpan w:val="7"/>
            <w:tcMar>
              <w:top w:w="0" w:type="dxa"/>
              <w:left w:w="108" w:type="dxa"/>
              <w:bottom w:w="0" w:type="dxa"/>
              <w:right w:w="108" w:type="dxa"/>
            </w:tcMar>
          </w:tcPr>
          <w:p w14:paraId="3ADBCE21" w14:textId="4CC6A7A8" w:rsidR="002F1EF4" w:rsidRPr="005B6EFD" w:rsidRDefault="002F1EF4" w:rsidP="002F1EF4">
            <w:pPr>
              <w:pStyle w:val="TableText"/>
              <w:rPr>
                <w:szCs w:val="20"/>
              </w:rPr>
            </w:pPr>
          </w:p>
        </w:tc>
      </w:tr>
      <w:tr w:rsidR="00DD2B2D" w:rsidRPr="005B6EFD" w14:paraId="42381CF8" w14:textId="77777777" w:rsidTr="00251376">
        <w:tc>
          <w:tcPr>
            <w:tcW w:w="1838" w:type="dxa"/>
            <w:tcMar>
              <w:top w:w="0" w:type="dxa"/>
              <w:left w:w="108" w:type="dxa"/>
              <w:bottom w:w="0" w:type="dxa"/>
              <w:right w:w="108" w:type="dxa"/>
            </w:tcMar>
          </w:tcPr>
          <w:p w14:paraId="4FE147DB" w14:textId="6F609855" w:rsidR="000332DF" w:rsidRPr="005B6EFD" w:rsidRDefault="000332DF" w:rsidP="000332DF">
            <w:pPr>
              <w:pStyle w:val="TableText"/>
              <w:rPr>
                <w:b/>
                <w:bCs/>
                <w:szCs w:val="20"/>
              </w:rPr>
            </w:pPr>
            <w:r w:rsidRPr="005B6EFD">
              <w:rPr>
                <w:b/>
                <w:bCs/>
                <w:szCs w:val="20"/>
              </w:rPr>
              <w:t>Net financial impact to all government health budgets</w:t>
            </w:r>
          </w:p>
        </w:tc>
        <w:tc>
          <w:tcPr>
            <w:tcW w:w="1196" w:type="dxa"/>
            <w:shd w:val="clear" w:color="000000" w:fill="FFFFFF"/>
            <w:tcMar>
              <w:top w:w="0" w:type="dxa"/>
              <w:left w:w="108" w:type="dxa"/>
              <w:bottom w:w="0" w:type="dxa"/>
              <w:right w:w="108" w:type="dxa"/>
            </w:tcMar>
          </w:tcPr>
          <w:p w14:paraId="108E883C" w14:textId="53E0C8BC" w:rsidR="000332DF" w:rsidRPr="005B6EFD" w:rsidRDefault="00E656BE" w:rsidP="000332DF">
            <w:pPr>
              <w:pStyle w:val="TableText"/>
              <w:rPr>
                <w:rFonts w:cs="Arial"/>
                <w:b/>
                <w:bCs/>
                <w:szCs w:val="20"/>
              </w:rPr>
            </w:pPr>
            <w:r w:rsidRPr="005B6EFD">
              <w:t>$73,488,205</w:t>
            </w:r>
          </w:p>
        </w:tc>
        <w:tc>
          <w:tcPr>
            <w:tcW w:w="1196" w:type="dxa"/>
            <w:shd w:val="clear" w:color="000000" w:fill="FFFFFF"/>
            <w:tcMar>
              <w:top w:w="0" w:type="dxa"/>
              <w:left w:w="108" w:type="dxa"/>
              <w:bottom w:w="0" w:type="dxa"/>
              <w:right w:w="108" w:type="dxa"/>
            </w:tcMar>
          </w:tcPr>
          <w:p w14:paraId="470D19F2" w14:textId="7181A8E3" w:rsidR="000332DF" w:rsidRPr="005B6EFD" w:rsidRDefault="00E656BE" w:rsidP="000332DF">
            <w:pPr>
              <w:pStyle w:val="TableText"/>
              <w:rPr>
                <w:rFonts w:cs="Arial"/>
                <w:b/>
                <w:bCs/>
                <w:szCs w:val="20"/>
              </w:rPr>
            </w:pPr>
            <w:r w:rsidRPr="005B6EFD">
              <w:t>$77,303,488</w:t>
            </w:r>
          </w:p>
        </w:tc>
        <w:tc>
          <w:tcPr>
            <w:tcW w:w="1197" w:type="dxa"/>
            <w:shd w:val="clear" w:color="000000" w:fill="FFFFFF"/>
            <w:tcMar>
              <w:top w:w="0" w:type="dxa"/>
              <w:left w:w="108" w:type="dxa"/>
              <w:bottom w:w="0" w:type="dxa"/>
              <w:right w:w="108" w:type="dxa"/>
            </w:tcMar>
          </w:tcPr>
          <w:p w14:paraId="5CA942F0" w14:textId="16390F71" w:rsidR="000332DF" w:rsidRPr="005B6EFD" w:rsidRDefault="00E656BE" w:rsidP="000332DF">
            <w:pPr>
              <w:pStyle w:val="TableText"/>
              <w:rPr>
                <w:rFonts w:cs="Arial"/>
                <w:b/>
                <w:bCs/>
                <w:szCs w:val="20"/>
              </w:rPr>
            </w:pPr>
            <w:r w:rsidRPr="005B6EFD">
              <w:t>$81,589,301</w:t>
            </w:r>
          </w:p>
        </w:tc>
        <w:tc>
          <w:tcPr>
            <w:tcW w:w="1196" w:type="dxa"/>
            <w:shd w:val="clear" w:color="000000" w:fill="FFFFFF"/>
            <w:tcMar>
              <w:top w:w="0" w:type="dxa"/>
              <w:left w:w="108" w:type="dxa"/>
              <w:bottom w:w="0" w:type="dxa"/>
              <w:right w:w="108" w:type="dxa"/>
            </w:tcMar>
          </w:tcPr>
          <w:p w14:paraId="6479CBD9" w14:textId="26122903" w:rsidR="000332DF" w:rsidRPr="005B6EFD" w:rsidRDefault="00E656BE" w:rsidP="000332DF">
            <w:pPr>
              <w:pStyle w:val="TableText"/>
              <w:rPr>
                <w:rFonts w:cs="Arial"/>
                <w:b/>
                <w:bCs/>
                <w:szCs w:val="20"/>
              </w:rPr>
            </w:pPr>
            <w:r w:rsidRPr="005B6EFD">
              <w:t>$85,892,896</w:t>
            </w:r>
          </w:p>
        </w:tc>
        <w:tc>
          <w:tcPr>
            <w:tcW w:w="1196" w:type="dxa"/>
            <w:shd w:val="clear" w:color="000000" w:fill="FFFFFF"/>
            <w:tcMar>
              <w:top w:w="0" w:type="dxa"/>
              <w:left w:w="108" w:type="dxa"/>
              <w:bottom w:w="0" w:type="dxa"/>
              <w:right w:w="108" w:type="dxa"/>
            </w:tcMar>
          </w:tcPr>
          <w:p w14:paraId="2F8E3BCB" w14:textId="21BC0C18" w:rsidR="000332DF" w:rsidRPr="005B6EFD" w:rsidRDefault="00E656BE" w:rsidP="000332DF">
            <w:pPr>
              <w:pStyle w:val="TableText"/>
              <w:rPr>
                <w:rFonts w:cs="Arial"/>
                <w:b/>
                <w:bCs/>
                <w:szCs w:val="20"/>
              </w:rPr>
            </w:pPr>
            <w:r w:rsidRPr="005B6EFD">
              <w:t>$90,227,436</w:t>
            </w:r>
          </w:p>
        </w:tc>
        <w:tc>
          <w:tcPr>
            <w:tcW w:w="1197" w:type="dxa"/>
            <w:shd w:val="clear" w:color="000000" w:fill="FFFFFF"/>
            <w:tcMar>
              <w:top w:w="0" w:type="dxa"/>
              <w:left w:w="108" w:type="dxa"/>
              <w:bottom w:w="0" w:type="dxa"/>
              <w:right w:w="108" w:type="dxa"/>
            </w:tcMar>
          </w:tcPr>
          <w:p w14:paraId="7E98AD2A" w14:textId="4628AA71" w:rsidR="000332DF" w:rsidRPr="005B6EFD" w:rsidRDefault="00E656BE" w:rsidP="000332DF">
            <w:pPr>
              <w:pStyle w:val="TableText"/>
              <w:rPr>
                <w:rFonts w:cs="Arial"/>
                <w:b/>
                <w:bCs/>
                <w:szCs w:val="20"/>
              </w:rPr>
            </w:pPr>
            <w:r w:rsidRPr="005B6EFD">
              <w:t>$94,582,926</w:t>
            </w:r>
          </w:p>
        </w:tc>
      </w:tr>
    </w:tbl>
    <w:p w14:paraId="314B5062" w14:textId="418458F6" w:rsidR="00215AFB" w:rsidRPr="005B6EFD" w:rsidRDefault="005E40C8" w:rsidP="006527C4">
      <w:pPr>
        <w:pStyle w:val="TableFigureFooter"/>
      </w:pPr>
      <w:bookmarkStart w:id="205" w:name="_Hlk68276814"/>
      <w:bookmarkEnd w:id="204"/>
      <w:r w:rsidRPr="005B6EFD">
        <w:t>Source: Excel workbook “Utilisation and Cost Model”.</w:t>
      </w:r>
    </w:p>
    <w:p w14:paraId="52DDF749" w14:textId="331443A6" w:rsidR="00F24583" w:rsidRPr="005B6EFD" w:rsidRDefault="00AD137A" w:rsidP="00F24583">
      <w:pPr>
        <w:pStyle w:val="TableFigureFooter"/>
      </w:pPr>
      <w:r w:rsidRPr="005B6EFD">
        <w:t xml:space="preserve">Abbreviations: HPV </w:t>
      </w:r>
      <w:r w:rsidR="00567219" w:rsidRPr="005B6EFD">
        <w:t>= human</w:t>
      </w:r>
      <w:r w:rsidR="0014528D" w:rsidRPr="005B6EFD">
        <w:t xml:space="preserve"> papilloma virus</w:t>
      </w:r>
      <w:r w:rsidR="00F24583" w:rsidRPr="005B6EFD">
        <w:t>; MBS = Medicare Benefits Scheme</w:t>
      </w:r>
      <w:r w:rsidR="00277433" w:rsidRPr="005B6EFD">
        <w:t xml:space="preserve">; HRA = </w:t>
      </w:r>
      <w:r w:rsidR="00A62895" w:rsidRPr="005B6EFD">
        <w:t>high res</w:t>
      </w:r>
      <w:r w:rsidR="001725E1" w:rsidRPr="005B6EFD">
        <w:t>olution anoscopy</w:t>
      </w:r>
      <w:r w:rsidR="00744EEC" w:rsidRPr="005B6EFD">
        <w:t>; HSIL = high grade intraepithelial squamous cell carcinoma</w:t>
      </w:r>
    </w:p>
    <w:bookmarkEnd w:id="205"/>
    <w:p w14:paraId="47D47E96" w14:textId="7F43D651" w:rsidR="009C78E9" w:rsidRPr="005B6EFD" w:rsidRDefault="005E40C8" w:rsidP="009C78E9">
      <w:r w:rsidRPr="005B6EFD">
        <w:t xml:space="preserve">It was estimated that in the first year of listing the new MBS item would have a net financial implication </w:t>
      </w:r>
      <w:r w:rsidR="00604BBB" w:rsidRPr="005B6EFD">
        <w:t xml:space="preserve">to whole of government through MBS, PBS and state governments </w:t>
      </w:r>
      <w:r w:rsidRPr="005B6EFD">
        <w:t>of</w:t>
      </w:r>
      <w:r w:rsidR="00BD4D06" w:rsidRPr="005B6EFD">
        <w:t xml:space="preserve"> almost </w:t>
      </w:r>
      <w:r w:rsidRPr="005B6EFD">
        <w:t>$</w:t>
      </w:r>
      <w:r w:rsidR="00604BBB" w:rsidRPr="005B6EFD">
        <w:t>7</w:t>
      </w:r>
      <w:r w:rsidR="00BD4D06" w:rsidRPr="005B6EFD">
        <w:t>3</w:t>
      </w:r>
      <w:r w:rsidR="00604BBB" w:rsidRPr="005B6EFD">
        <w:t>.</w:t>
      </w:r>
      <w:r w:rsidR="00BD4D06" w:rsidRPr="005B6EFD">
        <w:t>5</w:t>
      </w:r>
      <w:r w:rsidRPr="005B6EFD">
        <w:t xml:space="preserve"> million, rising to $</w:t>
      </w:r>
      <w:r w:rsidR="00604BBB" w:rsidRPr="005B6EFD">
        <w:t>9</w:t>
      </w:r>
      <w:r w:rsidR="00BD4D06" w:rsidRPr="005B6EFD">
        <w:t>4</w:t>
      </w:r>
      <w:r w:rsidR="00604BBB" w:rsidRPr="005B6EFD">
        <w:t>.</w:t>
      </w:r>
      <w:r w:rsidR="00BD4D06" w:rsidRPr="005B6EFD">
        <w:t>6</w:t>
      </w:r>
      <w:r w:rsidRPr="005B6EFD">
        <w:t xml:space="preserve"> million in year 6. This equates to a net six-year financial implication of approximately $</w:t>
      </w:r>
      <w:r w:rsidR="00604BBB" w:rsidRPr="005B6EFD">
        <w:t>50</w:t>
      </w:r>
      <w:r w:rsidR="000703F9" w:rsidRPr="005B6EFD">
        <w:t>3</w:t>
      </w:r>
      <w:r w:rsidRPr="005B6EFD">
        <w:t xml:space="preserve"> million.</w:t>
      </w:r>
      <w:r w:rsidR="00ED5F9E" w:rsidRPr="005B6EFD">
        <w:t xml:space="preserve"> </w:t>
      </w:r>
      <w:r w:rsidR="000654DB" w:rsidRPr="005B6EFD">
        <w:t xml:space="preserve">The sensitivity analysis was conducted and is presented in </w:t>
      </w:r>
      <w:r w:rsidR="00551DC2">
        <w:fldChar w:fldCharType="begin"/>
      </w:r>
      <w:r w:rsidR="00551DC2">
        <w:instrText xml:space="preserve"> REF _Ref223073644 \h </w:instrText>
      </w:r>
      <w:r w:rsidR="00551DC2">
        <w:fldChar w:fldCharType="separate"/>
      </w:r>
      <w:r w:rsidR="00FC322E">
        <w:t xml:space="preserve">Table </w:t>
      </w:r>
      <w:r w:rsidR="00FC322E">
        <w:rPr>
          <w:noProof/>
        </w:rPr>
        <w:t>46</w:t>
      </w:r>
      <w:r w:rsidR="00551DC2">
        <w:fldChar w:fldCharType="end"/>
      </w:r>
      <w:r w:rsidR="00551DC2">
        <w:t xml:space="preserve"> </w:t>
      </w:r>
      <w:r w:rsidR="000654DB" w:rsidRPr="005B6EFD">
        <w:t xml:space="preserve">below. </w:t>
      </w:r>
      <w:r w:rsidR="009C78E9" w:rsidRPr="005B6EFD">
        <w:t xml:space="preserve">Sensitivity analysis demonstrated that the budget impact is most sensitive </w:t>
      </w:r>
      <w:r w:rsidR="00DC4C6A" w:rsidRPr="005B6EFD">
        <w:t>to</w:t>
      </w:r>
      <w:r w:rsidR="009C78E9" w:rsidRPr="005B6EFD">
        <w:t xml:space="preserve"> uptake rates of HPV testing, the difference in price and the prevalence of HPV genotypes, which can change the estimates from costing between $</w:t>
      </w:r>
      <w:r w:rsidR="006824A3" w:rsidRPr="005B6EFD">
        <w:t>4</w:t>
      </w:r>
      <w:r w:rsidR="003C7D52" w:rsidRPr="005B6EFD">
        <w:t>1</w:t>
      </w:r>
      <w:r w:rsidR="009C78E9" w:rsidRPr="005B6EFD">
        <w:t xml:space="preserve"> million a</w:t>
      </w:r>
      <w:r w:rsidR="003C7D52" w:rsidRPr="005B6EFD">
        <w:t>nd $167 mi</w:t>
      </w:r>
      <w:r w:rsidR="009C78E9" w:rsidRPr="005B6EFD">
        <w:t xml:space="preserve">llion in year </w:t>
      </w:r>
      <w:r w:rsidR="00553A46" w:rsidRPr="005B6EFD">
        <w:t>6</w:t>
      </w:r>
      <w:r w:rsidR="009C78E9" w:rsidRPr="005B6EFD">
        <w:t>.</w:t>
      </w:r>
    </w:p>
    <w:p w14:paraId="64A68B6F" w14:textId="04E39366" w:rsidR="000654DB" w:rsidRPr="005B6EFD" w:rsidRDefault="00551DC2" w:rsidP="00551DC2">
      <w:pPr>
        <w:pStyle w:val="Caption"/>
      </w:pPr>
      <w:bookmarkStart w:id="206" w:name="_Ref223073644"/>
      <w:bookmarkStart w:id="207" w:name="_Ref196240833"/>
      <w:r>
        <w:lastRenderedPageBreak/>
        <w:t xml:space="preserve">Table </w:t>
      </w:r>
      <w:r>
        <w:fldChar w:fldCharType="begin"/>
      </w:r>
      <w:r>
        <w:instrText xml:space="preserve"> SEQ Table \* ARABIC </w:instrText>
      </w:r>
      <w:r>
        <w:fldChar w:fldCharType="separate"/>
      </w:r>
      <w:r w:rsidR="00FC322E">
        <w:rPr>
          <w:noProof/>
        </w:rPr>
        <w:t>46</w:t>
      </w:r>
      <w:r>
        <w:fldChar w:fldCharType="end"/>
      </w:r>
      <w:bookmarkEnd w:id="206"/>
      <w:r>
        <w:t xml:space="preserve"> </w:t>
      </w:r>
      <w:r w:rsidRPr="00691595">
        <w:t>Results of sensitivity analysis for net budget impact of marking the codependent technologies available on the MBS</w:t>
      </w:r>
      <w:bookmarkEnd w:id="2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top w:w="28" w:type="dxa"/>
          <w:left w:w="85" w:type="dxa"/>
          <w:bottom w:w="28" w:type="dxa"/>
          <w:right w:w="57" w:type="dxa"/>
        </w:tblCellMar>
        <w:tblLook w:val="04A0" w:firstRow="1" w:lastRow="0" w:firstColumn="1" w:lastColumn="0" w:noHBand="0" w:noVBand="1"/>
      </w:tblPr>
      <w:tblGrid>
        <w:gridCol w:w="1288"/>
        <w:gridCol w:w="1288"/>
        <w:gridCol w:w="1288"/>
        <w:gridCol w:w="1287"/>
        <w:gridCol w:w="1287"/>
        <w:gridCol w:w="1287"/>
        <w:gridCol w:w="1291"/>
      </w:tblGrid>
      <w:tr w:rsidR="00FB0BEC" w:rsidRPr="005B6EFD" w14:paraId="6468D7C9" w14:textId="77777777" w:rsidTr="003B3CEF">
        <w:trPr>
          <w:trHeight w:val="200"/>
        </w:trPr>
        <w:tc>
          <w:tcPr>
            <w:tcW w:w="714" w:type="pct"/>
            <w:shd w:val="clear" w:color="auto" w:fill="D9D9D9" w:themeFill="background1" w:themeFillShade="D9"/>
            <w:vAlign w:val="center"/>
            <w:hideMark/>
          </w:tcPr>
          <w:p w14:paraId="5D5B5EAD" w14:textId="77777777" w:rsidR="00FB0BEC" w:rsidRPr="005B6EFD" w:rsidRDefault="00FB0BEC" w:rsidP="00C12694">
            <w:pPr>
              <w:pStyle w:val="TableText"/>
              <w:keepNext/>
              <w:keepLines/>
              <w:rPr>
                <w:b/>
                <w:color w:val="000000" w:themeColor="text1"/>
                <w:szCs w:val="20"/>
              </w:rPr>
            </w:pPr>
          </w:p>
        </w:tc>
        <w:tc>
          <w:tcPr>
            <w:tcW w:w="714" w:type="pct"/>
            <w:shd w:val="clear" w:color="auto" w:fill="D9D9D9" w:themeFill="background1" w:themeFillShade="D9"/>
            <w:vAlign w:val="center"/>
            <w:hideMark/>
          </w:tcPr>
          <w:p w14:paraId="154C051E" w14:textId="77777777" w:rsidR="00FB0BEC" w:rsidRPr="005B6EFD" w:rsidRDefault="00FB0BEC" w:rsidP="00C12694">
            <w:pPr>
              <w:pStyle w:val="TableText"/>
              <w:keepNext/>
              <w:keepLines/>
              <w:rPr>
                <w:b/>
                <w:color w:val="000000" w:themeColor="text1"/>
                <w:szCs w:val="20"/>
              </w:rPr>
            </w:pPr>
            <w:r w:rsidRPr="005B6EFD">
              <w:rPr>
                <w:b/>
                <w:color w:val="000000" w:themeColor="text1"/>
                <w:szCs w:val="20"/>
              </w:rPr>
              <w:t>2026</w:t>
            </w:r>
          </w:p>
        </w:tc>
        <w:tc>
          <w:tcPr>
            <w:tcW w:w="714" w:type="pct"/>
            <w:shd w:val="clear" w:color="auto" w:fill="D9D9D9" w:themeFill="background1" w:themeFillShade="D9"/>
            <w:vAlign w:val="center"/>
            <w:hideMark/>
          </w:tcPr>
          <w:p w14:paraId="206D0374" w14:textId="77777777" w:rsidR="00FB0BEC" w:rsidRPr="005B6EFD" w:rsidRDefault="00FB0BEC" w:rsidP="00C12694">
            <w:pPr>
              <w:pStyle w:val="TableText"/>
              <w:keepNext/>
              <w:keepLines/>
              <w:rPr>
                <w:b/>
                <w:color w:val="000000" w:themeColor="text1"/>
                <w:szCs w:val="20"/>
              </w:rPr>
            </w:pPr>
            <w:r w:rsidRPr="005B6EFD">
              <w:rPr>
                <w:b/>
                <w:color w:val="000000" w:themeColor="text1"/>
                <w:szCs w:val="20"/>
              </w:rPr>
              <w:t>2027</w:t>
            </w:r>
          </w:p>
        </w:tc>
        <w:tc>
          <w:tcPr>
            <w:tcW w:w="714" w:type="pct"/>
            <w:shd w:val="clear" w:color="auto" w:fill="D9D9D9" w:themeFill="background1" w:themeFillShade="D9"/>
            <w:vAlign w:val="center"/>
            <w:hideMark/>
          </w:tcPr>
          <w:p w14:paraId="112A2B6C" w14:textId="77777777" w:rsidR="00FB0BEC" w:rsidRPr="005B6EFD" w:rsidRDefault="00FB0BEC" w:rsidP="00C12694">
            <w:pPr>
              <w:pStyle w:val="TableText"/>
              <w:keepNext/>
              <w:keepLines/>
              <w:rPr>
                <w:b/>
                <w:color w:val="000000" w:themeColor="text1"/>
                <w:szCs w:val="20"/>
              </w:rPr>
            </w:pPr>
            <w:r w:rsidRPr="005B6EFD">
              <w:rPr>
                <w:b/>
                <w:color w:val="000000" w:themeColor="text1"/>
                <w:szCs w:val="20"/>
              </w:rPr>
              <w:t>2028</w:t>
            </w:r>
          </w:p>
        </w:tc>
        <w:tc>
          <w:tcPr>
            <w:tcW w:w="714" w:type="pct"/>
            <w:shd w:val="clear" w:color="auto" w:fill="D9D9D9" w:themeFill="background1" w:themeFillShade="D9"/>
            <w:vAlign w:val="center"/>
            <w:hideMark/>
          </w:tcPr>
          <w:p w14:paraId="19D07D24" w14:textId="77777777" w:rsidR="00FB0BEC" w:rsidRPr="005B6EFD" w:rsidRDefault="00FB0BEC" w:rsidP="00C12694">
            <w:pPr>
              <w:pStyle w:val="TableText"/>
              <w:keepNext/>
              <w:keepLines/>
              <w:rPr>
                <w:b/>
                <w:color w:val="000000" w:themeColor="text1"/>
                <w:szCs w:val="20"/>
              </w:rPr>
            </w:pPr>
            <w:r w:rsidRPr="005B6EFD">
              <w:rPr>
                <w:b/>
                <w:color w:val="000000" w:themeColor="text1"/>
                <w:szCs w:val="20"/>
              </w:rPr>
              <w:t>2029</w:t>
            </w:r>
          </w:p>
        </w:tc>
        <w:tc>
          <w:tcPr>
            <w:tcW w:w="714" w:type="pct"/>
            <w:shd w:val="clear" w:color="auto" w:fill="D9D9D9" w:themeFill="background1" w:themeFillShade="D9"/>
            <w:vAlign w:val="center"/>
            <w:hideMark/>
          </w:tcPr>
          <w:p w14:paraId="6E5D9CAD" w14:textId="77777777" w:rsidR="00FB0BEC" w:rsidRPr="005B6EFD" w:rsidRDefault="00FB0BEC" w:rsidP="00C12694">
            <w:pPr>
              <w:pStyle w:val="TableText"/>
              <w:keepNext/>
              <w:keepLines/>
              <w:rPr>
                <w:b/>
                <w:color w:val="000000" w:themeColor="text1"/>
                <w:szCs w:val="20"/>
              </w:rPr>
            </w:pPr>
            <w:r w:rsidRPr="005B6EFD">
              <w:rPr>
                <w:b/>
                <w:color w:val="000000" w:themeColor="text1"/>
                <w:szCs w:val="20"/>
              </w:rPr>
              <w:t>2030</w:t>
            </w:r>
          </w:p>
        </w:tc>
        <w:tc>
          <w:tcPr>
            <w:tcW w:w="716" w:type="pct"/>
            <w:shd w:val="clear" w:color="auto" w:fill="D9D9D9" w:themeFill="background1" w:themeFillShade="D9"/>
            <w:vAlign w:val="center"/>
            <w:hideMark/>
          </w:tcPr>
          <w:p w14:paraId="18508772" w14:textId="77777777" w:rsidR="00FB0BEC" w:rsidRPr="005B6EFD" w:rsidRDefault="00FB0BEC" w:rsidP="00C12694">
            <w:pPr>
              <w:pStyle w:val="TableText"/>
              <w:keepNext/>
              <w:keepLines/>
              <w:rPr>
                <w:b/>
                <w:color w:val="000000" w:themeColor="text1"/>
                <w:szCs w:val="20"/>
              </w:rPr>
            </w:pPr>
            <w:r w:rsidRPr="005B6EFD">
              <w:rPr>
                <w:b/>
                <w:color w:val="000000" w:themeColor="text1"/>
                <w:szCs w:val="20"/>
              </w:rPr>
              <w:t>2031</w:t>
            </w:r>
          </w:p>
        </w:tc>
      </w:tr>
      <w:tr w:rsidR="00FB0BEC" w:rsidRPr="005B6EFD" w14:paraId="22B08C64" w14:textId="77777777" w:rsidTr="003B3CEF">
        <w:trPr>
          <w:trHeight w:val="19"/>
        </w:trPr>
        <w:tc>
          <w:tcPr>
            <w:tcW w:w="71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2B1CC7" w14:textId="1D712A96" w:rsidR="00FB0BEC" w:rsidRPr="005B6EFD" w:rsidRDefault="00FB0BEC" w:rsidP="00C12694">
            <w:pPr>
              <w:pStyle w:val="TableText"/>
              <w:keepNext/>
              <w:keepLines/>
              <w:rPr>
                <w:b/>
                <w:color w:val="000000" w:themeColor="text1"/>
                <w:szCs w:val="20"/>
              </w:rPr>
            </w:pPr>
            <w:r w:rsidRPr="005B6EFD">
              <w:rPr>
                <w:b/>
                <w:color w:val="000000" w:themeColor="text1"/>
                <w:szCs w:val="20"/>
              </w:rPr>
              <w:t>Base case (net cost to government)</w:t>
            </w:r>
          </w:p>
        </w:tc>
        <w:tc>
          <w:tcPr>
            <w:tcW w:w="714" w:type="pct"/>
            <w:tcBorders>
              <w:top w:val="single" w:sz="4" w:space="0" w:color="auto"/>
              <w:left w:val="single" w:sz="4" w:space="0" w:color="auto"/>
              <w:bottom w:val="single" w:sz="4" w:space="0" w:color="auto"/>
              <w:right w:val="single" w:sz="4" w:space="0" w:color="auto"/>
            </w:tcBorders>
            <w:shd w:val="clear" w:color="auto" w:fill="FFFFFF" w:themeFill="background1"/>
            <w:noWrap/>
          </w:tcPr>
          <w:p w14:paraId="01FBC135" w14:textId="77777777" w:rsidR="00FB0BEC" w:rsidRPr="005B6EFD" w:rsidRDefault="00FB0BEC" w:rsidP="00C12694">
            <w:pPr>
              <w:pStyle w:val="TableText"/>
              <w:keepNext/>
              <w:keepLines/>
              <w:jc w:val="center"/>
              <w:rPr>
                <w:b/>
                <w:color w:val="000000" w:themeColor="text1"/>
                <w:szCs w:val="20"/>
              </w:rPr>
            </w:pPr>
            <w:r w:rsidRPr="005B6EFD">
              <w:t>$73,488,205</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322FC999" w14:textId="77777777" w:rsidR="00FB0BEC" w:rsidRPr="005B6EFD" w:rsidRDefault="00FB0BEC" w:rsidP="00C12694">
            <w:pPr>
              <w:pStyle w:val="TableText"/>
              <w:keepNext/>
              <w:keepLines/>
              <w:jc w:val="center"/>
              <w:rPr>
                <w:b/>
                <w:color w:val="000000" w:themeColor="text1"/>
                <w:szCs w:val="20"/>
              </w:rPr>
            </w:pPr>
            <w:r w:rsidRPr="005B6EFD">
              <w:t>$77,303,488</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6E55C707" w14:textId="77777777" w:rsidR="00FB0BEC" w:rsidRPr="005B6EFD" w:rsidRDefault="00FB0BEC" w:rsidP="00C12694">
            <w:pPr>
              <w:pStyle w:val="TableText"/>
              <w:keepNext/>
              <w:keepLines/>
              <w:jc w:val="center"/>
              <w:rPr>
                <w:b/>
                <w:color w:val="000000" w:themeColor="text1"/>
                <w:szCs w:val="20"/>
              </w:rPr>
            </w:pPr>
            <w:r w:rsidRPr="005B6EFD">
              <w:t>$81,589,301</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6BC13D38" w14:textId="77777777" w:rsidR="00FB0BEC" w:rsidRPr="005B6EFD" w:rsidRDefault="00FB0BEC" w:rsidP="00C12694">
            <w:pPr>
              <w:pStyle w:val="TableText"/>
              <w:keepNext/>
              <w:keepLines/>
              <w:jc w:val="center"/>
              <w:rPr>
                <w:b/>
                <w:color w:val="000000" w:themeColor="text1"/>
                <w:szCs w:val="20"/>
              </w:rPr>
            </w:pPr>
            <w:r w:rsidRPr="005B6EFD">
              <w:t>$85,892,896</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6F5679EA" w14:textId="77777777" w:rsidR="00FB0BEC" w:rsidRPr="005B6EFD" w:rsidRDefault="00FB0BEC" w:rsidP="00C12694">
            <w:pPr>
              <w:pStyle w:val="TableText"/>
              <w:keepNext/>
              <w:keepLines/>
              <w:jc w:val="center"/>
              <w:rPr>
                <w:b/>
                <w:color w:val="000000" w:themeColor="text1"/>
                <w:szCs w:val="20"/>
              </w:rPr>
            </w:pPr>
            <w:r w:rsidRPr="005B6EFD">
              <w:t>$90,227,436</w:t>
            </w:r>
          </w:p>
        </w:tc>
        <w:tc>
          <w:tcPr>
            <w:tcW w:w="716" w:type="pct"/>
            <w:tcBorders>
              <w:top w:val="single" w:sz="4" w:space="0" w:color="auto"/>
              <w:left w:val="nil"/>
              <w:bottom w:val="single" w:sz="4" w:space="0" w:color="auto"/>
              <w:right w:val="single" w:sz="4" w:space="0" w:color="auto"/>
            </w:tcBorders>
            <w:shd w:val="clear" w:color="auto" w:fill="FFFFFF" w:themeFill="background1"/>
            <w:noWrap/>
          </w:tcPr>
          <w:p w14:paraId="638FE77D" w14:textId="77777777" w:rsidR="00FB0BEC" w:rsidRPr="005B6EFD" w:rsidRDefault="00FB0BEC" w:rsidP="00C12694">
            <w:pPr>
              <w:pStyle w:val="TableText"/>
              <w:keepNext/>
              <w:keepLines/>
              <w:jc w:val="center"/>
              <w:rPr>
                <w:b/>
                <w:color w:val="000000" w:themeColor="text1"/>
                <w:szCs w:val="20"/>
              </w:rPr>
            </w:pPr>
            <w:r w:rsidRPr="005B6EFD">
              <w:t>$94,582,926</w:t>
            </w:r>
          </w:p>
        </w:tc>
      </w:tr>
      <w:tr w:rsidR="00FB0BEC" w:rsidRPr="005B6EFD" w14:paraId="1967816A" w14:textId="77777777" w:rsidTr="003B3CEF">
        <w:trPr>
          <w:trHeight w:val="19"/>
        </w:trPr>
        <w:tc>
          <w:tcPr>
            <w:tcW w:w="5000" w:type="pct"/>
            <w:gridSpan w:val="7"/>
            <w:shd w:val="clear" w:color="auto" w:fill="FFFFFF" w:themeFill="background1"/>
            <w:vAlign w:val="center"/>
          </w:tcPr>
          <w:p w14:paraId="6A0693F8" w14:textId="77777777" w:rsidR="00FB0BEC" w:rsidRPr="005B6EFD" w:rsidRDefault="00FB0BEC" w:rsidP="00C12694">
            <w:pPr>
              <w:pStyle w:val="TableText"/>
              <w:keepNext/>
              <w:keepLines/>
              <w:rPr>
                <w:rFonts w:cs="Calibri"/>
                <w:b/>
                <w:color w:val="000000" w:themeColor="text1"/>
                <w:szCs w:val="20"/>
              </w:rPr>
            </w:pPr>
            <w:r w:rsidRPr="005B6EFD">
              <w:rPr>
                <w:rFonts w:cs="Calibri"/>
                <w:b/>
                <w:i/>
                <w:color w:val="000000" w:themeColor="text1"/>
                <w:szCs w:val="20"/>
              </w:rPr>
              <w:t>HPV</w:t>
            </w:r>
            <w:r w:rsidRPr="005B6EFD">
              <w:rPr>
                <w:rFonts w:cs="Calibri"/>
                <w:b/>
                <w:color w:val="000000" w:themeColor="text1"/>
                <w:szCs w:val="20"/>
              </w:rPr>
              <w:t xml:space="preserve"> genotyping uptake (base case = 56.7%)</w:t>
            </w:r>
          </w:p>
        </w:tc>
      </w:tr>
      <w:tr w:rsidR="00FB0BEC" w:rsidRPr="005B6EFD" w14:paraId="31CFCC04" w14:textId="77777777" w:rsidTr="003B3CEF">
        <w:trPr>
          <w:trHeight w:val="19"/>
        </w:trPr>
        <w:tc>
          <w:tcPr>
            <w:tcW w:w="71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DC7DB3" w14:textId="5AB6E818" w:rsidR="00FB0BEC" w:rsidRPr="005B6EFD" w:rsidRDefault="00FB0BEC" w:rsidP="00C12694">
            <w:pPr>
              <w:pStyle w:val="TableText"/>
              <w:keepNext/>
              <w:keepLines/>
              <w:rPr>
                <w:color w:val="000000" w:themeColor="text1"/>
                <w:szCs w:val="20"/>
              </w:rPr>
            </w:pPr>
            <w:r w:rsidRPr="005B6EFD">
              <w:rPr>
                <w:rFonts w:cs="Calibri"/>
                <w:color w:val="000000" w:themeColor="text1"/>
                <w:szCs w:val="20"/>
              </w:rPr>
              <w:t>100% uptake</w:t>
            </w:r>
          </w:p>
        </w:tc>
        <w:tc>
          <w:tcPr>
            <w:tcW w:w="714" w:type="pct"/>
            <w:tcBorders>
              <w:top w:val="single" w:sz="4" w:space="0" w:color="auto"/>
              <w:left w:val="single" w:sz="4" w:space="0" w:color="auto"/>
              <w:bottom w:val="single" w:sz="4" w:space="0" w:color="auto"/>
              <w:right w:val="single" w:sz="4" w:space="0" w:color="auto"/>
            </w:tcBorders>
            <w:shd w:val="clear" w:color="auto" w:fill="FFFFFF" w:themeFill="background1"/>
            <w:noWrap/>
          </w:tcPr>
          <w:p w14:paraId="4FCF0CB9" w14:textId="77777777" w:rsidR="00FB0BEC" w:rsidRPr="005B6EFD" w:rsidRDefault="00FB0BEC" w:rsidP="00C12694">
            <w:pPr>
              <w:pStyle w:val="TableText"/>
              <w:keepNext/>
              <w:keepLines/>
              <w:rPr>
                <w:rFonts w:cs="Calibri"/>
                <w:color w:val="000000" w:themeColor="text1"/>
                <w:szCs w:val="20"/>
              </w:rPr>
            </w:pPr>
            <w:r w:rsidRPr="005B6EFD">
              <w:t>$129,608,827</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55280719" w14:textId="77777777" w:rsidR="00FB0BEC" w:rsidRPr="005B6EFD" w:rsidRDefault="00FB0BEC" w:rsidP="00C12694">
            <w:pPr>
              <w:pStyle w:val="TableText"/>
              <w:keepNext/>
              <w:keepLines/>
              <w:rPr>
                <w:rFonts w:cs="Calibri"/>
                <w:color w:val="000000" w:themeColor="text1"/>
                <w:szCs w:val="20"/>
              </w:rPr>
            </w:pPr>
            <w:r w:rsidRPr="005B6EFD">
              <w:t>$136,645,742</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7BA52784" w14:textId="77777777" w:rsidR="00FB0BEC" w:rsidRPr="005B6EFD" w:rsidRDefault="00FB0BEC" w:rsidP="00C12694">
            <w:pPr>
              <w:pStyle w:val="TableText"/>
              <w:keepNext/>
              <w:keepLines/>
              <w:rPr>
                <w:rFonts w:cs="Calibri"/>
                <w:color w:val="000000" w:themeColor="text1"/>
                <w:szCs w:val="20"/>
              </w:rPr>
            </w:pPr>
            <w:r w:rsidRPr="005B6EFD">
              <w:t>$144,210,078</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09E9E034" w14:textId="77777777" w:rsidR="00FB0BEC" w:rsidRPr="005B6EFD" w:rsidRDefault="00FB0BEC" w:rsidP="00C12694">
            <w:pPr>
              <w:pStyle w:val="TableText"/>
              <w:keepNext/>
              <w:keepLines/>
              <w:rPr>
                <w:rFonts w:cs="Calibri"/>
                <w:color w:val="000000" w:themeColor="text1"/>
                <w:szCs w:val="20"/>
              </w:rPr>
            </w:pPr>
            <w:r w:rsidRPr="005B6EFD">
              <w:t>$151,805,809</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6C4AD812" w14:textId="77777777" w:rsidR="00FB0BEC" w:rsidRPr="005B6EFD" w:rsidRDefault="00FB0BEC" w:rsidP="00C12694">
            <w:pPr>
              <w:pStyle w:val="TableText"/>
              <w:keepNext/>
              <w:keepLines/>
              <w:rPr>
                <w:rFonts w:cs="Calibri"/>
                <w:color w:val="000000" w:themeColor="text1"/>
                <w:szCs w:val="20"/>
              </w:rPr>
            </w:pPr>
            <w:r w:rsidRPr="005B6EFD">
              <w:t>$159,456,169</w:t>
            </w:r>
          </w:p>
        </w:tc>
        <w:tc>
          <w:tcPr>
            <w:tcW w:w="716" w:type="pct"/>
            <w:tcBorders>
              <w:top w:val="single" w:sz="4" w:space="0" w:color="auto"/>
              <w:left w:val="nil"/>
              <w:bottom w:val="single" w:sz="4" w:space="0" w:color="auto"/>
              <w:right w:val="single" w:sz="4" w:space="0" w:color="auto"/>
            </w:tcBorders>
            <w:shd w:val="clear" w:color="auto" w:fill="FFFFFF" w:themeFill="background1"/>
            <w:noWrap/>
          </w:tcPr>
          <w:p w14:paraId="0E5018B0" w14:textId="77777777" w:rsidR="00FB0BEC" w:rsidRPr="005B6EFD" w:rsidRDefault="00FB0BEC" w:rsidP="00C12694">
            <w:pPr>
              <w:pStyle w:val="TableText"/>
              <w:keepNext/>
              <w:keepLines/>
              <w:rPr>
                <w:rFonts w:cs="Calibri"/>
                <w:color w:val="000000" w:themeColor="text1"/>
                <w:szCs w:val="20"/>
              </w:rPr>
            </w:pPr>
            <w:r w:rsidRPr="005B6EFD">
              <w:t>$167,143,457</w:t>
            </w:r>
          </w:p>
        </w:tc>
      </w:tr>
      <w:tr w:rsidR="00FB0BEC" w:rsidRPr="005B6EFD" w14:paraId="661C5078" w14:textId="77777777" w:rsidTr="003B3CEF">
        <w:trPr>
          <w:trHeight w:val="19"/>
        </w:trPr>
        <w:tc>
          <w:tcPr>
            <w:tcW w:w="71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BD27226" w14:textId="50F8F2A1" w:rsidR="00FB0BEC" w:rsidRPr="005B6EFD" w:rsidRDefault="00FB0BEC" w:rsidP="00C12694">
            <w:pPr>
              <w:pStyle w:val="TableText"/>
              <w:keepNext/>
              <w:keepLines/>
              <w:rPr>
                <w:rFonts w:cs="Calibri"/>
                <w:color w:val="000000" w:themeColor="text1"/>
                <w:szCs w:val="20"/>
              </w:rPr>
            </w:pPr>
            <w:r w:rsidRPr="005B6EFD">
              <w:rPr>
                <w:rFonts w:cs="Calibri"/>
                <w:color w:val="000000" w:themeColor="text1"/>
                <w:szCs w:val="20"/>
              </w:rPr>
              <w:t>25% uptake</w:t>
            </w:r>
          </w:p>
        </w:tc>
        <w:tc>
          <w:tcPr>
            <w:tcW w:w="714" w:type="pct"/>
            <w:tcBorders>
              <w:top w:val="single" w:sz="4" w:space="0" w:color="auto"/>
              <w:left w:val="single" w:sz="4" w:space="0" w:color="auto"/>
              <w:bottom w:val="single" w:sz="4" w:space="0" w:color="auto"/>
              <w:right w:val="single" w:sz="4" w:space="0" w:color="auto"/>
            </w:tcBorders>
            <w:shd w:val="clear" w:color="auto" w:fill="FFFFFF" w:themeFill="background1"/>
            <w:noWrap/>
          </w:tcPr>
          <w:p w14:paraId="2371D43A" w14:textId="77777777" w:rsidR="00FB0BEC" w:rsidRPr="005B6EFD" w:rsidRDefault="00FB0BEC" w:rsidP="00C12694">
            <w:pPr>
              <w:pStyle w:val="TableText"/>
              <w:keepNext/>
              <w:keepLines/>
              <w:rPr>
                <w:rFonts w:cs="Arial"/>
                <w:color w:val="000000"/>
                <w:szCs w:val="20"/>
              </w:rPr>
            </w:pPr>
            <w:r w:rsidRPr="005B6EFD">
              <w:t>$32,402,207</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60E7864A" w14:textId="77777777" w:rsidR="00FB0BEC" w:rsidRPr="005B6EFD" w:rsidRDefault="00FB0BEC" w:rsidP="00C12694">
            <w:pPr>
              <w:pStyle w:val="TableText"/>
              <w:keepNext/>
              <w:keepLines/>
              <w:rPr>
                <w:rFonts w:cs="Arial"/>
                <w:color w:val="000000"/>
                <w:szCs w:val="20"/>
              </w:rPr>
            </w:pPr>
            <w:r w:rsidRPr="005B6EFD">
              <w:t>$33,858,929</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2D17C131" w14:textId="77777777" w:rsidR="00FB0BEC" w:rsidRPr="005B6EFD" w:rsidRDefault="00FB0BEC" w:rsidP="00C12694">
            <w:pPr>
              <w:pStyle w:val="TableText"/>
              <w:keepNext/>
              <w:keepLines/>
              <w:rPr>
                <w:rFonts w:cs="Arial"/>
                <w:color w:val="000000"/>
                <w:szCs w:val="20"/>
              </w:rPr>
            </w:pPr>
            <w:r w:rsidRPr="005B6EFD">
              <w:t>$35,744,529</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035B3565" w14:textId="77777777" w:rsidR="00FB0BEC" w:rsidRPr="005B6EFD" w:rsidRDefault="00FB0BEC" w:rsidP="00C12694">
            <w:pPr>
              <w:pStyle w:val="TableText"/>
              <w:keepNext/>
              <w:keepLines/>
              <w:rPr>
                <w:rFonts w:cs="Arial"/>
                <w:color w:val="000000"/>
                <w:szCs w:val="20"/>
              </w:rPr>
            </w:pPr>
            <w:r w:rsidRPr="005B6EFD">
              <w:t>$37,637,946</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5D1C06D5" w14:textId="77777777" w:rsidR="00FB0BEC" w:rsidRPr="005B6EFD" w:rsidRDefault="00FB0BEC" w:rsidP="00C12694">
            <w:pPr>
              <w:pStyle w:val="TableText"/>
              <w:keepNext/>
              <w:keepLines/>
              <w:rPr>
                <w:rFonts w:cs="Arial"/>
                <w:color w:val="000000"/>
                <w:szCs w:val="20"/>
              </w:rPr>
            </w:pPr>
            <w:r w:rsidRPr="005B6EFD">
              <w:t>$39,544,968</w:t>
            </w:r>
          </w:p>
        </w:tc>
        <w:tc>
          <w:tcPr>
            <w:tcW w:w="716" w:type="pct"/>
            <w:tcBorders>
              <w:top w:val="single" w:sz="4" w:space="0" w:color="auto"/>
              <w:left w:val="nil"/>
              <w:bottom w:val="single" w:sz="4" w:space="0" w:color="auto"/>
              <w:right w:val="single" w:sz="4" w:space="0" w:color="auto"/>
            </w:tcBorders>
            <w:shd w:val="clear" w:color="auto" w:fill="FFFFFF" w:themeFill="background1"/>
            <w:noWrap/>
          </w:tcPr>
          <w:p w14:paraId="173EFA7D" w14:textId="77777777" w:rsidR="00FB0BEC" w:rsidRPr="005B6EFD" w:rsidRDefault="00FB0BEC" w:rsidP="00C12694">
            <w:pPr>
              <w:pStyle w:val="TableText"/>
              <w:keepNext/>
              <w:keepLines/>
              <w:rPr>
                <w:rFonts w:cs="Arial"/>
                <w:color w:val="000000"/>
                <w:szCs w:val="20"/>
              </w:rPr>
            </w:pPr>
            <w:r w:rsidRPr="005B6EFD">
              <w:t>$41,461,243</w:t>
            </w:r>
          </w:p>
        </w:tc>
      </w:tr>
      <w:tr w:rsidR="00FB0BEC" w:rsidRPr="005B6EFD" w14:paraId="4F7E1F5D" w14:textId="77777777" w:rsidTr="003B3CEF">
        <w:trPr>
          <w:trHeight w:val="120"/>
        </w:trPr>
        <w:tc>
          <w:tcPr>
            <w:tcW w:w="5000" w:type="pct"/>
            <w:gridSpan w:val="7"/>
            <w:shd w:val="clear" w:color="auto" w:fill="FFFFFF" w:themeFill="background1"/>
            <w:vAlign w:val="center"/>
          </w:tcPr>
          <w:p w14:paraId="6747FB3C" w14:textId="77777777" w:rsidR="00FB0BEC" w:rsidRPr="005B6EFD" w:rsidRDefault="00FB0BEC" w:rsidP="00C12694">
            <w:pPr>
              <w:pStyle w:val="TableText"/>
              <w:keepNext/>
              <w:keepLines/>
              <w:rPr>
                <w:b/>
                <w:color w:val="000000" w:themeColor="text1"/>
                <w:szCs w:val="20"/>
              </w:rPr>
            </w:pPr>
            <w:r w:rsidRPr="005B6EFD">
              <w:rPr>
                <w:b/>
                <w:color w:val="000000" w:themeColor="text1"/>
                <w:szCs w:val="20"/>
              </w:rPr>
              <w:t xml:space="preserve">Proportion of patients with anal cancer post testing </w:t>
            </w:r>
          </w:p>
        </w:tc>
      </w:tr>
      <w:tr w:rsidR="00FB0BEC" w:rsidRPr="005B6EFD" w14:paraId="3551B238" w14:textId="77777777" w:rsidTr="003B3CEF">
        <w:trPr>
          <w:trHeight w:val="120"/>
        </w:trPr>
        <w:tc>
          <w:tcPr>
            <w:tcW w:w="71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4860236" w14:textId="77777777" w:rsidR="00FB0BEC" w:rsidRPr="005B6EFD" w:rsidRDefault="00FB0BEC" w:rsidP="00C12694">
            <w:pPr>
              <w:pStyle w:val="Heading5"/>
              <w:keepNext/>
              <w:keepLines/>
              <w:rPr>
                <w:rFonts w:ascii="Arial Narrow" w:hAnsi="Arial Narrow"/>
                <w:i w:val="0"/>
                <w:iCs w:val="0"/>
                <w:sz w:val="20"/>
                <w:szCs w:val="20"/>
                <w:u w:val="none"/>
              </w:rPr>
            </w:pPr>
            <w:r w:rsidRPr="005B6EFD">
              <w:rPr>
                <w:rFonts w:ascii="Arial Narrow" w:hAnsi="Arial Narrow"/>
                <w:i w:val="0"/>
                <w:iCs w:val="0"/>
                <w:sz w:val="20"/>
                <w:szCs w:val="20"/>
                <w:u w:val="none"/>
              </w:rPr>
              <w:t>Cancer rate +20%</w:t>
            </w:r>
          </w:p>
        </w:tc>
        <w:tc>
          <w:tcPr>
            <w:tcW w:w="714" w:type="pct"/>
            <w:tcBorders>
              <w:top w:val="single" w:sz="4" w:space="0" w:color="auto"/>
              <w:left w:val="single" w:sz="4" w:space="0" w:color="auto"/>
              <w:bottom w:val="single" w:sz="4" w:space="0" w:color="auto"/>
              <w:right w:val="single" w:sz="4" w:space="0" w:color="auto"/>
            </w:tcBorders>
            <w:shd w:val="clear" w:color="auto" w:fill="FFFFFF" w:themeFill="background1"/>
            <w:noWrap/>
          </w:tcPr>
          <w:p w14:paraId="140F99C7" w14:textId="77777777" w:rsidR="00FB0BEC" w:rsidRPr="005B6EFD" w:rsidRDefault="00FB0BEC" w:rsidP="00C12694">
            <w:pPr>
              <w:pStyle w:val="TableText"/>
              <w:keepNext/>
              <w:keepLines/>
              <w:rPr>
                <w:color w:val="000000" w:themeColor="text1"/>
                <w:szCs w:val="20"/>
              </w:rPr>
            </w:pPr>
            <w:r w:rsidRPr="005B6EFD">
              <w:t>$73,488,205</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358B17B3" w14:textId="77777777" w:rsidR="00FB0BEC" w:rsidRPr="005B6EFD" w:rsidRDefault="00FB0BEC" w:rsidP="00C12694">
            <w:pPr>
              <w:pStyle w:val="TableText"/>
              <w:keepNext/>
              <w:keepLines/>
              <w:rPr>
                <w:color w:val="000000" w:themeColor="text1"/>
                <w:szCs w:val="20"/>
              </w:rPr>
            </w:pPr>
            <w:r w:rsidRPr="005B6EFD">
              <w:t>$77,364,430</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3418EE8B" w14:textId="77777777" w:rsidR="00FB0BEC" w:rsidRPr="005B6EFD" w:rsidRDefault="00FB0BEC" w:rsidP="00C12694">
            <w:pPr>
              <w:pStyle w:val="TableText"/>
              <w:keepNext/>
              <w:keepLines/>
              <w:rPr>
                <w:color w:val="000000" w:themeColor="text1"/>
                <w:szCs w:val="20"/>
              </w:rPr>
            </w:pPr>
            <w:r w:rsidRPr="005B6EFD">
              <w:t>$81,651,348</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3B840D08" w14:textId="77777777" w:rsidR="00FB0BEC" w:rsidRPr="005B6EFD" w:rsidRDefault="00FB0BEC" w:rsidP="00C12694">
            <w:pPr>
              <w:pStyle w:val="TableText"/>
              <w:keepNext/>
              <w:keepLines/>
              <w:rPr>
                <w:color w:val="000000" w:themeColor="text1"/>
                <w:szCs w:val="20"/>
              </w:rPr>
            </w:pPr>
            <w:r w:rsidRPr="005B6EFD">
              <w:t>$85,956,054</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53F4D122" w14:textId="77777777" w:rsidR="00FB0BEC" w:rsidRPr="005B6EFD" w:rsidRDefault="00FB0BEC" w:rsidP="00C12694">
            <w:pPr>
              <w:pStyle w:val="TableText"/>
              <w:keepNext/>
              <w:keepLines/>
              <w:rPr>
                <w:color w:val="000000" w:themeColor="text1"/>
                <w:szCs w:val="20"/>
              </w:rPr>
            </w:pPr>
            <w:r w:rsidRPr="005B6EFD">
              <w:t>$90,291,715</w:t>
            </w:r>
          </w:p>
        </w:tc>
        <w:tc>
          <w:tcPr>
            <w:tcW w:w="716" w:type="pct"/>
            <w:tcBorders>
              <w:top w:val="single" w:sz="4" w:space="0" w:color="auto"/>
              <w:left w:val="nil"/>
              <w:bottom w:val="single" w:sz="4" w:space="0" w:color="auto"/>
              <w:right w:val="single" w:sz="4" w:space="0" w:color="auto"/>
            </w:tcBorders>
            <w:shd w:val="clear" w:color="auto" w:fill="FFFFFF" w:themeFill="background1"/>
            <w:noWrap/>
          </w:tcPr>
          <w:p w14:paraId="7207EE66" w14:textId="77777777" w:rsidR="00FB0BEC" w:rsidRPr="005B6EFD" w:rsidRDefault="00FB0BEC" w:rsidP="00C12694">
            <w:pPr>
              <w:pStyle w:val="TableText"/>
              <w:keepNext/>
              <w:keepLines/>
              <w:rPr>
                <w:color w:val="000000" w:themeColor="text1"/>
                <w:szCs w:val="20"/>
              </w:rPr>
            </w:pPr>
            <w:r w:rsidRPr="005B6EFD">
              <w:t>$94,648,322</w:t>
            </w:r>
          </w:p>
        </w:tc>
      </w:tr>
      <w:tr w:rsidR="00FB0BEC" w:rsidRPr="005B6EFD" w14:paraId="27B13909" w14:textId="77777777" w:rsidTr="003B3CEF">
        <w:trPr>
          <w:trHeight w:val="120"/>
        </w:trPr>
        <w:tc>
          <w:tcPr>
            <w:tcW w:w="71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A2EEF3B" w14:textId="77777777" w:rsidR="00FB0BEC" w:rsidRPr="005B6EFD" w:rsidRDefault="00FB0BEC" w:rsidP="00C12694">
            <w:pPr>
              <w:pStyle w:val="Heading5"/>
              <w:keepNext/>
              <w:keepLines/>
              <w:rPr>
                <w:rFonts w:ascii="Arial Narrow" w:hAnsi="Arial Narrow"/>
                <w:i w:val="0"/>
                <w:iCs w:val="0"/>
                <w:sz w:val="20"/>
                <w:szCs w:val="20"/>
                <w:u w:val="none"/>
              </w:rPr>
            </w:pPr>
            <w:r w:rsidRPr="005B6EFD">
              <w:rPr>
                <w:rFonts w:ascii="Arial Narrow" w:hAnsi="Arial Narrow"/>
                <w:i w:val="0"/>
                <w:iCs w:val="0"/>
                <w:sz w:val="20"/>
                <w:szCs w:val="20"/>
                <w:u w:val="none"/>
              </w:rPr>
              <w:t>Cancer rate - 20%</w:t>
            </w:r>
          </w:p>
        </w:tc>
        <w:tc>
          <w:tcPr>
            <w:tcW w:w="714" w:type="pct"/>
            <w:tcBorders>
              <w:top w:val="single" w:sz="4" w:space="0" w:color="auto"/>
              <w:left w:val="single" w:sz="4" w:space="0" w:color="auto"/>
              <w:bottom w:val="single" w:sz="4" w:space="0" w:color="auto"/>
              <w:right w:val="single" w:sz="4" w:space="0" w:color="auto"/>
            </w:tcBorders>
            <w:shd w:val="clear" w:color="auto" w:fill="FFFFFF" w:themeFill="background1"/>
            <w:noWrap/>
          </w:tcPr>
          <w:p w14:paraId="159C5898" w14:textId="77777777" w:rsidR="00FB0BEC" w:rsidRPr="005B6EFD" w:rsidRDefault="00FB0BEC" w:rsidP="00C12694">
            <w:pPr>
              <w:pStyle w:val="TableText"/>
              <w:keepNext/>
              <w:keepLines/>
              <w:rPr>
                <w:rFonts w:cs="Arial"/>
                <w:color w:val="000000"/>
                <w:szCs w:val="20"/>
              </w:rPr>
            </w:pPr>
            <w:r w:rsidRPr="005B6EFD">
              <w:t>$73,488,205</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29FF6E80" w14:textId="77777777" w:rsidR="00FB0BEC" w:rsidRPr="005B6EFD" w:rsidRDefault="00FB0BEC" w:rsidP="00C12694">
            <w:pPr>
              <w:pStyle w:val="TableText"/>
              <w:keepNext/>
              <w:keepLines/>
              <w:rPr>
                <w:rFonts w:cs="Arial"/>
                <w:color w:val="000000"/>
                <w:szCs w:val="20"/>
              </w:rPr>
            </w:pPr>
            <w:r w:rsidRPr="005B6EFD">
              <w:t>$77,242,547</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473EEF94" w14:textId="77777777" w:rsidR="00FB0BEC" w:rsidRPr="005B6EFD" w:rsidRDefault="00FB0BEC" w:rsidP="00C12694">
            <w:pPr>
              <w:pStyle w:val="TableText"/>
              <w:keepNext/>
              <w:keepLines/>
              <w:rPr>
                <w:rFonts w:cs="Arial"/>
                <w:color w:val="000000"/>
                <w:szCs w:val="20"/>
              </w:rPr>
            </w:pPr>
            <w:r w:rsidRPr="005B6EFD">
              <w:t>$81,527,255</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5479DAC1" w14:textId="77777777" w:rsidR="00FB0BEC" w:rsidRPr="005B6EFD" w:rsidRDefault="00FB0BEC" w:rsidP="00C12694">
            <w:pPr>
              <w:pStyle w:val="TableText"/>
              <w:keepNext/>
              <w:keepLines/>
              <w:rPr>
                <w:rFonts w:cs="Arial"/>
                <w:color w:val="000000"/>
                <w:szCs w:val="20"/>
              </w:rPr>
            </w:pPr>
            <w:r w:rsidRPr="005B6EFD">
              <w:t>$85,829,739</w:t>
            </w:r>
          </w:p>
        </w:tc>
        <w:tc>
          <w:tcPr>
            <w:tcW w:w="714" w:type="pct"/>
            <w:tcBorders>
              <w:top w:val="single" w:sz="4" w:space="0" w:color="auto"/>
              <w:left w:val="nil"/>
              <w:bottom w:val="single" w:sz="4" w:space="0" w:color="auto"/>
              <w:right w:val="single" w:sz="4" w:space="0" w:color="auto"/>
            </w:tcBorders>
            <w:shd w:val="clear" w:color="auto" w:fill="FFFFFF" w:themeFill="background1"/>
            <w:noWrap/>
          </w:tcPr>
          <w:p w14:paraId="61C9FDB8" w14:textId="77777777" w:rsidR="00FB0BEC" w:rsidRPr="005B6EFD" w:rsidRDefault="00FB0BEC" w:rsidP="00C12694">
            <w:pPr>
              <w:pStyle w:val="TableText"/>
              <w:keepNext/>
              <w:keepLines/>
              <w:rPr>
                <w:rFonts w:cs="Arial"/>
                <w:color w:val="000000"/>
                <w:szCs w:val="20"/>
              </w:rPr>
            </w:pPr>
            <w:r w:rsidRPr="005B6EFD">
              <w:t>$90,163,156</w:t>
            </w:r>
          </w:p>
        </w:tc>
        <w:tc>
          <w:tcPr>
            <w:tcW w:w="716" w:type="pct"/>
            <w:tcBorders>
              <w:top w:val="single" w:sz="4" w:space="0" w:color="auto"/>
              <w:left w:val="nil"/>
              <w:bottom w:val="single" w:sz="4" w:space="0" w:color="auto"/>
              <w:right w:val="single" w:sz="4" w:space="0" w:color="auto"/>
            </w:tcBorders>
            <w:shd w:val="clear" w:color="auto" w:fill="FFFFFF" w:themeFill="background1"/>
            <w:noWrap/>
          </w:tcPr>
          <w:p w14:paraId="1D17735B" w14:textId="77777777" w:rsidR="00FB0BEC" w:rsidRPr="005B6EFD" w:rsidRDefault="00FB0BEC" w:rsidP="00C12694">
            <w:pPr>
              <w:pStyle w:val="TableText"/>
              <w:keepNext/>
              <w:keepLines/>
              <w:rPr>
                <w:rFonts w:cs="Arial"/>
                <w:color w:val="000000"/>
                <w:szCs w:val="20"/>
              </w:rPr>
            </w:pPr>
            <w:r w:rsidRPr="005B6EFD">
              <w:t>$94,517,529</w:t>
            </w:r>
          </w:p>
        </w:tc>
      </w:tr>
      <w:tr w:rsidR="00FB0BEC" w:rsidRPr="005B6EFD" w14:paraId="0FDBB051" w14:textId="77777777" w:rsidTr="003B3CEF">
        <w:trPr>
          <w:trHeight w:val="120"/>
        </w:trPr>
        <w:tc>
          <w:tcPr>
            <w:tcW w:w="5000" w:type="pct"/>
            <w:gridSpan w:val="7"/>
            <w:shd w:val="clear" w:color="auto" w:fill="FFFFFF" w:themeFill="background1"/>
            <w:vAlign w:val="center"/>
          </w:tcPr>
          <w:p w14:paraId="54E5D2FA" w14:textId="77777777" w:rsidR="00FB0BEC" w:rsidRPr="005B6EFD" w:rsidRDefault="00FB0BEC" w:rsidP="00C12694">
            <w:pPr>
              <w:pStyle w:val="TableText"/>
              <w:keepNext/>
              <w:keepLines/>
              <w:rPr>
                <w:rFonts w:cs="Arial"/>
                <w:b/>
                <w:color w:val="000000"/>
                <w:kern w:val="0"/>
                <w:szCs w:val="20"/>
                <w:lang w:eastAsia="en-AU"/>
                <w14:ligatures w14:val="none"/>
              </w:rPr>
            </w:pPr>
            <w:r w:rsidRPr="005B6EFD">
              <w:rPr>
                <w:rFonts w:cs="Calibri"/>
                <w:b/>
                <w:color w:val="000000" w:themeColor="text1"/>
                <w:szCs w:val="20"/>
              </w:rPr>
              <w:t>Proportion of patients with HPV (base case DCAR epidemiology)</w:t>
            </w:r>
          </w:p>
        </w:tc>
      </w:tr>
      <w:tr w:rsidR="00FB0BEC" w:rsidRPr="005B6EFD" w14:paraId="6D5BDBDB" w14:textId="77777777" w:rsidTr="003B3CEF">
        <w:trPr>
          <w:trHeight w:val="120"/>
        </w:trPr>
        <w:tc>
          <w:tcPr>
            <w:tcW w:w="714" w:type="pct"/>
            <w:shd w:val="clear" w:color="auto" w:fill="FFFFFF" w:themeFill="background1"/>
            <w:vAlign w:val="center"/>
          </w:tcPr>
          <w:p w14:paraId="7A07D1B0" w14:textId="77777777" w:rsidR="00FB0BEC" w:rsidRPr="005B6EFD" w:rsidRDefault="00FB0BEC" w:rsidP="00C12694">
            <w:pPr>
              <w:pStyle w:val="Heading5"/>
              <w:keepNext/>
              <w:keepLines/>
              <w:rPr>
                <w:rFonts w:ascii="Arial Narrow" w:hAnsi="Arial Narrow"/>
                <w:i w:val="0"/>
                <w:iCs w:val="0"/>
                <w:color w:val="000000" w:themeColor="text1"/>
                <w:sz w:val="20"/>
                <w:szCs w:val="20"/>
                <w:u w:val="none"/>
              </w:rPr>
            </w:pPr>
            <w:r w:rsidRPr="005B6EFD">
              <w:rPr>
                <w:rFonts w:ascii="Arial Narrow" w:hAnsi="Arial Narrow"/>
                <w:i w:val="0"/>
                <w:iCs w:val="0"/>
                <w:color w:val="000000" w:themeColor="text1"/>
                <w:sz w:val="20"/>
                <w:szCs w:val="20"/>
                <w:u w:val="none"/>
              </w:rPr>
              <w:t>PICO set estimates</w:t>
            </w:r>
          </w:p>
        </w:tc>
        <w:tc>
          <w:tcPr>
            <w:tcW w:w="714" w:type="pct"/>
            <w:tcBorders>
              <w:top w:val="single" w:sz="4" w:space="0" w:color="auto"/>
              <w:left w:val="single" w:sz="4" w:space="0" w:color="auto"/>
              <w:bottom w:val="single" w:sz="4" w:space="0" w:color="auto"/>
              <w:right w:val="single" w:sz="4" w:space="0" w:color="auto"/>
            </w:tcBorders>
            <w:shd w:val="clear" w:color="000000" w:fill="FFFFFF"/>
            <w:noWrap/>
          </w:tcPr>
          <w:p w14:paraId="19044AF8" w14:textId="77777777" w:rsidR="00FB0BEC" w:rsidRPr="005B6EFD" w:rsidRDefault="00FB0BEC" w:rsidP="00C12694">
            <w:pPr>
              <w:pStyle w:val="TableText"/>
              <w:keepNext/>
              <w:keepLines/>
              <w:rPr>
                <w:rFonts w:cs="Arial"/>
                <w:color w:val="000000"/>
                <w:szCs w:val="20"/>
              </w:rPr>
            </w:pPr>
            <w:r w:rsidRPr="005B6EFD">
              <w:t>$51,789,385</w:t>
            </w:r>
          </w:p>
        </w:tc>
        <w:tc>
          <w:tcPr>
            <w:tcW w:w="714" w:type="pct"/>
            <w:tcBorders>
              <w:top w:val="single" w:sz="4" w:space="0" w:color="auto"/>
              <w:left w:val="nil"/>
              <w:bottom w:val="single" w:sz="4" w:space="0" w:color="auto"/>
              <w:right w:val="single" w:sz="4" w:space="0" w:color="auto"/>
            </w:tcBorders>
            <w:shd w:val="clear" w:color="000000" w:fill="FFFFFF"/>
            <w:noWrap/>
          </w:tcPr>
          <w:p w14:paraId="54BCD3A6" w14:textId="77777777" w:rsidR="00FB0BEC" w:rsidRPr="005B6EFD" w:rsidRDefault="00FB0BEC" w:rsidP="00C12694">
            <w:pPr>
              <w:pStyle w:val="TableText"/>
              <w:keepNext/>
              <w:keepLines/>
              <w:rPr>
                <w:rFonts w:cs="Arial"/>
                <w:color w:val="000000"/>
                <w:szCs w:val="20"/>
              </w:rPr>
            </w:pPr>
            <w:r w:rsidRPr="005B6EFD">
              <w:t>$57,030,552</w:t>
            </w:r>
          </w:p>
        </w:tc>
        <w:tc>
          <w:tcPr>
            <w:tcW w:w="714" w:type="pct"/>
            <w:tcBorders>
              <w:top w:val="single" w:sz="4" w:space="0" w:color="auto"/>
              <w:left w:val="nil"/>
              <w:bottom w:val="single" w:sz="4" w:space="0" w:color="auto"/>
              <w:right w:val="single" w:sz="4" w:space="0" w:color="auto"/>
            </w:tcBorders>
            <w:shd w:val="clear" w:color="000000" w:fill="FFFFFF"/>
            <w:noWrap/>
          </w:tcPr>
          <w:p w14:paraId="6B10730D" w14:textId="77777777" w:rsidR="00FB0BEC" w:rsidRPr="005B6EFD" w:rsidRDefault="00FB0BEC" w:rsidP="00C12694">
            <w:pPr>
              <w:pStyle w:val="TableText"/>
              <w:keepNext/>
              <w:keepLines/>
              <w:rPr>
                <w:rFonts w:cs="Arial"/>
                <w:color w:val="000000"/>
                <w:szCs w:val="20"/>
              </w:rPr>
            </w:pPr>
            <w:r w:rsidRPr="005B6EFD">
              <w:t>$62,767,145</w:t>
            </w:r>
          </w:p>
        </w:tc>
        <w:tc>
          <w:tcPr>
            <w:tcW w:w="714" w:type="pct"/>
            <w:tcBorders>
              <w:top w:val="single" w:sz="4" w:space="0" w:color="auto"/>
              <w:left w:val="nil"/>
              <w:bottom w:val="single" w:sz="4" w:space="0" w:color="auto"/>
              <w:right w:val="single" w:sz="4" w:space="0" w:color="auto"/>
            </w:tcBorders>
            <w:shd w:val="clear" w:color="000000" w:fill="FFFFFF"/>
            <w:noWrap/>
          </w:tcPr>
          <w:p w14:paraId="711A9B34" w14:textId="77777777" w:rsidR="00FB0BEC" w:rsidRPr="005B6EFD" w:rsidRDefault="00FB0BEC" w:rsidP="00C12694">
            <w:pPr>
              <w:pStyle w:val="TableText"/>
              <w:keepNext/>
              <w:keepLines/>
              <w:rPr>
                <w:rFonts w:cs="Arial"/>
                <w:color w:val="000000"/>
                <w:szCs w:val="20"/>
              </w:rPr>
            </w:pPr>
            <w:r w:rsidRPr="005B6EFD">
              <w:t>$68,566,997</w:t>
            </w:r>
          </w:p>
        </w:tc>
        <w:tc>
          <w:tcPr>
            <w:tcW w:w="714" w:type="pct"/>
            <w:tcBorders>
              <w:top w:val="single" w:sz="4" w:space="0" w:color="auto"/>
              <w:left w:val="nil"/>
              <w:bottom w:val="single" w:sz="4" w:space="0" w:color="auto"/>
              <w:right w:val="single" w:sz="4" w:space="0" w:color="auto"/>
            </w:tcBorders>
            <w:shd w:val="clear" w:color="000000" w:fill="FFFFFF"/>
            <w:noWrap/>
          </w:tcPr>
          <w:p w14:paraId="24C0FFDF" w14:textId="77777777" w:rsidR="00FB0BEC" w:rsidRPr="005B6EFD" w:rsidRDefault="00FB0BEC" w:rsidP="00C12694">
            <w:pPr>
              <w:pStyle w:val="TableText"/>
              <w:keepNext/>
              <w:keepLines/>
              <w:rPr>
                <w:rFonts w:cs="Arial"/>
                <w:color w:val="000000"/>
                <w:szCs w:val="20"/>
              </w:rPr>
            </w:pPr>
            <w:r w:rsidRPr="005B6EFD">
              <w:t>$74,439,017</w:t>
            </w:r>
          </w:p>
        </w:tc>
        <w:tc>
          <w:tcPr>
            <w:tcW w:w="716" w:type="pct"/>
            <w:tcBorders>
              <w:top w:val="single" w:sz="4" w:space="0" w:color="auto"/>
              <w:left w:val="nil"/>
              <w:bottom w:val="single" w:sz="4" w:space="0" w:color="auto"/>
              <w:right w:val="single" w:sz="4" w:space="0" w:color="auto"/>
            </w:tcBorders>
            <w:shd w:val="clear" w:color="000000" w:fill="FFFFFF"/>
            <w:noWrap/>
          </w:tcPr>
          <w:p w14:paraId="1B24C9BB" w14:textId="77777777" w:rsidR="00FB0BEC" w:rsidRPr="005B6EFD" w:rsidRDefault="00FB0BEC" w:rsidP="00C12694">
            <w:pPr>
              <w:pStyle w:val="TableText"/>
              <w:keepNext/>
              <w:keepLines/>
              <w:rPr>
                <w:rFonts w:cs="Arial"/>
                <w:color w:val="000000"/>
                <w:szCs w:val="20"/>
              </w:rPr>
            </w:pPr>
            <w:r w:rsidRPr="005B6EFD">
              <w:t>$80,376,228</w:t>
            </w:r>
          </w:p>
        </w:tc>
      </w:tr>
      <w:tr w:rsidR="00FB0BEC" w:rsidRPr="005B6EFD" w14:paraId="30FEE625" w14:textId="77777777" w:rsidTr="003B3CEF">
        <w:trPr>
          <w:trHeight w:val="120"/>
        </w:trPr>
        <w:tc>
          <w:tcPr>
            <w:tcW w:w="714" w:type="pct"/>
            <w:shd w:val="clear" w:color="auto" w:fill="FFFFFF" w:themeFill="background1"/>
            <w:vAlign w:val="center"/>
          </w:tcPr>
          <w:p w14:paraId="780E40FD" w14:textId="77777777" w:rsidR="00FB0BEC" w:rsidRPr="005B6EFD" w:rsidRDefault="00FB0BEC" w:rsidP="00C12694">
            <w:pPr>
              <w:pStyle w:val="Heading5"/>
              <w:keepNext/>
              <w:keepLines/>
              <w:rPr>
                <w:rFonts w:ascii="Arial Narrow" w:hAnsi="Arial Narrow"/>
                <w:i w:val="0"/>
                <w:iCs w:val="0"/>
                <w:color w:val="000000" w:themeColor="text1"/>
                <w:sz w:val="20"/>
                <w:szCs w:val="20"/>
                <w:u w:val="none"/>
              </w:rPr>
            </w:pPr>
            <w:r w:rsidRPr="005B6EFD">
              <w:rPr>
                <w:rFonts w:ascii="Arial Narrow" w:hAnsi="Arial Narrow"/>
                <w:i w:val="0"/>
                <w:iCs w:val="0"/>
                <w:color w:val="000000" w:themeColor="text1"/>
                <w:sz w:val="20"/>
                <w:szCs w:val="20"/>
                <w:u w:val="none"/>
              </w:rPr>
              <w:t>20% reduction from base case</w:t>
            </w:r>
          </w:p>
        </w:tc>
        <w:tc>
          <w:tcPr>
            <w:tcW w:w="714" w:type="pct"/>
            <w:tcBorders>
              <w:top w:val="single" w:sz="4" w:space="0" w:color="auto"/>
              <w:left w:val="single" w:sz="4" w:space="0" w:color="auto"/>
              <w:bottom w:val="single" w:sz="4" w:space="0" w:color="auto"/>
              <w:right w:val="single" w:sz="4" w:space="0" w:color="auto"/>
            </w:tcBorders>
            <w:shd w:val="clear" w:color="000000" w:fill="FFFFFF"/>
            <w:noWrap/>
          </w:tcPr>
          <w:p w14:paraId="55E0216B" w14:textId="77777777" w:rsidR="00FB0BEC" w:rsidRPr="005B6EFD" w:rsidRDefault="00FB0BEC" w:rsidP="00C12694">
            <w:pPr>
              <w:pStyle w:val="TableText"/>
              <w:keepNext/>
              <w:keepLines/>
              <w:rPr>
                <w:rFonts w:cs="Arial"/>
                <w:color w:val="000000"/>
                <w:szCs w:val="20"/>
              </w:rPr>
            </w:pPr>
            <w:r w:rsidRPr="005B6EFD">
              <w:t>$60,382,441</w:t>
            </w:r>
          </w:p>
        </w:tc>
        <w:tc>
          <w:tcPr>
            <w:tcW w:w="714" w:type="pct"/>
            <w:tcBorders>
              <w:top w:val="single" w:sz="4" w:space="0" w:color="auto"/>
              <w:left w:val="nil"/>
              <w:bottom w:val="single" w:sz="4" w:space="0" w:color="auto"/>
              <w:right w:val="single" w:sz="4" w:space="0" w:color="auto"/>
            </w:tcBorders>
            <w:shd w:val="clear" w:color="000000" w:fill="FFFFFF"/>
            <w:noWrap/>
          </w:tcPr>
          <w:p w14:paraId="126EFB49" w14:textId="77777777" w:rsidR="00FB0BEC" w:rsidRPr="005B6EFD" w:rsidRDefault="00FB0BEC" w:rsidP="00C12694">
            <w:pPr>
              <w:pStyle w:val="TableText"/>
              <w:keepNext/>
              <w:keepLines/>
              <w:rPr>
                <w:rFonts w:cs="Arial"/>
                <w:color w:val="000000"/>
                <w:szCs w:val="20"/>
              </w:rPr>
            </w:pPr>
            <w:r w:rsidRPr="005B6EFD">
              <w:t>$65,059,745</w:t>
            </w:r>
          </w:p>
        </w:tc>
        <w:tc>
          <w:tcPr>
            <w:tcW w:w="714" w:type="pct"/>
            <w:tcBorders>
              <w:top w:val="single" w:sz="4" w:space="0" w:color="auto"/>
              <w:left w:val="nil"/>
              <w:bottom w:val="single" w:sz="4" w:space="0" w:color="auto"/>
              <w:right w:val="single" w:sz="4" w:space="0" w:color="auto"/>
            </w:tcBorders>
            <w:shd w:val="clear" w:color="000000" w:fill="FFFFFF"/>
            <w:noWrap/>
          </w:tcPr>
          <w:p w14:paraId="46AAEB32" w14:textId="77777777" w:rsidR="00FB0BEC" w:rsidRPr="005B6EFD" w:rsidRDefault="00FB0BEC" w:rsidP="00C12694">
            <w:pPr>
              <w:pStyle w:val="TableText"/>
              <w:keepNext/>
              <w:keepLines/>
              <w:rPr>
                <w:rFonts w:cs="Arial"/>
                <w:color w:val="000000"/>
                <w:szCs w:val="20"/>
              </w:rPr>
            </w:pPr>
            <w:r w:rsidRPr="005B6EFD">
              <w:t>$70,219,273</w:t>
            </w:r>
          </w:p>
        </w:tc>
        <w:tc>
          <w:tcPr>
            <w:tcW w:w="714" w:type="pct"/>
            <w:tcBorders>
              <w:top w:val="single" w:sz="4" w:space="0" w:color="auto"/>
              <w:left w:val="nil"/>
              <w:bottom w:val="single" w:sz="4" w:space="0" w:color="auto"/>
              <w:right w:val="single" w:sz="4" w:space="0" w:color="auto"/>
            </w:tcBorders>
            <w:shd w:val="clear" w:color="000000" w:fill="FFFFFF"/>
            <w:noWrap/>
          </w:tcPr>
          <w:p w14:paraId="260DC88A" w14:textId="77777777" w:rsidR="00FB0BEC" w:rsidRPr="005B6EFD" w:rsidRDefault="00FB0BEC" w:rsidP="00C12694">
            <w:pPr>
              <w:pStyle w:val="TableText"/>
              <w:keepNext/>
              <w:keepLines/>
              <w:rPr>
                <w:rFonts w:cs="Arial"/>
                <w:color w:val="000000"/>
                <w:szCs w:val="20"/>
              </w:rPr>
            </w:pPr>
            <w:r w:rsidRPr="005B6EFD">
              <w:t>$75,420,225</w:t>
            </w:r>
          </w:p>
        </w:tc>
        <w:tc>
          <w:tcPr>
            <w:tcW w:w="714" w:type="pct"/>
            <w:tcBorders>
              <w:top w:val="single" w:sz="4" w:space="0" w:color="auto"/>
              <w:left w:val="nil"/>
              <w:bottom w:val="single" w:sz="4" w:space="0" w:color="auto"/>
              <w:right w:val="single" w:sz="4" w:space="0" w:color="auto"/>
            </w:tcBorders>
            <w:shd w:val="clear" w:color="000000" w:fill="FFFFFF"/>
            <w:noWrap/>
          </w:tcPr>
          <w:p w14:paraId="79D314C5" w14:textId="77777777" w:rsidR="00FB0BEC" w:rsidRPr="005B6EFD" w:rsidRDefault="00FB0BEC" w:rsidP="00C12694">
            <w:pPr>
              <w:pStyle w:val="TableText"/>
              <w:keepNext/>
              <w:keepLines/>
              <w:rPr>
                <w:rFonts w:cs="Arial"/>
                <w:color w:val="000000"/>
                <w:szCs w:val="20"/>
              </w:rPr>
            </w:pPr>
            <w:r w:rsidRPr="005B6EFD">
              <w:t>$80,673,798</w:t>
            </w:r>
          </w:p>
        </w:tc>
        <w:tc>
          <w:tcPr>
            <w:tcW w:w="716" w:type="pct"/>
            <w:tcBorders>
              <w:top w:val="single" w:sz="4" w:space="0" w:color="auto"/>
              <w:left w:val="nil"/>
              <w:bottom w:val="single" w:sz="4" w:space="0" w:color="auto"/>
              <w:right w:val="single" w:sz="4" w:space="0" w:color="auto"/>
            </w:tcBorders>
            <w:shd w:val="clear" w:color="000000" w:fill="FFFFFF"/>
            <w:noWrap/>
          </w:tcPr>
          <w:p w14:paraId="31D0C413" w14:textId="77777777" w:rsidR="00FB0BEC" w:rsidRPr="005B6EFD" w:rsidRDefault="00FB0BEC" w:rsidP="00C12694">
            <w:pPr>
              <w:pStyle w:val="TableText"/>
              <w:keepNext/>
              <w:keepLines/>
              <w:rPr>
                <w:rFonts w:cs="Arial"/>
                <w:color w:val="000000"/>
                <w:szCs w:val="20"/>
              </w:rPr>
            </w:pPr>
            <w:r w:rsidRPr="005B6EFD">
              <w:t>$85,972,320</w:t>
            </w:r>
          </w:p>
        </w:tc>
      </w:tr>
      <w:tr w:rsidR="00FB0BEC" w:rsidRPr="005B6EFD" w14:paraId="69E0AEED" w14:textId="77777777" w:rsidTr="003B3CEF">
        <w:trPr>
          <w:trHeight w:val="120"/>
        </w:trPr>
        <w:tc>
          <w:tcPr>
            <w:tcW w:w="5000" w:type="pct"/>
            <w:gridSpan w:val="7"/>
            <w:shd w:val="clear" w:color="auto" w:fill="FFFFFF" w:themeFill="background1"/>
            <w:vAlign w:val="center"/>
          </w:tcPr>
          <w:p w14:paraId="3DCFD9BB" w14:textId="77777777" w:rsidR="00FB0BEC" w:rsidRPr="005B6EFD" w:rsidRDefault="00FB0BEC" w:rsidP="00C12694">
            <w:pPr>
              <w:pStyle w:val="TableText"/>
              <w:keepNext/>
              <w:keepLines/>
              <w:rPr>
                <w:rFonts w:cs="Arial"/>
                <w:color w:val="000000" w:themeColor="text1"/>
                <w:szCs w:val="20"/>
              </w:rPr>
            </w:pPr>
            <w:r w:rsidRPr="005B6EFD">
              <w:rPr>
                <w:rFonts w:cs="Calibri"/>
                <w:b/>
                <w:color w:val="000000" w:themeColor="text1"/>
                <w:szCs w:val="20"/>
              </w:rPr>
              <w:t>MBS Item fee for HPV genotyping (base case = $50)</w:t>
            </w:r>
          </w:p>
        </w:tc>
      </w:tr>
      <w:tr w:rsidR="00FB0BEC" w:rsidRPr="005B6EFD" w14:paraId="469879B0" w14:textId="77777777" w:rsidTr="003B3CEF">
        <w:trPr>
          <w:trHeight w:val="120"/>
        </w:trPr>
        <w:tc>
          <w:tcPr>
            <w:tcW w:w="714" w:type="pct"/>
            <w:shd w:val="clear" w:color="auto" w:fill="FFFFFF" w:themeFill="background1"/>
            <w:vAlign w:val="center"/>
          </w:tcPr>
          <w:p w14:paraId="6BA3ABB0" w14:textId="77777777" w:rsidR="00FB0BEC" w:rsidRPr="005B6EFD" w:rsidRDefault="00FB0BEC" w:rsidP="00C12694">
            <w:pPr>
              <w:pStyle w:val="TableText"/>
              <w:keepNext/>
              <w:keepLines/>
              <w:rPr>
                <w:color w:val="000000" w:themeColor="text1"/>
                <w:szCs w:val="20"/>
              </w:rPr>
            </w:pPr>
            <w:r w:rsidRPr="005B6EFD">
              <w:rPr>
                <w:color w:val="000000" w:themeColor="text1"/>
                <w:szCs w:val="20"/>
              </w:rPr>
              <w:t>$70</w:t>
            </w:r>
          </w:p>
        </w:tc>
        <w:tc>
          <w:tcPr>
            <w:tcW w:w="714"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0FE66DE" w14:textId="77777777" w:rsidR="00FB0BEC" w:rsidRPr="005B6EFD" w:rsidRDefault="00FB0BEC" w:rsidP="00C12694">
            <w:pPr>
              <w:pStyle w:val="TableText"/>
              <w:keepNext/>
              <w:keepLines/>
              <w:rPr>
                <w:rFonts w:cs="Arial"/>
                <w:color w:val="000000" w:themeColor="text1"/>
                <w:szCs w:val="20"/>
              </w:rPr>
            </w:pPr>
            <w:r w:rsidRPr="005B6EFD">
              <w:rPr>
                <w:rFonts w:cs="Arial"/>
                <w:color w:val="000000"/>
                <w:szCs w:val="20"/>
              </w:rPr>
              <w:t>$74,674,245</w:t>
            </w:r>
          </w:p>
        </w:tc>
        <w:tc>
          <w:tcPr>
            <w:tcW w:w="714" w:type="pct"/>
            <w:tcBorders>
              <w:top w:val="single" w:sz="4" w:space="0" w:color="auto"/>
              <w:left w:val="nil"/>
              <w:bottom w:val="single" w:sz="4" w:space="0" w:color="auto"/>
              <w:right w:val="single" w:sz="4" w:space="0" w:color="auto"/>
            </w:tcBorders>
            <w:shd w:val="clear" w:color="auto" w:fill="FFFFFF" w:themeFill="background1"/>
            <w:noWrap/>
            <w:vAlign w:val="center"/>
          </w:tcPr>
          <w:p w14:paraId="3ABD03BA" w14:textId="77777777" w:rsidR="00FB0BEC" w:rsidRPr="005B6EFD" w:rsidRDefault="00FB0BEC" w:rsidP="00C12694">
            <w:pPr>
              <w:pStyle w:val="TableText"/>
              <w:keepNext/>
              <w:keepLines/>
              <w:rPr>
                <w:rFonts w:cs="Arial"/>
                <w:color w:val="000000" w:themeColor="text1"/>
                <w:szCs w:val="20"/>
              </w:rPr>
            </w:pPr>
            <w:r w:rsidRPr="005B6EFD">
              <w:rPr>
                <w:rFonts w:cs="Arial"/>
                <w:color w:val="000000"/>
                <w:szCs w:val="20"/>
              </w:rPr>
              <w:t>$78,817,556</w:t>
            </w:r>
          </w:p>
        </w:tc>
        <w:tc>
          <w:tcPr>
            <w:tcW w:w="714" w:type="pct"/>
            <w:tcBorders>
              <w:top w:val="single" w:sz="4" w:space="0" w:color="auto"/>
              <w:left w:val="nil"/>
              <w:bottom w:val="single" w:sz="4" w:space="0" w:color="auto"/>
              <w:right w:val="single" w:sz="4" w:space="0" w:color="auto"/>
            </w:tcBorders>
            <w:shd w:val="clear" w:color="auto" w:fill="FFFFFF" w:themeFill="background1"/>
            <w:noWrap/>
            <w:vAlign w:val="center"/>
          </w:tcPr>
          <w:p w14:paraId="0044CF71" w14:textId="77777777" w:rsidR="00FB0BEC" w:rsidRPr="005B6EFD" w:rsidRDefault="00FB0BEC" w:rsidP="00C12694">
            <w:pPr>
              <w:pStyle w:val="TableText"/>
              <w:keepNext/>
              <w:keepLines/>
              <w:rPr>
                <w:rFonts w:cs="Arial"/>
                <w:color w:val="000000" w:themeColor="text1"/>
                <w:szCs w:val="20"/>
              </w:rPr>
            </w:pPr>
            <w:r w:rsidRPr="005B6EFD">
              <w:rPr>
                <w:rFonts w:cs="Arial"/>
                <w:color w:val="000000"/>
                <w:szCs w:val="20"/>
              </w:rPr>
              <w:t>$83,556,096</w:t>
            </w:r>
          </w:p>
        </w:tc>
        <w:tc>
          <w:tcPr>
            <w:tcW w:w="714" w:type="pct"/>
            <w:tcBorders>
              <w:top w:val="single" w:sz="4" w:space="0" w:color="auto"/>
              <w:left w:val="nil"/>
              <w:bottom w:val="single" w:sz="4" w:space="0" w:color="auto"/>
              <w:right w:val="single" w:sz="4" w:space="0" w:color="auto"/>
            </w:tcBorders>
            <w:shd w:val="clear" w:color="auto" w:fill="FFFFFF" w:themeFill="background1"/>
            <w:noWrap/>
            <w:vAlign w:val="center"/>
          </w:tcPr>
          <w:p w14:paraId="6AD6CAF6" w14:textId="77777777" w:rsidR="00FB0BEC" w:rsidRPr="005B6EFD" w:rsidRDefault="00FB0BEC" w:rsidP="00C12694">
            <w:pPr>
              <w:pStyle w:val="TableText"/>
              <w:keepNext/>
              <w:keepLines/>
              <w:rPr>
                <w:rFonts w:cs="Arial"/>
                <w:color w:val="000000" w:themeColor="text1"/>
                <w:szCs w:val="20"/>
              </w:rPr>
            </w:pPr>
            <w:r w:rsidRPr="005B6EFD">
              <w:rPr>
                <w:rFonts w:cs="Arial"/>
                <w:color w:val="000000"/>
                <w:szCs w:val="20"/>
              </w:rPr>
              <w:t>$88,315,657</w:t>
            </w:r>
          </w:p>
        </w:tc>
        <w:tc>
          <w:tcPr>
            <w:tcW w:w="714" w:type="pct"/>
            <w:tcBorders>
              <w:top w:val="single" w:sz="4" w:space="0" w:color="auto"/>
              <w:left w:val="nil"/>
              <w:bottom w:val="single" w:sz="4" w:space="0" w:color="auto"/>
              <w:right w:val="single" w:sz="4" w:space="0" w:color="auto"/>
            </w:tcBorders>
            <w:shd w:val="clear" w:color="auto" w:fill="FFFFFF" w:themeFill="background1"/>
            <w:noWrap/>
            <w:vAlign w:val="center"/>
          </w:tcPr>
          <w:p w14:paraId="4D351FF3" w14:textId="77777777" w:rsidR="00FB0BEC" w:rsidRPr="005B6EFD" w:rsidRDefault="00FB0BEC" w:rsidP="00C12694">
            <w:pPr>
              <w:pStyle w:val="TableText"/>
              <w:keepNext/>
              <w:keepLines/>
              <w:rPr>
                <w:rFonts w:cs="Arial"/>
                <w:color w:val="000000" w:themeColor="text1"/>
                <w:szCs w:val="20"/>
              </w:rPr>
            </w:pPr>
            <w:r w:rsidRPr="005B6EFD">
              <w:rPr>
                <w:rFonts w:cs="Arial"/>
                <w:color w:val="000000"/>
                <w:szCs w:val="20"/>
              </w:rPr>
              <w:t>$93,109,969</w:t>
            </w:r>
          </w:p>
        </w:tc>
        <w:tc>
          <w:tcPr>
            <w:tcW w:w="716" w:type="pct"/>
            <w:tcBorders>
              <w:top w:val="single" w:sz="4" w:space="0" w:color="auto"/>
              <w:left w:val="nil"/>
              <w:bottom w:val="single" w:sz="4" w:space="0" w:color="auto"/>
              <w:right w:val="single" w:sz="4" w:space="0" w:color="auto"/>
            </w:tcBorders>
            <w:shd w:val="clear" w:color="auto" w:fill="FFFFFF" w:themeFill="background1"/>
            <w:noWrap/>
            <w:vAlign w:val="center"/>
          </w:tcPr>
          <w:p w14:paraId="0A179AC0" w14:textId="77777777" w:rsidR="00FB0BEC" w:rsidRPr="005B6EFD" w:rsidRDefault="00FB0BEC" w:rsidP="00C12694">
            <w:pPr>
              <w:pStyle w:val="TableText"/>
              <w:keepNext/>
              <w:keepLines/>
              <w:rPr>
                <w:rFonts w:cs="Arial"/>
                <w:color w:val="000000" w:themeColor="text1"/>
                <w:szCs w:val="20"/>
              </w:rPr>
            </w:pPr>
            <w:r w:rsidRPr="005B6EFD">
              <w:rPr>
                <w:rFonts w:cs="Arial"/>
                <w:color w:val="000000"/>
                <w:szCs w:val="20"/>
              </w:rPr>
              <w:t>$97,929,232</w:t>
            </w:r>
          </w:p>
        </w:tc>
      </w:tr>
    </w:tbl>
    <w:p w14:paraId="04A6E09D" w14:textId="77777777" w:rsidR="000654DB" w:rsidRPr="005B6EFD" w:rsidRDefault="000654DB" w:rsidP="00C12694">
      <w:pPr>
        <w:pStyle w:val="TableFigureFooter"/>
        <w:keepNext/>
        <w:keepLines/>
        <w:rPr>
          <w:rFonts w:eastAsiaTheme="minorEastAsia"/>
          <w:lang w:eastAsia="zh-CN"/>
        </w:rPr>
      </w:pPr>
      <w:r w:rsidRPr="005B6EFD">
        <w:rPr>
          <w:rFonts w:eastAsiaTheme="minorEastAsia"/>
          <w:lang w:eastAsia="zh-CN"/>
        </w:rPr>
        <w:t>Source: Excel workbook “Utilisation and Cost Model”</w:t>
      </w:r>
    </w:p>
    <w:p w14:paraId="7510B100" w14:textId="57BA3AD2" w:rsidR="00460695" w:rsidRPr="005B6EFD" w:rsidRDefault="00460695" w:rsidP="00C12694">
      <w:pPr>
        <w:pStyle w:val="TableFigureFooter"/>
        <w:keepNext/>
        <w:keepLines/>
        <w:rPr>
          <w:rFonts w:eastAsiaTheme="minorEastAsia"/>
          <w:lang w:eastAsia="zh-CN"/>
        </w:rPr>
      </w:pPr>
      <w:r w:rsidRPr="005B6EFD">
        <w:t>Abbreviations: MBS = Medicare Benefits Scheme</w:t>
      </w:r>
      <w:r w:rsidR="00496114" w:rsidRPr="005B6EFD">
        <w:t>; HPV = human pap</w:t>
      </w:r>
      <w:r w:rsidR="00D079F1" w:rsidRPr="005B6EFD">
        <w:t>illoma virus</w:t>
      </w:r>
      <w:r w:rsidR="000623D8" w:rsidRPr="005B6EFD">
        <w:t>: DCAR = Depa</w:t>
      </w:r>
      <w:r w:rsidR="002E729F" w:rsidRPr="005B6EFD">
        <w:t>rtment</w:t>
      </w:r>
      <w:r w:rsidR="009915F1" w:rsidRPr="005B6EFD">
        <w:t>-contracted assessment report</w:t>
      </w:r>
      <w:r w:rsidR="00144687" w:rsidRPr="005B6EFD">
        <w:t>; PICO = Pop</w:t>
      </w:r>
      <w:r w:rsidR="00A3026F" w:rsidRPr="005B6EFD">
        <w:t xml:space="preserve">ulation, </w:t>
      </w:r>
      <w:r w:rsidR="00B77B77" w:rsidRPr="005B6EFD">
        <w:t>Intervention,</w:t>
      </w:r>
      <w:r w:rsidR="00A053B0" w:rsidRPr="005B6EFD">
        <w:t xml:space="preserve"> Comparator, Outcome</w:t>
      </w:r>
    </w:p>
    <w:p w14:paraId="1E938F00" w14:textId="77777777" w:rsidR="00DB45BE" w:rsidRPr="005B6EFD" w:rsidRDefault="008A79F7" w:rsidP="008A79F7">
      <w:r w:rsidRPr="005B6EFD">
        <w:t xml:space="preserve">There is considerable uncertainty in the financial impact analysis. These results are largely dependent on epidemiological data with uncertainty, that may not be relative to Australia. Clinical evidence comes from numerous studies, which introduces further uncertainty into the budget model. </w:t>
      </w:r>
    </w:p>
    <w:p w14:paraId="4482664A" w14:textId="0FFC03B8" w:rsidR="00DB45BE" w:rsidRPr="005B6EFD" w:rsidRDefault="00DB45BE" w:rsidP="008A79F7">
      <w:r w:rsidRPr="005B6EFD">
        <w:t>Using this data, only 3</w:t>
      </w:r>
      <w:r w:rsidR="0033043C" w:rsidRPr="005B6EFD">
        <w:t>8</w:t>
      </w:r>
      <w:r w:rsidRPr="005B6EFD">
        <w:t xml:space="preserve"> patients </w:t>
      </w:r>
      <w:r w:rsidR="0033043C" w:rsidRPr="005B6EFD">
        <w:t>from the proposed testing population</w:t>
      </w:r>
      <w:r w:rsidRPr="005B6EFD">
        <w:t xml:space="preserve"> were estimated to develop cancer in 2026. This would only account for 6% of the expected total number of patients with anal cancer (using AIHW data for the total population in 2025 </w:t>
      </w:r>
      <w:r w:rsidRPr="005B6EFD">
        <w:fldChar w:fldCharType="begin"/>
      </w:r>
      <w:r w:rsidRPr="005B6EFD">
        <w:instrText xml:space="preserve"> ADDIN EN.CITE &lt;EndNote&gt;&lt;Cite&gt;&lt;Author&gt;AIHW&lt;/Author&gt;&lt;Year&gt;2024&lt;/Year&gt;&lt;RecNum&gt;239&lt;/RecNum&gt;&lt;DisplayText&gt;(AIHW, 2024)&lt;/DisplayText&gt;&lt;record&gt;&lt;rec-number&gt;239&lt;/rec-number&gt;&lt;foreign-keys&gt;&lt;key app="EN" db-id="9v9drdeptwav2qeedz6xra5cdaa2rdsrfz0e" timestamp="1742798076"&gt;239&lt;/key&gt;&lt;/foreign-keys&gt;&lt;ref-type name="Journal Article"&gt;17&lt;/ref-type&gt;&lt;contributors&gt;&lt;authors&gt;&lt;author&gt;AIHW&lt;/author&gt;&lt;/authors&gt;&lt;/contributors&gt;&lt;titles&gt;&lt;title&gt;Cancer data in Australia&lt;/title&gt;&lt;/titles&gt;&lt;dates&gt;&lt;year&gt;2024&lt;/year&gt;&lt;/dates&gt;&lt;urls&gt;&lt;related-urls&gt;&lt;url&gt;https://www.aihw.gov.au/reports/cancer/cancer-data-in-australia/contents/state-and-territory&lt;/url&gt;&lt;/related-urls&gt;&lt;/urls&gt;&lt;/record&gt;&lt;/Cite&gt;&lt;/EndNote&gt;</w:instrText>
      </w:r>
      <w:r w:rsidRPr="005B6EFD">
        <w:fldChar w:fldCharType="separate"/>
      </w:r>
      <w:r w:rsidRPr="005B6EFD">
        <w:t>(AIHW, 2024)</w:t>
      </w:r>
      <w:r w:rsidRPr="005B6EFD">
        <w:fldChar w:fldCharType="end"/>
      </w:r>
      <w:r w:rsidRPr="005B6EFD">
        <w:t xml:space="preserve">). It is unclear whether this is a reasonable estimate as there </w:t>
      </w:r>
      <w:r w:rsidR="000B3ED4" w:rsidRPr="005B6EFD">
        <w:t>are</w:t>
      </w:r>
      <w:r w:rsidRPr="005B6EFD">
        <w:t xml:space="preserve"> no Australia specific data on the incidence in each population. However, the population tested in the financial estimates only accounts for approximately 0.5% of the total Australian population aged 35 years and over (74,887/15,322,274).  If the data on the incidence of anal cancer in the included populations is correct, the introduction of co-depend</w:t>
      </w:r>
      <w:r w:rsidR="004545C8" w:rsidRPr="005B6EFD">
        <w:t>e</w:t>
      </w:r>
      <w:r w:rsidRPr="005B6EFD">
        <w:t>nt technologies would only lead to a reduction of 25 anal cancers annually. The number of patients needed to test and treat (if needed) to prevent one anal cancer is approximately 3,400 per annum</w:t>
      </w:r>
      <w:r w:rsidR="00360ABB" w:rsidRPr="005B6EFD">
        <w:t>.</w:t>
      </w:r>
    </w:p>
    <w:p w14:paraId="6CC21012" w14:textId="305C5BA1" w:rsidR="000654DB" w:rsidRPr="005B6EFD" w:rsidRDefault="008A79F7" w:rsidP="008A79F7">
      <w:r w:rsidRPr="005B6EFD">
        <w:t xml:space="preserve">There was a large amount of input data for clinical proportions that were based on proxy data and may vary considerably for the real world. The model assumes everyone re-enters the </w:t>
      </w:r>
      <w:r w:rsidR="00656E31" w:rsidRPr="005B6EFD">
        <w:t xml:space="preserve">testing </w:t>
      </w:r>
      <w:r w:rsidRPr="005B6EFD">
        <w:t>process after one year, however, this was tested in a sensitivity analysis. Given the uncertainty around the inputs to the financial model, care should be taken when interpreting the results.</w:t>
      </w:r>
    </w:p>
    <w:p w14:paraId="43234743" w14:textId="64E774BA" w:rsidR="00306619" w:rsidRPr="005B6EFD" w:rsidRDefault="00772829" w:rsidP="00834D51">
      <w:pPr>
        <w:pStyle w:val="Heading2"/>
        <w:numPr>
          <w:ilvl w:val="0"/>
          <w:numId w:val="39"/>
        </w:numPr>
        <w:ind w:left="851" w:hanging="851"/>
      </w:pPr>
      <w:bookmarkStart w:id="208" w:name="_Toc206597214"/>
      <w:bookmarkStart w:id="209" w:name="_Toc206600221"/>
      <w:r w:rsidRPr="005B6EFD">
        <w:lastRenderedPageBreak/>
        <w:t xml:space="preserve">Other relevant </w:t>
      </w:r>
      <w:r w:rsidR="00FA5766" w:rsidRPr="005B6EFD">
        <w:t>information</w:t>
      </w:r>
      <w:bookmarkEnd w:id="208"/>
      <w:bookmarkEnd w:id="209"/>
    </w:p>
    <w:p w14:paraId="464D4442" w14:textId="77777777" w:rsidR="0086580A" w:rsidRPr="005B6EFD" w:rsidRDefault="0086580A" w:rsidP="0086580A">
      <w:pPr>
        <w:pStyle w:val="Heading3"/>
      </w:pPr>
      <w:bookmarkStart w:id="210" w:name="_Toc206597215"/>
      <w:bookmarkStart w:id="211" w:name="_Toc206600222"/>
      <w:r w:rsidRPr="005B6EFD">
        <w:t>Definitions</w:t>
      </w:r>
      <w:bookmarkEnd w:id="210"/>
      <w:bookmarkEnd w:id="211"/>
    </w:p>
    <w:p w14:paraId="76564EFE" w14:textId="5E6E24C5" w:rsidR="00005BF6" w:rsidRPr="005B6EFD" w:rsidRDefault="00005BF6" w:rsidP="0086580A">
      <w:r w:rsidRPr="005B6EFD">
        <w:t>Definitions of PICO-specified subpopulations associated with sexual behaviour may impact estimations. Sexual orientation is fluid, and sexual identities and behaviours can change</w:t>
      </w:r>
      <w:r w:rsidR="0069019A" w:rsidRPr="005B6EFD">
        <w:t>.</w:t>
      </w:r>
      <w:r w:rsidR="0069019A" w:rsidRPr="005B6EFD">
        <w:rPr>
          <w:rStyle w:val="FootnoteReference"/>
        </w:rPr>
        <w:footnoteReference w:id="86"/>
      </w:r>
      <w:r w:rsidR="0069019A" w:rsidRPr="005B6EFD">
        <w:t xml:space="preserve"> </w:t>
      </w:r>
      <w:r w:rsidRPr="005B6EFD">
        <w:t>Stigma and privacy concerns can result in underreporting or misreporting sexual behaviours</w:t>
      </w:r>
      <w:r w:rsidR="0069019A" w:rsidRPr="005B6EFD">
        <w:t>.</w:t>
      </w:r>
      <w:bookmarkStart w:id="212" w:name="_Ref196236965"/>
      <w:r w:rsidR="0069019A" w:rsidRPr="005B6EFD">
        <w:rPr>
          <w:rStyle w:val="FootnoteReference"/>
        </w:rPr>
        <w:footnoteReference w:id="87"/>
      </w:r>
      <w:bookmarkEnd w:id="212"/>
    </w:p>
    <w:p w14:paraId="4A97E4E7" w14:textId="26CB38B4" w:rsidR="0086580A" w:rsidRPr="005B6EFD" w:rsidRDefault="00005BF6" w:rsidP="0086580A">
      <w:r w:rsidRPr="005B6EFD">
        <w:t xml:space="preserve">MSM are a diverse group of people; and not all MSM identify as gay or homosexual. </w:t>
      </w:r>
      <w:r w:rsidR="0086580A" w:rsidRPr="005B6EFD">
        <w:t>People who identify as a different gender to their assigned sex at birth do not always identify as transgender</w:t>
      </w:r>
      <w:r w:rsidR="0069019A" w:rsidRPr="005B6EFD">
        <w:t>.</w:t>
      </w:r>
      <w:r w:rsidR="0069019A" w:rsidRPr="005B6EFD">
        <w:rPr>
          <w:vertAlign w:val="superscript"/>
        </w:rPr>
        <w:fldChar w:fldCharType="begin"/>
      </w:r>
      <w:r w:rsidR="0069019A" w:rsidRPr="005B6EFD">
        <w:rPr>
          <w:vertAlign w:val="superscript"/>
        </w:rPr>
        <w:instrText xml:space="preserve"> NOTEREF _Ref196236965  \* MERGEFORMAT </w:instrText>
      </w:r>
      <w:r w:rsidR="0069019A" w:rsidRPr="005B6EFD">
        <w:rPr>
          <w:vertAlign w:val="superscript"/>
        </w:rPr>
        <w:fldChar w:fldCharType="separate"/>
      </w:r>
      <w:r w:rsidR="00FC322E">
        <w:rPr>
          <w:vertAlign w:val="superscript"/>
        </w:rPr>
        <w:t>86</w:t>
      </w:r>
      <w:r w:rsidR="0069019A" w:rsidRPr="005B6EFD">
        <w:rPr>
          <w:vertAlign w:val="superscript"/>
        </w:rPr>
        <w:fldChar w:fldCharType="end"/>
      </w:r>
    </w:p>
    <w:p w14:paraId="46A43AF0" w14:textId="77777777" w:rsidR="00005BF6" w:rsidRPr="005B6EFD" w:rsidRDefault="00005BF6" w:rsidP="00005BF6">
      <w:pPr>
        <w:pStyle w:val="Heading3"/>
      </w:pPr>
      <w:bookmarkStart w:id="213" w:name="_Toc206597216"/>
      <w:bookmarkStart w:id="214" w:name="_Toc206600223"/>
      <w:r w:rsidRPr="005B6EFD">
        <w:t>Testing intervals and requirements</w:t>
      </w:r>
      <w:bookmarkEnd w:id="213"/>
      <w:bookmarkEnd w:id="214"/>
    </w:p>
    <w:p w14:paraId="2BE73C50" w14:textId="1BFEF1AC" w:rsidR="00005BF6" w:rsidRPr="005B6EFD" w:rsidRDefault="00005BF6" w:rsidP="00005BF6">
      <w:pPr>
        <w:rPr>
          <w:vertAlign w:val="superscript"/>
        </w:rPr>
      </w:pPr>
      <w:r w:rsidRPr="005B6EFD">
        <w:t>There was no evidence identified to support the proposed intervals for HPV testing where results are negative. The application proposed different intervals for HPV testing based on the population-specific risks of anal cancer and on comparable screening intervals for cervical cancer. For PLWH, these align with the ASHM Anal Cancer Screening Guidelines (recommending 3 yearly re-screening for PLWH who test negative for HPV).</w:t>
      </w:r>
      <w:r w:rsidRPr="005B6EFD">
        <w:rPr>
          <w:vertAlign w:val="superscript"/>
        </w:rPr>
        <w:t xml:space="preserve"> </w:t>
      </w:r>
    </w:p>
    <w:p w14:paraId="795BC5AA" w14:textId="54CB3EBD" w:rsidR="00EB36ED" w:rsidRPr="005B6EFD" w:rsidRDefault="00005BF6" w:rsidP="00756316">
      <w:pPr>
        <w:rPr>
          <w:iCs/>
        </w:rPr>
      </w:pPr>
      <w:r w:rsidRPr="005B6EFD">
        <w:t>In the ratified PICO, PASC expressed concern around the callback and follow-up requirements for testing (as per recommended intervals or if repeat testing required). The current recommendation assumes a stable medical practitioner and/or GP relationship, which may not be the case and is particularly unlikely in underserved populations. In addition, PASC expressed concern around which entity would be responsible for monitoring testing intervals.</w:t>
      </w:r>
      <w:r w:rsidR="00114050" w:rsidRPr="005B6EFD">
        <w:t xml:space="preserve"> The applicant stated that many of the subgroups are currently engaged in health services, such as HIV services, which is likely to reduce the risk of loss to follow-up if repeat testing is required</w:t>
      </w:r>
      <w:r w:rsidR="00EB36ED" w:rsidRPr="005B6EFD">
        <w:rPr>
          <w:iCs/>
        </w:rPr>
        <w:t>. However, the extent of this is not estimable.</w:t>
      </w:r>
    </w:p>
    <w:p w14:paraId="318C7038" w14:textId="77777777" w:rsidR="00005BF6" w:rsidRPr="005B6EFD" w:rsidRDefault="00005BF6" w:rsidP="00005BF6">
      <w:pPr>
        <w:pStyle w:val="Heading3"/>
      </w:pPr>
      <w:bookmarkStart w:id="215" w:name="_Toc206597217"/>
      <w:bookmarkStart w:id="216" w:name="_Toc206600224"/>
      <w:r w:rsidRPr="005B6EFD">
        <w:t>Organisational issues – capacity and workforce</w:t>
      </w:r>
      <w:bookmarkEnd w:id="215"/>
      <w:bookmarkEnd w:id="216"/>
    </w:p>
    <w:p w14:paraId="44217A88" w14:textId="36D5DF82" w:rsidR="00EB36ED" w:rsidRPr="005B6EFD" w:rsidRDefault="00EB36ED" w:rsidP="00927CC9">
      <w:pPr>
        <w:pStyle w:val="Heading5"/>
      </w:pPr>
      <w:r w:rsidRPr="005B6EFD">
        <w:t>Anal sampling (HPV testing and cytology testing)</w:t>
      </w:r>
    </w:p>
    <w:p w14:paraId="040F0000" w14:textId="7F3AD340" w:rsidR="00EB36ED" w:rsidRPr="005B6EFD" w:rsidRDefault="00EB36ED" w:rsidP="00EB36ED">
      <w:pPr>
        <w:rPr>
          <w:i/>
        </w:rPr>
      </w:pPr>
      <w:r w:rsidRPr="005B6EFD">
        <w:rPr>
          <w:i/>
        </w:rPr>
        <w:t xml:space="preserve">PASC noted that if the proposed anal HPV/HSIL surveillance program is to be pursued, it would likely </w:t>
      </w:r>
      <w:r w:rsidR="00710FA8" w:rsidRPr="005B6EFD">
        <w:rPr>
          <w:i/>
        </w:rPr>
        <w:t xml:space="preserve">need </w:t>
      </w:r>
      <w:r w:rsidRPr="005B6EFD">
        <w:rPr>
          <w:i/>
        </w:rPr>
        <w:t xml:space="preserve">to utilise the infrastructure of the existing cervical screening program. However, PASC acknowledged that there are potential differences between liquid based cytology in cervical screening and the proposed intervention that must be considered, which could require local verification and/or criteria for additional training of cytology staff. </w:t>
      </w:r>
    </w:p>
    <w:p w14:paraId="3B611C40" w14:textId="6D258828" w:rsidR="00EB36ED" w:rsidRPr="005B6EFD" w:rsidRDefault="00EB36ED" w:rsidP="00927CC9">
      <w:pPr>
        <w:pStyle w:val="Heading5"/>
      </w:pPr>
      <w:r w:rsidRPr="005B6EFD">
        <w:t>HRA</w:t>
      </w:r>
    </w:p>
    <w:p w14:paraId="5F98D38D" w14:textId="06E5DD22" w:rsidR="00005BF6" w:rsidRPr="005B6EFD" w:rsidRDefault="00005BF6" w:rsidP="00005BF6">
      <w:pPr>
        <w:rPr>
          <w:rFonts w:ascii="Roboto" w:hAnsi="Roboto"/>
          <w:color w:val="D81159"/>
        </w:rPr>
      </w:pPr>
      <w:r w:rsidRPr="005B6EFD">
        <w:t>HRA is a technically complex procedure currently performed at a limited number of centres throughout Australia. It is generally conducted by a specialist (consultant) in a dedicated room during an hour-long appointment. There is a learning curve associated with HRA, which means that outcomes will improve as a user becomes more skilled.</w:t>
      </w:r>
      <w:r w:rsidRPr="005B6EFD">
        <w:rPr>
          <w:rStyle w:val="FootnoteReference"/>
        </w:rPr>
        <w:footnoteReference w:id="88"/>
      </w:r>
      <w:r w:rsidRPr="005B6EFD">
        <w:t xml:space="preserve"> Specific training in HRA is instrumental to achieving effectiveness outcomes, and significant upskilling of the current workforce would be required to meet the HRA demand.</w:t>
      </w:r>
    </w:p>
    <w:p w14:paraId="3A8D9C63" w14:textId="68E8C488" w:rsidR="00005BF6" w:rsidRPr="005B6EFD" w:rsidRDefault="00005BF6" w:rsidP="00005BF6">
      <w:pPr>
        <w:rPr>
          <w:i/>
        </w:rPr>
      </w:pPr>
      <w:r w:rsidRPr="005B6EFD">
        <w:lastRenderedPageBreak/>
        <w:t>Access to HRA has been flagged as a barrier to anal cancer screening in the literature, even in high-resource settings.</w:t>
      </w:r>
      <w:r w:rsidRPr="005B6EFD">
        <w:rPr>
          <w:rStyle w:val="FootnoteReference"/>
        </w:rPr>
        <w:footnoteReference w:id="89"/>
      </w:r>
      <w:r w:rsidRPr="005B6EFD">
        <w:t xml:space="preserve"> </w:t>
      </w:r>
      <w:r w:rsidRPr="005B6EFD">
        <w:rPr>
          <w:i/>
        </w:rPr>
        <w:t xml:space="preserve">PASC noted in the ratified PICO that there is currently a shortage of trained staff to perform diagnostic HRA and HRA/ablation. The applicant stated that the creation of MBS item numbers for HRA may increase the number of clinicians willing to be trained in the procedure. The applicant noted there is some interest from clinicians who favour being trained in </w:t>
      </w:r>
      <w:r w:rsidR="00DC4C6A" w:rsidRPr="005B6EFD">
        <w:rPr>
          <w:i/>
        </w:rPr>
        <w:t>HRA but</w:t>
      </w:r>
      <w:r w:rsidRPr="005B6EFD">
        <w:rPr>
          <w:i/>
        </w:rPr>
        <w:t xml:space="preserve"> are reluctant to commence training because they are concerned about the lack of rebates.</w:t>
      </w:r>
    </w:p>
    <w:p w14:paraId="175CECBA" w14:textId="259E60F0" w:rsidR="00005BF6" w:rsidRPr="005B6EFD" w:rsidRDefault="00005BF6" w:rsidP="00005BF6">
      <w:r w:rsidRPr="005B6EFD">
        <w:t xml:space="preserve">The ASHM Anal Cancer Screening Guidelines for PLWH </w:t>
      </w:r>
      <w:r w:rsidR="000B7A06" w:rsidRPr="005B6EFD">
        <w:t>website</w:t>
      </w:r>
      <w:r w:rsidR="00EF776A" w:rsidRPr="00EF776A">
        <w:rPr>
          <w:vertAlign w:val="superscript"/>
        </w:rPr>
        <w:fldChar w:fldCharType="begin"/>
      </w:r>
      <w:r w:rsidR="00EF776A" w:rsidRPr="00EF776A">
        <w:rPr>
          <w:vertAlign w:val="superscript"/>
        </w:rPr>
        <w:instrText xml:space="preserve"> NOTEREF _Ref222995821 \h </w:instrText>
      </w:r>
      <w:r w:rsidR="00EF776A">
        <w:rPr>
          <w:vertAlign w:val="superscript"/>
        </w:rPr>
        <w:instrText xml:space="preserve"> \* MERGEFORMAT </w:instrText>
      </w:r>
      <w:r w:rsidR="00EF776A" w:rsidRPr="00EF776A">
        <w:rPr>
          <w:vertAlign w:val="superscript"/>
        </w:rPr>
      </w:r>
      <w:r w:rsidR="00EF776A" w:rsidRPr="00EF776A">
        <w:rPr>
          <w:vertAlign w:val="superscript"/>
        </w:rPr>
        <w:fldChar w:fldCharType="separate"/>
      </w:r>
      <w:r w:rsidR="00FC322E">
        <w:rPr>
          <w:vertAlign w:val="superscript"/>
        </w:rPr>
        <w:t>23</w:t>
      </w:r>
      <w:r w:rsidR="00EF776A" w:rsidRPr="00EF776A">
        <w:rPr>
          <w:vertAlign w:val="superscript"/>
        </w:rPr>
        <w:fldChar w:fldCharType="end"/>
      </w:r>
      <w:r w:rsidR="000B7A06" w:rsidRPr="005B6EFD">
        <w:t xml:space="preserve"> </w:t>
      </w:r>
      <w:r w:rsidRPr="005B6EFD">
        <w:t xml:space="preserve">cite that </w:t>
      </w:r>
      <w:r w:rsidRPr="005B6EFD">
        <w:rPr>
          <w:i/>
          <w:iCs/>
        </w:rPr>
        <w:t>“for at-risk individuals who do not have access to diagnostic HRA: anal swabs for HPV and cytology should NOT be collected. Anal cancer screening should consist of an annual symptom assessment and DARE.”</w:t>
      </w:r>
      <w:r w:rsidR="00804A02" w:rsidRPr="005B6EFD">
        <w:rPr>
          <w:vertAlign w:val="superscript"/>
        </w:rPr>
        <w:t xml:space="preserve"> </w:t>
      </w:r>
      <w:r w:rsidRPr="005B6EFD">
        <w:t xml:space="preserve">This suggests that the current capacity for HRAs is insufficient to meet the demand associated with current use of HRA for PLWH alone. As this group represents only </w:t>
      </w:r>
      <w:r w:rsidR="00E3054C" w:rsidRPr="005B6EFD">
        <w:t>22</w:t>
      </w:r>
      <w:r w:rsidRPr="005B6EFD">
        <w:t xml:space="preserve">% of the total PICO population, there are significant concerns regarding access and capacity if the testing strategy were to be listed on the MBS. </w:t>
      </w:r>
      <w:r w:rsidR="001F2DA2" w:rsidRPr="005B6EFD">
        <w:t>Rates of uptake of HPV testing and colposcopy in cervical cancer screening are significantly lower in multiple underserved priority groups, including Aboriginal and Torres Strait Islander people, those in remote or very remote areas, and those with lower socioeconomic status.</w:t>
      </w:r>
      <w:r w:rsidR="001F2DA2" w:rsidRPr="005B6EFD">
        <w:rPr>
          <w:rStyle w:val="FootnoteReference"/>
        </w:rPr>
        <w:footnoteReference w:id="90"/>
      </w:r>
      <w:r w:rsidR="001F2DA2" w:rsidRPr="005B6EFD">
        <w:t xml:space="preserve"> System-level issues with HRA access are likely to widen potential equity gaps seen in other types of cancer screening. </w:t>
      </w:r>
    </w:p>
    <w:p w14:paraId="07393F01" w14:textId="77777777" w:rsidR="00005BF6" w:rsidRPr="005B6EFD" w:rsidRDefault="00005BF6" w:rsidP="00005BF6">
      <w:pPr>
        <w:rPr>
          <w:rFonts w:ascii="Roboto" w:hAnsi="Roboto"/>
          <w:color w:val="D81159"/>
        </w:rPr>
      </w:pPr>
      <w:r w:rsidRPr="005B6EFD">
        <w:t xml:space="preserve">Legal issues </w:t>
      </w:r>
      <w:r w:rsidRPr="005B6EFD">
        <w:rPr>
          <w:rStyle w:val="normaltextrun"/>
          <w:rFonts w:cs="Calibri"/>
          <w:color w:val="000000"/>
          <w:shd w:val="clear" w:color="auto" w:fill="FFFFFF"/>
        </w:rPr>
        <w:t xml:space="preserve">around consultant training and accreditation for HRA </w:t>
      </w:r>
      <w:r w:rsidRPr="005B6EFD">
        <w:t>were also raised in the ratified PICO</w:t>
      </w:r>
      <w:r w:rsidRPr="005B6EFD">
        <w:rPr>
          <w:rStyle w:val="normaltextrun"/>
          <w:rFonts w:cs="Calibri"/>
          <w:color w:val="000000"/>
          <w:shd w:val="clear" w:color="auto" w:fill="FFFFFF"/>
        </w:rPr>
        <w:t>, due to the complexity of the procedure and the fact that currently there is no limitation or accreditation regarding practice of HRA in Australia. Accreditation may be needed</w:t>
      </w:r>
      <w:r w:rsidRPr="005B6EFD">
        <w:rPr>
          <w:rStyle w:val="Hyperlink"/>
          <w:rFonts w:cs="Calibri"/>
          <w:color w:val="000000"/>
          <w:u w:val="none"/>
          <w:shd w:val="clear" w:color="auto" w:fill="FFFFFF"/>
        </w:rPr>
        <w:t xml:space="preserve"> t</w:t>
      </w:r>
      <w:r w:rsidRPr="005B6EFD">
        <w:rPr>
          <w:rStyle w:val="normaltextrun"/>
          <w:rFonts w:cs="Calibri"/>
          <w:color w:val="000000"/>
          <w:shd w:val="clear" w:color="auto" w:fill="FFFFFF"/>
        </w:rPr>
        <w:t xml:space="preserve">o minimise patient harm and improve the quality of care provided. </w:t>
      </w:r>
    </w:p>
    <w:p w14:paraId="5B560EC2" w14:textId="77777777" w:rsidR="0086580A" w:rsidRPr="005B6EFD" w:rsidRDefault="0086580A" w:rsidP="0086580A">
      <w:pPr>
        <w:pStyle w:val="Heading3"/>
      </w:pPr>
      <w:bookmarkStart w:id="217" w:name="_Toc206597218"/>
      <w:bookmarkStart w:id="218" w:name="_Toc206600225"/>
      <w:r w:rsidRPr="005B6EFD">
        <w:t>Uptake and stigmatisation</w:t>
      </w:r>
      <w:bookmarkEnd w:id="217"/>
      <w:bookmarkEnd w:id="218"/>
    </w:p>
    <w:p w14:paraId="0F80FF8C" w14:textId="2AD540DF" w:rsidR="0086580A" w:rsidRPr="005B6EFD" w:rsidRDefault="0086580A" w:rsidP="0086580A">
      <w:r w:rsidRPr="005B6EFD">
        <w:t xml:space="preserve">Unlike other cancer screening programs which are population-based, anal cancer </w:t>
      </w:r>
      <w:r w:rsidR="00A614C4" w:rsidRPr="005B6EFD">
        <w:t>triaged testing strategy and HSIL treatment therapy</w:t>
      </w:r>
      <w:r w:rsidRPr="005B6EFD">
        <w:t xml:space="preserve"> would be risk-targeted to specific priority groups. These groups (particularly MSM, TW and PLWH) have a considerable history of stigmatisation, discrimination and negative experiences with the healthcare system. Rates of cancer screening uptake in non-cis-gender and sexual minorities are significantly lower than other groups.</w:t>
      </w:r>
      <w:r w:rsidR="0069019A" w:rsidRPr="005B6EFD">
        <w:rPr>
          <w:rStyle w:val="FootnoteReference"/>
        </w:rPr>
        <w:footnoteReference w:id="91"/>
      </w:r>
      <w:r w:rsidRPr="005B6EFD">
        <w:t xml:space="preserve"> Stigma is also associated with reduced rates of use of HIV-specific health care for those LWH</w:t>
      </w:r>
      <w:r w:rsidR="0069019A" w:rsidRPr="005B6EFD">
        <w:t>.</w:t>
      </w:r>
      <w:r w:rsidR="0069019A" w:rsidRPr="005B6EFD">
        <w:rPr>
          <w:rStyle w:val="FootnoteReference"/>
        </w:rPr>
        <w:footnoteReference w:id="92"/>
      </w:r>
      <w:r w:rsidR="0069019A" w:rsidRPr="005B6EFD">
        <w:rPr>
          <w:vertAlign w:val="superscript"/>
        </w:rPr>
        <w:t>,</w:t>
      </w:r>
      <w:r w:rsidR="0069019A" w:rsidRPr="005B6EFD">
        <w:rPr>
          <w:rStyle w:val="FootnoteReference"/>
        </w:rPr>
        <w:footnoteReference w:id="93"/>
      </w:r>
    </w:p>
    <w:p w14:paraId="62D853E2" w14:textId="52266C46" w:rsidR="00005BF6" w:rsidRPr="005B6EFD" w:rsidRDefault="0086580A" w:rsidP="0086580A">
      <w:r w:rsidRPr="005B6EFD">
        <w:t xml:space="preserve">Patients will need to overcome psychosocial barriers to participate in anal cancer </w:t>
      </w:r>
      <w:r w:rsidR="0043581D" w:rsidRPr="005B6EFD">
        <w:t xml:space="preserve">targeted </w:t>
      </w:r>
      <w:r w:rsidR="00F5771A" w:rsidRPr="005B6EFD">
        <w:t>testing</w:t>
      </w:r>
      <w:r w:rsidRPr="005B6EFD">
        <w:t xml:space="preserve">, including feeling safe to disclose their sexual orientation and gender identity to their healthcare provider, and being willing to endure the social and physical discomfort associated with testing for sexual transmitted infections </w:t>
      </w:r>
      <w:r w:rsidRPr="005B6EFD" w:rsidDel="00B94620">
        <w:t>such as HPV</w:t>
      </w:r>
      <w:r w:rsidR="0069019A" w:rsidRPr="005B6EFD">
        <w:t>.</w:t>
      </w:r>
      <w:r w:rsidRPr="005B6EFD">
        <w:t xml:space="preserve"> Unique access and uptake considerations are therefore critical, including the patient communication and support infrastructure required to encourage engagement. </w:t>
      </w:r>
    </w:p>
    <w:p w14:paraId="0804407E" w14:textId="77777777" w:rsidR="0086580A" w:rsidRPr="005B6EFD" w:rsidRDefault="0086580A" w:rsidP="0086580A">
      <w:pPr>
        <w:pStyle w:val="Heading3"/>
      </w:pPr>
      <w:bookmarkStart w:id="219" w:name="_Toc206597219"/>
      <w:bookmarkStart w:id="220" w:name="_Toc206600226"/>
      <w:r w:rsidRPr="005B6EFD">
        <w:t>Patient education and communication</w:t>
      </w:r>
      <w:bookmarkEnd w:id="219"/>
      <w:bookmarkEnd w:id="220"/>
      <w:r w:rsidRPr="005B6EFD">
        <w:t xml:space="preserve"> </w:t>
      </w:r>
    </w:p>
    <w:p w14:paraId="262AC4FE" w14:textId="4ED004D2" w:rsidR="0086580A" w:rsidRPr="005B6EFD" w:rsidRDefault="0086580A" w:rsidP="0086580A">
      <w:pPr>
        <w:rPr>
          <w:rFonts w:eastAsia="Calibri"/>
        </w:rPr>
      </w:pPr>
      <w:r w:rsidRPr="005B6EFD">
        <w:rPr>
          <w:rFonts w:eastAsia="Calibri"/>
        </w:rPr>
        <w:t xml:space="preserve">For low grade anal lesions (LSIL or pLSIL) no active treatment is generally recommended in Australia unless symptoms exist. PASC noted that patient education regarding the procedure and what an LSIL or pLSIL result means (given there is no active treatment) requires consideration. Cvejic 2020’s findings of patients receiving results in the SPANC study highlighted a gap between </w:t>
      </w:r>
      <w:r w:rsidRPr="005B6EFD">
        <w:rPr>
          <w:rFonts w:eastAsia="Calibri"/>
        </w:rPr>
        <w:lastRenderedPageBreak/>
        <w:t xml:space="preserve">the actual and perceived outcomes of </w:t>
      </w:r>
      <w:r w:rsidR="005E6297" w:rsidRPr="005B6EFD">
        <w:rPr>
          <w:rFonts w:eastAsia="Calibri"/>
        </w:rPr>
        <w:t xml:space="preserve">the </w:t>
      </w:r>
      <w:r w:rsidRPr="005B6EFD">
        <w:rPr>
          <w:rFonts w:eastAsia="Calibri"/>
        </w:rPr>
        <w:t>cytology and histology</w:t>
      </w:r>
      <w:r w:rsidR="005E6297" w:rsidRPr="005B6EFD">
        <w:rPr>
          <w:rFonts w:eastAsia="Calibri"/>
        </w:rPr>
        <w:t xml:space="preserve"> tests</w:t>
      </w:r>
      <w:r w:rsidRPr="005B6EFD">
        <w:rPr>
          <w:rFonts w:eastAsia="Calibri"/>
        </w:rPr>
        <w:t>.</w:t>
      </w:r>
      <w:r w:rsidR="00C03283" w:rsidRPr="005B6EFD">
        <w:rPr>
          <w:rFonts w:eastAsia="Calibri"/>
          <w:vertAlign w:val="superscript"/>
        </w:rPr>
        <w:fldChar w:fldCharType="begin"/>
      </w:r>
      <w:r w:rsidR="00C03283" w:rsidRPr="005B6EFD">
        <w:rPr>
          <w:rFonts w:eastAsia="Calibri"/>
          <w:vertAlign w:val="superscript"/>
        </w:rPr>
        <w:instrText xml:space="preserve"> NOTEREF _Ref203573665  \* MERGEFORMAT </w:instrText>
      </w:r>
      <w:r w:rsidR="00C03283" w:rsidRPr="005B6EFD">
        <w:rPr>
          <w:rFonts w:eastAsia="Calibri"/>
          <w:vertAlign w:val="superscript"/>
        </w:rPr>
        <w:fldChar w:fldCharType="separate"/>
      </w:r>
      <w:r w:rsidR="00FC322E">
        <w:rPr>
          <w:rFonts w:eastAsia="Calibri"/>
          <w:vertAlign w:val="superscript"/>
        </w:rPr>
        <w:t>61</w:t>
      </w:r>
      <w:r w:rsidR="00C03283" w:rsidRPr="005B6EFD">
        <w:rPr>
          <w:rFonts w:eastAsia="Calibri"/>
          <w:vertAlign w:val="superscript"/>
        </w:rPr>
        <w:fldChar w:fldCharType="end"/>
      </w:r>
      <w:r w:rsidRPr="005B6EFD">
        <w:rPr>
          <w:rFonts w:eastAsia="Calibri"/>
        </w:rPr>
        <w:t xml:space="preserve"> A quarter of patients misunderstood their test results </w:t>
      </w:r>
      <w:r w:rsidR="00005BF6" w:rsidRPr="005B6EFD">
        <w:rPr>
          <w:rFonts w:eastAsia="Calibri"/>
        </w:rPr>
        <w:t xml:space="preserve">(composite cytology-histology results) </w:t>
      </w:r>
      <w:r w:rsidRPr="005B6EFD">
        <w:rPr>
          <w:rFonts w:eastAsia="Calibri"/>
        </w:rPr>
        <w:t>to be normal (when they were “abnormal”) despite having access to a dedicated website and printed materials explaining all possible test results and what they meant in relation to anal cancer.</w:t>
      </w:r>
      <w:r w:rsidR="00005BF6" w:rsidRPr="005B6EFD">
        <w:rPr>
          <w:rFonts w:eastAsia="Calibri"/>
        </w:rPr>
        <w:t xml:space="preserve"> Notably, HPV results were not provided to participants. Other behavioural or psychosocial impacts from perception of results were not explored. In cervical cancer screening in Australia, psychosocial barriers, including knowledge gaps, have been associated with being overdue for follow-up screening, although it was unclear whether knowledge levels are directly related to test results. Additionally, in both cervical and lung cancer screening, there is concern that negative results may be misinterpreted as an “all clear,” potentially leading to attrition from ongoing screening programs</w:t>
      </w:r>
      <w:r w:rsidR="00C03283" w:rsidRPr="005B6EFD">
        <w:rPr>
          <w:rFonts w:eastAsia="Calibri"/>
        </w:rPr>
        <w:t>.</w:t>
      </w:r>
      <w:r w:rsidR="00C03283" w:rsidRPr="005B6EFD">
        <w:rPr>
          <w:rStyle w:val="FootnoteReference"/>
          <w:rFonts w:eastAsia="Calibri"/>
        </w:rPr>
        <w:footnoteReference w:id="94"/>
      </w:r>
      <w:r w:rsidR="00005BF6" w:rsidRPr="005B6EFD">
        <w:rPr>
          <w:rFonts w:eastAsia="Calibri"/>
        </w:rPr>
        <w:t xml:space="preserve"> However, the impact of low-risk or indeterminate results is not clear.</w:t>
      </w:r>
    </w:p>
    <w:p w14:paraId="51D405FC" w14:textId="5227541A" w:rsidR="0086580A" w:rsidRPr="005B6EFD" w:rsidRDefault="0086580A" w:rsidP="0086580A">
      <w:pPr>
        <w:rPr>
          <w:rFonts w:eastAsia="Calibri"/>
        </w:rPr>
      </w:pPr>
      <w:r w:rsidRPr="005B6EFD">
        <w:rPr>
          <w:rFonts w:eastAsia="Calibri"/>
        </w:rPr>
        <w:t>For</w:t>
      </w:r>
      <w:r w:rsidR="002D74D8" w:rsidRPr="005B6EFD">
        <w:rPr>
          <w:rFonts w:eastAsia="Calibri"/>
        </w:rPr>
        <w:t xml:space="preserve"> the </w:t>
      </w:r>
      <w:r w:rsidRPr="005B6EFD">
        <w:rPr>
          <w:rFonts w:eastAsia="Calibri"/>
        </w:rPr>
        <w:t xml:space="preserve">tests themselves, knowledge, awareness and risk perception will be key drivers of uptake. Research with TW, </w:t>
      </w:r>
      <w:r w:rsidR="00005BF6" w:rsidRPr="005B6EFD">
        <w:rPr>
          <w:rFonts w:eastAsia="Calibri"/>
        </w:rPr>
        <w:t>PLWH</w:t>
      </w:r>
      <w:r w:rsidRPr="005B6EFD">
        <w:rPr>
          <w:rFonts w:eastAsia="Calibri"/>
        </w:rPr>
        <w:t xml:space="preserve"> and sexual minority men indicate large gaps in understanding about HPV and risk, including unawareness of HPV disease as a male health issue</w:t>
      </w:r>
      <w:r w:rsidR="0069019A" w:rsidRPr="005B6EFD">
        <w:rPr>
          <w:rFonts w:eastAsia="Calibri"/>
        </w:rPr>
        <w:t>.</w:t>
      </w:r>
      <w:r w:rsidR="0069019A" w:rsidRPr="005B6EFD">
        <w:rPr>
          <w:rStyle w:val="FootnoteReference"/>
          <w:rFonts w:eastAsia="Calibri"/>
        </w:rPr>
        <w:footnoteReference w:id="95"/>
      </w:r>
      <w:r w:rsidR="0069019A" w:rsidRPr="005B6EFD">
        <w:rPr>
          <w:rFonts w:eastAsia="Calibri"/>
          <w:vertAlign w:val="superscript"/>
        </w:rPr>
        <w:t>,</w:t>
      </w:r>
      <w:r w:rsidR="0069019A" w:rsidRPr="005B6EFD">
        <w:rPr>
          <w:rStyle w:val="FootnoteReference"/>
          <w:rFonts w:eastAsia="Calibri"/>
        </w:rPr>
        <w:footnoteReference w:id="96"/>
      </w:r>
      <w:r w:rsidR="0069019A" w:rsidRPr="005B6EFD">
        <w:rPr>
          <w:rFonts w:eastAsia="Calibri"/>
          <w:vertAlign w:val="superscript"/>
        </w:rPr>
        <w:t>,</w:t>
      </w:r>
      <w:r w:rsidR="0069019A" w:rsidRPr="005B6EFD">
        <w:rPr>
          <w:rStyle w:val="FootnoteReference"/>
          <w:rFonts w:eastAsia="Calibri"/>
        </w:rPr>
        <w:footnoteReference w:id="97"/>
      </w:r>
      <w:r w:rsidRPr="005B6EFD">
        <w:rPr>
          <w:rFonts w:eastAsia="Calibri"/>
        </w:rPr>
        <w:t xml:space="preserve"> Given most of the proposed population in the PICO is men</w:t>
      </w:r>
      <w:r w:rsidR="00B13C84" w:rsidRPr="005B6EFD">
        <w:rPr>
          <w:rFonts w:eastAsia="Calibri"/>
        </w:rPr>
        <w:t xml:space="preserve"> (MSM LWH, MSM not LWH and MSW with LWH alone comprise approximately 86% of the total PICO population)</w:t>
      </w:r>
      <w:r w:rsidRPr="005B6EFD">
        <w:rPr>
          <w:rFonts w:eastAsia="Calibri"/>
        </w:rPr>
        <w:t>, the latter is a particular issue and wider health promotion on HPV, HSILs and risk groups will be needed.</w:t>
      </w:r>
    </w:p>
    <w:p w14:paraId="697D054A" w14:textId="77777777" w:rsidR="00005BF6" w:rsidRPr="005B6EFD" w:rsidRDefault="00005BF6" w:rsidP="00005BF6">
      <w:pPr>
        <w:pStyle w:val="Heading3"/>
      </w:pPr>
      <w:bookmarkStart w:id="221" w:name="_Toc206597220"/>
      <w:bookmarkStart w:id="222" w:name="_Toc206600227"/>
      <w:r w:rsidRPr="005B6EFD">
        <w:t>Impact of HPV vaccination</w:t>
      </w:r>
      <w:bookmarkEnd w:id="221"/>
      <w:bookmarkEnd w:id="222"/>
    </w:p>
    <w:p w14:paraId="7C40E862" w14:textId="3004A68E" w:rsidR="00005BF6" w:rsidRPr="005B6EFD" w:rsidRDefault="00005BF6" w:rsidP="00005BF6">
      <w:pPr>
        <w:pStyle w:val="TableText"/>
        <w:rPr>
          <w:rFonts w:ascii="Franklin Gothic Book" w:eastAsia="Calibri" w:hAnsi="Franklin Gothic Book"/>
          <w:sz w:val="22"/>
          <w:szCs w:val="22"/>
        </w:rPr>
      </w:pPr>
      <w:r w:rsidRPr="005B6EFD">
        <w:rPr>
          <w:rFonts w:ascii="Franklin Gothic Book" w:eastAsiaTheme="majorEastAsia" w:hAnsi="Franklin Gothic Book"/>
          <w:sz w:val="22"/>
          <w:szCs w:val="22"/>
        </w:rPr>
        <w:t xml:space="preserve">Australia was the first country in the world to initiate a national </w:t>
      </w:r>
      <w:r w:rsidR="00C03283" w:rsidRPr="005B6EFD">
        <w:rPr>
          <w:rFonts w:ascii="Franklin Gothic Book" w:eastAsiaTheme="majorEastAsia" w:hAnsi="Franklin Gothic Book"/>
          <w:sz w:val="22"/>
          <w:szCs w:val="22"/>
        </w:rPr>
        <w:t>publicly funded</w:t>
      </w:r>
      <w:r w:rsidRPr="005B6EFD">
        <w:rPr>
          <w:rFonts w:ascii="Franklin Gothic Book" w:eastAsiaTheme="majorEastAsia" w:hAnsi="Franklin Gothic Book"/>
          <w:sz w:val="22"/>
          <w:szCs w:val="22"/>
        </w:rPr>
        <w:t xml:space="preserve"> HPV vaccination program and to document its effects on intermediate outcomes. The Australian National HPV Vaccination Program (NHVP) was commenced in 2007 </w:t>
      </w:r>
      <w:r w:rsidR="00B13C84" w:rsidRPr="005B6EFD">
        <w:rPr>
          <w:rFonts w:ascii="Franklin Gothic Book" w:eastAsiaTheme="majorEastAsia" w:hAnsi="Franklin Gothic Book"/>
          <w:sz w:val="22"/>
          <w:szCs w:val="22"/>
        </w:rPr>
        <w:t xml:space="preserve">for girls </w:t>
      </w:r>
      <w:r w:rsidRPr="005B6EFD">
        <w:rPr>
          <w:rFonts w:ascii="Franklin Gothic Book" w:eastAsiaTheme="majorEastAsia" w:hAnsi="Franklin Gothic Book"/>
          <w:sz w:val="22"/>
          <w:szCs w:val="22"/>
        </w:rPr>
        <w:t xml:space="preserve">and used a quadrivalent vaccine (Gardasil [Merck]) in a three-dose </w:t>
      </w:r>
      <w:r w:rsidRPr="005B6EFD">
        <w:rPr>
          <w:rFonts w:ascii="Franklin Gothic Book" w:eastAsia="Calibri" w:hAnsi="Franklin Gothic Book"/>
          <w:sz w:val="22"/>
          <w:szCs w:val="22"/>
        </w:rPr>
        <w:t xml:space="preserve">schedule. </w:t>
      </w:r>
      <w:r w:rsidR="00B13C84" w:rsidRPr="005B6EFD">
        <w:rPr>
          <w:rFonts w:ascii="Franklin Gothic Book" w:eastAsia="Calibri" w:hAnsi="Franklin Gothic Book"/>
          <w:sz w:val="22"/>
          <w:szCs w:val="22"/>
        </w:rPr>
        <w:t xml:space="preserve">It was subsequently introduced for boys in 2013. </w:t>
      </w:r>
      <w:r w:rsidR="00B13C84" w:rsidRPr="005B6EFD">
        <w:rPr>
          <w:rFonts w:ascii="Helvetica" w:eastAsiaTheme="minorHAnsi" w:hAnsi="Helvetica" w:cs="Helvetica"/>
          <w:color w:val="000000"/>
          <w:kern w:val="0"/>
          <w:sz w:val="24"/>
          <w:lang w:val="en-GB" w:eastAsia="en-US"/>
          <w14:ligatures w14:val="none"/>
        </w:rPr>
        <w:t xml:space="preserve">the </w:t>
      </w:r>
      <w:r w:rsidR="00B13C84" w:rsidRPr="005B6EFD">
        <w:rPr>
          <w:rFonts w:ascii="Franklin Gothic Book" w:eastAsiaTheme="majorEastAsia" w:hAnsi="Franklin Gothic Book"/>
          <w:sz w:val="22"/>
          <w:szCs w:val="22"/>
        </w:rPr>
        <w:t xml:space="preserve">The HPV vaccine is given in adolescence in Australia to allow for it to administered before any exposure to the virus. </w:t>
      </w:r>
      <w:r w:rsidRPr="005B6EFD">
        <w:rPr>
          <w:rFonts w:ascii="Franklin Gothic Book" w:eastAsiaTheme="majorEastAsia" w:hAnsi="Franklin Gothic Book"/>
          <w:sz w:val="22"/>
          <w:szCs w:val="22"/>
        </w:rPr>
        <w:t xml:space="preserve">The quadrivalent </w:t>
      </w:r>
      <w:r w:rsidRPr="005B6EFD">
        <w:rPr>
          <w:rFonts w:ascii="Franklin Gothic Book" w:eastAsia="Calibri" w:hAnsi="Franklin Gothic Book"/>
          <w:sz w:val="22"/>
          <w:szCs w:val="22"/>
        </w:rPr>
        <w:t>vaccine protects against HPV types, 6, 11, 16, and 18. In 2014, it was estimated in an Australian sample that 90% of anal cancers were associated with HPV covered by the quadrivalent HPV vaccine.</w:t>
      </w:r>
      <w:bookmarkStart w:id="223" w:name="_Ref203578803"/>
      <w:r w:rsidR="00C03283" w:rsidRPr="005B6EFD">
        <w:rPr>
          <w:rStyle w:val="FootnoteReference"/>
          <w:rFonts w:ascii="Franklin Gothic Book" w:eastAsia="Calibri" w:hAnsi="Franklin Gothic Book"/>
          <w:sz w:val="22"/>
          <w:szCs w:val="22"/>
        </w:rPr>
        <w:footnoteReference w:id="98"/>
      </w:r>
      <w:bookmarkEnd w:id="223"/>
    </w:p>
    <w:p w14:paraId="611FE525" w14:textId="001A2098" w:rsidR="00005BF6" w:rsidRPr="005B6EFD" w:rsidRDefault="00005BF6" w:rsidP="00005BF6">
      <w:pPr>
        <w:pStyle w:val="TableText"/>
        <w:rPr>
          <w:rFonts w:ascii="Franklin Gothic Book" w:eastAsia="Calibri" w:hAnsi="Franklin Gothic Book"/>
          <w:sz w:val="22"/>
          <w:szCs w:val="22"/>
        </w:rPr>
      </w:pPr>
      <w:r w:rsidRPr="005B6EFD">
        <w:rPr>
          <w:rFonts w:ascii="Franklin Gothic Book" w:eastAsia="Calibri" w:hAnsi="Franklin Gothic Book"/>
          <w:sz w:val="22"/>
          <w:szCs w:val="22"/>
        </w:rPr>
        <w:t>In 2018, the quadrivalent vaccine was replaced by a two-dose course of the nonvalent vaccine. In Australia, this vaccine is predicted to reduce the lifetime risk of diagnosis with cervical cancer in vaccinated cohorts by 10% compared with those offered the quadrivalent vaccine, and by 52% compared with unvaccinated cohorts, in the context of primary HPV screening.</w:t>
      </w:r>
      <w:r w:rsidR="00C03283" w:rsidRPr="005B6EFD">
        <w:rPr>
          <w:rStyle w:val="FootnoteReference"/>
          <w:rFonts w:ascii="Franklin Gothic Book" w:eastAsia="Calibri" w:hAnsi="Franklin Gothic Book"/>
          <w:sz w:val="22"/>
          <w:szCs w:val="22"/>
        </w:rPr>
        <w:footnoteReference w:id="99"/>
      </w:r>
      <w:r w:rsidRPr="005B6EFD">
        <w:rPr>
          <w:rFonts w:ascii="Franklin Gothic Book" w:eastAsia="Calibri" w:hAnsi="Franklin Gothic Book"/>
          <w:sz w:val="22"/>
          <w:szCs w:val="22"/>
        </w:rPr>
        <w:t xml:space="preserve"> Based on the underlying HPV type distribution among cervical cancers in Australia, the nonvalent vaccine will protect against HPV types that are implicated in about 96% of anal cancers</w:t>
      </w:r>
      <w:r w:rsidR="00C03283" w:rsidRPr="005B6EFD">
        <w:rPr>
          <w:rFonts w:ascii="Franklin Gothic Book" w:eastAsia="Calibri" w:hAnsi="Franklin Gothic Book"/>
          <w:sz w:val="22"/>
          <w:szCs w:val="22"/>
        </w:rPr>
        <w:t>.</w:t>
      </w:r>
      <w:r w:rsidR="00C03283" w:rsidRPr="005B6EFD">
        <w:rPr>
          <w:rFonts w:ascii="Franklin Gothic Book" w:eastAsia="Calibri" w:hAnsi="Franklin Gothic Book"/>
          <w:sz w:val="22"/>
          <w:szCs w:val="22"/>
          <w:vertAlign w:val="superscript"/>
        </w:rPr>
        <w:fldChar w:fldCharType="begin"/>
      </w:r>
      <w:r w:rsidR="00C03283" w:rsidRPr="005B6EFD">
        <w:rPr>
          <w:rFonts w:ascii="Franklin Gothic Book" w:eastAsia="Calibri" w:hAnsi="Franklin Gothic Book"/>
          <w:sz w:val="22"/>
          <w:szCs w:val="22"/>
          <w:vertAlign w:val="superscript"/>
        </w:rPr>
        <w:instrText xml:space="preserve"> NOTEREF _Ref203578803  \* MERGEFORMAT </w:instrText>
      </w:r>
      <w:r w:rsidR="00C03283" w:rsidRPr="005B6EFD">
        <w:rPr>
          <w:rFonts w:ascii="Franklin Gothic Book" w:eastAsia="Calibri" w:hAnsi="Franklin Gothic Book"/>
          <w:sz w:val="22"/>
          <w:szCs w:val="22"/>
          <w:vertAlign w:val="superscript"/>
        </w:rPr>
        <w:fldChar w:fldCharType="separate"/>
      </w:r>
      <w:r w:rsidR="00FC322E">
        <w:rPr>
          <w:rFonts w:ascii="Franklin Gothic Book" w:eastAsia="Calibri" w:hAnsi="Franklin Gothic Book"/>
          <w:sz w:val="22"/>
          <w:szCs w:val="22"/>
          <w:vertAlign w:val="superscript"/>
        </w:rPr>
        <w:t>97</w:t>
      </w:r>
      <w:r w:rsidR="00C03283" w:rsidRPr="005B6EFD">
        <w:rPr>
          <w:rFonts w:ascii="Franklin Gothic Book" w:eastAsia="Calibri" w:hAnsi="Franklin Gothic Book"/>
          <w:sz w:val="22"/>
          <w:szCs w:val="22"/>
          <w:vertAlign w:val="superscript"/>
        </w:rPr>
        <w:fldChar w:fldCharType="end"/>
      </w:r>
    </w:p>
    <w:p w14:paraId="1FA6ABB6" w14:textId="17C15763" w:rsidR="00005BF6" w:rsidRPr="005B6EFD" w:rsidRDefault="00005BF6" w:rsidP="00005BF6">
      <w:pPr>
        <w:pStyle w:val="TableText"/>
        <w:rPr>
          <w:rFonts w:ascii="Franklin Gothic Book" w:eastAsia="Calibri" w:hAnsi="Franklin Gothic Book"/>
          <w:sz w:val="22"/>
          <w:szCs w:val="22"/>
        </w:rPr>
      </w:pPr>
      <w:r w:rsidRPr="005B6EFD">
        <w:rPr>
          <w:rFonts w:ascii="Franklin Gothic Book" w:eastAsia="Calibri" w:hAnsi="Franklin Gothic Book"/>
          <w:sz w:val="22"/>
          <w:szCs w:val="22"/>
        </w:rPr>
        <w:t>A recent systematic review with evidence from 14 studies,</w:t>
      </w:r>
      <w:bookmarkStart w:id="224" w:name="_Ref203578892"/>
      <w:r w:rsidR="00C03283" w:rsidRPr="005B6EFD">
        <w:rPr>
          <w:rStyle w:val="FootnoteReference"/>
          <w:rFonts w:ascii="Franklin Gothic Book" w:eastAsia="Calibri" w:hAnsi="Franklin Gothic Book"/>
          <w:sz w:val="22"/>
          <w:szCs w:val="22"/>
        </w:rPr>
        <w:footnoteReference w:id="100"/>
      </w:r>
      <w:bookmarkEnd w:id="224"/>
      <w:r w:rsidRPr="005B6EFD">
        <w:rPr>
          <w:rFonts w:ascii="Franklin Gothic Book" w:eastAsia="Calibri" w:hAnsi="Franklin Gothic Book"/>
          <w:sz w:val="22"/>
          <w:szCs w:val="22"/>
        </w:rPr>
        <w:t xml:space="preserve"> including both clinical trials and observational research, demonstrated that HPV vaccination offers strong protection against anal HPV infection and precancerous anal lesions in HIV-negative individuals aged 26 or younger, particularly when administered before any exposure to the virus. This protective effect is most pronounced in controlled trial settings where participants were HPV-naïve, and less so in broader or real-world populations where prior exposure is more common. In contrast, studies involving people over 26 years old (primarily PLWH) showed no significant benefit in preventing anal HPV </w:t>
      </w:r>
      <w:r w:rsidRPr="005B6EFD">
        <w:rPr>
          <w:rFonts w:ascii="Franklin Gothic Book" w:eastAsia="Calibri" w:hAnsi="Franklin Gothic Book"/>
          <w:sz w:val="22"/>
          <w:szCs w:val="22"/>
        </w:rPr>
        <w:lastRenderedPageBreak/>
        <w:t xml:space="preserve">infection or AIN, nor in reducing recurrence of advanced AIN or anal warts. These variations in vaccine performance were largely attributed to differences in prior HPV exposure. </w:t>
      </w:r>
    </w:p>
    <w:p w14:paraId="581634D7" w14:textId="78303D02" w:rsidR="00005BF6" w:rsidRPr="005B6EFD" w:rsidRDefault="00005BF6" w:rsidP="00005BF6">
      <w:pPr>
        <w:pStyle w:val="TableText"/>
        <w:rPr>
          <w:rFonts w:ascii="Franklin Gothic Book" w:eastAsia="Calibri" w:hAnsi="Franklin Gothic Book"/>
          <w:sz w:val="22"/>
          <w:szCs w:val="22"/>
        </w:rPr>
      </w:pPr>
      <w:r w:rsidRPr="005B6EFD">
        <w:rPr>
          <w:rFonts w:ascii="Franklin Gothic Book" w:eastAsia="Calibri" w:hAnsi="Franklin Gothic Book"/>
          <w:sz w:val="22"/>
          <w:szCs w:val="22"/>
        </w:rPr>
        <w:t xml:space="preserve">Overall, HPV vaccination is expected to play a key role in reducing future cases of anal cancer, although this impact will take decades to become measurable due to the slow progression of disease and its rarity compared to cervical cancer. In the interim, Australia has already observed a decline in anal </w:t>
      </w:r>
      <w:r w:rsidR="00F85B29" w:rsidRPr="005B6EFD">
        <w:rPr>
          <w:rFonts w:ascii="Franklin Gothic Book" w:eastAsia="Calibri" w:hAnsi="Franklin Gothic Book"/>
          <w:sz w:val="22"/>
          <w:szCs w:val="22"/>
        </w:rPr>
        <w:t>HPV16</w:t>
      </w:r>
      <w:r w:rsidRPr="005B6EFD">
        <w:rPr>
          <w:rFonts w:ascii="Franklin Gothic Book" w:eastAsia="Calibri" w:hAnsi="Franklin Gothic Book"/>
          <w:sz w:val="22"/>
          <w:szCs w:val="22"/>
        </w:rPr>
        <w:t xml:space="preserve"> infections at the population level, including among unvaccinated individuals, suggesting that herd immunity is taking effect through its national vaccination program</w:t>
      </w:r>
      <w:r w:rsidR="00C03283" w:rsidRPr="005B6EFD">
        <w:rPr>
          <w:rFonts w:ascii="Franklin Gothic Book" w:eastAsia="Calibri" w:hAnsi="Franklin Gothic Book"/>
          <w:sz w:val="22"/>
          <w:szCs w:val="22"/>
        </w:rPr>
        <w:t>.</w:t>
      </w:r>
      <w:r w:rsidR="00C03283" w:rsidRPr="005B6EFD">
        <w:rPr>
          <w:rFonts w:ascii="Franklin Gothic Book" w:eastAsia="Calibri" w:hAnsi="Franklin Gothic Book"/>
          <w:sz w:val="22"/>
          <w:szCs w:val="22"/>
          <w:vertAlign w:val="superscript"/>
        </w:rPr>
        <w:fldChar w:fldCharType="begin"/>
      </w:r>
      <w:r w:rsidR="00C03283" w:rsidRPr="005B6EFD">
        <w:rPr>
          <w:rFonts w:ascii="Franklin Gothic Book" w:eastAsia="Calibri" w:hAnsi="Franklin Gothic Book"/>
          <w:sz w:val="22"/>
          <w:szCs w:val="22"/>
          <w:vertAlign w:val="superscript"/>
        </w:rPr>
        <w:instrText xml:space="preserve"> NOTEREF _Ref203578892  \* MERGEFORMAT </w:instrText>
      </w:r>
      <w:r w:rsidR="00C03283" w:rsidRPr="005B6EFD">
        <w:rPr>
          <w:rFonts w:ascii="Franklin Gothic Book" w:eastAsia="Calibri" w:hAnsi="Franklin Gothic Book"/>
          <w:sz w:val="22"/>
          <w:szCs w:val="22"/>
          <w:vertAlign w:val="superscript"/>
        </w:rPr>
        <w:fldChar w:fldCharType="separate"/>
      </w:r>
      <w:r w:rsidR="00FC322E">
        <w:rPr>
          <w:rFonts w:ascii="Franklin Gothic Book" w:eastAsia="Calibri" w:hAnsi="Franklin Gothic Book"/>
          <w:sz w:val="22"/>
          <w:szCs w:val="22"/>
          <w:vertAlign w:val="superscript"/>
        </w:rPr>
        <w:t>99</w:t>
      </w:r>
      <w:r w:rsidR="00C03283" w:rsidRPr="005B6EFD">
        <w:rPr>
          <w:rFonts w:ascii="Franklin Gothic Book" w:eastAsia="Calibri" w:hAnsi="Franklin Gothic Book"/>
          <w:sz w:val="22"/>
          <w:szCs w:val="22"/>
          <w:vertAlign w:val="superscript"/>
        </w:rPr>
        <w:fldChar w:fldCharType="end"/>
      </w:r>
    </w:p>
    <w:p w14:paraId="1122650B" w14:textId="77777777" w:rsidR="0086580A" w:rsidRPr="005B6EFD" w:rsidRDefault="0086580A" w:rsidP="0086580A">
      <w:pPr>
        <w:pStyle w:val="Heading3"/>
      </w:pPr>
      <w:bookmarkStart w:id="225" w:name="_Toc206597221"/>
      <w:bookmarkStart w:id="226" w:name="_Toc206600228"/>
      <w:r w:rsidRPr="005B6EFD">
        <w:t>Self-collection of anal swab samples</w:t>
      </w:r>
      <w:bookmarkEnd w:id="225"/>
      <w:bookmarkEnd w:id="226"/>
    </w:p>
    <w:p w14:paraId="6F8B11E3" w14:textId="77777777" w:rsidR="0086580A" w:rsidRPr="005B6EFD" w:rsidRDefault="0086580A" w:rsidP="0086580A">
      <w:pPr>
        <w:rPr>
          <w:i/>
          <w:iCs/>
        </w:rPr>
      </w:pPr>
      <w:r w:rsidRPr="005B6EFD">
        <w:rPr>
          <w:i/>
          <w:iCs/>
        </w:rPr>
        <w:t xml:space="preserve">In the ratified PICO, it was noted that the application stated that the collection of anal samples would primarily be made by a GP or sexual health practitioner; specialists already involved in a patient’s care may also conduct sampling (e.g. colorectal surgeon, transplant physician, gynaecologist) (MSAC 1752 PICO Set p. 25). </w:t>
      </w:r>
    </w:p>
    <w:p w14:paraId="453A28D3" w14:textId="65947A6E" w:rsidR="0086580A" w:rsidRPr="005B6EFD" w:rsidRDefault="0086580A" w:rsidP="0086580A">
      <w:pPr>
        <w:rPr>
          <w:rFonts w:eastAsia="Calibri"/>
        </w:rPr>
      </w:pPr>
      <w:r w:rsidRPr="005B6EFD">
        <w:rPr>
          <w:rFonts w:eastAsia="Calibri"/>
        </w:rPr>
        <w:t>A recent systematic review examined the concordance of self- and clinician-collected anal swab samples for the purpose of anal cancer screening.</w:t>
      </w:r>
      <w:r w:rsidR="000365EF" w:rsidRPr="005B6EFD">
        <w:rPr>
          <w:rFonts w:eastAsia="Calibri"/>
          <w:vertAlign w:val="superscript"/>
        </w:rPr>
        <w:fldChar w:fldCharType="begin"/>
      </w:r>
      <w:r w:rsidR="000365EF" w:rsidRPr="005B6EFD">
        <w:rPr>
          <w:rFonts w:eastAsia="Calibri"/>
          <w:vertAlign w:val="superscript"/>
        </w:rPr>
        <w:instrText xml:space="preserve"> NOTEREF _Ref212552088 \h  \* MERGEFORMAT </w:instrText>
      </w:r>
      <w:r w:rsidR="000365EF" w:rsidRPr="005B6EFD">
        <w:rPr>
          <w:rFonts w:eastAsia="Calibri"/>
          <w:vertAlign w:val="superscript"/>
        </w:rPr>
      </w:r>
      <w:r w:rsidR="000365EF" w:rsidRPr="005B6EFD">
        <w:rPr>
          <w:rFonts w:eastAsia="Calibri"/>
          <w:vertAlign w:val="superscript"/>
        </w:rPr>
        <w:fldChar w:fldCharType="separate"/>
      </w:r>
      <w:r w:rsidR="00FC322E">
        <w:rPr>
          <w:rFonts w:eastAsia="Calibri"/>
          <w:vertAlign w:val="superscript"/>
        </w:rPr>
        <w:t>101</w:t>
      </w:r>
      <w:r w:rsidR="000365EF" w:rsidRPr="005B6EFD">
        <w:rPr>
          <w:rFonts w:eastAsia="Calibri"/>
          <w:vertAlign w:val="superscript"/>
        </w:rPr>
        <w:fldChar w:fldCharType="end"/>
      </w:r>
      <w:r w:rsidRPr="005B6EFD">
        <w:rPr>
          <w:rFonts w:eastAsia="Calibri"/>
        </w:rPr>
        <w:t xml:space="preserve"> The adequacy of samples for HPV testing was found to be nearly identical between self-collected and clinician-collected swabs, with a meta-adequacy ratio of 1.01 (95% CI 0.97-1.05). However, for cytology, the adequacy of self-collected samples was slightly lower compared to those collected by clinicians, with a meta-adequacy ratio of 0.91 (95% CI 0.88-0.95).</w:t>
      </w:r>
    </w:p>
    <w:p w14:paraId="056D84BA" w14:textId="77777777" w:rsidR="0086580A" w:rsidRPr="005B6EFD" w:rsidRDefault="0086580A" w:rsidP="0086580A">
      <w:pPr>
        <w:pStyle w:val="Heading3"/>
      </w:pPr>
      <w:bookmarkStart w:id="227" w:name="_Toc206597222"/>
      <w:bookmarkStart w:id="228" w:name="_Toc206600229"/>
      <w:r w:rsidRPr="005B6EFD">
        <w:t>Biomarkers</w:t>
      </w:r>
      <w:bookmarkEnd w:id="227"/>
      <w:bookmarkEnd w:id="228"/>
    </w:p>
    <w:p w14:paraId="21B20A99" w14:textId="09D074E9" w:rsidR="0086580A" w:rsidRPr="005B6EFD" w:rsidRDefault="0086580A" w:rsidP="009F76B1">
      <w:pPr>
        <w:rPr>
          <w:rFonts w:eastAsia="Calibri"/>
        </w:rPr>
      </w:pPr>
      <w:r w:rsidRPr="005B6EFD">
        <w:rPr>
          <w:rFonts w:eastAsia="Calibri"/>
        </w:rPr>
        <w:t xml:space="preserve">PASC noted in the ratified PICO that dual immunohistochemistry for p16/Ki67 on the LBC sample is being investigated as a mechanism for assessing cases with persistent non-16/18 </w:t>
      </w:r>
      <w:r w:rsidR="00641CE5" w:rsidRPr="005B6EFD">
        <w:rPr>
          <w:rFonts w:eastAsia="Calibri"/>
        </w:rPr>
        <w:t>hrHPV</w:t>
      </w:r>
      <w:r w:rsidRPr="005B6EFD">
        <w:rPr>
          <w:rFonts w:eastAsia="Calibri"/>
        </w:rPr>
        <w:t xml:space="preserve"> to determine the likelihood of significant disease and may assume greater relevance in this area. The ACES study is ongoing, and will assess the performance of HPV genotyping, dual stain, and HPV and host methylation biomarkers for detecting anal precancer.</w:t>
      </w:r>
    </w:p>
    <w:p w14:paraId="66A175AC" w14:textId="77777777" w:rsidR="00005BF6" w:rsidRPr="005B6EFD" w:rsidRDefault="00005BF6" w:rsidP="00005BF6">
      <w:pPr>
        <w:pStyle w:val="Heading3"/>
      </w:pPr>
      <w:bookmarkStart w:id="229" w:name="_Toc206597223"/>
      <w:bookmarkStart w:id="230" w:name="_Toc206600230"/>
      <w:r w:rsidRPr="005B6EFD">
        <w:t>Environmental impacts</w:t>
      </w:r>
      <w:bookmarkEnd w:id="229"/>
      <w:bookmarkEnd w:id="230"/>
    </w:p>
    <w:p w14:paraId="23753F48" w14:textId="07F1AA12" w:rsidR="00C12694" w:rsidRPr="005B6EFD" w:rsidRDefault="009247D0" w:rsidP="00C12694">
      <w:r w:rsidRPr="005B6EFD">
        <w:t>The environmental impact of medical waste from disposable anoscopes must be considered. Single-use anoscopes are discarded after one procedure, while reusable devices require reprocessing after each use—including cleaning, disinfection, inspection, and sterilization—which consumes staff time and generates waste (e.g., PPE, detergents, and consumables). While single-use devices eliminate reprocessing waste and may reduce operational burden, they contribute to overall waste volume.</w:t>
      </w:r>
      <w:r w:rsidR="00C12694" w:rsidRPr="005B6EFD">
        <w:br w:type="page"/>
      </w:r>
    </w:p>
    <w:p w14:paraId="5CF540E3" w14:textId="69590FC5" w:rsidR="00DE235F" w:rsidRPr="005B6EFD" w:rsidRDefault="00C316BA" w:rsidP="00834D51">
      <w:pPr>
        <w:pStyle w:val="Heading2"/>
        <w:numPr>
          <w:ilvl w:val="0"/>
          <w:numId w:val="39"/>
        </w:numPr>
        <w:ind w:left="851" w:hanging="851"/>
      </w:pPr>
      <w:r w:rsidRPr="005B6EFD">
        <w:lastRenderedPageBreak/>
        <w:t xml:space="preserve">Key issues from ESC to MSAC </w:t>
      </w:r>
    </w:p>
    <w:p w14:paraId="239C2E22" w14:textId="51F502EB" w:rsidR="00DE235F" w:rsidRPr="005B6EFD" w:rsidRDefault="00DE235F" w:rsidP="00C316BA">
      <w:pPr>
        <w:pStyle w:val="BoxName0"/>
        <w:pBdr>
          <w:top w:val="single" w:sz="4" w:space="13" w:color="000000"/>
        </w:pBdr>
        <w:spacing w:before="360"/>
        <w:rPr>
          <w:rFonts w:cs="Arial"/>
          <w:sz w:val="22"/>
          <w:szCs w:val="22"/>
        </w:rPr>
      </w:pPr>
      <w:r w:rsidRPr="005B6EFD">
        <w:rPr>
          <w:rFonts w:cs="Arial"/>
          <w:sz w:val="22"/>
          <w:szCs w:val="22"/>
        </w:rPr>
        <w:t>Main issues for MSAC consideration</w:t>
      </w:r>
    </w:p>
    <w:p w14:paraId="39A287F9" w14:textId="77777777" w:rsidR="00DE235F" w:rsidRPr="005B6EFD" w:rsidRDefault="00DE235F" w:rsidP="00C316BA">
      <w:pPr>
        <w:pStyle w:val="BoxName0"/>
        <w:pBdr>
          <w:top w:val="single" w:sz="4" w:space="13" w:color="000000"/>
        </w:pBdr>
        <w:rPr>
          <w:rFonts w:cs="Arial"/>
          <w:sz w:val="22"/>
          <w:szCs w:val="22"/>
        </w:rPr>
      </w:pPr>
      <w:r w:rsidRPr="005B6EFD">
        <w:rPr>
          <w:rFonts w:cs="Arial"/>
          <w:sz w:val="22"/>
          <w:szCs w:val="22"/>
        </w:rPr>
        <w:t>Clinical issues:</w:t>
      </w:r>
    </w:p>
    <w:p w14:paraId="2B472916" w14:textId="77777777" w:rsidR="00DE235F" w:rsidRPr="005B6EFD" w:rsidRDefault="00DE235F" w:rsidP="00C316BA">
      <w:pPr>
        <w:pStyle w:val="BoxName0"/>
        <w:pBdr>
          <w:top w:val="single" w:sz="4" w:space="13" w:color="000000"/>
        </w:pBdr>
        <w:ind w:left="567" w:hanging="567"/>
        <w:rPr>
          <w:b w:val="0"/>
          <w:bCs w:val="0"/>
          <w:sz w:val="22"/>
          <w:szCs w:val="22"/>
        </w:rPr>
      </w:pPr>
      <w:r w:rsidRPr="005B6EFD">
        <w:rPr>
          <w:sz w:val="22"/>
          <w:szCs w:val="22"/>
        </w:rPr>
        <w:t>•</w:t>
      </w:r>
      <w:r w:rsidRPr="005B6EFD">
        <w:rPr>
          <w:sz w:val="22"/>
          <w:szCs w:val="22"/>
        </w:rPr>
        <w:tab/>
      </w:r>
      <w:r w:rsidRPr="005B6EFD">
        <w:rPr>
          <w:b w:val="0"/>
          <w:bCs w:val="0"/>
          <w:sz w:val="22"/>
          <w:szCs w:val="22"/>
        </w:rPr>
        <w:t>The applicant proposed 7 high-risk subgroups, and PASC added an additional subgroup (people with a history of cervical or vaginal cancer or precursor lesions) to capture what PASC considered would be the largest population at risk for anal cancer. However, ESC considered that the evidence for including this subgroup requires further consideration and justification.</w:t>
      </w:r>
    </w:p>
    <w:p w14:paraId="63FFEB5C" w14:textId="77777777" w:rsidR="00DE235F" w:rsidRPr="005B6EFD" w:rsidRDefault="00DE235F" w:rsidP="00C316BA">
      <w:pPr>
        <w:pStyle w:val="BoxName0"/>
        <w:pBdr>
          <w:top w:val="single" w:sz="4" w:space="13" w:color="000000"/>
        </w:pBdr>
        <w:ind w:left="567" w:hanging="567"/>
        <w:rPr>
          <w:b w:val="0"/>
          <w:bCs w:val="0"/>
          <w:sz w:val="22"/>
          <w:szCs w:val="22"/>
        </w:rPr>
      </w:pPr>
      <w:r w:rsidRPr="005B6EFD">
        <w:rPr>
          <w:b w:val="0"/>
          <w:bCs w:val="0"/>
          <w:sz w:val="22"/>
          <w:szCs w:val="22"/>
        </w:rPr>
        <w:t>•</w:t>
      </w:r>
      <w:r w:rsidRPr="005B6EFD">
        <w:rPr>
          <w:b w:val="0"/>
          <w:bCs w:val="0"/>
          <w:sz w:val="22"/>
          <w:szCs w:val="22"/>
        </w:rPr>
        <w:tab/>
        <w:t>Expanded genotype testing for up to 14 HPV (human papillomavirus) genotypes should be covered in the proposed anal HPV testing. The risk of false positive results following HPV testing is mitigated by the inclusion of triage reflex liquid-based cytology (LBC).</w:t>
      </w:r>
    </w:p>
    <w:p w14:paraId="6BF5155E" w14:textId="77777777" w:rsidR="00DE235F" w:rsidRPr="005B6EFD" w:rsidRDefault="00DE235F" w:rsidP="00C316BA">
      <w:pPr>
        <w:pStyle w:val="BoxName0"/>
        <w:pBdr>
          <w:top w:val="single" w:sz="4" w:space="13" w:color="000000"/>
        </w:pBdr>
        <w:ind w:left="567" w:hanging="567"/>
        <w:rPr>
          <w:b w:val="0"/>
          <w:bCs w:val="0"/>
          <w:sz w:val="22"/>
          <w:szCs w:val="22"/>
        </w:rPr>
      </w:pPr>
      <w:r w:rsidRPr="005B6EFD">
        <w:rPr>
          <w:b w:val="0"/>
          <w:bCs w:val="0"/>
          <w:sz w:val="22"/>
          <w:szCs w:val="22"/>
        </w:rPr>
        <w:t>•</w:t>
      </w:r>
      <w:r w:rsidRPr="005B6EFD">
        <w:rPr>
          <w:b w:val="0"/>
          <w:bCs w:val="0"/>
          <w:sz w:val="22"/>
          <w:szCs w:val="22"/>
        </w:rPr>
        <w:tab/>
        <w:t xml:space="preserve">Surgical excision of high-grade squamous intraepithelial lesions (HSIL) is generally not performed and unlikely to be widely used, but it should remain available as a treatment option for specific clinical circumstances and would be covered by existing MBS rebates. </w:t>
      </w:r>
    </w:p>
    <w:p w14:paraId="34419509" w14:textId="77777777" w:rsidR="00DE235F" w:rsidRPr="005B6EFD" w:rsidRDefault="00DE235F" w:rsidP="00C316BA">
      <w:pPr>
        <w:pStyle w:val="BoxName0"/>
        <w:pBdr>
          <w:top w:val="single" w:sz="4" w:space="13" w:color="000000"/>
        </w:pBdr>
        <w:ind w:left="567" w:hanging="567"/>
        <w:rPr>
          <w:b w:val="0"/>
          <w:bCs w:val="0"/>
          <w:sz w:val="22"/>
          <w:szCs w:val="22"/>
        </w:rPr>
      </w:pPr>
      <w:r w:rsidRPr="005B6EFD">
        <w:rPr>
          <w:b w:val="0"/>
          <w:bCs w:val="0"/>
          <w:sz w:val="22"/>
          <w:szCs w:val="22"/>
        </w:rPr>
        <w:t>•</w:t>
      </w:r>
      <w:r w:rsidRPr="005B6EFD">
        <w:rPr>
          <w:b w:val="0"/>
          <w:bCs w:val="0"/>
          <w:sz w:val="22"/>
          <w:szCs w:val="22"/>
        </w:rPr>
        <w:tab/>
        <w:t xml:space="preserve">Using the proposed triage strategy of HPV testing, cytology, and high-resolution anoscopy (HRA), likely leads to earlier detection, more favourable disease staging at presentation and potential reductions in mortality. However, ESC considered that the overall certainty of this direct evidence was low and findings were limited by bias in certain groups. Direct evidence was primarily collected from people living with HIV (PLWH), with high representation of men who have sex with men (MSM), some women living with HIV, and smaller subgroups including men who have sex with women (MSW) and transgender persons. There was little or no direct evidence for other subgroups. </w:t>
      </w:r>
    </w:p>
    <w:p w14:paraId="52FF44AC" w14:textId="77777777" w:rsidR="00DE235F" w:rsidRPr="005B6EFD" w:rsidRDefault="00DE235F" w:rsidP="00C316BA">
      <w:pPr>
        <w:pStyle w:val="BoxName0"/>
        <w:pBdr>
          <w:top w:val="single" w:sz="4" w:space="13" w:color="000000"/>
        </w:pBdr>
        <w:ind w:left="567" w:hanging="567"/>
        <w:rPr>
          <w:b w:val="0"/>
          <w:bCs w:val="0"/>
          <w:sz w:val="22"/>
          <w:szCs w:val="22"/>
        </w:rPr>
      </w:pPr>
      <w:r w:rsidRPr="005B6EFD">
        <w:rPr>
          <w:b w:val="0"/>
          <w:bCs w:val="0"/>
          <w:sz w:val="22"/>
          <w:szCs w:val="22"/>
        </w:rPr>
        <w:t>•</w:t>
      </w:r>
      <w:r w:rsidRPr="005B6EFD">
        <w:rPr>
          <w:b w:val="0"/>
          <w:bCs w:val="0"/>
          <w:sz w:val="22"/>
          <w:szCs w:val="22"/>
        </w:rPr>
        <w:tab/>
        <w:t xml:space="preserve">HRA-guided ablative treatment of HSIL may reduce progression of anal cancer compared to no treatment based on evidence derived from people living with HIV, particularly the MSM population. However, ESC considered that the evidence for effects of ablative treatment on HSIL recurrence and HSIL-free survival was very uncertain, and these findings were limited to the PLWH and MSM population. </w:t>
      </w:r>
    </w:p>
    <w:p w14:paraId="25FA627D" w14:textId="77777777" w:rsidR="00DE235F" w:rsidRPr="005B6EFD" w:rsidRDefault="00DE235F" w:rsidP="00C316BA">
      <w:pPr>
        <w:pStyle w:val="BoxName0"/>
        <w:pBdr>
          <w:top w:val="single" w:sz="4" w:space="13" w:color="000000"/>
        </w:pBdr>
        <w:ind w:left="567" w:hanging="567"/>
        <w:rPr>
          <w:b w:val="0"/>
          <w:bCs w:val="0"/>
          <w:sz w:val="22"/>
          <w:szCs w:val="22"/>
        </w:rPr>
      </w:pPr>
      <w:r w:rsidRPr="005B6EFD">
        <w:rPr>
          <w:b w:val="0"/>
          <w:bCs w:val="0"/>
          <w:sz w:val="22"/>
          <w:szCs w:val="22"/>
        </w:rPr>
        <w:t>•</w:t>
      </w:r>
      <w:r w:rsidRPr="005B6EFD">
        <w:rPr>
          <w:b w:val="0"/>
          <w:bCs w:val="0"/>
          <w:sz w:val="22"/>
          <w:szCs w:val="22"/>
        </w:rPr>
        <w:tab/>
      </w:r>
      <w:r w:rsidRPr="005B6EFD" w:rsidDel="003801FE">
        <w:rPr>
          <w:b w:val="0"/>
          <w:bCs w:val="0"/>
          <w:sz w:val="22"/>
          <w:szCs w:val="22"/>
        </w:rPr>
        <w:t>The</w:t>
      </w:r>
      <w:r w:rsidRPr="005B6EFD">
        <w:rPr>
          <w:b w:val="0"/>
          <w:bCs w:val="0"/>
          <w:sz w:val="22"/>
          <w:szCs w:val="22"/>
        </w:rPr>
        <w:t xml:space="preserve"> majority of the available evidence is for PLWH (k=64 studies, n = 67,034 participants), with a reasonable volume of</w:t>
      </w:r>
      <w:r w:rsidRPr="005B6EFD" w:rsidDel="003801FE">
        <w:rPr>
          <w:b w:val="0"/>
          <w:bCs w:val="0"/>
          <w:sz w:val="22"/>
          <w:szCs w:val="22"/>
        </w:rPr>
        <w:t xml:space="preserve"> </w:t>
      </w:r>
      <w:r w:rsidRPr="005B6EFD">
        <w:rPr>
          <w:b w:val="0"/>
          <w:bCs w:val="0"/>
          <w:sz w:val="22"/>
          <w:szCs w:val="22"/>
        </w:rPr>
        <w:t>evidence for MSM (k= 48 studies, n= 14,663 participants). There was limited evidence for other subgroups. ESC considered whether the proposed testing and follow-up interventions could be limited to subgroups with more evidence or whether exemplar populations (e.g. MSM with or without HIV, females with history of vulval cancer and immunosuppression) could be proposed as the basis for assessment.</w:t>
      </w:r>
    </w:p>
    <w:p w14:paraId="11A10D62" w14:textId="77777777" w:rsidR="00DE235F" w:rsidRPr="005B6EFD" w:rsidRDefault="00DE235F" w:rsidP="00C316BA">
      <w:pPr>
        <w:pStyle w:val="BoxName0"/>
        <w:pBdr>
          <w:top w:val="single" w:sz="4" w:space="13" w:color="000000"/>
        </w:pBdr>
        <w:ind w:left="567" w:hanging="567"/>
        <w:rPr>
          <w:b w:val="0"/>
          <w:bCs w:val="0"/>
          <w:sz w:val="22"/>
          <w:szCs w:val="22"/>
        </w:rPr>
      </w:pPr>
      <w:r w:rsidRPr="005B6EFD">
        <w:rPr>
          <w:b w:val="0"/>
          <w:bCs w:val="0"/>
          <w:sz w:val="22"/>
          <w:szCs w:val="22"/>
        </w:rPr>
        <w:t>•</w:t>
      </w:r>
      <w:r w:rsidRPr="005B6EFD">
        <w:rPr>
          <w:b w:val="0"/>
          <w:bCs w:val="0"/>
          <w:sz w:val="22"/>
          <w:szCs w:val="22"/>
        </w:rPr>
        <w:tab/>
        <w:t>There is broad support from public consultation, but there are concerns about the access, equity, patient education, and</w:t>
      </w:r>
      <w:r w:rsidRPr="005B6EFD" w:rsidDel="00C0385E">
        <w:rPr>
          <w:b w:val="0"/>
          <w:bCs w:val="0"/>
          <w:sz w:val="22"/>
          <w:szCs w:val="22"/>
        </w:rPr>
        <w:t xml:space="preserve"> </w:t>
      </w:r>
      <w:r w:rsidRPr="005B6EFD">
        <w:rPr>
          <w:b w:val="0"/>
          <w:bCs w:val="0"/>
          <w:sz w:val="22"/>
          <w:szCs w:val="22"/>
        </w:rPr>
        <w:t>workforce capacity to support follow-up and treatment. If these issues are not addressed, this could cause unnecessary anxiety and distress for patients.</w:t>
      </w:r>
    </w:p>
    <w:p w14:paraId="6A8B3660" w14:textId="77777777" w:rsidR="00DE235F" w:rsidRPr="005B6EFD" w:rsidRDefault="00DE235F" w:rsidP="00C316BA">
      <w:pPr>
        <w:pStyle w:val="BoxName0"/>
        <w:pBdr>
          <w:top w:val="single" w:sz="4" w:space="13" w:color="000000"/>
        </w:pBdr>
        <w:rPr>
          <w:rFonts w:cs="Arial"/>
          <w:sz w:val="22"/>
          <w:szCs w:val="22"/>
        </w:rPr>
      </w:pPr>
      <w:r w:rsidRPr="005B6EFD">
        <w:rPr>
          <w:rFonts w:cs="Arial"/>
          <w:sz w:val="22"/>
          <w:szCs w:val="22"/>
        </w:rPr>
        <w:t>Economic and Financial issues:</w:t>
      </w:r>
    </w:p>
    <w:p w14:paraId="79B1EF8A" w14:textId="77777777" w:rsidR="00DE235F" w:rsidRPr="005B6EFD" w:rsidRDefault="00DE235F" w:rsidP="00C316BA">
      <w:pPr>
        <w:pStyle w:val="BoxName0"/>
        <w:pBdr>
          <w:top w:val="single" w:sz="4" w:space="13" w:color="000000"/>
        </w:pBdr>
        <w:ind w:left="567" w:hanging="567"/>
        <w:rPr>
          <w:b w:val="0"/>
          <w:bCs w:val="0"/>
          <w:sz w:val="22"/>
          <w:szCs w:val="22"/>
        </w:rPr>
      </w:pPr>
      <w:r w:rsidRPr="005B6EFD">
        <w:rPr>
          <w:sz w:val="22"/>
          <w:szCs w:val="22"/>
        </w:rPr>
        <w:t>•</w:t>
      </w:r>
      <w:r w:rsidRPr="005B6EFD">
        <w:rPr>
          <w:sz w:val="22"/>
          <w:szCs w:val="22"/>
        </w:rPr>
        <w:tab/>
      </w:r>
      <w:r w:rsidRPr="005B6EFD">
        <w:rPr>
          <w:b w:val="0"/>
          <w:bCs w:val="0"/>
          <w:sz w:val="22"/>
          <w:szCs w:val="22"/>
        </w:rPr>
        <w:t xml:space="preserve">The limitations in the clinical estimates have created uncertainty in the economic model and financial estimates. ESC noted serious issues with both the economic model and financial estimates, including the model structure, inputs, variables and transition probabilities. The economic model did not account for the benefits of earlier cancer detection and downstaging in the intervention arm nor did it incorporate test outcomes </w:t>
      </w:r>
      <w:r w:rsidRPr="005B6EFD">
        <w:rPr>
          <w:b w:val="0"/>
          <w:bCs w:val="0"/>
          <w:sz w:val="22"/>
          <w:szCs w:val="22"/>
        </w:rPr>
        <w:lastRenderedPageBreak/>
        <w:t>such as false positives and false negatives. These omissions limit its ability to assess the impacts of test performance. ESC considered that both the economic model and financial analyses require substantial revision to be useful for MSAC decision-making.</w:t>
      </w:r>
    </w:p>
    <w:p w14:paraId="3A3F8C33" w14:textId="77777777" w:rsidR="00DE235F" w:rsidRPr="005B6EFD" w:rsidRDefault="00DE235F" w:rsidP="00C316BA">
      <w:pPr>
        <w:pStyle w:val="BoxName0"/>
        <w:pBdr>
          <w:top w:val="single" w:sz="4" w:space="13" w:color="000000"/>
        </w:pBdr>
        <w:ind w:left="567" w:hanging="567"/>
        <w:rPr>
          <w:b w:val="0"/>
          <w:bCs w:val="0"/>
          <w:sz w:val="22"/>
          <w:szCs w:val="22"/>
        </w:rPr>
      </w:pPr>
      <w:r w:rsidRPr="005B6EFD">
        <w:rPr>
          <w:b w:val="0"/>
          <w:bCs w:val="0"/>
          <w:sz w:val="22"/>
          <w:szCs w:val="22"/>
        </w:rPr>
        <w:t>•</w:t>
      </w:r>
      <w:r w:rsidRPr="005B6EFD">
        <w:rPr>
          <w:b w:val="0"/>
          <w:bCs w:val="0"/>
          <w:sz w:val="22"/>
          <w:szCs w:val="22"/>
        </w:rPr>
        <w:tab/>
        <w:t xml:space="preserve">ESC noted that supplementary cost-effectiveness analyses estimating cost per HPV-positive case or persistent HSIL identified would have allowed comparison with other applications to MSAC where incremental cost-effectiveness based on diagnostic yield has been informative for decision-making. </w:t>
      </w:r>
    </w:p>
    <w:p w14:paraId="32F25F2A" w14:textId="77777777" w:rsidR="00DE235F" w:rsidRPr="005B6EFD" w:rsidRDefault="00DE235F" w:rsidP="00C316BA">
      <w:pPr>
        <w:pStyle w:val="BoxName0"/>
        <w:pBdr>
          <w:top w:val="single" w:sz="4" w:space="13" w:color="000000"/>
        </w:pBdr>
        <w:ind w:left="567" w:hanging="567"/>
        <w:rPr>
          <w:b w:val="0"/>
          <w:bCs w:val="0"/>
          <w:sz w:val="22"/>
          <w:szCs w:val="22"/>
        </w:rPr>
      </w:pPr>
      <w:r w:rsidRPr="005B6EFD">
        <w:rPr>
          <w:b w:val="0"/>
          <w:bCs w:val="0"/>
          <w:sz w:val="22"/>
          <w:szCs w:val="22"/>
        </w:rPr>
        <w:t>•</w:t>
      </w:r>
      <w:r w:rsidRPr="005B6EFD">
        <w:rPr>
          <w:b w:val="0"/>
          <w:bCs w:val="0"/>
          <w:sz w:val="22"/>
          <w:szCs w:val="22"/>
        </w:rPr>
        <w:tab/>
        <w:t>Cancer incidence and testing uptake are key drivers for the economic and financial analyses, but both are uncertain. An underestimated financial impact would likely result from these uncertainties. ESC advised that additional sensitivity analyses around these variables would have been informative.</w:t>
      </w:r>
    </w:p>
    <w:p w14:paraId="1739918C" w14:textId="77777777" w:rsidR="00DE235F" w:rsidRPr="005B6EFD" w:rsidRDefault="00DE235F" w:rsidP="00C316BA">
      <w:pPr>
        <w:pStyle w:val="BoxName0"/>
        <w:pBdr>
          <w:top w:val="single" w:sz="4" w:space="13" w:color="000000"/>
        </w:pBdr>
        <w:ind w:left="567" w:hanging="567"/>
        <w:rPr>
          <w:b w:val="0"/>
          <w:bCs w:val="0"/>
          <w:sz w:val="22"/>
          <w:szCs w:val="22"/>
        </w:rPr>
      </w:pPr>
      <w:r w:rsidRPr="005B6EFD">
        <w:rPr>
          <w:b w:val="0"/>
          <w:bCs w:val="0"/>
          <w:sz w:val="22"/>
          <w:szCs w:val="22"/>
        </w:rPr>
        <w:t>•</w:t>
      </w:r>
      <w:r w:rsidRPr="005B6EFD">
        <w:rPr>
          <w:b w:val="0"/>
          <w:bCs w:val="0"/>
          <w:sz w:val="22"/>
          <w:szCs w:val="22"/>
        </w:rPr>
        <w:tab/>
        <w:t>To evaluate the relative value of the proposed testing, it would be helpful for MSAC decision-making to compare the proposed testing and follow-up interventions with established screening programs, considering factors such as total cost, accrued benefit and cost-effectiveness.</w:t>
      </w:r>
    </w:p>
    <w:p w14:paraId="16915FAF" w14:textId="77777777" w:rsidR="00DE235F" w:rsidRPr="005B6EFD" w:rsidRDefault="00DE235F" w:rsidP="00C316BA">
      <w:pPr>
        <w:pStyle w:val="BoxName0"/>
        <w:pBdr>
          <w:top w:val="single" w:sz="4" w:space="13" w:color="000000"/>
        </w:pBdr>
        <w:ind w:left="567" w:hanging="567"/>
        <w:rPr>
          <w:b w:val="0"/>
          <w:bCs w:val="0"/>
          <w:sz w:val="22"/>
          <w:szCs w:val="22"/>
        </w:rPr>
      </w:pPr>
      <w:r w:rsidRPr="005B6EFD">
        <w:rPr>
          <w:sz w:val="22"/>
          <w:szCs w:val="22"/>
        </w:rPr>
        <w:t>•</w:t>
      </w:r>
      <w:r w:rsidRPr="005B6EFD">
        <w:rPr>
          <w:sz w:val="22"/>
          <w:szCs w:val="22"/>
        </w:rPr>
        <w:tab/>
      </w:r>
      <w:r w:rsidRPr="005B6EFD">
        <w:rPr>
          <w:b w:val="0"/>
          <w:bCs w:val="0"/>
          <w:sz w:val="22"/>
          <w:szCs w:val="22"/>
        </w:rPr>
        <w:t>ESC provided advice on revised MBS fees for testing and HRA procedures and noted that these would need to be incorporated in future revisions to the economic evaluation and financial estimates.</w:t>
      </w:r>
    </w:p>
    <w:p w14:paraId="62107C69" w14:textId="77777777" w:rsidR="00DE235F" w:rsidRPr="005B6EFD" w:rsidRDefault="00DE235F" w:rsidP="00C316BA">
      <w:pPr>
        <w:pStyle w:val="BoxName0"/>
        <w:pBdr>
          <w:top w:val="single" w:sz="4" w:space="13" w:color="000000"/>
        </w:pBdr>
        <w:rPr>
          <w:rFonts w:cs="Arial"/>
          <w:sz w:val="22"/>
          <w:szCs w:val="22"/>
        </w:rPr>
      </w:pPr>
      <w:r w:rsidRPr="005B6EFD">
        <w:rPr>
          <w:rFonts w:cs="Arial"/>
          <w:sz w:val="22"/>
          <w:szCs w:val="22"/>
        </w:rPr>
        <w:t>Other relevant information:</w:t>
      </w:r>
    </w:p>
    <w:p w14:paraId="2D81BF0F" w14:textId="77777777" w:rsidR="00DE235F" w:rsidRPr="005B6EFD" w:rsidRDefault="00DE235F" w:rsidP="00C316BA">
      <w:pPr>
        <w:pStyle w:val="BoxName0"/>
        <w:pBdr>
          <w:top w:val="single" w:sz="4" w:space="13" w:color="000000"/>
        </w:pBdr>
        <w:ind w:left="0" w:firstLine="0"/>
        <w:rPr>
          <w:b w:val="0"/>
          <w:bCs w:val="0"/>
          <w:sz w:val="22"/>
          <w:szCs w:val="22"/>
        </w:rPr>
      </w:pPr>
      <w:r w:rsidRPr="005B6EFD">
        <w:rPr>
          <w:b w:val="0"/>
          <w:bCs w:val="0"/>
          <w:sz w:val="22"/>
          <w:szCs w:val="22"/>
        </w:rPr>
        <w:t xml:space="preserve">ESC noted that the Department had advised that this proposal does not qualify as a screening program under the Population Based Screening Framework. However, ESC noted that the proposal appears to fulfill World Health Organisation criteria for a screening program so it is unclear why it would not meet the Framework requirements for a screening program. Further advice is required from the Department to better understand the rationale for not classifying the proposed testing and follow-up interventions as a screening program. </w:t>
      </w:r>
    </w:p>
    <w:p w14:paraId="658B600A" w14:textId="77777777" w:rsidR="00DE235F" w:rsidRPr="005B6EFD" w:rsidRDefault="00DE235F" w:rsidP="00DE235F">
      <w:pPr>
        <w:rPr>
          <w:rStyle w:val="Strong"/>
          <w:rFonts w:cs="Arial"/>
        </w:rPr>
      </w:pPr>
      <w:r w:rsidRPr="005B6EFD">
        <w:rPr>
          <w:rStyle w:val="Strong"/>
          <w:rFonts w:cs="Arial"/>
        </w:rPr>
        <w:t>ESC discussion</w:t>
      </w:r>
    </w:p>
    <w:p w14:paraId="2EF04550" w14:textId="77777777" w:rsidR="00DE235F" w:rsidRPr="005B6EFD" w:rsidRDefault="00DE235F" w:rsidP="00DE235F">
      <w:pPr>
        <w:rPr>
          <w:kern w:val="0"/>
          <w:lang w:eastAsia="en-AU"/>
          <w14:ligatures w14:val="none"/>
        </w:rPr>
      </w:pPr>
      <w:r w:rsidRPr="005B6EFD">
        <w:t>ESC noted that this application from the Royal College of Pathologists of Australasia and St Vincent’s Hospital, Sydney is requesting Medicare Benefits Schedule (MBS) listing of:</w:t>
      </w:r>
    </w:p>
    <w:p w14:paraId="529FD432" w14:textId="77777777" w:rsidR="00DE235F" w:rsidRPr="005B6EFD" w:rsidRDefault="00DE235F" w:rsidP="00DE235F">
      <w:pPr>
        <w:pStyle w:val="ListParagraph"/>
        <w:numPr>
          <w:ilvl w:val="0"/>
          <w:numId w:val="33"/>
        </w:numPr>
        <w:tabs>
          <w:tab w:val="clear" w:pos="0"/>
        </w:tabs>
        <w:spacing w:before="0" w:after="240"/>
        <w:contextualSpacing/>
      </w:pPr>
      <w:r w:rsidRPr="005B6EFD">
        <w:t>anal human papillomavirus (HPV) testing and cytology testing in populations at high risk for anal precursor lesions and anal cancer, and</w:t>
      </w:r>
    </w:p>
    <w:p w14:paraId="589C5C9A" w14:textId="77777777" w:rsidR="00DE235F" w:rsidRPr="005B6EFD" w:rsidRDefault="00DE235F" w:rsidP="00DE235F">
      <w:pPr>
        <w:pStyle w:val="ListParagraph"/>
        <w:numPr>
          <w:ilvl w:val="0"/>
          <w:numId w:val="33"/>
        </w:numPr>
        <w:tabs>
          <w:tab w:val="clear" w:pos="0"/>
        </w:tabs>
        <w:spacing w:before="0" w:after="240"/>
        <w:contextualSpacing/>
      </w:pPr>
      <w:r w:rsidRPr="005B6EFD">
        <w:t>high-resolution anoscopy (HRA) and ablative treatment to prevent anal cancer.</w:t>
      </w:r>
    </w:p>
    <w:p w14:paraId="01996301" w14:textId="77777777" w:rsidR="00DE235F" w:rsidRPr="005B6EFD" w:rsidRDefault="00DE235F" w:rsidP="00DE235F">
      <w:r w:rsidRPr="005B6EFD">
        <w:t>ESC noted that this proposal has many similarities to the HPV-based National Cervical Screening Program (NCSP) which aims to screen for cervical cancer via HPV testing as the first-line screening investigation. The key difference between the NCSP and the proposed testing and follow-up interventions is that the latter is targeted towards populations at high-risk of the medical condition of interest (anal cancer) only. The application is proposing 7 MBS item numbers to implement targeted investigation and assessment (from investigation through to preventive treatment) for anal cancer:</w:t>
      </w:r>
    </w:p>
    <w:p w14:paraId="7477D5C8" w14:textId="77777777" w:rsidR="00DE235F" w:rsidRPr="005B6EFD" w:rsidRDefault="00DE235F" w:rsidP="00DE235F">
      <w:pPr>
        <w:pStyle w:val="ListParagraph"/>
        <w:numPr>
          <w:ilvl w:val="0"/>
          <w:numId w:val="34"/>
        </w:numPr>
        <w:tabs>
          <w:tab w:val="clear" w:pos="0"/>
        </w:tabs>
        <w:spacing w:before="0" w:after="240"/>
        <w:contextualSpacing/>
      </w:pPr>
      <w:r w:rsidRPr="005B6EFD">
        <w:t xml:space="preserve">Item BBBB – HPV genotyping in asymptomatic patients </w:t>
      </w:r>
    </w:p>
    <w:p w14:paraId="3451513E" w14:textId="77777777" w:rsidR="00DE235F" w:rsidRPr="005B6EFD" w:rsidRDefault="00DE235F" w:rsidP="00DE235F">
      <w:pPr>
        <w:pStyle w:val="ListParagraph"/>
        <w:numPr>
          <w:ilvl w:val="0"/>
          <w:numId w:val="34"/>
        </w:numPr>
        <w:tabs>
          <w:tab w:val="clear" w:pos="0"/>
        </w:tabs>
        <w:spacing w:before="0" w:after="240"/>
        <w:contextualSpacing/>
      </w:pPr>
      <w:r w:rsidRPr="005B6EFD">
        <w:t xml:space="preserve">Item CCCC – HPV genotyping in higher-risk or symptomatic patients </w:t>
      </w:r>
    </w:p>
    <w:p w14:paraId="2EA69902" w14:textId="77777777" w:rsidR="00DE235F" w:rsidRPr="005B6EFD" w:rsidRDefault="00DE235F" w:rsidP="00DE235F">
      <w:pPr>
        <w:pStyle w:val="ListParagraph"/>
        <w:numPr>
          <w:ilvl w:val="0"/>
          <w:numId w:val="34"/>
        </w:numPr>
        <w:tabs>
          <w:tab w:val="clear" w:pos="0"/>
        </w:tabs>
        <w:spacing w:before="0" w:after="240"/>
        <w:contextualSpacing/>
      </w:pPr>
      <w:r w:rsidRPr="005B6EFD">
        <w:t>Item DDDD – Repeat of BBBB or CCCC</w:t>
      </w:r>
    </w:p>
    <w:p w14:paraId="4848A144" w14:textId="77777777" w:rsidR="00DE235F" w:rsidRPr="005B6EFD" w:rsidRDefault="00DE235F" w:rsidP="00DE235F">
      <w:pPr>
        <w:pStyle w:val="ListParagraph"/>
        <w:numPr>
          <w:ilvl w:val="0"/>
          <w:numId w:val="34"/>
        </w:numPr>
        <w:tabs>
          <w:tab w:val="clear" w:pos="0"/>
        </w:tabs>
        <w:spacing w:before="0" w:after="240"/>
        <w:contextualSpacing/>
      </w:pPr>
      <w:r w:rsidRPr="005B6EFD">
        <w:t>Item EEEE – Cytology testing of HPV-positive anal specimens</w:t>
      </w:r>
    </w:p>
    <w:p w14:paraId="255F88BE" w14:textId="77777777" w:rsidR="00DE235F" w:rsidRPr="005B6EFD" w:rsidRDefault="00DE235F" w:rsidP="00DE235F">
      <w:pPr>
        <w:pStyle w:val="ListParagraph"/>
        <w:numPr>
          <w:ilvl w:val="0"/>
          <w:numId w:val="34"/>
        </w:numPr>
        <w:tabs>
          <w:tab w:val="clear" w:pos="0"/>
        </w:tabs>
        <w:spacing w:before="0" w:after="240"/>
        <w:contextualSpacing/>
      </w:pPr>
      <w:r w:rsidRPr="005B6EFD">
        <w:t>Item FFFF – Diagnostic HRA</w:t>
      </w:r>
    </w:p>
    <w:p w14:paraId="5D0DAF19" w14:textId="77777777" w:rsidR="00DE235F" w:rsidRPr="005B6EFD" w:rsidRDefault="00DE235F" w:rsidP="00DE235F">
      <w:pPr>
        <w:pStyle w:val="ListParagraph"/>
        <w:numPr>
          <w:ilvl w:val="0"/>
          <w:numId w:val="34"/>
        </w:numPr>
        <w:tabs>
          <w:tab w:val="clear" w:pos="0"/>
        </w:tabs>
        <w:spacing w:before="0" w:after="240"/>
        <w:contextualSpacing/>
      </w:pPr>
      <w:r w:rsidRPr="005B6EFD">
        <w:t>Item HHHH – Biopsy during HRA</w:t>
      </w:r>
    </w:p>
    <w:p w14:paraId="71033642" w14:textId="77777777" w:rsidR="00DE235F" w:rsidRPr="005B6EFD" w:rsidRDefault="00DE235F" w:rsidP="00DE235F">
      <w:pPr>
        <w:pStyle w:val="ListParagraph"/>
        <w:numPr>
          <w:ilvl w:val="0"/>
          <w:numId w:val="34"/>
        </w:numPr>
        <w:tabs>
          <w:tab w:val="clear" w:pos="0"/>
        </w:tabs>
        <w:spacing w:before="0" w:after="240"/>
        <w:contextualSpacing/>
      </w:pPr>
      <w:r w:rsidRPr="005B6EFD">
        <w:t>Item GGGG – HRA-guided ablation.</w:t>
      </w:r>
    </w:p>
    <w:p w14:paraId="23457C90" w14:textId="77777777" w:rsidR="00DE235F" w:rsidRPr="005B6EFD" w:rsidRDefault="00DE235F" w:rsidP="00DE235F">
      <w:r w:rsidRPr="005B6EFD">
        <w:lastRenderedPageBreak/>
        <w:t>ESC noted that almost all anal cancers are squamous carcinomas, with some being adenocarcinomas. More than 90% of anal cancers are driven by HPV infections. Rising incidence rates of anal cancer are related to changing sexual behaviours and increased duration of HPV infection in human immunodeficiency virus (HIV) positive patients. The incidence of anal cancer has sharply increased by 2.7% per year from 2001 to 2015. Latency between HPV infection and cancer is long, with most patients diagnosed in the sixth decade of their life or later. Immunodeficiency contributes to anal cancer presenting at a younger age. In most nations, women experience higher incidence rates of anal squamous cell carcinoma (ASCC), but unlike in men, this is not related to HIV infection and is less strongly related to other identifiable risk factors.</w:t>
      </w:r>
    </w:p>
    <w:p w14:paraId="3BC85A15" w14:textId="77777777" w:rsidR="00DE235F" w:rsidRPr="005B6EFD" w:rsidRDefault="00DE235F" w:rsidP="00DE235F">
      <w:r w:rsidRPr="005B6EFD">
        <w:t>ESC noted that there are more than 200 known genotypes of HPV. Low-risk HPV genotypes (including types 6, 11, 40, 42, 43, 44, 54, 61, 70, 72, 81 and 89) cause low-risk lesions (such as wart and condyloma) that are transient and are very unlikely to progress to cancer. High-risk HPV genotypes (including types 16, 18, 31, 33, 35, 39, 45, 51, 52, 56, 58, 59, 66 and 68) cause high-risk lesions that may progress to cancer. ESC noted that anal HPV infections are often transient, similar to HPV infections involving the cervix. The original human papillomavirus vaccine (Gardasil) that was first given to Australian girls in 2007 and Australian boys in 2013 protects against 2 low-risk HPV genotypes (6, 11) and 2 high-risk HPV genotypes (16, 18). Since 2019, the updated vaccine, human papillomavirus 9-valent vaccine, recombinant (Gardasil 9), protects against additional 5 high-risk HPV genotypes: 31, 33, 45, 52 and 58. In 2023, the routine 2-dose HPV vaccine schedule provided to young people aged 12–13 years became a single-dose schedule, but people with immunosuppression (a key target population of the proposed testing) should receive a full 3-dose schedule. The latter population has a higher risk of developing persistent HPV infection and progressing to ASCC, and there is also evidence that the vaccine is less effective in people with immunosuppression.</w:t>
      </w:r>
    </w:p>
    <w:p w14:paraId="1034B332" w14:textId="77777777" w:rsidR="00DE235F" w:rsidRPr="005B6EFD" w:rsidRDefault="00DE235F" w:rsidP="00DE235F">
      <w:r w:rsidRPr="005B6EFD">
        <w:t>ESC noted that the efficacy of the vaccine in preventing anogenital precursor malignant lesions has been adequately proven in clinical trials, but there is a paucity of data looking directly at the efficacy of the vaccine against anal HPV infection and anal cancer. Vaccination of children and adolescents with Gardasil 9 is expected to prevent a large majority of anal cancer cases, but HPV vaccination of adults after sexual debut may not significantly affect anal cancer rates. However, the effects of vaccination will not be known for decades, as there is a long lag time between HPV infection and the development of anal cancer (≥35 years of age for men who have sex with men [MSM] and are HIV positive, and ≥45 years of age for most other populations).</w:t>
      </w:r>
    </w:p>
    <w:p w14:paraId="50CB374A" w14:textId="77777777" w:rsidR="00DE235F" w:rsidRPr="005B6EFD" w:rsidRDefault="00DE235F" w:rsidP="00DE235F">
      <w:r w:rsidRPr="005B6EFD">
        <w:t>In Australia, the 14 high-risk HPV genotypes commonly tested  in the NCSP are 16, 18, 31, 33, 35, 39, 45, 51, 52, 56, 58, 59, 66 and 68. Genotypes 16 and 18 account for 70–80% of cervical cancer cases, with HPV 16 causing 50–60% of cases and HPV 18 causing 10–15%. In anal cancer, HPV 16 accounts for 78.5% of cases, HPV 33 accounts for 10.7% of cases, and HPV 18 accounts for 8.9% of cases. However, this distribution varies in different risk groups – HPV 16 accounts for 88% of ASCC in immunocompetent patients, but accounts for less than 70% of cases in immunosuppressed patients. ESC considered it appropriate that the anal cancer HPV testing reports on the 14 genotypes. There are different oncogenic risks in the anus and cervix, with higher risks for non-HPV 16 to cause ASCC in immunosuppressed patients, and HPV 33 causes more ASCC than HPV 16. ESC considered that further justification would be needed if HPV genotyping for this intervention should incur different fees to HPV genotyping for the NCSP.</w:t>
      </w:r>
    </w:p>
    <w:p w14:paraId="1F14FF95" w14:textId="77777777" w:rsidR="00DE235F" w:rsidRPr="005B6EFD" w:rsidRDefault="00DE235F" w:rsidP="00DE235F">
      <w:r w:rsidRPr="005B6EFD">
        <w:t xml:space="preserve">ESC noted that, in some people, persistent infection with HPV leads to cellular changes in the anal region which may result in squamous intraepithelial lesions, that are either low-grade (LSIL) or high-grade squamous intraepithelial lesions (HSIL). HSIL is considered to be a precancerous lesion and has a high risk of recurrence. A proportion of people with HSIL will progress to invasive ASCC. Populations at high risk of progression to ASCC include men with HIV who have sex with men, and people who are immunosuppressed. </w:t>
      </w:r>
    </w:p>
    <w:p w14:paraId="039DA79D" w14:textId="77777777" w:rsidR="00DE235F" w:rsidRPr="005B6EFD" w:rsidRDefault="00DE235F" w:rsidP="00DE235F">
      <w:r w:rsidRPr="005B6EFD">
        <w:t xml:space="preserve">ESC considered that targeted investigation for HSIL followed by HSIL treatment, could decrease progression to ASCC. ESC noted that the Anal Cancer/HSIL Outcomes Research (ANCHOR) study </w:t>
      </w:r>
      <w:r w:rsidRPr="005B6EFD">
        <w:lastRenderedPageBreak/>
        <w:t>by Palefsky et al. (2022)</w:t>
      </w:r>
      <w:bookmarkStart w:id="231" w:name="_Ref212202843"/>
      <w:r w:rsidRPr="005B6EFD">
        <w:rPr>
          <w:rStyle w:val="FootnoteReference"/>
        </w:rPr>
        <w:footnoteReference w:id="101"/>
      </w:r>
      <w:bookmarkEnd w:id="231"/>
      <w:r w:rsidRPr="005B6EFD">
        <w:t>, a randomised controlled trial (RCT) of 4,459 HIV-positive patients aged older than 35 years with biopsy-proven HSIL, demonstrated a statistically significant difference in progression to ASCC in patients who had received treatment for HSIL compared to the active monitoring group. The cumulative progression to ASCC at 48 months was 0.9% in the treatment group compared to 1.8% in the active monitoring group. ESC also noted that the ANCHOR trial showed that patients treated for anal HSIL (primarily by office-based electrocautery) have approximately 60% lower rates of progression to ASCC than those who only undergo active monitoring without treatment. ESC noted that treatment options for anal HSIL include ablation with electrocautery or infrared coagulation, various topical therapies, or monitoring. Patients require close post-treatment surveillance, due to the high recurrence rate of HSIL following all treatment options (varying from 10% to 75%).</w:t>
      </w:r>
    </w:p>
    <w:p w14:paraId="5233D327" w14:textId="77777777" w:rsidR="00DE235F" w:rsidRPr="005B6EFD" w:rsidRDefault="00DE235F" w:rsidP="00DE235F">
      <w:r w:rsidRPr="005B6EFD">
        <w:t>ESC noted that the selected population in the PICO are those with a 10-fold or greater risk of HSIL, which, when treated, can reduce the risk of ASCC by 60%. The applicant proposed 7 high-risk subgroups:</w:t>
      </w:r>
    </w:p>
    <w:p w14:paraId="293863F3" w14:textId="77777777" w:rsidR="00DE235F" w:rsidRPr="005B6EFD" w:rsidRDefault="00DE235F" w:rsidP="00C316BA">
      <w:pPr>
        <w:pStyle w:val="ListParagraph"/>
        <w:numPr>
          <w:ilvl w:val="0"/>
          <w:numId w:val="35"/>
        </w:numPr>
        <w:tabs>
          <w:tab w:val="clear" w:pos="0"/>
        </w:tabs>
        <w:spacing w:before="0"/>
        <w:ind w:left="714" w:hanging="357"/>
      </w:pPr>
      <w:r w:rsidRPr="005B6EFD">
        <w:t>MSM and/or people who identify as transgender women (TW) who are positive for HIV and aged ≥35 years</w:t>
      </w:r>
    </w:p>
    <w:p w14:paraId="735F2084" w14:textId="77777777" w:rsidR="00DE235F" w:rsidRPr="005B6EFD" w:rsidRDefault="00DE235F" w:rsidP="00C316BA">
      <w:pPr>
        <w:pStyle w:val="ListParagraph"/>
        <w:numPr>
          <w:ilvl w:val="0"/>
          <w:numId w:val="35"/>
        </w:numPr>
        <w:tabs>
          <w:tab w:val="clear" w:pos="0"/>
        </w:tabs>
        <w:spacing w:before="0"/>
        <w:ind w:left="714" w:hanging="357"/>
      </w:pPr>
      <w:r w:rsidRPr="005B6EFD">
        <w:t>MSM aged ≥45 years and/or who identify as TW who are HIV negative</w:t>
      </w:r>
    </w:p>
    <w:p w14:paraId="236F4D7C" w14:textId="77777777" w:rsidR="00DE235F" w:rsidRPr="005B6EFD" w:rsidRDefault="00DE235F" w:rsidP="00C316BA">
      <w:pPr>
        <w:pStyle w:val="ListParagraph"/>
        <w:numPr>
          <w:ilvl w:val="0"/>
          <w:numId w:val="35"/>
        </w:numPr>
        <w:tabs>
          <w:tab w:val="clear" w:pos="0"/>
        </w:tabs>
        <w:spacing w:before="0"/>
        <w:ind w:left="714" w:hanging="357"/>
      </w:pPr>
      <w:r w:rsidRPr="005B6EFD">
        <w:t>Women and men who have sex with women (MSW) aged ≥45 years who are HIV positive</w:t>
      </w:r>
    </w:p>
    <w:p w14:paraId="7FFC4650" w14:textId="77777777" w:rsidR="00DE235F" w:rsidRPr="005B6EFD" w:rsidRDefault="00DE235F" w:rsidP="00C316BA">
      <w:pPr>
        <w:pStyle w:val="ListParagraph"/>
        <w:numPr>
          <w:ilvl w:val="0"/>
          <w:numId w:val="35"/>
        </w:numPr>
        <w:tabs>
          <w:tab w:val="clear" w:pos="0"/>
        </w:tabs>
        <w:spacing w:before="0"/>
        <w:ind w:left="714" w:hanging="357"/>
      </w:pPr>
      <w:r w:rsidRPr="005B6EFD">
        <w:t>Women with previous vulval HPV-associated SCC and/or HSIL commencing within one year of diagnosis</w:t>
      </w:r>
    </w:p>
    <w:p w14:paraId="0C227B14" w14:textId="77777777" w:rsidR="00DE235F" w:rsidRPr="005B6EFD" w:rsidRDefault="00DE235F" w:rsidP="00C316BA">
      <w:pPr>
        <w:pStyle w:val="ListParagraph"/>
        <w:numPr>
          <w:ilvl w:val="0"/>
          <w:numId w:val="35"/>
        </w:numPr>
        <w:tabs>
          <w:tab w:val="clear" w:pos="0"/>
        </w:tabs>
        <w:spacing w:before="0"/>
        <w:ind w:left="714" w:hanging="357"/>
      </w:pPr>
      <w:r w:rsidRPr="005B6EFD">
        <w:t>Solid organ transplant recipients (SOTR) commencing 10 years post-transplant</w:t>
      </w:r>
    </w:p>
    <w:p w14:paraId="21D8663D" w14:textId="77777777" w:rsidR="00DE235F" w:rsidRPr="005B6EFD" w:rsidRDefault="00DE235F" w:rsidP="00C316BA">
      <w:pPr>
        <w:pStyle w:val="ListParagraph"/>
        <w:numPr>
          <w:ilvl w:val="0"/>
          <w:numId w:val="35"/>
        </w:numPr>
        <w:tabs>
          <w:tab w:val="clear" w:pos="0"/>
        </w:tabs>
        <w:spacing w:before="0"/>
        <w:ind w:left="714" w:hanging="357"/>
      </w:pPr>
      <w:r w:rsidRPr="005B6EFD">
        <w:t>People being followed up after treatment for anal cancer</w:t>
      </w:r>
    </w:p>
    <w:p w14:paraId="05D6FFF1" w14:textId="77777777" w:rsidR="00DE235F" w:rsidRPr="005B6EFD" w:rsidRDefault="00DE235F" w:rsidP="00DE235F">
      <w:pPr>
        <w:pStyle w:val="ListParagraph"/>
        <w:numPr>
          <w:ilvl w:val="0"/>
          <w:numId w:val="35"/>
        </w:numPr>
        <w:tabs>
          <w:tab w:val="clear" w:pos="0"/>
        </w:tabs>
        <w:spacing w:before="0" w:after="240"/>
        <w:contextualSpacing/>
      </w:pPr>
      <w:r w:rsidRPr="005B6EFD">
        <w:t>People with incidental HSIL (lesions founds during diagnosis of anal conditions).</w:t>
      </w:r>
    </w:p>
    <w:p w14:paraId="2425627F" w14:textId="77777777" w:rsidR="00DE235F" w:rsidRPr="005B6EFD" w:rsidRDefault="00DE235F" w:rsidP="00DE235F">
      <w:r w:rsidRPr="005B6EFD">
        <w:t>An additional subgroup – people with a history of cervical or vaginal cancer or precursor lesions – was added by PASC as the first 7 subgroups do not capture this largest subgroup. This additional group has a 5–10-fold greater risk of ASCC than the general population. PASC considered that including this subgroup increases the size of the testing population. The increase was estimated by the DCAR to be by 8.8%, but ESC considered that this increase would likely be much greater than this and that the subgroup’s share of the proposed population would be larger than estimated by the Department Commissioned Assessment Report (DCAR). ESC also considered that the addition of this subgroup, especially the group with cervical lesions only, would require further justification for inclusion as a subgroup including</w:t>
      </w:r>
      <w:r w:rsidRPr="005B6EFD" w:rsidDel="00267352">
        <w:t xml:space="preserve"> </w:t>
      </w:r>
      <w:r w:rsidRPr="005B6EFD">
        <w:t xml:space="preserve">greater scrutiny of the available evidence. </w:t>
      </w:r>
    </w:p>
    <w:p w14:paraId="4940607A" w14:textId="77777777" w:rsidR="00DE235F" w:rsidRPr="005B6EFD" w:rsidRDefault="00DE235F" w:rsidP="00DE235F">
      <w:r w:rsidRPr="005B6EFD">
        <w:t>ESC noted different incidence rates of ASCC in the literature, ranging from 4.2 per 100,000 person-years (for patients who have been treated for previously diagnosed anal cancer) to 85 per 100,000 person-years (for MSM and TW who are HIV positive). ESC noted that incidence rates for other risk groups – people with systemic lupus erythematosus, ulcerative colitis and Crohn’s disease – have similar ASCC incidence rates to subgroup 8 (people with a history of cervical or vaginal cancer or precursor lesions).</w:t>
      </w:r>
    </w:p>
    <w:p w14:paraId="45C206F4" w14:textId="77777777" w:rsidR="00DE235F" w:rsidRPr="005B6EFD" w:rsidRDefault="00DE235F" w:rsidP="00DE235F">
      <w:r w:rsidRPr="005B6EFD">
        <w:t xml:space="preserve">ESC noted public consultation feedback was received from patient groups, representatives of patient groups, and professional bodies. ESC noted that feedback concerns included the need for a follow-up pathway after testing and a supervising clinician or organisation to oversee follow-up to ensure that appointments for testing and delivery of test results occur. Although the proposal included a pathway for ablative treatment for patients testing positive to HSIL it was unclear which clinician would be responsible for this follow-up. ESC noted concern about the availability of an adequate workforce and resources. If these issues are not addressed before implementation, it may introduce unnecessary anxiety and distress for patients. ESC noted that </w:t>
      </w:r>
      <w:r w:rsidRPr="005B6EFD">
        <w:lastRenderedPageBreak/>
        <w:t>there were also concerns about HRA access but considered it unlikely that this would be a substantial issue for implementation.</w:t>
      </w:r>
    </w:p>
    <w:p w14:paraId="3F91A84A" w14:textId="77777777" w:rsidR="00DE235F" w:rsidRPr="005B6EFD" w:rsidRDefault="00DE235F" w:rsidP="00DE235F">
      <w:r w:rsidRPr="005B6EFD">
        <w:t xml:space="preserve">ESC noted that PASC had also raised concerns regarding follow-up and the proposed time intervals between HPV genotyping tests, as it was unclear whether the proposed intervals were sufficiently evidence-based. ESC noted that the submission assumes patients have a stable relationship with a clinical practitioner, which may not be the case for all patients from vulnerable groups. </w:t>
      </w:r>
    </w:p>
    <w:p w14:paraId="51F1FD11" w14:textId="77777777" w:rsidR="00DE235F" w:rsidRPr="005B6EFD" w:rsidRDefault="00DE235F" w:rsidP="00DE235F">
      <w:r w:rsidRPr="005B6EFD">
        <w:t xml:space="preserve">ESC noted that consultation feedback also highlighted the importance of patient education and communication, especially regarding follow-up appointments to receive test results if patients choose the self-collection option. While self-collection can improve accessibility, it also requires appropriate education and support, noting that some populations reported that self-collection could be distressing. Although self-collection is not specifically proposed in this application, it was raised as a possible option in the feedback and the PICO confirmation. ESC also acknowledged that while regular testing can provide some sense of assurance and control for patients, it can also contribute to ongoing anxiety due to the need for ongoing monitoring. </w:t>
      </w:r>
    </w:p>
    <w:p w14:paraId="4B865B61" w14:textId="77777777" w:rsidR="00DE235F" w:rsidRPr="005B6EFD" w:rsidRDefault="00DE235F" w:rsidP="00DE235F">
      <w:r w:rsidRPr="005B6EFD">
        <w:t>ESC noted other issues raised in the feedback, including concerns around false positive and false negative results, the risk of harm from HRA, stigma, equity issues due to a lack of specialist access in rural and remote areas, and environmental impacts from anoscopy, use of disposable anoscopes and high-water requirements for sterilisation. ESC acknowledged the potential psychological impact of false positive HSIL results. However, ESC considered that the psychological impact of a false positive HSIL is relatively minor compared to the distress typically associated with a cancer diagnosis</w:t>
      </w:r>
      <w:r w:rsidRPr="005B6EFD" w:rsidDel="00194757">
        <w:t xml:space="preserve"> </w:t>
      </w:r>
      <w:r w:rsidRPr="005B6EFD">
        <w:t>as the latter involves the confirmed presence of cancer while the former refers to factors such as HPV infections inducing temporary cellular changes leading to incorrectly identifying a HSIL (which may may lead to cancer if left untreated) when one is not present.</w:t>
      </w:r>
      <w:r w:rsidRPr="005B6EFD">
        <w:rPr>
          <w:rStyle w:val="CommentReference"/>
          <w:sz w:val="22"/>
          <w:szCs w:val="22"/>
        </w:rPr>
        <w:t xml:space="preserve"> </w:t>
      </w:r>
      <w:r w:rsidRPr="005B6EFD">
        <w:t xml:space="preserve"> </w:t>
      </w:r>
    </w:p>
    <w:p w14:paraId="7C6C68C8" w14:textId="77777777" w:rsidR="00DE235F" w:rsidRPr="005B6EFD" w:rsidRDefault="00DE235F" w:rsidP="00DE235F">
      <w:r w:rsidRPr="005B6EFD">
        <w:t>ESC had the following comments on the proposed MBS item descriptors:</w:t>
      </w:r>
    </w:p>
    <w:p w14:paraId="65FCCAF9" w14:textId="77777777" w:rsidR="00DE235F" w:rsidRPr="005B6EFD" w:rsidRDefault="00DE235F" w:rsidP="00DE235F">
      <w:pPr>
        <w:pStyle w:val="ListParagraph"/>
        <w:numPr>
          <w:ilvl w:val="0"/>
          <w:numId w:val="36"/>
        </w:numPr>
        <w:tabs>
          <w:tab w:val="clear" w:pos="0"/>
        </w:tabs>
        <w:spacing w:before="0" w:after="240"/>
        <w:contextualSpacing/>
      </w:pPr>
      <w:r w:rsidRPr="005B6EFD">
        <w:t>Item BBBB – ESC noted that this item descriptor does not identify the target population and queried whether this information should be included.</w:t>
      </w:r>
    </w:p>
    <w:p w14:paraId="2E039849" w14:textId="77777777" w:rsidR="00DE235F" w:rsidRPr="005B6EFD" w:rsidRDefault="00DE235F" w:rsidP="00DE235F">
      <w:pPr>
        <w:pStyle w:val="ListParagraph"/>
        <w:numPr>
          <w:ilvl w:val="0"/>
          <w:numId w:val="36"/>
        </w:numPr>
        <w:tabs>
          <w:tab w:val="clear" w:pos="0"/>
        </w:tabs>
        <w:spacing w:before="0" w:after="240"/>
        <w:contextualSpacing/>
      </w:pPr>
      <w:r w:rsidRPr="005B6EFD">
        <w:t>Item CCCC – ESC considered whether ‘high-risk’ should be defined in the item descriptor or whether the item can refer to guidelines that contain this information. ESC also questioned whether the descriptor should specify ‘for the investigation of a patient with symptoms suggestive of anal cancer’, given that the overall purpose of the testing is to target mainly asymptomatic patients. However, ESC also considered that HPV genotyping may be helpful in managing symptomatic patients.</w:t>
      </w:r>
    </w:p>
    <w:p w14:paraId="5AF5FC96" w14:textId="77777777" w:rsidR="00DE235F" w:rsidRPr="005B6EFD" w:rsidRDefault="00DE235F" w:rsidP="00DE235F">
      <w:pPr>
        <w:pStyle w:val="ListParagraph"/>
        <w:numPr>
          <w:ilvl w:val="0"/>
          <w:numId w:val="36"/>
        </w:numPr>
        <w:tabs>
          <w:tab w:val="clear" w:pos="0"/>
        </w:tabs>
        <w:spacing w:before="0" w:after="240"/>
        <w:contextualSpacing/>
      </w:pPr>
      <w:r w:rsidRPr="005B6EFD">
        <w:t>Item GGGG – ESC noted that this descriptor did not explicitly state that it cannot be billed with item FFFF (anoscopy). For the purpose of the evaluation, it was assumed that these items would not be billed together (that is, item GGGG covered both the HRA-guided procedure and the ablation procedure). However, ESC considered that this should be stated in the item descriptor.</w:t>
      </w:r>
    </w:p>
    <w:p w14:paraId="29E7FF0E" w14:textId="77777777" w:rsidR="00DE235F" w:rsidRPr="005B6EFD" w:rsidRDefault="00DE235F" w:rsidP="00DE235F">
      <w:r w:rsidRPr="005B6EFD">
        <w:t>ESC noted that the descriptors do not specify frequency of testing, based on</w:t>
      </w:r>
      <w:r w:rsidRPr="005B6EFD" w:rsidDel="009368D9">
        <w:t xml:space="preserve"> </w:t>
      </w:r>
      <w:r w:rsidRPr="005B6EFD">
        <w:t>subpopulations, even though frequency of testing is included in the relevant cervical screening MBS items. However, ESC considered that it would be difficult to include frequency of testing in the proposed item descriptors as each subpopulation has a different proposed testing frequency. ESC noted there are legislative restrictions associated with identifying HIV+ people in MBS items.</w:t>
      </w:r>
    </w:p>
    <w:p w14:paraId="44307987" w14:textId="77777777" w:rsidR="00DE235F" w:rsidRPr="005B6EFD" w:rsidRDefault="00DE235F" w:rsidP="00DE235F">
      <w:r w:rsidRPr="005B6EFD">
        <w:t>ESC considered the proposed fees for each MBS item are high and require further justification from the applicant. ESC considered the following fees, generally based on similar NCSP items, may be more appropriate:</w:t>
      </w:r>
    </w:p>
    <w:p w14:paraId="12B307C9" w14:textId="77777777" w:rsidR="00DE235F" w:rsidRPr="005B6EFD" w:rsidRDefault="00DE235F" w:rsidP="00DE235F">
      <w:pPr>
        <w:pStyle w:val="ListParagraph"/>
        <w:numPr>
          <w:ilvl w:val="0"/>
          <w:numId w:val="37"/>
        </w:numPr>
        <w:tabs>
          <w:tab w:val="clear" w:pos="0"/>
        </w:tabs>
        <w:spacing w:before="0" w:after="240"/>
        <w:contextualSpacing/>
      </w:pPr>
      <w:r w:rsidRPr="005B6EFD">
        <w:t>Items BBBB, CCCC and DDDD – $35.85 for each (based on</w:t>
      </w:r>
      <w:r w:rsidRPr="005B6EFD" w:rsidDel="009368D9">
        <w:t xml:space="preserve"> </w:t>
      </w:r>
      <w:r w:rsidRPr="005B6EFD">
        <w:t>similar NCSP items; also noting that item DDDD will be redundant if no frequency restrictions are placed on items BBBB or CCCC)</w:t>
      </w:r>
    </w:p>
    <w:p w14:paraId="793E7864" w14:textId="77777777" w:rsidR="00DE235F" w:rsidRPr="005B6EFD" w:rsidRDefault="00DE235F" w:rsidP="00DE235F">
      <w:pPr>
        <w:pStyle w:val="ListParagraph"/>
        <w:numPr>
          <w:ilvl w:val="0"/>
          <w:numId w:val="37"/>
        </w:numPr>
        <w:tabs>
          <w:tab w:val="clear" w:pos="0"/>
        </w:tabs>
        <w:spacing w:before="0" w:after="240"/>
        <w:contextualSpacing/>
      </w:pPr>
      <w:r w:rsidRPr="005B6EFD">
        <w:t>Item EEEE – $47.10 (as advised by PASC)</w:t>
      </w:r>
    </w:p>
    <w:p w14:paraId="6C9D9461" w14:textId="77777777" w:rsidR="00DE235F" w:rsidRPr="005B6EFD" w:rsidRDefault="00DE235F" w:rsidP="00DE235F">
      <w:pPr>
        <w:pStyle w:val="ListParagraph"/>
        <w:numPr>
          <w:ilvl w:val="0"/>
          <w:numId w:val="37"/>
        </w:numPr>
        <w:tabs>
          <w:tab w:val="clear" w:pos="0"/>
        </w:tabs>
        <w:spacing w:before="0" w:after="240"/>
        <w:contextualSpacing/>
      </w:pPr>
      <w:r w:rsidRPr="005B6EFD">
        <w:lastRenderedPageBreak/>
        <w:t xml:space="preserve">Items FFFF and HHHH – no specific fee advised by ESC, but ESC advised that in order to discourage unnecessary biopsies these items should align with other MBS items that do not have a fee per biopsy and which incorporate biopsies as part of a complete medical service </w:t>
      </w:r>
    </w:p>
    <w:p w14:paraId="74523769" w14:textId="77777777" w:rsidR="00DE235F" w:rsidRPr="005B6EFD" w:rsidRDefault="00DE235F" w:rsidP="00DE235F">
      <w:pPr>
        <w:pStyle w:val="ListParagraph"/>
        <w:numPr>
          <w:ilvl w:val="0"/>
          <w:numId w:val="37"/>
        </w:numPr>
        <w:tabs>
          <w:tab w:val="clear" w:pos="0"/>
        </w:tabs>
        <w:spacing w:before="0" w:after="240"/>
        <w:contextualSpacing/>
      </w:pPr>
      <w:r w:rsidRPr="005B6EFD">
        <w:t>Item GGGG – similar items (of similar complexity) for colposcopy following cervical screening have a fee lower than the $700 proposed by the applicant. Additional</w:t>
      </w:r>
      <w:r w:rsidRPr="005B6EFD" w:rsidDel="000438D5">
        <w:t xml:space="preserve"> </w:t>
      </w:r>
      <w:r w:rsidRPr="005B6EFD">
        <w:t xml:space="preserve">justification for the proposed higher fee is required from the applicant. ESC noted that MBS item </w:t>
      </w:r>
      <w:hyperlink r:id="rId53" w:history="1">
        <w:r w:rsidRPr="005B6EFD">
          <w:rPr>
            <w:rStyle w:val="Hyperlink"/>
          </w:rPr>
          <w:t>35645</w:t>
        </w:r>
      </w:hyperlink>
      <w:r w:rsidRPr="005B6EFD">
        <w:t xml:space="preserve"> for cervical ablation, which also includes ablation in the anal region, has an MBS fee of $371.80.</w:t>
      </w:r>
    </w:p>
    <w:p w14:paraId="11249FD3" w14:textId="77777777" w:rsidR="00DE235F" w:rsidRPr="005B6EFD" w:rsidRDefault="00DE235F" w:rsidP="00DE235F">
      <w:r w:rsidRPr="005B6EFD">
        <w:t>ESC noted the proposed clinical management algorithm. If high-risk</w:t>
      </w:r>
      <w:r w:rsidRPr="005B6EFD" w:rsidDel="009208F0">
        <w:t xml:space="preserve"> </w:t>
      </w:r>
      <w:r w:rsidRPr="005B6EFD">
        <w:t>anal HPV is not detected, patients undergo follow-up testing at a later date, with the proposed interval between testing determined by subpopulation risk of ASCC. If HPV 16 is detected, patients are immediately referred for HRA assessment. If non-16 high-risk HPV is detected, patients undergo triage liquid-based cytology (LBC). ESC agreed that expanded HPV genotype testing for up to 14 genotypes (similar to cervical screening) should be covered in the proposed anal HPV testing. ESC considered that the risk of false positive results following HPV testing would be mitigated by the proposed inclusion of triage reflex LBC and that this approach aligns with the approach in the NCSP.</w:t>
      </w:r>
    </w:p>
    <w:p w14:paraId="45140BB0" w14:textId="77777777" w:rsidR="00DE235F" w:rsidRPr="005B6EFD" w:rsidRDefault="00DE235F" w:rsidP="00DE235F">
      <w:r w:rsidRPr="005B6EFD">
        <w:t xml:space="preserve">ESC noted that P16 immunohistochemistry (IHC) on biopsies (not cytology) is routinely used as a biomarker of integration of high-risk HPV, specifically in the differential diagnosis between LSIL and HSIL. However, ESC considered that this was not relevant for this application as P16 IHC is only used on biopsies (taken at anoscopy). P16 immunohistochemistry, if required for pathological assessment of anal biopsies, would be funded as a ladder item for surgical pathology. </w:t>
      </w:r>
    </w:p>
    <w:p w14:paraId="2D1134F5" w14:textId="77777777" w:rsidR="00DE235F" w:rsidRPr="005B6EFD" w:rsidRDefault="00DE235F" w:rsidP="00DE235F">
      <w:r w:rsidRPr="005B6EFD">
        <w:t>ESC considered that, although surgical excision of HSIL is generally not performed and will not be used widely, it should not be excluded as a treatment option for specific clinical circumstances. ESC considered that surgical excision would be covered by existing MBS items.</w:t>
      </w:r>
    </w:p>
    <w:p w14:paraId="08296290" w14:textId="77777777" w:rsidR="00DE235F" w:rsidRPr="005B6EFD" w:rsidRDefault="00DE235F" w:rsidP="00DE235F">
      <w:r w:rsidRPr="005B6EFD">
        <w:t>ESC noted that the clinical claim is that HPV and LBC testing in mainly asymptomatic patients at high risk of anal cancer to determine access to HRA and ablative treatment is superior to routine clinical care. The routine clinical care in this scenario is no HPV or LBC testing and no treatment of asymptomatic patients. Regarding this comparator, ESC noted that, in practice, there are several other avenues through which individuals at high risk of anal cancer may be identified, although these may or may not be pursued. For example, a patient presenting to a doctor for a check-up, sexual health examination or for other illness, may opportunistically be offered asymptomatic testing if the patient is considered at high risk of anal cancer. ESC considered the clinical claim to be supported, but noted nuances regarding which patient subgroups are at sufficiently high risk to justify the associated cost and risk to benefit consideration.</w:t>
      </w:r>
    </w:p>
    <w:p w14:paraId="36B6F3B2" w14:textId="77777777" w:rsidR="00DE235F" w:rsidRPr="005B6EFD" w:rsidRDefault="00DE235F" w:rsidP="00DE235F">
      <w:r w:rsidRPr="005B6EFD">
        <w:t>ESC noted that the most evidence (on efficacy,</w:t>
      </w:r>
      <w:r w:rsidRPr="005B6EFD" w:rsidDel="00E66F29">
        <w:t xml:space="preserve"> </w:t>
      </w:r>
      <w:r w:rsidRPr="005B6EFD">
        <w:t>incidence, and natural history) was presented for the highest-risk subgroups (people who are HIV positive, k=64 studies of various designs, n = 67,034</w:t>
      </w:r>
      <w:r w:rsidRPr="005B6EFD">
        <w:rPr>
          <w:b/>
          <w:bCs/>
        </w:rPr>
        <w:t xml:space="preserve"> </w:t>
      </w:r>
      <w:r w:rsidRPr="005B6EFD">
        <w:t>participants) which comprised 22% of the proposed population though noting the caveat that the eighth subgroup’s share of the proposed population may be underestimated), while some evidence was presented for the largest subgroup (MSM who comprised 74% of the proposed population, k= 48 studies of various designs, n= 14,663 participants, again noting the caveat about the flawed estimate of population shares). Nonetheless, most anal cancers detected in Australia are in women. There was little evidence presented for other subgroups. ESC noted that the body of evidence was limited for the people being followed up after anal cancer treatment (subgroup 6) and incidental anal HSIL (subgroup 7) and noted that these subgroups would already be receiving follow-up due to their medical history. ESC considered that it would be beneficial for MSAC decision-making if the applicant could comment on the strength and applicability of the evidence base presented for each of the subgroups, as well as how in practice each of these asymptomatic subgroups would be identified for testing.</w:t>
      </w:r>
    </w:p>
    <w:p w14:paraId="23AFD526" w14:textId="77777777" w:rsidR="00DE235F" w:rsidRPr="005B6EFD" w:rsidRDefault="00DE235F" w:rsidP="00DE235F">
      <w:r w:rsidRPr="005B6EFD">
        <w:lastRenderedPageBreak/>
        <w:t xml:space="preserve">ESC considered whether given the limited evidence available for some subgroups it may be appropriate to either limit the intervention to a subset of the listed subgroups and/or propose one or two of the defined subgroups for which the strongest evidence is available as exemplar populations as the basis of assessment, in order to facilitate listing for the others. ESC noted that the highest certainty evidence not just for efficacy but also on factors which are important to modelling such as incidence and natural history are for the highest risk subgroups. ESC further noted that possible candidates for exemplar populations would be the MSM subgroups (both those living with and without HIV) and females with history of vulval cancer and immunosuppression. </w:t>
      </w:r>
    </w:p>
    <w:p w14:paraId="2B90D258" w14:textId="77777777" w:rsidR="00DE235F" w:rsidRPr="005B6EFD" w:rsidRDefault="00DE235F" w:rsidP="00DE235F">
      <w:r w:rsidRPr="005B6EFD">
        <w:t>ESC noted that using the proposed triage strategy of HPV testing, cytology, and high-resolution anoscopy (HRA), likely leads to earlier detection, more favourable disease staging at presentation and potential reductions in mortality. However, ESC considered that the overall certainty of this direct evidence was low and findings were limited by bias. Direct evidence was primarily collected from PLWH, with high representation of MSM, some women living with HIV, and smaller subgroups including men who have sex with women (MSW) and transgender persons. There was little or no direct evidence for other subgroups.</w:t>
      </w:r>
    </w:p>
    <w:p w14:paraId="6DE25501" w14:textId="77777777" w:rsidR="00DE235F" w:rsidRPr="005B6EFD" w:rsidRDefault="00DE235F" w:rsidP="00DE235F">
      <w:r w:rsidRPr="005B6EFD">
        <w:t>ESC noted that the evidence indicated that HRA-guided ablative treatment of HSIL may reduce progression of anal cancer compared to no treatment based on evidence derived from</w:t>
      </w:r>
      <w:r w:rsidRPr="005B6EFD" w:rsidDel="001646D3">
        <w:t xml:space="preserve"> </w:t>
      </w:r>
      <w:r w:rsidRPr="005B6EFD">
        <w:t>PLWH, particularly the MSM population. However, ESC considered that the evidence for effects of ablative treatment on HSIL recurrence and HSIL-free survival was very uncertain, and these findings were limited to the PLWH and MSM population.</w:t>
      </w:r>
    </w:p>
    <w:p w14:paraId="1EE3FBCE" w14:textId="77777777" w:rsidR="00DE235F" w:rsidRPr="005B6EFD" w:rsidRDefault="00DE235F" w:rsidP="00DE235F">
      <w:r w:rsidRPr="005B6EFD">
        <w:t>In particular, ESC noted that the ANCHOR trial, which underpinned the treatment effect for the whole submission, was restricted to patients with HIV and high-grade lesions identified through an anal swab for liquid-based cytology, a complete physical examination and HRA biopsy. This means that there is only evidence of accrued benefit from identifying patients with HSIL for ablative treatment in that particular group of patients. The applicability of this evidence for the effectiveness of the ablative treatment to other subgroups is uncertain.</w:t>
      </w:r>
    </w:p>
    <w:p w14:paraId="2B3FCBCE" w14:textId="77777777" w:rsidR="00DE235F" w:rsidRPr="005B6EFD" w:rsidRDefault="00DE235F" w:rsidP="00DE235F">
      <w:r w:rsidRPr="005B6EFD">
        <w:t>ESC noted that there is evidence (as reported in the meta-analysis by Dyer et al. 2025)</w:t>
      </w:r>
      <w:bookmarkStart w:id="232" w:name="_Ref212552088"/>
      <w:r w:rsidRPr="005B6EFD">
        <w:rPr>
          <w:rStyle w:val="FootnoteReference"/>
        </w:rPr>
        <w:footnoteReference w:id="102"/>
      </w:r>
      <w:bookmarkEnd w:id="232"/>
      <w:r w:rsidRPr="005B6EFD">
        <w:t xml:space="preserve"> that self-collection of anal swab samples gives similar detection rates of HPV 16 and any HPV genotype than clinician-collected samples. However, self-collection was 10% less likely to meet the minimum cell count required for cytology assessment compared to the clinician-collected samples. Nonetheless, ESC considered that it would be reasonable to allow self-collection of HPV anal swab samples. Patients with positive HPV results for subtypes other than HPV16 (i.e. non-16 high-risk HPV) will require reflex LBC.</w:t>
      </w:r>
      <w:r w:rsidRPr="005B6EFD" w:rsidDel="00BA651E">
        <w:t xml:space="preserve"> </w:t>
      </w:r>
      <w:r w:rsidRPr="005B6EFD">
        <w:t>If the self-collected sample has insufficient cells</w:t>
      </w:r>
      <w:r w:rsidRPr="005B6EFD" w:rsidDel="00E66F29">
        <w:t xml:space="preserve"> for </w:t>
      </w:r>
      <w:r w:rsidRPr="005B6EFD">
        <w:t>cytology assessment, these patients may need to be recalled for a repeat clinician-collected sample for LBC.</w:t>
      </w:r>
    </w:p>
    <w:p w14:paraId="497A59A1" w14:textId="77777777" w:rsidR="00DE235F" w:rsidRPr="005B6EFD" w:rsidRDefault="00DE235F" w:rsidP="00DE235F">
      <w:r w:rsidRPr="005B6EFD">
        <w:t>ESC noted that the economic evaluation was the same model used to generate 9 separate cost-utility analyses (CUAs) for the 8 populations (one of the populations was separated into two subpopulations: MSW who are HIV positive; and women who are HIV positive) though with a truncated model structure variation for two of those populations (incidental HSIL, previous anal cancer) to account for their already having undergone other testing. The testing component of the intervention was modelled as sequential testing, meaning that patients must receive a positive result before undergoing the next test. The outcome was quality-adjusted life years (QALYs) gained, with no intermediate outcomes, such as diagnostic yield. ESC considered that it would have been helpful to know how many HPV-positive cases and how many persistent HSIL cases would be identified for each subpopulation. The model used a cycle length of 6 months which ESC considered introduced complexity into the model structure. ESC considered that</w:t>
      </w:r>
      <w:r w:rsidRPr="005B6EFD" w:rsidDel="00DA264E">
        <w:t xml:space="preserve"> </w:t>
      </w:r>
      <w:r w:rsidRPr="005B6EFD">
        <w:t xml:space="preserve">an annual cycle would have better facilitated comparisons of outcomes against incidence or factors associated with natural progression of cancer. </w:t>
      </w:r>
    </w:p>
    <w:p w14:paraId="75CD4D60" w14:textId="77777777" w:rsidR="00DE235F" w:rsidRPr="005B6EFD" w:rsidRDefault="00DE235F" w:rsidP="00DE235F">
      <w:r w:rsidRPr="005B6EFD">
        <w:lastRenderedPageBreak/>
        <w:t>ESC also noted there was significant uncertainty in other aspects of the economic model, including absent or insufficient clinical evidence for clinical effectiveness and the accuracy of HPV testing with cytology for a number of the subpopulations modelled and uncertain uptake (the model assumes HPV testing uptake will mirror HIV testing uptake).</w:t>
      </w:r>
    </w:p>
    <w:p w14:paraId="601E5E8C" w14:textId="77777777" w:rsidR="00DE235F" w:rsidRPr="005B6EFD" w:rsidRDefault="00DE235F" w:rsidP="00DE235F">
      <w:r w:rsidRPr="005B6EFD">
        <w:t xml:space="preserve">ESC noted that the costs and benefits of partial versus expanded genotyping were not explored in the CUAs, with only expanded genotyping considered. ESC considered this appropriate as expanded genotyping is standard practice. The model was also based on an assumption of annual testing, which does not align with guidelines relied on in the proposal, for example, 3 yearly testing is recommended for the highest risk group (MSM with HIV). ESC noted from the pre-ESC response that the incidental HSIL and post-anal cancer follow up groups would not need to face the full extent of testing in clinical practice. </w:t>
      </w:r>
    </w:p>
    <w:p w14:paraId="081E18AC" w14:textId="77777777" w:rsidR="00DE235F" w:rsidRPr="005B6EFD" w:rsidRDefault="00DE235F" w:rsidP="00DE235F">
      <w:r w:rsidRPr="005B6EFD">
        <w:t xml:space="preserve">ESC considered there were issues with the economic model structure. ESC noted that the current model structure does not capture the benefits from finding otherwise undetected cancers earlier in the intervention arm compared to the comparator arm since in both arms all incident local cancers receive treatment. If the model was able to take account of the benefits of earlier detection (and hence earlier treatment) of cancers in the intervention arm relative to the comparator arm (resulting in incrementally more downstaging of cancers in the intervention arm), the incremental cost-effectiveness ratio (ICERs) could be lower than estimated. However, as the model is unable to account for downstaging of detected cancers in either arm, it does not count the number of cancer lesions at different stages (only fewer cancers in the intervention arm are captured). Additionally, the model is not structured to include false positive and false negative results, so the sensitivity and specificity of the tests cannot be investigated in sensitivity analyses. </w:t>
      </w:r>
    </w:p>
    <w:p w14:paraId="05A542F9" w14:textId="77777777" w:rsidR="00DE235F" w:rsidRPr="005B6EFD" w:rsidRDefault="00DE235F" w:rsidP="00DE235F">
      <w:r w:rsidRPr="005B6EFD">
        <w:t>ESC also considered there to be issues with the validity of model inputs, variables and transition probabilities, including errors in values and calculations, the adjustments for 6-month cycles, and the failure to account for the impacts of HIV in background mortality in the models for populations who are HIV positive. ESC noted that the pre-ESC response suggested adding a cost-effectiveness analysis (CEA) that estimates the cost per HPV-positive case detected. ESC noted that in the current model for MSM living with HIV the cost associated with following up each HPV positive case identified was $626. ESC also considered that sensitivity analyses should consider age, as risk of anal cancer increases with age, and should exclude the vaccinated population. However, regarding age, ESC advised that competing risks should also be considered; for example, the lung cancer screening program has maximum age thresholds because the older the patient is, the less benefit there is from screening as the risk of dying from other causes increases.</w:t>
      </w:r>
    </w:p>
    <w:p w14:paraId="3006FEAF" w14:textId="77777777" w:rsidR="00DE235F" w:rsidRPr="005B6EFD" w:rsidRDefault="00DE235F" w:rsidP="00DE235F">
      <w:r w:rsidRPr="005B6EFD">
        <w:t>ESC noted the base-case results of the economic evaluation showed an ICER of $132,897/QALY weighted by subgroup size, which ESC considered high. On the other hand, the highest-risk subgroup (MSM who are HIV positive) had an ICER of $65,142/QALY. However, ESC noted that in a recent Australian economic model published by Cheng et al. (2023)</w:t>
      </w:r>
      <w:r w:rsidRPr="005B6EFD">
        <w:rPr>
          <w:rStyle w:val="FootnoteReference"/>
        </w:rPr>
        <w:footnoteReference w:id="103"/>
      </w:r>
      <w:r w:rsidRPr="005B6EFD">
        <w:t xml:space="preserve"> this subgroup had a much higher ICER of $135,800/QALY. ESC noted that the key drivers of the DCAR model were the health utility weights (normal population or undetected cancers), the cost of HRA-guided ablation, and cancer incidence in the treated population. ESC noted that a study by Smith et al. (2017)</w:t>
      </w:r>
      <w:r w:rsidRPr="005B6EFD">
        <w:rPr>
          <w:rStyle w:val="FootnoteReference"/>
        </w:rPr>
        <w:footnoteReference w:id="104"/>
      </w:r>
      <w:r w:rsidRPr="005B6EFD">
        <w:t xml:space="preserve"> predicted that, as a result of the NCSP, there would be a 44% reduction in HPV-related diseases after 10 years. ESC noted that the DCAR reported that based on an assumed</w:t>
      </w:r>
      <w:r w:rsidRPr="005B6EFD" w:rsidDel="00A52B5A">
        <w:t xml:space="preserve"> </w:t>
      </w:r>
      <w:r w:rsidRPr="005B6EFD">
        <w:t>44% reduction due to the effects of vaccination</w:t>
      </w:r>
      <w:r w:rsidRPr="005B6EFD" w:rsidDel="00A52B5A">
        <w:t xml:space="preserve"> </w:t>
      </w:r>
      <w:r w:rsidRPr="005B6EFD">
        <w:t>the ICER increased to $168,579/QALY.</w:t>
      </w:r>
    </w:p>
    <w:p w14:paraId="17654A35" w14:textId="77777777" w:rsidR="00DE235F" w:rsidRPr="005B6EFD" w:rsidRDefault="00DE235F" w:rsidP="00DE235F">
      <w:r w:rsidRPr="005B6EFD">
        <w:lastRenderedPageBreak/>
        <w:t>ESC suggested the following amendments would be needed for the economic modelling to be useful for MSAC decision-making:</w:t>
      </w:r>
    </w:p>
    <w:p w14:paraId="23DC836F" w14:textId="77777777" w:rsidR="00DE235F" w:rsidRPr="005B6EFD" w:rsidRDefault="00DE235F" w:rsidP="00DE235F">
      <w:pPr>
        <w:pStyle w:val="ListParagraph"/>
        <w:numPr>
          <w:ilvl w:val="0"/>
          <w:numId w:val="38"/>
        </w:numPr>
        <w:tabs>
          <w:tab w:val="clear" w:pos="0"/>
        </w:tabs>
        <w:spacing w:before="0" w:after="240"/>
        <w:contextualSpacing/>
      </w:pPr>
      <w:r w:rsidRPr="005B6EFD">
        <w:t>focus on the main subpopulation with the best evidence (MSM who are HIV positive)</w:t>
      </w:r>
    </w:p>
    <w:p w14:paraId="5DAB0B4B" w14:textId="77777777" w:rsidR="00DE235F" w:rsidRPr="005B6EFD" w:rsidRDefault="00DE235F" w:rsidP="00DE235F">
      <w:pPr>
        <w:pStyle w:val="ListParagraph"/>
        <w:numPr>
          <w:ilvl w:val="0"/>
          <w:numId w:val="38"/>
        </w:numPr>
        <w:tabs>
          <w:tab w:val="clear" w:pos="0"/>
        </w:tabs>
        <w:spacing w:before="0" w:after="240"/>
        <w:contextualSpacing/>
      </w:pPr>
      <w:r w:rsidRPr="005B6EFD">
        <w:t xml:space="preserve">amend the structure to incorporate test outcomes so that the number and impacts of false positive and false negative results are accounted for </w:t>
      </w:r>
    </w:p>
    <w:p w14:paraId="05DD3183" w14:textId="77777777" w:rsidR="00DE235F" w:rsidRPr="005B6EFD" w:rsidRDefault="00DE235F" w:rsidP="00DE235F">
      <w:pPr>
        <w:pStyle w:val="ListParagraph"/>
        <w:numPr>
          <w:ilvl w:val="0"/>
          <w:numId w:val="38"/>
        </w:numPr>
        <w:tabs>
          <w:tab w:val="clear" w:pos="0"/>
        </w:tabs>
        <w:spacing w:before="0" w:after="240"/>
        <w:contextualSpacing/>
      </w:pPr>
      <w:r w:rsidRPr="005B6EFD">
        <w:t>check input values</w:t>
      </w:r>
    </w:p>
    <w:p w14:paraId="11C12C55" w14:textId="77777777" w:rsidR="00DE235F" w:rsidRPr="005B6EFD" w:rsidRDefault="00DE235F" w:rsidP="00DE235F">
      <w:pPr>
        <w:pStyle w:val="ListParagraph"/>
        <w:numPr>
          <w:ilvl w:val="0"/>
          <w:numId w:val="38"/>
        </w:numPr>
        <w:tabs>
          <w:tab w:val="clear" w:pos="0"/>
        </w:tabs>
        <w:spacing w:before="0" w:after="240"/>
        <w:contextualSpacing/>
      </w:pPr>
      <w:r w:rsidRPr="005B6EFD">
        <w:t xml:space="preserve">model the testing interval for this specific population as recommended in guidelines i.e. once every 3 years </w:t>
      </w:r>
    </w:p>
    <w:p w14:paraId="3ACE8621" w14:textId="77777777" w:rsidR="00DE235F" w:rsidRPr="005B6EFD" w:rsidRDefault="00DE235F" w:rsidP="00DE235F">
      <w:pPr>
        <w:pStyle w:val="ListParagraph"/>
        <w:numPr>
          <w:ilvl w:val="0"/>
          <w:numId w:val="38"/>
        </w:numPr>
        <w:tabs>
          <w:tab w:val="clear" w:pos="0"/>
        </w:tabs>
        <w:spacing w:before="0" w:after="240"/>
        <w:contextualSpacing/>
      </w:pPr>
      <w:r w:rsidRPr="005B6EFD">
        <w:t>include a supplementary CEA that estimates incremental costs associated with intermediate test outcomes such as the incremental cost per persistent HSIL identified for treatment (this will then allow comparison to other diagnostic yield applications previously considered by MSAC)</w:t>
      </w:r>
    </w:p>
    <w:p w14:paraId="1FFC843F" w14:textId="77777777" w:rsidR="00DE235F" w:rsidRPr="005B6EFD" w:rsidRDefault="00DE235F" w:rsidP="00DE235F">
      <w:pPr>
        <w:pStyle w:val="ListParagraph"/>
        <w:numPr>
          <w:ilvl w:val="0"/>
          <w:numId w:val="38"/>
        </w:numPr>
        <w:tabs>
          <w:tab w:val="clear" w:pos="0"/>
        </w:tabs>
        <w:spacing w:before="0" w:after="240"/>
        <w:contextualSpacing/>
      </w:pPr>
      <w:r w:rsidRPr="005B6EFD">
        <w:t>account for earlier detection (and treatment) of cancer in the intervention arm relative to the comparator arm</w:t>
      </w:r>
    </w:p>
    <w:p w14:paraId="356A19B6" w14:textId="77777777" w:rsidR="00DE235F" w:rsidRPr="005B6EFD" w:rsidRDefault="00DE235F" w:rsidP="00DE235F">
      <w:pPr>
        <w:pStyle w:val="ListParagraph"/>
        <w:numPr>
          <w:ilvl w:val="0"/>
          <w:numId w:val="38"/>
        </w:numPr>
        <w:tabs>
          <w:tab w:val="clear" w:pos="0"/>
        </w:tabs>
        <w:spacing w:before="0" w:after="240"/>
        <w:contextualSpacing/>
      </w:pPr>
      <w:r w:rsidRPr="005B6EFD">
        <w:t>update costs to take account of the recommendations made by ESC above on MBS item fees</w:t>
      </w:r>
    </w:p>
    <w:p w14:paraId="42693721" w14:textId="77777777" w:rsidR="00DE235F" w:rsidRPr="005B6EFD" w:rsidRDefault="00DE235F" w:rsidP="00DE235F">
      <w:pPr>
        <w:pStyle w:val="ListParagraph"/>
        <w:numPr>
          <w:ilvl w:val="0"/>
          <w:numId w:val="38"/>
        </w:numPr>
        <w:tabs>
          <w:tab w:val="clear" w:pos="0"/>
        </w:tabs>
        <w:spacing w:before="0" w:after="240"/>
        <w:contextualSpacing/>
      </w:pPr>
      <w:r w:rsidRPr="005B6EFD">
        <w:t>perform additional sensitivity analyses on uptake rates, cancer incidence and other highly uncertain values.</w:t>
      </w:r>
    </w:p>
    <w:p w14:paraId="5974C8ED" w14:textId="77777777" w:rsidR="00DE235F" w:rsidRPr="005B6EFD" w:rsidRDefault="00DE235F" w:rsidP="00DE235F">
      <w:r w:rsidRPr="005B6EFD">
        <w:t xml:space="preserve">ESC considered that although a CEA (as discussed above) was useful for a supplementary analysis, evaluation of this application still required a CUA given the high cost of the proposed HPV testing and follow-up investigations. Overall ESC considered that a model structure adapted from or based on the Australian model developed by Cheng et al. (2023) would have been more appropriate for MSAC decision-making. </w:t>
      </w:r>
    </w:p>
    <w:p w14:paraId="704D0110" w14:textId="77777777" w:rsidR="00DE235F" w:rsidRPr="005B6EFD" w:rsidRDefault="00DE235F" w:rsidP="00DE235F">
      <w:r w:rsidRPr="005B6EFD">
        <w:t xml:space="preserve">ESC noted that an epidemiological approach was used to estimate the financial impact. ESC considered this appropriate, although data were lacking. The main source of uncertainty in the financials related to the incidence of anal cancer in the PICO populations, which was sourced from a meta-analysis of studies from different countries in the absence of Australian-specific data for each subgroup. </w:t>
      </w:r>
    </w:p>
    <w:p w14:paraId="552EC244" w14:textId="77777777" w:rsidR="00DE235F" w:rsidRPr="005B6EFD" w:rsidRDefault="00DE235F" w:rsidP="00DE235F">
      <w:r w:rsidRPr="005B6EFD">
        <w:t>As discussed above, ESC proposed that a lower MBS item fee should apply to the HPV genotyping test. ESC noted the argument that the high proposed costs for anal HRA procedures were because the procedures are more difficult to perform than cervical HRA. However, ESC noted that its proposed amendments to other fees (as discussed above) should also apply to the financial model. ESC noted that the financial analysis estimated that implementation would result in approximately 25 cancers being prevented each year, which is likely an underestimate.</w:t>
      </w:r>
    </w:p>
    <w:p w14:paraId="7DDF837D" w14:textId="77777777" w:rsidR="00DE235F" w:rsidRPr="005B6EFD" w:rsidRDefault="00DE235F" w:rsidP="00DE235F">
      <w:r w:rsidRPr="005B6EFD">
        <w:t>ESC noted that, assuming an HPV genotyping uptake of 56.7%, the estimated cost to the MBS when considering all subpopulations together is $51.1 million in year 1 to $61.7 million in year 6. When considering the cost of current items that will be used to implement the new items (anaesthesia, doctor’s attendances, pathology, cytology), the total cost to the MBS increases to $73.5 million in year 1 to $95.0 million in year 6. ESC considered it would be helpful for MSAC decision making to have each of the costs separated by subpopulation.</w:t>
      </w:r>
    </w:p>
    <w:p w14:paraId="02C45BFC" w14:textId="77777777" w:rsidR="00DE235F" w:rsidRPr="005B6EFD" w:rsidRDefault="00DE235F" w:rsidP="00DE235F">
      <w:r w:rsidRPr="005B6EFD">
        <w:t>ESC noted sensitivity analyses of the financial impacts. ESC considered that the financial impacts are likely underestimated due to the uncertainty associated with the data on cancer incidence and the likely underestimate of the size of the population for subgroup 8 (as discussed above).</w:t>
      </w:r>
    </w:p>
    <w:p w14:paraId="4209728B" w14:textId="77777777" w:rsidR="00DE235F" w:rsidRPr="005B6EFD" w:rsidRDefault="00DE235F" w:rsidP="00DE235F">
      <w:r w:rsidRPr="005B6EFD">
        <w:t>ESC noted that the estimated total costs of the proposed anal cancer investigative items are about one-third of the cost of the NCSP. ESC further noted that the cervical screening program reaches around 940,000 women (68% participation), while the proposed anal cancer early detection strategy is estimated to comprise around 130,000 people with 56% participation. ESC considered that it would be helpful for MSAC decision-making to put the proposed HPV testing items for anal cancer in the context of screening programs, considering factors such as total cost, accrued benefit (numbers of cancer avoided), and modelled ICERs.</w:t>
      </w:r>
    </w:p>
    <w:p w14:paraId="7F7C077A" w14:textId="77777777" w:rsidR="00DE235F" w:rsidRPr="005B6EFD" w:rsidRDefault="00DE235F" w:rsidP="00DE235F">
      <w:r w:rsidRPr="005B6EFD">
        <w:lastRenderedPageBreak/>
        <w:t>ESC noted that the Department had advised that this proposal does not qualify as a screening program under the Population Based Screening Framework. However, ESC noted that the proposal appears to fulfil World Health Organisation criteria for a screening program so it is unclear why it would not meet the Framework requirements for a screening program. Further advice is required from the Department to better understand the rationale for not classifying the proposed testing and follow-up items as a screening program.</w:t>
      </w:r>
    </w:p>
    <w:p w14:paraId="17842029" w14:textId="77777777" w:rsidR="00C316BA" w:rsidRPr="005B6EFD" w:rsidRDefault="00C316BA" w:rsidP="00834D51">
      <w:pPr>
        <w:pStyle w:val="Heading2"/>
        <w:numPr>
          <w:ilvl w:val="0"/>
          <w:numId w:val="39"/>
        </w:numPr>
        <w:ind w:left="709" w:hanging="851"/>
      </w:pPr>
      <w:bookmarkStart w:id="233" w:name="_Hlk213745948"/>
      <w:r w:rsidRPr="005B6EFD">
        <w:t>Applicant comments on MSAC’s Public Summary Document</w:t>
      </w:r>
    </w:p>
    <w:p w14:paraId="64D1569F" w14:textId="2D2510FE" w:rsidR="00391EAB" w:rsidRPr="0089676C" w:rsidRDefault="004077D8" w:rsidP="00391EAB">
      <w:pPr>
        <w:tabs>
          <w:tab w:val="clear" w:pos="263"/>
        </w:tabs>
        <w:spacing w:after="240" w:line="259" w:lineRule="auto"/>
        <w:rPr>
          <w:rFonts w:eastAsiaTheme="minorHAnsi" w:cstheme="minorBidi"/>
          <w:kern w:val="0"/>
          <w:lang w:val="en-GB" w:eastAsia="en-US"/>
          <w14:ligatures w14:val="none"/>
        </w:rPr>
      </w:pPr>
      <w:r w:rsidRPr="0089676C">
        <w:rPr>
          <w:rFonts w:eastAsiaTheme="minorHAnsi" w:cstheme="minorBidi"/>
          <w:kern w:val="0"/>
          <w:lang w:val="en-GB" w:eastAsia="en-US"/>
          <w14:ligatures w14:val="none"/>
        </w:rPr>
        <w:t>The Royal College of Pathologists of Australasia (</w:t>
      </w:r>
      <w:r w:rsidR="00391EAB" w:rsidRPr="0089676C">
        <w:rPr>
          <w:rFonts w:eastAsiaTheme="minorHAnsi" w:cstheme="minorBidi"/>
          <w:kern w:val="0"/>
          <w:lang w:val="en-GB" w:eastAsia="en-US"/>
          <w14:ligatures w14:val="none"/>
        </w:rPr>
        <w:t>RCPA</w:t>
      </w:r>
      <w:r w:rsidRPr="0089676C">
        <w:rPr>
          <w:rFonts w:eastAsiaTheme="minorHAnsi" w:cstheme="minorBidi"/>
          <w:kern w:val="0"/>
          <w:lang w:val="en-GB" w:eastAsia="en-US"/>
          <w14:ligatures w14:val="none"/>
        </w:rPr>
        <w:t>)</w:t>
      </w:r>
      <w:r w:rsidR="00391EAB" w:rsidRPr="0089676C">
        <w:rPr>
          <w:rFonts w:eastAsiaTheme="minorHAnsi" w:cstheme="minorBidi"/>
          <w:kern w:val="0"/>
          <w:lang w:val="en-GB" w:eastAsia="en-US"/>
          <w14:ligatures w14:val="none"/>
        </w:rPr>
        <w:t xml:space="preserve"> thanks MSAC for its ongoing consideration of Application 1752, and for the detailed feedback provided in the Public Summary Document, including the Committee’s identification of key areas of uncertainty requiring further assessment. The RCPA remains committed to supporting MSAC, ESC and the Department as this work progresses, and is willing to contribute further evidence, technical input, and clarification (including </w:t>
      </w:r>
      <w:r w:rsidR="00E23ED3" w:rsidRPr="0089676C">
        <w:rPr>
          <w:rFonts w:eastAsiaTheme="minorHAnsi" w:cstheme="minorBidi"/>
          <w:kern w:val="0"/>
          <w:lang w:val="en-GB" w:eastAsia="en-US"/>
          <w14:ligatures w14:val="none"/>
        </w:rPr>
        <w:t>identifying priority</w:t>
      </w:r>
      <w:r w:rsidR="00391EAB" w:rsidRPr="0089676C">
        <w:rPr>
          <w:rFonts w:eastAsiaTheme="minorHAnsi" w:cstheme="minorBidi"/>
          <w:kern w:val="0"/>
          <w:lang w:val="en-GB" w:eastAsia="en-US"/>
          <w14:ligatures w14:val="none"/>
        </w:rPr>
        <w:t xml:space="preserve"> population</w:t>
      </w:r>
      <w:r w:rsidR="00E23ED3" w:rsidRPr="0089676C">
        <w:rPr>
          <w:rFonts w:eastAsiaTheme="minorHAnsi" w:cstheme="minorBidi"/>
          <w:kern w:val="0"/>
          <w:lang w:val="en-GB" w:eastAsia="en-US"/>
          <w14:ligatures w14:val="none"/>
        </w:rPr>
        <w:t>s</w:t>
      </w:r>
      <w:r w:rsidR="00391EAB" w:rsidRPr="0089676C">
        <w:rPr>
          <w:rFonts w:eastAsiaTheme="minorHAnsi" w:cstheme="minorBidi"/>
          <w:kern w:val="0"/>
          <w:lang w:val="en-GB" w:eastAsia="en-US"/>
          <w14:ligatures w14:val="none"/>
        </w:rPr>
        <w:t xml:space="preserve">, </w:t>
      </w:r>
      <w:r w:rsidR="001D5CF9" w:rsidRPr="0089676C">
        <w:rPr>
          <w:rFonts w:eastAsiaTheme="minorHAnsi" w:cstheme="minorBidi"/>
          <w:kern w:val="0"/>
          <w:lang w:val="en-GB" w:eastAsia="en-US"/>
          <w14:ligatures w14:val="none"/>
        </w:rPr>
        <w:t xml:space="preserve">wording of the item descriptors, </w:t>
      </w:r>
      <w:r w:rsidR="00E23ED3" w:rsidRPr="0089676C">
        <w:rPr>
          <w:rFonts w:eastAsiaTheme="minorHAnsi" w:cstheme="minorBidi"/>
          <w:kern w:val="0"/>
          <w:lang w:val="en-GB" w:eastAsia="en-US"/>
          <w14:ligatures w14:val="none"/>
        </w:rPr>
        <w:t xml:space="preserve">fee justification, </w:t>
      </w:r>
      <w:r w:rsidR="00391EAB" w:rsidRPr="0089676C">
        <w:rPr>
          <w:rFonts w:eastAsiaTheme="minorHAnsi" w:cstheme="minorBidi"/>
          <w:kern w:val="0"/>
          <w:lang w:val="en-GB" w:eastAsia="en-US"/>
          <w14:ligatures w14:val="none"/>
        </w:rPr>
        <w:t xml:space="preserve">and utilisation assumptions) as needed to help resolve remaining uncertainties and facilitate timely reconsideration of the application. </w:t>
      </w:r>
    </w:p>
    <w:p w14:paraId="238DF614" w14:textId="77777777" w:rsidR="00C316BA" w:rsidRPr="005B6EFD" w:rsidRDefault="00C316BA" w:rsidP="00834D51">
      <w:pPr>
        <w:pStyle w:val="Heading2"/>
        <w:numPr>
          <w:ilvl w:val="0"/>
          <w:numId w:val="39"/>
        </w:numPr>
        <w:ind w:left="709" w:hanging="851"/>
      </w:pPr>
      <w:r w:rsidRPr="005B6EFD">
        <w:t>Further information on MSAC</w:t>
      </w:r>
    </w:p>
    <w:p w14:paraId="718507AB" w14:textId="49D2545E" w:rsidR="00C316BA" w:rsidRPr="008E3877" w:rsidRDefault="00C316BA" w:rsidP="008E3877">
      <w:pPr>
        <w:keepLines/>
        <w:tabs>
          <w:tab w:val="clear" w:pos="263"/>
        </w:tabs>
        <w:spacing w:before="0" w:line="269" w:lineRule="auto"/>
        <w:rPr>
          <w:rFonts w:eastAsia="Calibri" w:cs="Calibri"/>
          <w:kern w:val="0"/>
          <w:lang w:eastAsia="en-US"/>
          <w14:ligatures w14:val="none"/>
        </w:rPr>
      </w:pPr>
      <w:r w:rsidRPr="005B6EFD">
        <w:rPr>
          <w:rFonts w:eastAsia="Calibri" w:cs="Calibri"/>
          <w:bCs/>
          <w:iCs/>
          <w:kern w:val="0"/>
          <w:lang w:eastAsia="en-US"/>
          <w14:ligatures w14:val="none"/>
        </w:rPr>
        <w:t xml:space="preserve">MSAC Terms of Reference and other information are available on the MSAC Website: </w:t>
      </w:r>
      <w:hyperlink r:id="rId54" w:tooltip="Link to the MSAC website" w:history="1">
        <w:r w:rsidRPr="005B6EFD">
          <w:rPr>
            <w:rFonts w:eastAsia="Calibri" w:cs="Calibri"/>
            <w:iCs/>
            <w:color w:val="007BB8"/>
            <w:kern w:val="0"/>
            <w:u w:val="single"/>
            <w:lang w:eastAsia="en-US"/>
            <w14:ligatures w14:val="none"/>
          </w:rPr>
          <w:t>visit the MSAC website</w:t>
        </w:r>
      </w:hyperlink>
      <w:bookmarkEnd w:id="233"/>
    </w:p>
    <w:sectPr w:rsidR="00C316BA" w:rsidRPr="008E3877" w:rsidSect="006A75CC">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E6A2FF" w14:textId="77777777" w:rsidR="006544CD" w:rsidRDefault="006544CD" w:rsidP="006527C4">
      <w:r>
        <w:separator/>
      </w:r>
    </w:p>
  </w:endnote>
  <w:endnote w:type="continuationSeparator" w:id="0">
    <w:p w14:paraId="132BF8F6" w14:textId="77777777" w:rsidR="006544CD" w:rsidRDefault="006544CD" w:rsidP="006527C4">
      <w:r>
        <w:continuationSeparator/>
      </w:r>
    </w:p>
  </w:endnote>
  <w:endnote w:type="continuationNotice" w:id="1">
    <w:p w14:paraId="61E1A703" w14:textId="77777777" w:rsidR="006544CD" w:rsidRDefault="006544CD" w:rsidP="006527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altName w:val="Calibri"/>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Tahoma">
    <w:panose1 w:val="020B0604030504040204"/>
    <w:charset w:val="00"/>
    <w:family w:val="swiss"/>
    <w:pitch w:val="variable"/>
    <w:sig w:usb0="E1002EFF" w:usb1="C000605B" w:usb2="00000029" w:usb3="00000000" w:csb0="000101FF" w:csb1="00000000"/>
  </w:font>
  <w:font w:name="Academy Engraved LET">
    <w:panose1 w:val="00000000000000000000"/>
    <w:charset w:val="00"/>
    <w:family w:val="roman"/>
    <w:notTrueType/>
    <w:pitch w:val="default"/>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76D499" w14:textId="034D20B6" w:rsidR="00AC1891" w:rsidRDefault="00403AF6" w:rsidP="00966827">
    <w:pPr>
      <w:pStyle w:val="Footer"/>
      <w:spacing w:before="0"/>
      <w:jc w:val="right"/>
    </w:pPr>
    <w:r>
      <w:rPr>
        <w:noProof/>
        <w14:ligatures w14:val="none"/>
      </w:rPr>
      <mc:AlternateContent>
        <mc:Choice Requires="wps">
          <w:drawing>
            <wp:anchor distT="0" distB="0" distL="0" distR="0" simplePos="0" relativeHeight="251658244" behindDoc="0" locked="0" layoutInCell="1" allowOverlap="1" wp14:anchorId="40ECA50F" wp14:editId="30F90626">
              <wp:simplePos x="635" y="635"/>
              <wp:positionH relativeFrom="page">
                <wp:align>center</wp:align>
              </wp:positionH>
              <wp:positionV relativeFrom="page">
                <wp:align>bottom</wp:align>
              </wp:positionV>
              <wp:extent cx="622300" cy="452755"/>
              <wp:effectExtent l="0" t="0" r="6350" b="0"/>
              <wp:wrapNone/>
              <wp:docPr id="827113161"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78EDF0C7" w14:textId="5B3AF66E" w:rsidR="00403AF6" w:rsidRPr="00403AF6" w:rsidRDefault="00403AF6" w:rsidP="00403AF6">
                          <w:pPr>
                            <w:spacing w:after="0"/>
                            <w:rPr>
                              <w:rFonts w:ascii="Aptos" w:eastAsia="Aptos" w:hAnsi="Aptos" w:cs="Aptos"/>
                              <w:noProof/>
                              <w:color w:val="FF0000"/>
                              <w:sz w:val="24"/>
                              <w:szCs w:val="24"/>
                            </w:rPr>
                          </w:pPr>
                          <w:r w:rsidRPr="00403AF6">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0ECA50F" id="_x0000_t202" coordsize="21600,21600" o:spt="202" path="m,l,21600r21600,l21600,xe">
              <v:stroke joinstyle="miter"/>
              <v:path gradientshapeok="t" o:connecttype="rect"/>
            </v:shapetype>
            <v:shape id="Text Box 5" o:spid="_x0000_s1028" type="#_x0000_t202" alt="OFFICIAL" style="position:absolute;left:0;text-align:left;margin-left:0;margin-top:0;width:49pt;height:35.65pt;z-index:25165824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" filled="f" stroked="f">
              <v:textbox style="mso-fit-shape-to-text:t" inset="0,0,0,15pt">
                <w:txbxContent>
                  <w:p w14:paraId="78EDF0C7" w14:textId="5B3AF66E" w:rsidR="00403AF6" w:rsidRPr="00403AF6" w:rsidRDefault="00403AF6" w:rsidP="00403AF6">
                    <w:pPr>
                      <w:spacing w:after="0"/>
                      <w:rPr>
                        <w:rFonts w:ascii="Aptos" w:eastAsia="Aptos" w:hAnsi="Aptos" w:cs="Aptos"/>
                        <w:noProof/>
                        <w:color w:val="FF0000"/>
                        <w:sz w:val="24"/>
                        <w:szCs w:val="24"/>
                      </w:rPr>
                    </w:pPr>
                    <w:r w:rsidRPr="00403AF6">
                      <w:rPr>
                        <w:rFonts w:ascii="Aptos" w:eastAsia="Aptos" w:hAnsi="Aptos" w:cs="Aptos"/>
                        <w:noProof/>
                        <w:color w:val="FF0000"/>
                        <w:sz w:val="24"/>
                        <w:szCs w:val="24"/>
                      </w:rPr>
                      <w:t>OFFICIAL</w:t>
                    </w:r>
                  </w:p>
                </w:txbxContent>
              </v:textbox>
              <w10:wrap anchorx="page" anchory="page"/>
            </v:shape>
          </w:pict>
        </mc:Fallback>
      </mc:AlternateContent>
    </w:r>
    <w:sdt>
      <w:sdtPr>
        <w:id w:val="1925460831"/>
        <w:docPartObj>
          <w:docPartGallery w:val="Page Numbers (Bottom of Page)"/>
          <w:docPartUnique/>
        </w:docPartObj>
      </w:sdtPr>
      <w:sdtEndPr>
        <w:rPr>
          <w:noProof/>
        </w:rPr>
      </w:sdtEndPr>
      <w:sdtContent>
        <w:r w:rsidR="00907915">
          <w:fldChar w:fldCharType="begin"/>
        </w:r>
        <w:r w:rsidR="00907915">
          <w:instrText xml:space="preserve"> PAGE   \* MERGEFORMAT </w:instrText>
        </w:r>
        <w:r w:rsidR="00907915">
          <w:fldChar w:fldCharType="separate"/>
        </w:r>
        <w:r w:rsidR="00907915">
          <w:t>66</w:t>
        </w:r>
        <w:r w:rsidR="00907915">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9385A" w14:textId="778C0B37" w:rsidR="00AC1891" w:rsidRDefault="00403AF6" w:rsidP="00966827">
    <w:pPr>
      <w:pStyle w:val="Footer"/>
      <w:spacing w:before="0"/>
      <w:jc w:val="right"/>
    </w:pPr>
    <w:r>
      <w:rPr>
        <w:noProof/>
        <w14:ligatures w14:val="none"/>
      </w:rPr>
      <mc:AlternateContent>
        <mc:Choice Requires="wps">
          <w:drawing>
            <wp:anchor distT="0" distB="0" distL="0" distR="0" simplePos="0" relativeHeight="251658245" behindDoc="0" locked="0" layoutInCell="1" allowOverlap="1" wp14:anchorId="52973564" wp14:editId="50A1F0FB">
              <wp:simplePos x="635" y="635"/>
              <wp:positionH relativeFrom="page">
                <wp:align>center</wp:align>
              </wp:positionH>
              <wp:positionV relativeFrom="page">
                <wp:align>bottom</wp:align>
              </wp:positionV>
              <wp:extent cx="622300" cy="452755"/>
              <wp:effectExtent l="0" t="0" r="6350" b="0"/>
              <wp:wrapNone/>
              <wp:docPr id="908844244"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1B382505" w14:textId="53F0FA52" w:rsidR="00403AF6" w:rsidRPr="00403AF6" w:rsidRDefault="00403AF6" w:rsidP="00403AF6">
                          <w:pPr>
                            <w:spacing w:after="0"/>
                            <w:rPr>
                              <w:rFonts w:ascii="Aptos" w:eastAsia="Aptos" w:hAnsi="Aptos" w:cs="Aptos"/>
                              <w:noProof/>
                              <w:color w:val="FF0000"/>
                              <w:sz w:val="24"/>
                              <w:szCs w:val="24"/>
                            </w:rPr>
                          </w:pPr>
                          <w:r w:rsidRPr="00403AF6">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2973564" id="_x0000_t202" coordsize="21600,21600" o:spt="202" path="m,l,21600r21600,l21600,xe">
              <v:stroke joinstyle="miter"/>
              <v:path gradientshapeok="t" o:connecttype="rect"/>
            </v:shapetype>
            <v:shape id="Text Box 6" o:spid="_x0000_s1029" type="#_x0000_t202" alt="OFFICIAL" style="position:absolute;left:0;text-align:left;margin-left:0;margin-top:0;width:49pt;height:35.65pt;z-index:25165824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" filled="f" stroked="f">
              <v:textbox style="mso-fit-shape-to-text:t" inset="0,0,0,15pt">
                <w:txbxContent>
                  <w:p w14:paraId="1B382505" w14:textId="53F0FA52" w:rsidR="00403AF6" w:rsidRPr="00403AF6" w:rsidRDefault="00403AF6" w:rsidP="00403AF6">
                    <w:pPr>
                      <w:spacing w:after="0"/>
                      <w:rPr>
                        <w:rFonts w:ascii="Aptos" w:eastAsia="Aptos" w:hAnsi="Aptos" w:cs="Aptos"/>
                        <w:noProof/>
                        <w:color w:val="FF0000"/>
                        <w:sz w:val="24"/>
                        <w:szCs w:val="24"/>
                      </w:rPr>
                    </w:pPr>
                    <w:r w:rsidRPr="00403AF6">
                      <w:rPr>
                        <w:rFonts w:ascii="Aptos" w:eastAsia="Aptos" w:hAnsi="Aptos" w:cs="Aptos"/>
                        <w:noProof/>
                        <w:color w:val="FF0000"/>
                        <w:sz w:val="24"/>
                        <w:szCs w:val="24"/>
                      </w:rPr>
                      <w:t>OFFICIAL</w:t>
                    </w:r>
                  </w:p>
                </w:txbxContent>
              </v:textbox>
              <w10:wrap anchorx="page" anchory="page"/>
            </v:shape>
          </w:pict>
        </mc:Fallback>
      </mc:AlternateContent>
    </w:r>
    <w:sdt>
      <w:sdtPr>
        <w:id w:val="-18244847"/>
        <w:docPartObj>
          <w:docPartGallery w:val="Page Numbers (Bottom of Page)"/>
          <w:docPartUnique/>
        </w:docPartObj>
      </w:sdtPr>
      <w:sdtEndPr>
        <w:rPr>
          <w:noProof/>
        </w:rPr>
      </w:sdtEndPr>
      <w:sdtContent>
        <w:r w:rsidR="00907915">
          <w:fldChar w:fldCharType="begin"/>
        </w:r>
        <w:r w:rsidR="00907915">
          <w:instrText xml:space="preserve"> PAGE   \* MERGEFORMAT </w:instrText>
        </w:r>
        <w:r w:rsidR="00907915">
          <w:fldChar w:fldCharType="separate"/>
        </w:r>
        <w:r w:rsidR="00907915">
          <w:t>66</w:t>
        </w:r>
        <w:r w:rsidR="00907915">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CCEEEB" w14:textId="7F336815" w:rsidR="009F4333" w:rsidRDefault="00403AF6" w:rsidP="00FA4212">
    <w:pPr>
      <w:pStyle w:val="Footer"/>
      <w:jc w:val="right"/>
    </w:pPr>
    <w:r>
      <w:rPr>
        <w:noProof/>
        <w14:ligatures w14:val="none"/>
      </w:rPr>
      <mc:AlternateContent>
        <mc:Choice Requires="wps">
          <w:drawing>
            <wp:anchor distT="0" distB="0" distL="0" distR="0" simplePos="0" relativeHeight="251658243" behindDoc="0" locked="0" layoutInCell="1" allowOverlap="1" wp14:anchorId="722CF76B" wp14:editId="71847CFE">
              <wp:simplePos x="635" y="635"/>
              <wp:positionH relativeFrom="page">
                <wp:align>center</wp:align>
              </wp:positionH>
              <wp:positionV relativeFrom="page">
                <wp:align>bottom</wp:align>
              </wp:positionV>
              <wp:extent cx="622300" cy="452755"/>
              <wp:effectExtent l="0" t="0" r="6350" b="0"/>
              <wp:wrapNone/>
              <wp:docPr id="836978530"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64D45C10" w14:textId="41DCAC7A" w:rsidR="00403AF6" w:rsidRPr="00403AF6" w:rsidRDefault="00403AF6" w:rsidP="00403AF6">
                          <w:pPr>
                            <w:spacing w:after="0"/>
                            <w:rPr>
                              <w:rFonts w:ascii="Aptos" w:eastAsia="Aptos" w:hAnsi="Aptos" w:cs="Aptos"/>
                              <w:noProof/>
                              <w:color w:val="FF0000"/>
                              <w:sz w:val="24"/>
                              <w:szCs w:val="24"/>
                            </w:rPr>
                          </w:pPr>
                          <w:r w:rsidRPr="00403AF6">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22CF76B" id="_x0000_t202" coordsize="21600,21600" o:spt="202" path="m,l,21600r21600,l21600,xe">
              <v:stroke joinstyle="miter"/>
              <v:path gradientshapeok="t" o:connecttype="rect"/>
            </v:shapetype>
            <v:shape id="Text Box 4" o:spid="_x0000_s1031" type="#_x0000_t202" alt="OFFICIAL" style="position:absolute;left:0;text-align:left;margin-left:0;margin-top:0;width:49pt;height:35.65pt;z-index:25165824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" filled="f" stroked="f">
              <v:textbox style="mso-fit-shape-to-text:t" inset="0,0,0,15pt">
                <w:txbxContent>
                  <w:p w14:paraId="64D45C10" w14:textId="41DCAC7A" w:rsidR="00403AF6" w:rsidRPr="00403AF6" w:rsidRDefault="00403AF6" w:rsidP="00403AF6">
                    <w:pPr>
                      <w:spacing w:after="0"/>
                      <w:rPr>
                        <w:rFonts w:ascii="Aptos" w:eastAsia="Aptos" w:hAnsi="Aptos" w:cs="Aptos"/>
                        <w:noProof/>
                        <w:color w:val="FF0000"/>
                        <w:sz w:val="24"/>
                        <w:szCs w:val="24"/>
                      </w:rPr>
                    </w:pPr>
                    <w:r w:rsidRPr="00403AF6">
                      <w:rPr>
                        <w:rFonts w:ascii="Aptos" w:eastAsia="Aptos" w:hAnsi="Aptos" w:cs="Aptos"/>
                        <w:noProof/>
                        <w:color w:val="FF0000"/>
                        <w:sz w:val="24"/>
                        <w:szCs w:val="24"/>
                      </w:rPr>
                      <w:t>OFFICIAL</w:t>
                    </w:r>
                  </w:p>
                </w:txbxContent>
              </v:textbox>
              <w10:wrap anchorx="page" anchory="page"/>
            </v:shape>
          </w:pict>
        </mc:Fallback>
      </mc:AlternateContent>
    </w:r>
  </w:p>
  <w:sdt>
    <w:sdtPr>
      <w:id w:val="-929191737"/>
      <w:docPartObj>
        <w:docPartGallery w:val="Page Numbers (Bottom of Page)"/>
        <w:docPartUnique/>
      </w:docPartObj>
    </w:sdtPr>
    <w:sdtContent>
      <w:p w14:paraId="76D9525D" w14:textId="77777777" w:rsidR="009F4333" w:rsidRDefault="00FA4212" w:rsidP="00FA4212">
        <w:pPr>
          <w:pStyle w:val="Footer"/>
          <w:jc w:val="right"/>
        </w:pPr>
        <w:r>
          <w:fldChar w:fldCharType="begin"/>
        </w:r>
        <w:r>
          <w:instrText>PAGE   \* MERGEFORMAT</w:instrText>
        </w:r>
        <w:r>
          <w:fldChar w:fldCharType="separate"/>
        </w:r>
        <w:r>
          <w:rPr>
            <w:lang w:val="en-GB"/>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C66DB4" w14:textId="77777777" w:rsidR="006544CD" w:rsidRDefault="006544CD" w:rsidP="006527C4">
      <w:r>
        <w:separator/>
      </w:r>
    </w:p>
  </w:footnote>
  <w:footnote w:type="continuationSeparator" w:id="0">
    <w:p w14:paraId="32523A0F" w14:textId="77777777" w:rsidR="006544CD" w:rsidRDefault="006544CD" w:rsidP="006527C4">
      <w:r>
        <w:continuationSeparator/>
      </w:r>
    </w:p>
  </w:footnote>
  <w:footnote w:type="continuationNotice" w:id="1">
    <w:p w14:paraId="272ABB68" w14:textId="77777777" w:rsidR="006544CD" w:rsidRDefault="006544CD" w:rsidP="006527C4"/>
  </w:footnote>
  <w:footnote w:id="2">
    <w:p w14:paraId="519F0357" w14:textId="75316513" w:rsidR="00700F41" w:rsidRDefault="00700F41">
      <w:pPr>
        <w:pStyle w:val="FootnoteText"/>
      </w:pPr>
      <w:r>
        <w:rPr>
          <w:rStyle w:val="FootnoteReference"/>
        </w:rPr>
        <w:footnoteRef/>
      </w:r>
      <w:r>
        <w:t xml:space="preserve"> </w:t>
      </w:r>
      <w:r w:rsidR="007A1613" w:rsidRPr="00DC4BB2">
        <w:t>Australian Institute of Health and Welfare</w:t>
      </w:r>
      <w:r w:rsidR="007A1613">
        <w:t>. (2025).</w:t>
      </w:r>
      <w:r>
        <w:t xml:space="preserve"> </w:t>
      </w:r>
      <w:r w:rsidR="00DC4BB2" w:rsidRPr="00DB14AB">
        <w:rPr>
          <w:i/>
        </w:rPr>
        <w:t>National Cervical Screening Program monitoring report 2025</w:t>
      </w:r>
      <w:r w:rsidR="007A1613" w:rsidRPr="00DB14AB">
        <w:rPr>
          <w:i/>
        </w:rPr>
        <w:t>:</w:t>
      </w:r>
      <w:r w:rsidR="00DC4BB2" w:rsidRPr="00DB14AB">
        <w:rPr>
          <w:i/>
        </w:rPr>
        <w:t xml:space="preserve"> Screening </w:t>
      </w:r>
      <w:r w:rsidR="00DC4BB2" w:rsidRPr="00DB14AB">
        <w:rPr>
          <w:i/>
          <w:iCs/>
        </w:rPr>
        <w:t>pathway</w:t>
      </w:r>
      <w:r w:rsidR="00407385" w:rsidRPr="00DB14AB">
        <w:rPr>
          <w:i/>
          <w:iCs/>
        </w:rPr>
        <w:t>.</w:t>
      </w:r>
      <w:r w:rsidR="00407385">
        <w:t xml:space="preserve"> </w:t>
      </w:r>
      <w:r w:rsidR="00FC22CF" w:rsidRPr="00FC22CF">
        <w:t>https://www.aihw.gov.au/reports/cancer-screening/ncsp-monitoring-report-2025/contents/national-cervical-screening-program/screening-pathway</w:t>
      </w:r>
    </w:p>
  </w:footnote>
  <w:footnote w:id="3">
    <w:p w14:paraId="63BD558C" w14:textId="638F007F" w:rsidR="005254BC" w:rsidRDefault="005254BC">
      <w:pPr>
        <w:pStyle w:val="FootnoteText"/>
      </w:pPr>
      <w:r>
        <w:rPr>
          <w:rStyle w:val="FootnoteReference"/>
        </w:rPr>
        <w:footnoteRef/>
      </w:r>
      <w:r>
        <w:t xml:space="preserve"> </w:t>
      </w:r>
      <w:r w:rsidRPr="00A030E2">
        <w:rPr>
          <w:rFonts w:asciiTheme="minorHAnsi" w:hAnsiTheme="minorHAnsi" w:cstheme="minorHAnsi"/>
        </w:rPr>
        <w:t>Palefsky, J. M., Lee, J. Y., Jay, N., Goldstone, S. E., Darragh, T. M., Dunlevy, H. A., Rosa-Cunha, I., Arons, A., Pugliese, J. C., &amp; Vena, D. (2022). Treatment of anal high-grade squamous intraepithelial lesions to prevent anal cancer. New England Journal of Medicine, 386(24), 2273-2282.</w:t>
      </w:r>
    </w:p>
  </w:footnote>
  <w:footnote w:id="4">
    <w:p w14:paraId="7761FB5F" w14:textId="75AB2477" w:rsidR="00DA750E" w:rsidRDefault="00DA750E" w:rsidP="00DA750E">
      <w:pPr>
        <w:pStyle w:val="FootnoteText"/>
      </w:pPr>
      <w:r>
        <w:rPr>
          <w:rStyle w:val="FootnoteReference"/>
        </w:rPr>
        <w:footnoteRef/>
      </w:r>
      <w:r>
        <w:t xml:space="preserve"> </w:t>
      </w:r>
      <w:r w:rsidRPr="00F84F06">
        <w:rPr>
          <w:rFonts w:asciiTheme="minorHAnsi" w:hAnsiTheme="minorHAnsi" w:cstheme="minorHAnsi"/>
        </w:rPr>
        <w:t xml:space="preserve">Cheng, Q., Poynten, I. M., Jin, F., Grulich, A., Ong, J. J., Hillman, R. J., Hruby, G., Howard, K., Newall, A., &amp; Boettiger, D. C. (2023). Cost-effectiveness of screening and treating anal pre-cancerous lesions among gay, bisexual and other men who have sex with men living with HIV. The Lancet Regional Health – Western Pacific, 32. </w:t>
      </w:r>
      <w:hyperlink r:id="rId1" w:history="1">
        <w:r w:rsidRPr="00622AD5">
          <w:rPr>
            <w:rStyle w:val="Hyperlink"/>
            <w:rFonts w:asciiTheme="minorHAnsi" w:hAnsiTheme="minorHAnsi" w:cstheme="minorHAnsi"/>
          </w:rPr>
          <w:t>https://doi.org/10.1016/j.lanwpc.2022.100676</w:t>
        </w:r>
      </w:hyperlink>
      <w:r>
        <w:rPr>
          <w:rFonts w:asciiTheme="minorHAnsi" w:hAnsiTheme="minorHAnsi" w:cstheme="minorHAnsi"/>
        </w:rPr>
        <w:t xml:space="preserve">. </w:t>
      </w:r>
    </w:p>
  </w:footnote>
  <w:footnote w:id="5">
    <w:p w14:paraId="5DCBEE7E" w14:textId="1C7F4DB0" w:rsidR="00DA750E" w:rsidRDefault="00DA750E">
      <w:pPr>
        <w:pStyle w:val="FootnoteText"/>
      </w:pPr>
      <w:r>
        <w:rPr>
          <w:rStyle w:val="FootnoteReference"/>
        </w:rPr>
        <w:footnoteRef/>
      </w:r>
      <w:r>
        <w:t xml:space="preserve"> </w:t>
      </w:r>
      <w:r w:rsidR="00D81EAB" w:rsidRPr="00D81EAB">
        <w:rPr>
          <w:rFonts w:asciiTheme="minorHAnsi" w:hAnsiTheme="minorHAnsi" w:cstheme="minorHAnsi"/>
        </w:rPr>
        <w:t>Ong JJ, Fairley CK, Carroll S, Walker S, Chen M, Read T, Grulich A, Bradshaw C, Kaldor J, Clarke P. Cost-effectiveness of screening for anal cancer using regular digital ano-rectal examinations in men who have sex with men living with HIV. J Int AIDS Soc. 2016 Mar 1;19(1):20514. doi: 10.7448/IAS.19.1.20514. PMID: 26942721; PMCID: PMC4778406</w:t>
      </w:r>
    </w:p>
  </w:footnote>
  <w:footnote w:id="6">
    <w:p w14:paraId="6F938B97" w14:textId="42780A32" w:rsidR="005052E7" w:rsidRDefault="005052E7">
      <w:pPr>
        <w:pStyle w:val="FootnoteText"/>
      </w:pPr>
      <w:r>
        <w:rPr>
          <w:rStyle w:val="FootnoteReference"/>
        </w:rPr>
        <w:footnoteRef/>
      </w:r>
      <w:r>
        <w:t xml:space="preserve"> </w:t>
      </w:r>
      <w:r w:rsidRPr="00F84F06">
        <w:rPr>
          <w:rFonts w:asciiTheme="minorHAnsi" w:hAnsiTheme="minorHAnsi" w:cstheme="minorHAnsi"/>
        </w:rPr>
        <w:t>Poynten IM, Jin F, Garland SM, Hillman RJ, Molano M, Roberts JM, Templeton DJ, Phillips S, Law C, Fairley CK, Farnsworth A, Grulich AE. HIV, Immune Dysfunction, and the Natural History of Anal High-Risk Human Papillomavirus Infection in Gay and Bisexual Men. J Infect Dis. 2021 Jul 15;224(2):246-257. doi: 10.1093/infdis/jiaa723</w:t>
      </w:r>
    </w:p>
  </w:footnote>
  <w:footnote w:id="7">
    <w:p w14:paraId="41DA8827" w14:textId="77777777" w:rsidR="00E75E60" w:rsidRPr="00F84F06" w:rsidRDefault="00E75E60" w:rsidP="00E75E60">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Cancer Council Australia, 2022. Clinical Guidelines - HPV testing terminology. </w:t>
      </w:r>
      <w:hyperlink r:id="rId2" w:history="1">
        <w:r w:rsidRPr="00F84F06">
          <w:rPr>
            <w:rFonts w:asciiTheme="minorHAnsi" w:hAnsiTheme="minorHAnsi" w:cstheme="minorHAnsi"/>
          </w:rPr>
          <w:t>https://www.cancer.org.au/clinical-guidelines/cervical-cancer/cervical-cancer-screening/terminology/hpv-testing-terminology</w:t>
        </w:r>
      </w:hyperlink>
    </w:p>
  </w:footnote>
  <w:footnote w:id="8">
    <w:p w14:paraId="67DBBD4E" w14:textId="77777777" w:rsidR="00C0293E" w:rsidRPr="00F84F06" w:rsidRDefault="00C0293E" w:rsidP="00C0293E">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Clifford GM, Georges D, Shiels MS, Engels EA, Albuquerque A, Poynten IM, de Pokomandy A, Easson AM, Stier EA. A meta-analysis of anal cancer incidence by risk group: Toward a unified anal cancer risk scale. Int J Cancer. 2021 Jan 1;148(1):38-47. </w:t>
      </w:r>
    </w:p>
  </w:footnote>
  <w:footnote w:id="9">
    <w:p w14:paraId="73FA4D79" w14:textId="12257153" w:rsidR="00C0293E" w:rsidRPr="00F84F06" w:rsidRDefault="00C0293E" w:rsidP="00C0293E">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Faber</w:t>
      </w:r>
      <w:r w:rsidR="0084310C" w:rsidRPr="00F84F06">
        <w:rPr>
          <w:rFonts w:asciiTheme="minorHAnsi" w:hAnsiTheme="minorHAnsi" w:cstheme="minorHAnsi"/>
        </w:rPr>
        <w:t xml:space="preserve"> M</w:t>
      </w:r>
      <w:r w:rsidRPr="00F84F06">
        <w:rPr>
          <w:rFonts w:asciiTheme="minorHAnsi" w:hAnsiTheme="minorHAnsi" w:cstheme="minorHAnsi"/>
        </w:rPr>
        <w:t>, Frederiksen</w:t>
      </w:r>
      <w:r w:rsidR="0084310C" w:rsidRPr="00F84F06">
        <w:rPr>
          <w:rFonts w:asciiTheme="minorHAnsi" w:hAnsiTheme="minorHAnsi" w:cstheme="minorHAnsi"/>
        </w:rPr>
        <w:t xml:space="preserve"> K</w:t>
      </w:r>
      <w:r w:rsidRPr="00F84F06">
        <w:rPr>
          <w:rFonts w:asciiTheme="minorHAnsi" w:hAnsiTheme="minorHAnsi" w:cstheme="minorHAnsi"/>
        </w:rPr>
        <w:t>, Palefsky</w:t>
      </w:r>
      <w:r w:rsidR="0084310C" w:rsidRPr="00F84F06">
        <w:rPr>
          <w:rFonts w:asciiTheme="minorHAnsi" w:hAnsiTheme="minorHAnsi" w:cstheme="minorHAnsi"/>
        </w:rPr>
        <w:t xml:space="preserve"> J</w:t>
      </w:r>
      <w:r w:rsidRPr="00F84F06">
        <w:rPr>
          <w:rFonts w:asciiTheme="minorHAnsi" w:hAnsiTheme="minorHAnsi" w:cstheme="minorHAnsi"/>
        </w:rPr>
        <w:t>,</w:t>
      </w:r>
      <w:r w:rsidR="000073F7">
        <w:rPr>
          <w:rFonts w:asciiTheme="minorHAnsi" w:hAnsiTheme="minorHAnsi" w:cstheme="minorHAnsi"/>
        </w:rPr>
        <w:t xml:space="preserve"> </w:t>
      </w:r>
      <w:r w:rsidRPr="00F84F06">
        <w:rPr>
          <w:rFonts w:asciiTheme="minorHAnsi" w:hAnsiTheme="minorHAnsi" w:cstheme="minorHAnsi"/>
        </w:rPr>
        <w:t>Kjaer</w:t>
      </w:r>
      <w:r w:rsidR="0084310C" w:rsidRPr="00F84F06">
        <w:rPr>
          <w:rFonts w:asciiTheme="minorHAnsi" w:hAnsiTheme="minorHAnsi" w:cstheme="minorHAnsi"/>
        </w:rPr>
        <w:t xml:space="preserve"> S</w:t>
      </w:r>
      <w:r w:rsidRPr="00F84F06">
        <w:rPr>
          <w:rFonts w:asciiTheme="minorHAnsi" w:hAnsiTheme="minorHAnsi" w:cstheme="minorHAnsi"/>
        </w:rPr>
        <w:t>; Risk of Anal Cancer Following Benign Anal Disease and Anal Cancer Precursor Lesions: A Danish Nationwide Cohort Study. </w:t>
      </w:r>
      <w:r w:rsidRPr="00F84F06">
        <w:rPr>
          <w:rFonts w:asciiTheme="minorHAnsi" w:hAnsiTheme="minorHAnsi" w:cstheme="minorHAnsi"/>
          <w:i/>
          <w:iCs/>
        </w:rPr>
        <w:t>Cancer Epidemiol Biomarkers Prev</w:t>
      </w:r>
      <w:r w:rsidRPr="00F84F06">
        <w:rPr>
          <w:rFonts w:asciiTheme="minorHAnsi" w:hAnsiTheme="minorHAnsi" w:cstheme="minorHAnsi"/>
        </w:rPr>
        <w:t> 1 January 2020; 29 (1): 185–192.</w:t>
      </w:r>
    </w:p>
  </w:footnote>
  <w:footnote w:id="10">
    <w:p w14:paraId="647B09A0" w14:textId="77777777" w:rsidR="00C0293E" w:rsidRPr="00F84F06" w:rsidRDefault="00C0293E" w:rsidP="00C0293E">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Albuquerque A, Cappello C, Stirrup O, Selinger CP. Anal High-risk Human Papillomavirus Infection, Squamous Intraepithelial Lesions, and Anal Cancer in Patients with Inflammatory Bowel Disease: A Systematic Review and Meta-analysis. J Crohns Colitis. 2023 Aug 21;17(8):1228-1234. </w:t>
      </w:r>
    </w:p>
  </w:footnote>
  <w:footnote w:id="11">
    <w:p w14:paraId="64C8CED3" w14:textId="77777777" w:rsidR="000D5DB0" w:rsidRPr="00F84F06" w:rsidRDefault="000D5DB0" w:rsidP="000D5DB0">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Wei et al, Incidence and Clearance of Anal Human Papillomavirus Infection in 16 164 Individuals, According to Human Immunodeficiency Virus Status, Sex, and Male Sexuality: An International Pooled Analysis of 34 Longitudinal Studies, Clinical Infectious Diseases, 76(3): e692–e701, 2023</w:t>
      </w:r>
    </w:p>
  </w:footnote>
  <w:footnote w:id="12">
    <w:p w14:paraId="60E5C99E" w14:textId="77777777" w:rsidR="00D607C6" w:rsidRPr="00F84F06" w:rsidRDefault="00D607C6" w:rsidP="00D607C6">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de Martel C, Georges D, Bray F, Ferlay J, Clifford GM. Global burden of cancer attributable to infections in 2018: a worldwide incidence analysis. Lancet Glob Health. 2020 Feb;8(2):e180-e190. doi: 10.1016/S2214-109X(19)30488-7.</w:t>
      </w:r>
    </w:p>
  </w:footnote>
  <w:footnote w:id="13">
    <w:p w14:paraId="7A11E717" w14:textId="73B43AAD" w:rsidR="00D8201B" w:rsidRPr="00F84F06" w:rsidRDefault="00D8201B" w:rsidP="00927CC9">
      <w:pPr>
        <w:pStyle w:val="FootnoteText"/>
        <w:rPr>
          <w:rFonts w:asciiTheme="minorHAnsi" w:hAnsiTheme="minorHAnsi" w:cstheme="minorHAnsi"/>
        </w:rPr>
      </w:pPr>
      <w:r w:rsidRPr="00F84F06">
        <w:rPr>
          <w:rFonts w:asciiTheme="minorHAnsi" w:hAnsiTheme="minorHAnsi" w:cstheme="minorHAnsi"/>
          <w:vertAlign w:val="superscript"/>
        </w:rPr>
        <w:footnoteRef/>
      </w:r>
      <w:r w:rsidRPr="00F84F06">
        <w:rPr>
          <w:rFonts w:asciiTheme="minorHAnsi" w:hAnsiTheme="minorHAnsi" w:cstheme="minorHAnsi"/>
          <w:vertAlign w:val="superscript"/>
        </w:rPr>
        <w:t xml:space="preserve">  </w:t>
      </w:r>
      <w:r w:rsidRPr="00F84F06">
        <w:rPr>
          <w:rFonts w:asciiTheme="minorHAnsi" w:hAnsiTheme="minorHAnsi" w:cstheme="minorHAnsi"/>
        </w:rPr>
        <w:t xml:space="preserve">Wei F, Gaisa MM, D'Souza G, Xia N, Giuliano AR, Hawes SE, et al. Epidemiology of anal human papillomavirus infection and high-grade squamous intraepithelial lesions in 29 900 men according to HIV status, sexuality, and age: a collaborative pooled analysis of 64 studies. Lancet HIV. 2021 Sep;8(9):e531-e543. doi: 10.1016/S2352-3018(21)00108-9. Epub 2021 Jul 30. </w:t>
      </w:r>
    </w:p>
  </w:footnote>
  <w:footnote w:id="14">
    <w:p w14:paraId="5B042FF2" w14:textId="54374BE0" w:rsidR="001C4DF6" w:rsidRPr="00F84F06" w:rsidRDefault="001C4DF6">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Jin F, Poynten IM, Hillman RJ, Law C, Molano M, Fairley CK, Garland SM, Templeton DJ, Grulich AE, Roberts J; SPANC study team. Does use of anal cytology as a triage test improve the performance of high-risk human papillomavirus screening in gay and bisexual men for anal cancer prevention? Int J Cancer. 2025 Feb 1;156(3):575-586.</w:t>
      </w:r>
    </w:p>
  </w:footnote>
  <w:footnote w:id="15">
    <w:p w14:paraId="4B3499D2" w14:textId="0EBC9320" w:rsidR="00D8201B" w:rsidRPr="00F84F06" w:rsidRDefault="00D8201B" w:rsidP="00E76609">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Wei F, Xia N, Ocampo R, Goodman MT, Hessol NA, Grinsztejn B, Ortiz AP, et al. Age-Specific Prevalence of Anal and Cervical Human Papillomavirus Infection and High-Grade Lesions in 11 177 Women by Human Immunodeficiency Virus Status: A Collaborative Pooled Analysis of 26 Studies. J Infect Dis. 2023 Feb 14;227(4):488-497.</w:t>
      </w:r>
    </w:p>
  </w:footnote>
  <w:footnote w:id="16">
    <w:p w14:paraId="3A967B99" w14:textId="77777777" w:rsidR="00C65532" w:rsidRPr="00F84F06" w:rsidRDefault="00C65532" w:rsidP="00C65532">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Proctor, L., Grennan, T., Albert, A., Miller, D., Sadownik, L., &amp; Lee, M. (2019). Screening for Anal Cancer in Women With a History of Vulvar High-Grade Squamous Intraepithelial Lesions. Journal of Lower Genital Tract Disease, 23(4).</w:t>
      </w:r>
    </w:p>
  </w:footnote>
  <w:footnote w:id="17">
    <w:p w14:paraId="62D8CCCB" w14:textId="77777777" w:rsidR="00C65532" w:rsidRPr="00F84F06" w:rsidRDefault="00C65532" w:rsidP="00C65532">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De Vuyst H, Clifford GM, Nascimento MC, Madeleine MM, Franceschi S. Prevalence and type distribution of human papillomavirus in carcinoma and intraepithelial neoplasia of the vulva, vagina and anus: a meta-analysis. Int J Cancer. 2009</w:t>
      </w:r>
    </w:p>
  </w:footnote>
  <w:footnote w:id="18">
    <w:p w14:paraId="357EF352" w14:textId="0E4324B2" w:rsidR="00F448B6" w:rsidRPr="00F84F06" w:rsidRDefault="00F448B6" w:rsidP="000108B5">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Rosales BM, Langton-Lockton J, Hedley J, et al. Prevalence of anal cytological abnormalities and high-risk human papillomavirus prevalence in kidney transplant recipients: A cross-sectional study. Clin Transplant. 2021; 35:e14476. </w:t>
      </w:r>
    </w:p>
  </w:footnote>
  <w:footnote w:id="19">
    <w:p w14:paraId="4435DF4F" w14:textId="40E386B9" w:rsidR="00F448B6" w:rsidRPr="00F84F06" w:rsidRDefault="00F448B6" w:rsidP="000108B5">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Albuquerque A, Stirrup O, Nathan M, Clifford GM. Burden of anal squamous cell carcinoma, squamous intraepithelial lesions and HPV16 infection in solid organ transplant recipients: A systematic review and meta-analysis. Am J Transplant. 2020; 20: 3520–3528. </w:t>
      </w:r>
    </w:p>
  </w:footnote>
  <w:footnote w:id="20">
    <w:p w14:paraId="18613835" w14:textId="77777777" w:rsidR="00C65532" w:rsidRPr="00F84F06" w:rsidRDefault="00C65532" w:rsidP="00C65532">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Hillman, R., Gunathilake, M., Roberts, J., Farnsworth, A., Tabrizi, S., Bellingham, R., Tahir, A., Jin, F., Poynten, I., &amp; Grulich, A. (2015). Results from a screening pilot for anal HSIL in women with a history of cervical, vaginal and vulval hpv related disease (WHCVVHD). Sexual Health, 12, 82-82.</w:t>
      </w:r>
    </w:p>
  </w:footnote>
  <w:footnote w:id="21">
    <w:p w14:paraId="24944302" w14:textId="77777777" w:rsidR="00181E47" w:rsidRPr="00F84F06" w:rsidRDefault="00181E47" w:rsidP="00181E47">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NCT05217940. Screening Women With Prior HPV for Anal Neoplasia (SWAN). https://www.clinicaltrials.gov/study/NCT05217940</w:t>
      </w:r>
    </w:p>
  </w:footnote>
  <w:footnote w:id="22">
    <w:p w14:paraId="66DB692F" w14:textId="77777777" w:rsidR="00181E47" w:rsidRPr="00F84F06" w:rsidRDefault="00181E47" w:rsidP="00181E47">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NCT03061435. Screening for Anal Cancer in Women With High-grade Vulvar Dysplasia or Vulvar Cancer. (Vulvar-AIN). https://clinicaltrials.gov/study/NCT03061435</w:t>
      </w:r>
    </w:p>
  </w:footnote>
  <w:footnote w:id="23">
    <w:p w14:paraId="4C3AE652" w14:textId="77777777" w:rsidR="006C1257" w:rsidRPr="00F84F06" w:rsidRDefault="00B42B42" w:rsidP="00684051">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Stier E, Clarke M, Deshmukh A, et al. International Anal Neoplasia Society's consensus guidelines for anal cancer screening. International Journal of Cancer 2024;154:1694-702.</w:t>
      </w:r>
    </w:p>
  </w:footnote>
  <w:footnote w:id="24">
    <w:p w14:paraId="3FD9FA6B" w14:textId="4C9D3BBB" w:rsidR="004332B6" w:rsidRDefault="004332B6">
      <w:pPr>
        <w:pStyle w:val="FootnoteText"/>
      </w:pPr>
      <w:r>
        <w:rPr>
          <w:rStyle w:val="FootnoteReference"/>
        </w:rPr>
        <w:footnoteRef/>
      </w:r>
      <w:r>
        <w:t xml:space="preserve"> </w:t>
      </w:r>
      <w:r w:rsidR="00F308E4" w:rsidRPr="00FA1D03">
        <w:t>ASHM Anal Cancer Screening Guidelines Committee. (2025). Targeted Australian Anal Cancer Screening Guidelines for people living with HIV. https://analcancerscreening.guidelines.org.au/</w:t>
      </w:r>
    </w:p>
  </w:footnote>
  <w:footnote w:id="25">
    <w:p w14:paraId="2AB0A0A3" w14:textId="77777777" w:rsidR="00694D10" w:rsidRPr="003F1E8D" w:rsidRDefault="00694D10" w:rsidP="00694D10">
      <w:pPr>
        <w:pStyle w:val="FootnoteText"/>
        <w:rPr>
          <w:rFonts w:asciiTheme="minorHAnsi" w:hAnsiTheme="minorHAnsi" w:cstheme="minorHAnsi"/>
        </w:rPr>
      </w:pPr>
      <w:r w:rsidRPr="003F1E8D">
        <w:rPr>
          <w:rStyle w:val="FootnoteReference"/>
          <w:rFonts w:asciiTheme="minorHAnsi" w:hAnsiTheme="minorHAnsi" w:cstheme="minorHAnsi"/>
        </w:rPr>
        <w:footnoteRef/>
      </w:r>
      <w:r w:rsidRPr="003F1E8D">
        <w:rPr>
          <w:rFonts w:asciiTheme="minorHAnsi" w:hAnsiTheme="minorHAnsi" w:cstheme="minorHAnsi"/>
        </w:rPr>
        <w:t xml:space="preserve"> Cancer Council Australia. (2025). National Cervical Screening Program Guidelines v2.20.  Retrieved from https://www.cancer.org.au/clinical-guidelines/cervical-cancer/cervical-cancer-screening</w:t>
      </w:r>
    </w:p>
  </w:footnote>
  <w:footnote w:id="26">
    <w:p w14:paraId="186EE977" w14:textId="77777777" w:rsidR="000B67E3" w:rsidRPr="00A030E2" w:rsidRDefault="000B67E3" w:rsidP="000B67E3">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Silva M, Peixoto A, Sarmento JA, Coelho R, Macedo G. Anal cytology, histopathology and anoscopy in an anal dysplasia screening program: is anal cytology enough? Rev Esp Enferm Dig. 2018 Feb;110(2):109-114. doi: 10.17235/reed.2017.4913/2017. PMID: 29168646.</w:t>
      </w:r>
    </w:p>
  </w:footnote>
  <w:footnote w:id="27">
    <w:p w14:paraId="6990E005" w14:textId="664DE55F" w:rsidR="000B67E3" w:rsidRPr="00A030E2" w:rsidRDefault="000B67E3" w:rsidP="000B67E3">
      <w:pPr>
        <w:pStyle w:val="FootnoteText"/>
        <w:rPr>
          <w:rFonts w:asciiTheme="minorHAnsi" w:hAnsiTheme="minorHAnsi" w:cstheme="minorHAnsi"/>
        </w:rPr>
      </w:pPr>
      <w:r w:rsidRPr="00A030E2">
        <w:rPr>
          <w:rFonts w:asciiTheme="minorHAnsi" w:hAnsiTheme="minorHAnsi" w:cstheme="minorHAnsi"/>
          <w:vertAlign w:val="superscript"/>
        </w:rPr>
        <w:footnoteRef/>
      </w:r>
      <w:r w:rsidRPr="00A030E2">
        <w:rPr>
          <w:rFonts w:asciiTheme="minorHAnsi" w:hAnsiTheme="minorHAnsi" w:cstheme="minorHAnsi"/>
          <w:vertAlign w:val="superscript"/>
        </w:rPr>
        <w:t xml:space="preserve"> </w:t>
      </w:r>
      <w:r w:rsidRPr="00A030E2">
        <w:rPr>
          <w:rFonts w:asciiTheme="minorHAnsi" w:hAnsiTheme="minorHAnsi" w:cstheme="minorHAnsi"/>
        </w:rPr>
        <w:t>Gudur A, Shanmuganandamurthy D, Szep Z, Poggio JL. An Update on the Current Role of High Resolution Anoscopy in Patients With Anal Dysplasia. Anticancer Res. 2019 Jan;39(1):17-23. doi: 10.21873/anticanres.13075. PMID: 30591436.</w:t>
      </w:r>
    </w:p>
  </w:footnote>
  <w:footnote w:id="28">
    <w:p w14:paraId="536D5AB1" w14:textId="77777777" w:rsidR="00F43999" w:rsidRPr="00A030E2" w:rsidRDefault="00F43999" w:rsidP="00F43999">
      <w:pPr>
        <w:pStyle w:val="FootnoteText"/>
        <w:rPr>
          <w:rFonts w:asciiTheme="minorHAnsi" w:hAnsiTheme="minorHAnsi" w:cstheme="minorHAnsi"/>
          <w:lang w:val="de-DE"/>
        </w:rPr>
      </w:pPr>
      <w:r w:rsidRPr="00A030E2">
        <w:rPr>
          <w:rStyle w:val="FootnoteReference"/>
          <w:rFonts w:asciiTheme="minorHAnsi" w:hAnsiTheme="minorHAnsi" w:cstheme="minorHAnsi"/>
        </w:rPr>
        <w:footnoteRef/>
      </w:r>
      <w:r w:rsidRPr="00A030E2">
        <w:rPr>
          <w:rFonts w:asciiTheme="minorHAnsi" w:hAnsiTheme="minorHAnsi" w:cstheme="minorHAnsi"/>
        </w:rPr>
        <w:t xml:space="preserve"> van der Zee RP, Wit F, Richel O, van der Valk M, Reiss P, de Vries HJC, et al. Effect of the introduction of screening for cancer precursor lesions on anal cancer incidence over time in people living with HIV: a nationwide cohort study. </w:t>
      </w:r>
      <w:r w:rsidRPr="00A030E2">
        <w:rPr>
          <w:rFonts w:asciiTheme="minorHAnsi" w:hAnsiTheme="minorHAnsi" w:cstheme="minorHAnsi"/>
          <w:lang w:val="de-DE"/>
        </w:rPr>
        <w:t>Lancet HIV. 2023;10(2):e97-e106.</w:t>
      </w:r>
    </w:p>
  </w:footnote>
  <w:footnote w:id="29">
    <w:p w14:paraId="23CE3BC4" w14:textId="77777777" w:rsidR="00F43999" w:rsidRPr="00A030E2" w:rsidRDefault="00F43999" w:rsidP="00F43999">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Barnell, G. M., Merchant, M., Lam, J. O., &amp; Silverberg, M. J. (2019). Early Outcomes of a High-Resolution Anoscopy-Based Anal Cancer Screening Program among People with HIV Enrolled in an Integrated Health Care System. Journal of Acquired Immune Deficiency Syndromes, 81(3), 292-299.</w:t>
      </w:r>
    </w:p>
  </w:footnote>
  <w:footnote w:id="30">
    <w:p w14:paraId="3A4CB86C" w14:textId="77777777" w:rsidR="00F43999" w:rsidRPr="00A030E2" w:rsidRDefault="00F43999" w:rsidP="00F43999">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Revollo, B., Videla, S., Llibre, J. M., Paredes, R., Piñol, M., García-Cuyàs, F., Ornelas, A., Puig, J., Parés, D., Corral, J., Clotet, B., &amp; Sirera, G. (2020). Routine Screening of Anal Cytology in Persons With Human Immunodeficiency Virus and the Impact on Invasive Anal Cancer: A Prospective Cohort Study. Clinical Infectious Diseases, 71(2), 390-399.</w:t>
      </w:r>
    </w:p>
  </w:footnote>
  <w:footnote w:id="31">
    <w:p w14:paraId="715282D8" w14:textId="77777777" w:rsidR="00F43999" w:rsidRPr="00A030E2" w:rsidRDefault="00F43999" w:rsidP="00F43999">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Squeo, G. C., Geba, M. C., Kane, W. J., Thomas, T. A., Newberry, Y., Wang, X. Q., Hedrick, T. L., Friel, C. M., &amp; Hoang, S. C. (2023). Impact of a High-Resolution Anoscopy Clinic on Management of Anal Dysplasia in Women Living With HIV. Am Surg, 89(11), 4689-4695.</w:t>
      </w:r>
    </w:p>
  </w:footnote>
  <w:footnote w:id="32">
    <w:p w14:paraId="0B6DAC7F" w14:textId="77777777" w:rsidR="00F43999" w:rsidRPr="00A030E2" w:rsidRDefault="00F43999" w:rsidP="00F43999">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Walker, R. J. B., Easson, A. M., Hosni, A., Kim, J., Weiss, E. S., Santiago, A. T., Chesney, T. R., &amp; Salit, I. E. (2024). Anal Cancers in Previously Screened Versus Unscreened Patients: Tumor Stage and Treatment Outcomes. Dis Colon Rectum, 67(1), 32-41.</w:t>
      </w:r>
    </w:p>
  </w:footnote>
  <w:footnote w:id="33">
    <w:p w14:paraId="75AA2E75" w14:textId="56F3CCF2" w:rsidR="00417931" w:rsidRPr="00A030E2" w:rsidRDefault="00417931">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Sterne, J. A., Hernán, M. A., et al. 2016. ROBINS-I: a tool for assessing risk of bias in non-randomised studies of interventions. BMJ, 355, i4919. doi: 10.1136/bmj.i4919.</w:t>
      </w:r>
    </w:p>
  </w:footnote>
  <w:footnote w:id="34">
    <w:p w14:paraId="2BA7ADBE" w14:textId="773175E5" w:rsidR="00040E56" w:rsidRPr="00A030E2" w:rsidRDefault="00040E56" w:rsidP="00040E56">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vertAlign w:val="superscript"/>
        </w:rPr>
        <w:t xml:space="preserve"> </w:t>
      </w:r>
      <w:r w:rsidRPr="00A030E2">
        <w:rPr>
          <w:rFonts w:asciiTheme="minorHAnsi" w:hAnsiTheme="minorHAnsi" w:cstheme="minorHAnsi"/>
        </w:rPr>
        <w:t>Clarke MA, Deshmukh AA, Suk R, Roberts J, Gilson R, Jay N, Stier EA, Wentzensen N. A systematic review and meta-analysis of cytology and HPV-related biomarkers for anal cancer screening among different risk groups. Int J Cancer. 2022 Dec 1;151(11):1889-1901. doi: 10.1002/ijc.34199. Epub 2022 Aug 6. Erratum in: Int J Cancer. 2023 Sep 1;153(5):E2.</w:t>
      </w:r>
    </w:p>
  </w:footnote>
  <w:footnote w:id="35">
    <w:p w14:paraId="4457685D" w14:textId="585E5174" w:rsidR="00B41B9D" w:rsidRPr="00A030E2" w:rsidRDefault="00B41B9D">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Stier EA, Clarke MA, Deshmukh AA, Wentzensen N, Liu Y, Poynten IM, Cavallari EN, Fink V, Barroso LF, Clifford GM, Cuming T, Goldstone SE, Hillman RJ, Rosa-Cunha I, La Rosa L, Palefsky JM, Plotzker R, Roberts JM, Jay N. International Anal Neoplasia Society's consensus guidelines for anal cancer screening. Int J Cancer. 2024 May 15;154(10):1694-1702.</w:t>
      </w:r>
    </w:p>
  </w:footnote>
  <w:footnote w:id="36">
    <w:p w14:paraId="5F5D711D" w14:textId="1C4EA0C7" w:rsidR="00C35F0A" w:rsidRPr="00A030E2" w:rsidRDefault="00C35F0A">
      <w:pPr>
        <w:pStyle w:val="FootnoteText"/>
        <w:rPr>
          <w:rFonts w:asciiTheme="minorHAnsi" w:hAnsiTheme="minorHAnsi" w:cstheme="minorHAnsi"/>
        </w:rPr>
      </w:pPr>
      <w:r w:rsidRPr="00A030E2">
        <w:rPr>
          <w:rFonts w:asciiTheme="minorHAnsi" w:hAnsiTheme="minorHAnsi" w:cstheme="minorHAnsi"/>
          <w:vertAlign w:val="superscript"/>
        </w:rPr>
        <w:footnoteRef/>
      </w:r>
      <w:r w:rsidRPr="00A030E2">
        <w:rPr>
          <w:rFonts w:asciiTheme="minorHAnsi" w:hAnsiTheme="minorHAnsi" w:cstheme="minorHAnsi"/>
          <w:vertAlign w:val="superscript"/>
        </w:rPr>
        <w:t xml:space="preserve"> </w:t>
      </w:r>
      <w:r w:rsidRPr="00A030E2">
        <w:rPr>
          <w:rFonts w:asciiTheme="minorHAnsi" w:hAnsiTheme="minorHAnsi" w:cstheme="minorHAnsi"/>
        </w:rPr>
        <w:t>Jin, F., Roberts, J. M., Grulich, A. E., Poynten, I. M., Machalek, D. A., Cornall, A., Phillips, S., Ekman, D., McDonald, R. L., Hillman, R. J., Templeton, D. J., Farnsworth, A., Garland, S. M., Fairley, C. K., &amp; Tabrizi, S. N. (2017). The performance of human papillomavirus biomarkers in predicting anal high-grade squamous intraepithelial lesions in gay and bisexual men. AIDS, 31(9), 1303-1311.</w:t>
      </w:r>
    </w:p>
  </w:footnote>
  <w:footnote w:id="37">
    <w:p w14:paraId="19944F65" w14:textId="126E6DC0" w:rsidR="00C35F0A" w:rsidRPr="00A030E2" w:rsidRDefault="00C35F0A">
      <w:pPr>
        <w:pStyle w:val="FootnoteText"/>
        <w:rPr>
          <w:rFonts w:asciiTheme="minorHAnsi" w:hAnsiTheme="minorHAnsi" w:cstheme="minorHAnsi"/>
        </w:rPr>
      </w:pPr>
      <w:r w:rsidRPr="00A030E2">
        <w:rPr>
          <w:rFonts w:asciiTheme="minorHAnsi" w:hAnsiTheme="minorHAnsi" w:cstheme="minorHAnsi"/>
          <w:vertAlign w:val="superscript"/>
        </w:rPr>
        <w:footnoteRef/>
      </w:r>
      <w:r w:rsidRPr="00A030E2">
        <w:rPr>
          <w:rFonts w:asciiTheme="minorHAnsi" w:hAnsiTheme="minorHAnsi" w:cstheme="minorHAnsi"/>
        </w:rPr>
        <w:t xml:space="preserve"> Jin, F., Grulich, A. E., Poynten, I. M., Hillman, R. J., Templeton, D. J., Law, C. L., Farnsworth, A., Garland, S. M., Fairley, C. K., &amp; Roberts, J. M. (2016). The performance of anal cytology as a screening test for anal HSILs in homosexual men. Cancer Cytopathol, 124(6), 415-42</w:t>
      </w:r>
    </w:p>
  </w:footnote>
  <w:footnote w:id="38">
    <w:p w14:paraId="3870BC80" w14:textId="46E89136" w:rsidR="001A0D61" w:rsidRPr="00A030E2" w:rsidRDefault="001A0D61">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NCT07029152. (2025). Screening for Anal Cancer in Men Who Have Sex With Men Using Pre-Exposure Prophylaxis (SCOPE). https://clinicaltrials.gov/study/NCT07029152</w:t>
      </w:r>
    </w:p>
  </w:footnote>
  <w:footnote w:id="39">
    <w:p w14:paraId="5951C158" w14:textId="77777777" w:rsidR="0078048C" w:rsidRPr="00A030E2" w:rsidRDefault="0078048C" w:rsidP="0078048C">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Whiting PF, Rutjes AW, Westwood ME, Mallett S, Deeks JJ, Reitsma JB, Leeflang MM, Sterne JA, Bossuyt PM; QUADAS-2 Group. QUADAS-2: a revised tool for the quality assessment of diagnostic accuracy studies. Ann Intern Med. 2011 Oct 18;155(8):529-36.</w:t>
      </w:r>
    </w:p>
  </w:footnote>
  <w:footnote w:id="40">
    <w:p w14:paraId="6C44D893" w14:textId="77777777" w:rsidR="00B11CCF" w:rsidRPr="00A030E2" w:rsidRDefault="00B11CCF" w:rsidP="00A75D3E">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Table 3, Ratified PICO Confirmation – MSAC Application 1752</w:t>
      </w:r>
    </w:p>
  </w:footnote>
  <w:footnote w:id="41">
    <w:p w14:paraId="28356754" w14:textId="77777777" w:rsidR="00B11CCF" w:rsidRPr="00A030E2" w:rsidRDefault="00B11CCF" w:rsidP="00A75D3E">
      <w:pPr>
        <w:pStyle w:val="FootnoteText"/>
        <w:rPr>
          <w:rFonts w:asciiTheme="minorHAnsi" w:hAnsiTheme="minorHAnsi" w:cstheme="minorHAnsi"/>
          <w:lang w:val="de-DE"/>
        </w:rPr>
      </w:pPr>
      <w:r w:rsidRPr="00A030E2">
        <w:rPr>
          <w:rStyle w:val="FootnoteReference"/>
          <w:rFonts w:asciiTheme="minorHAnsi" w:hAnsiTheme="minorHAnsi" w:cstheme="minorHAnsi"/>
        </w:rPr>
        <w:footnoteRef/>
      </w:r>
      <w:r w:rsidRPr="00A030E2">
        <w:rPr>
          <w:rFonts w:asciiTheme="minorHAnsi" w:hAnsiTheme="minorHAnsi" w:cstheme="minorHAnsi"/>
        </w:rPr>
        <w:t xml:space="preserve"> Australian Bureau of Statistics. (2022). Estimates and characteristics of LGBTI+ populations in Australia. </w:t>
      </w:r>
      <w:r w:rsidRPr="00A030E2">
        <w:rPr>
          <w:rFonts w:asciiTheme="minorHAnsi" w:hAnsiTheme="minorHAnsi" w:cstheme="minorHAnsi"/>
          <w:lang w:val="de-DE"/>
        </w:rPr>
        <w:t>ABS. https://www.abs.gov.au/statistics/people/people-and-communities/estimates-and-characteristics-lgbti-populations-australia/latest-release.</w:t>
      </w:r>
    </w:p>
  </w:footnote>
  <w:footnote w:id="42">
    <w:p w14:paraId="5DC4F574" w14:textId="7CE955C9" w:rsidR="00FA321A" w:rsidRPr="00A030E2" w:rsidRDefault="00FA321A">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Dias Gonçalves Lima F, Viset JD, Leeflang MMG, Limpens J, Prins JM, de Vries HJC. The Accuracy of Anal Swab-Based Tests to Detect High-Grade Anal Intraepithelial Neoplasia in HIV-Infected Patients: A Systematic Review and Meta-analysis. Open Forum Infect Dis. 2019 Apr 16;6(5):ofz191</w:t>
      </w:r>
    </w:p>
  </w:footnote>
  <w:footnote w:id="43">
    <w:p w14:paraId="1B8479B0" w14:textId="77777777" w:rsidR="00805F3B" w:rsidRPr="00A030E2" w:rsidRDefault="00805F3B" w:rsidP="00805F3B">
      <w:pPr>
        <w:pStyle w:val="FootnoteText"/>
        <w:rPr>
          <w:rFonts w:asciiTheme="minorHAnsi" w:hAnsiTheme="minorHAnsi" w:cstheme="minorHAnsi"/>
          <w:noProof/>
        </w:rPr>
      </w:pPr>
      <w:r w:rsidRPr="00A030E2">
        <w:rPr>
          <w:rFonts w:asciiTheme="minorHAnsi" w:hAnsiTheme="minorHAnsi" w:cstheme="minorHAnsi"/>
          <w:vertAlign w:val="superscript"/>
        </w:rPr>
        <w:footnoteRef/>
      </w:r>
      <w:r w:rsidRPr="00A030E2">
        <w:rPr>
          <w:rFonts w:asciiTheme="minorHAnsi" w:hAnsiTheme="minorHAnsi" w:cstheme="minorHAnsi"/>
          <w:vertAlign w:val="superscript"/>
        </w:rPr>
        <w:t xml:space="preserve"> </w:t>
      </w:r>
      <w:r w:rsidRPr="00A030E2">
        <w:rPr>
          <w:rFonts w:asciiTheme="minorHAnsi" w:hAnsiTheme="minorHAnsi" w:cstheme="minorHAnsi"/>
        </w:rPr>
        <w:t xml:space="preserve">NCT05217940. (2022). The Effectiveness of Screening Women With Lower Genital Tract Neoplasia or Cancers for Anal Cancer Precursors </w:t>
      </w:r>
      <w:hyperlink r:id="rId3" w:history="1">
        <w:r w:rsidRPr="00A030E2">
          <w:rPr>
            <w:rFonts w:asciiTheme="minorHAnsi" w:hAnsiTheme="minorHAnsi" w:cstheme="minorHAnsi"/>
          </w:rPr>
          <w:t>https://clinicaltrials.gov/study/NCT05217940</w:t>
        </w:r>
      </w:hyperlink>
      <w:r w:rsidRPr="00A030E2">
        <w:rPr>
          <w:rFonts w:asciiTheme="minorHAnsi" w:hAnsiTheme="minorHAnsi" w:cstheme="minorHAnsi"/>
          <w:noProof/>
        </w:rPr>
        <w:t xml:space="preserve"> </w:t>
      </w:r>
    </w:p>
  </w:footnote>
  <w:footnote w:id="44">
    <w:p w14:paraId="443D191F" w14:textId="77777777" w:rsidR="00805F3B" w:rsidRPr="00A030E2" w:rsidRDefault="00805F3B" w:rsidP="00805F3B">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NCT05566106. Anal Follow-up of Patients With a Gynecological History of High-grade Lesion and More Induced HPV (Cohorte_HPV). https://www.clinicaltrials.gov/study/NCT05566106</w:t>
      </w:r>
    </w:p>
  </w:footnote>
  <w:footnote w:id="45">
    <w:p w14:paraId="76F99F56" w14:textId="77777777" w:rsidR="00805F3B" w:rsidRPr="00A030E2" w:rsidRDefault="00805F3B" w:rsidP="00805F3B">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NCT05074264, Screening Algorithms for Cervical and Anal High-Grade Squamous Intraepithelial Lesions in People With HIV in Mexico and Puerto Rico (CAMPO-101). https://www.clinicaltrials.gov/study/NCT05074264</w:t>
      </w:r>
    </w:p>
  </w:footnote>
  <w:footnote w:id="46">
    <w:p w14:paraId="6162A7B7" w14:textId="77777777" w:rsidR="00805F3B" w:rsidRPr="00A030E2" w:rsidRDefault="00805F3B" w:rsidP="00805F3B">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NCT05531799. (2022). Optimizing an Anal High-grade Squamous Intraepithelial Lesion Screening Algorithm for Thai Men Who Have Sex With Men and Transgender Women https://clinicaltrials.gov/study/NCT05531799</w:t>
      </w:r>
    </w:p>
  </w:footnote>
  <w:footnote w:id="47">
    <w:p w14:paraId="254C74CD" w14:textId="54147394" w:rsidR="008C484D" w:rsidRPr="00A030E2" w:rsidRDefault="008C484D">
      <w:pPr>
        <w:pStyle w:val="FootnoteText"/>
        <w:rPr>
          <w:rFonts w:asciiTheme="minorHAnsi" w:hAnsiTheme="minorHAnsi" w:cstheme="minorHAnsi"/>
        </w:rPr>
      </w:pPr>
      <w:r w:rsidRPr="00A030E2">
        <w:rPr>
          <w:rFonts w:asciiTheme="minorHAnsi" w:hAnsiTheme="minorHAnsi" w:cstheme="minorHAnsi"/>
          <w:noProof/>
          <w:vertAlign w:val="superscript"/>
        </w:rPr>
        <w:footnoteRef/>
      </w:r>
      <w:r w:rsidRPr="00A030E2">
        <w:rPr>
          <w:rFonts w:asciiTheme="minorHAnsi" w:hAnsiTheme="minorHAnsi" w:cstheme="minorHAnsi"/>
          <w:noProof/>
        </w:rPr>
        <w:t xml:space="preserve"> Albuquerque A, Rios E, Dias CC, Nathan M. p16 immunostaining in histological grading of anal squamous intraepithelial lesions: a systematic review and meta-analysis. Mod Pathol. 2018 Jul;31(7):1026-1035. doi: 10.1038/s41379-018-0026-6. Epub 2018 Feb 13. PMID: 29434342.</w:t>
      </w:r>
    </w:p>
  </w:footnote>
  <w:footnote w:id="48">
    <w:p w14:paraId="0BFA17F3" w14:textId="77777777" w:rsidR="00327904" w:rsidRPr="00A030E2" w:rsidRDefault="00327904" w:rsidP="00327904">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ACTRN12624000154505. 2024. Pilot study of Anal Neoplasia Treatment in people with HIV Evaluation and monitoring (short title: PANTHER). https://www.anzctr.org.au/Trial/Registration/TrialReview.aspx?id=386651&amp;isReview=true</w:t>
      </w:r>
    </w:p>
  </w:footnote>
  <w:footnote w:id="49">
    <w:p w14:paraId="50144B99" w14:textId="77777777" w:rsidR="00AB5510" w:rsidRPr="00A030E2" w:rsidRDefault="00AB5510" w:rsidP="00AB5510">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Atkinson, T. M., Mazumdar, M., Van Hyfte, G., Lee, J. Y., Li, Y., Lynch, K. A., Webb, A., Holland, S. M., Lubetkin, E. I., Goldstone, S., Einstein, M. H., Stier, E. A., Wiley, D. J., Mitsuyasu, R., Rosa-Cunha, I., Aboulafia, D. M., Dhanireddy, S., Schouten, J. T., Levine, R., . . . Palefsky, J. M. (2025). Health-Related Quality of Life for Persons Treated or Monitored for Anal High-Grade Squamous Intraepithelial Lesions (AMC-A01). JCO Oncology Practice, 0(0), OP-24-00830. https://doi.org/10.1200/OP-24-00830</w:t>
      </w:r>
    </w:p>
  </w:footnote>
  <w:footnote w:id="50">
    <w:p w14:paraId="60FB5654" w14:textId="77777777" w:rsidR="00AB5510" w:rsidRPr="00A030E2" w:rsidRDefault="00AB5510" w:rsidP="00AB5510">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Goldstone, S. E., Lensing, S. Y., Stier, E. A., Darragh, T., Lee, J. Y., Van Zante, A., Jay, N., Berry-Lawhorn, J. M., Cranston, R. D., Mitsuyasu, R., Aboulafia, D., Palefsky, J. M., &amp; Wilkin, T. (2019). A Randomized Clinical Trial of Infrared Coagulation Ablation Versus Active Monitoring of Intra-anal High-grade Dysplasia in Adults With Human Immunodeficiency Virus Infection: An AIDS Malignancy Consortium Trial. Clinical Infectious Diseases, 68(7), 1204-1212.</w:t>
      </w:r>
    </w:p>
  </w:footnote>
  <w:footnote w:id="51">
    <w:p w14:paraId="4611F381" w14:textId="77777777" w:rsidR="00AB5510" w:rsidRPr="00A030E2" w:rsidRDefault="00AB5510" w:rsidP="00AB5510">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Richel, O., de Vries, H. J. C., van Noesel, C. J. M., Dijkgraaf, M. G. W., &amp; Prins, J. M. (2013b). Comparison of imiquimod, topical fluorouracil, and electrocautery for the treatment of anal intraepithelial neoplasia in HIV-positive men who have sex with men: an open-label, randomised controlled trial. The Lancet Oncology, 14(4), 346-353.</w:t>
      </w:r>
    </w:p>
  </w:footnote>
  <w:footnote w:id="52">
    <w:p w14:paraId="6DCDFE2A" w14:textId="77777777" w:rsidR="00AB5510" w:rsidRPr="00A030E2" w:rsidRDefault="00AB5510" w:rsidP="00AB5510">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Siegenbeek Van Heukelom ML, Richel O, Nieuwkerk PT, De Vries HJC, Prins JM. Health-Related Quality of Life and Sexual Functioning of HIV-Positive Men Who Have Sex with Men Who Are Treated for Anal Intraepithelial Neoplasia. Diseases of the Colon and Rectum. 2016;59(1):42-7</w:t>
      </w:r>
    </w:p>
  </w:footnote>
  <w:footnote w:id="53">
    <w:p w14:paraId="1769441D" w14:textId="77777777" w:rsidR="00AB5510" w:rsidRPr="00A030E2" w:rsidRDefault="00AB5510" w:rsidP="00AB5510">
      <w:pPr>
        <w:pStyle w:val="FootnoteText"/>
        <w:rPr>
          <w:rFonts w:asciiTheme="minorHAnsi" w:hAnsiTheme="minorHAnsi" w:cstheme="minorHAnsi"/>
        </w:rPr>
      </w:pPr>
      <w:r w:rsidRPr="00A030E2">
        <w:rPr>
          <w:rStyle w:val="FootnoteReference"/>
          <w:rFonts w:asciiTheme="minorHAnsi" w:hAnsiTheme="minorHAnsi" w:cstheme="minorHAnsi"/>
        </w:rPr>
        <w:footnoteRef/>
      </w:r>
      <w:r w:rsidRPr="00A030E2">
        <w:rPr>
          <w:rFonts w:asciiTheme="minorHAnsi" w:hAnsiTheme="minorHAnsi" w:cstheme="minorHAnsi"/>
        </w:rPr>
        <w:t xml:space="preserve"> Weis, S. E., Vecino, I., Pogoda, J. M., &amp; Susa, J. S. (2012). Treatment of high-grade anal intraepithelial neoplasia with infrared coagulation in a primary care population of HIV-infected men and women. Diseases of the Colon and Rectum, 55(12), 1236-1243.</w:t>
      </w:r>
    </w:p>
  </w:footnote>
  <w:footnote w:id="54">
    <w:p w14:paraId="61579E0A" w14:textId="1D837A71" w:rsidR="00190F54" w:rsidRPr="00D2625E" w:rsidRDefault="00190F54">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St Vincent’s Hospital Sydney. (2025). Anal Swab Tests. https://www.svhs.org.au/our-services/list-of-services/hiv-immunology-infectious-disease/dysplasia-and-anal-cancer-services/anal-pap-tests</w:t>
      </w:r>
    </w:p>
  </w:footnote>
  <w:footnote w:id="55">
    <w:p w14:paraId="07D8CA79" w14:textId="31BB7887" w:rsidR="00DB1616" w:rsidRPr="00D2625E" w:rsidRDefault="00DB1616">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NCT06507917. (2024). Concordance and Acceptability of Self-screening Versus Screening by a Healthcare Professional for HPV, a Risk Factor for Anal Cancer, by Swab in People Living With HIV (a-HPVVIH). https://clinicaltrials.gov/study/NCT06507917</w:t>
      </w:r>
    </w:p>
  </w:footnote>
  <w:footnote w:id="56">
    <w:p w14:paraId="6DCE34B4" w14:textId="77777777" w:rsidR="00190F54" w:rsidRPr="00D2625E" w:rsidRDefault="00190F54" w:rsidP="00190F54">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Kaufman E, de Castro C, Williamson T, Lessard B, Munoz M, Mayrand MH, Burchell AN, Klein MB, Charest L, Auger M, Marcus V, Coutlée F, de Pokomandy A; EVVA Study Group. Acceptability of anal cancer screening tests for women living with HIV in the EVVA study.</w:t>
      </w:r>
    </w:p>
  </w:footnote>
  <w:footnote w:id="57">
    <w:p w14:paraId="463F6ABB" w14:textId="2C77F73C" w:rsidR="00190F54" w:rsidRPr="00D2625E" w:rsidRDefault="00190F54" w:rsidP="00190F54">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De-Masi, A., Davis, E., Cuming, T., Chindawi, N., Pesola, F., Cappello, C., Chambers, S., Bowring, J., Rosenthal, A. N., Sasieni, P., &amp; Nathan, M. (2018). The acceptability of high resolution anoscopy examination in patients attending a tertiary referral centre</w:t>
      </w:r>
    </w:p>
  </w:footnote>
  <w:footnote w:id="58">
    <w:p w14:paraId="5A73F16F" w14:textId="4591836F" w:rsidR="00190F54" w:rsidRPr="00D2625E" w:rsidRDefault="00190F54">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Nitkowski, J., Ridolfi, T. J., Lundeen, S. J., Giuliano, A. R., Chiao, E. Y., Fernandez, M. E., Schick, V., Smith, J. S., Brzezinski, B., &amp; Nyitray, A. G. (2024). The influence of home versus clinic anal human papillomavirus sampling on high-resolution anoscopy uptake in the Prevent Anal Cancer Self-Swab Study. Sexual Health, 21(3)</w:t>
      </w:r>
    </w:p>
  </w:footnote>
  <w:footnote w:id="59">
    <w:p w14:paraId="095787D4" w14:textId="3BB51F33" w:rsidR="00190F54" w:rsidRPr="00D2625E" w:rsidRDefault="00190F54">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Lam, J., Barnell, G., Merchant, M., Ellis, C., &amp; Silverberg, M. (2018). Acceptability of high-resolution anoscopy for anal cancer screening in HIV-infected patients. HIV Medicine, 19(10), 716-723.</w:t>
      </w:r>
    </w:p>
  </w:footnote>
  <w:footnote w:id="60">
    <w:p w14:paraId="387248D0" w14:textId="0E9B3517" w:rsidR="00190F54" w:rsidRPr="00D2625E" w:rsidRDefault="00190F54">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Russo, S., McCaffery, K., Ellard, J., Poynten, M., Prestage, G., Templeton, D. J., Hillman, R., Law, C., &amp; Grulich, A. E. (2018). Experience and psychological impact of anal cancer screening in gay, bisexual and other men who have sex with men: a qualitative study. Psychooncology, 27(1)</w:t>
      </w:r>
    </w:p>
  </w:footnote>
  <w:footnote w:id="61">
    <w:p w14:paraId="4E4C1FAB" w14:textId="6D2B7F19" w:rsidR="00190F54" w:rsidRPr="00D2625E" w:rsidRDefault="00190F54">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Tinmouth, J., Raboud, J., Ali, M., Malloch, L., Su, D., Sano, M., Lytwyn, A., Rourke, S. B., Rabeneck, L., &amp; Salit, I. (2011). The psychological impact of being screened for anal cancer in HIV-infected men who have sex with men. Dis Colon Rectum, 54(3), 352-359.</w:t>
      </w:r>
    </w:p>
  </w:footnote>
  <w:footnote w:id="62">
    <w:p w14:paraId="3A301CA5" w14:textId="77777777" w:rsidR="00190F54" w:rsidRPr="00D2625E" w:rsidRDefault="00190F54" w:rsidP="00190F54">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Cvejic, E., Poynten, I. M., Kelly, P. J., Jin, F., Howard, K., Grulich, A. E., Templeton, D. J., Hillman, R. J., Law, C., Roberts, J. M., &amp; McCaffery, K. (2020). Psychological and utility-based quality of life impact of screening test results for anal precancerous lesions in gay and bisexual men: Baseline findings from the Study of the Prevention of Anal Cancer. Sexually Transmitted Infections, 96(3), 177-183.</w:t>
      </w:r>
    </w:p>
  </w:footnote>
  <w:footnote w:id="63">
    <w:p w14:paraId="7B839ED2" w14:textId="0B1E1FA0" w:rsidR="00190F54" w:rsidRPr="00D2625E" w:rsidRDefault="00190F54">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Landstra, J. M., Ciarrochi, J., Deane, F. P., Botes, L. P., &amp; Hillman, R. J. (2013). The psychological impact of anal cancer screening on HIV-infected men. Psychooncology, 22(3), 614-620. https://doi.org/10.1002/pon.3040</w:t>
      </w:r>
    </w:p>
  </w:footnote>
  <w:footnote w:id="64">
    <w:p w14:paraId="18377B4D" w14:textId="77A5136F" w:rsidR="00502AA6" w:rsidRPr="00D2625E" w:rsidRDefault="00502AA6">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van Dongen, J., de Heus, E., Eickholt, L., Schrieks, M., Zantingh, I., Brouwer, O. R., Oonk, M. H. M., Grotenhuis, B. A., Ezendam, N. P. M., &amp; Duijts, S. F. A. (2022). Challenges and controversies patients and (health care) professionals experience in managing vaginal, vulvar, penile or anal cancer: The SILENCE study. European journal of cancer care, 31(6), e13676. https://doi.org/https://doi.org/10.1111/ecc.13676</w:t>
      </w:r>
    </w:p>
  </w:footnote>
  <w:footnote w:id="65">
    <w:p w14:paraId="4FE8BF54" w14:textId="185B8DB9" w:rsidR="00190F54" w:rsidRPr="00D2625E" w:rsidRDefault="00190F54">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Carter, S. M., &amp; Barratt, A. (2017). What is overdiagnosis and why should we take it seriously in cancer screening? Public Health Res Pract, 27(3). https://doi.org/10.17061/phrp2731722</w:t>
      </w:r>
    </w:p>
  </w:footnote>
  <w:footnote w:id="66">
    <w:p w14:paraId="5314C869" w14:textId="1DBE2CD7" w:rsidR="00190F54" w:rsidRPr="00D2625E" w:rsidRDefault="00190F54">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Srivastava, S., Koay, E. J., Borowsky, A. D., De Marzo, A. M., Ghosh, S., Wagner, P. D., &amp; Kramer, B. S. (2019). Cancer overdiagnosis: a biological challenge and clinical dilemma. Nat Rev Cancer, 19(6), 349-358. https://doi.org/10.1038/s41568-019-0142-8</w:t>
      </w:r>
    </w:p>
  </w:footnote>
  <w:footnote w:id="67">
    <w:p w14:paraId="0BB03C1B" w14:textId="2DCDD2A2" w:rsidR="00190F54" w:rsidRPr="00D2625E" w:rsidRDefault="00190F54">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Voss, T., Krag, M., Martiny, F., Heleno, B., Jørgensen, K. J., &amp; Brandt Brodersen, J. (2023). Quantification of overdiagnosis in randomised trials of cancer screening: an overview and re-analysis of systematic reviews. Cancer Epidemiology, 84, 102352. https://doi.org/https://doi.org/10.1016/j.canep.2023.102352</w:t>
      </w:r>
    </w:p>
  </w:footnote>
  <w:footnote w:id="68">
    <w:p w14:paraId="4622967C" w14:textId="244DD821" w:rsidR="00190F54" w:rsidRPr="00D2625E" w:rsidRDefault="00190F54">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Bennett, K. F., Waller, J., Ryan, M., Bailey, J. V., &amp; Marlow, L. A. V. (2019). The psychosexual impact of testing positive for high-risk cervical human papillomavirus (HPV): A systematic review. Psycho-Oncology, 28(10), 1959-1970. https://doi.org/https://doi.org/10.1002/pon.5198</w:t>
      </w:r>
    </w:p>
  </w:footnote>
  <w:footnote w:id="69">
    <w:p w14:paraId="10B1A7A1" w14:textId="04FC93C3" w:rsidR="00187130" w:rsidRPr="00D2625E" w:rsidRDefault="00187130">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McCaffery, K., Waller, J., Nazroo, J., &amp; Wardle, J. (2006). Social and psychological impact of HPV testing in cervical screening: a qualitative study. Sexually Transmitted Infections, 82(2), 169. https://doi.org/10.1136/sti.2005.016436</w:t>
      </w:r>
    </w:p>
  </w:footnote>
  <w:footnote w:id="70">
    <w:p w14:paraId="1406108A" w14:textId="208B4B98" w:rsidR="00187130" w:rsidRPr="00D2625E" w:rsidRDefault="00187130">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Waller, J., Marlow, L. A. V., &amp; Wardle, J. (2007). The association between knowledge of HPV and feelings of stigma, shame and anxiety. Sexually Transmitted Infections, 83(2), 155. https://doi.org/10.1136/sti.2006.023333</w:t>
      </w:r>
    </w:p>
  </w:footnote>
  <w:footnote w:id="71">
    <w:p w14:paraId="3C412D83" w14:textId="34942DC6" w:rsidR="00187130" w:rsidRPr="00D2625E" w:rsidRDefault="00187130">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Sam, I., Dang, W., Iu, N., Luo, Z., Xiang, Y. T., &amp; Smith, R. D. (2025). Barriers and facilitators to anal cancer screening among men who have sex with men: a systematic review with narrative synthesis. BMC Cancer, 25(1), 586. https://doi.org/10.1186/s12885-025-13980-w</w:t>
      </w:r>
    </w:p>
  </w:footnote>
  <w:footnote w:id="72">
    <w:p w14:paraId="45D963DA" w14:textId="7B92ECBE" w:rsidR="00670E78" w:rsidRPr="00D2625E" w:rsidRDefault="00670E78">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ACTRN12624000154505. 2024. Pilot study of Anal Neoplasia Treatment in people with HIV Evaluation and monitoring (short title: PANTHER). https://www.anzctr.org.au/Trial/Registration/TrialReview.aspx?id=386651&amp;isReview=true</w:t>
      </w:r>
    </w:p>
  </w:footnote>
  <w:footnote w:id="73">
    <w:p w14:paraId="14200F15" w14:textId="3F3C863D" w:rsidR="0013342E" w:rsidRPr="00D2625E" w:rsidRDefault="0013342E">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Santorelli, C., Leo, C. A., Hodgkinson, J. D., Baldelli, F., Cantarella, F., &amp; Cavazzoni, E. (2018). Screening for Squamous Cell Anal Cancer in HIV Positive Patients: A Five-Year Experience. Journal of Investigative Surgery, 31(5), 378-384. https://doi.org/10.1080/08941939.2017.1334845</w:t>
      </w:r>
    </w:p>
  </w:footnote>
  <w:footnote w:id="74">
    <w:p w14:paraId="766A4F0B" w14:textId="1DF3D262" w:rsidR="008413B6" w:rsidRPr="00D2625E" w:rsidRDefault="008413B6">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Abulafia, O., Pezzullo, J. C., &amp; Sherer, D. M. (2003). Performance of ThinPrep liquid-based cervical cytology in comparison with conventionally prepared Papanicolaou smears: a quantitative survey. Gynecol Oncol, 90(1), 137-144</w:t>
      </w:r>
    </w:p>
  </w:footnote>
  <w:footnote w:id="75">
    <w:p w14:paraId="32A44C55" w14:textId="75FA2910" w:rsidR="002E5AD7" w:rsidRPr="00D2625E" w:rsidRDefault="002E5AD7">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McDonald, J. E., &amp; Lea, M. Z. (2015). Observational data base of anal dysplasia in persons living with HIV/AIDS [PLWH] in an HMO. Sexual Health, 12(1), 85. https://doi.org/10.1071/SHv12n1abs</w:t>
      </w:r>
    </w:p>
  </w:footnote>
  <w:footnote w:id="76">
    <w:p w14:paraId="72B0F7BF" w14:textId="3D907EDC" w:rsidR="002E5AD7" w:rsidRPr="00D2625E" w:rsidRDefault="002E5AD7">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Silvera, R., Martinson, T., Gaisa, M. M., Liu, Y., Deshmukh, A. A., &amp; Sigel, K. (2021). The other side of screening: predictors of treatment and follow-up for anal precancers in a large health system. AIDS, 35(13), 2157-2162. https://doi.org/10.1097/qad.0000000000002948</w:t>
      </w:r>
    </w:p>
  </w:footnote>
  <w:footnote w:id="77">
    <w:p w14:paraId="4DBB3C06" w14:textId="1DFC1D5E" w:rsidR="002E5AD7" w:rsidRPr="00D2625E" w:rsidRDefault="002E5AD7">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Krempasky, C., DeWitt, W., Braun, J., &amp; Guadron, R. (2020). The "hRA cascade": Assessing engagement at steps of preventive care for anal cancer at an urban community health center. Journal of Lower Genital Tract Disease, 24, S1. https://doi.org/10.1097/LGT.0000000000000537</w:t>
      </w:r>
    </w:p>
  </w:footnote>
  <w:footnote w:id="78">
    <w:p w14:paraId="0874C13C" w14:textId="294B37A3" w:rsidR="002E5AD7" w:rsidRPr="00D2625E" w:rsidRDefault="002E5AD7">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Nitkowski, J., Ridolfi, T. J., Lundeen, S. J., Giuliano, A. R., Chiao, E. Y., Fernandez, M. E., Schick, V., Smith, J. S., Brzezinski, B., &amp; Nyitray, A. G. (2024). The influence of home versus clinic anal human papillomavirus sampling on high-resolution anoscopy uptake in the Prevent Anal Cancer Self-Swab Study. Sexual Health, 21(3). https://doi.org/10.1071/SH23210</w:t>
      </w:r>
    </w:p>
  </w:footnote>
  <w:footnote w:id="79">
    <w:p w14:paraId="3B8D8292" w14:textId="0A8147E4" w:rsidR="002E5AD7" w:rsidRPr="00D2625E" w:rsidRDefault="002E5AD7">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Nyitray, A. G., Nitkowski, J., McAuliffe, T. L., Brzezinski, B., Swartz, M. D., Fernandez, M. E., Deshmukh, A. A., Ridolfi, T. J., Lundeen, S. J., Cockerham, L., Wenten, D., Petroll, A., Hilgeman, B., Smith, J. S., Chiao, E. Y., Giuliano, A. R., Schick, V., &amp; The Prevent Anal Cancer Self-Swab Study, T. (2023). Home-based self-sampling vs clinician sampling for anal precancer screening: The Prevent Anal Cancer Self-Swab Study. International Journal of Cancer, 153(4), 843-853. https://doi.org/https://doi.org/10.1002/ijc.34553</w:t>
      </w:r>
    </w:p>
  </w:footnote>
  <w:footnote w:id="80">
    <w:p w14:paraId="782E63FB" w14:textId="5D488B14" w:rsidR="002E5AD7" w:rsidRPr="00D2625E" w:rsidRDefault="002E5AD7">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Achhra, A. C., Chan, E., Applebaum, S., Guerrero, M., Hao, R., Pantel, H., Virata, M., Fikrig, M., &amp; Barakat, L. (2024). Five-year evaluation of Anal Cancer Screening Program in Men Who Have Sex With Men with HIV at Two Academic Center Clinics [Article in Press]. Clinical infectious diseases : an official publication of the Infectious Diseases Society of America. https://doi.org/10.1093/cid/ciae541</w:t>
      </w:r>
    </w:p>
  </w:footnote>
  <w:footnote w:id="81">
    <w:p w14:paraId="12CD5149" w14:textId="76E4271A" w:rsidR="002E5AD7" w:rsidRPr="00D2625E" w:rsidRDefault="002E5AD7">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Cardenas, B., Geba, M., Williams, B., Hoang, S., Quass-Ferdinand, L., Newberry, Y., Woodberry, L., Dillingham, R., &amp; Thomas, T. (2022). EVALUATING THE CASCADE OF CARE FOR ANAL CANCER SCREENING WITHIN A RYAN WHITE HIV/AIDS PROGRAM CLINIC [Conference Abstract]. Sexual Health, 19(2), xvi. https://doi.org/10.1071/SHv19n2abs</w:t>
      </w:r>
    </w:p>
  </w:footnote>
  <w:footnote w:id="82">
    <w:p w14:paraId="78673650" w14:textId="4E5DCA94" w:rsidR="002E5AD7" w:rsidRPr="00D2625E" w:rsidRDefault="002E5AD7">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Alrefai, S., &amp; Levine, R. A. (2013). 1. Patient compliance with screening and treatment protocols for anal dysplasia in a high-risk population. Sexual Health, 10(6), 570-570. https://doi.org/10.1071/SHv10n6ab1</w:t>
      </w:r>
    </w:p>
  </w:footnote>
  <w:footnote w:id="83">
    <w:p w14:paraId="45BDB795" w14:textId="06D64087" w:rsidR="002E5AD7" w:rsidRPr="00D2625E" w:rsidRDefault="002E5AD7">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Botes, L. P., Pett, S., Carr, A., Marriott, D., Cooper, D. A., Matthews, G., Carbone, S., Kumaradevan, N., McHugh, L., &amp; Hillman, R. J. (2013). Anal cytological abnormalities are poor predictors of high-grade intraepithelial neoplasia amongst HIV-positive men who have sex with men. Sexual Health, 10(1), 9-17. https://doi.org/10.1071/SH11135</w:t>
      </w:r>
    </w:p>
  </w:footnote>
  <w:footnote w:id="84">
    <w:p w14:paraId="487F52F9" w14:textId="77777777" w:rsidR="005B7083" w:rsidRPr="00D2625E" w:rsidRDefault="005B7083" w:rsidP="005B7083">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Brogden DRL, Walsh U, Pellino G, Kontovounisios C, Tekkis P, Mills SC. Evaluating the efficacy of treatment options for anal intraepithelial neoplasia: a systematic review. Int J Colorectal Dis. 2021 Feb;36(2):213-226.</w:t>
      </w:r>
    </w:p>
  </w:footnote>
  <w:footnote w:id="85">
    <w:p w14:paraId="0B5D1BE7" w14:textId="07E767E6" w:rsidR="00267C00" w:rsidRDefault="00267C00">
      <w:pPr>
        <w:pStyle w:val="FootnoteText"/>
      </w:pPr>
      <w:r w:rsidRPr="00D2625E">
        <w:rPr>
          <w:rStyle w:val="FootnoteReference"/>
          <w:rFonts w:asciiTheme="minorHAnsi" w:hAnsiTheme="minorHAnsi" w:cstheme="minorHAnsi"/>
        </w:rPr>
        <w:footnoteRef/>
      </w:r>
      <w:r w:rsidRPr="00D2625E">
        <w:rPr>
          <w:rFonts w:asciiTheme="minorHAnsi" w:hAnsiTheme="minorHAnsi" w:cstheme="minorHAnsi"/>
        </w:rPr>
        <w:t xml:space="preserve"> Renzi C, Whitaker KL, Wardle J. Over-reassurance and undersupport after a 'false alarm': a systematic review of the impact on subsequent cancer symptom attribution and help seeking. BMJ Open. 2015 Feb 4;5(2):e007002.</w:t>
      </w:r>
    </w:p>
  </w:footnote>
  <w:footnote w:id="86">
    <w:p w14:paraId="7664236E" w14:textId="318B3F2B" w:rsidR="0069019A" w:rsidRPr="00D2625E" w:rsidRDefault="0069019A">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Mittleman, J. (2023). Sexual Fluidity: Implications for Population Research. Demography, 60(4), 1257-1282.</w:t>
      </w:r>
    </w:p>
  </w:footnote>
  <w:footnote w:id="87">
    <w:p w14:paraId="700CC5F5" w14:textId="683C6D7C" w:rsidR="0069019A" w:rsidRPr="00D2625E" w:rsidRDefault="0069019A">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King, J., McManus, H., Kwon, A., Gray, R., &amp; McGregor, S. (2023). HIV, viral hepatitis and sexually transmissible infections in Australia: Annual surveillance report 2023. T. K. Institute.</w:t>
      </w:r>
    </w:p>
  </w:footnote>
  <w:footnote w:id="88">
    <w:p w14:paraId="779B8910" w14:textId="77777777" w:rsidR="00005BF6" w:rsidRPr="00D2625E" w:rsidRDefault="00005BF6" w:rsidP="00005BF6">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Sun, J., Wiley, D., Barrett, B. W., Hsu, H., Palella, F. J., Kwait, J., Martinson, J., &amp; D’Souza, G. (2023). Comparison of anal pre-cancer screening strategies among men who have sex with men [Article]. International Journal of STD and AIDS, 34(2), 87-97.</w:t>
      </w:r>
    </w:p>
  </w:footnote>
  <w:footnote w:id="89">
    <w:p w14:paraId="5F087C44" w14:textId="77777777" w:rsidR="00005BF6" w:rsidRPr="00D2625E" w:rsidRDefault="00005BF6" w:rsidP="00005BF6">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Barnell, G. M., &amp; Schechter, M. S. (2024). Anal Cancer Screening and Prevention-A New Era, Limited by Access to High-Resolution Anoscopy. JAMA Netw Open, 7(3), e240019.</w:t>
      </w:r>
    </w:p>
  </w:footnote>
  <w:footnote w:id="90">
    <w:p w14:paraId="53F6E6D2" w14:textId="25DD7F76" w:rsidR="001F2DA2" w:rsidRPr="00D2625E" w:rsidRDefault="001F2DA2" w:rsidP="001F2DA2">
      <w:pPr>
        <w:pStyle w:val="FootnoteText"/>
        <w:rPr>
          <w:rFonts w:asciiTheme="minorHAnsi" w:hAnsiTheme="minorHAnsi" w:cstheme="minorHAnsi"/>
        </w:rPr>
      </w:pPr>
      <w:r w:rsidRPr="00D2625E">
        <w:rPr>
          <w:rFonts w:asciiTheme="minorHAnsi" w:hAnsiTheme="minorHAnsi" w:cstheme="minorHAnsi"/>
          <w:vertAlign w:val="superscript"/>
        </w:rPr>
        <w:footnoteRef/>
      </w:r>
      <w:r w:rsidRPr="00D2625E">
        <w:rPr>
          <w:rFonts w:asciiTheme="minorHAnsi" w:hAnsiTheme="minorHAnsi" w:cstheme="minorHAnsi"/>
        </w:rPr>
        <w:t xml:space="preserve"> Australian Institute of Health and Welfare. (2024). National Cervical Screening Program monitoring report 2024. Canberra: AIHW. doi:10.25816/1smm-mp67</w:t>
      </w:r>
    </w:p>
  </w:footnote>
  <w:footnote w:id="91">
    <w:p w14:paraId="3233181B" w14:textId="0DA40658" w:rsidR="0069019A" w:rsidRPr="00D2625E" w:rsidRDefault="0069019A">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Jackson, S. S., Patel, S., &amp; Parker, K. (2023). Cancer disparities among sexual and gender minority populations. J Natl Med Assoc, 115(2s), S32-s37.</w:t>
      </w:r>
    </w:p>
  </w:footnote>
  <w:footnote w:id="92">
    <w:p w14:paraId="1E0CAC4F" w14:textId="2719B0A6" w:rsidR="0069019A" w:rsidRPr="00D2625E" w:rsidRDefault="0069019A">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Katz, I. T., Ryu, A. E., Onuegbu, A. G., Psaros, C., Weiser, S. D., Bangsberg, D. R., &amp; Tsai, A. C. (2013). Impact of HIV-related stigma on treatment adherence: systematic review and meta-synthesis. Journal of the International AIDS Society, 16(3S2), 18640.</w:t>
      </w:r>
    </w:p>
  </w:footnote>
  <w:footnote w:id="93">
    <w:p w14:paraId="6FAC3C2A" w14:textId="291FD2A3" w:rsidR="0069019A" w:rsidRPr="00D2625E" w:rsidRDefault="0069019A">
      <w:pPr>
        <w:pStyle w:val="FootnoteText"/>
        <w:rPr>
          <w:rFonts w:asciiTheme="minorHAnsi" w:hAnsiTheme="minorHAnsi" w:cstheme="minorHAnsi"/>
        </w:rPr>
      </w:pPr>
      <w:r w:rsidRPr="00D2625E">
        <w:rPr>
          <w:rStyle w:val="FootnoteReference"/>
          <w:rFonts w:asciiTheme="minorHAnsi" w:hAnsiTheme="minorHAnsi" w:cstheme="minorHAnsi"/>
        </w:rPr>
        <w:footnoteRef/>
      </w:r>
      <w:r w:rsidRPr="00D2625E">
        <w:rPr>
          <w:rFonts w:asciiTheme="minorHAnsi" w:hAnsiTheme="minorHAnsi" w:cstheme="minorHAnsi"/>
        </w:rPr>
        <w:t xml:space="preserve"> Saxby, K., Chan, C., &amp; Bavinton, B. R. (2022). Structural Stigma and Sexual Health Disparities Among Gay, Bisexual, and Other Men Who Have Sex With Men in Australia. JAIDS Journal of Acquired Immune Deficiency Syndromes, 89(3).</w:t>
      </w:r>
    </w:p>
  </w:footnote>
  <w:footnote w:id="94">
    <w:p w14:paraId="7991AFCF" w14:textId="03E42133" w:rsidR="00C03283" w:rsidRDefault="00C03283">
      <w:pPr>
        <w:pStyle w:val="FootnoteText"/>
      </w:pPr>
      <w:r>
        <w:rPr>
          <w:rStyle w:val="FootnoteReference"/>
        </w:rPr>
        <w:footnoteRef/>
      </w:r>
      <w:r>
        <w:t xml:space="preserve"> </w:t>
      </w:r>
      <w:r w:rsidRPr="00C03283">
        <w:t>Azar D, Murphy M, Fishman A, Sewell L, Barnes M, Proposch A. Barriers and facilitators to participation in breast, bowel and cervical cancer screening in rural Victoria: A qualitative study. Health Promot J Austr. 2022</w:t>
      </w:r>
    </w:p>
  </w:footnote>
  <w:footnote w:id="95">
    <w:p w14:paraId="57343E28" w14:textId="35916E7B" w:rsidR="0069019A" w:rsidRDefault="0069019A" w:rsidP="0069019A">
      <w:pPr>
        <w:pStyle w:val="FootnoteText"/>
      </w:pPr>
      <w:r>
        <w:rPr>
          <w:rStyle w:val="FootnoteReference"/>
        </w:rPr>
        <w:footnoteRef/>
      </w:r>
      <w:r>
        <w:t xml:space="preserve"> </w:t>
      </w:r>
      <w:r w:rsidRPr="0069019A">
        <w:t>Cruz, G., Ramos-Cartagena, J. M., Torres-Russe, J. L., Colón-López, V., Ortiz-Ortiz, K. J., Pericchi, L., Deshmukh, A. A., &amp; Ortiz, A. P. (2023). Barriers and facilitators to anal cancer screening among people living with HIV in Puerto Rico. BMC public health, 23(1), 1940.</w:t>
      </w:r>
    </w:p>
  </w:footnote>
  <w:footnote w:id="96">
    <w:p w14:paraId="09FFE375" w14:textId="0575BDA2" w:rsidR="0069019A" w:rsidRDefault="0069019A">
      <w:pPr>
        <w:pStyle w:val="FootnoteText"/>
      </w:pPr>
      <w:r>
        <w:rPr>
          <w:rStyle w:val="FootnoteReference"/>
        </w:rPr>
        <w:footnoteRef/>
      </w:r>
      <w:r>
        <w:t xml:space="preserve"> F</w:t>
      </w:r>
      <w:r w:rsidRPr="0069019A">
        <w:rPr>
          <w:noProof/>
        </w:rPr>
        <w:t xml:space="preserve">ein, L. A., Cunha, I. R., Wong, A., Schlumbrecht, M. P., Duthely, L. M., &amp; Potter, J. E. (2021). Low Perceived Anal Cancer Risk and Screening Utilization Among High-Risk Transgender Men and Women Living in an HIV / STI Epicenter. </w:t>
      </w:r>
      <w:r w:rsidRPr="0069019A">
        <w:rPr>
          <w:i/>
          <w:noProof/>
        </w:rPr>
        <w:t>AIDS Behav</w:t>
      </w:r>
      <w:r w:rsidRPr="0069019A">
        <w:rPr>
          <w:noProof/>
        </w:rPr>
        <w:t>,</w:t>
      </w:r>
      <w:r w:rsidRPr="0069019A">
        <w:rPr>
          <w:i/>
          <w:noProof/>
        </w:rPr>
        <w:t xml:space="preserve"> 25</w:t>
      </w:r>
      <w:r w:rsidRPr="0069019A">
        <w:rPr>
          <w:noProof/>
        </w:rPr>
        <w:t>(7), 2210-2218.</w:t>
      </w:r>
    </w:p>
  </w:footnote>
  <w:footnote w:id="97">
    <w:p w14:paraId="570705D9" w14:textId="5E417A09" w:rsidR="0069019A" w:rsidRDefault="0069019A">
      <w:pPr>
        <w:pStyle w:val="FootnoteText"/>
      </w:pPr>
      <w:r>
        <w:rPr>
          <w:rStyle w:val="FootnoteReference"/>
        </w:rPr>
        <w:footnoteRef/>
      </w:r>
      <w:r>
        <w:t xml:space="preserve"> </w:t>
      </w:r>
      <w:r w:rsidRPr="0069019A">
        <w:t>Finneran, C., Johnson Peretz, J., Blemur, D., Palefsky, J., &amp; Flowers, L. (2021). "That's Only for Women": The Importance of Educating HIV-Positive Sexual Minority Men on HPV and High Resolution Anoscopy (HRA). J Int Assoc Provid AIDS Care, 20, 23259582211016134</w:t>
      </w:r>
    </w:p>
  </w:footnote>
  <w:footnote w:id="98">
    <w:p w14:paraId="5EF3F964" w14:textId="590EF8CB" w:rsidR="00C03283" w:rsidRDefault="00C03283">
      <w:pPr>
        <w:pStyle w:val="FootnoteText"/>
      </w:pPr>
      <w:r>
        <w:rPr>
          <w:rStyle w:val="FootnoteReference"/>
        </w:rPr>
        <w:footnoteRef/>
      </w:r>
      <w:r>
        <w:t xml:space="preserve"> </w:t>
      </w:r>
      <w:r w:rsidRPr="00C03283">
        <w:t>Hillman RJ, Garland SM, Gunathilake MP, Stevens M, Kumaradevan N, Lemech C, Ward RL, Meagher A, McHugh L, Jin F, Carroll S, Goldstein D, Grulich AE, Tabrizi SN. Human papillomavirus (HPV) genotypes in an Australian sample of anal cancers. Int J Cancer. 2014 Aug 15;135(4):996-1001.</w:t>
      </w:r>
    </w:p>
  </w:footnote>
  <w:footnote w:id="99">
    <w:p w14:paraId="5DBF4DEF" w14:textId="179D8170" w:rsidR="00C03283" w:rsidRDefault="00C03283">
      <w:pPr>
        <w:pStyle w:val="FootnoteText"/>
      </w:pPr>
      <w:r>
        <w:rPr>
          <w:rStyle w:val="FootnoteReference"/>
        </w:rPr>
        <w:footnoteRef/>
      </w:r>
      <w:r>
        <w:t xml:space="preserve"> </w:t>
      </w:r>
      <w:r w:rsidRPr="00C03283">
        <w:t>Simms KT, Laprise JF, Smith MA, Lew JB, Caruana M, Brisson M, Canfell K. Cost-effectiveness of the next generation nonavalent human papillomavirus vaccine in the context of primary human papillomavirus screening in Australia: a comparative modelling analysis. Lancet Public Health. 2016</w:t>
      </w:r>
    </w:p>
  </w:footnote>
  <w:footnote w:id="100">
    <w:p w14:paraId="6F423B5E" w14:textId="5BFDB9EE" w:rsidR="00C03283" w:rsidRDefault="00C03283">
      <w:pPr>
        <w:pStyle w:val="FootnoteText"/>
      </w:pPr>
      <w:r>
        <w:rPr>
          <w:rStyle w:val="FootnoteReference"/>
        </w:rPr>
        <w:footnoteRef/>
      </w:r>
      <w:r>
        <w:t xml:space="preserve"> </w:t>
      </w:r>
      <w:r w:rsidRPr="00C03283">
        <w:t>Wei F, Alberts CJ, Albuquerque A, Clifford GM. Impact of Human Papillomavirus Vaccine Against Anal Human Papillomavirus Infection, Anal Intraepithelial Neoplasia, and Recurrence of Anal Intraepithelial Neoplasia: A Systematic Review and Meta-analysis. J Infect Dis. 2023</w:t>
      </w:r>
    </w:p>
  </w:footnote>
  <w:footnote w:id="101">
    <w:p w14:paraId="5437C104" w14:textId="77777777" w:rsidR="00DE235F" w:rsidRPr="00E67B0C" w:rsidRDefault="00DE235F" w:rsidP="00DE235F">
      <w:pPr>
        <w:pStyle w:val="FootnoteText"/>
        <w:rPr>
          <w:rFonts w:asciiTheme="minorHAnsi" w:hAnsiTheme="minorHAnsi" w:cstheme="minorHAnsi"/>
        </w:rPr>
      </w:pPr>
      <w:r w:rsidRPr="00E67B0C">
        <w:rPr>
          <w:rStyle w:val="FootnoteReference"/>
          <w:rFonts w:asciiTheme="minorHAnsi" w:hAnsiTheme="minorHAnsi" w:cstheme="minorHAnsi"/>
        </w:rPr>
        <w:footnoteRef/>
      </w:r>
      <w:r w:rsidRPr="00E67B0C">
        <w:rPr>
          <w:rFonts w:asciiTheme="minorHAnsi" w:hAnsiTheme="minorHAnsi" w:cstheme="minorHAnsi"/>
        </w:rPr>
        <w:t xml:space="preserve"> Palefsky, J. M., Lee, J. Y., Jay, N., Goldstone, S. E., Darragh, T. M., Dunlevy, H. A., Rosa-Cunha, I., Arons, A., Pugliese, J. C., &amp; Vena, D. (2022). Treatment of anal high-grade squamous intraepithelial lesions to prevent anal cancer. New England journal of medicine, 386(24), 2273-2282.</w:t>
      </w:r>
    </w:p>
  </w:footnote>
  <w:footnote w:id="102">
    <w:p w14:paraId="79F48D4B" w14:textId="77777777" w:rsidR="00DE235F" w:rsidRPr="00F84F06" w:rsidRDefault="00DE235F" w:rsidP="00DE235F">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Dyer, C. E. F., Jin, F., Hillman, R. J., Nyitray, A. G., Roberts, J. M., Law, C., Grulich, A. E., &amp; Poynten, I. M. (2025). Self-collected versus clinician-collected anal swabs for anal cancer screening: A systematic review and meta-analysis. Int J Cancer, 156(1), 79-90</w:t>
      </w:r>
    </w:p>
  </w:footnote>
  <w:footnote w:id="103">
    <w:p w14:paraId="35DD6418" w14:textId="77777777" w:rsidR="00DE235F" w:rsidRPr="00F84F06" w:rsidRDefault="00DE235F" w:rsidP="00DE235F">
      <w:pPr>
        <w:pStyle w:val="FootnoteText"/>
        <w:rPr>
          <w:rFonts w:asciiTheme="minorHAnsi" w:hAnsiTheme="minorHAnsi" w:cstheme="minorHAnsi"/>
        </w:rPr>
      </w:pPr>
      <w:r w:rsidRPr="00F84F06">
        <w:rPr>
          <w:rStyle w:val="FootnoteReference"/>
          <w:rFonts w:asciiTheme="minorHAnsi" w:hAnsiTheme="minorHAnsi" w:cstheme="minorHAnsi"/>
        </w:rPr>
        <w:footnoteRef/>
      </w:r>
      <w:r w:rsidRPr="00F84F06">
        <w:rPr>
          <w:rFonts w:asciiTheme="minorHAnsi" w:hAnsiTheme="minorHAnsi" w:cstheme="minorHAnsi"/>
        </w:rPr>
        <w:t xml:space="preserve"> Cheng, Q., Poynten, I. M., Jin, F., Grulich, A., Ong, J. J., Hillman, R. J., Hruby, G., Howard, K., Newall, A., &amp; Boettiger, D. C. (2023). Cost-effectiveness of screening and treating anal pre-cancerous lesions among gay, bisexual and other men who have sex with men living with HIV. The Lancet Regional Health – Western Pacific, 32. https://doi.org/10.1016/j.lanwpc.2022.100676</w:t>
      </w:r>
    </w:p>
  </w:footnote>
  <w:footnote w:id="104">
    <w:p w14:paraId="0955AB4A" w14:textId="77777777" w:rsidR="00DE235F" w:rsidRDefault="00DE235F" w:rsidP="00DE235F">
      <w:pPr>
        <w:pStyle w:val="FootnoteText"/>
      </w:pPr>
      <w:r w:rsidRPr="00F84F06">
        <w:rPr>
          <w:rStyle w:val="FootnoteReference"/>
          <w:rFonts w:asciiTheme="minorHAnsi" w:hAnsiTheme="minorHAnsi" w:cstheme="minorHAnsi"/>
        </w:rPr>
        <w:footnoteRef/>
      </w:r>
      <w:r w:rsidRPr="00F84F06">
        <w:rPr>
          <w:rFonts w:asciiTheme="minorHAnsi" w:hAnsiTheme="minorHAnsi" w:cstheme="minorHAnsi"/>
        </w:rPr>
        <w:t xml:space="preserve"> Smith MA, Canfell K. Projected impact of HPV vaccination and primary HPV screening on cervical adenocarcinoma: Example from Australia. Papillomavirus Res. 2017 Jun;3:134-141. doi: 10.1016/j.pvr.2017.04.003. Epub 2017 Apr 19. PMID: 28720447; PMCID: PMC5883242</w:t>
      </w:r>
      <w:r w:rsidRPr="004F4140">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4F3E6A" w14:textId="6065ADDD" w:rsidR="003479F4" w:rsidRDefault="00403AF6">
    <w:pPr>
      <w:pStyle w:val="Header"/>
    </w:pPr>
    <w:r>
      <w:rPr>
        <w:noProof/>
        <w14:ligatures w14:val="none"/>
      </w:rPr>
      <mc:AlternateContent>
        <mc:Choice Requires="wps">
          <w:drawing>
            <wp:anchor distT="0" distB="0" distL="0" distR="0" simplePos="0" relativeHeight="251658241" behindDoc="0" locked="0" layoutInCell="1" allowOverlap="1" wp14:anchorId="37CBE3A2" wp14:editId="7E40BAE0">
              <wp:simplePos x="635" y="635"/>
              <wp:positionH relativeFrom="page">
                <wp:align>center</wp:align>
              </wp:positionH>
              <wp:positionV relativeFrom="page">
                <wp:align>top</wp:align>
              </wp:positionV>
              <wp:extent cx="622300" cy="452755"/>
              <wp:effectExtent l="0" t="0" r="6350" b="4445"/>
              <wp:wrapNone/>
              <wp:docPr id="1296802768"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2B1089FF" w14:textId="348AB34F" w:rsidR="00403AF6" w:rsidRPr="00403AF6" w:rsidRDefault="00403AF6" w:rsidP="00403AF6">
                          <w:pPr>
                            <w:spacing w:after="0"/>
                            <w:rPr>
                              <w:rFonts w:ascii="Aptos" w:eastAsia="Aptos" w:hAnsi="Aptos" w:cs="Aptos"/>
                              <w:noProof/>
                              <w:color w:val="FF0000"/>
                              <w:sz w:val="24"/>
                              <w:szCs w:val="24"/>
                            </w:rPr>
                          </w:pPr>
                          <w:r w:rsidRPr="00403AF6">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7CBE3A2" id="_x0000_t202" coordsize="21600,21600" o:spt="202" path="m,l,21600r21600,l21600,xe">
              <v:stroke joinstyle="miter"/>
              <v:path gradientshapeok="t" o:connecttype="rect"/>
            </v:shapetype>
            <v:shape id="Text Box 2" o:spid="_x0000_s1026" type="#_x0000_t202" alt="OFFICIAL" style="position:absolute;margin-left:0;margin-top:0;width:49pt;height:35.6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" filled="f" stroked="f">
              <v:textbox style="mso-fit-shape-to-text:t" inset="0,15pt,0,0">
                <w:txbxContent>
                  <w:p w14:paraId="2B1089FF" w14:textId="348AB34F" w:rsidR="00403AF6" w:rsidRPr="00403AF6" w:rsidRDefault="00403AF6" w:rsidP="00403AF6">
                    <w:pPr>
                      <w:spacing w:after="0"/>
                      <w:rPr>
                        <w:rFonts w:ascii="Aptos" w:eastAsia="Aptos" w:hAnsi="Aptos" w:cs="Aptos"/>
                        <w:noProof/>
                        <w:color w:val="FF0000"/>
                        <w:sz w:val="24"/>
                        <w:szCs w:val="24"/>
                      </w:rPr>
                    </w:pPr>
                    <w:r w:rsidRPr="00403AF6">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CF77BC" w14:textId="11F77646" w:rsidR="009F4333" w:rsidRDefault="00403AF6">
    <w:pPr>
      <w:pStyle w:val="Header"/>
    </w:pPr>
    <w:r>
      <w:rPr>
        <w:noProof/>
        <w14:ligatures w14:val="none"/>
      </w:rPr>
      <mc:AlternateContent>
        <mc:Choice Requires="wps">
          <w:drawing>
            <wp:anchor distT="0" distB="0" distL="0" distR="0" simplePos="0" relativeHeight="251658242" behindDoc="0" locked="0" layoutInCell="1" allowOverlap="1" wp14:anchorId="5D81289B" wp14:editId="44D995EE">
              <wp:simplePos x="635" y="635"/>
              <wp:positionH relativeFrom="page">
                <wp:align>center</wp:align>
              </wp:positionH>
              <wp:positionV relativeFrom="page">
                <wp:align>top</wp:align>
              </wp:positionV>
              <wp:extent cx="622300" cy="452755"/>
              <wp:effectExtent l="0" t="0" r="6350" b="4445"/>
              <wp:wrapNone/>
              <wp:docPr id="515529925"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6F9A6986" w14:textId="11CF3BAF" w:rsidR="00403AF6" w:rsidRPr="00403AF6" w:rsidRDefault="00403AF6" w:rsidP="00403AF6">
                          <w:pPr>
                            <w:spacing w:after="0"/>
                            <w:rPr>
                              <w:rFonts w:ascii="Aptos" w:eastAsia="Aptos" w:hAnsi="Aptos" w:cs="Aptos"/>
                              <w:noProof/>
                              <w:color w:val="FF0000"/>
                              <w:sz w:val="24"/>
                              <w:szCs w:val="24"/>
                            </w:rPr>
                          </w:pPr>
                          <w:r w:rsidRPr="00403AF6">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D81289B" id="_x0000_t202" coordsize="21600,21600" o:spt="202" path="m,l,21600r21600,l21600,xe">
              <v:stroke joinstyle="miter"/>
              <v:path gradientshapeok="t" o:connecttype="rect"/>
            </v:shapetype>
            <v:shape id="Text Box 3" o:spid="_x0000_s1027" type="#_x0000_t202" alt="OFFICIAL" style="position:absolute;margin-left:0;margin-top:0;width:49pt;height:35.6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" filled="f" stroked="f">
              <v:textbox style="mso-fit-shape-to-text:t" inset="0,15pt,0,0">
                <w:txbxContent>
                  <w:p w14:paraId="6F9A6986" w14:textId="11CF3BAF" w:rsidR="00403AF6" w:rsidRPr="00403AF6" w:rsidRDefault="00403AF6" w:rsidP="00403AF6">
                    <w:pPr>
                      <w:spacing w:after="0"/>
                      <w:rPr>
                        <w:rFonts w:ascii="Aptos" w:eastAsia="Aptos" w:hAnsi="Aptos" w:cs="Aptos"/>
                        <w:noProof/>
                        <w:color w:val="FF0000"/>
                        <w:sz w:val="24"/>
                        <w:szCs w:val="24"/>
                      </w:rPr>
                    </w:pPr>
                    <w:r w:rsidRPr="00403AF6">
                      <w:rPr>
                        <w:rFonts w:ascii="Aptos" w:eastAsia="Aptos" w:hAnsi="Aptos" w:cs="Aptos"/>
                        <w:noProof/>
                        <w:color w:val="FF0000"/>
                        <w:sz w:val="24"/>
                        <w:szCs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136C30" w14:textId="021862CC" w:rsidR="009F4333" w:rsidRDefault="00403AF6">
    <w:pPr>
      <w:pStyle w:val="Header"/>
    </w:pPr>
    <w:r>
      <w:rPr>
        <w:noProof/>
        <w14:ligatures w14:val="none"/>
      </w:rPr>
      <mc:AlternateContent>
        <mc:Choice Requires="wps">
          <w:drawing>
            <wp:anchor distT="0" distB="0" distL="0" distR="0" simplePos="0" relativeHeight="251658240" behindDoc="0" locked="0" layoutInCell="1" allowOverlap="1" wp14:anchorId="7C92D325" wp14:editId="76DE0650">
              <wp:simplePos x="635" y="635"/>
              <wp:positionH relativeFrom="page">
                <wp:align>center</wp:align>
              </wp:positionH>
              <wp:positionV relativeFrom="page">
                <wp:align>top</wp:align>
              </wp:positionV>
              <wp:extent cx="622300" cy="452755"/>
              <wp:effectExtent l="0" t="0" r="6350" b="4445"/>
              <wp:wrapNone/>
              <wp:docPr id="532163680"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517944E0" w14:textId="3454200A" w:rsidR="00403AF6" w:rsidRPr="00403AF6" w:rsidRDefault="00403AF6" w:rsidP="00403AF6">
                          <w:pPr>
                            <w:spacing w:after="0"/>
                            <w:rPr>
                              <w:rFonts w:ascii="Aptos" w:eastAsia="Aptos" w:hAnsi="Aptos" w:cs="Aptos"/>
                              <w:noProof/>
                              <w:color w:val="FF0000"/>
                              <w:sz w:val="24"/>
                              <w:szCs w:val="24"/>
                            </w:rPr>
                          </w:pPr>
                          <w:r w:rsidRPr="00403AF6">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C92D325" id="_x0000_t202" coordsize="21600,21600" o:spt="202" path="m,l,21600r21600,l21600,xe">
              <v:stroke joinstyle="miter"/>
              <v:path gradientshapeok="t" o:connecttype="rect"/>
            </v:shapetype>
            <v:shape id="Text Box 1" o:spid="_x0000_s1030" type="#_x0000_t202" alt="OFFICIAL" style="position:absolute;margin-left:0;margin-top:0;width:49pt;height:35.6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" filled="f" stroked="f">
              <v:textbox style="mso-fit-shape-to-text:t" inset="0,15pt,0,0">
                <w:txbxContent>
                  <w:p w14:paraId="517944E0" w14:textId="3454200A" w:rsidR="00403AF6" w:rsidRPr="00403AF6" w:rsidRDefault="00403AF6" w:rsidP="00403AF6">
                    <w:pPr>
                      <w:spacing w:after="0"/>
                      <w:rPr>
                        <w:rFonts w:ascii="Aptos" w:eastAsia="Aptos" w:hAnsi="Aptos" w:cs="Aptos"/>
                        <w:noProof/>
                        <w:color w:val="FF0000"/>
                        <w:sz w:val="24"/>
                        <w:szCs w:val="24"/>
                      </w:rPr>
                    </w:pPr>
                    <w:r w:rsidRPr="00403AF6">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B64C1"/>
    <w:multiLevelType w:val="hybridMultilevel"/>
    <w:tmpl w:val="414668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D04F19"/>
    <w:multiLevelType w:val="hybridMultilevel"/>
    <w:tmpl w:val="921238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E225D2"/>
    <w:multiLevelType w:val="hybridMultilevel"/>
    <w:tmpl w:val="EBBC29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BB55DF9"/>
    <w:multiLevelType w:val="hybridMultilevel"/>
    <w:tmpl w:val="C434A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5D4F31"/>
    <w:multiLevelType w:val="hybridMultilevel"/>
    <w:tmpl w:val="B63EE1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0DA92E8D"/>
    <w:multiLevelType w:val="hybridMultilevel"/>
    <w:tmpl w:val="4798DF4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 w15:restartNumberingAfterBreak="0">
    <w:nsid w:val="0DFF262A"/>
    <w:multiLevelType w:val="hybridMultilevel"/>
    <w:tmpl w:val="AEAC7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C00570"/>
    <w:multiLevelType w:val="hybridMultilevel"/>
    <w:tmpl w:val="3FAC272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71254C8"/>
    <w:multiLevelType w:val="hybridMultilevel"/>
    <w:tmpl w:val="F1A6E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8023445"/>
    <w:multiLevelType w:val="hybridMultilevel"/>
    <w:tmpl w:val="0CE4E2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80E1522"/>
    <w:multiLevelType w:val="hybridMultilevel"/>
    <w:tmpl w:val="5E2AEE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AC47691"/>
    <w:multiLevelType w:val="hybridMultilevel"/>
    <w:tmpl w:val="993E5F5A"/>
    <w:lvl w:ilvl="0" w:tplc="FFFFFFFF">
      <w:start w:val="1"/>
      <w:numFmt w:val="decimal"/>
      <w:lvlText w:val="%1."/>
      <w:lvlJc w:val="left"/>
      <w:pPr>
        <w:ind w:left="720" w:hanging="360"/>
      </w:pPr>
    </w:lvl>
    <w:lvl w:ilvl="1" w:tplc="702E2762">
      <w:numFmt w:val="bullet"/>
      <w:lvlText w:val="•"/>
      <w:lvlJc w:val="left"/>
      <w:pPr>
        <w:ind w:left="1440" w:hanging="360"/>
      </w:pPr>
      <w:rPr>
        <w:rFonts w:ascii="Franklin Gothic Book" w:eastAsia="Times New Roman" w:hAnsi="Franklin Gothic Book"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D8E03F3"/>
    <w:multiLevelType w:val="hybridMultilevel"/>
    <w:tmpl w:val="4EC08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24573B2"/>
    <w:multiLevelType w:val="hybridMultilevel"/>
    <w:tmpl w:val="00F4E244"/>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2833CE4"/>
    <w:multiLevelType w:val="hybridMultilevel"/>
    <w:tmpl w:val="D4D479D0"/>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24005271"/>
    <w:multiLevelType w:val="hybridMultilevel"/>
    <w:tmpl w:val="830859CE"/>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42A2861"/>
    <w:multiLevelType w:val="hybridMultilevel"/>
    <w:tmpl w:val="CA50EAD8"/>
    <w:lvl w:ilvl="0" w:tplc="922E5F32">
      <w:start w:val="39"/>
      <w:numFmt w:val="bullet"/>
      <w:lvlText w:val="-"/>
      <w:lvlJc w:val="left"/>
      <w:pPr>
        <w:ind w:left="720" w:hanging="360"/>
      </w:pPr>
      <w:rPr>
        <w:rFonts w:ascii="Franklin Gothic Book" w:eastAsia="Calibri" w:hAnsi="Franklin Gothic Book" w:cs="Times New Roman" w:hint="default"/>
      </w:rPr>
    </w:lvl>
    <w:lvl w:ilvl="1" w:tplc="08090003">
      <w:start w:val="1"/>
      <w:numFmt w:val="bullet"/>
      <w:lvlText w:val="o"/>
      <w:lvlJc w:val="left"/>
      <w:pPr>
        <w:ind w:left="1440" w:hanging="360"/>
      </w:pPr>
      <w:rPr>
        <w:rFonts w:ascii="Courier New" w:hAnsi="Courier New" w:cs="Courier New" w:hint="default"/>
      </w:rPr>
    </w:lvl>
    <w:lvl w:ilvl="2" w:tplc="2272B6D2">
      <w:numFmt w:val="bullet"/>
      <w:lvlText w:val="•"/>
      <w:lvlJc w:val="left"/>
      <w:pPr>
        <w:ind w:left="2160" w:hanging="360"/>
      </w:pPr>
      <w:rPr>
        <w:rFonts w:ascii="Franklin Gothic Book" w:eastAsia="Times New Roman" w:hAnsi="Franklin Gothic Book" w:cs="Times New Roman"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29F84D97"/>
    <w:multiLevelType w:val="hybridMultilevel"/>
    <w:tmpl w:val="BC5C945A"/>
    <w:lvl w:ilvl="0" w:tplc="CBCAB508">
      <w:start w:val="1"/>
      <w:numFmt w:val="bullet"/>
      <w:lvlText w:val=""/>
      <w:lvlJc w:val="left"/>
      <w:pPr>
        <w:ind w:left="1440" w:hanging="360"/>
      </w:pPr>
      <w:rPr>
        <w:rFonts w:ascii="Symbol" w:hAnsi="Symbol"/>
      </w:rPr>
    </w:lvl>
    <w:lvl w:ilvl="1" w:tplc="9D4E5D44">
      <w:start w:val="1"/>
      <w:numFmt w:val="bullet"/>
      <w:lvlText w:val=""/>
      <w:lvlJc w:val="left"/>
      <w:pPr>
        <w:ind w:left="1440" w:hanging="360"/>
      </w:pPr>
      <w:rPr>
        <w:rFonts w:ascii="Symbol" w:hAnsi="Symbol"/>
      </w:rPr>
    </w:lvl>
    <w:lvl w:ilvl="2" w:tplc="4EBE51D0">
      <w:start w:val="1"/>
      <w:numFmt w:val="bullet"/>
      <w:lvlText w:val=""/>
      <w:lvlJc w:val="left"/>
      <w:pPr>
        <w:ind w:left="1440" w:hanging="360"/>
      </w:pPr>
      <w:rPr>
        <w:rFonts w:ascii="Symbol" w:hAnsi="Symbol"/>
      </w:rPr>
    </w:lvl>
    <w:lvl w:ilvl="3" w:tplc="2A6E44E0">
      <w:start w:val="1"/>
      <w:numFmt w:val="bullet"/>
      <w:lvlText w:val=""/>
      <w:lvlJc w:val="left"/>
      <w:pPr>
        <w:ind w:left="1440" w:hanging="360"/>
      </w:pPr>
      <w:rPr>
        <w:rFonts w:ascii="Symbol" w:hAnsi="Symbol"/>
      </w:rPr>
    </w:lvl>
    <w:lvl w:ilvl="4" w:tplc="DBAAA89A">
      <w:start w:val="1"/>
      <w:numFmt w:val="bullet"/>
      <w:lvlText w:val=""/>
      <w:lvlJc w:val="left"/>
      <w:pPr>
        <w:ind w:left="1440" w:hanging="360"/>
      </w:pPr>
      <w:rPr>
        <w:rFonts w:ascii="Symbol" w:hAnsi="Symbol"/>
      </w:rPr>
    </w:lvl>
    <w:lvl w:ilvl="5" w:tplc="C76616FA">
      <w:start w:val="1"/>
      <w:numFmt w:val="bullet"/>
      <w:lvlText w:val=""/>
      <w:lvlJc w:val="left"/>
      <w:pPr>
        <w:ind w:left="1440" w:hanging="360"/>
      </w:pPr>
      <w:rPr>
        <w:rFonts w:ascii="Symbol" w:hAnsi="Symbol"/>
      </w:rPr>
    </w:lvl>
    <w:lvl w:ilvl="6" w:tplc="BAF4D87C">
      <w:start w:val="1"/>
      <w:numFmt w:val="bullet"/>
      <w:lvlText w:val=""/>
      <w:lvlJc w:val="left"/>
      <w:pPr>
        <w:ind w:left="1440" w:hanging="360"/>
      </w:pPr>
      <w:rPr>
        <w:rFonts w:ascii="Symbol" w:hAnsi="Symbol"/>
      </w:rPr>
    </w:lvl>
    <w:lvl w:ilvl="7" w:tplc="A2CACF38">
      <w:start w:val="1"/>
      <w:numFmt w:val="bullet"/>
      <w:lvlText w:val=""/>
      <w:lvlJc w:val="left"/>
      <w:pPr>
        <w:ind w:left="1440" w:hanging="360"/>
      </w:pPr>
      <w:rPr>
        <w:rFonts w:ascii="Symbol" w:hAnsi="Symbol"/>
      </w:rPr>
    </w:lvl>
    <w:lvl w:ilvl="8" w:tplc="2C923A90">
      <w:start w:val="1"/>
      <w:numFmt w:val="bullet"/>
      <w:lvlText w:val=""/>
      <w:lvlJc w:val="left"/>
      <w:pPr>
        <w:ind w:left="1440" w:hanging="360"/>
      </w:pPr>
      <w:rPr>
        <w:rFonts w:ascii="Symbol" w:hAnsi="Symbol"/>
      </w:rPr>
    </w:lvl>
  </w:abstractNum>
  <w:abstractNum w:abstractNumId="21"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2B5473EC"/>
    <w:multiLevelType w:val="hybridMultilevel"/>
    <w:tmpl w:val="A1142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169336F"/>
    <w:multiLevelType w:val="hybridMultilevel"/>
    <w:tmpl w:val="BACA774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4" w15:restartNumberingAfterBreak="0">
    <w:nsid w:val="324371DC"/>
    <w:multiLevelType w:val="multilevel"/>
    <w:tmpl w:val="4740C3F2"/>
    <w:lvl w:ilvl="0">
      <w:start w:val="1"/>
      <w:numFmt w:val="decimal"/>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bullet"/>
      <w:pStyle w:val="ListParagraph"/>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lowerRoman"/>
      <w:lvlText w:val="%9."/>
      <w:lvlJc w:val="left"/>
      <w:pPr>
        <w:ind w:left="3240" w:hanging="360"/>
      </w:pPr>
      <w:rPr>
        <w:rFonts w:hint="default"/>
      </w:rPr>
    </w:lvl>
  </w:abstractNum>
  <w:abstractNum w:abstractNumId="25" w15:restartNumberingAfterBreak="0">
    <w:nsid w:val="3EE40237"/>
    <w:multiLevelType w:val="hybridMultilevel"/>
    <w:tmpl w:val="571EB2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6" w15:restartNumberingAfterBreak="0">
    <w:nsid w:val="40763897"/>
    <w:multiLevelType w:val="hybridMultilevel"/>
    <w:tmpl w:val="5DA63C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110578D"/>
    <w:multiLevelType w:val="hybridMultilevel"/>
    <w:tmpl w:val="FDE842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484C5807"/>
    <w:multiLevelType w:val="hybridMultilevel"/>
    <w:tmpl w:val="A2F872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8EC4840"/>
    <w:multiLevelType w:val="multilevel"/>
    <w:tmpl w:val="E098B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9D66D05"/>
    <w:multiLevelType w:val="hybridMultilevel"/>
    <w:tmpl w:val="5AE45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B040E8B"/>
    <w:multiLevelType w:val="multilevel"/>
    <w:tmpl w:val="3A50A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4DA20696"/>
    <w:multiLevelType w:val="multilevel"/>
    <w:tmpl w:val="A2A87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07B504F"/>
    <w:multiLevelType w:val="hybridMultilevel"/>
    <w:tmpl w:val="33A6C59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5" w15:restartNumberingAfterBreak="0">
    <w:nsid w:val="559F02AE"/>
    <w:multiLevelType w:val="hybridMultilevel"/>
    <w:tmpl w:val="FE2A47DC"/>
    <w:lvl w:ilvl="0" w:tplc="4C12A45C">
      <w:start w:val="1"/>
      <w:numFmt w:val="bullet"/>
      <w:lvlText w:val=""/>
      <w:lvlJc w:val="left"/>
      <w:pPr>
        <w:ind w:left="1440" w:hanging="360"/>
      </w:pPr>
      <w:rPr>
        <w:rFonts w:ascii="Symbol" w:hAnsi="Symbol"/>
      </w:rPr>
    </w:lvl>
    <w:lvl w:ilvl="1" w:tplc="0BE4ABCE">
      <w:start w:val="1"/>
      <w:numFmt w:val="bullet"/>
      <w:lvlText w:val=""/>
      <w:lvlJc w:val="left"/>
      <w:pPr>
        <w:ind w:left="1440" w:hanging="360"/>
      </w:pPr>
      <w:rPr>
        <w:rFonts w:ascii="Symbol" w:hAnsi="Symbol"/>
      </w:rPr>
    </w:lvl>
    <w:lvl w:ilvl="2" w:tplc="938848FC">
      <w:start w:val="1"/>
      <w:numFmt w:val="bullet"/>
      <w:lvlText w:val=""/>
      <w:lvlJc w:val="left"/>
      <w:pPr>
        <w:ind w:left="1440" w:hanging="360"/>
      </w:pPr>
      <w:rPr>
        <w:rFonts w:ascii="Symbol" w:hAnsi="Symbol"/>
      </w:rPr>
    </w:lvl>
    <w:lvl w:ilvl="3" w:tplc="7A8A7582">
      <w:start w:val="1"/>
      <w:numFmt w:val="bullet"/>
      <w:lvlText w:val=""/>
      <w:lvlJc w:val="left"/>
      <w:pPr>
        <w:ind w:left="1440" w:hanging="360"/>
      </w:pPr>
      <w:rPr>
        <w:rFonts w:ascii="Symbol" w:hAnsi="Symbol"/>
      </w:rPr>
    </w:lvl>
    <w:lvl w:ilvl="4" w:tplc="8402B54C">
      <w:start w:val="1"/>
      <w:numFmt w:val="bullet"/>
      <w:lvlText w:val=""/>
      <w:lvlJc w:val="left"/>
      <w:pPr>
        <w:ind w:left="1440" w:hanging="360"/>
      </w:pPr>
      <w:rPr>
        <w:rFonts w:ascii="Symbol" w:hAnsi="Symbol"/>
      </w:rPr>
    </w:lvl>
    <w:lvl w:ilvl="5" w:tplc="A1C82502">
      <w:start w:val="1"/>
      <w:numFmt w:val="bullet"/>
      <w:lvlText w:val=""/>
      <w:lvlJc w:val="left"/>
      <w:pPr>
        <w:ind w:left="1440" w:hanging="360"/>
      </w:pPr>
      <w:rPr>
        <w:rFonts w:ascii="Symbol" w:hAnsi="Symbol"/>
      </w:rPr>
    </w:lvl>
    <w:lvl w:ilvl="6" w:tplc="0776778E">
      <w:start w:val="1"/>
      <w:numFmt w:val="bullet"/>
      <w:lvlText w:val=""/>
      <w:lvlJc w:val="left"/>
      <w:pPr>
        <w:ind w:left="1440" w:hanging="360"/>
      </w:pPr>
      <w:rPr>
        <w:rFonts w:ascii="Symbol" w:hAnsi="Symbol"/>
      </w:rPr>
    </w:lvl>
    <w:lvl w:ilvl="7" w:tplc="E0440C50">
      <w:start w:val="1"/>
      <w:numFmt w:val="bullet"/>
      <w:lvlText w:val=""/>
      <w:lvlJc w:val="left"/>
      <w:pPr>
        <w:ind w:left="1440" w:hanging="360"/>
      </w:pPr>
      <w:rPr>
        <w:rFonts w:ascii="Symbol" w:hAnsi="Symbol"/>
      </w:rPr>
    </w:lvl>
    <w:lvl w:ilvl="8" w:tplc="AE604A22">
      <w:start w:val="1"/>
      <w:numFmt w:val="bullet"/>
      <w:lvlText w:val=""/>
      <w:lvlJc w:val="left"/>
      <w:pPr>
        <w:ind w:left="1440" w:hanging="360"/>
      </w:pPr>
      <w:rPr>
        <w:rFonts w:ascii="Symbol" w:hAnsi="Symbol"/>
      </w:rPr>
    </w:lvl>
  </w:abstractNum>
  <w:abstractNum w:abstractNumId="36" w15:restartNumberingAfterBreak="0">
    <w:nsid w:val="568042CF"/>
    <w:multiLevelType w:val="hybridMultilevel"/>
    <w:tmpl w:val="9CCA8A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731417E"/>
    <w:multiLevelType w:val="hybridMultilevel"/>
    <w:tmpl w:val="6688CD2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7354BFC"/>
    <w:multiLevelType w:val="hybridMultilevel"/>
    <w:tmpl w:val="9E022F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10412C9"/>
    <w:multiLevelType w:val="hybridMultilevel"/>
    <w:tmpl w:val="65CCAEDC"/>
    <w:lvl w:ilvl="0" w:tplc="0809000F">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67EB6B5A"/>
    <w:multiLevelType w:val="hybridMultilevel"/>
    <w:tmpl w:val="36A0FB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D117FFD"/>
    <w:multiLevelType w:val="hybridMultilevel"/>
    <w:tmpl w:val="A78C1C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DE70A99"/>
    <w:multiLevelType w:val="multilevel"/>
    <w:tmpl w:val="9B9AF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6E9F177E"/>
    <w:multiLevelType w:val="multilevel"/>
    <w:tmpl w:val="D29EB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70FE7F58"/>
    <w:multiLevelType w:val="hybridMultilevel"/>
    <w:tmpl w:val="58C84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1132343"/>
    <w:multiLevelType w:val="hybridMultilevel"/>
    <w:tmpl w:val="6688CD2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5A16DF6"/>
    <w:multiLevelType w:val="multilevel"/>
    <w:tmpl w:val="8E0A9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76200420"/>
    <w:multiLevelType w:val="hybridMultilevel"/>
    <w:tmpl w:val="FABA6BA6"/>
    <w:lvl w:ilvl="0" w:tplc="08090001">
      <w:start w:val="1"/>
      <w:numFmt w:val="bullet"/>
      <w:pStyle w:val="Tablebulle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84D033C"/>
    <w:multiLevelType w:val="multilevel"/>
    <w:tmpl w:val="45FC285E"/>
    <w:styleLink w:val="ESSectionheading-numbered"/>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8BC1B03"/>
    <w:multiLevelType w:val="hybridMultilevel"/>
    <w:tmpl w:val="757ED9B6"/>
    <w:lvl w:ilvl="0" w:tplc="03DEDC6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15:restartNumberingAfterBreak="0">
    <w:nsid w:val="79795CBC"/>
    <w:multiLevelType w:val="hybridMultilevel"/>
    <w:tmpl w:val="C20AAC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A376EEF"/>
    <w:multiLevelType w:val="hybridMultilevel"/>
    <w:tmpl w:val="E9D8BBC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52" w15:restartNumberingAfterBreak="0">
    <w:nsid w:val="7BA251AF"/>
    <w:multiLevelType w:val="hybridMultilevel"/>
    <w:tmpl w:val="C5E8D4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16cid:durableId="1499660913">
    <w:abstractNumId w:val="24"/>
  </w:num>
  <w:num w:numId="2" w16cid:durableId="984891423">
    <w:abstractNumId w:val="53"/>
  </w:num>
  <w:num w:numId="3" w16cid:durableId="1598636090">
    <w:abstractNumId w:val="48"/>
  </w:num>
  <w:num w:numId="4" w16cid:durableId="1297226018">
    <w:abstractNumId w:val="19"/>
  </w:num>
  <w:num w:numId="5" w16cid:durableId="946080819">
    <w:abstractNumId w:val="14"/>
  </w:num>
  <w:num w:numId="6" w16cid:durableId="220943327">
    <w:abstractNumId w:val="21"/>
  </w:num>
  <w:num w:numId="7" w16cid:durableId="738406511">
    <w:abstractNumId w:val="28"/>
  </w:num>
  <w:num w:numId="8" w16cid:durableId="160699611">
    <w:abstractNumId w:val="27"/>
  </w:num>
  <w:num w:numId="9" w16cid:durableId="259527854">
    <w:abstractNumId w:val="0"/>
  </w:num>
  <w:num w:numId="10" w16cid:durableId="217324031">
    <w:abstractNumId w:val="47"/>
  </w:num>
  <w:num w:numId="11" w16cid:durableId="1681422604">
    <w:abstractNumId w:val="2"/>
  </w:num>
  <w:num w:numId="12" w16cid:durableId="364448029">
    <w:abstractNumId w:val="18"/>
  </w:num>
  <w:num w:numId="13" w16cid:durableId="1808204090">
    <w:abstractNumId w:val="45"/>
  </w:num>
  <w:num w:numId="14" w16cid:durableId="979504182">
    <w:abstractNumId w:val="37"/>
  </w:num>
  <w:num w:numId="15" w16cid:durableId="726957350">
    <w:abstractNumId w:val="52"/>
  </w:num>
  <w:num w:numId="16" w16cid:durableId="1468887847">
    <w:abstractNumId w:val="8"/>
  </w:num>
  <w:num w:numId="17" w16cid:durableId="109664530">
    <w:abstractNumId w:val="26"/>
  </w:num>
  <w:num w:numId="18" w16cid:durableId="881019027">
    <w:abstractNumId w:val="49"/>
  </w:num>
  <w:num w:numId="19" w16cid:durableId="2055694769">
    <w:abstractNumId w:val="3"/>
  </w:num>
  <w:num w:numId="20" w16cid:durableId="1453555175">
    <w:abstractNumId w:val="29"/>
  </w:num>
  <w:num w:numId="21" w16cid:durableId="1903249984">
    <w:abstractNumId w:val="12"/>
  </w:num>
  <w:num w:numId="22" w16cid:durableId="1932665021">
    <w:abstractNumId w:val="39"/>
  </w:num>
  <w:num w:numId="23" w16cid:durableId="278922850">
    <w:abstractNumId w:val="6"/>
  </w:num>
  <w:num w:numId="24" w16cid:durableId="2019306249">
    <w:abstractNumId w:val="17"/>
  </w:num>
  <w:num w:numId="25" w16cid:durableId="505707389">
    <w:abstractNumId w:val="31"/>
  </w:num>
  <w:num w:numId="26" w16cid:durableId="2004309937">
    <w:abstractNumId w:val="9"/>
  </w:num>
  <w:num w:numId="27" w16cid:durableId="860585022">
    <w:abstractNumId w:val="13"/>
  </w:num>
  <w:num w:numId="28" w16cid:durableId="1174153414">
    <w:abstractNumId w:val="44"/>
  </w:num>
  <w:num w:numId="29" w16cid:durableId="44894024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568006032">
    <w:abstractNumId w:val="50"/>
  </w:num>
  <w:num w:numId="31" w16cid:durableId="825126216">
    <w:abstractNumId w:val="22"/>
  </w:num>
  <w:num w:numId="32" w16cid:durableId="1689479852">
    <w:abstractNumId w:val="7"/>
  </w:num>
  <w:num w:numId="33" w16cid:durableId="270162100">
    <w:abstractNumId w:val="34"/>
  </w:num>
  <w:num w:numId="34" w16cid:durableId="1429155988">
    <w:abstractNumId w:val="4"/>
  </w:num>
  <w:num w:numId="35" w16cid:durableId="1664502160">
    <w:abstractNumId w:val="51"/>
  </w:num>
  <w:num w:numId="36" w16cid:durableId="102309012">
    <w:abstractNumId w:val="23"/>
  </w:num>
  <w:num w:numId="37" w16cid:durableId="1859809276">
    <w:abstractNumId w:val="5"/>
  </w:num>
  <w:num w:numId="38" w16cid:durableId="570434115">
    <w:abstractNumId w:val="25"/>
  </w:num>
  <w:num w:numId="39" w16cid:durableId="1363362437">
    <w:abstractNumId w:val="11"/>
  </w:num>
  <w:num w:numId="40" w16cid:durableId="44184658">
    <w:abstractNumId w:val="10"/>
  </w:num>
  <w:num w:numId="41" w16cid:durableId="1010572020">
    <w:abstractNumId w:val="38"/>
  </w:num>
  <w:num w:numId="42" w16cid:durableId="287014535">
    <w:abstractNumId w:val="46"/>
  </w:num>
  <w:num w:numId="43" w16cid:durableId="1782144628">
    <w:abstractNumId w:val="32"/>
  </w:num>
  <w:num w:numId="44" w16cid:durableId="1926717538">
    <w:abstractNumId w:val="30"/>
  </w:num>
  <w:num w:numId="45" w16cid:durableId="765272752">
    <w:abstractNumId w:val="33"/>
  </w:num>
  <w:num w:numId="46" w16cid:durableId="1277374909">
    <w:abstractNumId w:val="42"/>
  </w:num>
  <w:num w:numId="47" w16cid:durableId="275218312">
    <w:abstractNumId w:val="43"/>
  </w:num>
  <w:num w:numId="48" w16cid:durableId="288240519">
    <w:abstractNumId w:val="1"/>
  </w:num>
  <w:num w:numId="49" w16cid:durableId="362947631">
    <w:abstractNumId w:val="40"/>
  </w:num>
  <w:num w:numId="50" w16cid:durableId="863325678">
    <w:abstractNumId w:val="36"/>
  </w:num>
  <w:num w:numId="51" w16cid:durableId="155999350">
    <w:abstractNumId w:val="41"/>
  </w:num>
  <w:num w:numId="52" w16cid:durableId="1424762074">
    <w:abstractNumId w:val="15"/>
  </w:num>
  <w:num w:numId="53" w16cid:durableId="782766373">
    <w:abstractNumId w:val="16"/>
  </w:num>
  <w:num w:numId="54" w16cid:durableId="430007585">
    <w:abstractNumId w:val="20"/>
  </w:num>
  <w:num w:numId="55" w16cid:durableId="722484878">
    <w:abstractNumId w:val="35"/>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Academy Engraved LE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9drdeptwav2qeedz6xra5cdaa2rdsrfz0e&quot;&gt;1752 Copy&lt;record-ids&gt;&lt;item&gt;13&lt;/item&gt;&lt;item&gt;16&lt;/item&gt;&lt;item&gt;20&lt;/item&gt;&lt;item&gt;21&lt;/item&gt;&lt;item&gt;22&lt;/item&gt;&lt;item&gt;23&lt;/item&gt;&lt;item&gt;24&lt;/item&gt;&lt;item&gt;27&lt;/item&gt;&lt;item&gt;28&lt;/item&gt;&lt;item&gt;29&lt;/item&gt;&lt;item&gt;30&lt;/item&gt;&lt;item&gt;31&lt;/item&gt;&lt;item&gt;32&lt;/item&gt;&lt;item&gt;33&lt;/item&gt;&lt;item&gt;34&lt;/item&gt;&lt;item&gt;35&lt;/item&gt;&lt;item&gt;113&lt;/item&gt;&lt;item&gt;145&lt;/item&gt;&lt;item&gt;146&lt;/item&gt;&lt;item&gt;152&lt;/item&gt;&lt;item&gt;153&lt;/item&gt;&lt;item&gt;173&lt;/item&gt;&lt;item&gt;175&lt;/item&gt;&lt;item&gt;176&lt;/item&gt;&lt;item&gt;178&lt;/item&gt;&lt;item&gt;181&lt;/item&gt;&lt;item&gt;182&lt;/item&gt;&lt;item&gt;186&lt;/item&gt;&lt;item&gt;188&lt;/item&gt;&lt;item&gt;189&lt;/item&gt;&lt;item&gt;194&lt;/item&gt;&lt;item&gt;195&lt;/item&gt;&lt;item&gt;196&lt;/item&gt;&lt;item&gt;199&lt;/item&gt;&lt;item&gt;200&lt;/item&gt;&lt;item&gt;201&lt;/item&gt;&lt;item&gt;203&lt;/item&gt;&lt;item&gt;204&lt;/item&gt;&lt;item&gt;207&lt;/item&gt;&lt;item&gt;208&lt;/item&gt;&lt;item&gt;210&lt;/item&gt;&lt;item&gt;211&lt;/item&gt;&lt;item&gt;212&lt;/item&gt;&lt;item&gt;213&lt;/item&gt;&lt;item&gt;216&lt;/item&gt;&lt;item&gt;218&lt;/item&gt;&lt;item&gt;220&lt;/item&gt;&lt;item&gt;221&lt;/item&gt;&lt;item&gt;226&lt;/item&gt;&lt;item&gt;228&lt;/item&gt;&lt;item&gt;235&lt;/item&gt;&lt;item&gt;237&lt;/item&gt;&lt;item&gt;238&lt;/item&gt;&lt;item&gt;239&lt;/item&gt;&lt;item&gt;240&lt;/item&gt;&lt;item&gt;241&lt;/item&gt;&lt;item&gt;242&lt;/item&gt;&lt;item&gt;243&lt;/item&gt;&lt;item&gt;244&lt;/item&gt;&lt;item&gt;245&lt;/item&gt;&lt;item&gt;246&lt;/item&gt;&lt;item&gt;249&lt;/item&gt;&lt;item&gt;281&lt;/item&gt;&lt;item&gt;283&lt;/item&gt;&lt;item&gt;320&lt;/item&gt;&lt;item&gt;338&lt;/item&gt;&lt;item&gt;421&lt;/item&gt;&lt;item&gt;474&lt;/item&gt;&lt;item&gt;520&lt;/item&gt;&lt;item&gt;521&lt;/item&gt;&lt;item&gt;670&lt;/item&gt;&lt;item&gt;722&lt;/item&gt;&lt;item&gt;735&lt;/item&gt;&lt;item&gt;755&lt;/item&gt;&lt;item&gt;775&lt;/item&gt;&lt;item&gt;895&lt;/item&gt;&lt;item&gt;919&lt;/item&gt;&lt;item&gt;942&lt;/item&gt;&lt;item&gt;954&lt;/item&gt;&lt;item&gt;966&lt;/item&gt;&lt;item&gt;1008&lt;/item&gt;&lt;item&gt;1048&lt;/item&gt;&lt;item&gt;1082&lt;/item&gt;&lt;item&gt;1100&lt;/item&gt;&lt;item&gt;1122&lt;/item&gt;&lt;item&gt;1131&lt;/item&gt;&lt;item&gt;1175&lt;/item&gt;&lt;item&gt;1177&lt;/item&gt;&lt;item&gt;1292&lt;/item&gt;&lt;item&gt;1401&lt;/item&gt;&lt;item&gt;1405&lt;/item&gt;&lt;item&gt;1406&lt;/item&gt;&lt;item&gt;1407&lt;/item&gt;&lt;item&gt;1409&lt;/item&gt;&lt;item&gt;1410&lt;/item&gt;&lt;item&gt;1411&lt;/item&gt;&lt;item&gt;1412&lt;/item&gt;&lt;item&gt;1413&lt;/item&gt;&lt;item&gt;1414&lt;/item&gt;&lt;item&gt;1415&lt;/item&gt;&lt;item&gt;1419&lt;/item&gt;&lt;item&gt;1535&lt;/item&gt;&lt;item&gt;1577&lt;/item&gt;&lt;item&gt;1581&lt;/item&gt;&lt;item&gt;1614&lt;/item&gt;&lt;item&gt;1624&lt;/item&gt;&lt;item&gt;1626&lt;/item&gt;&lt;item&gt;1635&lt;/item&gt;&lt;item&gt;1636&lt;/item&gt;&lt;item&gt;1637&lt;/item&gt;&lt;item&gt;1638&lt;/item&gt;&lt;item&gt;1639&lt;/item&gt;&lt;item&gt;1640&lt;/item&gt;&lt;item&gt;1641&lt;/item&gt;&lt;item&gt;1643&lt;/item&gt;&lt;item&gt;1644&lt;/item&gt;&lt;item&gt;1645&lt;/item&gt;&lt;item&gt;1646&lt;/item&gt;&lt;item&gt;1647&lt;/item&gt;&lt;item&gt;1648&lt;/item&gt;&lt;item&gt;1651&lt;/item&gt;&lt;item&gt;1652&lt;/item&gt;&lt;item&gt;1653&lt;/item&gt;&lt;item&gt;1654&lt;/item&gt;&lt;item&gt;1655&lt;/item&gt;&lt;item&gt;1656&lt;/item&gt;&lt;item&gt;1657&lt;/item&gt;&lt;item&gt;1660&lt;/item&gt;&lt;item&gt;1665&lt;/item&gt;&lt;item&gt;1679&lt;/item&gt;&lt;item&gt;1684&lt;/item&gt;&lt;item&gt;1692&lt;/item&gt;&lt;item&gt;1699&lt;/item&gt;&lt;item&gt;1700&lt;/item&gt;&lt;item&gt;1701&lt;/item&gt;&lt;item&gt;1702&lt;/item&gt;&lt;item&gt;1703&lt;/item&gt;&lt;item&gt;1704&lt;/item&gt;&lt;item&gt;1705&lt;/item&gt;&lt;item&gt;1706&lt;/item&gt;&lt;item&gt;1708&lt;/item&gt;&lt;item&gt;1709&lt;/item&gt;&lt;item&gt;1710&lt;/item&gt;&lt;item&gt;1712&lt;/item&gt;&lt;item&gt;1713&lt;/item&gt;&lt;item&gt;1714&lt;/item&gt;&lt;item&gt;1715&lt;/item&gt;&lt;item&gt;1716&lt;/item&gt;&lt;item&gt;1717&lt;/item&gt;&lt;item&gt;1718&lt;/item&gt;&lt;item&gt;1719&lt;/item&gt;&lt;item&gt;1720&lt;/item&gt;&lt;item&gt;1723&lt;/item&gt;&lt;item&gt;1724&lt;/item&gt;&lt;item&gt;1725&lt;/item&gt;&lt;item&gt;1726&lt;/item&gt;&lt;item&gt;1727&lt;/item&gt;&lt;item&gt;1728&lt;/item&gt;&lt;item&gt;1729&lt;/item&gt;&lt;item&gt;1730&lt;/item&gt;&lt;item&gt;1731&lt;/item&gt;&lt;item&gt;1732&lt;/item&gt;&lt;item&gt;1733&lt;/item&gt;&lt;item&gt;1734&lt;/item&gt;&lt;item&gt;1735&lt;/item&gt;&lt;item&gt;1736&lt;/item&gt;&lt;item&gt;1737&lt;/item&gt;&lt;item&gt;1738&lt;/item&gt;&lt;item&gt;1739&lt;/item&gt;&lt;item&gt;1740&lt;/item&gt;&lt;item&gt;1741&lt;/item&gt;&lt;item&gt;1742&lt;/item&gt;&lt;item&gt;1743&lt;/item&gt;&lt;item&gt;1744&lt;/item&gt;&lt;item&gt;1745&lt;/item&gt;&lt;item&gt;1746&lt;/item&gt;&lt;item&gt;1747&lt;/item&gt;&lt;item&gt;1748&lt;/item&gt;&lt;item&gt;1749&lt;/item&gt;&lt;item&gt;1750&lt;/item&gt;&lt;item&gt;1751&lt;/item&gt;&lt;item&gt;1752&lt;/item&gt;&lt;item&gt;1753&lt;/item&gt;&lt;item&gt;1754&lt;/item&gt;&lt;item&gt;1755&lt;/item&gt;&lt;item&gt;1756&lt;/item&gt;&lt;item&gt;1757&lt;/item&gt;&lt;item&gt;1758&lt;/item&gt;&lt;item&gt;1759&lt;/item&gt;&lt;item&gt;1760&lt;/item&gt;&lt;item&gt;1762&lt;/item&gt;&lt;item&gt;1763&lt;/item&gt;&lt;item&gt;1764&lt;/item&gt;&lt;item&gt;1765&lt;/item&gt;&lt;item&gt;1766&lt;/item&gt;&lt;item&gt;1767&lt;/item&gt;&lt;item&gt;1768&lt;/item&gt;&lt;item&gt;1769&lt;/item&gt;&lt;item&gt;1770&lt;/item&gt;&lt;item&gt;1771&lt;/item&gt;&lt;item&gt;1772&lt;/item&gt;&lt;item&gt;1773&lt;/item&gt;&lt;item&gt;1774&lt;/item&gt;&lt;item&gt;1775&lt;/item&gt;&lt;item&gt;1777&lt;/item&gt;&lt;item&gt;1778&lt;/item&gt;&lt;/record-ids&gt;&lt;/item&gt;&lt;/Libraries&gt;"/>
  </w:docVars>
  <w:rsids>
    <w:rsidRoot w:val="008157F1"/>
    <w:rsid w:val="000000F6"/>
    <w:rsid w:val="000001F2"/>
    <w:rsid w:val="0000026D"/>
    <w:rsid w:val="0000039D"/>
    <w:rsid w:val="000003C9"/>
    <w:rsid w:val="00000486"/>
    <w:rsid w:val="000006A8"/>
    <w:rsid w:val="000006C4"/>
    <w:rsid w:val="000008BB"/>
    <w:rsid w:val="0000109A"/>
    <w:rsid w:val="00001178"/>
    <w:rsid w:val="00001447"/>
    <w:rsid w:val="000014EE"/>
    <w:rsid w:val="0000151D"/>
    <w:rsid w:val="0000157B"/>
    <w:rsid w:val="000016DC"/>
    <w:rsid w:val="00001810"/>
    <w:rsid w:val="0000199A"/>
    <w:rsid w:val="00001AE6"/>
    <w:rsid w:val="00001B86"/>
    <w:rsid w:val="00001C07"/>
    <w:rsid w:val="00001CB5"/>
    <w:rsid w:val="00001E83"/>
    <w:rsid w:val="00001E93"/>
    <w:rsid w:val="00001E9D"/>
    <w:rsid w:val="000020C3"/>
    <w:rsid w:val="00002130"/>
    <w:rsid w:val="000021BA"/>
    <w:rsid w:val="0000225F"/>
    <w:rsid w:val="000022DF"/>
    <w:rsid w:val="000022E2"/>
    <w:rsid w:val="000024AE"/>
    <w:rsid w:val="00002586"/>
    <w:rsid w:val="000025F3"/>
    <w:rsid w:val="0000265B"/>
    <w:rsid w:val="00002716"/>
    <w:rsid w:val="00002A38"/>
    <w:rsid w:val="00002BCD"/>
    <w:rsid w:val="00002D19"/>
    <w:rsid w:val="00002ECE"/>
    <w:rsid w:val="00002EEB"/>
    <w:rsid w:val="00003127"/>
    <w:rsid w:val="00003573"/>
    <w:rsid w:val="00003929"/>
    <w:rsid w:val="00003983"/>
    <w:rsid w:val="00003A21"/>
    <w:rsid w:val="00003BA7"/>
    <w:rsid w:val="00003BBC"/>
    <w:rsid w:val="00003D2F"/>
    <w:rsid w:val="00004007"/>
    <w:rsid w:val="0000404B"/>
    <w:rsid w:val="0000422F"/>
    <w:rsid w:val="00004381"/>
    <w:rsid w:val="0000459F"/>
    <w:rsid w:val="000048B7"/>
    <w:rsid w:val="00004917"/>
    <w:rsid w:val="00004CD3"/>
    <w:rsid w:val="00004D69"/>
    <w:rsid w:val="00004F7F"/>
    <w:rsid w:val="00005035"/>
    <w:rsid w:val="00005122"/>
    <w:rsid w:val="0000520A"/>
    <w:rsid w:val="000054C9"/>
    <w:rsid w:val="0000551A"/>
    <w:rsid w:val="0000570B"/>
    <w:rsid w:val="000058AE"/>
    <w:rsid w:val="00005979"/>
    <w:rsid w:val="00005A2C"/>
    <w:rsid w:val="00005AFC"/>
    <w:rsid w:val="00005BF4"/>
    <w:rsid w:val="00005BF6"/>
    <w:rsid w:val="00005C5E"/>
    <w:rsid w:val="00005CA7"/>
    <w:rsid w:val="00005E49"/>
    <w:rsid w:val="00005F74"/>
    <w:rsid w:val="00006363"/>
    <w:rsid w:val="00006365"/>
    <w:rsid w:val="00006617"/>
    <w:rsid w:val="00006638"/>
    <w:rsid w:val="000067E3"/>
    <w:rsid w:val="00006814"/>
    <w:rsid w:val="00006A29"/>
    <w:rsid w:val="00006AC9"/>
    <w:rsid w:val="00006AF1"/>
    <w:rsid w:val="00006B6E"/>
    <w:rsid w:val="00006CED"/>
    <w:rsid w:val="00006DC5"/>
    <w:rsid w:val="00006E22"/>
    <w:rsid w:val="00006E3D"/>
    <w:rsid w:val="000073F7"/>
    <w:rsid w:val="00007426"/>
    <w:rsid w:val="000074F6"/>
    <w:rsid w:val="000078FA"/>
    <w:rsid w:val="00007993"/>
    <w:rsid w:val="000079AB"/>
    <w:rsid w:val="00007ADE"/>
    <w:rsid w:val="00007BFE"/>
    <w:rsid w:val="00007C83"/>
    <w:rsid w:val="00007C8B"/>
    <w:rsid w:val="00007DBF"/>
    <w:rsid w:val="00007E42"/>
    <w:rsid w:val="00007E4C"/>
    <w:rsid w:val="00007F3B"/>
    <w:rsid w:val="00007F8E"/>
    <w:rsid w:val="00010120"/>
    <w:rsid w:val="00010327"/>
    <w:rsid w:val="00010454"/>
    <w:rsid w:val="00010663"/>
    <w:rsid w:val="00010707"/>
    <w:rsid w:val="0001070B"/>
    <w:rsid w:val="0001072C"/>
    <w:rsid w:val="00010756"/>
    <w:rsid w:val="000108B5"/>
    <w:rsid w:val="000108C5"/>
    <w:rsid w:val="00010CC2"/>
    <w:rsid w:val="00010DAB"/>
    <w:rsid w:val="00010E1B"/>
    <w:rsid w:val="00010E40"/>
    <w:rsid w:val="00010F2E"/>
    <w:rsid w:val="00010F7A"/>
    <w:rsid w:val="00010FF5"/>
    <w:rsid w:val="0001116A"/>
    <w:rsid w:val="00011423"/>
    <w:rsid w:val="00011487"/>
    <w:rsid w:val="000114F1"/>
    <w:rsid w:val="00011523"/>
    <w:rsid w:val="00011562"/>
    <w:rsid w:val="00011568"/>
    <w:rsid w:val="000115A5"/>
    <w:rsid w:val="000115B8"/>
    <w:rsid w:val="000116A3"/>
    <w:rsid w:val="0001185A"/>
    <w:rsid w:val="00011899"/>
    <w:rsid w:val="000118A6"/>
    <w:rsid w:val="00011AE6"/>
    <w:rsid w:val="00011B6D"/>
    <w:rsid w:val="00011B9B"/>
    <w:rsid w:val="00011D2E"/>
    <w:rsid w:val="00011DF5"/>
    <w:rsid w:val="000120B6"/>
    <w:rsid w:val="00012270"/>
    <w:rsid w:val="00012296"/>
    <w:rsid w:val="000123B4"/>
    <w:rsid w:val="000128AF"/>
    <w:rsid w:val="0001298F"/>
    <w:rsid w:val="00012A4B"/>
    <w:rsid w:val="00012A7D"/>
    <w:rsid w:val="00012CB9"/>
    <w:rsid w:val="00012DB4"/>
    <w:rsid w:val="00012E01"/>
    <w:rsid w:val="00013000"/>
    <w:rsid w:val="00013341"/>
    <w:rsid w:val="000133E5"/>
    <w:rsid w:val="000134B0"/>
    <w:rsid w:val="0001366F"/>
    <w:rsid w:val="000136B8"/>
    <w:rsid w:val="0001374A"/>
    <w:rsid w:val="00013E60"/>
    <w:rsid w:val="00014066"/>
    <w:rsid w:val="000141C4"/>
    <w:rsid w:val="00014238"/>
    <w:rsid w:val="000142CE"/>
    <w:rsid w:val="00014424"/>
    <w:rsid w:val="00014522"/>
    <w:rsid w:val="00014565"/>
    <w:rsid w:val="000145AA"/>
    <w:rsid w:val="000145BE"/>
    <w:rsid w:val="00014974"/>
    <w:rsid w:val="00014AB3"/>
    <w:rsid w:val="00014CF4"/>
    <w:rsid w:val="00014EF7"/>
    <w:rsid w:val="00014F82"/>
    <w:rsid w:val="000152F6"/>
    <w:rsid w:val="00015374"/>
    <w:rsid w:val="000154EF"/>
    <w:rsid w:val="000155D1"/>
    <w:rsid w:val="00015A0F"/>
    <w:rsid w:val="00015A19"/>
    <w:rsid w:val="00015B2F"/>
    <w:rsid w:val="00015B49"/>
    <w:rsid w:val="00015D51"/>
    <w:rsid w:val="00015D5D"/>
    <w:rsid w:val="00015F17"/>
    <w:rsid w:val="000160B2"/>
    <w:rsid w:val="000163EC"/>
    <w:rsid w:val="0001643B"/>
    <w:rsid w:val="000166EA"/>
    <w:rsid w:val="00016A4E"/>
    <w:rsid w:val="00016A5E"/>
    <w:rsid w:val="00016EA6"/>
    <w:rsid w:val="000171AD"/>
    <w:rsid w:val="000171FB"/>
    <w:rsid w:val="00017269"/>
    <w:rsid w:val="0001744A"/>
    <w:rsid w:val="0001760D"/>
    <w:rsid w:val="000176E9"/>
    <w:rsid w:val="00017728"/>
    <w:rsid w:val="0001786A"/>
    <w:rsid w:val="00017CF4"/>
    <w:rsid w:val="00017D31"/>
    <w:rsid w:val="00017DA6"/>
    <w:rsid w:val="00017DC1"/>
    <w:rsid w:val="00017FF7"/>
    <w:rsid w:val="00020361"/>
    <w:rsid w:val="0002086D"/>
    <w:rsid w:val="000209F6"/>
    <w:rsid w:val="00020DE9"/>
    <w:rsid w:val="00020F64"/>
    <w:rsid w:val="00021027"/>
    <w:rsid w:val="00021165"/>
    <w:rsid w:val="000211CF"/>
    <w:rsid w:val="00021419"/>
    <w:rsid w:val="0002159A"/>
    <w:rsid w:val="000215FF"/>
    <w:rsid w:val="00021900"/>
    <w:rsid w:val="00021BA6"/>
    <w:rsid w:val="00021C5A"/>
    <w:rsid w:val="00021C7A"/>
    <w:rsid w:val="00021CD2"/>
    <w:rsid w:val="00021E13"/>
    <w:rsid w:val="00021E49"/>
    <w:rsid w:val="00021F6B"/>
    <w:rsid w:val="00022161"/>
    <w:rsid w:val="00022162"/>
    <w:rsid w:val="000223D2"/>
    <w:rsid w:val="00022414"/>
    <w:rsid w:val="00022446"/>
    <w:rsid w:val="00022632"/>
    <w:rsid w:val="000228B8"/>
    <w:rsid w:val="0002299A"/>
    <w:rsid w:val="00022B66"/>
    <w:rsid w:val="00022CC6"/>
    <w:rsid w:val="00022E2C"/>
    <w:rsid w:val="00022FA2"/>
    <w:rsid w:val="0002308E"/>
    <w:rsid w:val="00023210"/>
    <w:rsid w:val="000235F3"/>
    <w:rsid w:val="000236BE"/>
    <w:rsid w:val="00023801"/>
    <w:rsid w:val="0002381B"/>
    <w:rsid w:val="00023A83"/>
    <w:rsid w:val="00023AF5"/>
    <w:rsid w:val="00023CCF"/>
    <w:rsid w:val="000242D6"/>
    <w:rsid w:val="0002432D"/>
    <w:rsid w:val="000244D1"/>
    <w:rsid w:val="00024612"/>
    <w:rsid w:val="0002469F"/>
    <w:rsid w:val="000246B3"/>
    <w:rsid w:val="000247A8"/>
    <w:rsid w:val="000249C1"/>
    <w:rsid w:val="00024A34"/>
    <w:rsid w:val="00024D8A"/>
    <w:rsid w:val="00024EA5"/>
    <w:rsid w:val="00024F0B"/>
    <w:rsid w:val="00025177"/>
    <w:rsid w:val="0002518F"/>
    <w:rsid w:val="000251DB"/>
    <w:rsid w:val="000251F9"/>
    <w:rsid w:val="0002538B"/>
    <w:rsid w:val="000253A6"/>
    <w:rsid w:val="00025591"/>
    <w:rsid w:val="000255A2"/>
    <w:rsid w:val="00025679"/>
    <w:rsid w:val="00025762"/>
    <w:rsid w:val="000257E8"/>
    <w:rsid w:val="00025860"/>
    <w:rsid w:val="00025B80"/>
    <w:rsid w:val="00026048"/>
    <w:rsid w:val="0002615E"/>
    <w:rsid w:val="00026200"/>
    <w:rsid w:val="00026294"/>
    <w:rsid w:val="000263A5"/>
    <w:rsid w:val="00026549"/>
    <w:rsid w:val="00026680"/>
    <w:rsid w:val="000266F5"/>
    <w:rsid w:val="0002672E"/>
    <w:rsid w:val="0002698A"/>
    <w:rsid w:val="00026A95"/>
    <w:rsid w:val="00026AE0"/>
    <w:rsid w:val="00026BF6"/>
    <w:rsid w:val="00026D16"/>
    <w:rsid w:val="00026FC0"/>
    <w:rsid w:val="00027196"/>
    <w:rsid w:val="000271F3"/>
    <w:rsid w:val="000273A3"/>
    <w:rsid w:val="00027522"/>
    <w:rsid w:val="0002755F"/>
    <w:rsid w:val="0002757F"/>
    <w:rsid w:val="0002771E"/>
    <w:rsid w:val="0002774A"/>
    <w:rsid w:val="00027922"/>
    <w:rsid w:val="00027AA8"/>
    <w:rsid w:val="00027DF1"/>
    <w:rsid w:val="00027F39"/>
    <w:rsid w:val="000301B0"/>
    <w:rsid w:val="00030233"/>
    <w:rsid w:val="000303C9"/>
    <w:rsid w:val="000303DA"/>
    <w:rsid w:val="000305DA"/>
    <w:rsid w:val="0003078D"/>
    <w:rsid w:val="000307AF"/>
    <w:rsid w:val="000307E4"/>
    <w:rsid w:val="0003090D"/>
    <w:rsid w:val="00030967"/>
    <w:rsid w:val="00030AF1"/>
    <w:rsid w:val="00030B7A"/>
    <w:rsid w:val="00030D13"/>
    <w:rsid w:val="00030E25"/>
    <w:rsid w:val="00031091"/>
    <w:rsid w:val="00031469"/>
    <w:rsid w:val="00031477"/>
    <w:rsid w:val="000315B1"/>
    <w:rsid w:val="00031723"/>
    <w:rsid w:val="000317E1"/>
    <w:rsid w:val="00031863"/>
    <w:rsid w:val="00031903"/>
    <w:rsid w:val="00031D4A"/>
    <w:rsid w:val="0003227D"/>
    <w:rsid w:val="00032529"/>
    <w:rsid w:val="00032780"/>
    <w:rsid w:val="00032A06"/>
    <w:rsid w:val="00032A4A"/>
    <w:rsid w:val="00032AE6"/>
    <w:rsid w:val="00032CFF"/>
    <w:rsid w:val="00032D6E"/>
    <w:rsid w:val="00032FB6"/>
    <w:rsid w:val="000331F5"/>
    <w:rsid w:val="0003321A"/>
    <w:rsid w:val="00033221"/>
    <w:rsid w:val="0003326C"/>
    <w:rsid w:val="000332DF"/>
    <w:rsid w:val="00033331"/>
    <w:rsid w:val="00033400"/>
    <w:rsid w:val="000334C2"/>
    <w:rsid w:val="00033502"/>
    <w:rsid w:val="00033671"/>
    <w:rsid w:val="000336F6"/>
    <w:rsid w:val="000336F7"/>
    <w:rsid w:val="000337DD"/>
    <w:rsid w:val="000338A4"/>
    <w:rsid w:val="000338EB"/>
    <w:rsid w:val="00033AAE"/>
    <w:rsid w:val="00033C09"/>
    <w:rsid w:val="00033E0B"/>
    <w:rsid w:val="00033E23"/>
    <w:rsid w:val="00033FF0"/>
    <w:rsid w:val="0003423A"/>
    <w:rsid w:val="0003432A"/>
    <w:rsid w:val="0003445E"/>
    <w:rsid w:val="00034616"/>
    <w:rsid w:val="00034715"/>
    <w:rsid w:val="0003473F"/>
    <w:rsid w:val="0003477F"/>
    <w:rsid w:val="00034951"/>
    <w:rsid w:val="00034CE8"/>
    <w:rsid w:val="00034FCE"/>
    <w:rsid w:val="000354F5"/>
    <w:rsid w:val="00035741"/>
    <w:rsid w:val="00035934"/>
    <w:rsid w:val="00035938"/>
    <w:rsid w:val="00035AD8"/>
    <w:rsid w:val="00035B77"/>
    <w:rsid w:val="00035E5A"/>
    <w:rsid w:val="00035FD9"/>
    <w:rsid w:val="000361B3"/>
    <w:rsid w:val="000362DB"/>
    <w:rsid w:val="0003649A"/>
    <w:rsid w:val="000365EF"/>
    <w:rsid w:val="00036748"/>
    <w:rsid w:val="0003684A"/>
    <w:rsid w:val="00036916"/>
    <w:rsid w:val="00036A3A"/>
    <w:rsid w:val="00036A77"/>
    <w:rsid w:val="00036AD8"/>
    <w:rsid w:val="00036BD4"/>
    <w:rsid w:val="00036C7E"/>
    <w:rsid w:val="00036E22"/>
    <w:rsid w:val="00036F6D"/>
    <w:rsid w:val="00037037"/>
    <w:rsid w:val="00037210"/>
    <w:rsid w:val="00037302"/>
    <w:rsid w:val="0003735B"/>
    <w:rsid w:val="00037419"/>
    <w:rsid w:val="000374D4"/>
    <w:rsid w:val="00037515"/>
    <w:rsid w:val="00037722"/>
    <w:rsid w:val="0003785A"/>
    <w:rsid w:val="00037B32"/>
    <w:rsid w:val="00037BE7"/>
    <w:rsid w:val="0004005D"/>
    <w:rsid w:val="00040124"/>
    <w:rsid w:val="00040227"/>
    <w:rsid w:val="000404EB"/>
    <w:rsid w:val="00040672"/>
    <w:rsid w:val="000406F7"/>
    <w:rsid w:val="000407E0"/>
    <w:rsid w:val="00040A94"/>
    <w:rsid w:val="00040ADF"/>
    <w:rsid w:val="00040BB4"/>
    <w:rsid w:val="00040DC2"/>
    <w:rsid w:val="00040E56"/>
    <w:rsid w:val="00040FB4"/>
    <w:rsid w:val="00041037"/>
    <w:rsid w:val="00041463"/>
    <w:rsid w:val="0004158A"/>
    <w:rsid w:val="000416A0"/>
    <w:rsid w:val="000416B9"/>
    <w:rsid w:val="0004174B"/>
    <w:rsid w:val="0004178C"/>
    <w:rsid w:val="00041790"/>
    <w:rsid w:val="00041882"/>
    <w:rsid w:val="000419D8"/>
    <w:rsid w:val="00041F5D"/>
    <w:rsid w:val="000420A3"/>
    <w:rsid w:val="00042328"/>
    <w:rsid w:val="000423C7"/>
    <w:rsid w:val="00042C63"/>
    <w:rsid w:val="00042C83"/>
    <w:rsid w:val="00043127"/>
    <w:rsid w:val="000431CA"/>
    <w:rsid w:val="000432E6"/>
    <w:rsid w:val="00043306"/>
    <w:rsid w:val="000434B6"/>
    <w:rsid w:val="00043769"/>
    <w:rsid w:val="0004378A"/>
    <w:rsid w:val="000437DC"/>
    <w:rsid w:val="000438D5"/>
    <w:rsid w:val="000438EC"/>
    <w:rsid w:val="00043D21"/>
    <w:rsid w:val="00043D51"/>
    <w:rsid w:val="00043E30"/>
    <w:rsid w:val="00043E32"/>
    <w:rsid w:val="000443A6"/>
    <w:rsid w:val="0004462E"/>
    <w:rsid w:val="000446A1"/>
    <w:rsid w:val="000447BF"/>
    <w:rsid w:val="0004491C"/>
    <w:rsid w:val="000449D1"/>
    <w:rsid w:val="00044AD6"/>
    <w:rsid w:val="00044B22"/>
    <w:rsid w:val="00044D3F"/>
    <w:rsid w:val="00044D9D"/>
    <w:rsid w:val="00044F47"/>
    <w:rsid w:val="0004508D"/>
    <w:rsid w:val="00045099"/>
    <w:rsid w:val="00045167"/>
    <w:rsid w:val="0004524C"/>
    <w:rsid w:val="00045708"/>
    <w:rsid w:val="0004570A"/>
    <w:rsid w:val="000457CB"/>
    <w:rsid w:val="00045854"/>
    <w:rsid w:val="00045AD6"/>
    <w:rsid w:val="00045B8D"/>
    <w:rsid w:val="00045BD1"/>
    <w:rsid w:val="00045C9E"/>
    <w:rsid w:val="00045CC5"/>
    <w:rsid w:val="00045D11"/>
    <w:rsid w:val="00045EC9"/>
    <w:rsid w:val="00045FA4"/>
    <w:rsid w:val="000462C3"/>
    <w:rsid w:val="000462FA"/>
    <w:rsid w:val="00046889"/>
    <w:rsid w:val="000468E8"/>
    <w:rsid w:val="0004697F"/>
    <w:rsid w:val="00046AAC"/>
    <w:rsid w:val="00046B6A"/>
    <w:rsid w:val="00046FE4"/>
    <w:rsid w:val="00047147"/>
    <w:rsid w:val="000472D4"/>
    <w:rsid w:val="0004732F"/>
    <w:rsid w:val="0004763B"/>
    <w:rsid w:val="000476F9"/>
    <w:rsid w:val="00047812"/>
    <w:rsid w:val="000479FE"/>
    <w:rsid w:val="00047BA4"/>
    <w:rsid w:val="00047C72"/>
    <w:rsid w:val="000503BC"/>
    <w:rsid w:val="000503F2"/>
    <w:rsid w:val="000504A1"/>
    <w:rsid w:val="00050885"/>
    <w:rsid w:val="00050947"/>
    <w:rsid w:val="0005095F"/>
    <w:rsid w:val="00050B48"/>
    <w:rsid w:val="00050D55"/>
    <w:rsid w:val="00050F41"/>
    <w:rsid w:val="00050FC1"/>
    <w:rsid w:val="000510B6"/>
    <w:rsid w:val="000510F3"/>
    <w:rsid w:val="000511D8"/>
    <w:rsid w:val="00051367"/>
    <w:rsid w:val="00051479"/>
    <w:rsid w:val="00051641"/>
    <w:rsid w:val="000518BF"/>
    <w:rsid w:val="00051971"/>
    <w:rsid w:val="00051A6F"/>
    <w:rsid w:val="00051B6E"/>
    <w:rsid w:val="00051CB2"/>
    <w:rsid w:val="00052191"/>
    <w:rsid w:val="000522B6"/>
    <w:rsid w:val="00052454"/>
    <w:rsid w:val="0005283E"/>
    <w:rsid w:val="000528EE"/>
    <w:rsid w:val="00052910"/>
    <w:rsid w:val="00052C33"/>
    <w:rsid w:val="00052D4F"/>
    <w:rsid w:val="00052DD3"/>
    <w:rsid w:val="00052DEC"/>
    <w:rsid w:val="00052E02"/>
    <w:rsid w:val="00052ECE"/>
    <w:rsid w:val="00052FC7"/>
    <w:rsid w:val="0005320D"/>
    <w:rsid w:val="0005325F"/>
    <w:rsid w:val="0005326D"/>
    <w:rsid w:val="0005372E"/>
    <w:rsid w:val="0005373D"/>
    <w:rsid w:val="00053843"/>
    <w:rsid w:val="00053C37"/>
    <w:rsid w:val="00053CD2"/>
    <w:rsid w:val="00053DC9"/>
    <w:rsid w:val="00053EE0"/>
    <w:rsid w:val="00053F6C"/>
    <w:rsid w:val="00054447"/>
    <w:rsid w:val="00054471"/>
    <w:rsid w:val="000545D4"/>
    <w:rsid w:val="0005470D"/>
    <w:rsid w:val="00054790"/>
    <w:rsid w:val="000548C1"/>
    <w:rsid w:val="00054966"/>
    <w:rsid w:val="00054AED"/>
    <w:rsid w:val="00054B79"/>
    <w:rsid w:val="00054D06"/>
    <w:rsid w:val="00054D20"/>
    <w:rsid w:val="00054DBF"/>
    <w:rsid w:val="00054E97"/>
    <w:rsid w:val="0005515B"/>
    <w:rsid w:val="00055162"/>
    <w:rsid w:val="00055174"/>
    <w:rsid w:val="00055258"/>
    <w:rsid w:val="000553EE"/>
    <w:rsid w:val="0005543E"/>
    <w:rsid w:val="0005565F"/>
    <w:rsid w:val="00055765"/>
    <w:rsid w:val="00055788"/>
    <w:rsid w:val="00055AD8"/>
    <w:rsid w:val="00055C7C"/>
    <w:rsid w:val="00055CF3"/>
    <w:rsid w:val="00055F16"/>
    <w:rsid w:val="00055F8B"/>
    <w:rsid w:val="00055FE9"/>
    <w:rsid w:val="00056229"/>
    <w:rsid w:val="00056300"/>
    <w:rsid w:val="000567BE"/>
    <w:rsid w:val="00056845"/>
    <w:rsid w:val="00056933"/>
    <w:rsid w:val="00056B04"/>
    <w:rsid w:val="00056C25"/>
    <w:rsid w:val="00056ECF"/>
    <w:rsid w:val="00057051"/>
    <w:rsid w:val="0005722B"/>
    <w:rsid w:val="00057334"/>
    <w:rsid w:val="00057453"/>
    <w:rsid w:val="00057497"/>
    <w:rsid w:val="000574AB"/>
    <w:rsid w:val="0005769A"/>
    <w:rsid w:val="00057A88"/>
    <w:rsid w:val="00057CF2"/>
    <w:rsid w:val="00057DCB"/>
    <w:rsid w:val="00057DFD"/>
    <w:rsid w:val="00060057"/>
    <w:rsid w:val="00060107"/>
    <w:rsid w:val="00060176"/>
    <w:rsid w:val="00060556"/>
    <w:rsid w:val="000607B0"/>
    <w:rsid w:val="000608AA"/>
    <w:rsid w:val="00060954"/>
    <w:rsid w:val="000609D1"/>
    <w:rsid w:val="00060AD9"/>
    <w:rsid w:val="00060CB4"/>
    <w:rsid w:val="00060F5C"/>
    <w:rsid w:val="000614A9"/>
    <w:rsid w:val="000614FF"/>
    <w:rsid w:val="00061629"/>
    <w:rsid w:val="00061742"/>
    <w:rsid w:val="000618A0"/>
    <w:rsid w:val="0006194F"/>
    <w:rsid w:val="00061A32"/>
    <w:rsid w:val="00061E96"/>
    <w:rsid w:val="00062119"/>
    <w:rsid w:val="0006224B"/>
    <w:rsid w:val="00062298"/>
    <w:rsid w:val="000623D8"/>
    <w:rsid w:val="00062659"/>
    <w:rsid w:val="0006292F"/>
    <w:rsid w:val="00062BBE"/>
    <w:rsid w:val="00063096"/>
    <w:rsid w:val="00063159"/>
    <w:rsid w:val="0006335D"/>
    <w:rsid w:val="00063374"/>
    <w:rsid w:val="0006339C"/>
    <w:rsid w:val="000633B6"/>
    <w:rsid w:val="000633DB"/>
    <w:rsid w:val="000635A9"/>
    <w:rsid w:val="0006374F"/>
    <w:rsid w:val="0006378F"/>
    <w:rsid w:val="000637E0"/>
    <w:rsid w:val="0006385A"/>
    <w:rsid w:val="000638B9"/>
    <w:rsid w:val="00063920"/>
    <w:rsid w:val="00063E68"/>
    <w:rsid w:val="00064037"/>
    <w:rsid w:val="000640F5"/>
    <w:rsid w:val="00064162"/>
    <w:rsid w:val="000641F2"/>
    <w:rsid w:val="00064225"/>
    <w:rsid w:val="000643CF"/>
    <w:rsid w:val="000644E6"/>
    <w:rsid w:val="00064783"/>
    <w:rsid w:val="000647C2"/>
    <w:rsid w:val="00064A2D"/>
    <w:rsid w:val="00064AA1"/>
    <w:rsid w:val="00064CDD"/>
    <w:rsid w:val="00064DD1"/>
    <w:rsid w:val="00064F27"/>
    <w:rsid w:val="000651DD"/>
    <w:rsid w:val="00065317"/>
    <w:rsid w:val="000654DB"/>
    <w:rsid w:val="0006585F"/>
    <w:rsid w:val="00065A8C"/>
    <w:rsid w:val="00065AEC"/>
    <w:rsid w:val="00065BC2"/>
    <w:rsid w:val="00065BCE"/>
    <w:rsid w:val="00065C2F"/>
    <w:rsid w:val="00065C89"/>
    <w:rsid w:val="00065CBA"/>
    <w:rsid w:val="00065DE2"/>
    <w:rsid w:val="00065EF8"/>
    <w:rsid w:val="00066191"/>
    <w:rsid w:val="00066695"/>
    <w:rsid w:val="000669BA"/>
    <w:rsid w:val="00066C6D"/>
    <w:rsid w:val="00066DAC"/>
    <w:rsid w:val="00066E42"/>
    <w:rsid w:val="00067069"/>
    <w:rsid w:val="0006719B"/>
    <w:rsid w:val="00067284"/>
    <w:rsid w:val="0006745E"/>
    <w:rsid w:val="000674B7"/>
    <w:rsid w:val="000674CB"/>
    <w:rsid w:val="00067683"/>
    <w:rsid w:val="000677FA"/>
    <w:rsid w:val="00067929"/>
    <w:rsid w:val="000679C0"/>
    <w:rsid w:val="00070117"/>
    <w:rsid w:val="0007021F"/>
    <w:rsid w:val="000703F9"/>
    <w:rsid w:val="00070734"/>
    <w:rsid w:val="0007077C"/>
    <w:rsid w:val="000707B9"/>
    <w:rsid w:val="000708A4"/>
    <w:rsid w:val="0007091D"/>
    <w:rsid w:val="000709A0"/>
    <w:rsid w:val="000709A6"/>
    <w:rsid w:val="00070DC2"/>
    <w:rsid w:val="00070E9B"/>
    <w:rsid w:val="0007103D"/>
    <w:rsid w:val="00071099"/>
    <w:rsid w:val="0007120C"/>
    <w:rsid w:val="00071489"/>
    <w:rsid w:val="000714DB"/>
    <w:rsid w:val="00071516"/>
    <w:rsid w:val="00071550"/>
    <w:rsid w:val="00071560"/>
    <w:rsid w:val="0007187B"/>
    <w:rsid w:val="0007194A"/>
    <w:rsid w:val="00071A56"/>
    <w:rsid w:val="00071D30"/>
    <w:rsid w:val="00071F70"/>
    <w:rsid w:val="00071FB5"/>
    <w:rsid w:val="00071FD4"/>
    <w:rsid w:val="000720F3"/>
    <w:rsid w:val="00072133"/>
    <w:rsid w:val="0007219E"/>
    <w:rsid w:val="00072352"/>
    <w:rsid w:val="0007251D"/>
    <w:rsid w:val="00072547"/>
    <w:rsid w:val="0007262D"/>
    <w:rsid w:val="000726EE"/>
    <w:rsid w:val="00072811"/>
    <w:rsid w:val="00072A0A"/>
    <w:rsid w:val="00072D09"/>
    <w:rsid w:val="00072D83"/>
    <w:rsid w:val="00072EFF"/>
    <w:rsid w:val="000730B5"/>
    <w:rsid w:val="000734D7"/>
    <w:rsid w:val="000735B9"/>
    <w:rsid w:val="0007360E"/>
    <w:rsid w:val="000737AB"/>
    <w:rsid w:val="00073945"/>
    <w:rsid w:val="00073BB3"/>
    <w:rsid w:val="00073BB7"/>
    <w:rsid w:val="00073EEB"/>
    <w:rsid w:val="00073FC4"/>
    <w:rsid w:val="00074199"/>
    <w:rsid w:val="0007429A"/>
    <w:rsid w:val="0007437A"/>
    <w:rsid w:val="00074518"/>
    <w:rsid w:val="000746B3"/>
    <w:rsid w:val="0007474A"/>
    <w:rsid w:val="000747B8"/>
    <w:rsid w:val="00074856"/>
    <w:rsid w:val="000749B0"/>
    <w:rsid w:val="00074D94"/>
    <w:rsid w:val="00074DD7"/>
    <w:rsid w:val="00074EC3"/>
    <w:rsid w:val="00074EDA"/>
    <w:rsid w:val="00074F0A"/>
    <w:rsid w:val="00074F3D"/>
    <w:rsid w:val="00075019"/>
    <w:rsid w:val="0007514F"/>
    <w:rsid w:val="0007559A"/>
    <w:rsid w:val="000755BC"/>
    <w:rsid w:val="000756A8"/>
    <w:rsid w:val="000757CA"/>
    <w:rsid w:val="00075940"/>
    <w:rsid w:val="00075B6E"/>
    <w:rsid w:val="00075BC6"/>
    <w:rsid w:val="00075C1D"/>
    <w:rsid w:val="00075C66"/>
    <w:rsid w:val="00075CAC"/>
    <w:rsid w:val="00075CE2"/>
    <w:rsid w:val="00075DF8"/>
    <w:rsid w:val="00075E12"/>
    <w:rsid w:val="00075EFA"/>
    <w:rsid w:val="0007632E"/>
    <w:rsid w:val="00076463"/>
    <w:rsid w:val="00076574"/>
    <w:rsid w:val="00076638"/>
    <w:rsid w:val="00076676"/>
    <w:rsid w:val="00076983"/>
    <w:rsid w:val="000769F4"/>
    <w:rsid w:val="00076BB5"/>
    <w:rsid w:val="00076BC9"/>
    <w:rsid w:val="00076E1E"/>
    <w:rsid w:val="00077015"/>
    <w:rsid w:val="000770B0"/>
    <w:rsid w:val="00077101"/>
    <w:rsid w:val="00077131"/>
    <w:rsid w:val="00077162"/>
    <w:rsid w:val="000772EE"/>
    <w:rsid w:val="0007755E"/>
    <w:rsid w:val="00077615"/>
    <w:rsid w:val="000777A6"/>
    <w:rsid w:val="00077830"/>
    <w:rsid w:val="00077879"/>
    <w:rsid w:val="00077D71"/>
    <w:rsid w:val="00077DE4"/>
    <w:rsid w:val="00077DEE"/>
    <w:rsid w:val="00077E8F"/>
    <w:rsid w:val="00080031"/>
    <w:rsid w:val="0008005A"/>
    <w:rsid w:val="00080241"/>
    <w:rsid w:val="00080265"/>
    <w:rsid w:val="00080508"/>
    <w:rsid w:val="000805A4"/>
    <w:rsid w:val="000808A0"/>
    <w:rsid w:val="000808D3"/>
    <w:rsid w:val="00080B2E"/>
    <w:rsid w:val="00080C33"/>
    <w:rsid w:val="00080E01"/>
    <w:rsid w:val="00080F1D"/>
    <w:rsid w:val="00081199"/>
    <w:rsid w:val="000812E0"/>
    <w:rsid w:val="00081456"/>
    <w:rsid w:val="00081778"/>
    <w:rsid w:val="00081824"/>
    <w:rsid w:val="00081BDE"/>
    <w:rsid w:val="00081CC2"/>
    <w:rsid w:val="00081D3E"/>
    <w:rsid w:val="00081D98"/>
    <w:rsid w:val="00081F8D"/>
    <w:rsid w:val="000821DB"/>
    <w:rsid w:val="000821F5"/>
    <w:rsid w:val="0008244A"/>
    <w:rsid w:val="00082530"/>
    <w:rsid w:val="00082555"/>
    <w:rsid w:val="000828BE"/>
    <w:rsid w:val="000828FC"/>
    <w:rsid w:val="00082ABE"/>
    <w:rsid w:val="00082B36"/>
    <w:rsid w:val="00082C59"/>
    <w:rsid w:val="00082CD6"/>
    <w:rsid w:val="00082E7D"/>
    <w:rsid w:val="00082EE7"/>
    <w:rsid w:val="00082EE9"/>
    <w:rsid w:val="00082FEF"/>
    <w:rsid w:val="00083268"/>
    <w:rsid w:val="0008346E"/>
    <w:rsid w:val="000834AE"/>
    <w:rsid w:val="00083A95"/>
    <w:rsid w:val="00083E04"/>
    <w:rsid w:val="00083EDE"/>
    <w:rsid w:val="00083FCA"/>
    <w:rsid w:val="00084195"/>
    <w:rsid w:val="0008439F"/>
    <w:rsid w:val="0008440B"/>
    <w:rsid w:val="000846D1"/>
    <w:rsid w:val="00084851"/>
    <w:rsid w:val="00084BB2"/>
    <w:rsid w:val="00084C56"/>
    <w:rsid w:val="00084FBC"/>
    <w:rsid w:val="00085165"/>
    <w:rsid w:val="00085268"/>
    <w:rsid w:val="00085312"/>
    <w:rsid w:val="00085456"/>
    <w:rsid w:val="0008547B"/>
    <w:rsid w:val="000854F0"/>
    <w:rsid w:val="000856A3"/>
    <w:rsid w:val="00085A22"/>
    <w:rsid w:val="00085A5C"/>
    <w:rsid w:val="00085BA9"/>
    <w:rsid w:val="00085E86"/>
    <w:rsid w:val="00086183"/>
    <w:rsid w:val="000862A2"/>
    <w:rsid w:val="0008647B"/>
    <w:rsid w:val="000864DD"/>
    <w:rsid w:val="0008650C"/>
    <w:rsid w:val="000866B8"/>
    <w:rsid w:val="000867B9"/>
    <w:rsid w:val="000869BD"/>
    <w:rsid w:val="00086A25"/>
    <w:rsid w:val="00086D2E"/>
    <w:rsid w:val="00086D64"/>
    <w:rsid w:val="00086DCE"/>
    <w:rsid w:val="000870B6"/>
    <w:rsid w:val="0008719F"/>
    <w:rsid w:val="000871B5"/>
    <w:rsid w:val="000872AB"/>
    <w:rsid w:val="0008739E"/>
    <w:rsid w:val="000874A9"/>
    <w:rsid w:val="00087696"/>
    <w:rsid w:val="000876CC"/>
    <w:rsid w:val="00087A1E"/>
    <w:rsid w:val="00087B9F"/>
    <w:rsid w:val="00087C7B"/>
    <w:rsid w:val="00087CBB"/>
    <w:rsid w:val="00087F4F"/>
    <w:rsid w:val="0009016D"/>
    <w:rsid w:val="000901A3"/>
    <w:rsid w:val="0009048F"/>
    <w:rsid w:val="000904DE"/>
    <w:rsid w:val="0009058C"/>
    <w:rsid w:val="00090613"/>
    <w:rsid w:val="00090845"/>
    <w:rsid w:val="00090BD1"/>
    <w:rsid w:val="00090D78"/>
    <w:rsid w:val="00090E0E"/>
    <w:rsid w:val="00090E65"/>
    <w:rsid w:val="00091560"/>
    <w:rsid w:val="00091857"/>
    <w:rsid w:val="00091AB9"/>
    <w:rsid w:val="00091AE6"/>
    <w:rsid w:val="00091B17"/>
    <w:rsid w:val="00091C59"/>
    <w:rsid w:val="00091CAF"/>
    <w:rsid w:val="00092168"/>
    <w:rsid w:val="00092220"/>
    <w:rsid w:val="000922CE"/>
    <w:rsid w:val="0009248E"/>
    <w:rsid w:val="000924CA"/>
    <w:rsid w:val="00092561"/>
    <w:rsid w:val="000925B2"/>
    <w:rsid w:val="000929AA"/>
    <w:rsid w:val="000929AE"/>
    <w:rsid w:val="00092A21"/>
    <w:rsid w:val="00092C07"/>
    <w:rsid w:val="00092C1F"/>
    <w:rsid w:val="00092C39"/>
    <w:rsid w:val="00092E7F"/>
    <w:rsid w:val="00092FE2"/>
    <w:rsid w:val="00092FE8"/>
    <w:rsid w:val="000931A4"/>
    <w:rsid w:val="0009320D"/>
    <w:rsid w:val="0009329E"/>
    <w:rsid w:val="000933F4"/>
    <w:rsid w:val="0009342C"/>
    <w:rsid w:val="00093493"/>
    <w:rsid w:val="00093722"/>
    <w:rsid w:val="000937E7"/>
    <w:rsid w:val="000939AC"/>
    <w:rsid w:val="00093B7E"/>
    <w:rsid w:val="00093CC0"/>
    <w:rsid w:val="00093D9A"/>
    <w:rsid w:val="00093DBD"/>
    <w:rsid w:val="00093F9C"/>
    <w:rsid w:val="000941A6"/>
    <w:rsid w:val="000941FD"/>
    <w:rsid w:val="00094234"/>
    <w:rsid w:val="0009458A"/>
    <w:rsid w:val="00094616"/>
    <w:rsid w:val="00094656"/>
    <w:rsid w:val="000946BA"/>
    <w:rsid w:val="000947FA"/>
    <w:rsid w:val="00094867"/>
    <w:rsid w:val="000949B8"/>
    <w:rsid w:val="000949CC"/>
    <w:rsid w:val="00094B1C"/>
    <w:rsid w:val="00094BD3"/>
    <w:rsid w:val="00094C85"/>
    <w:rsid w:val="00094E04"/>
    <w:rsid w:val="00094E85"/>
    <w:rsid w:val="00094F0A"/>
    <w:rsid w:val="00095172"/>
    <w:rsid w:val="00095454"/>
    <w:rsid w:val="000954F0"/>
    <w:rsid w:val="000954FE"/>
    <w:rsid w:val="000957CD"/>
    <w:rsid w:val="000957F9"/>
    <w:rsid w:val="00095918"/>
    <w:rsid w:val="00095A2A"/>
    <w:rsid w:val="00095C99"/>
    <w:rsid w:val="00095CC7"/>
    <w:rsid w:val="0009601C"/>
    <w:rsid w:val="0009637F"/>
    <w:rsid w:val="00096A5D"/>
    <w:rsid w:val="00096B52"/>
    <w:rsid w:val="00096B7F"/>
    <w:rsid w:val="00096D4E"/>
    <w:rsid w:val="00097149"/>
    <w:rsid w:val="000974EF"/>
    <w:rsid w:val="000975CD"/>
    <w:rsid w:val="00097623"/>
    <w:rsid w:val="00097660"/>
    <w:rsid w:val="0009774B"/>
    <w:rsid w:val="000977A1"/>
    <w:rsid w:val="000978E8"/>
    <w:rsid w:val="00097B69"/>
    <w:rsid w:val="00097BA8"/>
    <w:rsid w:val="00097C95"/>
    <w:rsid w:val="00097DC8"/>
    <w:rsid w:val="000A037A"/>
    <w:rsid w:val="000A0433"/>
    <w:rsid w:val="000A05B0"/>
    <w:rsid w:val="000A0664"/>
    <w:rsid w:val="000A089D"/>
    <w:rsid w:val="000A092F"/>
    <w:rsid w:val="000A0A2B"/>
    <w:rsid w:val="000A0BED"/>
    <w:rsid w:val="000A0C87"/>
    <w:rsid w:val="000A0ECF"/>
    <w:rsid w:val="000A0F41"/>
    <w:rsid w:val="000A109D"/>
    <w:rsid w:val="000A10BF"/>
    <w:rsid w:val="000A1104"/>
    <w:rsid w:val="000A114E"/>
    <w:rsid w:val="000A11CC"/>
    <w:rsid w:val="000A1263"/>
    <w:rsid w:val="000A12C1"/>
    <w:rsid w:val="000A15E8"/>
    <w:rsid w:val="000A16C7"/>
    <w:rsid w:val="000A16FF"/>
    <w:rsid w:val="000A180A"/>
    <w:rsid w:val="000A1991"/>
    <w:rsid w:val="000A1AF6"/>
    <w:rsid w:val="000A1CB7"/>
    <w:rsid w:val="000A1CDD"/>
    <w:rsid w:val="000A1E64"/>
    <w:rsid w:val="000A1EB4"/>
    <w:rsid w:val="000A202E"/>
    <w:rsid w:val="000A2035"/>
    <w:rsid w:val="000A20AD"/>
    <w:rsid w:val="000A20EB"/>
    <w:rsid w:val="000A2292"/>
    <w:rsid w:val="000A22DD"/>
    <w:rsid w:val="000A268C"/>
    <w:rsid w:val="000A289A"/>
    <w:rsid w:val="000A2A58"/>
    <w:rsid w:val="000A2ACD"/>
    <w:rsid w:val="000A2AF3"/>
    <w:rsid w:val="000A2B65"/>
    <w:rsid w:val="000A2D38"/>
    <w:rsid w:val="000A2D75"/>
    <w:rsid w:val="000A2DA8"/>
    <w:rsid w:val="000A3075"/>
    <w:rsid w:val="000A31E9"/>
    <w:rsid w:val="000A3255"/>
    <w:rsid w:val="000A35D9"/>
    <w:rsid w:val="000A3684"/>
    <w:rsid w:val="000A3905"/>
    <w:rsid w:val="000A3994"/>
    <w:rsid w:val="000A3B89"/>
    <w:rsid w:val="000A3BF3"/>
    <w:rsid w:val="000A3C1C"/>
    <w:rsid w:val="000A3D29"/>
    <w:rsid w:val="000A3FA3"/>
    <w:rsid w:val="000A4113"/>
    <w:rsid w:val="000A41CA"/>
    <w:rsid w:val="000A4307"/>
    <w:rsid w:val="000A4367"/>
    <w:rsid w:val="000A464B"/>
    <w:rsid w:val="000A46BD"/>
    <w:rsid w:val="000A481D"/>
    <w:rsid w:val="000A4825"/>
    <w:rsid w:val="000A4C3E"/>
    <w:rsid w:val="000A4D68"/>
    <w:rsid w:val="000A4E92"/>
    <w:rsid w:val="000A5061"/>
    <w:rsid w:val="000A50EA"/>
    <w:rsid w:val="000A5159"/>
    <w:rsid w:val="000A523E"/>
    <w:rsid w:val="000A5694"/>
    <w:rsid w:val="000A5776"/>
    <w:rsid w:val="000A5BCB"/>
    <w:rsid w:val="000A5C47"/>
    <w:rsid w:val="000A5E50"/>
    <w:rsid w:val="000A5F73"/>
    <w:rsid w:val="000A6024"/>
    <w:rsid w:val="000A606E"/>
    <w:rsid w:val="000A6229"/>
    <w:rsid w:val="000A623C"/>
    <w:rsid w:val="000A629E"/>
    <w:rsid w:val="000A637C"/>
    <w:rsid w:val="000A63E2"/>
    <w:rsid w:val="000A65CD"/>
    <w:rsid w:val="000A687C"/>
    <w:rsid w:val="000A693C"/>
    <w:rsid w:val="000A6A90"/>
    <w:rsid w:val="000A6AF8"/>
    <w:rsid w:val="000A6B30"/>
    <w:rsid w:val="000A6C1B"/>
    <w:rsid w:val="000A6C86"/>
    <w:rsid w:val="000A6D14"/>
    <w:rsid w:val="000A6E96"/>
    <w:rsid w:val="000A723C"/>
    <w:rsid w:val="000A73AA"/>
    <w:rsid w:val="000A7447"/>
    <w:rsid w:val="000A74D5"/>
    <w:rsid w:val="000A77A2"/>
    <w:rsid w:val="000A783C"/>
    <w:rsid w:val="000A78A5"/>
    <w:rsid w:val="000A7B69"/>
    <w:rsid w:val="000A7F47"/>
    <w:rsid w:val="000A7FD0"/>
    <w:rsid w:val="000B0260"/>
    <w:rsid w:val="000B0287"/>
    <w:rsid w:val="000B02B6"/>
    <w:rsid w:val="000B0443"/>
    <w:rsid w:val="000B0601"/>
    <w:rsid w:val="000B06CB"/>
    <w:rsid w:val="000B07DB"/>
    <w:rsid w:val="000B07FE"/>
    <w:rsid w:val="000B0965"/>
    <w:rsid w:val="000B0998"/>
    <w:rsid w:val="000B0CC9"/>
    <w:rsid w:val="000B0E31"/>
    <w:rsid w:val="000B0EEE"/>
    <w:rsid w:val="000B0F64"/>
    <w:rsid w:val="000B1021"/>
    <w:rsid w:val="000B106A"/>
    <w:rsid w:val="000B1496"/>
    <w:rsid w:val="000B14C2"/>
    <w:rsid w:val="000B151C"/>
    <w:rsid w:val="000B164B"/>
    <w:rsid w:val="000B1654"/>
    <w:rsid w:val="000B1958"/>
    <w:rsid w:val="000B1A2B"/>
    <w:rsid w:val="000B1B3E"/>
    <w:rsid w:val="000B1B43"/>
    <w:rsid w:val="000B1B5E"/>
    <w:rsid w:val="000B1CAB"/>
    <w:rsid w:val="000B1EDB"/>
    <w:rsid w:val="000B1FA8"/>
    <w:rsid w:val="000B2000"/>
    <w:rsid w:val="000B2089"/>
    <w:rsid w:val="000B2256"/>
    <w:rsid w:val="000B2298"/>
    <w:rsid w:val="000B22B3"/>
    <w:rsid w:val="000B2345"/>
    <w:rsid w:val="000B2540"/>
    <w:rsid w:val="000B26B5"/>
    <w:rsid w:val="000B2A03"/>
    <w:rsid w:val="000B2C1F"/>
    <w:rsid w:val="000B2D32"/>
    <w:rsid w:val="000B2E3B"/>
    <w:rsid w:val="000B2F12"/>
    <w:rsid w:val="000B3138"/>
    <w:rsid w:val="000B317B"/>
    <w:rsid w:val="000B3196"/>
    <w:rsid w:val="000B330F"/>
    <w:rsid w:val="000B3330"/>
    <w:rsid w:val="000B3544"/>
    <w:rsid w:val="000B3555"/>
    <w:rsid w:val="000B35B4"/>
    <w:rsid w:val="000B388C"/>
    <w:rsid w:val="000B38D0"/>
    <w:rsid w:val="000B3A28"/>
    <w:rsid w:val="000B3B95"/>
    <w:rsid w:val="000B3C01"/>
    <w:rsid w:val="000B3C7F"/>
    <w:rsid w:val="000B3E12"/>
    <w:rsid w:val="000B3E1B"/>
    <w:rsid w:val="000B3ED4"/>
    <w:rsid w:val="000B3FED"/>
    <w:rsid w:val="000B4055"/>
    <w:rsid w:val="000B41C2"/>
    <w:rsid w:val="000B4227"/>
    <w:rsid w:val="000B44B5"/>
    <w:rsid w:val="000B472B"/>
    <w:rsid w:val="000B49FF"/>
    <w:rsid w:val="000B4A35"/>
    <w:rsid w:val="000B4AD3"/>
    <w:rsid w:val="000B4B08"/>
    <w:rsid w:val="000B4C11"/>
    <w:rsid w:val="000B4C27"/>
    <w:rsid w:val="000B4D05"/>
    <w:rsid w:val="000B4E18"/>
    <w:rsid w:val="000B51EB"/>
    <w:rsid w:val="000B5471"/>
    <w:rsid w:val="000B5522"/>
    <w:rsid w:val="000B56A3"/>
    <w:rsid w:val="000B56EF"/>
    <w:rsid w:val="000B5B3F"/>
    <w:rsid w:val="000B5E02"/>
    <w:rsid w:val="000B5E4F"/>
    <w:rsid w:val="000B60CD"/>
    <w:rsid w:val="000B61C0"/>
    <w:rsid w:val="000B6400"/>
    <w:rsid w:val="000B6466"/>
    <w:rsid w:val="000B647E"/>
    <w:rsid w:val="000B6506"/>
    <w:rsid w:val="000B65A0"/>
    <w:rsid w:val="000B678B"/>
    <w:rsid w:val="000B679B"/>
    <w:rsid w:val="000B67E3"/>
    <w:rsid w:val="000B69B3"/>
    <w:rsid w:val="000B6CF0"/>
    <w:rsid w:val="000B6DC4"/>
    <w:rsid w:val="000B70F5"/>
    <w:rsid w:val="000B7135"/>
    <w:rsid w:val="000B718A"/>
    <w:rsid w:val="000B720C"/>
    <w:rsid w:val="000B7665"/>
    <w:rsid w:val="000B76C7"/>
    <w:rsid w:val="000B77DA"/>
    <w:rsid w:val="000B7968"/>
    <w:rsid w:val="000B7A06"/>
    <w:rsid w:val="000B7B23"/>
    <w:rsid w:val="000B7C00"/>
    <w:rsid w:val="000B7E2B"/>
    <w:rsid w:val="000B7ED8"/>
    <w:rsid w:val="000C025D"/>
    <w:rsid w:val="000C05B9"/>
    <w:rsid w:val="000C05E4"/>
    <w:rsid w:val="000C0887"/>
    <w:rsid w:val="000C0B29"/>
    <w:rsid w:val="000C0DFF"/>
    <w:rsid w:val="000C1180"/>
    <w:rsid w:val="000C13CE"/>
    <w:rsid w:val="000C1429"/>
    <w:rsid w:val="000C1499"/>
    <w:rsid w:val="000C14D3"/>
    <w:rsid w:val="000C15C8"/>
    <w:rsid w:val="000C1731"/>
    <w:rsid w:val="000C18D6"/>
    <w:rsid w:val="000C18FF"/>
    <w:rsid w:val="000C19BD"/>
    <w:rsid w:val="000C1B7E"/>
    <w:rsid w:val="000C1CDC"/>
    <w:rsid w:val="000C1D42"/>
    <w:rsid w:val="000C1D85"/>
    <w:rsid w:val="000C1EE8"/>
    <w:rsid w:val="000C1F81"/>
    <w:rsid w:val="000C1FE7"/>
    <w:rsid w:val="000C204B"/>
    <w:rsid w:val="000C2332"/>
    <w:rsid w:val="000C2493"/>
    <w:rsid w:val="000C2B04"/>
    <w:rsid w:val="000C2B79"/>
    <w:rsid w:val="000C2C45"/>
    <w:rsid w:val="000C2D80"/>
    <w:rsid w:val="000C2DC7"/>
    <w:rsid w:val="000C31B6"/>
    <w:rsid w:val="000C35B1"/>
    <w:rsid w:val="000C38AC"/>
    <w:rsid w:val="000C3B8F"/>
    <w:rsid w:val="000C45F5"/>
    <w:rsid w:val="000C48E5"/>
    <w:rsid w:val="000C4A43"/>
    <w:rsid w:val="000C4AD3"/>
    <w:rsid w:val="000C4C8F"/>
    <w:rsid w:val="000C4D54"/>
    <w:rsid w:val="000C4DB8"/>
    <w:rsid w:val="000C5688"/>
    <w:rsid w:val="000C5799"/>
    <w:rsid w:val="000C593B"/>
    <w:rsid w:val="000C5A15"/>
    <w:rsid w:val="000C5E39"/>
    <w:rsid w:val="000C6294"/>
    <w:rsid w:val="000C63AB"/>
    <w:rsid w:val="000C6608"/>
    <w:rsid w:val="000C660F"/>
    <w:rsid w:val="000C695C"/>
    <w:rsid w:val="000C6A90"/>
    <w:rsid w:val="000C6B02"/>
    <w:rsid w:val="000C6B69"/>
    <w:rsid w:val="000C6D07"/>
    <w:rsid w:val="000C6D2A"/>
    <w:rsid w:val="000C6E14"/>
    <w:rsid w:val="000C6F6B"/>
    <w:rsid w:val="000C6F9A"/>
    <w:rsid w:val="000C701B"/>
    <w:rsid w:val="000C71C2"/>
    <w:rsid w:val="000C7267"/>
    <w:rsid w:val="000C7454"/>
    <w:rsid w:val="000C75D9"/>
    <w:rsid w:val="000C75DC"/>
    <w:rsid w:val="000C7641"/>
    <w:rsid w:val="000C7C46"/>
    <w:rsid w:val="000C7D09"/>
    <w:rsid w:val="000C7D3D"/>
    <w:rsid w:val="000C7D89"/>
    <w:rsid w:val="000C7ECB"/>
    <w:rsid w:val="000D005C"/>
    <w:rsid w:val="000D0198"/>
    <w:rsid w:val="000D01D2"/>
    <w:rsid w:val="000D08B9"/>
    <w:rsid w:val="000D0C65"/>
    <w:rsid w:val="000D0DF4"/>
    <w:rsid w:val="000D0FB7"/>
    <w:rsid w:val="000D1536"/>
    <w:rsid w:val="000D1584"/>
    <w:rsid w:val="000D189E"/>
    <w:rsid w:val="000D191A"/>
    <w:rsid w:val="000D1955"/>
    <w:rsid w:val="000D1B52"/>
    <w:rsid w:val="000D20F5"/>
    <w:rsid w:val="000D256C"/>
    <w:rsid w:val="000D2679"/>
    <w:rsid w:val="000D2842"/>
    <w:rsid w:val="000D29A2"/>
    <w:rsid w:val="000D2BF1"/>
    <w:rsid w:val="000D2FB0"/>
    <w:rsid w:val="000D305B"/>
    <w:rsid w:val="000D3100"/>
    <w:rsid w:val="000D31C0"/>
    <w:rsid w:val="000D32A5"/>
    <w:rsid w:val="000D3324"/>
    <w:rsid w:val="000D3373"/>
    <w:rsid w:val="000D33BD"/>
    <w:rsid w:val="000D345A"/>
    <w:rsid w:val="000D3667"/>
    <w:rsid w:val="000D3703"/>
    <w:rsid w:val="000D3718"/>
    <w:rsid w:val="000D37B7"/>
    <w:rsid w:val="000D38C0"/>
    <w:rsid w:val="000D3A0A"/>
    <w:rsid w:val="000D3C09"/>
    <w:rsid w:val="000D3E11"/>
    <w:rsid w:val="000D3F1C"/>
    <w:rsid w:val="000D403D"/>
    <w:rsid w:val="000D4184"/>
    <w:rsid w:val="000D4292"/>
    <w:rsid w:val="000D4703"/>
    <w:rsid w:val="000D47A7"/>
    <w:rsid w:val="000D4C1B"/>
    <w:rsid w:val="000D4C7F"/>
    <w:rsid w:val="000D4D78"/>
    <w:rsid w:val="000D4DC9"/>
    <w:rsid w:val="000D4EBA"/>
    <w:rsid w:val="000D5523"/>
    <w:rsid w:val="000D5A44"/>
    <w:rsid w:val="000D5BF0"/>
    <w:rsid w:val="000D5D88"/>
    <w:rsid w:val="000D5DA7"/>
    <w:rsid w:val="000D5DB0"/>
    <w:rsid w:val="000D6016"/>
    <w:rsid w:val="000D6018"/>
    <w:rsid w:val="000D61CA"/>
    <w:rsid w:val="000D622C"/>
    <w:rsid w:val="000D6358"/>
    <w:rsid w:val="000D6405"/>
    <w:rsid w:val="000D6552"/>
    <w:rsid w:val="000D664F"/>
    <w:rsid w:val="000D6650"/>
    <w:rsid w:val="000D67CC"/>
    <w:rsid w:val="000D6925"/>
    <w:rsid w:val="000D6A54"/>
    <w:rsid w:val="000D6AB2"/>
    <w:rsid w:val="000D6F3D"/>
    <w:rsid w:val="000D6FCE"/>
    <w:rsid w:val="000D71FD"/>
    <w:rsid w:val="000D72A3"/>
    <w:rsid w:val="000D7340"/>
    <w:rsid w:val="000D7358"/>
    <w:rsid w:val="000D73D3"/>
    <w:rsid w:val="000D740D"/>
    <w:rsid w:val="000D777D"/>
    <w:rsid w:val="000D79AE"/>
    <w:rsid w:val="000D7B02"/>
    <w:rsid w:val="000D7B41"/>
    <w:rsid w:val="000D7B5F"/>
    <w:rsid w:val="000D7C21"/>
    <w:rsid w:val="000D7D5D"/>
    <w:rsid w:val="000E0085"/>
    <w:rsid w:val="000E0087"/>
    <w:rsid w:val="000E00D2"/>
    <w:rsid w:val="000E0316"/>
    <w:rsid w:val="000E03BF"/>
    <w:rsid w:val="000E03DC"/>
    <w:rsid w:val="000E04AE"/>
    <w:rsid w:val="000E07A4"/>
    <w:rsid w:val="000E0847"/>
    <w:rsid w:val="000E0893"/>
    <w:rsid w:val="000E0968"/>
    <w:rsid w:val="000E0A32"/>
    <w:rsid w:val="000E0C7D"/>
    <w:rsid w:val="000E0DFF"/>
    <w:rsid w:val="000E1124"/>
    <w:rsid w:val="000E1421"/>
    <w:rsid w:val="000E194E"/>
    <w:rsid w:val="000E1A25"/>
    <w:rsid w:val="000E1B15"/>
    <w:rsid w:val="000E1C83"/>
    <w:rsid w:val="000E1D1A"/>
    <w:rsid w:val="000E1DCE"/>
    <w:rsid w:val="000E1F03"/>
    <w:rsid w:val="000E209E"/>
    <w:rsid w:val="000E2236"/>
    <w:rsid w:val="000E2271"/>
    <w:rsid w:val="000E23B3"/>
    <w:rsid w:val="000E23CA"/>
    <w:rsid w:val="000E250B"/>
    <w:rsid w:val="000E2525"/>
    <w:rsid w:val="000E26E1"/>
    <w:rsid w:val="000E297D"/>
    <w:rsid w:val="000E2C62"/>
    <w:rsid w:val="000E2CEF"/>
    <w:rsid w:val="000E2D6D"/>
    <w:rsid w:val="000E2EE4"/>
    <w:rsid w:val="000E3019"/>
    <w:rsid w:val="000E3178"/>
    <w:rsid w:val="000E3181"/>
    <w:rsid w:val="000E31F1"/>
    <w:rsid w:val="000E3536"/>
    <w:rsid w:val="000E36D4"/>
    <w:rsid w:val="000E37AF"/>
    <w:rsid w:val="000E37C3"/>
    <w:rsid w:val="000E37C7"/>
    <w:rsid w:val="000E38C1"/>
    <w:rsid w:val="000E39EF"/>
    <w:rsid w:val="000E3CD1"/>
    <w:rsid w:val="000E3E51"/>
    <w:rsid w:val="000E3ED9"/>
    <w:rsid w:val="000E3F45"/>
    <w:rsid w:val="000E3F5E"/>
    <w:rsid w:val="000E3F81"/>
    <w:rsid w:val="000E423B"/>
    <w:rsid w:val="000E42C0"/>
    <w:rsid w:val="000E42E2"/>
    <w:rsid w:val="000E42EE"/>
    <w:rsid w:val="000E4389"/>
    <w:rsid w:val="000E445C"/>
    <w:rsid w:val="000E4717"/>
    <w:rsid w:val="000E479E"/>
    <w:rsid w:val="000E47A6"/>
    <w:rsid w:val="000E47EB"/>
    <w:rsid w:val="000E4826"/>
    <w:rsid w:val="000E4834"/>
    <w:rsid w:val="000E494D"/>
    <w:rsid w:val="000E4C40"/>
    <w:rsid w:val="000E4DBB"/>
    <w:rsid w:val="000E51CC"/>
    <w:rsid w:val="000E541E"/>
    <w:rsid w:val="000E54D1"/>
    <w:rsid w:val="000E551D"/>
    <w:rsid w:val="000E5531"/>
    <w:rsid w:val="000E5634"/>
    <w:rsid w:val="000E5680"/>
    <w:rsid w:val="000E56FA"/>
    <w:rsid w:val="000E57CD"/>
    <w:rsid w:val="000E5884"/>
    <w:rsid w:val="000E58F2"/>
    <w:rsid w:val="000E5A36"/>
    <w:rsid w:val="000E5AAC"/>
    <w:rsid w:val="000E5EBC"/>
    <w:rsid w:val="000E6062"/>
    <w:rsid w:val="000E63B3"/>
    <w:rsid w:val="000E6410"/>
    <w:rsid w:val="000E65A0"/>
    <w:rsid w:val="000E65B2"/>
    <w:rsid w:val="000E6673"/>
    <w:rsid w:val="000E671A"/>
    <w:rsid w:val="000E678B"/>
    <w:rsid w:val="000E67CD"/>
    <w:rsid w:val="000E6819"/>
    <w:rsid w:val="000E6A33"/>
    <w:rsid w:val="000E6A39"/>
    <w:rsid w:val="000E6B13"/>
    <w:rsid w:val="000E6C28"/>
    <w:rsid w:val="000E6C3B"/>
    <w:rsid w:val="000E6E06"/>
    <w:rsid w:val="000E6F2A"/>
    <w:rsid w:val="000E7181"/>
    <w:rsid w:val="000E7188"/>
    <w:rsid w:val="000E7249"/>
    <w:rsid w:val="000E7425"/>
    <w:rsid w:val="000E74EF"/>
    <w:rsid w:val="000E75E6"/>
    <w:rsid w:val="000E76E3"/>
    <w:rsid w:val="000E7925"/>
    <w:rsid w:val="000E7BDA"/>
    <w:rsid w:val="000E7D7C"/>
    <w:rsid w:val="000E7EC7"/>
    <w:rsid w:val="000E7FD3"/>
    <w:rsid w:val="000E7FF9"/>
    <w:rsid w:val="000F0087"/>
    <w:rsid w:val="000F02EF"/>
    <w:rsid w:val="000F0320"/>
    <w:rsid w:val="000F03FA"/>
    <w:rsid w:val="000F044C"/>
    <w:rsid w:val="000F04CC"/>
    <w:rsid w:val="000F07B4"/>
    <w:rsid w:val="000F0953"/>
    <w:rsid w:val="000F0A0B"/>
    <w:rsid w:val="000F0B39"/>
    <w:rsid w:val="000F0F97"/>
    <w:rsid w:val="000F1034"/>
    <w:rsid w:val="000F135A"/>
    <w:rsid w:val="000F1376"/>
    <w:rsid w:val="000F1793"/>
    <w:rsid w:val="000F1886"/>
    <w:rsid w:val="000F19D4"/>
    <w:rsid w:val="000F1B84"/>
    <w:rsid w:val="000F1BCB"/>
    <w:rsid w:val="000F1E7A"/>
    <w:rsid w:val="000F1ED2"/>
    <w:rsid w:val="000F1F02"/>
    <w:rsid w:val="000F2043"/>
    <w:rsid w:val="000F211F"/>
    <w:rsid w:val="000F240F"/>
    <w:rsid w:val="000F25AD"/>
    <w:rsid w:val="000F25C2"/>
    <w:rsid w:val="000F25EA"/>
    <w:rsid w:val="000F27CC"/>
    <w:rsid w:val="000F280F"/>
    <w:rsid w:val="000F2CC9"/>
    <w:rsid w:val="000F2D58"/>
    <w:rsid w:val="000F2D99"/>
    <w:rsid w:val="000F2E01"/>
    <w:rsid w:val="000F2E70"/>
    <w:rsid w:val="000F335E"/>
    <w:rsid w:val="000F33C7"/>
    <w:rsid w:val="000F3605"/>
    <w:rsid w:val="000F3A8E"/>
    <w:rsid w:val="000F3D9A"/>
    <w:rsid w:val="000F3FDF"/>
    <w:rsid w:val="000F40AE"/>
    <w:rsid w:val="000F4235"/>
    <w:rsid w:val="000F4494"/>
    <w:rsid w:val="000F449E"/>
    <w:rsid w:val="000F454C"/>
    <w:rsid w:val="000F45FD"/>
    <w:rsid w:val="000F461F"/>
    <w:rsid w:val="000F4A5A"/>
    <w:rsid w:val="000F4BED"/>
    <w:rsid w:val="000F4CFB"/>
    <w:rsid w:val="000F4EEF"/>
    <w:rsid w:val="000F4F23"/>
    <w:rsid w:val="000F5018"/>
    <w:rsid w:val="000F50EF"/>
    <w:rsid w:val="000F5183"/>
    <w:rsid w:val="000F528B"/>
    <w:rsid w:val="000F53B6"/>
    <w:rsid w:val="000F54C2"/>
    <w:rsid w:val="000F5579"/>
    <w:rsid w:val="000F58FE"/>
    <w:rsid w:val="000F5A15"/>
    <w:rsid w:val="000F5A54"/>
    <w:rsid w:val="000F5AFB"/>
    <w:rsid w:val="000F5C49"/>
    <w:rsid w:val="000F5D42"/>
    <w:rsid w:val="000F611F"/>
    <w:rsid w:val="000F62FC"/>
    <w:rsid w:val="000F635A"/>
    <w:rsid w:val="000F648D"/>
    <w:rsid w:val="000F64D2"/>
    <w:rsid w:val="000F6528"/>
    <w:rsid w:val="000F6745"/>
    <w:rsid w:val="000F67A8"/>
    <w:rsid w:val="000F680C"/>
    <w:rsid w:val="000F6892"/>
    <w:rsid w:val="000F6AC2"/>
    <w:rsid w:val="000F6C91"/>
    <w:rsid w:val="000F6D6E"/>
    <w:rsid w:val="000F6D7C"/>
    <w:rsid w:val="000F7222"/>
    <w:rsid w:val="000F7561"/>
    <w:rsid w:val="000F764B"/>
    <w:rsid w:val="000F766C"/>
    <w:rsid w:val="000F780B"/>
    <w:rsid w:val="000F7844"/>
    <w:rsid w:val="000F7957"/>
    <w:rsid w:val="000F7987"/>
    <w:rsid w:val="000F79DC"/>
    <w:rsid w:val="000F7DBF"/>
    <w:rsid w:val="000F7F9B"/>
    <w:rsid w:val="0010013E"/>
    <w:rsid w:val="00100282"/>
    <w:rsid w:val="001002DF"/>
    <w:rsid w:val="0010051C"/>
    <w:rsid w:val="00100849"/>
    <w:rsid w:val="00100C8F"/>
    <w:rsid w:val="00100E50"/>
    <w:rsid w:val="001011DB"/>
    <w:rsid w:val="00101585"/>
    <w:rsid w:val="001015AC"/>
    <w:rsid w:val="00101643"/>
    <w:rsid w:val="00101856"/>
    <w:rsid w:val="00101914"/>
    <w:rsid w:val="00101A53"/>
    <w:rsid w:val="00101BCE"/>
    <w:rsid w:val="00101C0B"/>
    <w:rsid w:val="00101CE3"/>
    <w:rsid w:val="00101E24"/>
    <w:rsid w:val="00101E6C"/>
    <w:rsid w:val="00102184"/>
    <w:rsid w:val="001022D7"/>
    <w:rsid w:val="001024FC"/>
    <w:rsid w:val="00102674"/>
    <w:rsid w:val="001026A5"/>
    <w:rsid w:val="0010276A"/>
    <w:rsid w:val="001027FA"/>
    <w:rsid w:val="00102919"/>
    <w:rsid w:val="0010297C"/>
    <w:rsid w:val="001029D2"/>
    <w:rsid w:val="00102A87"/>
    <w:rsid w:val="00102B10"/>
    <w:rsid w:val="00102B7A"/>
    <w:rsid w:val="00102C00"/>
    <w:rsid w:val="00102DA7"/>
    <w:rsid w:val="00102EBB"/>
    <w:rsid w:val="00102F13"/>
    <w:rsid w:val="001030DB"/>
    <w:rsid w:val="0010347D"/>
    <w:rsid w:val="00103504"/>
    <w:rsid w:val="00103731"/>
    <w:rsid w:val="00103810"/>
    <w:rsid w:val="0010385D"/>
    <w:rsid w:val="00103999"/>
    <w:rsid w:val="00103AB2"/>
    <w:rsid w:val="00103AD9"/>
    <w:rsid w:val="00103C73"/>
    <w:rsid w:val="00103CCC"/>
    <w:rsid w:val="00103D58"/>
    <w:rsid w:val="00103E11"/>
    <w:rsid w:val="00103E31"/>
    <w:rsid w:val="00103FAB"/>
    <w:rsid w:val="00103FE6"/>
    <w:rsid w:val="00104013"/>
    <w:rsid w:val="001040DA"/>
    <w:rsid w:val="00104119"/>
    <w:rsid w:val="0010426B"/>
    <w:rsid w:val="001043E9"/>
    <w:rsid w:val="0010448B"/>
    <w:rsid w:val="001044D6"/>
    <w:rsid w:val="001048D8"/>
    <w:rsid w:val="00104954"/>
    <w:rsid w:val="00104A76"/>
    <w:rsid w:val="00104B62"/>
    <w:rsid w:val="00104DB6"/>
    <w:rsid w:val="00104ECD"/>
    <w:rsid w:val="001050B8"/>
    <w:rsid w:val="001050DC"/>
    <w:rsid w:val="00105163"/>
    <w:rsid w:val="0010521F"/>
    <w:rsid w:val="0010532E"/>
    <w:rsid w:val="00105357"/>
    <w:rsid w:val="001054FF"/>
    <w:rsid w:val="0010569F"/>
    <w:rsid w:val="001056AE"/>
    <w:rsid w:val="00105715"/>
    <w:rsid w:val="001059DF"/>
    <w:rsid w:val="00105A74"/>
    <w:rsid w:val="0010625A"/>
    <w:rsid w:val="0010626C"/>
    <w:rsid w:val="0010637D"/>
    <w:rsid w:val="0010642F"/>
    <w:rsid w:val="00106640"/>
    <w:rsid w:val="00106714"/>
    <w:rsid w:val="00106B18"/>
    <w:rsid w:val="00106B5E"/>
    <w:rsid w:val="00106B66"/>
    <w:rsid w:val="00106B88"/>
    <w:rsid w:val="00106C2B"/>
    <w:rsid w:val="00106C49"/>
    <w:rsid w:val="00106DEF"/>
    <w:rsid w:val="00106F02"/>
    <w:rsid w:val="00106F5E"/>
    <w:rsid w:val="00107524"/>
    <w:rsid w:val="00107550"/>
    <w:rsid w:val="0010758B"/>
    <w:rsid w:val="00107662"/>
    <w:rsid w:val="00107855"/>
    <w:rsid w:val="00107AEB"/>
    <w:rsid w:val="00107B28"/>
    <w:rsid w:val="00107C3F"/>
    <w:rsid w:val="00107D97"/>
    <w:rsid w:val="00107DCD"/>
    <w:rsid w:val="00107EF0"/>
    <w:rsid w:val="00107F85"/>
    <w:rsid w:val="00107FF4"/>
    <w:rsid w:val="0011097D"/>
    <w:rsid w:val="00110A26"/>
    <w:rsid w:val="00110BC1"/>
    <w:rsid w:val="00111047"/>
    <w:rsid w:val="00111255"/>
    <w:rsid w:val="0011129F"/>
    <w:rsid w:val="001113DF"/>
    <w:rsid w:val="001113EA"/>
    <w:rsid w:val="00111417"/>
    <w:rsid w:val="00111453"/>
    <w:rsid w:val="00111565"/>
    <w:rsid w:val="00111721"/>
    <w:rsid w:val="00111864"/>
    <w:rsid w:val="00111930"/>
    <w:rsid w:val="00111A67"/>
    <w:rsid w:val="00111BA7"/>
    <w:rsid w:val="00112001"/>
    <w:rsid w:val="0011215F"/>
    <w:rsid w:val="001121A1"/>
    <w:rsid w:val="00112452"/>
    <w:rsid w:val="001124BA"/>
    <w:rsid w:val="0011285C"/>
    <w:rsid w:val="00112938"/>
    <w:rsid w:val="001129F5"/>
    <w:rsid w:val="00112AE9"/>
    <w:rsid w:val="00112C5A"/>
    <w:rsid w:val="00112DDB"/>
    <w:rsid w:val="00112E90"/>
    <w:rsid w:val="0011328F"/>
    <w:rsid w:val="00113336"/>
    <w:rsid w:val="001134D0"/>
    <w:rsid w:val="00113617"/>
    <w:rsid w:val="001137BF"/>
    <w:rsid w:val="001139E4"/>
    <w:rsid w:val="00113A03"/>
    <w:rsid w:val="00113C60"/>
    <w:rsid w:val="00113F25"/>
    <w:rsid w:val="00114050"/>
    <w:rsid w:val="001142A6"/>
    <w:rsid w:val="0011438F"/>
    <w:rsid w:val="00114428"/>
    <w:rsid w:val="00114529"/>
    <w:rsid w:val="0011470E"/>
    <w:rsid w:val="00114A15"/>
    <w:rsid w:val="00114B1E"/>
    <w:rsid w:val="00114C3B"/>
    <w:rsid w:val="00114C99"/>
    <w:rsid w:val="00114E0E"/>
    <w:rsid w:val="00115140"/>
    <w:rsid w:val="0011529B"/>
    <w:rsid w:val="001152E1"/>
    <w:rsid w:val="0011536B"/>
    <w:rsid w:val="00115414"/>
    <w:rsid w:val="00115691"/>
    <w:rsid w:val="001157FB"/>
    <w:rsid w:val="00115BCE"/>
    <w:rsid w:val="00115E31"/>
    <w:rsid w:val="00115F76"/>
    <w:rsid w:val="0011611B"/>
    <w:rsid w:val="00116156"/>
    <w:rsid w:val="00116482"/>
    <w:rsid w:val="00116573"/>
    <w:rsid w:val="001166CC"/>
    <w:rsid w:val="001168ED"/>
    <w:rsid w:val="001169BF"/>
    <w:rsid w:val="00116A95"/>
    <w:rsid w:val="00116B34"/>
    <w:rsid w:val="00116C6E"/>
    <w:rsid w:val="00116D38"/>
    <w:rsid w:val="00116E0F"/>
    <w:rsid w:val="00116FDE"/>
    <w:rsid w:val="00117039"/>
    <w:rsid w:val="00117157"/>
    <w:rsid w:val="001171CA"/>
    <w:rsid w:val="00117295"/>
    <w:rsid w:val="001172B1"/>
    <w:rsid w:val="001173D4"/>
    <w:rsid w:val="00117636"/>
    <w:rsid w:val="00117757"/>
    <w:rsid w:val="00117AC6"/>
    <w:rsid w:val="00117AFE"/>
    <w:rsid w:val="00117B56"/>
    <w:rsid w:val="00117E73"/>
    <w:rsid w:val="00117E86"/>
    <w:rsid w:val="00117EAE"/>
    <w:rsid w:val="00117F04"/>
    <w:rsid w:val="00117FB2"/>
    <w:rsid w:val="00120095"/>
    <w:rsid w:val="00120190"/>
    <w:rsid w:val="00120273"/>
    <w:rsid w:val="00120351"/>
    <w:rsid w:val="0012045A"/>
    <w:rsid w:val="0012049B"/>
    <w:rsid w:val="0012052E"/>
    <w:rsid w:val="00120631"/>
    <w:rsid w:val="001206DF"/>
    <w:rsid w:val="0012071D"/>
    <w:rsid w:val="00120AE0"/>
    <w:rsid w:val="00120BAF"/>
    <w:rsid w:val="00120BB4"/>
    <w:rsid w:val="00120C87"/>
    <w:rsid w:val="00120F41"/>
    <w:rsid w:val="00120F5F"/>
    <w:rsid w:val="0012130D"/>
    <w:rsid w:val="001216D0"/>
    <w:rsid w:val="00121786"/>
    <w:rsid w:val="001218E5"/>
    <w:rsid w:val="00121951"/>
    <w:rsid w:val="001219C9"/>
    <w:rsid w:val="00121C9F"/>
    <w:rsid w:val="00121CA7"/>
    <w:rsid w:val="00121DC0"/>
    <w:rsid w:val="001222FF"/>
    <w:rsid w:val="001223A0"/>
    <w:rsid w:val="001223C1"/>
    <w:rsid w:val="001224E1"/>
    <w:rsid w:val="0012262B"/>
    <w:rsid w:val="001227D0"/>
    <w:rsid w:val="001227DE"/>
    <w:rsid w:val="00122AE3"/>
    <w:rsid w:val="00122C08"/>
    <w:rsid w:val="00122EE1"/>
    <w:rsid w:val="00122EFA"/>
    <w:rsid w:val="00123167"/>
    <w:rsid w:val="001231A2"/>
    <w:rsid w:val="00123224"/>
    <w:rsid w:val="0012351F"/>
    <w:rsid w:val="00123584"/>
    <w:rsid w:val="001235BA"/>
    <w:rsid w:val="00123658"/>
    <w:rsid w:val="001237AF"/>
    <w:rsid w:val="00123894"/>
    <w:rsid w:val="001239A1"/>
    <w:rsid w:val="00123B0A"/>
    <w:rsid w:val="00123B87"/>
    <w:rsid w:val="00123E78"/>
    <w:rsid w:val="00124022"/>
    <w:rsid w:val="0012411B"/>
    <w:rsid w:val="00124230"/>
    <w:rsid w:val="001242F2"/>
    <w:rsid w:val="0012463E"/>
    <w:rsid w:val="00124723"/>
    <w:rsid w:val="0012473C"/>
    <w:rsid w:val="001247A2"/>
    <w:rsid w:val="001247EB"/>
    <w:rsid w:val="00124A2B"/>
    <w:rsid w:val="00124E85"/>
    <w:rsid w:val="00124EAB"/>
    <w:rsid w:val="00124F3C"/>
    <w:rsid w:val="00125241"/>
    <w:rsid w:val="0012548D"/>
    <w:rsid w:val="001255B2"/>
    <w:rsid w:val="00125644"/>
    <w:rsid w:val="00125732"/>
    <w:rsid w:val="00125B61"/>
    <w:rsid w:val="00125B8C"/>
    <w:rsid w:val="00125D2A"/>
    <w:rsid w:val="00125E57"/>
    <w:rsid w:val="00125E9E"/>
    <w:rsid w:val="00125ED9"/>
    <w:rsid w:val="00125F5A"/>
    <w:rsid w:val="00126050"/>
    <w:rsid w:val="0012605C"/>
    <w:rsid w:val="00126084"/>
    <w:rsid w:val="00126107"/>
    <w:rsid w:val="00126122"/>
    <w:rsid w:val="00126236"/>
    <w:rsid w:val="001262AA"/>
    <w:rsid w:val="00126426"/>
    <w:rsid w:val="001265BC"/>
    <w:rsid w:val="001267AC"/>
    <w:rsid w:val="0012693B"/>
    <w:rsid w:val="00126A00"/>
    <w:rsid w:val="00126B2E"/>
    <w:rsid w:val="00126C00"/>
    <w:rsid w:val="00126C8D"/>
    <w:rsid w:val="00126CCC"/>
    <w:rsid w:val="00126F4A"/>
    <w:rsid w:val="00127010"/>
    <w:rsid w:val="00127647"/>
    <w:rsid w:val="00127863"/>
    <w:rsid w:val="00127905"/>
    <w:rsid w:val="0012791C"/>
    <w:rsid w:val="00127991"/>
    <w:rsid w:val="00127A1F"/>
    <w:rsid w:val="00127BEC"/>
    <w:rsid w:val="00127C40"/>
    <w:rsid w:val="00127FEA"/>
    <w:rsid w:val="0013003B"/>
    <w:rsid w:val="0013038D"/>
    <w:rsid w:val="001303CD"/>
    <w:rsid w:val="001305FB"/>
    <w:rsid w:val="00130701"/>
    <w:rsid w:val="0013077E"/>
    <w:rsid w:val="00130788"/>
    <w:rsid w:val="001309AF"/>
    <w:rsid w:val="00130B20"/>
    <w:rsid w:val="00130BF4"/>
    <w:rsid w:val="00130D2B"/>
    <w:rsid w:val="00130DF7"/>
    <w:rsid w:val="00130F46"/>
    <w:rsid w:val="001312F2"/>
    <w:rsid w:val="00131397"/>
    <w:rsid w:val="00131905"/>
    <w:rsid w:val="00131D45"/>
    <w:rsid w:val="00131E4F"/>
    <w:rsid w:val="00131E64"/>
    <w:rsid w:val="00131F1F"/>
    <w:rsid w:val="001320B5"/>
    <w:rsid w:val="001320F0"/>
    <w:rsid w:val="00132445"/>
    <w:rsid w:val="0013247D"/>
    <w:rsid w:val="001325EE"/>
    <w:rsid w:val="001327F5"/>
    <w:rsid w:val="0013292C"/>
    <w:rsid w:val="00132940"/>
    <w:rsid w:val="00132A3F"/>
    <w:rsid w:val="00132A86"/>
    <w:rsid w:val="00132B30"/>
    <w:rsid w:val="00132C4B"/>
    <w:rsid w:val="00132C8B"/>
    <w:rsid w:val="00132FEF"/>
    <w:rsid w:val="00133124"/>
    <w:rsid w:val="0013312F"/>
    <w:rsid w:val="001332FA"/>
    <w:rsid w:val="0013333D"/>
    <w:rsid w:val="00133401"/>
    <w:rsid w:val="0013342E"/>
    <w:rsid w:val="00133519"/>
    <w:rsid w:val="001336E0"/>
    <w:rsid w:val="001336ED"/>
    <w:rsid w:val="001337D8"/>
    <w:rsid w:val="00133A80"/>
    <w:rsid w:val="00133AF0"/>
    <w:rsid w:val="00133D66"/>
    <w:rsid w:val="00133E27"/>
    <w:rsid w:val="00133EC4"/>
    <w:rsid w:val="00133ECF"/>
    <w:rsid w:val="00133F34"/>
    <w:rsid w:val="00133F41"/>
    <w:rsid w:val="00133FFE"/>
    <w:rsid w:val="0013418B"/>
    <w:rsid w:val="00134340"/>
    <w:rsid w:val="001344E0"/>
    <w:rsid w:val="00134587"/>
    <w:rsid w:val="0013492D"/>
    <w:rsid w:val="00134952"/>
    <w:rsid w:val="001349B7"/>
    <w:rsid w:val="00134A9D"/>
    <w:rsid w:val="00134ADB"/>
    <w:rsid w:val="00134B63"/>
    <w:rsid w:val="00134CC0"/>
    <w:rsid w:val="00134D1C"/>
    <w:rsid w:val="0013517F"/>
    <w:rsid w:val="001351D1"/>
    <w:rsid w:val="001351F8"/>
    <w:rsid w:val="00135273"/>
    <w:rsid w:val="00135407"/>
    <w:rsid w:val="001356C6"/>
    <w:rsid w:val="001357C5"/>
    <w:rsid w:val="0013594B"/>
    <w:rsid w:val="00135AC9"/>
    <w:rsid w:val="00135C80"/>
    <w:rsid w:val="00135CBF"/>
    <w:rsid w:val="00135D1A"/>
    <w:rsid w:val="00135DD1"/>
    <w:rsid w:val="00135E0C"/>
    <w:rsid w:val="00135E84"/>
    <w:rsid w:val="00135ECC"/>
    <w:rsid w:val="00135F93"/>
    <w:rsid w:val="00135FC9"/>
    <w:rsid w:val="00135FE2"/>
    <w:rsid w:val="0013604F"/>
    <w:rsid w:val="00136109"/>
    <w:rsid w:val="0013619B"/>
    <w:rsid w:val="001361F2"/>
    <w:rsid w:val="00136221"/>
    <w:rsid w:val="00136325"/>
    <w:rsid w:val="00136594"/>
    <w:rsid w:val="00136A10"/>
    <w:rsid w:val="00136ADA"/>
    <w:rsid w:val="00136D3C"/>
    <w:rsid w:val="00136D65"/>
    <w:rsid w:val="00136E87"/>
    <w:rsid w:val="00136EA8"/>
    <w:rsid w:val="00136EF9"/>
    <w:rsid w:val="00137099"/>
    <w:rsid w:val="00137159"/>
    <w:rsid w:val="0013722E"/>
    <w:rsid w:val="001372FF"/>
    <w:rsid w:val="0013797E"/>
    <w:rsid w:val="00137BBC"/>
    <w:rsid w:val="00137E65"/>
    <w:rsid w:val="00137FD0"/>
    <w:rsid w:val="00140013"/>
    <w:rsid w:val="00140055"/>
    <w:rsid w:val="00140145"/>
    <w:rsid w:val="00140210"/>
    <w:rsid w:val="00140487"/>
    <w:rsid w:val="00140508"/>
    <w:rsid w:val="0014055D"/>
    <w:rsid w:val="001406B0"/>
    <w:rsid w:val="00140938"/>
    <w:rsid w:val="001409A5"/>
    <w:rsid w:val="001409FC"/>
    <w:rsid w:val="00140BC6"/>
    <w:rsid w:val="00140DC6"/>
    <w:rsid w:val="00140E22"/>
    <w:rsid w:val="0014105E"/>
    <w:rsid w:val="00141167"/>
    <w:rsid w:val="00141273"/>
    <w:rsid w:val="00141C9B"/>
    <w:rsid w:val="00141F3B"/>
    <w:rsid w:val="0014202A"/>
    <w:rsid w:val="00142157"/>
    <w:rsid w:val="00142224"/>
    <w:rsid w:val="0014230F"/>
    <w:rsid w:val="00142569"/>
    <w:rsid w:val="00142697"/>
    <w:rsid w:val="00142866"/>
    <w:rsid w:val="001428EF"/>
    <w:rsid w:val="00142A9A"/>
    <w:rsid w:val="00142DE0"/>
    <w:rsid w:val="00142E16"/>
    <w:rsid w:val="00142E47"/>
    <w:rsid w:val="00142FBC"/>
    <w:rsid w:val="00142FD0"/>
    <w:rsid w:val="0014313E"/>
    <w:rsid w:val="00143297"/>
    <w:rsid w:val="001432B1"/>
    <w:rsid w:val="001432B8"/>
    <w:rsid w:val="00143413"/>
    <w:rsid w:val="00143457"/>
    <w:rsid w:val="00143478"/>
    <w:rsid w:val="001435EA"/>
    <w:rsid w:val="00143638"/>
    <w:rsid w:val="00143747"/>
    <w:rsid w:val="00143D05"/>
    <w:rsid w:val="00143F2F"/>
    <w:rsid w:val="00143F63"/>
    <w:rsid w:val="00144026"/>
    <w:rsid w:val="001440DD"/>
    <w:rsid w:val="00144289"/>
    <w:rsid w:val="001442FD"/>
    <w:rsid w:val="0014436F"/>
    <w:rsid w:val="00144372"/>
    <w:rsid w:val="00144542"/>
    <w:rsid w:val="00144687"/>
    <w:rsid w:val="00144703"/>
    <w:rsid w:val="00144C8C"/>
    <w:rsid w:val="00144D6F"/>
    <w:rsid w:val="00144E31"/>
    <w:rsid w:val="001450CB"/>
    <w:rsid w:val="001450D3"/>
    <w:rsid w:val="0014528D"/>
    <w:rsid w:val="00145321"/>
    <w:rsid w:val="00145397"/>
    <w:rsid w:val="001453A4"/>
    <w:rsid w:val="00145D5F"/>
    <w:rsid w:val="00145E98"/>
    <w:rsid w:val="001465A0"/>
    <w:rsid w:val="001465DC"/>
    <w:rsid w:val="00146624"/>
    <w:rsid w:val="00146697"/>
    <w:rsid w:val="00146827"/>
    <w:rsid w:val="00146907"/>
    <w:rsid w:val="00146AF9"/>
    <w:rsid w:val="00146BCA"/>
    <w:rsid w:val="00146D14"/>
    <w:rsid w:val="00146D4D"/>
    <w:rsid w:val="00146E91"/>
    <w:rsid w:val="0014714A"/>
    <w:rsid w:val="00147155"/>
    <w:rsid w:val="001472F8"/>
    <w:rsid w:val="001474C1"/>
    <w:rsid w:val="00147577"/>
    <w:rsid w:val="00147715"/>
    <w:rsid w:val="00147838"/>
    <w:rsid w:val="001478EB"/>
    <w:rsid w:val="00147A45"/>
    <w:rsid w:val="00147A74"/>
    <w:rsid w:val="00147ECB"/>
    <w:rsid w:val="00150376"/>
    <w:rsid w:val="0015050C"/>
    <w:rsid w:val="0015053C"/>
    <w:rsid w:val="0015081E"/>
    <w:rsid w:val="00150895"/>
    <w:rsid w:val="00150A6D"/>
    <w:rsid w:val="00150F24"/>
    <w:rsid w:val="0015102F"/>
    <w:rsid w:val="001510A9"/>
    <w:rsid w:val="001512FF"/>
    <w:rsid w:val="00151374"/>
    <w:rsid w:val="001513AF"/>
    <w:rsid w:val="0015143E"/>
    <w:rsid w:val="0015156B"/>
    <w:rsid w:val="001517F3"/>
    <w:rsid w:val="00151807"/>
    <w:rsid w:val="00151886"/>
    <w:rsid w:val="00151A92"/>
    <w:rsid w:val="00151ADD"/>
    <w:rsid w:val="00151B5D"/>
    <w:rsid w:val="00151BA2"/>
    <w:rsid w:val="00151CC9"/>
    <w:rsid w:val="00151DBD"/>
    <w:rsid w:val="00151F85"/>
    <w:rsid w:val="00152388"/>
    <w:rsid w:val="001523B5"/>
    <w:rsid w:val="001524EA"/>
    <w:rsid w:val="0015281F"/>
    <w:rsid w:val="00152D0F"/>
    <w:rsid w:val="0015316B"/>
    <w:rsid w:val="001531D6"/>
    <w:rsid w:val="001533A8"/>
    <w:rsid w:val="00153504"/>
    <w:rsid w:val="00153507"/>
    <w:rsid w:val="00153720"/>
    <w:rsid w:val="00153801"/>
    <w:rsid w:val="00153A13"/>
    <w:rsid w:val="00153A29"/>
    <w:rsid w:val="00153A42"/>
    <w:rsid w:val="00153D63"/>
    <w:rsid w:val="00153E60"/>
    <w:rsid w:val="00153F43"/>
    <w:rsid w:val="0015405A"/>
    <w:rsid w:val="001546D0"/>
    <w:rsid w:val="001548CA"/>
    <w:rsid w:val="00154A5E"/>
    <w:rsid w:val="00154BC9"/>
    <w:rsid w:val="00154D2C"/>
    <w:rsid w:val="00154E69"/>
    <w:rsid w:val="0015500D"/>
    <w:rsid w:val="00155105"/>
    <w:rsid w:val="001551E8"/>
    <w:rsid w:val="00155385"/>
    <w:rsid w:val="00155434"/>
    <w:rsid w:val="0015550C"/>
    <w:rsid w:val="001556E3"/>
    <w:rsid w:val="00155BDA"/>
    <w:rsid w:val="00155BF9"/>
    <w:rsid w:val="00155C56"/>
    <w:rsid w:val="00155F85"/>
    <w:rsid w:val="00156036"/>
    <w:rsid w:val="0015619E"/>
    <w:rsid w:val="0015650C"/>
    <w:rsid w:val="00156582"/>
    <w:rsid w:val="0015660C"/>
    <w:rsid w:val="001567D2"/>
    <w:rsid w:val="00156BBD"/>
    <w:rsid w:val="00156FA7"/>
    <w:rsid w:val="00157061"/>
    <w:rsid w:val="001570C1"/>
    <w:rsid w:val="00157109"/>
    <w:rsid w:val="00157618"/>
    <w:rsid w:val="00157623"/>
    <w:rsid w:val="001577F5"/>
    <w:rsid w:val="001578CA"/>
    <w:rsid w:val="00157A35"/>
    <w:rsid w:val="00157BD8"/>
    <w:rsid w:val="00157BF2"/>
    <w:rsid w:val="00157C4D"/>
    <w:rsid w:val="00157D2E"/>
    <w:rsid w:val="00157EB7"/>
    <w:rsid w:val="00160066"/>
    <w:rsid w:val="0016023A"/>
    <w:rsid w:val="0016025E"/>
    <w:rsid w:val="001602F3"/>
    <w:rsid w:val="001608B0"/>
    <w:rsid w:val="001608CA"/>
    <w:rsid w:val="00160C26"/>
    <w:rsid w:val="00160CD5"/>
    <w:rsid w:val="00160D26"/>
    <w:rsid w:val="00160DAB"/>
    <w:rsid w:val="00161004"/>
    <w:rsid w:val="001614BC"/>
    <w:rsid w:val="0016154D"/>
    <w:rsid w:val="001616F4"/>
    <w:rsid w:val="001618EB"/>
    <w:rsid w:val="00161B09"/>
    <w:rsid w:val="00161BED"/>
    <w:rsid w:val="00161D39"/>
    <w:rsid w:val="00161E33"/>
    <w:rsid w:val="00161E4C"/>
    <w:rsid w:val="00162038"/>
    <w:rsid w:val="0016203B"/>
    <w:rsid w:val="00162067"/>
    <w:rsid w:val="001620B6"/>
    <w:rsid w:val="001620E4"/>
    <w:rsid w:val="001620F1"/>
    <w:rsid w:val="001622F3"/>
    <w:rsid w:val="00162496"/>
    <w:rsid w:val="001625D5"/>
    <w:rsid w:val="00162623"/>
    <w:rsid w:val="00162847"/>
    <w:rsid w:val="0016290E"/>
    <w:rsid w:val="001629AE"/>
    <w:rsid w:val="00162B01"/>
    <w:rsid w:val="00162BB0"/>
    <w:rsid w:val="00162D72"/>
    <w:rsid w:val="00162D89"/>
    <w:rsid w:val="00162DBF"/>
    <w:rsid w:val="00163067"/>
    <w:rsid w:val="001631A3"/>
    <w:rsid w:val="001632DA"/>
    <w:rsid w:val="00163330"/>
    <w:rsid w:val="001634AE"/>
    <w:rsid w:val="001638F8"/>
    <w:rsid w:val="00163A6C"/>
    <w:rsid w:val="00163E13"/>
    <w:rsid w:val="0016400F"/>
    <w:rsid w:val="001640EE"/>
    <w:rsid w:val="001641F5"/>
    <w:rsid w:val="0016423B"/>
    <w:rsid w:val="0016427B"/>
    <w:rsid w:val="001642EB"/>
    <w:rsid w:val="00164423"/>
    <w:rsid w:val="00164594"/>
    <w:rsid w:val="001646D3"/>
    <w:rsid w:val="00164C3C"/>
    <w:rsid w:val="00164C9B"/>
    <w:rsid w:val="00164CAA"/>
    <w:rsid w:val="00164CDF"/>
    <w:rsid w:val="00164CF8"/>
    <w:rsid w:val="00164D09"/>
    <w:rsid w:val="00164D2D"/>
    <w:rsid w:val="00164EEB"/>
    <w:rsid w:val="00165015"/>
    <w:rsid w:val="001651C9"/>
    <w:rsid w:val="0016524D"/>
    <w:rsid w:val="001653AE"/>
    <w:rsid w:val="00165419"/>
    <w:rsid w:val="0016541A"/>
    <w:rsid w:val="0016557E"/>
    <w:rsid w:val="001656EB"/>
    <w:rsid w:val="0016580A"/>
    <w:rsid w:val="00165859"/>
    <w:rsid w:val="00165A70"/>
    <w:rsid w:val="00165ACE"/>
    <w:rsid w:val="00165B50"/>
    <w:rsid w:val="00165BE0"/>
    <w:rsid w:val="00165C15"/>
    <w:rsid w:val="00165D03"/>
    <w:rsid w:val="00165E04"/>
    <w:rsid w:val="00166018"/>
    <w:rsid w:val="001664E5"/>
    <w:rsid w:val="00166814"/>
    <w:rsid w:val="001669DD"/>
    <w:rsid w:val="00166AAA"/>
    <w:rsid w:val="00166C60"/>
    <w:rsid w:val="00166CBB"/>
    <w:rsid w:val="00166D14"/>
    <w:rsid w:val="00166DEF"/>
    <w:rsid w:val="00166FC9"/>
    <w:rsid w:val="0016701D"/>
    <w:rsid w:val="0016701F"/>
    <w:rsid w:val="0016708B"/>
    <w:rsid w:val="001672D3"/>
    <w:rsid w:val="00167364"/>
    <w:rsid w:val="00167644"/>
    <w:rsid w:val="00167994"/>
    <w:rsid w:val="001679A3"/>
    <w:rsid w:val="001679CD"/>
    <w:rsid w:val="00167A34"/>
    <w:rsid w:val="00167A37"/>
    <w:rsid w:val="00167D1D"/>
    <w:rsid w:val="0016BF6D"/>
    <w:rsid w:val="001700DE"/>
    <w:rsid w:val="0017024A"/>
    <w:rsid w:val="001702A5"/>
    <w:rsid w:val="001705ED"/>
    <w:rsid w:val="0017068B"/>
    <w:rsid w:val="0017093D"/>
    <w:rsid w:val="00170A7F"/>
    <w:rsid w:val="00170CF0"/>
    <w:rsid w:val="00170CFD"/>
    <w:rsid w:val="00170D5B"/>
    <w:rsid w:val="001710BF"/>
    <w:rsid w:val="001710E0"/>
    <w:rsid w:val="00171127"/>
    <w:rsid w:val="00171160"/>
    <w:rsid w:val="001713CC"/>
    <w:rsid w:val="0017142D"/>
    <w:rsid w:val="00171475"/>
    <w:rsid w:val="00171610"/>
    <w:rsid w:val="00171C2A"/>
    <w:rsid w:val="00171CEB"/>
    <w:rsid w:val="00171E23"/>
    <w:rsid w:val="00171F14"/>
    <w:rsid w:val="00172230"/>
    <w:rsid w:val="001722E7"/>
    <w:rsid w:val="00172315"/>
    <w:rsid w:val="001723D2"/>
    <w:rsid w:val="00172479"/>
    <w:rsid w:val="001724A7"/>
    <w:rsid w:val="001725A0"/>
    <w:rsid w:val="001725E1"/>
    <w:rsid w:val="0017276D"/>
    <w:rsid w:val="0017298D"/>
    <w:rsid w:val="001729FD"/>
    <w:rsid w:val="00172A4A"/>
    <w:rsid w:val="00172B8F"/>
    <w:rsid w:val="00172CAD"/>
    <w:rsid w:val="00172D48"/>
    <w:rsid w:val="0017311A"/>
    <w:rsid w:val="0017318F"/>
    <w:rsid w:val="001731D7"/>
    <w:rsid w:val="001731FE"/>
    <w:rsid w:val="0017326B"/>
    <w:rsid w:val="00173340"/>
    <w:rsid w:val="001734BF"/>
    <w:rsid w:val="001735EE"/>
    <w:rsid w:val="00173605"/>
    <w:rsid w:val="00173616"/>
    <w:rsid w:val="001736F8"/>
    <w:rsid w:val="00173713"/>
    <w:rsid w:val="00173802"/>
    <w:rsid w:val="001738DC"/>
    <w:rsid w:val="00173A01"/>
    <w:rsid w:val="00173B52"/>
    <w:rsid w:val="00173B6D"/>
    <w:rsid w:val="00173BBA"/>
    <w:rsid w:val="00173C2B"/>
    <w:rsid w:val="00173C4F"/>
    <w:rsid w:val="00173D85"/>
    <w:rsid w:val="00173E82"/>
    <w:rsid w:val="00173EE0"/>
    <w:rsid w:val="00174031"/>
    <w:rsid w:val="00174145"/>
    <w:rsid w:val="001741A1"/>
    <w:rsid w:val="0017439F"/>
    <w:rsid w:val="00174478"/>
    <w:rsid w:val="00174588"/>
    <w:rsid w:val="00174630"/>
    <w:rsid w:val="00174F58"/>
    <w:rsid w:val="00174FD4"/>
    <w:rsid w:val="001750E8"/>
    <w:rsid w:val="00175146"/>
    <w:rsid w:val="00175576"/>
    <w:rsid w:val="001755AD"/>
    <w:rsid w:val="00175606"/>
    <w:rsid w:val="00175819"/>
    <w:rsid w:val="0017591A"/>
    <w:rsid w:val="00175CFA"/>
    <w:rsid w:val="00175D94"/>
    <w:rsid w:val="00175DD5"/>
    <w:rsid w:val="00175DEF"/>
    <w:rsid w:val="00175E4B"/>
    <w:rsid w:val="00175F6E"/>
    <w:rsid w:val="00176050"/>
    <w:rsid w:val="00176367"/>
    <w:rsid w:val="00176488"/>
    <w:rsid w:val="001764B8"/>
    <w:rsid w:val="00176598"/>
    <w:rsid w:val="001767BA"/>
    <w:rsid w:val="001767EA"/>
    <w:rsid w:val="001768A0"/>
    <w:rsid w:val="00176983"/>
    <w:rsid w:val="00176D8C"/>
    <w:rsid w:val="00176F31"/>
    <w:rsid w:val="001770C7"/>
    <w:rsid w:val="00177288"/>
    <w:rsid w:val="001774C1"/>
    <w:rsid w:val="00177963"/>
    <w:rsid w:val="00177A04"/>
    <w:rsid w:val="00177B27"/>
    <w:rsid w:val="00177B6A"/>
    <w:rsid w:val="00177BF2"/>
    <w:rsid w:val="00177C91"/>
    <w:rsid w:val="00177DDE"/>
    <w:rsid w:val="00180313"/>
    <w:rsid w:val="00180704"/>
    <w:rsid w:val="00180739"/>
    <w:rsid w:val="001807A9"/>
    <w:rsid w:val="001807CC"/>
    <w:rsid w:val="00180825"/>
    <w:rsid w:val="0018096D"/>
    <w:rsid w:val="0018097E"/>
    <w:rsid w:val="00180BB0"/>
    <w:rsid w:val="00180CFC"/>
    <w:rsid w:val="00180FFA"/>
    <w:rsid w:val="001813B3"/>
    <w:rsid w:val="00181755"/>
    <w:rsid w:val="00181BB0"/>
    <w:rsid w:val="00181CCD"/>
    <w:rsid w:val="00181D72"/>
    <w:rsid w:val="00181E47"/>
    <w:rsid w:val="0018212B"/>
    <w:rsid w:val="00182792"/>
    <w:rsid w:val="001827D2"/>
    <w:rsid w:val="00182858"/>
    <w:rsid w:val="0018296B"/>
    <w:rsid w:val="00182A55"/>
    <w:rsid w:val="00182CCD"/>
    <w:rsid w:val="00182CDE"/>
    <w:rsid w:val="00182E41"/>
    <w:rsid w:val="00182E8B"/>
    <w:rsid w:val="00182E8D"/>
    <w:rsid w:val="00183285"/>
    <w:rsid w:val="00183362"/>
    <w:rsid w:val="0018364B"/>
    <w:rsid w:val="0018372E"/>
    <w:rsid w:val="001837F0"/>
    <w:rsid w:val="00183B69"/>
    <w:rsid w:val="00183C01"/>
    <w:rsid w:val="00183C73"/>
    <w:rsid w:val="00183D05"/>
    <w:rsid w:val="00183F1A"/>
    <w:rsid w:val="00184078"/>
    <w:rsid w:val="00184192"/>
    <w:rsid w:val="00184465"/>
    <w:rsid w:val="00184571"/>
    <w:rsid w:val="00184586"/>
    <w:rsid w:val="001845C1"/>
    <w:rsid w:val="0018471A"/>
    <w:rsid w:val="001847F8"/>
    <w:rsid w:val="00184994"/>
    <w:rsid w:val="00184A88"/>
    <w:rsid w:val="00184BAE"/>
    <w:rsid w:val="00184EE3"/>
    <w:rsid w:val="00184FB4"/>
    <w:rsid w:val="00185105"/>
    <w:rsid w:val="00185276"/>
    <w:rsid w:val="00185416"/>
    <w:rsid w:val="00185517"/>
    <w:rsid w:val="00185656"/>
    <w:rsid w:val="001858F7"/>
    <w:rsid w:val="00185B14"/>
    <w:rsid w:val="00185E51"/>
    <w:rsid w:val="00186021"/>
    <w:rsid w:val="00186167"/>
    <w:rsid w:val="00186232"/>
    <w:rsid w:val="0018633A"/>
    <w:rsid w:val="00186469"/>
    <w:rsid w:val="001866A0"/>
    <w:rsid w:val="0018670A"/>
    <w:rsid w:val="0018670C"/>
    <w:rsid w:val="00186744"/>
    <w:rsid w:val="00186927"/>
    <w:rsid w:val="00186ADE"/>
    <w:rsid w:val="00186E14"/>
    <w:rsid w:val="00186E66"/>
    <w:rsid w:val="00186ED5"/>
    <w:rsid w:val="00187130"/>
    <w:rsid w:val="001871C9"/>
    <w:rsid w:val="00187320"/>
    <w:rsid w:val="00187357"/>
    <w:rsid w:val="001875CD"/>
    <w:rsid w:val="0018775C"/>
    <w:rsid w:val="001877B7"/>
    <w:rsid w:val="00187815"/>
    <w:rsid w:val="001878B8"/>
    <w:rsid w:val="0018798F"/>
    <w:rsid w:val="00187C48"/>
    <w:rsid w:val="00187D76"/>
    <w:rsid w:val="0018B94F"/>
    <w:rsid w:val="0019001E"/>
    <w:rsid w:val="00190031"/>
    <w:rsid w:val="00190194"/>
    <w:rsid w:val="001901E6"/>
    <w:rsid w:val="00190260"/>
    <w:rsid w:val="001902B3"/>
    <w:rsid w:val="001905B3"/>
    <w:rsid w:val="00190858"/>
    <w:rsid w:val="0019092F"/>
    <w:rsid w:val="00190998"/>
    <w:rsid w:val="00190A33"/>
    <w:rsid w:val="00190BF6"/>
    <w:rsid w:val="00190F54"/>
    <w:rsid w:val="001910F0"/>
    <w:rsid w:val="00191176"/>
    <w:rsid w:val="00191617"/>
    <w:rsid w:val="0019161A"/>
    <w:rsid w:val="00191802"/>
    <w:rsid w:val="00191AD6"/>
    <w:rsid w:val="00191BBF"/>
    <w:rsid w:val="00191CAD"/>
    <w:rsid w:val="001921CC"/>
    <w:rsid w:val="00192382"/>
    <w:rsid w:val="0019241C"/>
    <w:rsid w:val="001924D7"/>
    <w:rsid w:val="00192A45"/>
    <w:rsid w:val="00192B93"/>
    <w:rsid w:val="00192BB4"/>
    <w:rsid w:val="00192BE9"/>
    <w:rsid w:val="00192DCA"/>
    <w:rsid w:val="00193032"/>
    <w:rsid w:val="0019325A"/>
    <w:rsid w:val="00193474"/>
    <w:rsid w:val="001935A4"/>
    <w:rsid w:val="0019362A"/>
    <w:rsid w:val="00193B63"/>
    <w:rsid w:val="00193B81"/>
    <w:rsid w:val="00193CC4"/>
    <w:rsid w:val="00193D9E"/>
    <w:rsid w:val="00193EE0"/>
    <w:rsid w:val="001940A7"/>
    <w:rsid w:val="0019418D"/>
    <w:rsid w:val="00194203"/>
    <w:rsid w:val="00194305"/>
    <w:rsid w:val="00194365"/>
    <w:rsid w:val="0019436B"/>
    <w:rsid w:val="0019438F"/>
    <w:rsid w:val="0019455F"/>
    <w:rsid w:val="001945E7"/>
    <w:rsid w:val="0019474E"/>
    <w:rsid w:val="00194757"/>
    <w:rsid w:val="00194B33"/>
    <w:rsid w:val="00194C93"/>
    <w:rsid w:val="00194CFB"/>
    <w:rsid w:val="00194D56"/>
    <w:rsid w:val="00194DDE"/>
    <w:rsid w:val="00194EA4"/>
    <w:rsid w:val="00194EDA"/>
    <w:rsid w:val="0019505B"/>
    <w:rsid w:val="001950BA"/>
    <w:rsid w:val="0019517E"/>
    <w:rsid w:val="00195183"/>
    <w:rsid w:val="0019518D"/>
    <w:rsid w:val="001954F6"/>
    <w:rsid w:val="001956E6"/>
    <w:rsid w:val="00195728"/>
    <w:rsid w:val="00195944"/>
    <w:rsid w:val="00195B2E"/>
    <w:rsid w:val="00195B69"/>
    <w:rsid w:val="00195B9D"/>
    <w:rsid w:val="00195BBA"/>
    <w:rsid w:val="00195EA2"/>
    <w:rsid w:val="00195ED9"/>
    <w:rsid w:val="001964D1"/>
    <w:rsid w:val="0019659F"/>
    <w:rsid w:val="001965B6"/>
    <w:rsid w:val="001965DF"/>
    <w:rsid w:val="0019672A"/>
    <w:rsid w:val="00196824"/>
    <w:rsid w:val="0019689B"/>
    <w:rsid w:val="00196BF0"/>
    <w:rsid w:val="00196D0E"/>
    <w:rsid w:val="00196E76"/>
    <w:rsid w:val="00196FB5"/>
    <w:rsid w:val="00197052"/>
    <w:rsid w:val="00197068"/>
    <w:rsid w:val="001970C0"/>
    <w:rsid w:val="0019732E"/>
    <w:rsid w:val="00197334"/>
    <w:rsid w:val="00197455"/>
    <w:rsid w:val="001974C4"/>
    <w:rsid w:val="00197770"/>
    <w:rsid w:val="001978FE"/>
    <w:rsid w:val="0019796D"/>
    <w:rsid w:val="00197B9C"/>
    <w:rsid w:val="00197BDE"/>
    <w:rsid w:val="00197BF0"/>
    <w:rsid w:val="00197C91"/>
    <w:rsid w:val="00197D8C"/>
    <w:rsid w:val="00197FBB"/>
    <w:rsid w:val="001A00BA"/>
    <w:rsid w:val="001A01F2"/>
    <w:rsid w:val="001A027D"/>
    <w:rsid w:val="001A05C6"/>
    <w:rsid w:val="001A05FF"/>
    <w:rsid w:val="001A07F6"/>
    <w:rsid w:val="001A0907"/>
    <w:rsid w:val="001A0BAE"/>
    <w:rsid w:val="001A0D61"/>
    <w:rsid w:val="001A1071"/>
    <w:rsid w:val="001A1362"/>
    <w:rsid w:val="001A13C8"/>
    <w:rsid w:val="001A13D8"/>
    <w:rsid w:val="001A1475"/>
    <w:rsid w:val="001A14E3"/>
    <w:rsid w:val="001A1921"/>
    <w:rsid w:val="001A197E"/>
    <w:rsid w:val="001A1B0E"/>
    <w:rsid w:val="001A1B30"/>
    <w:rsid w:val="001A1BEE"/>
    <w:rsid w:val="001A1C79"/>
    <w:rsid w:val="001A1CB7"/>
    <w:rsid w:val="001A1D5F"/>
    <w:rsid w:val="001A1E7B"/>
    <w:rsid w:val="001A1F76"/>
    <w:rsid w:val="001A1FEB"/>
    <w:rsid w:val="001A2445"/>
    <w:rsid w:val="001A253F"/>
    <w:rsid w:val="001A256A"/>
    <w:rsid w:val="001A2599"/>
    <w:rsid w:val="001A270A"/>
    <w:rsid w:val="001A27E3"/>
    <w:rsid w:val="001A2ACB"/>
    <w:rsid w:val="001A2B4C"/>
    <w:rsid w:val="001A2B7C"/>
    <w:rsid w:val="001A2EE4"/>
    <w:rsid w:val="001A31B9"/>
    <w:rsid w:val="001A31F5"/>
    <w:rsid w:val="001A3394"/>
    <w:rsid w:val="001A34D3"/>
    <w:rsid w:val="001A357A"/>
    <w:rsid w:val="001A3883"/>
    <w:rsid w:val="001A39A0"/>
    <w:rsid w:val="001A3A2E"/>
    <w:rsid w:val="001A3CEA"/>
    <w:rsid w:val="001A3E9A"/>
    <w:rsid w:val="001A4049"/>
    <w:rsid w:val="001A420B"/>
    <w:rsid w:val="001A4246"/>
    <w:rsid w:val="001A472B"/>
    <w:rsid w:val="001A474D"/>
    <w:rsid w:val="001A4836"/>
    <w:rsid w:val="001A487D"/>
    <w:rsid w:val="001A4AF8"/>
    <w:rsid w:val="001A4B97"/>
    <w:rsid w:val="001A4D70"/>
    <w:rsid w:val="001A4F2A"/>
    <w:rsid w:val="001A4F7D"/>
    <w:rsid w:val="001A5104"/>
    <w:rsid w:val="001A511F"/>
    <w:rsid w:val="001A51FD"/>
    <w:rsid w:val="001A5271"/>
    <w:rsid w:val="001A5645"/>
    <w:rsid w:val="001A56F9"/>
    <w:rsid w:val="001A598A"/>
    <w:rsid w:val="001A5A41"/>
    <w:rsid w:val="001A5CF8"/>
    <w:rsid w:val="001A5DC9"/>
    <w:rsid w:val="001A609D"/>
    <w:rsid w:val="001A60E7"/>
    <w:rsid w:val="001A61C2"/>
    <w:rsid w:val="001A6261"/>
    <w:rsid w:val="001A67A9"/>
    <w:rsid w:val="001A6B81"/>
    <w:rsid w:val="001A6C8A"/>
    <w:rsid w:val="001A6D50"/>
    <w:rsid w:val="001A6E5E"/>
    <w:rsid w:val="001A7007"/>
    <w:rsid w:val="001A7011"/>
    <w:rsid w:val="001A715C"/>
    <w:rsid w:val="001A71C0"/>
    <w:rsid w:val="001A7213"/>
    <w:rsid w:val="001A7300"/>
    <w:rsid w:val="001A7385"/>
    <w:rsid w:val="001A754A"/>
    <w:rsid w:val="001A758D"/>
    <w:rsid w:val="001A765F"/>
    <w:rsid w:val="001A7682"/>
    <w:rsid w:val="001A770E"/>
    <w:rsid w:val="001A7906"/>
    <w:rsid w:val="001A7941"/>
    <w:rsid w:val="001A7B42"/>
    <w:rsid w:val="001A7D8F"/>
    <w:rsid w:val="001A7DB2"/>
    <w:rsid w:val="001A7EED"/>
    <w:rsid w:val="001B005E"/>
    <w:rsid w:val="001B00CB"/>
    <w:rsid w:val="001B018C"/>
    <w:rsid w:val="001B021C"/>
    <w:rsid w:val="001B0324"/>
    <w:rsid w:val="001B0510"/>
    <w:rsid w:val="001B0549"/>
    <w:rsid w:val="001B07B5"/>
    <w:rsid w:val="001B07D4"/>
    <w:rsid w:val="001B0A8A"/>
    <w:rsid w:val="001B0B51"/>
    <w:rsid w:val="001B0CA7"/>
    <w:rsid w:val="001B0DB6"/>
    <w:rsid w:val="001B0F02"/>
    <w:rsid w:val="001B107B"/>
    <w:rsid w:val="001B10D5"/>
    <w:rsid w:val="001B1407"/>
    <w:rsid w:val="001B147C"/>
    <w:rsid w:val="001B1736"/>
    <w:rsid w:val="001B184F"/>
    <w:rsid w:val="001B1926"/>
    <w:rsid w:val="001B196B"/>
    <w:rsid w:val="001B19D9"/>
    <w:rsid w:val="001B1AA2"/>
    <w:rsid w:val="001B1FC3"/>
    <w:rsid w:val="001B2047"/>
    <w:rsid w:val="001B2138"/>
    <w:rsid w:val="001B23E5"/>
    <w:rsid w:val="001B24F5"/>
    <w:rsid w:val="001B2623"/>
    <w:rsid w:val="001B2A6D"/>
    <w:rsid w:val="001B2A97"/>
    <w:rsid w:val="001B2CD4"/>
    <w:rsid w:val="001B2DCE"/>
    <w:rsid w:val="001B2E3E"/>
    <w:rsid w:val="001B2E7C"/>
    <w:rsid w:val="001B3012"/>
    <w:rsid w:val="001B308B"/>
    <w:rsid w:val="001B31F7"/>
    <w:rsid w:val="001B3312"/>
    <w:rsid w:val="001B351D"/>
    <w:rsid w:val="001B378D"/>
    <w:rsid w:val="001B3863"/>
    <w:rsid w:val="001B38BB"/>
    <w:rsid w:val="001B3975"/>
    <w:rsid w:val="001B39A0"/>
    <w:rsid w:val="001B3BDC"/>
    <w:rsid w:val="001B3C47"/>
    <w:rsid w:val="001B3F04"/>
    <w:rsid w:val="001B4158"/>
    <w:rsid w:val="001B43B2"/>
    <w:rsid w:val="001B43B7"/>
    <w:rsid w:val="001B4444"/>
    <w:rsid w:val="001B4481"/>
    <w:rsid w:val="001B480D"/>
    <w:rsid w:val="001B48BC"/>
    <w:rsid w:val="001B4D44"/>
    <w:rsid w:val="001B4E68"/>
    <w:rsid w:val="001B5067"/>
    <w:rsid w:val="001B51ED"/>
    <w:rsid w:val="001B5267"/>
    <w:rsid w:val="001B5552"/>
    <w:rsid w:val="001B564F"/>
    <w:rsid w:val="001B5B55"/>
    <w:rsid w:val="001B5F00"/>
    <w:rsid w:val="001B5FE1"/>
    <w:rsid w:val="001B608D"/>
    <w:rsid w:val="001B6429"/>
    <w:rsid w:val="001B646E"/>
    <w:rsid w:val="001B6517"/>
    <w:rsid w:val="001B6843"/>
    <w:rsid w:val="001B6920"/>
    <w:rsid w:val="001B69A9"/>
    <w:rsid w:val="001B6C34"/>
    <w:rsid w:val="001B6CF4"/>
    <w:rsid w:val="001B6D8C"/>
    <w:rsid w:val="001B6DDB"/>
    <w:rsid w:val="001B701D"/>
    <w:rsid w:val="001B721F"/>
    <w:rsid w:val="001B7329"/>
    <w:rsid w:val="001B74F4"/>
    <w:rsid w:val="001B7C0C"/>
    <w:rsid w:val="001B7CD5"/>
    <w:rsid w:val="001B7D35"/>
    <w:rsid w:val="001B7D4F"/>
    <w:rsid w:val="001C0017"/>
    <w:rsid w:val="001C0069"/>
    <w:rsid w:val="001C006C"/>
    <w:rsid w:val="001C0075"/>
    <w:rsid w:val="001C0408"/>
    <w:rsid w:val="001C05B8"/>
    <w:rsid w:val="001C09B7"/>
    <w:rsid w:val="001C0A7E"/>
    <w:rsid w:val="001C0DDD"/>
    <w:rsid w:val="001C0FB2"/>
    <w:rsid w:val="001C1004"/>
    <w:rsid w:val="001C10EE"/>
    <w:rsid w:val="001C126D"/>
    <w:rsid w:val="001C151E"/>
    <w:rsid w:val="001C16A0"/>
    <w:rsid w:val="001C174A"/>
    <w:rsid w:val="001C1855"/>
    <w:rsid w:val="001C1BAB"/>
    <w:rsid w:val="001C1D05"/>
    <w:rsid w:val="001C1EAE"/>
    <w:rsid w:val="001C1F44"/>
    <w:rsid w:val="001C1F6C"/>
    <w:rsid w:val="001C235A"/>
    <w:rsid w:val="001C23AC"/>
    <w:rsid w:val="001C2440"/>
    <w:rsid w:val="001C25FA"/>
    <w:rsid w:val="001C28D9"/>
    <w:rsid w:val="001C29EC"/>
    <w:rsid w:val="001C2A48"/>
    <w:rsid w:val="001C2F51"/>
    <w:rsid w:val="001C3125"/>
    <w:rsid w:val="001C3416"/>
    <w:rsid w:val="001C35B6"/>
    <w:rsid w:val="001C36FC"/>
    <w:rsid w:val="001C3734"/>
    <w:rsid w:val="001C3868"/>
    <w:rsid w:val="001C3E1F"/>
    <w:rsid w:val="001C3F9F"/>
    <w:rsid w:val="001C43DE"/>
    <w:rsid w:val="001C4776"/>
    <w:rsid w:val="001C4A1D"/>
    <w:rsid w:val="001C4CFC"/>
    <w:rsid w:val="001C4D4E"/>
    <w:rsid w:val="001C4DF6"/>
    <w:rsid w:val="001C4E44"/>
    <w:rsid w:val="001C501E"/>
    <w:rsid w:val="001C5131"/>
    <w:rsid w:val="001C51DF"/>
    <w:rsid w:val="001C5380"/>
    <w:rsid w:val="001C54CC"/>
    <w:rsid w:val="001C54EA"/>
    <w:rsid w:val="001C551F"/>
    <w:rsid w:val="001C58A0"/>
    <w:rsid w:val="001C5A96"/>
    <w:rsid w:val="001C5AD1"/>
    <w:rsid w:val="001C5D1C"/>
    <w:rsid w:val="001C5DC1"/>
    <w:rsid w:val="001C5E3F"/>
    <w:rsid w:val="001C5FF0"/>
    <w:rsid w:val="001C619D"/>
    <w:rsid w:val="001C627F"/>
    <w:rsid w:val="001C6647"/>
    <w:rsid w:val="001C6770"/>
    <w:rsid w:val="001C6774"/>
    <w:rsid w:val="001C6930"/>
    <w:rsid w:val="001C69E3"/>
    <w:rsid w:val="001C6A59"/>
    <w:rsid w:val="001C6A91"/>
    <w:rsid w:val="001C6BF2"/>
    <w:rsid w:val="001C6DB1"/>
    <w:rsid w:val="001C6DFD"/>
    <w:rsid w:val="001C6E70"/>
    <w:rsid w:val="001C7049"/>
    <w:rsid w:val="001C74DE"/>
    <w:rsid w:val="001C783B"/>
    <w:rsid w:val="001C79ED"/>
    <w:rsid w:val="001C7B89"/>
    <w:rsid w:val="001C7CB7"/>
    <w:rsid w:val="001C7DDA"/>
    <w:rsid w:val="001C7DDC"/>
    <w:rsid w:val="001C7DEC"/>
    <w:rsid w:val="001C7F29"/>
    <w:rsid w:val="001D004A"/>
    <w:rsid w:val="001D0277"/>
    <w:rsid w:val="001D0461"/>
    <w:rsid w:val="001D067F"/>
    <w:rsid w:val="001D077F"/>
    <w:rsid w:val="001D07CC"/>
    <w:rsid w:val="001D0807"/>
    <w:rsid w:val="001D0981"/>
    <w:rsid w:val="001D0A2B"/>
    <w:rsid w:val="001D0CAE"/>
    <w:rsid w:val="001D177B"/>
    <w:rsid w:val="001D186F"/>
    <w:rsid w:val="001D19E6"/>
    <w:rsid w:val="001D1AA0"/>
    <w:rsid w:val="001D1D90"/>
    <w:rsid w:val="001D1F3C"/>
    <w:rsid w:val="001D20B6"/>
    <w:rsid w:val="001D2149"/>
    <w:rsid w:val="001D221D"/>
    <w:rsid w:val="001D234F"/>
    <w:rsid w:val="001D2372"/>
    <w:rsid w:val="001D25F7"/>
    <w:rsid w:val="001D2653"/>
    <w:rsid w:val="001D26E0"/>
    <w:rsid w:val="001D2738"/>
    <w:rsid w:val="001D27AE"/>
    <w:rsid w:val="001D289F"/>
    <w:rsid w:val="001D2BFE"/>
    <w:rsid w:val="001D2C72"/>
    <w:rsid w:val="001D2CF2"/>
    <w:rsid w:val="001D2DC7"/>
    <w:rsid w:val="001D307C"/>
    <w:rsid w:val="001D30F2"/>
    <w:rsid w:val="001D32C0"/>
    <w:rsid w:val="001D37DF"/>
    <w:rsid w:val="001D3A64"/>
    <w:rsid w:val="001D3B1B"/>
    <w:rsid w:val="001D3B7B"/>
    <w:rsid w:val="001D3BFF"/>
    <w:rsid w:val="001D3C2C"/>
    <w:rsid w:val="001D3D7C"/>
    <w:rsid w:val="001D3ED9"/>
    <w:rsid w:val="001D4113"/>
    <w:rsid w:val="001D422C"/>
    <w:rsid w:val="001D43FB"/>
    <w:rsid w:val="001D4816"/>
    <w:rsid w:val="001D4823"/>
    <w:rsid w:val="001D4892"/>
    <w:rsid w:val="001D4C6E"/>
    <w:rsid w:val="001D4CDB"/>
    <w:rsid w:val="001D4D29"/>
    <w:rsid w:val="001D4F76"/>
    <w:rsid w:val="001D5036"/>
    <w:rsid w:val="001D504B"/>
    <w:rsid w:val="001D51CF"/>
    <w:rsid w:val="001D562D"/>
    <w:rsid w:val="001D5793"/>
    <w:rsid w:val="001D58AF"/>
    <w:rsid w:val="001D58BA"/>
    <w:rsid w:val="001D58E1"/>
    <w:rsid w:val="001D59B8"/>
    <w:rsid w:val="001D5A46"/>
    <w:rsid w:val="001D5AE0"/>
    <w:rsid w:val="001D5AF9"/>
    <w:rsid w:val="001D5CF9"/>
    <w:rsid w:val="001D5DCF"/>
    <w:rsid w:val="001D616B"/>
    <w:rsid w:val="001D6285"/>
    <w:rsid w:val="001D6329"/>
    <w:rsid w:val="001D63E1"/>
    <w:rsid w:val="001D644F"/>
    <w:rsid w:val="001D6560"/>
    <w:rsid w:val="001D65ED"/>
    <w:rsid w:val="001D6676"/>
    <w:rsid w:val="001D66AF"/>
    <w:rsid w:val="001D6B04"/>
    <w:rsid w:val="001D6B62"/>
    <w:rsid w:val="001D6E22"/>
    <w:rsid w:val="001D6F62"/>
    <w:rsid w:val="001D700D"/>
    <w:rsid w:val="001D72AD"/>
    <w:rsid w:val="001D742E"/>
    <w:rsid w:val="001D74A7"/>
    <w:rsid w:val="001D752D"/>
    <w:rsid w:val="001D7CA6"/>
    <w:rsid w:val="001D7E19"/>
    <w:rsid w:val="001D7F33"/>
    <w:rsid w:val="001D7F57"/>
    <w:rsid w:val="001E011F"/>
    <w:rsid w:val="001E0145"/>
    <w:rsid w:val="001E044C"/>
    <w:rsid w:val="001E0480"/>
    <w:rsid w:val="001E055F"/>
    <w:rsid w:val="001E06FC"/>
    <w:rsid w:val="001E0BD8"/>
    <w:rsid w:val="001E0FBD"/>
    <w:rsid w:val="001E10F0"/>
    <w:rsid w:val="001E121F"/>
    <w:rsid w:val="001E13F0"/>
    <w:rsid w:val="001E1575"/>
    <w:rsid w:val="001E15F2"/>
    <w:rsid w:val="001E1810"/>
    <w:rsid w:val="001E1952"/>
    <w:rsid w:val="001E1A64"/>
    <w:rsid w:val="001E1B4F"/>
    <w:rsid w:val="001E1C85"/>
    <w:rsid w:val="001E1FF9"/>
    <w:rsid w:val="001E207B"/>
    <w:rsid w:val="001E212B"/>
    <w:rsid w:val="001E2297"/>
    <w:rsid w:val="001E22F7"/>
    <w:rsid w:val="001E23A7"/>
    <w:rsid w:val="001E23D3"/>
    <w:rsid w:val="001E263B"/>
    <w:rsid w:val="001E2689"/>
    <w:rsid w:val="001E2690"/>
    <w:rsid w:val="001E27F2"/>
    <w:rsid w:val="001E28D8"/>
    <w:rsid w:val="001E2937"/>
    <w:rsid w:val="001E2973"/>
    <w:rsid w:val="001E2990"/>
    <w:rsid w:val="001E2C2F"/>
    <w:rsid w:val="001E2E63"/>
    <w:rsid w:val="001E2FCE"/>
    <w:rsid w:val="001E30C3"/>
    <w:rsid w:val="001E336F"/>
    <w:rsid w:val="001E3384"/>
    <w:rsid w:val="001E33B4"/>
    <w:rsid w:val="001E355F"/>
    <w:rsid w:val="001E35D0"/>
    <w:rsid w:val="001E364F"/>
    <w:rsid w:val="001E3775"/>
    <w:rsid w:val="001E3871"/>
    <w:rsid w:val="001E3A6B"/>
    <w:rsid w:val="001E3B3D"/>
    <w:rsid w:val="001E3BFB"/>
    <w:rsid w:val="001E3BFD"/>
    <w:rsid w:val="001E3C00"/>
    <w:rsid w:val="001E3C05"/>
    <w:rsid w:val="001E3E4F"/>
    <w:rsid w:val="001E3FFD"/>
    <w:rsid w:val="001E40F0"/>
    <w:rsid w:val="001E4142"/>
    <w:rsid w:val="001E4167"/>
    <w:rsid w:val="001E419B"/>
    <w:rsid w:val="001E44AC"/>
    <w:rsid w:val="001E459A"/>
    <w:rsid w:val="001E465F"/>
    <w:rsid w:val="001E4821"/>
    <w:rsid w:val="001E48B7"/>
    <w:rsid w:val="001E4A5C"/>
    <w:rsid w:val="001E4B81"/>
    <w:rsid w:val="001E4C0A"/>
    <w:rsid w:val="001E4D07"/>
    <w:rsid w:val="001E4D66"/>
    <w:rsid w:val="001E4FAA"/>
    <w:rsid w:val="001E5205"/>
    <w:rsid w:val="001E56A8"/>
    <w:rsid w:val="001E57C3"/>
    <w:rsid w:val="001E5AF2"/>
    <w:rsid w:val="001E5E16"/>
    <w:rsid w:val="001E5FAB"/>
    <w:rsid w:val="001E664A"/>
    <w:rsid w:val="001E67D6"/>
    <w:rsid w:val="001E68E5"/>
    <w:rsid w:val="001E69AD"/>
    <w:rsid w:val="001E6BC9"/>
    <w:rsid w:val="001E6C02"/>
    <w:rsid w:val="001E6E2D"/>
    <w:rsid w:val="001E726E"/>
    <w:rsid w:val="001E75AC"/>
    <w:rsid w:val="001E7760"/>
    <w:rsid w:val="001E77F5"/>
    <w:rsid w:val="001E79DC"/>
    <w:rsid w:val="001E7A5D"/>
    <w:rsid w:val="001F046A"/>
    <w:rsid w:val="001F056C"/>
    <w:rsid w:val="001F059D"/>
    <w:rsid w:val="001F066C"/>
    <w:rsid w:val="001F07CF"/>
    <w:rsid w:val="001F0917"/>
    <w:rsid w:val="001F09AC"/>
    <w:rsid w:val="001F0B2C"/>
    <w:rsid w:val="001F0CB6"/>
    <w:rsid w:val="001F0E62"/>
    <w:rsid w:val="001F1002"/>
    <w:rsid w:val="001F111B"/>
    <w:rsid w:val="001F1147"/>
    <w:rsid w:val="001F1192"/>
    <w:rsid w:val="001F11EE"/>
    <w:rsid w:val="001F121F"/>
    <w:rsid w:val="001F1533"/>
    <w:rsid w:val="001F1591"/>
    <w:rsid w:val="001F165A"/>
    <w:rsid w:val="001F18E2"/>
    <w:rsid w:val="001F196C"/>
    <w:rsid w:val="001F1A2E"/>
    <w:rsid w:val="001F1B2B"/>
    <w:rsid w:val="001F2061"/>
    <w:rsid w:val="001F22C3"/>
    <w:rsid w:val="001F2491"/>
    <w:rsid w:val="001F24FB"/>
    <w:rsid w:val="001F2546"/>
    <w:rsid w:val="001F25F4"/>
    <w:rsid w:val="001F2902"/>
    <w:rsid w:val="001F295D"/>
    <w:rsid w:val="001F2990"/>
    <w:rsid w:val="001F2BD9"/>
    <w:rsid w:val="001F2C75"/>
    <w:rsid w:val="001F2DA2"/>
    <w:rsid w:val="001F2E82"/>
    <w:rsid w:val="001F2F28"/>
    <w:rsid w:val="001F2F34"/>
    <w:rsid w:val="001F2F8B"/>
    <w:rsid w:val="001F2F91"/>
    <w:rsid w:val="001F3048"/>
    <w:rsid w:val="001F333C"/>
    <w:rsid w:val="001F33A1"/>
    <w:rsid w:val="001F343C"/>
    <w:rsid w:val="001F36FB"/>
    <w:rsid w:val="001F3C30"/>
    <w:rsid w:val="001F3D14"/>
    <w:rsid w:val="001F3F36"/>
    <w:rsid w:val="001F4166"/>
    <w:rsid w:val="001F417C"/>
    <w:rsid w:val="001F4308"/>
    <w:rsid w:val="001F4438"/>
    <w:rsid w:val="001F47DA"/>
    <w:rsid w:val="001F47FB"/>
    <w:rsid w:val="001F4A2D"/>
    <w:rsid w:val="001F4A35"/>
    <w:rsid w:val="001F4ADB"/>
    <w:rsid w:val="001F4CD3"/>
    <w:rsid w:val="001F4E91"/>
    <w:rsid w:val="001F4EE5"/>
    <w:rsid w:val="001F4FED"/>
    <w:rsid w:val="001F5004"/>
    <w:rsid w:val="001F5CBE"/>
    <w:rsid w:val="001F5E51"/>
    <w:rsid w:val="001F5E92"/>
    <w:rsid w:val="001F5EFD"/>
    <w:rsid w:val="001F5F76"/>
    <w:rsid w:val="001F618A"/>
    <w:rsid w:val="001F64A4"/>
    <w:rsid w:val="001F658C"/>
    <w:rsid w:val="001F675C"/>
    <w:rsid w:val="001F67E1"/>
    <w:rsid w:val="001F6B90"/>
    <w:rsid w:val="001F6C7E"/>
    <w:rsid w:val="001F6F44"/>
    <w:rsid w:val="001F70BF"/>
    <w:rsid w:val="001F710F"/>
    <w:rsid w:val="001F715F"/>
    <w:rsid w:val="001F724F"/>
    <w:rsid w:val="001F73EE"/>
    <w:rsid w:val="001F7530"/>
    <w:rsid w:val="001F7563"/>
    <w:rsid w:val="001F7D64"/>
    <w:rsid w:val="001F7FCF"/>
    <w:rsid w:val="001F7FDC"/>
    <w:rsid w:val="002006DD"/>
    <w:rsid w:val="002009BF"/>
    <w:rsid w:val="00200A87"/>
    <w:rsid w:val="00200CE2"/>
    <w:rsid w:val="00200D3C"/>
    <w:rsid w:val="00200FEC"/>
    <w:rsid w:val="0020131F"/>
    <w:rsid w:val="002013E6"/>
    <w:rsid w:val="00201830"/>
    <w:rsid w:val="002019D1"/>
    <w:rsid w:val="00201A18"/>
    <w:rsid w:val="00201AC4"/>
    <w:rsid w:val="00201B2B"/>
    <w:rsid w:val="00201D88"/>
    <w:rsid w:val="00201DB9"/>
    <w:rsid w:val="00201DE5"/>
    <w:rsid w:val="00201E4C"/>
    <w:rsid w:val="00201EC9"/>
    <w:rsid w:val="002021D4"/>
    <w:rsid w:val="0020222D"/>
    <w:rsid w:val="0020238D"/>
    <w:rsid w:val="00202407"/>
    <w:rsid w:val="0020256F"/>
    <w:rsid w:val="0020276C"/>
    <w:rsid w:val="002029A0"/>
    <w:rsid w:val="00202B85"/>
    <w:rsid w:val="00202DA6"/>
    <w:rsid w:val="00202E4B"/>
    <w:rsid w:val="00202EF1"/>
    <w:rsid w:val="00202FAD"/>
    <w:rsid w:val="002030ED"/>
    <w:rsid w:val="00203129"/>
    <w:rsid w:val="00203130"/>
    <w:rsid w:val="00203148"/>
    <w:rsid w:val="00203216"/>
    <w:rsid w:val="00203646"/>
    <w:rsid w:val="002037CA"/>
    <w:rsid w:val="002039E1"/>
    <w:rsid w:val="00203AD5"/>
    <w:rsid w:val="00203B44"/>
    <w:rsid w:val="00203B5A"/>
    <w:rsid w:val="00203B91"/>
    <w:rsid w:val="00203C0C"/>
    <w:rsid w:val="00203C1E"/>
    <w:rsid w:val="00203CB2"/>
    <w:rsid w:val="00203D0B"/>
    <w:rsid w:val="00203D2C"/>
    <w:rsid w:val="00203E21"/>
    <w:rsid w:val="00203F51"/>
    <w:rsid w:val="00203F6C"/>
    <w:rsid w:val="00203FFF"/>
    <w:rsid w:val="00204123"/>
    <w:rsid w:val="00204225"/>
    <w:rsid w:val="002042B5"/>
    <w:rsid w:val="002043B1"/>
    <w:rsid w:val="0020470E"/>
    <w:rsid w:val="00204768"/>
    <w:rsid w:val="002048F8"/>
    <w:rsid w:val="00204B25"/>
    <w:rsid w:val="00204BA6"/>
    <w:rsid w:val="00204C28"/>
    <w:rsid w:val="00204CC5"/>
    <w:rsid w:val="00204E23"/>
    <w:rsid w:val="00204F8F"/>
    <w:rsid w:val="00204FAF"/>
    <w:rsid w:val="0020514C"/>
    <w:rsid w:val="002054AD"/>
    <w:rsid w:val="00205579"/>
    <w:rsid w:val="0020571D"/>
    <w:rsid w:val="0020594C"/>
    <w:rsid w:val="00205B11"/>
    <w:rsid w:val="00205C7A"/>
    <w:rsid w:val="00205D69"/>
    <w:rsid w:val="00205DBE"/>
    <w:rsid w:val="00206143"/>
    <w:rsid w:val="002063A8"/>
    <w:rsid w:val="00206423"/>
    <w:rsid w:val="00206801"/>
    <w:rsid w:val="0020683D"/>
    <w:rsid w:val="00206E0A"/>
    <w:rsid w:val="00206EE2"/>
    <w:rsid w:val="00206EEC"/>
    <w:rsid w:val="002070A9"/>
    <w:rsid w:val="00207135"/>
    <w:rsid w:val="00207148"/>
    <w:rsid w:val="002073E0"/>
    <w:rsid w:val="00207401"/>
    <w:rsid w:val="0020763C"/>
    <w:rsid w:val="0020775B"/>
    <w:rsid w:val="002078DE"/>
    <w:rsid w:val="00207977"/>
    <w:rsid w:val="002079F2"/>
    <w:rsid w:val="00207A02"/>
    <w:rsid w:val="00207B31"/>
    <w:rsid w:val="00207CBC"/>
    <w:rsid w:val="00207F59"/>
    <w:rsid w:val="00207FA2"/>
    <w:rsid w:val="002101F1"/>
    <w:rsid w:val="00210284"/>
    <w:rsid w:val="0021033B"/>
    <w:rsid w:val="00210387"/>
    <w:rsid w:val="0021059E"/>
    <w:rsid w:val="00210A8D"/>
    <w:rsid w:val="00210F0F"/>
    <w:rsid w:val="00210F7F"/>
    <w:rsid w:val="00211028"/>
    <w:rsid w:val="00211291"/>
    <w:rsid w:val="002112D6"/>
    <w:rsid w:val="0021139A"/>
    <w:rsid w:val="002113B7"/>
    <w:rsid w:val="002117EE"/>
    <w:rsid w:val="00211808"/>
    <w:rsid w:val="002118B1"/>
    <w:rsid w:val="002119DE"/>
    <w:rsid w:val="00211C22"/>
    <w:rsid w:val="00211CAA"/>
    <w:rsid w:val="00211DC3"/>
    <w:rsid w:val="00211EAC"/>
    <w:rsid w:val="00211F7F"/>
    <w:rsid w:val="002122C3"/>
    <w:rsid w:val="00212359"/>
    <w:rsid w:val="0021286A"/>
    <w:rsid w:val="00212D64"/>
    <w:rsid w:val="00212EA4"/>
    <w:rsid w:val="002135AC"/>
    <w:rsid w:val="0021398E"/>
    <w:rsid w:val="00213D65"/>
    <w:rsid w:val="00214008"/>
    <w:rsid w:val="00214048"/>
    <w:rsid w:val="002140A4"/>
    <w:rsid w:val="002140FF"/>
    <w:rsid w:val="00214205"/>
    <w:rsid w:val="00214214"/>
    <w:rsid w:val="00214268"/>
    <w:rsid w:val="00214294"/>
    <w:rsid w:val="002145AA"/>
    <w:rsid w:val="00214991"/>
    <w:rsid w:val="00214D12"/>
    <w:rsid w:val="00214F22"/>
    <w:rsid w:val="002151DE"/>
    <w:rsid w:val="002151F1"/>
    <w:rsid w:val="00215292"/>
    <w:rsid w:val="002153B5"/>
    <w:rsid w:val="0021555D"/>
    <w:rsid w:val="002155B6"/>
    <w:rsid w:val="002157E4"/>
    <w:rsid w:val="002158CF"/>
    <w:rsid w:val="00215AA2"/>
    <w:rsid w:val="00215AFB"/>
    <w:rsid w:val="00215C2B"/>
    <w:rsid w:val="00215DEA"/>
    <w:rsid w:val="002162B3"/>
    <w:rsid w:val="0021635A"/>
    <w:rsid w:val="0021652F"/>
    <w:rsid w:val="00216788"/>
    <w:rsid w:val="002168EA"/>
    <w:rsid w:val="0021693D"/>
    <w:rsid w:val="0021694C"/>
    <w:rsid w:val="002169BD"/>
    <w:rsid w:val="00216C19"/>
    <w:rsid w:val="00216C37"/>
    <w:rsid w:val="00216DF2"/>
    <w:rsid w:val="00216F77"/>
    <w:rsid w:val="002173C4"/>
    <w:rsid w:val="00217614"/>
    <w:rsid w:val="002176BB"/>
    <w:rsid w:val="00217943"/>
    <w:rsid w:val="00217BE5"/>
    <w:rsid w:val="00217D01"/>
    <w:rsid w:val="00217E17"/>
    <w:rsid w:val="00220040"/>
    <w:rsid w:val="002200D8"/>
    <w:rsid w:val="00220112"/>
    <w:rsid w:val="00220146"/>
    <w:rsid w:val="002202CA"/>
    <w:rsid w:val="002204A5"/>
    <w:rsid w:val="002205DC"/>
    <w:rsid w:val="002207E5"/>
    <w:rsid w:val="002208B0"/>
    <w:rsid w:val="002208C1"/>
    <w:rsid w:val="00220C1B"/>
    <w:rsid w:val="00220F19"/>
    <w:rsid w:val="00220FE2"/>
    <w:rsid w:val="0022100E"/>
    <w:rsid w:val="0022105B"/>
    <w:rsid w:val="002210DF"/>
    <w:rsid w:val="00221216"/>
    <w:rsid w:val="0022145E"/>
    <w:rsid w:val="00221481"/>
    <w:rsid w:val="002215F5"/>
    <w:rsid w:val="002218FF"/>
    <w:rsid w:val="00221AFD"/>
    <w:rsid w:val="00221D3A"/>
    <w:rsid w:val="00221F41"/>
    <w:rsid w:val="00221F78"/>
    <w:rsid w:val="00222547"/>
    <w:rsid w:val="00222C6A"/>
    <w:rsid w:val="00222D50"/>
    <w:rsid w:val="00223009"/>
    <w:rsid w:val="002232A4"/>
    <w:rsid w:val="002233D3"/>
    <w:rsid w:val="0022340D"/>
    <w:rsid w:val="00223446"/>
    <w:rsid w:val="00223447"/>
    <w:rsid w:val="00223516"/>
    <w:rsid w:val="00223624"/>
    <w:rsid w:val="0022365A"/>
    <w:rsid w:val="00223664"/>
    <w:rsid w:val="00223808"/>
    <w:rsid w:val="0022381D"/>
    <w:rsid w:val="00223848"/>
    <w:rsid w:val="002239EF"/>
    <w:rsid w:val="00223A56"/>
    <w:rsid w:val="00223B98"/>
    <w:rsid w:val="00223CEE"/>
    <w:rsid w:val="00223DD6"/>
    <w:rsid w:val="00223EF3"/>
    <w:rsid w:val="00223F0A"/>
    <w:rsid w:val="002240F4"/>
    <w:rsid w:val="00224388"/>
    <w:rsid w:val="002243BC"/>
    <w:rsid w:val="002243C0"/>
    <w:rsid w:val="002244C0"/>
    <w:rsid w:val="00224593"/>
    <w:rsid w:val="0022476E"/>
    <w:rsid w:val="002247DD"/>
    <w:rsid w:val="00224911"/>
    <w:rsid w:val="00224AC0"/>
    <w:rsid w:val="00224AF7"/>
    <w:rsid w:val="00224E40"/>
    <w:rsid w:val="00224EC1"/>
    <w:rsid w:val="002250C6"/>
    <w:rsid w:val="0022510D"/>
    <w:rsid w:val="0022518B"/>
    <w:rsid w:val="002252DD"/>
    <w:rsid w:val="0022539E"/>
    <w:rsid w:val="002253C7"/>
    <w:rsid w:val="00225833"/>
    <w:rsid w:val="0022592B"/>
    <w:rsid w:val="00225A1D"/>
    <w:rsid w:val="00225B5C"/>
    <w:rsid w:val="00225CC3"/>
    <w:rsid w:val="00225CD1"/>
    <w:rsid w:val="00225D07"/>
    <w:rsid w:val="00226095"/>
    <w:rsid w:val="002260C4"/>
    <w:rsid w:val="002260D8"/>
    <w:rsid w:val="00226643"/>
    <w:rsid w:val="002266FA"/>
    <w:rsid w:val="00226799"/>
    <w:rsid w:val="00226C3B"/>
    <w:rsid w:val="00226CE2"/>
    <w:rsid w:val="00226F8A"/>
    <w:rsid w:val="00226FD4"/>
    <w:rsid w:val="002272D8"/>
    <w:rsid w:val="00227473"/>
    <w:rsid w:val="00227542"/>
    <w:rsid w:val="002275A5"/>
    <w:rsid w:val="00227901"/>
    <w:rsid w:val="00227B3D"/>
    <w:rsid w:val="00227B89"/>
    <w:rsid w:val="00227C1E"/>
    <w:rsid w:val="00227F43"/>
    <w:rsid w:val="00227FB8"/>
    <w:rsid w:val="0023005F"/>
    <w:rsid w:val="0023023F"/>
    <w:rsid w:val="00230358"/>
    <w:rsid w:val="002303DD"/>
    <w:rsid w:val="002305F4"/>
    <w:rsid w:val="00230783"/>
    <w:rsid w:val="00230796"/>
    <w:rsid w:val="00230877"/>
    <w:rsid w:val="00230BE0"/>
    <w:rsid w:val="00230F4E"/>
    <w:rsid w:val="0023118A"/>
    <w:rsid w:val="002311CF"/>
    <w:rsid w:val="0023128B"/>
    <w:rsid w:val="002312A5"/>
    <w:rsid w:val="00231621"/>
    <w:rsid w:val="002317F7"/>
    <w:rsid w:val="00231839"/>
    <w:rsid w:val="0023183B"/>
    <w:rsid w:val="00231A44"/>
    <w:rsid w:val="00231AD0"/>
    <w:rsid w:val="00231F5E"/>
    <w:rsid w:val="0023209E"/>
    <w:rsid w:val="00232137"/>
    <w:rsid w:val="00232370"/>
    <w:rsid w:val="00232379"/>
    <w:rsid w:val="002323B3"/>
    <w:rsid w:val="00232413"/>
    <w:rsid w:val="002324BA"/>
    <w:rsid w:val="002324C1"/>
    <w:rsid w:val="00232597"/>
    <w:rsid w:val="002327A7"/>
    <w:rsid w:val="00232B0F"/>
    <w:rsid w:val="00232BA9"/>
    <w:rsid w:val="00232F4A"/>
    <w:rsid w:val="00232FA0"/>
    <w:rsid w:val="002330E8"/>
    <w:rsid w:val="002331E8"/>
    <w:rsid w:val="00233402"/>
    <w:rsid w:val="00233457"/>
    <w:rsid w:val="002336B6"/>
    <w:rsid w:val="00233ADD"/>
    <w:rsid w:val="00233BCB"/>
    <w:rsid w:val="00233FD1"/>
    <w:rsid w:val="00234170"/>
    <w:rsid w:val="0023417C"/>
    <w:rsid w:val="002341D6"/>
    <w:rsid w:val="002343E2"/>
    <w:rsid w:val="00234403"/>
    <w:rsid w:val="002344C8"/>
    <w:rsid w:val="00234640"/>
    <w:rsid w:val="00234849"/>
    <w:rsid w:val="0023498B"/>
    <w:rsid w:val="00234ACA"/>
    <w:rsid w:val="00234CBA"/>
    <w:rsid w:val="00234D8F"/>
    <w:rsid w:val="0023506B"/>
    <w:rsid w:val="002352A1"/>
    <w:rsid w:val="002352E2"/>
    <w:rsid w:val="002353DD"/>
    <w:rsid w:val="0023562B"/>
    <w:rsid w:val="0023577B"/>
    <w:rsid w:val="002357B1"/>
    <w:rsid w:val="00235D26"/>
    <w:rsid w:val="00235F6A"/>
    <w:rsid w:val="002360FE"/>
    <w:rsid w:val="002361D5"/>
    <w:rsid w:val="00236590"/>
    <w:rsid w:val="002366A0"/>
    <w:rsid w:val="00236850"/>
    <w:rsid w:val="0023686A"/>
    <w:rsid w:val="00236962"/>
    <w:rsid w:val="0023699C"/>
    <w:rsid w:val="00236A71"/>
    <w:rsid w:val="00236D4C"/>
    <w:rsid w:val="00236F27"/>
    <w:rsid w:val="00236FFF"/>
    <w:rsid w:val="002370FA"/>
    <w:rsid w:val="0023716E"/>
    <w:rsid w:val="002373B1"/>
    <w:rsid w:val="002377CF"/>
    <w:rsid w:val="00237810"/>
    <w:rsid w:val="00237842"/>
    <w:rsid w:val="002378A3"/>
    <w:rsid w:val="002378D6"/>
    <w:rsid w:val="00237CD8"/>
    <w:rsid w:val="00237E88"/>
    <w:rsid w:val="00237F59"/>
    <w:rsid w:val="00237FA3"/>
    <w:rsid w:val="00240106"/>
    <w:rsid w:val="0024012B"/>
    <w:rsid w:val="00240510"/>
    <w:rsid w:val="00240687"/>
    <w:rsid w:val="002409C8"/>
    <w:rsid w:val="002409FA"/>
    <w:rsid w:val="00240A13"/>
    <w:rsid w:val="00240DAC"/>
    <w:rsid w:val="0024109D"/>
    <w:rsid w:val="0024113C"/>
    <w:rsid w:val="002411C7"/>
    <w:rsid w:val="00241349"/>
    <w:rsid w:val="00241945"/>
    <w:rsid w:val="00241984"/>
    <w:rsid w:val="0024198B"/>
    <w:rsid w:val="0024198D"/>
    <w:rsid w:val="00241A2C"/>
    <w:rsid w:val="00241B82"/>
    <w:rsid w:val="00241BD4"/>
    <w:rsid w:val="00241D84"/>
    <w:rsid w:val="00241E8B"/>
    <w:rsid w:val="00241F9B"/>
    <w:rsid w:val="0024245E"/>
    <w:rsid w:val="00242895"/>
    <w:rsid w:val="0024294A"/>
    <w:rsid w:val="00242995"/>
    <w:rsid w:val="00242A0A"/>
    <w:rsid w:val="00242C14"/>
    <w:rsid w:val="00242C76"/>
    <w:rsid w:val="00242C7B"/>
    <w:rsid w:val="00242C8D"/>
    <w:rsid w:val="00242D60"/>
    <w:rsid w:val="00242D6A"/>
    <w:rsid w:val="00242F4E"/>
    <w:rsid w:val="00243100"/>
    <w:rsid w:val="00243267"/>
    <w:rsid w:val="00243282"/>
    <w:rsid w:val="00243539"/>
    <w:rsid w:val="002435A1"/>
    <w:rsid w:val="0024373C"/>
    <w:rsid w:val="002438B9"/>
    <w:rsid w:val="00243907"/>
    <w:rsid w:val="00243E04"/>
    <w:rsid w:val="00243E4F"/>
    <w:rsid w:val="00243FD5"/>
    <w:rsid w:val="0024411F"/>
    <w:rsid w:val="002442F8"/>
    <w:rsid w:val="00244401"/>
    <w:rsid w:val="00244503"/>
    <w:rsid w:val="0024468B"/>
    <w:rsid w:val="00244721"/>
    <w:rsid w:val="002449E0"/>
    <w:rsid w:val="00244BB1"/>
    <w:rsid w:val="00245245"/>
    <w:rsid w:val="00245263"/>
    <w:rsid w:val="002452A0"/>
    <w:rsid w:val="002452C9"/>
    <w:rsid w:val="00245541"/>
    <w:rsid w:val="002455DE"/>
    <w:rsid w:val="002455F3"/>
    <w:rsid w:val="0024579B"/>
    <w:rsid w:val="00245AB6"/>
    <w:rsid w:val="00245D89"/>
    <w:rsid w:val="00245EA0"/>
    <w:rsid w:val="00245F37"/>
    <w:rsid w:val="00246005"/>
    <w:rsid w:val="002460CB"/>
    <w:rsid w:val="002462FC"/>
    <w:rsid w:val="0024633C"/>
    <w:rsid w:val="00246350"/>
    <w:rsid w:val="002463A6"/>
    <w:rsid w:val="002463F6"/>
    <w:rsid w:val="0024656B"/>
    <w:rsid w:val="00246752"/>
    <w:rsid w:val="00246760"/>
    <w:rsid w:val="002469CC"/>
    <w:rsid w:val="00246ADB"/>
    <w:rsid w:val="00246E76"/>
    <w:rsid w:val="0024705B"/>
    <w:rsid w:val="00247191"/>
    <w:rsid w:val="002471D4"/>
    <w:rsid w:val="002472ED"/>
    <w:rsid w:val="00247307"/>
    <w:rsid w:val="00247398"/>
    <w:rsid w:val="00247435"/>
    <w:rsid w:val="0024783C"/>
    <w:rsid w:val="00247880"/>
    <w:rsid w:val="00247885"/>
    <w:rsid w:val="0024789B"/>
    <w:rsid w:val="00247AC9"/>
    <w:rsid w:val="00247B41"/>
    <w:rsid w:val="00247C69"/>
    <w:rsid w:val="00247E0E"/>
    <w:rsid w:val="00247E20"/>
    <w:rsid w:val="00247ED6"/>
    <w:rsid w:val="002500B6"/>
    <w:rsid w:val="00250460"/>
    <w:rsid w:val="002505C4"/>
    <w:rsid w:val="00250B1D"/>
    <w:rsid w:val="00250C73"/>
    <w:rsid w:val="00250D3C"/>
    <w:rsid w:val="00250DE8"/>
    <w:rsid w:val="00250E38"/>
    <w:rsid w:val="00250F34"/>
    <w:rsid w:val="00250FDB"/>
    <w:rsid w:val="002511F9"/>
    <w:rsid w:val="00251376"/>
    <w:rsid w:val="0025138B"/>
    <w:rsid w:val="00251725"/>
    <w:rsid w:val="002517A5"/>
    <w:rsid w:val="002517FD"/>
    <w:rsid w:val="002518B1"/>
    <w:rsid w:val="00251CF5"/>
    <w:rsid w:val="00251D07"/>
    <w:rsid w:val="00251D7B"/>
    <w:rsid w:val="00251E06"/>
    <w:rsid w:val="00251F31"/>
    <w:rsid w:val="00251F6C"/>
    <w:rsid w:val="00251F84"/>
    <w:rsid w:val="00252030"/>
    <w:rsid w:val="00252162"/>
    <w:rsid w:val="0025216A"/>
    <w:rsid w:val="00252244"/>
    <w:rsid w:val="002522B4"/>
    <w:rsid w:val="0025237D"/>
    <w:rsid w:val="002523D6"/>
    <w:rsid w:val="0025249C"/>
    <w:rsid w:val="002524D6"/>
    <w:rsid w:val="00252539"/>
    <w:rsid w:val="002527C0"/>
    <w:rsid w:val="00252897"/>
    <w:rsid w:val="0025290F"/>
    <w:rsid w:val="002534A7"/>
    <w:rsid w:val="002534CD"/>
    <w:rsid w:val="00253565"/>
    <w:rsid w:val="002535CB"/>
    <w:rsid w:val="002538D1"/>
    <w:rsid w:val="002538F9"/>
    <w:rsid w:val="00253921"/>
    <w:rsid w:val="0025393D"/>
    <w:rsid w:val="002539DF"/>
    <w:rsid w:val="002539ED"/>
    <w:rsid w:val="00253BD2"/>
    <w:rsid w:val="00253BDC"/>
    <w:rsid w:val="00253D0F"/>
    <w:rsid w:val="00253D25"/>
    <w:rsid w:val="00253FB9"/>
    <w:rsid w:val="0025407F"/>
    <w:rsid w:val="00254163"/>
    <w:rsid w:val="0025419B"/>
    <w:rsid w:val="0025440D"/>
    <w:rsid w:val="0025450E"/>
    <w:rsid w:val="002548E9"/>
    <w:rsid w:val="00254B05"/>
    <w:rsid w:val="00254CBE"/>
    <w:rsid w:val="00254CE8"/>
    <w:rsid w:val="00254D7F"/>
    <w:rsid w:val="00254DA3"/>
    <w:rsid w:val="00254DE0"/>
    <w:rsid w:val="00254FCD"/>
    <w:rsid w:val="0025509C"/>
    <w:rsid w:val="002550B3"/>
    <w:rsid w:val="00255152"/>
    <w:rsid w:val="00255195"/>
    <w:rsid w:val="00255289"/>
    <w:rsid w:val="0025546C"/>
    <w:rsid w:val="00255535"/>
    <w:rsid w:val="0025554E"/>
    <w:rsid w:val="002555D7"/>
    <w:rsid w:val="002557F7"/>
    <w:rsid w:val="0025581E"/>
    <w:rsid w:val="00255869"/>
    <w:rsid w:val="00255944"/>
    <w:rsid w:val="00255AE8"/>
    <w:rsid w:val="00255C01"/>
    <w:rsid w:val="00255FC2"/>
    <w:rsid w:val="002562EF"/>
    <w:rsid w:val="00256459"/>
    <w:rsid w:val="00256489"/>
    <w:rsid w:val="0025652E"/>
    <w:rsid w:val="00256777"/>
    <w:rsid w:val="00256937"/>
    <w:rsid w:val="00256B3E"/>
    <w:rsid w:val="00256B4B"/>
    <w:rsid w:val="00256C3B"/>
    <w:rsid w:val="00256CDD"/>
    <w:rsid w:val="00256D32"/>
    <w:rsid w:val="00256E69"/>
    <w:rsid w:val="00256E73"/>
    <w:rsid w:val="00256FE7"/>
    <w:rsid w:val="002570D8"/>
    <w:rsid w:val="00257207"/>
    <w:rsid w:val="00257250"/>
    <w:rsid w:val="00257341"/>
    <w:rsid w:val="0025756B"/>
    <w:rsid w:val="00257615"/>
    <w:rsid w:val="0025763F"/>
    <w:rsid w:val="00257731"/>
    <w:rsid w:val="002577D0"/>
    <w:rsid w:val="00257835"/>
    <w:rsid w:val="00257898"/>
    <w:rsid w:val="002578B0"/>
    <w:rsid w:val="002579EA"/>
    <w:rsid w:val="00257DBF"/>
    <w:rsid w:val="00257E0D"/>
    <w:rsid w:val="00257EB8"/>
    <w:rsid w:val="0026015C"/>
    <w:rsid w:val="0026024A"/>
    <w:rsid w:val="00260295"/>
    <w:rsid w:val="002603F5"/>
    <w:rsid w:val="0026048D"/>
    <w:rsid w:val="002606FB"/>
    <w:rsid w:val="002608BC"/>
    <w:rsid w:val="00260B48"/>
    <w:rsid w:val="00260BA1"/>
    <w:rsid w:val="00260C9B"/>
    <w:rsid w:val="00260D4A"/>
    <w:rsid w:val="00260E37"/>
    <w:rsid w:val="00261114"/>
    <w:rsid w:val="002611FB"/>
    <w:rsid w:val="00261218"/>
    <w:rsid w:val="00261413"/>
    <w:rsid w:val="00261A69"/>
    <w:rsid w:val="00261AAC"/>
    <w:rsid w:val="00261F16"/>
    <w:rsid w:val="00261FDA"/>
    <w:rsid w:val="0026201C"/>
    <w:rsid w:val="00262118"/>
    <w:rsid w:val="002621D1"/>
    <w:rsid w:val="0026228A"/>
    <w:rsid w:val="0026263C"/>
    <w:rsid w:val="002628E1"/>
    <w:rsid w:val="00262DD1"/>
    <w:rsid w:val="00262E24"/>
    <w:rsid w:val="00262E7C"/>
    <w:rsid w:val="00262FF3"/>
    <w:rsid w:val="0026312E"/>
    <w:rsid w:val="00263543"/>
    <w:rsid w:val="0026389F"/>
    <w:rsid w:val="002638F4"/>
    <w:rsid w:val="00263914"/>
    <w:rsid w:val="00263953"/>
    <w:rsid w:val="00263985"/>
    <w:rsid w:val="002639B0"/>
    <w:rsid w:val="00263A30"/>
    <w:rsid w:val="00263A9C"/>
    <w:rsid w:val="00263B93"/>
    <w:rsid w:val="00263BE1"/>
    <w:rsid w:val="00263EB4"/>
    <w:rsid w:val="00263F47"/>
    <w:rsid w:val="00264017"/>
    <w:rsid w:val="00264397"/>
    <w:rsid w:val="002646C4"/>
    <w:rsid w:val="00264791"/>
    <w:rsid w:val="00264883"/>
    <w:rsid w:val="002649E8"/>
    <w:rsid w:val="00264A2A"/>
    <w:rsid w:val="00264B03"/>
    <w:rsid w:val="00264B49"/>
    <w:rsid w:val="00264E32"/>
    <w:rsid w:val="00264FC5"/>
    <w:rsid w:val="00265051"/>
    <w:rsid w:val="00265246"/>
    <w:rsid w:val="00265256"/>
    <w:rsid w:val="00265300"/>
    <w:rsid w:val="00265563"/>
    <w:rsid w:val="0026556B"/>
    <w:rsid w:val="00265601"/>
    <w:rsid w:val="002657B8"/>
    <w:rsid w:val="00265964"/>
    <w:rsid w:val="00265AF7"/>
    <w:rsid w:val="00265BF0"/>
    <w:rsid w:val="00265CF7"/>
    <w:rsid w:val="00265DA9"/>
    <w:rsid w:val="00265EC7"/>
    <w:rsid w:val="0026624B"/>
    <w:rsid w:val="0026625C"/>
    <w:rsid w:val="002663BE"/>
    <w:rsid w:val="00266411"/>
    <w:rsid w:val="0026686A"/>
    <w:rsid w:val="0026698A"/>
    <w:rsid w:val="00266A77"/>
    <w:rsid w:val="00266C2A"/>
    <w:rsid w:val="00266DDD"/>
    <w:rsid w:val="00266E34"/>
    <w:rsid w:val="00266EDD"/>
    <w:rsid w:val="00267010"/>
    <w:rsid w:val="0026713A"/>
    <w:rsid w:val="00267352"/>
    <w:rsid w:val="0026746C"/>
    <w:rsid w:val="00267471"/>
    <w:rsid w:val="002674E0"/>
    <w:rsid w:val="00267772"/>
    <w:rsid w:val="00267832"/>
    <w:rsid w:val="00267B24"/>
    <w:rsid w:val="00267B38"/>
    <w:rsid w:val="00267C00"/>
    <w:rsid w:val="00267E39"/>
    <w:rsid w:val="00267E9E"/>
    <w:rsid w:val="00267F09"/>
    <w:rsid w:val="0027001B"/>
    <w:rsid w:val="002700EC"/>
    <w:rsid w:val="00270200"/>
    <w:rsid w:val="0027023F"/>
    <w:rsid w:val="002703C1"/>
    <w:rsid w:val="002703CF"/>
    <w:rsid w:val="00270528"/>
    <w:rsid w:val="002705E8"/>
    <w:rsid w:val="002709A8"/>
    <w:rsid w:val="00270A18"/>
    <w:rsid w:val="00270B1C"/>
    <w:rsid w:val="00270BD9"/>
    <w:rsid w:val="00270FAD"/>
    <w:rsid w:val="00270FB3"/>
    <w:rsid w:val="002710B9"/>
    <w:rsid w:val="0027160C"/>
    <w:rsid w:val="00271903"/>
    <w:rsid w:val="0027194E"/>
    <w:rsid w:val="00271B4F"/>
    <w:rsid w:val="00271B95"/>
    <w:rsid w:val="00271C4B"/>
    <w:rsid w:val="00271D8E"/>
    <w:rsid w:val="00271FC7"/>
    <w:rsid w:val="002721A2"/>
    <w:rsid w:val="002722EA"/>
    <w:rsid w:val="00272413"/>
    <w:rsid w:val="00272446"/>
    <w:rsid w:val="00272517"/>
    <w:rsid w:val="0027254E"/>
    <w:rsid w:val="0027256F"/>
    <w:rsid w:val="0027281D"/>
    <w:rsid w:val="0027294E"/>
    <w:rsid w:val="00272AD5"/>
    <w:rsid w:val="00272E98"/>
    <w:rsid w:val="00272EC6"/>
    <w:rsid w:val="00272ED5"/>
    <w:rsid w:val="00272F1A"/>
    <w:rsid w:val="00272FA8"/>
    <w:rsid w:val="00273085"/>
    <w:rsid w:val="002731B1"/>
    <w:rsid w:val="002733B0"/>
    <w:rsid w:val="002733D6"/>
    <w:rsid w:val="0027345E"/>
    <w:rsid w:val="0027360F"/>
    <w:rsid w:val="00273681"/>
    <w:rsid w:val="002736EA"/>
    <w:rsid w:val="00273983"/>
    <w:rsid w:val="00273A0A"/>
    <w:rsid w:val="00273B7D"/>
    <w:rsid w:val="00273C9C"/>
    <w:rsid w:val="00273D7D"/>
    <w:rsid w:val="00273E3E"/>
    <w:rsid w:val="00273EDC"/>
    <w:rsid w:val="00273F1D"/>
    <w:rsid w:val="002740DC"/>
    <w:rsid w:val="002740EF"/>
    <w:rsid w:val="00274147"/>
    <w:rsid w:val="002743C3"/>
    <w:rsid w:val="00274428"/>
    <w:rsid w:val="002744D2"/>
    <w:rsid w:val="0027450D"/>
    <w:rsid w:val="002745AE"/>
    <w:rsid w:val="002745C3"/>
    <w:rsid w:val="002747AD"/>
    <w:rsid w:val="002748CA"/>
    <w:rsid w:val="0027498F"/>
    <w:rsid w:val="00274BEB"/>
    <w:rsid w:val="00274C0A"/>
    <w:rsid w:val="00274CFE"/>
    <w:rsid w:val="00274D31"/>
    <w:rsid w:val="00274DD7"/>
    <w:rsid w:val="00274E52"/>
    <w:rsid w:val="0027509E"/>
    <w:rsid w:val="00275168"/>
    <w:rsid w:val="002751D1"/>
    <w:rsid w:val="00275209"/>
    <w:rsid w:val="00275834"/>
    <w:rsid w:val="002759E4"/>
    <w:rsid w:val="00275AEC"/>
    <w:rsid w:val="00275BE1"/>
    <w:rsid w:val="00275C18"/>
    <w:rsid w:val="00275E10"/>
    <w:rsid w:val="00275FB0"/>
    <w:rsid w:val="00275FE7"/>
    <w:rsid w:val="00276088"/>
    <w:rsid w:val="00276223"/>
    <w:rsid w:val="00276245"/>
    <w:rsid w:val="0027624C"/>
    <w:rsid w:val="002763A3"/>
    <w:rsid w:val="00276531"/>
    <w:rsid w:val="002765BE"/>
    <w:rsid w:val="002766D6"/>
    <w:rsid w:val="002766F4"/>
    <w:rsid w:val="002768C3"/>
    <w:rsid w:val="002769CC"/>
    <w:rsid w:val="00276A0A"/>
    <w:rsid w:val="00276AC1"/>
    <w:rsid w:val="00276B23"/>
    <w:rsid w:val="00276B50"/>
    <w:rsid w:val="00276F55"/>
    <w:rsid w:val="00276F7D"/>
    <w:rsid w:val="0027733E"/>
    <w:rsid w:val="00277433"/>
    <w:rsid w:val="0027743A"/>
    <w:rsid w:val="0027753D"/>
    <w:rsid w:val="00277543"/>
    <w:rsid w:val="002776E6"/>
    <w:rsid w:val="0027771E"/>
    <w:rsid w:val="00277BFD"/>
    <w:rsid w:val="00280120"/>
    <w:rsid w:val="00280157"/>
    <w:rsid w:val="002802B0"/>
    <w:rsid w:val="002802F3"/>
    <w:rsid w:val="002803AF"/>
    <w:rsid w:val="0028047D"/>
    <w:rsid w:val="0028048A"/>
    <w:rsid w:val="0028072B"/>
    <w:rsid w:val="0028077F"/>
    <w:rsid w:val="0028091D"/>
    <w:rsid w:val="00280A22"/>
    <w:rsid w:val="00280A97"/>
    <w:rsid w:val="00280ACD"/>
    <w:rsid w:val="00280F82"/>
    <w:rsid w:val="00280F89"/>
    <w:rsid w:val="00281013"/>
    <w:rsid w:val="0028113B"/>
    <w:rsid w:val="00281262"/>
    <w:rsid w:val="0028147A"/>
    <w:rsid w:val="002814CC"/>
    <w:rsid w:val="00281511"/>
    <w:rsid w:val="0028161D"/>
    <w:rsid w:val="00281818"/>
    <w:rsid w:val="00281AA4"/>
    <w:rsid w:val="00281B42"/>
    <w:rsid w:val="00281B6F"/>
    <w:rsid w:val="00281B81"/>
    <w:rsid w:val="00281E20"/>
    <w:rsid w:val="00281ED0"/>
    <w:rsid w:val="002820AB"/>
    <w:rsid w:val="0028237B"/>
    <w:rsid w:val="00282390"/>
    <w:rsid w:val="002824E0"/>
    <w:rsid w:val="00282508"/>
    <w:rsid w:val="002825CB"/>
    <w:rsid w:val="002825E6"/>
    <w:rsid w:val="00282722"/>
    <w:rsid w:val="0028296A"/>
    <w:rsid w:val="00282A3C"/>
    <w:rsid w:val="00282D18"/>
    <w:rsid w:val="00282D71"/>
    <w:rsid w:val="00282DB6"/>
    <w:rsid w:val="00282E32"/>
    <w:rsid w:val="0028316D"/>
    <w:rsid w:val="002831CD"/>
    <w:rsid w:val="00283539"/>
    <w:rsid w:val="0028362B"/>
    <w:rsid w:val="002837B5"/>
    <w:rsid w:val="00283860"/>
    <w:rsid w:val="00283980"/>
    <w:rsid w:val="00283AFB"/>
    <w:rsid w:val="00283B72"/>
    <w:rsid w:val="00283BB4"/>
    <w:rsid w:val="00283C8E"/>
    <w:rsid w:val="00283F56"/>
    <w:rsid w:val="00283F93"/>
    <w:rsid w:val="00284083"/>
    <w:rsid w:val="0028419B"/>
    <w:rsid w:val="002842A4"/>
    <w:rsid w:val="00284340"/>
    <w:rsid w:val="00284376"/>
    <w:rsid w:val="0028441B"/>
    <w:rsid w:val="002845D1"/>
    <w:rsid w:val="00284793"/>
    <w:rsid w:val="00284828"/>
    <w:rsid w:val="00284878"/>
    <w:rsid w:val="00284D2B"/>
    <w:rsid w:val="00284E43"/>
    <w:rsid w:val="00284F2A"/>
    <w:rsid w:val="00285136"/>
    <w:rsid w:val="0028528C"/>
    <w:rsid w:val="002856FC"/>
    <w:rsid w:val="0028576A"/>
    <w:rsid w:val="0028577D"/>
    <w:rsid w:val="00285862"/>
    <w:rsid w:val="00285AC3"/>
    <w:rsid w:val="00285C3B"/>
    <w:rsid w:val="00285D54"/>
    <w:rsid w:val="00285E19"/>
    <w:rsid w:val="00285E52"/>
    <w:rsid w:val="00285EAA"/>
    <w:rsid w:val="0028652E"/>
    <w:rsid w:val="002865C9"/>
    <w:rsid w:val="00286741"/>
    <w:rsid w:val="00286882"/>
    <w:rsid w:val="002868F3"/>
    <w:rsid w:val="00286956"/>
    <w:rsid w:val="00286A31"/>
    <w:rsid w:val="00286C40"/>
    <w:rsid w:val="00286ECC"/>
    <w:rsid w:val="0028701A"/>
    <w:rsid w:val="00287304"/>
    <w:rsid w:val="002876A8"/>
    <w:rsid w:val="002876D7"/>
    <w:rsid w:val="002876FB"/>
    <w:rsid w:val="00287821"/>
    <w:rsid w:val="00287844"/>
    <w:rsid w:val="002878E7"/>
    <w:rsid w:val="00287CE5"/>
    <w:rsid w:val="00287DE1"/>
    <w:rsid w:val="00287E78"/>
    <w:rsid w:val="00290031"/>
    <w:rsid w:val="0029030F"/>
    <w:rsid w:val="0029054A"/>
    <w:rsid w:val="00290676"/>
    <w:rsid w:val="00290775"/>
    <w:rsid w:val="002909EB"/>
    <w:rsid w:val="00290A8A"/>
    <w:rsid w:val="00290B63"/>
    <w:rsid w:val="00290CCC"/>
    <w:rsid w:val="00290CD9"/>
    <w:rsid w:val="0029110A"/>
    <w:rsid w:val="0029117B"/>
    <w:rsid w:val="0029122D"/>
    <w:rsid w:val="00291251"/>
    <w:rsid w:val="00291462"/>
    <w:rsid w:val="00291511"/>
    <w:rsid w:val="00291572"/>
    <w:rsid w:val="00291812"/>
    <w:rsid w:val="00291814"/>
    <w:rsid w:val="00291881"/>
    <w:rsid w:val="002918E2"/>
    <w:rsid w:val="00291AE9"/>
    <w:rsid w:val="00291BC3"/>
    <w:rsid w:val="00291FAD"/>
    <w:rsid w:val="00292079"/>
    <w:rsid w:val="0029236C"/>
    <w:rsid w:val="002927A2"/>
    <w:rsid w:val="00292934"/>
    <w:rsid w:val="00292D70"/>
    <w:rsid w:val="00292F39"/>
    <w:rsid w:val="002931BA"/>
    <w:rsid w:val="0029330F"/>
    <w:rsid w:val="0029333B"/>
    <w:rsid w:val="00293430"/>
    <w:rsid w:val="0029344E"/>
    <w:rsid w:val="002934B2"/>
    <w:rsid w:val="0029354D"/>
    <w:rsid w:val="002935A1"/>
    <w:rsid w:val="002935CD"/>
    <w:rsid w:val="00293684"/>
    <w:rsid w:val="002937B1"/>
    <w:rsid w:val="002937C3"/>
    <w:rsid w:val="0029394E"/>
    <w:rsid w:val="00293A4F"/>
    <w:rsid w:val="00293DEE"/>
    <w:rsid w:val="00293E56"/>
    <w:rsid w:val="00293FAF"/>
    <w:rsid w:val="002940E3"/>
    <w:rsid w:val="0029419C"/>
    <w:rsid w:val="002944FB"/>
    <w:rsid w:val="002947D7"/>
    <w:rsid w:val="0029487A"/>
    <w:rsid w:val="002948D4"/>
    <w:rsid w:val="0029493C"/>
    <w:rsid w:val="002949A3"/>
    <w:rsid w:val="00294BC9"/>
    <w:rsid w:val="00294C33"/>
    <w:rsid w:val="00294CD8"/>
    <w:rsid w:val="00294D2B"/>
    <w:rsid w:val="00294E01"/>
    <w:rsid w:val="00294E1C"/>
    <w:rsid w:val="00294F8E"/>
    <w:rsid w:val="00295073"/>
    <w:rsid w:val="002952F9"/>
    <w:rsid w:val="002953A3"/>
    <w:rsid w:val="002953A5"/>
    <w:rsid w:val="00295725"/>
    <w:rsid w:val="00295729"/>
    <w:rsid w:val="00295753"/>
    <w:rsid w:val="00295837"/>
    <w:rsid w:val="00295858"/>
    <w:rsid w:val="002959AF"/>
    <w:rsid w:val="00295F0A"/>
    <w:rsid w:val="0029612F"/>
    <w:rsid w:val="0029660B"/>
    <w:rsid w:val="002966D2"/>
    <w:rsid w:val="00296890"/>
    <w:rsid w:val="00296A60"/>
    <w:rsid w:val="00296A8A"/>
    <w:rsid w:val="00296B07"/>
    <w:rsid w:val="00296B3A"/>
    <w:rsid w:val="00296EC9"/>
    <w:rsid w:val="00296F81"/>
    <w:rsid w:val="00297179"/>
    <w:rsid w:val="00297201"/>
    <w:rsid w:val="00297349"/>
    <w:rsid w:val="002976DD"/>
    <w:rsid w:val="00297C95"/>
    <w:rsid w:val="00297CC5"/>
    <w:rsid w:val="00297DB0"/>
    <w:rsid w:val="00297DF3"/>
    <w:rsid w:val="00297EB7"/>
    <w:rsid w:val="00297EFB"/>
    <w:rsid w:val="00297F18"/>
    <w:rsid w:val="002A0062"/>
    <w:rsid w:val="002A0129"/>
    <w:rsid w:val="002A0220"/>
    <w:rsid w:val="002A039F"/>
    <w:rsid w:val="002A03B4"/>
    <w:rsid w:val="002A04AD"/>
    <w:rsid w:val="002A04B4"/>
    <w:rsid w:val="002A04B7"/>
    <w:rsid w:val="002A05F8"/>
    <w:rsid w:val="002A05FA"/>
    <w:rsid w:val="002A061F"/>
    <w:rsid w:val="002A07EE"/>
    <w:rsid w:val="002A0850"/>
    <w:rsid w:val="002A0C32"/>
    <w:rsid w:val="002A0CF7"/>
    <w:rsid w:val="002A0E8B"/>
    <w:rsid w:val="002A1326"/>
    <w:rsid w:val="002A13EA"/>
    <w:rsid w:val="002A145B"/>
    <w:rsid w:val="002A168A"/>
    <w:rsid w:val="002A17AB"/>
    <w:rsid w:val="002A18BE"/>
    <w:rsid w:val="002A1A85"/>
    <w:rsid w:val="002A1C39"/>
    <w:rsid w:val="002A1D86"/>
    <w:rsid w:val="002A1DF7"/>
    <w:rsid w:val="002A1E5D"/>
    <w:rsid w:val="002A20F7"/>
    <w:rsid w:val="002A2177"/>
    <w:rsid w:val="002A275F"/>
    <w:rsid w:val="002A2783"/>
    <w:rsid w:val="002A2A5C"/>
    <w:rsid w:val="002A2B82"/>
    <w:rsid w:val="002A2DE5"/>
    <w:rsid w:val="002A32BB"/>
    <w:rsid w:val="002A3300"/>
    <w:rsid w:val="002A3430"/>
    <w:rsid w:val="002A34BD"/>
    <w:rsid w:val="002A36D3"/>
    <w:rsid w:val="002A36F6"/>
    <w:rsid w:val="002A39E1"/>
    <w:rsid w:val="002A4039"/>
    <w:rsid w:val="002A4084"/>
    <w:rsid w:val="002A41AD"/>
    <w:rsid w:val="002A42A9"/>
    <w:rsid w:val="002A4400"/>
    <w:rsid w:val="002A44A8"/>
    <w:rsid w:val="002A45DA"/>
    <w:rsid w:val="002A47A2"/>
    <w:rsid w:val="002A48D1"/>
    <w:rsid w:val="002A4AD6"/>
    <w:rsid w:val="002A4BBD"/>
    <w:rsid w:val="002A4BF4"/>
    <w:rsid w:val="002A4D05"/>
    <w:rsid w:val="002A4D83"/>
    <w:rsid w:val="002A4FC2"/>
    <w:rsid w:val="002A4FEA"/>
    <w:rsid w:val="002A507A"/>
    <w:rsid w:val="002A5086"/>
    <w:rsid w:val="002A50C5"/>
    <w:rsid w:val="002A50FA"/>
    <w:rsid w:val="002A517B"/>
    <w:rsid w:val="002A51A1"/>
    <w:rsid w:val="002A5336"/>
    <w:rsid w:val="002A5361"/>
    <w:rsid w:val="002A56E0"/>
    <w:rsid w:val="002A59D7"/>
    <w:rsid w:val="002A5A8E"/>
    <w:rsid w:val="002A5AA1"/>
    <w:rsid w:val="002A5CA3"/>
    <w:rsid w:val="002A5D4B"/>
    <w:rsid w:val="002A5D4E"/>
    <w:rsid w:val="002A5D67"/>
    <w:rsid w:val="002A5FBC"/>
    <w:rsid w:val="002A5FE0"/>
    <w:rsid w:val="002A6165"/>
    <w:rsid w:val="002A6276"/>
    <w:rsid w:val="002A62C7"/>
    <w:rsid w:val="002A6372"/>
    <w:rsid w:val="002A67AC"/>
    <w:rsid w:val="002A683F"/>
    <w:rsid w:val="002A6939"/>
    <w:rsid w:val="002A6AA5"/>
    <w:rsid w:val="002A6B48"/>
    <w:rsid w:val="002A6C34"/>
    <w:rsid w:val="002A6E18"/>
    <w:rsid w:val="002A6F97"/>
    <w:rsid w:val="002A7171"/>
    <w:rsid w:val="002A7196"/>
    <w:rsid w:val="002A72BE"/>
    <w:rsid w:val="002A7333"/>
    <w:rsid w:val="002A7534"/>
    <w:rsid w:val="002A75BE"/>
    <w:rsid w:val="002A7636"/>
    <w:rsid w:val="002A76AE"/>
    <w:rsid w:val="002A7725"/>
    <w:rsid w:val="002A7813"/>
    <w:rsid w:val="002A7B24"/>
    <w:rsid w:val="002A7C18"/>
    <w:rsid w:val="002A7C3A"/>
    <w:rsid w:val="002A7D38"/>
    <w:rsid w:val="002A7DBC"/>
    <w:rsid w:val="002A7DF4"/>
    <w:rsid w:val="002A7E1E"/>
    <w:rsid w:val="002A7F44"/>
    <w:rsid w:val="002B020D"/>
    <w:rsid w:val="002B02C5"/>
    <w:rsid w:val="002B02DF"/>
    <w:rsid w:val="002B0402"/>
    <w:rsid w:val="002B04D4"/>
    <w:rsid w:val="002B05AE"/>
    <w:rsid w:val="002B0685"/>
    <w:rsid w:val="002B0817"/>
    <w:rsid w:val="002B0916"/>
    <w:rsid w:val="002B0AFB"/>
    <w:rsid w:val="002B0B30"/>
    <w:rsid w:val="002B0FD9"/>
    <w:rsid w:val="002B1019"/>
    <w:rsid w:val="002B10B5"/>
    <w:rsid w:val="002B1210"/>
    <w:rsid w:val="002B1384"/>
    <w:rsid w:val="002B1652"/>
    <w:rsid w:val="002B1F03"/>
    <w:rsid w:val="002B2360"/>
    <w:rsid w:val="002B23ED"/>
    <w:rsid w:val="002B24A6"/>
    <w:rsid w:val="002B2607"/>
    <w:rsid w:val="002B26EA"/>
    <w:rsid w:val="002B275E"/>
    <w:rsid w:val="002B2A85"/>
    <w:rsid w:val="002B2AD1"/>
    <w:rsid w:val="002B2C46"/>
    <w:rsid w:val="002B3183"/>
    <w:rsid w:val="002B3443"/>
    <w:rsid w:val="002B359C"/>
    <w:rsid w:val="002B3681"/>
    <w:rsid w:val="002B39A0"/>
    <w:rsid w:val="002B3ABE"/>
    <w:rsid w:val="002B3C0E"/>
    <w:rsid w:val="002B3DAD"/>
    <w:rsid w:val="002B3FD0"/>
    <w:rsid w:val="002B40C0"/>
    <w:rsid w:val="002B40D4"/>
    <w:rsid w:val="002B42C8"/>
    <w:rsid w:val="002B44B7"/>
    <w:rsid w:val="002B4564"/>
    <w:rsid w:val="002B4815"/>
    <w:rsid w:val="002B492F"/>
    <w:rsid w:val="002B49DE"/>
    <w:rsid w:val="002B4EAA"/>
    <w:rsid w:val="002B4EC7"/>
    <w:rsid w:val="002B5049"/>
    <w:rsid w:val="002B51B6"/>
    <w:rsid w:val="002B5353"/>
    <w:rsid w:val="002B543E"/>
    <w:rsid w:val="002B54C5"/>
    <w:rsid w:val="002B54DA"/>
    <w:rsid w:val="002B5870"/>
    <w:rsid w:val="002B58B1"/>
    <w:rsid w:val="002B5AA5"/>
    <w:rsid w:val="002B5D4B"/>
    <w:rsid w:val="002B5D78"/>
    <w:rsid w:val="002B60BD"/>
    <w:rsid w:val="002B61BD"/>
    <w:rsid w:val="002B667C"/>
    <w:rsid w:val="002B66FC"/>
    <w:rsid w:val="002B671E"/>
    <w:rsid w:val="002B67CA"/>
    <w:rsid w:val="002B6A46"/>
    <w:rsid w:val="002B6CC1"/>
    <w:rsid w:val="002B6F77"/>
    <w:rsid w:val="002B7213"/>
    <w:rsid w:val="002B72CE"/>
    <w:rsid w:val="002B741B"/>
    <w:rsid w:val="002B7433"/>
    <w:rsid w:val="002B7483"/>
    <w:rsid w:val="002B79CE"/>
    <w:rsid w:val="002B7E8A"/>
    <w:rsid w:val="002B7F97"/>
    <w:rsid w:val="002C0106"/>
    <w:rsid w:val="002C01F4"/>
    <w:rsid w:val="002C02A2"/>
    <w:rsid w:val="002C05C5"/>
    <w:rsid w:val="002C06B5"/>
    <w:rsid w:val="002C097F"/>
    <w:rsid w:val="002C0989"/>
    <w:rsid w:val="002C09C5"/>
    <w:rsid w:val="002C09DE"/>
    <w:rsid w:val="002C09F8"/>
    <w:rsid w:val="002C0E2F"/>
    <w:rsid w:val="002C0E39"/>
    <w:rsid w:val="002C0F33"/>
    <w:rsid w:val="002C113D"/>
    <w:rsid w:val="002C11CA"/>
    <w:rsid w:val="002C11DA"/>
    <w:rsid w:val="002C12E1"/>
    <w:rsid w:val="002C1538"/>
    <w:rsid w:val="002C18ED"/>
    <w:rsid w:val="002C1C1B"/>
    <w:rsid w:val="002C1C2A"/>
    <w:rsid w:val="002C1DF1"/>
    <w:rsid w:val="002C1DFE"/>
    <w:rsid w:val="002C2106"/>
    <w:rsid w:val="002C210A"/>
    <w:rsid w:val="002C211E"/>
    <w:rsid w:val="002C2156"/>
    <w:rsid w:val="002C2407"/>
    <w:rsid w:val="002C25B1"/>
    <w:rsid w:val="002C2846"/>
    <w:rsid w:val="002C28AD"/>
    <w:rsid w:val="002C28B4"/>
    <w:rsid w:val="002C29C7"/>
    <w:rsid w:val="002C2AD7"/>
    <w:rsid w:val="002C2AF4"/>
    <w:rsid w:val="002C2C2F"/>
    <w:rsid w:val="002C2CED"/>
    <w:rsid w:val="002C2D87"/>
    <w:rsid w:val="002C2E2C"/>
    <w:rsid w:val="002C2E40"/>
    <w:rsid w:val="002C2E98"/>
    <w:rsid w:val="002C2EE6"/>
    <w:rsid w:val="002C2F53"/>
    <w:rsid w:val="002C30A3"/>
    <w:rsid w:val="002C32FF"/>
    <w:rsid w:val="002C33C7"/>
    <w:rsid w:val="002C33EA"/>
    <w:rsid w:val="002C394E"/>
    <w:rsid w:val="002C3A2A"/>
    <w:rsid w:val="002C3C0B"/>
    <w:rsid w:val="002C41C6"/>
    <w:rsid w:val="002C4454"/>
    <w:rsid w:val="002C44EE"/>
    <w:rsid w:val="002C4575"/>
    <w:rsid w:val="002C45E8"/>
    <w:rsid w:val="002C463F"/>
    <w:rsid w:val="002C4670"/>
    <w:rsid w:val="002C494E"/>
    <w:rsid w:val="002C4E8A"/>
    <w:rsid w:val="002C50D3"/>
    <w:rsid w:val="002C50DA"/>
    <w:rsid w:val="002C5133"/>
    <w:rsid w:val="002C532F"/>
    <w:rsid w:val="002C54E8"/>
    <w:rsid w:val="002C5539"/>
    <w:rsid w:val="002C5735"/>
    <w:rsid w:val="002C57FA"/>
    <w:rsid w:val="002C5B0A"/>
    <w:rsid w:val="002C5C99"/>
    <w:rsid w:val="002C5DCC"/>
    <w:rsid w:val="002C5E60"/>
    <w:rsid w:val="002C5F3D"/>
    <w:rsid w:val="002C6024"/>
    <w:rsid w:val="002C675E"/>
    <w:rsid w:val="002C6777"/>
    <w:rsid w:val="002C6A96"/>
    <w:rsid w:val="002C70CE"/>
    <w:rsid w:val="002C7388"/>
    <w:rsid w:val="002C7499"/>
    <w:rsid w:val="002C7719"/>
    <w:rsid w:val="002C7789"/>
    <w:rsid w:val="002C7879"/>
    <w:rsid w:val="002C7B43"/>
    <w:rsid w:val="002C7BE7"/>
    <w:rsid w:val="002C7C9A"/>
    <w:rsid w:val="002C7EDA"/>
    <w:rsid w:val="002D003F"/>
    <w:rsid w:val="002D032B"/>
    <w:rsid w:val="002D0631"/>
    <w:rsid w:val="002D09B7"/>
    <w:rsid w:val="002D0BDD"/>
    <w:rsid w:val="002D0C5D"/>
    <w:rsid w:val="002D1312"/>
    <w:rsid w:val="002D14BD"/>
    <w:rsid w:val="002D1524"/>
    <w:rsid w:val="002D160B"/>
    <w:rsid w:val="002D1645"/>
    <w:rsid w:val="002D196D"/>
    <w:rsid w:val="002D1A33"/>
    <w:rsid w:val="002D1A7B"/>
    <w:rsid w:val="002D1A92"/>
    <w:rsid w:val="002D1B35"/>
    <w:rsid w:val="002D21AF"/>
    <w:rsid w:val="002D2364"/>
    <w:rsid w:val="002D23A7"/>
    <w:rsid w:val="002D26CC"/>
    <w:rsid w:val="002D2817"/>
    <w:rsid w:val="002D2998"/>
    <w:rsid w:val="002D29CA"/>
    <w:rsid w:val="002D2B3A"/>
    <w:rsid w:val="002D2BE9"/>
    <w:rsid w:val="002D2CE9"/>
    <w:rsid w:val="002D2D6A"/>
    <w:rsid w:val="002D2E18"/>
    <w:rsid w:val="002D3123"/>
    <w:rsid w:val="002D3153"/>
    <w:rsid w:val="002D35DA"/>
    <w:rsid w:val="002D3854"/>
    <w:rsid w:val="002D389A"/>
    <w:rsid w:val="002D3D0B"/>
    <w:rsid w:val="002D3EFC"/>
    <w:rsid w:val="002D3FB6"/>
    <w:rsid w:val="002D44ED"/>
    <w:rsid w:val="002D45B4"/>
    <w:rsid w:val="002D45CC"/>
    <w:rsid w:val="002D46A8"/>
    <w:rsid w:val="002D477F"/>
    <w:rsid w:val="002D49CC"/>
    <w:rsid w:val="002D4BF1"/>
    <w:rsid w:val="002D4C58"/>
    <w:rsid w:val="002D4DFB"/>
    <w:rsid w:val="002D4F7E"/>
    <w:rsid w:val="002D5097"/>
    <w:rsid w:val="002D50D8"/>
    <w:rsid w:val="002D5138"/>
    <w:rsid w:val="002D5165"/>
    <w:rsid w:val="002D5187"/>
    <w:rsid w:val="002D5460"/>
    <w:rsid w:val="002D55E4"/>
    <w:rsid w:val="002D561F"/>
    <w:rsid w:val="002D5641"/>
    <w:rsid w:val="002D58EE"/>
    <w:rsid w:val="002D5A6C"/>
    <w:rsid w:val="002D5A7B"/>
    <w:rsid w:val="002D5BBC"/>
    <w:rsid w:val="002D5C6C"/>
    <w:rsid w:val="002D5DC5"/>
    <w:rsid w:val="002D5FCF"/>
    <w:rsid w:val="002D6225"/>
    <w:rsid w:val="002D62EA"/>
    <w:rsid w:val="002D64BD"/>
    <w:rsid w:val="002D670B"/>
    <w:rsid w:val="002D6758"/>
    <w:rsid w:val="002D690D"/>
    <w:rsid w:val="002D6A13"/>
    <w:rsid w:val="002D6B25"/>
    <w:rsid w:val="002D6FA2"/>
    <w:rsid w:val="002D7072"/>
    <w:rsid w:val="002D72EB"/>
    <w:rsid w:val="002D739F"/>
    <w:rsid w:val="002D74D8"/>
    <w:rsid w:val="002D7BA6"/>
    <w:rsid w:val="002D7CDE"/>
    <w:rsid w:val="002D7E62"/>
    <w:rsid w:val="002D7F8B"/>
    <w:rsid w:val="002D7F94"/>
    <w:rsid w:val="002E0006"/>
    <w:rsid w:val="002E000A"/>
    <w:rsid w:val="002E0387"/>
    <w:rsid w:val="002E0389"/>
    <w:rsid w:val="002E04FC"/>
    <w:rsid w:val="002E056D"/>
    <w:rsid w:val="002E07BD"/>
    <w:rsid w:val="002E08AE"/>
    <w:rsid w:val="002E0984"/>
    <w:rsid w:val="002E0A93"/>
    <w:rsid w:val="002E0AA8"/>
    <w:rsid w:val="002E0AD9"/>
    <w:rsid w:val="002E0C85"/>
    <w:rsid w:val="002E0EA6"/>
    <w:rsid w:val="002E0FD1"/>
    <w:rsid w:val="002E1064"/>
    <w:rsid w:val="002E15D5"/>
    <w:rsid w:val="002E1666"/>
    <w:rsid w:val="002E167F"/>
    <w:rsid w:val="002E17E5"/>
    <w:rsid w:val="002E1BE1"/>
    <w:rsid w:val="002E1C3F"/>
    <w:rsid w:val="002E1D4A"/>
    <w:rsid w:val="002E1DDA"/>
    <w:rsid w:val="002E1FC0"/>
    <w:rsid w:val="002E211A"/>
    <w:rsid w:val="002E214A"/>
    <w:rsid w:val="002E23CF"/>
    <w:rsid w:val="002E2812"/>
    <w:rsid w:val="002E296D"/>
    <w:rsid w:val="002E2A4E"/>
    <w:rsid w:val="002E2B92"/>
    <w:rsid w:val="002E309D"/>
    <w:rsid w:val="002E3162"/>
    <w:rsid w:val="002E3746"/>
    <w:rsid w:val="002E3C1B"/>
    <w:rsid w:val="002E40BE"/>
    <w:rsid w:val="002E4106"/>
    <w:rsid w:val="002E4193"/>
    <w:rsid w:val="002E4451"/>
    <w:rsid w:val="002E44C4"/>
    <w:rsid w:val="002E4600"/>
    <w:rsid w:val="002E4719"/>
    <w:rsid w:val="002E4776"/>
    <w:rsid w:val="002E484D"/>
    <w:rsid w:val="002E4A2D"/>
    <w:rsid w:val="002E4A4A"/>
    <w:rsid w:val="002E4B09"/>
    <w:rsid w:val="002E5147"/>
    <w:rsid w:val="002E5303"/>
    <w:rsid w:val="002E53D2"/>
    <w:rsid w:val="002E5425"/>
    <w:rsid w:val="002E54E4"/>
    <w:rsid w:val="002E5581"/>
    <w:rsid w:val="002E58A1"/>
    <w:rsid w:val="002E5940"/>
    <w:rsid w:val="002E5A6C"/>
    <w:rsid w:val="002E5A95"/>
    <w:rsid w:val="002E5AD7"/>
    <w:rsid w:val="002E61F0"/>
    <w:rsid w:val="002E621B"/>
    <w:rsid w:val="002E646A"/>
    <w:rsid w:val="002E649E"/>
    <w:rsid w:val="002E64BC"/>
    <w:rsid w:val="002E6798"/>
    <w:rsid w:val="002E6A65"/>
    <w:rsid w:val="002E6A95"/>
    <w:rsid w:val="002E6F4F"/>
    <w:rsid w:val="002E729F"/>
    <w:rsid w:val="002E7694"/>
    <w:rsid w:val="002E76D6"/>
    <w:rsid w:val="002E7775"/>
    <w:rsid w:val="002E78D3"/>
    <w:rsid w:val="002E7AD2"/>
    <w:rsid w:val="002E7CF3"/>
    <w:rsid w:val="002F0025"/>
    <w:rsid w:val="002F0220"/>
    <w:rsid w:val="002F027B"/>
    <w:rsid w:val="002F03B6"/>
    <w:rsid w:val="002F0420"/>
    <w:rsid w:val="002F0442"/>
    <w:rsid w:val="002F06C2"/>
    <w:rsid w:val="002F0793"/>
    <w:rsid w:val="002F0849"/>
    <w:rsid w:val="002F0907"/>
    <w:rsid w:val="002F09DF"/>
    <w:rsid w:val="002F0BDF"/>
    <w:rsid w:val="002F0C24"/>
    <w:rsid w:val="002F0C90"/>
    <w:rsid w:val="002F1399"/>
    <w:rsid w:val="002F141B"/>
    <w:rsid w:val="002F1479"/>
    <w:rsid w:val="002F1723"/>
    <w:rsid w:val="002F1BCB"/>
    <w:rsid w:val="002F1CB0"/>
    <w:rsid w:val="002F1D24"/>
    <w:rsid w:val="002F1D5B"/>
    <w:rsid w:val="002F1E08"/>
    <w:rsid w:val="002F1EF4"/>
    <w:rsid w:val="002F2256"/>
    <w:rsid w:val="002F2437"/>
    <w:rsid w:val="002F2937"/>
    <w:rsid w:val="002F2A49"/>
    <w:rsid w:val="002F2B0B"/>
    <w:rsid w:val="002F2B87"/>
    <w:rsid w:val="002F2C7D"/>
    <w:rsid w:val="002F2CC6"/>
    <w:rsid w:val="002F2D68"/>
    <w:rsid w:val="002F300B"/>
    <w:rsid w:val="002F3196"/>
    <w:rsid w:val="002F31F5"/>
    <w:rsid w:val="002F32FB"/>
    <w:rsid w:val="002F35D6"/>
    <w:rsid w:val="002F3690"/>
    <w:rsid w:val="002F376C"/>
    <w:rsid w:val="002F3840"/>
    <w:rsid w:val="002F38F4"/>
    <w:rsid w:val="002F3911"/>
    <w:rsid w:val="002F39D5"/>
    <w:rsid w:val="002F3E6D"/>
    <w:rsid w:val="002F3F34"/>
    <w:rsid w:val="002F3F59"/>
    <w:rsid w:val="002F435A"/>
    <w:rsid w:val="002F4404"/>
    <w:rsid w:val="002F474A"/>
    <w:rsid w:val="002F4869"/>
    <w:rsid w:val="002F4AD0"/>
    <w:rsid w:val="002F4B1E"/>
    <w:rsid w:val="002F4C49"/>
    <w:rsid w:val="002F4DDF"/>
    <w:rsid w:val="002F4E64"/>
    <w:rsid w:val="002F4ECC"/>
    <w:rsid w:val="002F5019"/>
    <w:rsid w:val="002F54B5"/>
    <w:rsid w:val="002F5611"/>
    <w:rsid w:val="002F5738"/>
    <w:rsid w:val="002F59B8"/>
    <w:rsid w:val="002F5A12"/>
    <w:rsid w:val="002F5F25"/>
    <w:rsid w:val="002F5F5E"/>
    <w:rsid w:val="002F5F66"/>
    <w:rsid w:val="002F5F85"/>
    <w:rsid w:val="002F600B"/>
    <w:rsid w:val="002F606F"/>
    <w:rsid w:val="002F61E6"/>
    <w:rsid w:val="002F63B8"/>
    <w:rsid w:val="002F645E"/>
    <w:rsid w:val="002F6872"/>
    <w:rsid w:val="002F693F"/>
    <w:rsid w:val="002F6A07"/>
    <w:rsid w:val="002F6A70"/>
    <w:rsid w:val="002F6C69"/>
    <w:rsid w:val="002F6EB1"/>
    <w:rsid w:val="002F6F28"/>
    <w:rsid w:val="002F6F73"/>
    <w:rsid w:val="002F709B"/>
    <w:rsid w:val="002F717E"/>
    <w:rsid w:val="002F738C"/>
    <w:rsid w:val="002F73B7"/>
    <w:rsid w:val="002F74F1"/>
    <w:rsid w:val="002F753E"/>
    <w:rsid w:val="002F7E86"/>
    <w:rsid w:val="002F7EB5"/>
    <w:rsid w:val="00300155"/>
    <w:rsid w:val="00300192"/>
    <w:rsid w:val="003003B0"/>
    <w:rsid w:val="00300483"/>
    <w:rsid w:val="00300828"/>
    <w:rsid w:val="003008CC"/>
    <w:rsid w:val="0030096B"/>
    <w:rsid w:val="003009B1"/>
    <w:rsid w:val="00300A59"/>
    <w:rsid w:val="00300CFA"/>
    <w:rsid w:val="00300D35"/>
    <w:rsid w:val="00300E38"/>
    <w:rsid w:val="0030101D"/>
    <w:rsid w:val="003010F5"/>
    <w:rsid w:val="00301173"/>
    <w:rsid w:val="00301442"/>
    <w:rsid w:val="003014CD"/>
    <w:rsid w:val="00301512"/>
    <w:rsid w:val="00301546"/>
    <w:rsid w:val="003015D7"/>
    <w:rsid w:val="00301763"/>
    <w:rsid w:val="00301A92"/>
    <w:rsid w:val="00301B45"/>
    <w:rsid w:val="00301C29"/>
    <w:rsid w:val="00301DC4"/>
    <w:rsid w:val="00302252"/>
    <w:rsid w:val="0030226E"/>
    <w:rsid w:val="003024CF"/>
    <w:rsid w:val="00302540"/>
    <w:rsid w:val="003026B8"/>
    <w:rsid w:val="00302804"/>
    <w:rsid w:val="00302878"/>
    <w:rsid w:val="0030288E"/>
    <w:rsid w:val="0030295E"/>
    <w:rsid w:val="00302A5E"/>
    <w:rsid w:val="00302C2E"/>
    <w:rsid w:val="00302C6D"/>
    <w:rsid w:val="00302CCA"/>
    <w:rsid w:val="00302FC3"/>
    <w:rsid w:val="00303052"/>
    <w:rsid w:val="0030313A"/>
    <w:rsid w:val="00303214"/>
    <w:rsid w:val="00303399"/>
    <w:rsid w:val="003033CA"/>
    <w:rsid w:val="003034EA"/>
    <w:rsid w:val="0030354E"/>
    <w:rsid w:val="0030359B"/>
    <w:rsid w:val="003038AB"/>
    <w:rsid w:val="00303AA4"/>
    <w:rsid w:val="00303C40"/>
    <w:rsid w:val="00303C60"/>
    <w:rsid w:val="00303DF3"/>
    <w:rsid w:val="00303E37"/>
    <w:rsid w:val="00303F50"/>
    <w:rsid w:val="00304028"/>
    <w:rsid w:val="0030418E"/>
    <w:rsid w:val="003042A3"/>
    <w:rsid w:val="003042DD"/>
    <w:rsid w:val="0030447D"/>
    <w:rsid w:val="00304517"/>
    <w:rsid w:val="003045C9"/>
    <w:rsid w:val="00304873"/>
    <w:rsid w:val="00304B3C"/>
    <w:rsid w:val="00304C43"/>
    <w:rsid w:val="00304D39"/>
    <w:rsid w:val="00304E2A"/>
    <w:rsid w:val="00304FB8"/>
    <w:rsid w:val="00305011"/>
    <w:rsid w:val="0030517D"/>
    <w:rsid w:val="0030529B"/>
    <w:rsid w:val="00305312"/>
    <w:rsid w:val="00305521"/>
    <w:rsid w:val="00305524"/>
    <w:rsid w:val="00305CF9"/>
    <w:rsid w:val="00305D07"/>
    <w:rsid w:val="00305D57"/>
    <w:rsid w:val="00305E1F"/>
    <w:rsid w:val="00305F72"/>
    <w:rsid w:val="00305FE3"/>
    <w:rsid w:val="003060F4"/>
    <w:rsid w:val="00306587"/>
    <w:rsid w:val="00306619"/>
    <w:rsid w:val="0030661C"/>
    <w:rsid w:val="00306627"/>
    <w:rsid w:val="00306647"/>
    <w:rsid w:val="00306731"/>
    <w:rsid w:val="00306DA6"/>
    <w:rsid w:val="003071F6"/>
    <w:rsid w:val="00307218"/>
    <w:rsid w:val="00307299"/>
    <w:rsid w:val="00307474"/>
    <w:rsid w:val="003074B6"/>
    <w:rsid w:val="003074D3"/>
    <w:rsid w:val="00307637"/>
    <w:rsid w:val="0030767D"/>
    <w:rsid w:val="0030774C"/>
    <w:rsid w:val="0030782C"/>
    <w:rsid w:val="0030782E"/>
    <w:rsid w:val="003078C1"/>
    <w:rsid w:val="00307978"/>
    <w:rsid w:val="00307B3F"/>
    <w:rsid w:val="00307CC2"/>
    <w:rsid w:val="00310045"/>
    <w:rsid w:val="00310192"/>
    <w:rsid w:val="003103AE"/>
    <w:rsid w:val="0031041D"/>
    <w:rsid w:val="0031079D"/>
    <w:rsid w:val="0031091A"/>
    <w:rsid w:val="00310AE7"/>
    <w:rsid w:val="00310B9B"/>
    <w:rsid w:val="00310C3F"/>
    <w:rsid w:val="00310DB0"/>
    <w:rsid w:val="00310DE5"/>
    <w:rsid w:val="00310E13"/>
    <w:rsid w:val="00311198"/>
    <w:rsid w:val="00311275"/>
    <w:rsid w:val="003112BC"/>
    <w:rsid w:val="003112CC"/>
    <w:rsid w:val="003114FB"/>
    <w:rsid w:val="00311515"/>
    <w:rsid w:val="003115AC"/>
    <w:rsid w:val="003115B9"/>
    <w:rsid w:val="00311664"/>
    <w:rsid w:val="003116E7"/>
    <w:rsid w:val="003117D1"/>
    <w:rsid w:val="00311C63"/>
    <w:rsid w:val="00311F34"/>
    <w:rsid w:val="00311FCA"/>
    <w:rsid w:val="003120B9"/>
    <w:rsid w:val="003120CF"/>
    <w:rsid w:val="0031214C"/>
    <w:rsid w:val="003125EE"/>
    <w:rsid w:val="003127CC"/>
    <w:rsid w:val="003128C7"/>
    <w:rsid w:val="003128E8"/>
    <w:rsid w:val="00312A63"/>
    <w:rsid w:val="00312A70"/>
    <w:rsid w:val="00312B5E"/>
    <w:rsid w:val="00312C00"/>
    <w:rsid w:val="00312D99"/>
    <w:rsid w:val="0031311B"/>
    <w:rsid w:val="003131C3"/>
    <w:rsid w:val="0031334E"/>
    <w:rsid w:val="003133CB"/>
    <w:rsid w:val="00313997"/>
    <w:rsid w:val="00313ACB"/>
    <w:rsid w:val="0031401E"/>
    <w:rsid w:val="003140D2"/>
    <w:rsid w:val="003141CF"/>
    <w:rsid w:val="0031428C"/>
    <w:rsid w:val="0031484B"/>
    <w:rsid w:val="003149C0"/>
    <w:rsid w:val="00314A39"/>
    <w:rsid w:val="00314B6E"/>
    <w:rsid w:val="00314EFD"/>
    <w:rsid w:val="0031508B"/>
    <w:rsid w:val="003150C5"/>
    <w:rsid w:val="003150C9"/>
    <w:rsid w:val="00315163"/>
    <w:rsid w:val="00315301"/>
    <w:rsid w:val="00315337"/>
    <w:rsid w:val="003155CB"/>
    <w:rsid w:val="0031568F"/>
    <w:rsid w:val="00315815"/>
    <w:rsid w:val="003158F0"/>
    <w:rsid w:val="00315A05"/>
    <w:rsid w:val="00315BD1"/>
    <w:rsid w:val="00315BD2"/>
    <w:rsid w:val="00315DD5"/>
    <w:rsid w:val="0031601B"/>
    <w:rsid w:val="003163EF"/>
    <w:rsid w:val="00316436"/>
    <w:rsid w:val="00316543"/>
    <w:rsid w:val="00316671"/>
    <w:rsid w:val="00316785"/>
    <w:rsid w:val="003169CF"/>
    <w:rsid w:val="00316AE0"/>
    <w:rsid w:val="00316AF1"/>
    <w:rsid w:val="00316B1E"/>
    <w:rsid w:val="00316EAA"/>
    <w:rsid w:val="00316FD3"/>
    <w:rsid w:val="0031709E"/>
    <w:rsid w:val="00317108"/>
    <w:rsid w:val="003173BA"/>
    <w:rsid w:val="00317714"/>
    <w:rsid w:val="0031771F"/>
    <w:rsid w:val="00317DBF"/>
    <w:rsid w:val="00320027"/>
    <w:rsid w:val="00320142"/>
    <w:rsid w:val="00320277"/>
    <w:rsid w:val="003207BF"/>
    <w:rsid w:val="00320960"/>
    <w:rsid w:val="00320A17"/>
    <w:rsid w:val="00320B9E"/>
    <w:rsid w:val="00320BFA"/>
    <w:rsid w:val="00320D7C"/>
    <w:rsid w:val="00320E23"/>
    <w:rsid w:val="0032110E"/>
    <w:rsid w:val="003213D6"/>
    <w:rsid w:val="003213F3"/>
    <w:rsid w:val="00321435"/>
    <w:rsid w:val="003214E3"/>
    <w:rsid w:val="003214FA"/>
    <w:rsid w:val="00321737"/>
    <w:rsid w:val="00321951"/>
    <w:rsid w:val="00321AE3"/>
    <w:rsid w:val="00321DF2"/>
    <w:rsid w:val="00321F15"/>
    <w:rsid w:val="00321FF3"/>
    <w:rsid w:val="00322331"/>
    <w:rsid w:val="00322336"/>
    <w:rsid w:val="003223D5"/>
    <w:rsid w:val="00322617"/>
    <w:rsid w:val="003226EA"/>
    <w:rsid w:val="00322895"/>
    <w:rsid w:val="00322976"/>
    <w:rsid w:val="003229A3"/>
    <w:rsid w:val="00322ACA"/>
    <w:rsid w:val="00322C06"/>
    <w:rsid w:val="00322C3B"/>
    <w:rsid w:val="00322D71"/>
    <w:rsid w:val="00322DA9"/>
    <w:rsid w:val="00322E1D"/>
    <w:rsid w:val="00322ED9"/>
    <w:rsid w:val="00322F55"/>
    <w:rsid w:val="003230A0"/>
    <w:rsid w:val="003232D2"/>
    <w:rsid w:val="0032341B"/>
    <w:rsid w:val="00323470"/>
    <w:rsid w:val="0032349F"/>
    <w:rsid w:val="003235DC"/>
    <w:rsid w:val="00323A0E"/>
    <w:rsid w:val="00323AF6"/>
    <w:rsid w:val="00323CE5"/>
    <w:rsid w:val="00323CEA"/>
    <w:rsid w:val="00323D25"/>
    <w:rsid w:val="00323D2E"/>
    <w:rsid w:val="00323F61"/>
    <w:rsid w:val="00323F75"/>
    <w:rsid w:val="00324242"/>
    <w:rsid w:val="00324330"/>
    <w:rsid w:val="00324387"/>
    <w:rsid w:val="00324AAD"/>
    <w:rsid w:val="00324BD4"/>
    <w:rsid w:val="00324CE4"/>
    <w:rsid w:val="00324D5D"/>
    <w:rsid w:val="00324FEA"/>
    <w:rsid w:val="003250AA"/>
    <w:rsid w:val="0032518D"/>
    <w:rsid w:val="003251C2"/>
    <w:rsid w:val="003253BD"/>
    <w:rsid w:val="00325443"/>
    <w:rsid w:val="00325559"/>
    <w:rsid w:val="003255B4"/>
    <w:rsid w:val="003255E9"/>
    <w:rsid w:val="00325645"/>
    <w:rsid w:val="00325791"/>
    <w:rsid w:val="00325A35"/>
    <w:rsid w:val="00325A48"/>
    <w:rsid w:val="00325B48"/>
    <w:rsid w:val="00325B8E"/>
    <w:rsid w:val="00325C60"/>
    <w:rsid w:val="00325E73"/>
    <w:rsid w:val="00325FA0"/>
    <w:rsid w:val="00326009"/>
    <w:rsid w:val="003261A7"/>
    <w:rsid w:val="00326303"/>
    <w:rsid w:val="003263FC"/>
    <w:rsid w:val="0032647E"/>
    <w:rsid w:val="0032658F"/>
    <w:rsid w:val="003265E9"/>
    <w:rsid w:val="00326667"/>
    <w:rsid w:val="00326682"/>
    <w:rsid w:val="00326A91"/>
    <w:rsid w:val="00326AF4"/>
    <w:rsid w:val="00326B05"/>
    <w:rsid w:val="00326D45"/>
    <w:rsid w:val="00326E93"/>
    <w:rsid w:val="00326F1C"/>
    <w:rsid w:val="00326F8D"/>
    <w:rsid w:val="00327162"/>
    <w:rsid w:val="003271F4"/>
    <w:rsid w:val="0032728E"/>
    <w:rsid w:val="003273C6"/>
    <w:rsid w:val="003277D7"/>
    <w:rsid w:val="00327858"/>
    <w:rsid w:val="0032788F"/>
    <w:rsid w:val="00327904"/>
    <w:rsid w:val="00327AE3"/>
    <w:rsid w:val="00330050"/>
    <w:rsid w:val="0033007B"/>
    <w:rsid w:val="00330239"/>
    <w:rsid w:val="0033043C"/>
    <w:rsid w:val="0033050D"/>
    <w:rsid w:val="003307AF"/>
    <w:rsid w:val="003308CF"/>
    <w:rsid w:val="003309BE"/>
    <w:rsid w:val="00330A0A"/>
    <w:rsid w:val="00330A7E"/>
    <w:rsid w:val="00330FAA"/>
    <w:rsid w:val="00331098"/>
    <w:rsid w:val="003310C6"/>
    <w:rsid w:val="00331193"/>
    <w:rsid w:val="00331255"/>
    <w:rsid w:val="0033137A"/>
    <w:rsid w:val="003313DB"/>
    <w:rsid w:val="003314B4"/>
    <w:rsid w:val="003316E3"/>
    <w:rsid w:val="00331805"/>
    <w:rsid w:val="00331B39"/>
    <w:rsid w:val="00331EB8"/>
    <w:rsid w:val="0033224B"/>
    <w:rsid w:val="0033236B"/>
    <w:rsid w:val="0033255D"/>
    <w:rsid w:val="003328A9"/>
    <w:rsid w:val="0033297A"/>
    <w:rsid w:val="00332A08"/>
    <w:rsid w:val="00332A1F"/>
    <w:rsid w:val="00332B12"/>
    <w:rsid w:val="00332D0A"/>
    <w:rsid w:val="00332D79"/>
    <w:rsid w:val="00332F71"/>
    <w:rsid w:val="00332FE6"/>
    <w:rsid w:val="003330E9"/>
    <w:rsid w:val="00333293"/>
    <w:rsid w:val="003332FC"/>
    <w:rsid w:val="00333368"/>
    <w:rsid w:val="003334A1"/>
    <w:rsid w:val="003334CF"/>
    <w:rsid w:val="003334D6"/>
    <w:rsid w:val="00333514"/>
    <w:rsid w:val="003336A1"/>
    <w:rsid w:val="00333929"/>
    <w:rsid w:val="003339B9"/>
    <w:rsid w:val="00333D34"/>
    <w:rsid w:val="00334037"/>
    <w:rsid w:val="003340AC"/>
    <w:rsid w:val="00334196"/>
    <w:rsid w:val="003341F6"/>
    <w:rsid w:val="00334276"/>
    <w:rsid w:val="003342D7"/>
    <w:rsid w:val="0033458B"/>
    <w:rsid w:val="00334597"/>
    <w:rsid w:val="0033494B"/>
    <w:rsid w:val="003349D1"/>
    <w:rsid w:val="00334C48"/>
    <w:rsid w:val="00334DE0"/>
    <w:rsid w:val="00334F92"/>
    <w:rsid w:val="00335161"/>
    <w:rsid w:val="0033526C"/>
    <w:rsid w:val="0033528C"/>
    <w:rsid w:val="00335504"/>
    <w:rsid w:val="003355BD"/>
    <w:rsid w:val="003355CE"/>
    <w:rsid w:val="003355EF"/>
    <w:rsid w:val="003356FE"/>
    <w:rsid w:val="003359FF"/>
    <w:rsid w:val="00335AAD"/>
    <w:rsid w:val="00335BE6"/>
    <w:rsid w:val="00335C6A"/>
    <w:rsid w:val="00335F68"/>
    <w:rsid w:val="00336244"/>
    <w:rsid w:val="0033625B"/>
    <w:rsid w:val="003362FD"/>
    <w:rsid w:val="00336353"/>
    <w:rsid w:val="0033648E"/>
    <w:rsid w:val="00336708"/>
    <w:rsid w:val="00336B8E"/>
    <w:rsid w:val="00336C9A"/>
    <w:rsid w:val="00336E98"/>
    <w:rsid w:val="00337153"/>
    <w:rsid w:val="003371B5"/>
    <w:rsid w:val="00337349"/>
    <w:rsid w:val="00337611"/>
    <w:rsid w:val="00337613"/>
    <w:rsid w:val="00337684"/>
    <w:rsid w:val="0033772F"/>
    <w:rsid w:val="00337741"/>
    <w:rsid w:val="00337836"/>
    <w:rsid w:val="003378C2"/>
    <w:rsid w:val="00337BAF"/>
    <w:rsid w:val="00340144"/>
    <w:rsid w:val="00340341"/>
    <w:rsid w:val="00340423"/>
    <w:rsid w:val="0034042F"/>
    <w:rsid w:val="0034062D"/>
    <w:rsid w:val="00340687"/>
    <w:rsid w:val="003406F6"/>
    <w:rsid w:val="00340745"/>
    <w:rsid w:val="00340B37"/>
    <w:rsid w:val="00340E8B"/>
    <w:rsid w:val="0034109A"/>
    <w:rsid w:val="00341320"/>
    <w:rsid w:val="00341385"/>
    <w:rsid w:val="00341416"/>
    <w:rsid w:val="00341418"/>
    <w:rsid w:val="00341439"/>
    <w:rsid w:val="0034154A"/>
    <w:rsid w:val="003415CF"/>
    <w:rsid w:val="003417CB"/>
    <w:rsid w:val="00341ADE"/>
    <w:rsid w:val="00341B67"/>
    <w:rsid w:val="00341F75"/>
    <w:rsid w:val="00341FEE"/>
    <w:rsid w:val="00342087"/>
    <w:rsid w:val="003420C7"/>
    <w:rsid w:val="003420FC"/>
    <w:rsid w:val="00342289"/>
    <w:rsid w:val="003423F9"/>
    <w:rsid w:val="003424D2"/>
    <w:rsid w:val="003426A8"/>
    <w:rsid w:val="003427A4"/>
    <w:rsid w:val="00342919"/>
    <w:rsid w:val="00342C53"/>
    <w:rsid w:val="00342EA2"/>
    <w:rsid w:val="00342FAD"/>
    <w:rsid w:val="00342FB3"/>
    <w:rsid w:val="00343179"/>
    <w:rsid w:val="00343186"/>
    <w:rsid w:val="003431FB"/>
    <w:rsid w:val="00343532"/>
    <w:rsid w:val="003435A9"/>
    <w:rsid w:val="00343687"/>
    <w:rsid w:val="003436FB"/>
    <w:rsid w:val="003437F4"/>
    <w:rsid w:val="003438D9"/>
    <w:rsid w:val="00343B44"/>
    <w:rsid w:val="00343D15"/>
    <w:rsid w:val="0034402A"/>
    <w:rsid w:val="00344143"/>
    <w:rsid w:val="0034417B"/>
    <w:rsid w:val="00344360"/>
    <w:rsid w:val="003443D3"/>
    <w:rsid w:val="00344410"/>
    <w:rsid w:val="00344540"/>
    <w:rsid w:val="00344554"/>
    <w:rsid w:val="003445FB"/>
    <w:rsid w:val="00344649"/>
    <w:rsid w:val="0034497D"/>
    <w:rsid w:val="00344E52"/>
    <w:rsid w:val="003450CB"/>
    <w:rsid w:val="0034540E"/>
    <w:rsid w:val="00345496"/>
    <w:rsid w:val="00345540"/>
    <w:rsid w:val="00345BCF"/>
    <w:rsid w:val="00345C6C"/>
    <w:rsid w:val="00345C8B"/>
    <w:rsid w:val="00345C90"/>
    <w:rsid w:val="00345CD9"/>
    <w:rsid w:val="00345FDB"/>
    <w:rsid w:val="0034612D"/>
    <w:rsid w:val="003462F0"/>
    <w:rsid w:val="003463B5"/>
    <w:rsid w:val="003464A4"/>
    <w:rsid w:val="003466F9"/>
    <w:rsid w:val="003468AC"/>
    <w:rsid w:val="00346B8D"/>
    <w:rsid w:val="00346BE3"/>
    <w:rsid w:val="00346BFB"/>
    <w:rsid w:val="00346E03"/>
    <w:rsid w:val="00346E4F"/>
    <w:rsid w:val="00346F2C"/>
    <w:rsid w:val="00346F34"/>
    <w:rsid w:val="0034706F"/>
    <w:rsid w:val="003470C1"/>
    <w:rsid w:val="00347580"/>
    <w:rsid w:val="003475DA"/>
    <w:rsid w:val="003477C8"/>
    <w:rsid w:val="003478AF"/>
    <w:rsid w:val="003479D1"/>
    <w:rsid w:val="003479F4"/>
    <w:rsid w:val="00347DB4"/>
    <w:rsid w:val="00347E30"/>
    <w:rsid w:val="00347E40"/>
    <w:rsid w:val="00347EF0"/>
    <w:rsid w:val="00347FFD"/>
    <w:rsid w:val="00350092"/>
    <w:rsid w:val="003501B1"/>
    <w:rsid w:val="003501DF"/>
    <w:rsid w:val="0035024B"/>
    <w:rsid w:val="003502A1"/>
    <w:rsid w:val="003504B2"/>
    <w:rsid w:val="003506DE"/>
    <w:rsid w:val="0035086A"/>
    <w:rsid w:val="00350903"/>
    <w:rsid w:val="003509F9"/>
    <w:rsid w:val="00350D2E"/>
    <w:rsid w:val="00350D38"/>
    <w:rsid w:val="00350D44"/>
    <w:rsid w:val="00350DB5"/>
    <w:rsid w:val="003510E5"/>
    <w:rsid w:val="00351458"/>
    <w:rsid w:val="0035153A"/>
    <w:rsid w:val="0035182D"/>
    <w:rsid w:val="00351858"/>
    <w:rsid w:val="00351930"/>
    <w:rsid w:val="003519AD"/>
    <w:rsid w:val="00351B7F"/>
    <w:rsid w:val="00351C2F"/>
    <w:rsid w:val="00351CD2"/>
    <w:rsid w:val="00351E0E"/>
    <w:rsid w:val="00351E13"/>
    <w:rsid w:val="00351E53"/>
    <w:rsid w:val="00351E7D"/>
    <w:rsid w:val="00352606"/>
    <w:rsid w:val="003527BB"/>
    <w:rsid w:val="00352A68"/>
    <w:rsid w:val="00352E0C"/>
    <w:rsid w:val="00352EEC"/>
    <w:rsid w:val="00352EF5"/>
    <w:rsid w:val="0035302E"/>
    <w:rsid w:val="00353084"/>
    <w:rsid w:val="00353186"/>
    <w:rsid w:val="00353237"/>
    <w:rsid w:val="003532B9"/>
    <w:rsid w:val="00353443"/>
    <w:rsid w:val="0035391C"/>
    <w:rsid w:val="00353D20"/>
    <w:rsid w:val="0035404D"/>
    <w:rsid w:val="003541F2"/>
    <w:rsid w:val="0035438B"/>
    <w:rsid w:val="00354541"/>
    <w:rsid w:val="003545E3"/>
    <w:rsid w:val="003546F7"/>
    <w:rsid w:val="003549C5"/>
    <w:rsid w:val="00354A5D"/>
    <w:rsid w:val="00354A9A"/>
    <w:rsid w:val="00354AF4"/>
    <w:rsid w:val="00354EAF"/>
    <w:rsid w:val="00354EB4"/>
    <w:rsid w:val="00355098"/>
    <w:rsid w:val="003552E2"/>
    <w:rsid w:val="00355576"/>
    <w:rsid w:val="0035594E"/>
    <w:rsid w:val="003559F0"/>
    <w:rsid w:val="00355A20"/>
    <w:rsid w:val="00355E73"/>
    <w:rsid w:val="00355F90"/>
    <w:rsid w:val="003561CC"/>
    <w:rsid w:val="003565B7"/>
    <w:rsid w:val="003565E0"/>
    <w:rsid w:val="00356CB6"/>
    <w:rsid w:val="00356D29"/>
    <w:rsid w:val="00356DBC"/>
    <w:rsid w:val="00356E7D"/>
    <w:rsid w:val="00356FB3"/>
    <w:rsid w:val="00356FDE"/>
    <w:rsid w:val="003571C2"/>
    <w:rsid w:val="003572CA"/>
    <w:rsid w:val="00357524"/>
    <w:rsid w:val="00357551"/>
    <w:rsid w:val="00357619"/>
    <w:rsid w:val="00357A92"/>
    <w:rsid w:val="00357B6B"/>
    <w:rsid w:val="00357C8E"/>
    <w:rsid w:val="003600A5"/>
    <w:rsid w:val="003600E9"/>
    <w:rsid w:val="00360155"/>
    <w:rsid w:val="003601F5"/>
    <w:rsid w:val="0036028B"/>
    <w:rsid w:val="00360295"/>
    <w:rsid w:val="003602B6"/>
    <w:rsid w:val="0036045C"/>
    <w:rsid w:val="003604C2"/>
    <w:rsid w:val="00360591"/>
    <w:rsid w:val="0036078E"/>
    <w:rsid w:val="00360ABB"/>
    <w:rsid w:val="00360E57"/>
    <w:rsid w:val="0036118B"/>
    <w:rsid w:val="003613E5"/>
    <w:rsid w:val="003614D7"/>
    <w:rsid w:val="003615A0"/>
    <w:rsid w:val="0036192A"/>
    <w:rsid w:val="00361E74"/>
    <w:rsid w:val="00362224"/>
    <w:rsid w:val="003624CD"/>
    <w:rsid w:val="0036253D"/>
    <w:rsid w:val="00362601"/>
    <w:rsid w:val="00362615"/>
    <w:rsid w:val="0036278B"/>
    <w:rsid w:val="0036292D"/>
    <w:rsid w:val="00362CFD"/>
    <w:rsid w:val="0036307B"/>
    <w:rsid w:val="00363167"/>
    <w:rsid w:val="00363337"/>
    <w:rsid w:val="003637DF"/>
    <w:rsid w:val="00363810"/>
    <w:rsid w:val="00363823"/>
    <w:rsid w:val="00363A12"/>
    <w:rsid w:val="00363A6C"/>
    <w:rsid w:val="00363C89"/>
    <w:rsid w:val="00363D46"/>
    <w:rsid w:val="00363D70"/>
    <w:rsid w:val="00363F5B"/>
    <w:rsid w:val="003640A7"/>
    <w:rsid w:val="003642E0"/>
    <w:rsid w:val="0036440E"/>
    <w:rsid w:val="003646AA"/>
    <w:rsid w:val="00364871"/>
    <w:rsid w:val="00364B25"/>
    <w:rsid w:val="00364C1C"/>
    <w:rsid w:val="00364E7A"/>
    <w:rsid w:val="00364E85"/>
    <w:rsid w:val="00364F72"/>
    <w:rsid w:val="00365149"/>
    <w:rsid w:val="00365447"/>
    <w:rsid w:val="00365494"/>
    <w:rsid w:val="003657F3"/>
    <w:rsid w:val="003657FD"/>
    <w:rsid w:val="00365B80"/>
    <w:rsid w:val="00365E44"/>
    <w:rsid w:val="00365E9A"/>
    <w:rsid w:val="00365FEF"/>
    <w:rsid w:val="0036642B"/>
    <w:rsid w:val="003664CF"/>
    <w:rsid w:val="0036658A"/>
    <w:rsid w:val="0036662A"/>
    <w:rsid w:val="0036674D"/>
    <w:rsid w:val="00366B05"/>
    <w:rsid w:val="00366BAF"/>
    <w:rsid w:val="00366C9F"/>
    <w:rsid w:val="00366CFF"/>
    <w:rsid w:val="00366D85"/>
    <w:rsid w:val="00366E25"/>
    <w:rsid w:val="00366E3A"/>
    <w:rsid w:val="00366F03"/>
    <w:rsid w:val="00367006"/>
    <w:rsid w:val="003675B0"/>
    <w:rsid w:val="003677D7"/>
    <w:rsid w:val="0036794E"/>
    <w:rsid w:val="00367C0B"/>
    <w:rsid w:val="00367C67"/>
    <w:rsid w:val="00367CAB"/>
    <w:rsid w:val="003700C0"/>
    <w:rsid w:val="0037017E"/>
    <w:rsid w:val="00370558"/>
    <w:rsid w:val="00370651"/>
    <w:rsid w:val="0037066B"/>
    <w:rsid w:val="0037071B"/>
    <w:rsid w:val="003707CE"/>
    <w:rsid w:val="00370896"/>
    <w:rsid w:val="003709B7"/>
    <w:rsid w:val="00370B39"/>
    <w:rsid w:val="00370C85"/>
    <w:rsid w:val="00370E06"/>
    <w:rsid w:val="00370F4B"/>
    <w:rsid w:val="00371187"/>
    <w:rsid w:val="003711A4"/>
    <w:rsid w:val="0037120D"/>
    <w:rsid w:val="0037168E"/>
    <w:rsid w:val="003716FC"/>
    <w:rsid w:val="00371705"/>
    <w:rsid w:val="0037171C"/>
    <w:rsid w:val="00371EB0"/>
    <w:rsid w:val="00372422"/>
    <w:rsid w:val="003725A0"/>
    <w:rsid w:val="0037267F"/>
    <w:rsid w:val="00372857"/>
    <w:rsid w:val="00372FD5"/>
    <w:rsid w:val="00373043"/>
    <w:rsid w:val="003730DC"/>
    <w:rsid w:val="00373276"/>
    <w:rsid w:val="0037336D"/>
    <w:rsid w:val="003734A7"/>
    <w:rsid w:val="00373546"/>
    <w:rsid w:val="00373646"/>
    <w:rsid w:val="0037399B"/>
    <w:rsid w:val="00373A51"/>
    <w:rsid w:val="00373A98"/>
    <w:rsid w:val="00373AD4"/>
    <w:rsid w:val="00373C2B"/>
    <w:rsid w:val="00373DFA"/>
    <w:rsid w:val="00373F0B"/>
    <w:rsid w:val="00374003"/>
    <w:rsid w:val="00374167"/>
    <w:rsid w:val="0037424F"/>
    <w:rsid w:val="0037472C"/>
    <w:rsid w:val="00374B38"/>
    <w:rsid w:val="00374E61"/>
    <w:rsid w:val="003753DA"/>
    <w:rsid w:val="003753F3"/>
    <w:rsid w:val="0037547A"/>
    <w:rsid w:val="003754F2"/>
    <w:rsid w:val="003755B1"/>
    <w:rsid w:val="003758B2"/>
    <w:rsid w:val="00375A1D"/>
    <w:rsid w:val="00375B36"/>
    <w:rsid w:val="00375F58"/>
    <w:rsid w:val="00375FE3"/>
    <w:rsid w:val="003762CA"/>
    <w:rsid w:val="0037647E"/>
    <w:rsid w:val="00376587"/>
    <w:rsid w:val="00376765"/>
    <w:rsid w:val="003769E2"/>
    <w:rsid w:val="00376B51"/>
    <w:rsid w:val="00376B67"/>
    <w:rsid w:val="00376D5D"/>
    <w:rsid w:val="00376E8A"/>
    <w:rsid w:val="00376F1F"/>
    <w:rsid w:val="00376F6C"/>
    <w:rsid w:val="00376F87"/>
    <w:rsid w:val="003770C8"/>
    <w:rsid w:val="00377223"/>
    <w:rsid w:val="0037745B"/>
    <w:rsid w:val="00377498"/>
    <w:rsid w:val="003778E1"/>
    <w:rsid w:val="003778F7"/>
    <w:rsid w:val="003779DA"/>
    <w:rsid w:val="00377C94"/>
    <w:rsid w:val="00377D21"/>
    <w:rsid w:val="003800A0"/>
    <w:rsid w:val="003800C1"/>
    <w:rsid w:val="003801FE"/>
    <w:rsid w:val="00380505"/>
    <w:rsid w:val="003805F6"/>
    <w:rsid w:val="00380698"/>
    <w:rsid w:val="003806B5"/>
    <w:rsid w:val="003806D4"/>
    <w:rsid w:val="0038070E"/>
    <w:rsid w:val="00380757"/>
    <w:rsid w:val="00380AB6"/>
    <w:rsid w:val="00380D4F"/>
    <w:rsid w:val="00380E9E"/>
    <w:rsid w:val="00380E9F"/>
    <w:rsid w:val="00381375"/>
    <w:rsid w:val="00381414"/>
    <w:rsid w:val="0038146C"/>
    <w:rsid w:val="0038163A"/>
    <w:rsid w:val="003816CC"/>
    <w:rsid w:val="00381AD6"/>
    <w:rsid w:val="00381B30"/>
    <w:rsid w:val="00381B59"/>
    <w:rsid w:val="00381D7C"/>
    <w:rsid w:val="00381E27"/>
    <w:rsid w:val="00381ECB"/>
    <w:rsid w:val="00381ECC"/>
    <w:rsid w:val="00381FA6"/>
    <w:rsid w:val="0038254B"/>
    <w:rsid w:val="00382609"/>
    <w:rsid w:val="0038263A"/>
    <w:rsid w:val="00382875"/>
    <w:rsid w:val="0038292A"/>
    <w:rsid w:val="00382A18"/>
    <w:rsid w:val="00382B5C"/>
    <w:rsid w:val="00382CF2"/>
    <w:rsid w:val="00382D41"/>
    <w:rsid w:val="00382D59"/>
    <w:rsid w:val="00382D81"/>
    <w:rsid w:val="00382F86"/>
    <w:rsid w:val="00383003"/>
    <w:rsid w:val="00383011"/>
    <w:rsid w:val="00383132"/>
    <w:rsid w:val="003831B7"/>
    <w:rsid w:val="003832A8"/>
    <w:rsid w:val="003832AA"/>
    <w:rsid w:val="0038355F"/>
    <w:rsid w:val="00383794"/>
    <w:rsid w:val="0038395A"/>
    <w:rsid w:val="00383B85"/>
    <w:rsid w:val="00383B9A"/>
    <w:rsid w:val="00383B9E"/>
    <w:rsid w:val="00383C5D"/>
    <w:rsid w:val="00383F83"/>
    <w:rsid w:val="003841BF"/>
    <w:rsid w:val="00384661"/>
    <w:rsid w:val="003846F0"/>
    <w:rsid w:val="00384875"/>
    <w:rsid w:val="00384C45"/>
    <w:rsid w:val="00384C61"/>
    <w:rsid w:val="00384D03"/>
    <w:rsid w:val="00384FBE"/>
    <w:rsid w:val="003852DC"/>
    <w:rsid w:val="003852E3"/>
    <w:rsid w:val="003853EC"/>
    <w:rsid w:val="00385406"/>
    <w:rsid w:val="0038542C"/>
    <w:rsid w:val="003854C4"/>
    <w:rsid w:val="003855CD"/>
    <w:rsid w:val="00385635"/>
    <w:rsid w:val="00385647"/>
    <w:rsid w:val="003856DD"/>
    <w:rsid w:val="00385703"/>
    <w:rsid w:val="00385804"/>
    <w:rsid w:val="00385812"/>
    <w:rsid w:val="00385C7C"/>
    <w:rsid w:val="00385D7C"/>
    <w:rsid w:val="00385E9C"/>
    <w:rsid w:val="00385EE3"/>
    <w:rsid w:val="00386124"/>
    <w:rsid w:val="003861C8"/>
    <w:rsid w:val="003864D5"/>
    <w:rsid w:val="00386631"/>
    <w:rsid w:val="00386856"/>
    <w:rsid w:val="003869FA"/>
    <w:rsid w:val="00386AF3"/>
    <w:rsid w:val="00386AFF"/>
    <w:rsid w:val="00386B60"/>
    <w:rsid w:val="00386D97"/>
    <w:rsid w:val="00386E9D"/>
    <w:rsid w:val="00386F03"/>
    <w:rsid w:val="0038704F"/>
    <w:rsid w:val="0038717C"/>
    <w:rsid w:val="00387BEE"/>
    <w:rsid w:val="00387C47"/>
    <w:rsid w:val="00387D59"/>
    <w:rsid w:val="00387D9F"/>
    <w:rsid w:val="00387E68"/>
    <w:rsid w:val="00387E77"/>
    <w:rsid w:val="00387E7E"/>
    <w:rsid w:val="0039029E"/>
    <w:rsid w:val="00390387"/>
    <w:rsid w:val="0039043B"/>
    <w:rsid w:val="00390522"/>
    <w:rsid w:val="00390567"/>
    <w:rsid w:val="003907C8"/>
    <w:rsid w:val="0039082D"/>
    <w:rsid w:val="00390864"/>
    <w:rsid w:val="003908B9"/>
    <w:rsid w:val="003909A7"/>
    <w:rsid w:val="00390A13"/>
    <w:rsid w:val="00390B1E"/>
    <w:rsid w:val="00390B64"/>
    <w:rsid w:val="00390C00"/>
    <w:rsid w:val="00390C22"/>
    <w:rsid w:val="00390E47"/>
    <w:rsid w:val="00390E82"/>
    <w:rsid w:val="00390F11"/>
    <w:rsid w:val="00390F7A"/>
    <w:rsid w:val="00391000"/>
    <w:rsid w:val="0039112A"/>
    <w:rsid w:val="003912F6"/>
    <w:rsid w:val="00391307"/>
    <w:rsid w:val="003914E7"/>
    <w:rsid w:val="003914EC"/>
    <w:rsid w:val="003917EB"/>
    <w:rsid w:val="003919AB"/>
    <w:rsid w:val="00391B66"/>
    <w:rsid w:val="00391DDD"/>
    <w:rsid w:val="00391EAB"/>
    <w:rsid w:val="0039237D"/>
    <w:rsid w:val="003924C7"/>
    <w:rsid w:val="00392589"/>
    <w:rsid w:val="00392645"/>
    <w:rsid w:val="0039269E"/>
    <w:rsid w:val="003926DF"/>
    <w:rsid w:val="003928F7"/>
    <w:rsid w:val="00392D77"/>
    <w:rsid w:val="00392E99"/>
    <w:rsid w:val="00392FC8"/>
    <w:rsid w:val="0039304A"/>
    <w:rsid w:val="00393156"/>
    <w:rsid w:val="003932A8"/>
    <w:rsid w:val="00393318"/>
    <w:rsid w:val="0039374E"/>
    <w:rsid w:val="003938D1"/>
    <w:rsid w:val="00393952"/>
    <w:rsid w:val="00393A1D"/>
    <w:rsid w:val="00393C7B"/>
    <w:rsid w:val="00393FD4"/>
    <w:rsid w:val="003940B5"/>
    <w:rsid w:val="00394628"/>
    <w:rsid w:val="003946A7"/>
    <w:rsid w:val="00394738"/>
    <w:rsid w:val="00394860"/>
    <w:rsid w:val="003949F6"/>
    <w:rsid w:val="00394AE4"/>
    <w:rsid w:val="00394BF7"/>
    <w:rsid w:val="00394CFC"/>
    <w:rsid w:val="00395055"/>
    <w:rsid w:val="0039511A"/>
    <w:rsid w:val="003956EF"/>
    <w:rsid w:val="0039590A"/>
    <w:rsid w:val="00395978"/>
    <w:rsid w:val="00395ADE"/>
    <w:rsid w:val="00395C90"/>
    <w:rsid w:val="00395FAF"/>
    <w:rsid w:val="003966F6"/>
    <w:rsid w:val="0039677D"/>
    <w:rsid w:val="003967FD"/>
    <w:rsid w:val="003969F8"/>
    <w:rsid w:val="00396ABE"/>
    <w:rsid w:val="00396D5E"/>
    <w:rsid w:val="00396F94"/>
    <w:rsid w:val="00396FF2"/>
    <w:rsid w:val="003971DB"/>
    <w:rsid w:val="003976E0"/>
    <w:rsid w:val="00397734"/>
    <w:rsid w:val="00397803"/>
    <w:rsid w:val="00397888"/>
    <w:rsid w:val="00397B6C"/>
    <w:rsid w:val="00397BFA"/>
    <w:rsid w:val="00397C65"/>
    <w:rsid w:val="00397D0F"/>
    <w:rsid w:val="00397FEA"/>
    <w:rsid w:val="003A0609"/>
    <w:rsid w:val="003A0660"/>
    <w:rsid w:val="003A06F8"/>
    <w:rsid w:val="003A0795"/>
    <w:rsid w:val="003A08D0"/>
    <w:rsid w:val="003A0CED"/>
    <w:rsid w:val="003A0D52"/>
    <w:rsid w:val="003A0F1F"/>
    <w:rsid w:val="003A1275"/>
    <w:rsid w:val="003A12F6"/>
    <w:rsid w:val="003A13BE"/>
    <w:rsid w:val="003A1524"/>
    <w:rsid w:val="003A1571"/>
    <w:rsid w:val="003A1920"/>
    <w:rsid w:val="003A1AE8"/>
    <w:rsid w:val="003A1CC6"/>
    <w:rsid w:val="003A1DDE"/>
    <w:rsid w:val="003A20B9"/>
    <w:rsid w:val="003A20F1"/>
    <w:rsid w:val="003A214D"/>
    <w:rsid w:val="003A2165"/>
    <w:rsid w:val="003A2182"/>
    <w:rsid w:val="003A226C"/>
    <w:rsid w:val="003A230E"/>
    <w:rsid w:val="003A23CE"/>
    <w:rsid w:val="003A2B71"/>
    <w:rsid w:val="003A2C66"/>
    <w:rsid w:val="003A2E4E"/>
    <w:rsid w:val="003A2E70"/>
    <w:rsid w:val="003A2ED1"/>
    <w:rsid w:val="003A313D"/>
    <w:rsid w:val="003A3231"/>
    <w:rsid w:val="003A32D9"/>
    <w:rsid w:val="003A337A"/>
    <w:rsid w:val="003A3395"/>
    <w:rsid w:val="003A34E2"/>
    <w:rsid w:val="003A366F"/>
    <w:rsid w:val="003A3740"/>
    <w:rsid w:val="003A38CB"/>
    <w:rsid w:val="003A3910"/>
    <w:rsid w:val="003A391E"/>
    <w:rsid w:val="003A3AA7"/>
    <w:rsid w:val="003A3BE4"/>
    <w:rsid w:val="003A3C30"/>
    <w:rsid w:val="003A3D85"/>
    <w:rsid w:val="003A3E12"/>
    <w:rsid w:val="003A4006"/>
    <w:rsid w:val="003A42B4"/>
    <w:rsid w:val="003A42DA"/>
    <w:rsid w:val="003A4323"/>
    <w:rsid w:val="003A44C4"/>
    <w:rsid w:val="003A483B"/>
    <w:rsid w:val="003A4B06"/>
    <w:rsid w:val="003A4C32"/>
    <w:rsid w:val="003A4C47"/>
    <w:rsid w:val="003A4D0B"/>
    <w:rsid w:val="003A4D6B"/>
    <w:rsid w:val="003A4DF0"/>
    <w:rsid w:val="003A4EB6"/>
    <w:rsid w:val="003A4EBA"/>
    <w:rsid w:val="003A4F5E"/>
    <w:rsid w:val="003A515C"/>
    <w:rsid w:val="003A53F7"/>
    <w:rsid w:val="003A561D"/>
    <w:rsid w:val="003A5862"/>
    <w:rsid w:val="003A58FA"/>
    <w:rsid w:val="003A598E"/>
    <w:rsid w:val="003A5C91"/>
    <w:rsid w:val="003A5D6B"/>
    <w:rsid w:val="003A5DEA"/>
    <w:rsid w:val="003A5E97"/>
    <w:rsid w:val="003A5ED4"/>
    <w:rsid w:val="003A601E"/>
    <w:rsid w:val="003A6299"/>
    <w:rsid w:val="003A634F"/>
    <w:rsid w:val="003A63D2"/>
    <w:rsid w:val="003A65D8"/>
    <w:rsid w:val="003A6724"/>
    <w:rsid w:val="003A699F"/>
    <w:rsid w:val="003A6A68"/>
    <w:rsid w:val="003A6B73"/>
    <w:rsid w:val="003A6C28"/>
    <w:rsid w:val="003A6D87"/>
    <w:rsid w:val="003A6DF6"/>
    <w:rsid w:val="003A6E1A"/>
    <w:rsid w:val="003A708C"/>
    <w:rsid w:val="003A70A4"/>
    <w:rsid w:val="003A7264"/>
    <w:rsid w:val="003A76CD"/>
    <w:rsid w:val="003A77B6"/>
    <w:rsid w:val="003A782C"/>
    <w:rsid w:val="003A7884"/>
    <w:rsid w:val="003A78F9"/>
    <w:rsid w:val="003A7949"/>
    <w:rsid w:val="003A79A3"/>
    <w:rsid w:val="003A7A11"/>
    <w:rsid w:val="003A7BB8"/>
    <w:rsid w:val="003A7DEB"/>
    <w:rsid w:val="003A7E35"/>
    <w:rsid w:val="003B0218"/>
    <w:rsid w:val="003B0396"/>
    <w:rsid w:val="003B043F"/>
    <w:rsid w:val="003B0453"/>
    <w:rsid w:val="003B05A3"/>
    <w:rsid w:val="003B06BD"/>
    <w:rsid w:val="003B0988"/>
    <w:rsid w:val="003B0BA1"/>
    <w:rsid w:val="003B0CD8"/>
    <w:rsid w:val="003B0FDA"/>
    <w:rsid w:val="003B1199"/>
    <w:rsid w:val="003B122A"/>
    <w:rsid w:val="003B14C1"/>
    <w:rsid w:val="003B1726"/>
    <w:rsid w:val="003B1866"/>
    <w:rsid w:val="003B1D52"/>
    <w:rsid w:val="003B1E19"/>
    <w:rsid w:val="003B2182"/>
    <w:rsid w:val="003B21C2"/>
    <w:rsid w:val="003B2222"/>
    <w:rsid w:val="003B25A3"/>
    <w:rsid w:val="003B25DB"/>
    <w:rsid w:val="003B2754"/>
    <w:rsid w:val="003B2775"/>
    <w:rsid w:val="003B2895"/>
    <w:rsid w:val="003B2A1A"/>
    <w:rsid w:val="003B2A4A"/>
    <w:rsid w:val="003B2A57"/>
    <w:rsid w:val="003B2CA2"/>
    <w:rsid w:val="003B2E36"/>
    <w:rsid w:val="003B2F32"/>
    <w:rsid w:val="003B30E5"/>
    <w:rsid w:val="003B3214"/>
    <w:rsid w:val="003B35D3"/>
    <w:rsid w:val="003B366C"/>
    <w:rsid w:val="003B36A9"/>
    <w:rsid w:val="003B386F"/>
    <w:rsid w:val="003B38D1"/>
    <w:rsid w:val="003B3CEF"/>
    <w:rsid w:val="003B3F28"/>
    <w:rsid w:val="003B4184"/>
    <w:rsid w:val="003B4599"/>
    <w:rsid w:val="003B4666"/>
    <w:rsid w:val="003B4B23"/>
    <w:rsid w:val="003B4B39"/>
    <w:rsid w:val="003B4BDA"/>
    <w:rsid w:val="003B4D56"/>
    <w:rsid w:val="003B4D72"/>
    <w:rsid w:val="003B5097"/>
    <w:rsid w:val="003B542A"/>
    <w:rsid w:val="003B5C8D"/>
    <w:rsid w:val="003B5D8A"/>
    <w:rsid w:val="003B5E02"/>
    <w:rsid w:val="003B6010"/>
    <w:rsid w:val="003B61B7"/>
    <w:rsid w:val="003B6880"/>
    <w:rsid w:val="003B69CF"/>
    <w:rsid w:val="003B69EB"/>
    <w:rsid w:val="003B6C94"/>
    <w:rsid w:val="003B6E8F"/>
    <w:rsid w:val="003B7029"/>
    <w:rsid w:val="003B70BB"/>
    <w:rsid w:val="003B7115"/>
    <w:rsid w:val="003B71AF"/>
    <w:rsid w:val="003B7435"/>
    <w:rsid w:val="003B767A"/>
    <w:rsid w:val="003B7CC6"/>
    <w:rsid w:val="003B7DBD"/>
    <w:rsid w:val="003C0356"/>
    <w:rsid w:val="003C052B"/>
    <w:rsid w:val="003C0624"/>
    <w:rsid w:val="003C06C9"/>
    <w:rsid w:val="003C06D4"/>
    <w:rsid w:val="003C0798"/>
    <w:rsid w:val="003C091E"/>
    <w:rsid w:val="003C09F2"/>
    <w:rsid w:val="003C0AEF"/>
    <w:rsid w:val="003C0BC5"/>
    <w:rsid w:val="003C0C97"/>
    <w:rsid w:val="003C0CE9"/>
    <w:rsid w:val="003C0D91"/>
    <w:rsid w:val="003C0E57"/>
    <w:rsid w:val="003C0F10"/>
    <w:rsid w:val="003C1002"/>
    <w:rsid w:val="003C1227"/>
    <w:rsid w:val="003C12E1"/>
    <w:rsid w:val="003C1408"/>
    <w:rsid w:val="003C14A8"/>
    <w:rsid w:val="003C1676"/>
    <w:rsid w:val="003C179C"/>
    <w:rsid w:val="003C1946"/>
    <w:rsid w:val="003C1A7A"/>
    <w:rsid w:val="003C1A9C"/>
    <w:rsid w:val="003C1AB0"/>
    <w:rsid w:val="003C1AE2"/>
    <w:rsid w:val="003C1B1E"/>
    <w:rsid w:val="003C1DAC"/>
    <w:rsid w:val="003C1EE3"/>
    <w:rsid w:val="003C1FB4"/>
    <w:rsid w:val="003C214E"/>
    <w:rsid w:val="003C2C33"/>
    <w:rsid w:val="003C2D67"/>
    <w:rsid w:val="003C339E"/>
    <w:rsid w:val="003C34F6"/>
    <w:rsid w:val="003C3571"/>
    <w:rsid w:val="003C363D"/>
    <w:rsid w:val="003C371F"/>
    <w:rsid w:val="003C3930"/>
    <w:rsid w:val="003C394A"/>
    <w:rsid w:val="003C39A7"/>
    <w:rsid w:val="003C3B4A"/>
    <w:rsid w:val="003C3BE8"/>
    <w:rsid w:val="003C3C0D"/>
    <w:rsid w:val="003C3F09"/>
    <w:rsid w:val="003C3F2E"/>
    <w:rsid w:val="003C40A3"/>
    <w:rsid w:val="003C4283"/>
    <w:rsid w:val="003C42F5"/>
    <w:rsid w:val="003C43AB"/>
    <w:rsid w:val="003C43AF"/>
    <w:rsid w:val="003C44CA"/>
    <w:rsid w:val="003C47CC"/>
    <w:rsid w:val="003C499A"/>
    <w:rsid w:val="003C4AAF"/>
    <w:rsid w:val="003C4B5A"/>
    <w:rsid w:val="003C4E2A"/>
    <w:rsid w:val="003C4F8F"/>
    <w:rsid w:val="003C5117"/>
    <w:rsid w:val="003C5494"/>
    <w:rsid w:val="003C56FA"/>
    <w:rsid w:val="003C599C"/>
    <w:rsid w:val="003C5B8A"/>
    <w:rsid w:val="003C5C21"/>
    <w:rsid w:val="003C5E0E"/>
    <w:rsid w:val="003C6092"/>
    <w:rsid w:val="003C61C9"/>
    <w:rsid w:val="003C63A9"/>
    <w:rsid w:val="003C684B"/>
    <w:rsid w:val="003C695E"/>
    <w:rsid w:val="003C6B59"/>
    <w:rsid w:val="003C6B86"/>
    <w:rsid w:val="003C6C35"/>
    <w:rsid w:val="003C6DA4"/>
    <w:rsid w:val="003C6EAD"/>
    <w:rsid w:val="003C6F75"/>
    <w:rsid w:val="003C7314"/>
    <w:rsid w:val="003C75CF"/>
    <w:rsid w:val="003C7619"/>
    <w:rsid w:val="003C76A6"/>
    <w:rsid w:val="003C781D"/>
    <w:rsid w:val="003C7837"/>
    <w:rsid w:val="003C7AC1"/>
    <w:rsid w:val="003C7CE5"/>
    <w:rsid w:val="003C7D52"/>
    <w:rsid w:val="003D006D"/>
    <w:rsid w:val="003D008F"/>
    <w:rsid w:val="003D00AE"/>
    <w:rsid w:val="003D0A54"/>
    <w:rsid w:val="003D0C10"/>
    <w:rsid w:val="003D0C95"/>
    <w:rsid w:val="003D0DC7"/>
    <w:rsid w:val="003D1089"/>
    <w:rsid w:val="003D112C"/>
    <w:rsid w:val="003D1150"/>
    <w:rsid w:val="003D11A3"/>
    <w:rsid w:val="003D11CA"/>
    <w:rsid w:val="003D136F"/>
    <w:rsid w:val="003D13F3"/>
    <w:rsid w:val="003D1464"/>
    <w:rsid w:val="003D146B"/>
    <w:rsid w:val="003D16CD"/>
    <w:rsid w:val="003D188E"/>
    <w:rsid w:val="003D1ABE"/>
    <w:rsid w:val="003D1B49"/>
    <w:rsid w:val="003D1CE2"/>
    <w:rsid w:val="003D1D43"/>
    <w:rsid w:val="003D1FC8"/>
    <w:rsid w:val="003D2099"/>
    <w:rsid w:val="003D216E"/>
    <w:rsid w:val="003D224D"/>
    <w:rsid w:val="003D22F7"/>
    <w:rsid w:val="003D23AC"/>
    <w:rsid w:val="003D23B4"/>
    <w:rsid w:val="003D2480"/>
    <w:rsid w:val="003D255E"/>
    <w:rsid w:val="003D2643"/>
    <w:rsid w:val="003D2739"/>
    <w:rsid w:val="003D2768"/>
    <w:rsid w:val="003D299E"/>
    <w:rsid w:val="003D2A0B"/>
    <w:rsid w:val="003D2B6D"/>
    <w:rsid w:val="003D320E"/>
    <w:rsid w:val="003D34A2"/>
    <w:rsid w:val="003D34EB"/>
    <w:rsid w:val="003D3534"/>
    <w:rsid w:val="003D3695"/>
    <w:rsid w:val="003D376E"/>
    <w:rsid w:val="003D3960"/>
    <w:rsid w:val="003D39FE"/>
    <w:rsid w:val="003D3A72"/>
    <w:rsid w:val="003D3C80"/>
    <w:rsid w:val="003D3E5B"/>
    <w:rsid w:val="003D3EED"/>
    <w:rsid w:val="003D4114"/>
    <w:rsid w:val="003D45CB"/>
    <w:rsid w:val="003D46AB"/>
    <w:rsid w:val="003D4847"/>
    <w:rsid w:val="003D484F"/>
    <w:rsid w:val="003D4872"/>
    <w:rsid w:val="003D491E"/>
    <w:rsid w:val="003D4E28"/>
    <w:rsid w:val="003D4EA0"/>
    <w:rsid w:val="003D50D2"/>
    <w:rsid w:val="003D524E"/>
    <w:rsid w:val="003D5252"/>
    <w:rsid w:val="003D5348"/>
    <w:rsid w:val="003D53C0"/>
    <w:rsid w:val="003D55E1"/>
    <w:rsid w:val="003D5875"/>
    <w:rsid w:val="003D58F1"/>
    <w:rsid w:val="003D5A1D"/>
    <w:rsid w:val="003D5B11"/>
    <w:rsid w:val="003D5BCE"/>
    <w:rsid w:val="003D5BDC"/>
    <w:rsid w:val="003D5C2D"/>
    <w:rsid w:val="003D5E5B"/>
    <w:rsid w:val="003D6104"/>
    <w:rsid w:val="003D61E5"/>
    <w:rsid w:val="003D6206"/>
    <w:rsid w:val="003D641A"/>
    <w:rsid w:val="003D656C"/>
    <w:rsid w:val="003D697B"/>
    <w:rsid w:val="003D6A11"/>
    <w:rsid w:val="003D6B37"/>
    <w:rsid w:val="003D6B7E"/>
    <w:rsid w:val="003D6EFB"/>
    <w:rsid w:val="003D70E7"/>
    <w:rsid w:val="003D71EB"/>
    <w:rsid w:val="003D7542"/>
    <w:rsid w:val="003D761B"/>
    <w:rsid w:val="003D79DE"/>
    <w:rsid w:val="003D7A74"/>
    <w:rsid w:val="003D7C0B"/>
    <w:rsid w:val="003D7DF0"/>
    <w:rsid w:val="003D7EA5"/>
    <w:rsid w:val="003D7EB3"/>
    <w:rsid w:val="003E0068"/>
    <w:rsid w:val="003E015E"/>
    <w:rsid w:val="003E03BA"/>
    <w:rsid w:val="003E0746"/>
    <w:rsid w:val="003E0985"/>
    <w:rsid w:val="003E0A35"/>
    <w:rsid w:val="003E0AB3"/>
    <w:rsid w:val="003E0B38"/>
    <w:rsid w:val="003E0CFA"/>
    <w:rsid w:val="003E0E4D"/>
    <w:rsid w:val="003E0F55"/>
    <w:rsid w:val="003E10D3"/>
    <w:rsid w:val="003E12B7"/>
    <w:rsid w:val="003E132C"/>
    <w:rsid w:val="003E13B9"/>
    <w:rsid w:val="003E145B"/>
    <w:rsid w:val="003E1642"/>
    <w:rsid w:val="003E19DD"/>
    <w:rsid w:val="003E1C43"/>
    <w:rsid w:val="003E1C96"/>
    <w:rsid w:val="003E1D0B"/>
    <w:rsid w:val="003E1E9F"/>
    <w:rsid w:val="003E21C9"/>
    <w:rsid w:val="003E22CB"/>
    <w:rsid w:val="003E22E5"/>
    <w:rsid w:val="003E2343"/>
    <w:rsid w:val="003E253D"/>
    <w:rsid w:val="003E25B3"/>
    <w:rsid w:val="003E260D"/>
    <w:rsid w:val="003E27C3"/>
    <w:rsid w:val="003E2C68"/>
    <w:rsid w:val="003E2DBF"/>
    <w:rsid w:val="003E2EB1"/>
    <w:rsid w:val="003E30AC"/>
    <w:rsid w:val="003E31B6"/>
    <w:rsid w:val="003E3378"/>
    <w:rsid w:val="003E33AB"/>
    <w:rsid w:val="003E34D8"/>
    <w:rsid w:val="003E3601"/>
    <w:rsid w:val="003E36BD"/>
    <w:rsid w:val="003E3B34"/>
    <w:rsid w:val="003E3B9E"/>
    <w:rsid w:val="003E404E"/>
    <w:rsid w:val="003E406B"/>
    <w:rsid w:val="003E43EE"/>
    <w:rsid w:val="003E45EE"/>
    <w:rsid w:val="003E463B"/>
    <w:rsid w:val="003E475D"/>
    <w:rsid w:val="003E4777"/>
    <w:rsid w:val="003E479B"/>
    <w:rsid w:val="003E4806"/>
    <w:rsid w:val="003E4A0D"/>
    <w:rsid w:val="003E4AB6"/>
    <w:rsid w:val="003E4AE5"/>
    <w:rsid w:val="003E4D5C"/>
    <w:rsid w:val="003E4E80"/>
    <w:rsid w:val="003E4F96"/>
    <w:rsid w:val="003E4FE5"/>
    <w:rsid w:val="003E533C"/>
    <w:rsid w:val="003E5455"/>
    <w:rsid w:val="003E5458"/>
    <w:rsid w:val="003E5459"/>
    <w:rsid w:val="003E580F"/>
    <w:rsid w:val="003E5B87"/>
    <w:rsid w:val="003E5C3B"/>
    <w:rsid w:val="003E5CC5"/>
    <w:rsid w:val="003E5CCA"/>
    <w:rsid w:val="003E5E4F"/>
    <w:rsid w:val="003E5F1B"/>
    <w:rsid w:val="003E60BB"/>
    <w:rsid w:val="003E60E4"/>
    <w:rsid w:val="003E628A"/>
    <w:rsid w:val="003E6584"/>
    <w:rsid w:val="003E6B06"/>
    <w:rsid w:val="003E6BBB"/>
    <w:rsid w:val="003E6C4F"/>
    <w:rsid w:val="003E6CF8"/>
    <w:rsid w:val="003E6E67"/>
    <w:rsid w:val="003E6F1E"/>
    <w:rsid w:val="003E7012"/>
    <w:rsid w:val="003E7773"/>
    <w:rsid w:val="003E7854"/>
    <w:rsid w:val="003E7A5E"/>
    <w:rsid w:val="003E7AA8"/>
    <w:rsid w:val="003F01E4"/>
    <w:rsid w:val="003F01F8"/>
    <w:rsid w:val="003F06CD"/>
    <w:rsid w:val="003F0835"/>
    <w:rsid w:val="003F0B73"/>
    <w:rsid w:val="003F0BFB"/>
    <w:rsid w:val="003F0E09"/>
    <w:rsid w:val="003F0F80"/>
    <w:rsid w:val="003F0F8A"/>
    <w:rsid w:val="003F1063"/>
    <w:rsid w:val="003F115E"/>
    <w:rsid w:val="003F1207"/>
    <w:rsid w:val="003F1363"/>
    <w:rsid w:val="003F14C2"/>
    <w:rsid w:val="003F15EE"/>
    <w:rsid w:val="003F1849"/>
    <w:rsid w:val="003F1AF7"/>
    <w:rsid w:val="003F1C06"/>
    <w:rsid w:val="003F1C86"/>
    <w:rsid w:val="003F1E8D"/>
    <w:rsid w:val="003F1F63"/>
    <w:rsid w:val="003F1FD9"/>
    <w:rsid w:val="003F2007"/>
    <w:rsid w:val="003F21FE"/>
    <w:rsid w:val="003F2210"/>
    <w:rsid w:val="003F2390"/>
    <w:rsid w:val="003F248F"/>
    <w:rsid w:val="003F24DC"/>
    <w:rsid w:val="003F24DD"/>
    <w:rsid w:val="003F2571"/>
    <w:rsid w:val="003F270C"/>
    <w:rsid w:val="003F2746"/>
    <w:rsid w:val="003F2792"/>
    <w:rsid w:val="003F28DC"/>
    <w:rsid w:val="003F2B40"/>
    <w:rsid w:val="003F2B79"/>
    <w:rsid w:val="003F2BB7"/>
    <w:rsid w:val="003F2CA8"/>
    <w:rsid w:val="003F2E19"/>
    <w:rsid w:val="003F3083"/>
    <w:rsid w:val="003F341C"/>
    <w:rsid w:val="003F350D"/>
    <w:rsid w:val="003F3678"/>
    <w:rsid w:val="003F36CD"/>
    <w:rsid w:val="003F376B"/>
    <w:rsid w:val="003F3924"/>
    <w:rsid w:val="003F3995"/>
    <w:rsid w:val="003F3B42"/>
    <w:rsid w:val="003F493B"/>
    <w:rsid w:val="003F4983"/>
    <w:rsid w:val="003F498F"/>
    <w:rsid w:val="003F49EB"/>
    <w:rsid w:val="003F49EE"/>
    <w:rsid w:val="003F4B1A"/>
    <w:rsid w:val="003F4BD0"/>
    <w:rsid w:val="003F4E4A"/>
    <w:rsid w:val="003F50EC"/>
    <w:rsid w:val="003F514E"/>
    <w:rsid w:val="003F535C"/>
    <w:rsid w:val="003F545D"/>
    <w:rsid w:val="003F56A2"/>
    <w:rsid w:val="003F5A6A"/>
    <w:rsid w:val="003F5BF1"/>
    <w:rsid w:val="003F5C69"/>
    <w:rsid w:val="003F5D72"/>
    <w:rsid w:val="003F5F64"/>
    <w:rsid w:val="003F6037"/>
    <w:rsid w:val="003F63CC"/>
    <w:rsid w:val="003F6721"/>
    <w:rsid w:val="003F6A2A"/>
    <w:rsid w:val="003F6A3F"/>
    <w:rsid w:val="003F6C47"/>
    <w:rsid w:val="003F6EB4"/>
    <w:rsid w:val="003F6F29"/>
    <w:rsid w:val="003F7001"/>
    <w:rsid w:val="003F7015"/>
    <w:rsid w:val="003F714C"/>
    <w:rsid w:val="003F7196"/>
    <w:rsid w:val="003F71AF"/>
    <w:rsid w:val="003F741D"/>
    <w:rsid w:val="003F74B7"/>
    <w:rsid w:val="003F74C8"/>
    <w:rsid w:val="003F7657"/>
    <w:rsid w:val="003F768F"/>
    <w:rsid w:val="003F7706"/>
    <w:rsid w:val="003F78C0"/>
    <w:rsid w:val="003F7B54"/>
    <w:rsid w:val="003F7D8D"/>
    <w:rsid w:val="0040003A"/>
    <w:rsid w:val="004005A8"/>
    <w:rsid w:val="004006E8"/>
    <w:rsid w:val="0040075B"/>
    <w:rsid w:val="004007EC"/>
    <w:rsid w:val="004007F6"/>
    <w:rsid w:val="004008AF"/>
    <w:rsid w:val="00400ABB"/>
    <w:rsid w:val="00400B5F"/>
    <w:rsid w:val="00400BFC"/>
    <w:rsid w:val="00400E07"/>
    <w:rsid w:val="00400F10"/>
    <w:rsid w:val="004011A6"/>
    <w:rsid w:val="00401247"/>
    <w:rsid w:val="00401805"/>
    <w:rsid w:val="004019B7"/>
    <w:rsid w:val="00401CB9"/>
    <w:rsid w:val="00401D56"/>
    <w:rsid w:val="00401DBF"/>
    <w:rsid w:val="00401DDA"/>
    <w:rsid w:val="00401E05"/>
    <w:rsid w:val="00401FE5"/>
    <w:rsid w:val="004020B1"/>
    <w:rsid w:val="004027F8"/>
    <w:rsid w:val="004029F1"/>
    <w:rsid w:val="00402A41"/>
    <w:rsid w:val="00402B1A"/>
    <w:rsid w:val="00402E76"/>
    <w:rsid w:val="00402F3F"/>
    <w:rsid w:val="00402FDC"/>
    <w:rsid w:val="0040307E"/>
    <w:rsid w:val="004032D0"/>
    <w:rsid w:val="0040334D"/>
    <w:rsid w:val="004033D9"/>
    <w:rsid w:val="00403480"/>
    <w:rsid w:val="0040361E"/>
    <w:rsid w:val="0040367D"/>
    <w:rsid w:val="00403682"/>
    <w:rsid w:val="0040368D"/>
    <w:rsid w:val="00403879"/>
    <w:rsid w:val="004038FE"/>
    <w:rsid w:val="00403AC8"/>
    <w:rsid w:val="00403AF6"/>
    <w:rsid w:val="00403CD3"/>
    <w:rsid w:val="00403D2B"/>
    <w:rsid w:val="00403E37"/>
    <w:rsid w:val="00404177"/>
    <w:rsid w:val="00404269"/>
    <w:rsid w:val="0040427D"/>
    <w:rsid w:val="00404305"/>
    <w:rsid w:val="00404501"/>
    <w:rsid w:val="00404623"/>
    <w:rsid w:val="00404976"/>
    <w:rsid w:val="00404A94"/>
    <w:rsid w:val="00404BFA"/>
    <w:rsid w:val="00404C9D"/>
    <w:rsid w:val="00404CA9"/>
    <w:rsid w:val="00405027"/>
    <w:rsid w:val="004050AB"/>
    <w:rsid w:val="0040526D"/>
    <w:rsid w:val="00405379"/>
    <w:rsid w:val="0040551F"/>
    <w:rsid w:val="00405522"/>
    <w:rsid w:val="00405752"/>
    <w:rsid w:val="004059BA"/>
    <w:rsid w:val="004059F2"/>
    <w:rsid w:val="00405B59"/>
    <w:rsid w:val="00405B64"/>
    <w:rsid w:val="00405C9F"/>
    <w:rsid w:val="00405E1D"/>
    <w:rsid w:val="00405EF8"/>
    <w:rsid w:val="00405EF9"/>
    <w:rsid w:val="0040611A"/>
    <w:rsid w:val="004061C4"/>
    <w:rsid w:val="00406250"/>
    <w:rsid w:val="004069D5"/>
    <w:rsid w:val="00406A09"/>
    <w:rsid w:val="00406BD9"/>
    <w:rsid w:val="00406BDB"/>
    <w:rsid w:val="00406C42"/>
    <w:rsid w:val="00406DDB"/>
    <w:rsid w:val="00406E7A"/>
    <w:rsid w:val="00406FC7"/>
    <w:rsid w:val="004070E8"/>
    <w:rsid w:val="00407148"/>
    <w:rsid w:val="00407341"/>
    <w:rsid w:val="00407385"/>
    <w:rsid w:val="00407466"/>
    <w:rsid w:val="00407524"/>
    <w:rsid w:val="00407566"/>
    <w:rsid w:val="0040756D"/>
    <w:rsid w:val="004075B8"/>
    <w:rsid w:val="004075C1"/>
    <w:rsid w:val="00407698"/>
    <w:rsid w:val="0040771F"/>
    <w:rsid w:val="004077D8"/>
    <w:rsid w:val="004078D3"/>
    <w:rsid w:val="00407B49"/>
    <w:rsid w:val="00407B8B"/>
    <w:rsid w:val="00407BB0"/>
    <w:rsid w:val="00407C19"/>
    <w:rsid w:val="00410210"/>
    <w:rsid w:val="00410538"/>
    <w:rsid w:val="0041061D"/>
    <w:rsid w:val="00410804"/>
    <w:rsid w:val="00410992"/>
    <w:rsid w:val="00410A93"/>
    <w:rsid w:val="00410B0A"/>
    <w:rsid w:val="00410E12"/>
    <w:rsid w:val="00410FD8"/>
    <w:rsid w:val="004111DC"/>
    <w:rsid w:val="004111ED"/>
    <w:rsid w:val="004111F7"/>
    <w:rsid w:val="004113D6"/>
    <w:rsid w:val="004115F6"/>
    <w:rsid w:val="0041180E"/>
    <w:rsid w:val="00411A55"/>
    <w:rsid w:val="00411C6D"/>
    <w:rsid w:val="00411DAF"/>
    <w:rsid w:val="004120A4"/>
    <w:rsid w:val="00412154"/>
    <w:rsid w:val="0041217D"/>
    <w:rsid w:val="0041250E"/>
    <w:rsid w:val="004125C6"/>
    <w:rsid w:val="0041275F"/>
    <w:rsid w:val="004127BE"/>
    <w:rsid w:val="0041299A"/>
    <w:rsid w:val="00412AD2"/>
    <w:rsid w:val="00412AFD"/>
    <w:rsid w:val="00412B13"/>
    <w:rsid w:val="00412C11"/>
    <w:rsid w:val="00412DDD"/>
    <w:rsid w:val="00412DDF"/>
    <w:rsid w:val="004130A0"/>
    <w:rsid w:val="00413248"/>
    <w:rsid w:val="0041325A"/>
    <w:rsid w:val="0041334D"/>
    <w:rsid w:val="004133C0"/>
    <w:rsid w:val="0041345C"/>
    <w:rsid w:val="004135CB"/>
    <w:rsid w:val="0041360A"/>
    <w:rsid w:val="00413817"/>
    <w:rsid w:val="0041389C"/>
    <w:rsid w:val="00413A33"/>
    <w:rsid w:val="00413AF4"/>
    <w:rsid w:val="00413B04"/>
    <w:rsid w:val="00413B9A"/>
    <w:rsid w:val="00413BDF"/>
    <w:rsid w:val="00413CFC"/>
    <w:rsid w:val="00413FD1"/>
    <w:rsid w:val="004141FE"/>
    <w:rsid w:val="00414206"/>
    <w:rsid w:val="0041425D"/>
    <w:rsid w:val="0041430A"/>
    <w:rsid w:val="00414473"/>
    <w:rsid w:val="00414786"/>
    <w:rsid w:val="0041497E"/>
    <w:rsid w:val="00414B4C"/>
    <w:rsid w:val="00414B88"/>
    <w:rsid w:val="00414BB6"/>
    <w:rsid w:val="00414EA2"/>
    <w:rsid w:val="00414F13"/>
    <w:rsid w:val="00414F70"/>
    <w:rsid w:val="0041505C"/>
    <w:rsid w:val="00415079"/>
    <w:rsid w:val="00415359"/>
    <w:rsid w:val="0041554E"/>
    <w:rsid w:val="00415670"/>
    <w:rsid w:val="00415693"/>
    <w:rsid w:val="00415741"/>
    <w:rsid w:val="00415907"/>
    <w:rsid w:val="0041590E"/>
    <w:rsid w:val="0041596A"/>
    <w:rsid w:val="00415BC5"/>
    <w:rsid w:val="00415CE1"/>
    <w:rsid w:val="00415CFC"/>
    <w:rsid w:val="00415D78"/>
    <w:rsid w:val="00415EC9"/>
    <w:rsid w:val="00415F5F"/>
    <w:rsid w:val="00415FEE"/>
    <w:rsid w:val="00416462"/>
    <w:rsid w:val="00416730"/>
    <w:rsid w:val="004167CF"/>
    <w:rsid w:val="00416815"/>
    <w:rsid w:val="00416964"/>
    <w:rsid w:val="00416A27"/>
    <w:rsid w:val="00416A8C"/>
    <w:rsid w:val="00416BBB"/>
    <w:rsid w:val="00416E5A"/>
    <w:rsid w:val="00417223"/>
    <w:rsid w:val="0041732C"/>
    <w:rsid w:val="004174B6"/>
    <w:rsid w:val="0041783A"/>
    <w:rsid w:val="00417931"/>
    <w:rsid w:val="0041797A"/>
    <w:rsid w:val="00417B04"/>
    <w:rsid w:val="00417BDC"/>
    <w:rsid w:val="00417C8A"/>
    <w:rsid w:val="004200E0"/>
    <w:rsid w:val="00420197"/>
    <w:rsid w:val="0042027B"/>
    <w:rsid w:val="0042034D"/>
    <w:rsid w:val="00420370"/>
    <w:rsid w:val="004207B0"/>
    <w:rsid w:val="004209C0"/>
    <w:rsid w:val="00420B31"/>
    <w:rsid w:val="00420C14"/>
    <w:rsid w:val="00420E7D"/>
    <w:rsid w:val="0042119E"/>
    <w:rsid w:val="004213D3"/>
    <w:rsid w:val="004214B7"/>
    <w:rsid w:val="00421826"/>
    <w:rsid w:val="0042187C"/>
    <w:rsid w:val="00421991"/>
    <w:rsid w:val="00421A89"/>
    <w:rsid w:val="00421B93"/>
    <w:rsid w:val="00421BC6"/>
    <w:rsid w:val="00421E37"/>
    <w:rsid w:val="00421E39"/>
    <w:rsid w:val="00421E9C"/>
    <w:rsid w:val="00421EBC"/>
    <w:rsid w:val="00421F3B"/>
    <w:rsid w:val="00421F8C"/>
    <w:rsid w:val="00421FFB"/>
    <w:rsid w:val="0042202D"/>
    <w:rsid w:val="004220DD"/>
    <w:rsid w:val="004223C0"/>
    <w:rsid w:val="0042244A"/>
    <w:rsid w:val="004224F1"/>
    <w:rsid w:val="0042250A"/>
    <w:rsid w:val="0042276B"/>
    <w:rsid w:val="004227BE"/>
    <w:rsid w:val="004228DF"/>
    <w:rsid w:val="00422918"/>
    <w:rsid w:val="00422975"/>
    <w:rsid w:val="00422FA0"/>
    <w:rsid w:val="00422FA8"/>
    <w:rsid w:val="00422FC8"/>
    <w:rsid w:val="0042304B"/>
    <w:rsid w:val="00423333"/>
    <w:rsid w:val="00423392"/>
    <w:rsid w:val="004236A0"/>
    <w:rsid w:val="00423760"/>
    <w:rsid w:val="004237B4"/>
    <w:rsid w:val="004237D5"/>
    <w:rsid w:val="004239B2"/>
    <w:rsid w:val="00423A2D"/>
    <w:rsid w:val="00423A46"/>
    <w:rsid w:val="00423B05"/>
    <w:rsid w:val="00423B15"/>
    <w:rsid w:val="00423D47"/>
    <w:rsid w:val="00424084"/>
    <w:rsid w:val="00424147"/>
    <w:rsid w:val="004241AD"/>
    <w:rsid w:val="004243B7"/>
    <w:rsid w:val="004248F7"/>
    <w:rsid w:val="004249BC"/>
    <w:rsid w:val="00424A92"/>
    <w:rsid w:val="00424CDF"/>
    <w:rsid w:val="00424DDC"/>
    <w:rsid w:val="00424F67"/>
    <w:rsid w:val="00425034"/>
    <w:rsid w:val="00425084"/>
    <w:rsid w:val="00425156"/>
    <w:rsid w:val="004252D4"/>
    <w:rsid w:val="004254F6"/>
    <w:rsid w:val="004255FD"/>
    <w:rsid w:val="004256A4"/>
    <w:rsid w:val="0042584D"/>
    <w:rsid w:val="00425879"/>
    <w:rsid w:val="00425D39"/>
    <w:rsid w:val="00425E5C"/>
    <w:rsid w:val="00425E6C"/>
    <w:rsid w:val="00425E7E"/>
    <w:rsid w:val="00426034"/>
    <w:rsid w:val="00426192"/>
    <w:rsid w:val="004261A4"/>
    <w:rsid w:val="004264E4"/>
    <w:rsid w:val="004265ED"/>
    <w:rsid w:val="0042663D"/>
    <w:rsid w:val="00426871"/>
    <w:rsid w:val="0042689E"/>
    <w:rsid w:val="00426A36"/>
    <w:rsid w:val="00426ACA"/>
    <w:rsid w:val="00426C3C"/>
    <w:rsid w:val="00426E7D"/>
    <w:rsid w:val="00427202"/>
    <w:rsid w:val="004273AD"/>
    <w:rsid w:val="00427422"/>
    <w:rsid w:val="0042745B"/>
    <w:rsid w:val="004274E4"/>
    <w:rsid w:val="00427574"/>
    <w:rsid w:val="0042765B"/>
    <w:rsid w:val="00427669"/>
    <w:rsid w:val="004276DE"/>
    <w:rsid w:val="00427801"/>
    <w:rsid w:val="00427AB2"/>
    <w:rsid w:val="00427AFA"/>
    <w:rsid w:val="00427D28"/>
    <w:rsid w:val="00427D87"/>
    <w:rsid w:val="00427E24"/>
    <w:rsid w:val="00430171"/>
    <w:rsid w:val="0043017E"/>
    <w:rsid w:val="004302B8"/>
    <w:rsid w:val="00430373"/>
    <w:rsid w:val="00430458"/>
    <w:rsid w:val="0043059C"/>
    <w:rsid w:val="004305AE"/>
    <w:rsid w:val="004309CE"/>
    <w:rsid w:val="00430AD8"/>
    <w:rsid w:val="00430CA0"/>
    <w:rsid w:val="00430D3B"/>
    <w:rsid w:val="00430ED5"/>
    <w:rsid w:val="00431113"/>
    <w:rsid w:val="004311CD"/>
    <w:rsid w:val="00431218"/>
    <w:rsid w:val="0043154E"/>
    <w:rsid w:val="00431629"/>
    <w:rsid w:val="00431641"/>
    <w:rsid w:val="0043175C"/>
    <w:rsid w:val="004317EA"/>
    <w:rsid w:val="00431800"/>
    <w:rsid w:val="00431AE7"/>
    <w:rsid w:val="00431FB4"/>
    <w:rsid w:val="00432339"/>
    <w:rsid w:val="004324E6"/>
    <w:rsid w:val="00432709"/>
    <w:rsid w:val="0043284B"/>
    <w:rsid w:val="00432A03"/>
    <w:rsid w:val="00432AA4"/>
    <w:rsid w:val="00432D3F"/>
    <w:rsid w:val="00432ED4"/>
    <w:rsid w:val="004330F4"/>
    <w:rsid w:val="004332B6"/>
    <w:rsid w:val="004332D7"/>
    <w:rsid w:val="00433533"/>
    <w:rsid w:val="00433541"/>
    <w:rsid w:val="00433596"/>
    <w:rsid w:val="004336C4"/>
    <w:rsid w:val="004336CD"/>
    <w:rsid w:val="00433885"/>
    <w:rsid w:val="00433A08"/>
    <w:rsid w:val="00433A46"/>
    <w:rsid w:val="00433C6D"/>
    <w:rsid w:val="004340C7"/>
    <w:rsid w:val="004340CE"/>
    <w:rsid w:val="004342EC"/>
    <w:rsid w:val="0043432E"/>
    <w:rsid w:val="00434376"/>
    <w:rsid w:val="00434390"/>
    <w:rsid w:val="004344A8"/>
    <w:rsid w:val="004344E3"/>
    <w:rsid w:val="004346E5"/>
    <w:rsid w:val="0043481A"/>
    <w:rsid w:val="004348F2"/>
    <w:rsid w:val="00434907"/>
    <w:rsid w:val="00434A3B"/>
    <w:rsid w:val="00434AAF"/>
    <w:rsid w:val="00434CFF"/>
    <w:rsid w:val="00434DE1"/>
    <w:rsid w:val="00434E40"/>
    <w:rsid w:val="00435063"/>
    <w:rsid w:val="004350EC"/>
    <w:rsid w:val="004352DD"/>
    <w:rsid w:val="004352F4"/>
    <w:rsid w:val="004354BF"/>
    <w:rsid w:val="0043581D"/>
    <w:rsid w:val="004358F1"/>
    <w:rsid w:val="00435945"/>
    <w:rsid w:val="00435A06"/>
    <w:rsid w:val="00435AF8"/>
    <w:rsid w:val="00435D34"/>
    <w:rsid w:val="00435FB3"/>
    <w:rsid w:val="0043605D"/>
    <w:rsid w:val="00436262"/>
    <w:rsid w:val="004362B6"/>
    <w:rsid w:val="004364D2"/>
    <w:rsid w:val="004364F6"/>
    <w:rsid w:val="00436514"/>
    <w:rsid w:val="00436717"/>
    <w:rsid w:val="00436752"/>
    <w:rsid w:val="0043683F"/>
    <w:rsid w:val="00436A2F"/>
    <w:rsid w:val="00436BC8"/>
    <w:rsid w:val="00436C14"/>
    <w:rsid w:val="00436C77"/>
    <w:rsid w:val="00436F2B"/>
    <w:rsid w:val="00436FAF"/>
    <w:rsid w:val="0043706F"/>
    <w:rsid w:val="00437248"/>
    <w:rsid w:val="004372FE"/>
    <w:rsid w:val="0043748F"/>
    <w:rsid w:val="004374D7"/>
    <w:rsid w:val="00437A31"/>
    <w:rsid w:val="00437A51"/>
    <w:rsid w:val="00437B19"/>
    <w:rsid w:val="00437B35"/>
    <w:rsid w:val="00437DCF"/>
    <w:rsid w:val="00437F09"/>
    <w:rsid w:val="00437F61"/>
    <w:rsid w:val="00437FA5"/>
    <w:rsid w:val="004400A3"/>
    <w:rsid w:val="004400D3"/>
    <w:rsid w:val="00440208"/>
    <w:rsid w:val="004402EE"/>
    <w:rsid w:val="0044038D"/>
    <w:rsid w:val="00440432"/>
    <w:rsid w:val="00440434"/>
    <w:rsid w:val="0044068B"/>
    <w:rsid w:val="00440778"/>
    <w:rsid w:val="00440A84"/>
    <w:rsid w:val="00440E01"/>
    <w:rsid w:val="00440FBF"/>
    <w:rsid w:val="00441087"/>
    <w:rsid w:val="00441136"/>
    <w:rsid w:val="004412F4"/>
    <w:rsid w:val="00441535"/>
    <w:rsid w:val="004415BD"/>
    <w:rsid w:val="004416B7"/>
    <w:rsid w:val="004416E0"/>
    <w:rsid w:val="0044171E"/>
    <w:rsid w:val="00441A67"/>
    <w:rsid w:val="00441B17"/>
    <w:rsid w:val="00441CCE"/>
    <w:rsid w:val="00441D2E"/>
    <w:rsid w:val="004420FB"/>
    <w:rsid w:val="00442253"/>
    <w:rsid w:val="00442372"/>
    <w:rsid w:val="004423F7"/>
    <w:rsid w:val="0044249F"/>
    <w:rsid w:val="004424C8"/>
    <w:rsid w:val="0044289D"/>
    <w:rsid w:val="00442A04"/>
    <w:rsid w:val="00442A1B"/>
    <w:rsid w:val="00442A49"/>
    <w:rsid w:val="00442C35"/>
    <w:rsid w:val="00442FD6"/>
    <w:rsid w:val="00442FE4"/>
    <w:rsid w:val="0044354C"/>
    <w:rsid w:val="0044361A"/>
    <w:rsid w:val="0044364D"/>
    <w:rsid w:val="0044368E"/>
    <w:rsid w:val="00443821"/>
    <w:rsid w:val="00443A6E"/>
    <w:rsid w:val="00443F8E"/>
    <w:rsid w:val="00444008"/>
    <w:rsid w:val="0044442B"/>
    <w:rsid w:val="004445A0"/>
    <w:rsid w:val="0044461D"/>
    <w:rsid w:val="004446D6"/>
    <w:rsid w:val="00444716"/>
    <w:rsid w:val="004447E7"/>
    <w:rsid w:val="00444B8C"/>
    <w:rsid w:val="00444C07"/>
    <w:rsid w:val="00444C70"/>
    <w:rsid w:val="00444E51"/>
    <w:rsid w:val="00444EEE"/>
    <w:rsid w:val="004450E9"/>
    <w:rsid w:val="004451FB"/>
    <w:rsid w:val="004455A4"/>
    <w:rsid w:val="004455D3"/>
    <w:rsid w:val="00445689"/>
    <w:rsid w:val="00445856"/>
    <w:rsid w:val="0044586A"/>
    <w:rsid w:val="00445DE4"/>
    <w:rsid w:val="00445E40"/>
    <w:rsid w:val="00445EA8"/>
    <w:rsid w:val="00446075"/>
    <w:rsid w:val="00446228"/>
    <w:rsid w:val="0044626D"/>
    <w:rsid w:val="004462DD"/>
    <w:rsid w:val="00446410"/>
    <w:rsid w:val="0044648D"/>
    <w:rsid w:val="0044665D"/>
    <w:rsid w:val="00446679"/>
    <w:rsid w:val="00446685"/>
    <w:rsid w:val="0044686F"/>
    <w:rsid w:val="0044690B"/>
    <w:rsid w:val="0044690D"/>
    <w:rsid w:val="00446A0A"/>
    <w:rsid w:val="00446BBE"/>
    <w:rsid w:val="00446D61"/>
    <w:rsid w:val="00446FB1"/>
    <w:rsid w:val="0044736A"/>
    <w:rsid w:val="00447454"/>
    <w:rsid w:val="004476F2"/>
    <w:rsid w:val="0044782C"/>
    <w:rsid w:val="004479CB"/>
    <w:rsid w:val="00447AA7"/>
    <w:rsid w:val="00447C19"/>
    <w:rsid w:val="00447CF9"/>
    <w:rsid w:val="00447D0C"/>
    <w:rsid w:val="00447D3B"/>
    <w:rsid w:val="00447D70"/>
    <w:rsid w:val="00447DCC"/>
    <w:rsid w:val="00447E67"/>
    <w:rsid w:val="00447EBE"/>
    <w:rsid w:val="00447F07"/>
    <w:rsid w:val="0045006D"/>
    <w:rsid w:val="0045032D"/>
    <w:rsid w:val="00450770"/>
    <w:rsid w:val="0045093D"/>
    <w:rsid w:val="00450A07"/>
    <w:rsid w:val="00450AC5"/>
    <w:rsid w:val="00450ACE"/>
    <w:rsid w:val="00450C0A"/>
    <w:rsid w:val="00450C55"/>
    <w:rsid w:val="00450D1D"/>
    <w:rsid w:val="00451081"/>
    <w:rsid w:val="0045111A"/>
    <w:rsid w:val="004511BB"/>
    <w:rsid w:val="004512FF"/>
    <w:rsid w:val="004515FA"/>
    <w:rsid w:val="0045161E"/>
    <w:rsid w:val="00451645"/>
    <w:rsid w:val="00451691"/>
    <w:rsid w:val="004516A5"/>
    <w:rsid w:val="004516EE"/>
    <w:rsid w:val="0045190F"/>
    <w:rsid w:val="004519B1"/>
    <w:rsid w:val="00451B7F"/>
    <w:rsid w:val="00451D8A"/>
    <w:rsid w:val="00451D9F"/>
    <w:rsid w:val="0045204E"/>
    <w:rsid w:val="00452145"/>
    <w:rsid w:val="004528BA"/>
    <w:rsid w:val="00452A3C"/>
    <w:rsid w:val="00452BBA"/>
    <w:rsid w:val="00452C51"/>
    <w:rsid w:val="00452D7A"/>
    <w:rsid w:val="00452F57"/>
    <w:rsid w:val="00453298"/>
    <w:rsid w:val="00453364"/>
    <w:rsid w:val="004534BA"/>
    <w:rsid w:val="004534F4"/>
    <w:rsid w:val="0045363E"/>
    <w:rsid w:val="0045364D"/>
    <w:rsid w:val="0045366B"/>
    <w:rsid w:val="004536E6"/>
    <w:rsid w:val="00453906"/>
    <w:rsid w:val="00453B61"/>
    <w:rsid w:val="00453BC9"/>
    <w:rsid w:val="00453C66"/>
    <w:rsid w:val="00453C94"/>
    <w:rsid w:val="00453E07"/>
    <w:rsid w:val="00453F85"/>
    <w:rsid w:val="0045413B"/>
    <w:rsid w:val="004541CE"/>
    <w:rsid w:val="004545C8"/>
    <w:rsid w:val="00454607"/>
    <w:rsid w:val="00454622"/>
    <w:rsid w:val="00454907"/>
    <w:rsid w:val="00454E0F"/>
    <w:rsid w:val="00454EC2"/>
    <w:rsid w:val="00454F4E"/>
    <w:rsid w:val="00454F8E"/>
    <w:rsid w:val="00455079"/>
    <w:rsid w:val="0045514E"/>
    <w:rsid w:val="00455190"/>
    <w:rsid w:val="00455281"/>
    <w:rsid w:val="004552E9"/>
    <w:rsid w:val="00455393"/>
    <w:rsid w:val="004554A1"/>
    <w:rsid w:val="004554B8"/>
    <w:rsid w:val="0045551A"/>
    <w:rsid w:val="0045555D"/>
    <w:rsid w:val="00455565"/>
    <w:rsid w:val="00455774"/>
    <w:rsid w:val="00455796"/>
    <w:rsid w:val="00455A95"/>
    <w:rsid w:val="00455D12"/>
    <w:rsid w:val="00455DA5"/>
    <w:rsid w:val="00456148"/>
    <w:rsid w:val="0045645F"/>
    <w:rsid w:val="00456AA4"/>
    <w:rsid w:val="00456B42"/>
    <w:rsid w:val="00456CBC"/>
    <w:rsid w:val="00456ED3"/>
    <w:rsid w:val="004573D0"/>
    <w:rsid w:val="004577FB"/>
    <w:rsid w:val="00457A37"/>
    <w:rsid w:val="00457A95"/>
    <w:rsid w:val="00457AEC"/>
    <w:rsid w:val="0046011B"/>
    <w:rsid w:val="0046050D"/>
    <w:rsid w:val="00460604"/>
    <w:rsid w:val="00460695"/>
    <w:rsid w:val="00460814"/>
    <w:rsid w:val="00460821"/>
    <w:rsid w:val="004609BD"/>
    <w:rsid w:val="00460B9E"/>
    <w:rsid w:val="00460EC0"/>
    <w:rsid w:val="0046108A"/>
    <w:rsid w:val="004613CB"/>
    <w:rsid w:val="00461831"/>
    <w:rsid w:val="0046193F"/>
    <w:rsid w:val="00461CB8"/>
    <w:rsid w:val="00461CFB"/>
    <w:rsid w:val="00461D6C"/>
    <w:rsid w:val="00461F9B"/>
    <w:rsid w:val="004620E0"/>
    <w:rsid w:val="004620F8"/>
    <w:rsid w:val="00462220"/>
    <w:rsid w:val="00462256"/>
    <w:rsid w:val="0046226B"/>
    <w:rsid w:val="00462327"/>
    <w:rsid w:val="00462383"/>
    <w:rsid w:val="004623AB"/>
    <w:rsid w:val="0046256B"/>
    <w:rsid w:val="00462674"/>
    <w:rsid w:val="00462778"/>
    <w:rsid w:val="0046280E"/>
    <w:rsid w:val="0046285C"/>
    <w:rsid w:val="004628FC"/>
    <w:rsid w:val="00462BB4"/>
    <w:rsid w:val="00462D20"/>
    <w:rsid w:val="00462E41"/>
    <w:rsid w:val="00462F7B"/>
    <w:rsid w:val="004630C5"/>
    <w:rsid w:val="004631FF"/>
    <w:rsid w:val="00463328"/>
    <w:rsid w:val="00463481"/>
    <w:rsid w:val="004634E8"/>
    <w:rsid w:val="0046373D"/>
    <w:rsid w:val="004637BD"/>
    <w:rsid w:val="004637FB"/>
    <w:rsid w:val="00463B88"/>
    <w:rsid w:val="00463C7B"/>
    <w:rsid w:val="00463CA1"/>
    <w:rsid w:val="00463D44"/>
    <w:rsid w:val="00463DF5"/>
    <w:rsid w:val="00463FA5"/>
    <w:rsid w:val="0046417D"/>
    <w:rsid w:val="0046429A"/>
    <w:rsid w:val="00464308"/>
    <w:rsid w:val="00464838"/>
    <w:rsid w:val="00464932"/>
    <w:rsid w:val="00464C7C"/>
    <w:rsid w:val="00464E1C"/>
    <w:rsid w:val="00464F6C"/>
    <w:rsid w:val="004652DC"/>
    <w:rsid w:val="0046535B"/>
    <w:rsid w:val="004654EB"/>
    <w:rsid w:val="00465574"/>
    <w:rsid w:val="0046558B"/>
    <w:rsid w:val="0046559F"/>
    <w:rsid w:val="004656B3"/>
    <w:rsid w:val="00465885"/>
    <w:rsid w:val="004658DC"/>
    <w:rsid w:val="00465BC0"/>
    <w:rsid w:val="00465C50"/>
    <w:rsid w:val="00465C94"/>
    <w:rsid w:val="00465EB5"/>
    <w:rsid w:val="00465EFF"/>
    <w:rsid w:val="004662FA"/>
    <w:rsid w:val="00466449"/>
    <w:rsid w:val="004664CF"/>
    <w:rsid w:val="00466726"/>
    <w:rsid w:val="004668ED"/>
    <w:rsid w:val="00466BFC"/>
    <w:rsid w:val="00466DBF"/>
    <w:rsid w:val="00466E8E"/>
    <w:rsid w:val="00466ED1"/>
    <w:rsid w:val="00466F4F"/>
    <w:rsid w:val="00466F7E"/>
    <w:rsid w:val="00467BC3"/>
    <w:rsid w:val="00467C3A"/>
    <w:rsid w:val="00467CB3"/>
    <w:rsid w:val="00467E43"/>
    <w:rsid w:val="00467E95"/>
    <w:rsid w:val="00467FA4"/>
    <w:rsid w:val="00467FEE"/>
    <w:rsid w:val="00470077"/>
    <w:rsid w:val="004700F3"/>
    <w:rsid w:val="00470311"/>
    <w:rsid w:val="00470341"/>
    <w:rsid w:val="00470363"/>
    <w:rsid w:val="004704F1"/>
    <w:rsid w:val="0047051A"/>
    <w:rsid w:val="0047064C"/>
    <w:rsid w:val="004707EC"/>
    <w:rsid w:val="00470999"/>
    <w:rsid w:val="004709C7"/>
    <w:rsid w:val="00470D5F"/>
    <w:rsid w:val="00470D88"/>
    <w:rsid w:val="00470ED8"/>
    <w:rsid w:val="00471311"/>
    <w:rsid w:val="00471381"/>
    <w:rsid w:val="00471399"/>
    <w:rsid w:val="004717A3"/>
    <w:rsid w:val="00471AB9"/>
    <w:rsid w:val="00471B80"/>
    <w:rsid w:val="00471D0D"/>
    <w:rsid w:val="00471F73"/>
    <w:rsid w:val="00471FFC"/>
    <w:rsid w:val="00472171"/>
    <w:rsid w:val="00472337"/>
    <w:rsid w:val="004723FC"/>
    <w:rsid w:val="0047253C"/>
    <w:rsid w:val="0047259E"/>
    <w:rsid w:val="004725DB"/>
    <w:rsid w:val="00472619"/>
    <w:rsid w:val="00472627"/>
    <w:rsid w:val="0047264B"/>
    <w:rsid w:val="00472729"/>
    <w:rsid w:val="00472908"/>
    <w:rsid w:val="0047298E"/>
    <w:rsid w:val="004729BC"/>
    <w:rsid w:val="00472BA7"/>
    <w:rsid w:val="00472C85"/>
    <w:rsid w:val="00472E45"/>
    <w:rsid w:val="00472EF3"/>
    <w:rsid w:val="00473090"/>
    <w:rsid w:val="004730B0"/>
    <w:rsid w:val="004730CA"/>
    <w:rsid w:val="0047337A"/>
    <w:rsid w:val="00473445"/>
    <w:rsid w:val="004738A0"/>
    <w:rsid w:val="0047392A"/>
    <w:rsid w:val="00473C2A"/>
    <w:rsid w:val="004740B4"/>
    <w:rsid w:val="0047443F"/>
    <w:rsid w:val="0047448D"/>
    <w:rsid w:val="00474891"/>
    <w:rsid w:val="00474984"/>
    <w:rsid w:val="00474B46"/>
    <w:rsid w:val="00474B4A"/>
    <w:rsid w:val="00474CFC"/>
    <w:rsid w:val="00474DF8"/>
    <w:rsid w:val="00474E01"/>
    <w:rsid w:val="00474F4C"/>
    <w:rsid w:val="004752A0"/>
    <w:rsid w:val="004753B0"/>
    <w:rsid w:val="004753F6"/>
    <w:rsid w:val="0047546E"/>
    <w:rsid w:val="0047556C"/>
    <w:rsid w:val="004755D3"/>
    <w:rsid w:val="004756FF"/>
    <w:rsid w:val="004757D2"/>
    <w:rsid w:val="004757E4"/>
    <w:rsid w:val="00475853"/>
    <w:rsid w:val="004758BC"/>
    <w:rsid w:val="004759FC"/>
    <w:rsid w:val="00475C3A"/>
    <w:rsid w:val="00475FD1"/>
    <w:rsid w:val="00476020"/>
    <w:rsid w:val="00476093"/>
    <w:rsid w:val="004763F3"/>
    <w:rsid w:val="004764DE"/>
    <w:rsid w:val="00476569"/>
    <w:rsid w:val="004767CA"/>
    <w:rsid w:val="0047681C"/>
    <w:rsid w:val="00476881"/>
    <w:rsid w:val="00476A01"/>
    <w:rsid w:val="00476A9A"/>
    <w:rsid w:val="00476B33"/>
    <w:rsid w:val="00476BA5"/>
    <w:rsid w:val="00476D18"/>
    <w:rsid w:val="00476E1D"/>
    <w:rsid w:val="00477079"/>
    <w:rsid w:val="0047717D"/>
    <w:rsid w:val="0047767C"/>
    <w:rsid w:val="00477691"/>
    <w:rsid w:val="00477E7B"/>
    <w:rsid w:val="00477EB1"/>
    <w:rsid w:val="00480250"/>
    <w:rsid w:val="0048051B"/>
    <w:rsid w:val="0048054E"/>
    <w:rsid w:val="004806B9"/>
    <w:rsid w:val="00480832"/>
    <w:rsid w:val="00480DB0"/>
    <w:rsid w:val="00481308"/>
    <w:rsid w:val="0048151A"/>
    <w:rsid w:val="00481707"/>
    <w:rsid w:val="0048191C"/>
    <w:rsid w:val="00481B5F"/>
    <w:rsid w:val="00481CB3"/>
    <w:rsid w:val="00481D8B"/>
    <w:rsid w:val="00482038"/>
    <w:rsid w:val="004820DD"/>
    <w:rsid w:val="0048221E"/>
    <w:rsid w:val="00482294"/>
    <w:rsid w:val="0048269B"/>
    <w:rsid w:val="00482804"/>
    <w:rsid w:val="00482B47"/>
    <w:rsid w:val="00482C58"/>
    <w:rsid w:val="00482DF3"/>
    <w:rsid w:val="00482F96"/>
    <w:rsid w:val="00483022"/>
    <w:rsid w:val="004830F8"/>
    <w:rsid w:val="004831A2"/>
    <w:rsid w:val="004831EF"/>
    <w:rsid w:val="0048323E"/>
    <w:rsid w:val="00483292"/>
    <w:rsid w:val="004836FB"/>
    <w:rsid w:val="004837CF"/>
    <w:rsid w:val="0048381A"/>
    <w:rsid w:val="00483969"/>
    <w:rsid w:val="0048399D"/>
    <w:rsid w:val="004839AD"/>
    <w:rsid w:val="004839BE"/>
    <w:rsid w:val="004839E5"/>
    <w:rsid w:val="00483A2C"/>
    <w:rsid w:val="00483B1E"/>
    <w:rsid w:val="00483B64"/>
    <w:rsid w:val="00483EFD"/>
    <w:rsid w:val="00483F6F"/>
    <w:rsid w:val="00484016"/>
    <w:rsid w:val="004840B8"/>
    <w:rsid w:val="00484171"/>
    <w:rsid w:val="004841BC"/>
    <w:rsid w:val="004841D0"/>
    <w:rsid w:val="00484284"/>
    <w:rsid w:val="004847A7"/>
    <w:rsid w:val="00484864"/>
    <w:rsid w:val="004848C8"/>
    <w:rsid w:val="004848F7"/>
    <w:rsid w:val="00484D7C"/>
    <w:rsid w:val="00484DC5"/>
    <w:rsid w:val="004850B9"/>
    <w:rsid w:val="00485169"/>
    <w:rsid w:val="00485264"/>
    <w:rsid w:val="004853F4"/>
    <w:rsid w:val="00485675"/>
    <w:rsid w:val="0048586D"/>
    <w:rsid w:val="0048596C"/>
    <w:rsid w:val="00485CA1"/>
    <w:rsid w:val="00485CFA"/>
    <w:rsid w:val="00485D9D"/>
    <w:rsid w:val="00485DCE"/>
    <w:rsid w:val="00485E9B"/>
    <w:rsid w:val="00486293"/>
    <w:rsid w:val="004862C8"/>
    <w:rsid w:val="0048651D"/>
    <w:rsid w:val="00486539"/>
    <w:rsid w:val="00486655"/>
    <w:rsid w:val="0048672F"/>
    <w:rsid w:val="004867E6"/>
    <w:rsid w:val="00486823"/>
    <w:rsid w:val="0048686D"/>
    <w:rsid w:val="00486C7A"/>
    <w:rsid w:val="00486C80"/>
    <w:rsid w:val="00486D75"/>
    <w:rsid w:val="00486D92"/>
    <w:rsid w:val="00486E1F"/>
    <w:rsid w:val="0048700C"/>
    <w:rsid w:val="00487039"/>
    <w:rsid w:val="00487123"/>
    <w:rsid w:val="00487355"/>
    <w:rsid w:val="004874BB"/>
    <w:rsid w:val="00487680"/>
    <w:rsid w:val="00487732"/>
    <w:rsid w:val="004877AC"/>
    <w:rsid w:val="004877FC"/>
    <w:rsid w:val="00487C85"/>
    <w:rsid w:val="00487DB3"/>
    <w:rsid w:val="00487F52"/>
    <w:rsid w:val="00490015"/>
    <w:rsid w:val="004902A6"/>
    <w:rsid w:val="004903D9"/>
    <w:rsid w:val="00490561"/>
    <w:rsid w:val="00490C18"/>
    <w:rsid w:val="00490D7D"/>
    <w:rsid w:val="00490DC4"/>
    <w:rsid w:val="00490E15"/>
    <w:rsid w:val="00490F59"/>
    <w:rsid w:val="0049103B"/>
    <w:rsid w:val="004912FC"/>
    <w:rsid w:val="0049170A"/>
    <w:rsid w:val="0049180D"/>
    <w:rsid w:val="004918B1"/>
    <w:rsid w:val="004919A1"/>
    <w:rsid w:val="00491A87"/>
    <w:rsid w:val="00491C7F"/>
    <w:rsid w:val="004920DE"/>
    <w:rsid w:val="004920FD"/>
    <w:rsid w:val="0049212F"/>
    <w:rsid w:val="004921B0"/>
    <w:rsid w:val="00492450"/>
    <w:rsid w:val="00492494"/>
    <w:rsid w:val="00492542"/>
    <w:rsid w:val="0049258D"/>
    <w:rsid w:val="00492637"/>
    <w:rsid w:val="004926F8"/>
    <w:rsid w:val="00492722"/>
    <w:rsid w:val="00492A05"/>
    <w:rsid w:val="00492B29"/>
    <w:rsid w:val="00492B7F"/>
    <w:rsid w:val="00492B87"/>
    <w:rsid w:val="00492C13"/>
    <w:rsid w:val="00492DB6"/>
    <w:rsid w:val="00492E7A"/>
    <w:rsid w:val="00492EE7"/>
    <w:rsid w:val="00492F62"/>
    <w:rsid w:val="004932FD"/>
    <w:rsid w:val="0049336B"/>
    <w:rsid w:val="00493534"/>
    <w:rsid w:val="0049373C"/>
    <w:rsid w:val="00493A22"/>
    <w:rsid w:val="00493A88"/>
    <w:rsid w:val="00493AB0"/>
    <w:rsid w:val="00493E4D"/>
    <w:rsid w:val="00493FFF"/>
    <w:rsid w:val="004943CC"/>
    <w:rsid w:val="00494449"/>
    <w:rsid w:val="00494452"/>
    <w:rsid w:val="0049445E"/>
    <w:rsid w:val="00494481"/>
    <w:rsid w:val="004944CC"/>
    <w:rsid w:val="004944E4"/>
    <w:rsid w:val="00494793"/>
    <w:rsid w:val="00494812"/>
    <w:rsid w:val="0049484F"/>
    <w:rsid w:val="004948DB"/>
    <w:rsid w:val="00494972"/>
    <w:rsid w:val="00494B0A"/>
    <w:rsid w:val="00494BA0"/>
    <w:rsid w:val="00494D7E"/>
    <w:rsid w:val="00494F64"/>
    <w:rsid w:val="00495076"/>
    <w:rsid w:val="0049508F"/>
    <w:rsid w:val="00495192"/>
    <w:rsid w:val="00495210"/>
    <w:rsid w:val="00495360"/>
    <w:rsid w:val="00495510"/>
    <w:rsid w:val="00495800"/>
    <w:rsid w:val="0049588B"/>
    <w:rsid w:val="004958DE"/>
    <w:rsid w:val="0049592F"/>
    <w:rsid w:val="00495C09"/>
    <w:rsid w:val="00495CDB"/>
    <w:rsid w:val="00495DD9"/>
    <w:rsid w:val="00495EC9"/>
    <w:rsid w:val="00495FE1"/>
    <w:rsid w:val="004960B6"/>
    <w:rsid w:val="00496114"/>
    <w:rsid w:val="004961A4"/>
    <w:rsid w:val="00496343"/>
    <w:rsid w:val="0049639A"/>
    <w:rsid w:val="004964E3"/>
    <w:rsid w:val="00496862"/>
    <w:rsid w:val="00496B07"/>
    <w:rsid w:val="00496B67"/>
    <w:rsid w:val="00496E1C"/>
    <w:rsid w:val="00496F43"/>
    <w:rsid w:val="004970AE"/>
    <w:rsid w:val="00497302"/>
    <w:rsid w:val="0049755C"/>
    <w:rsid w:val="004976B7"/>
    <w:rsid w:val="00497894"/>
    <w:rsid w:val="00497A02"/>
    <w:rsid w:val="00497A12"/>
    <w:rsid w:val="00497A5D"/>
    <w:rsid w:val="00497B39"/>
    <w:rsid w:val="00497B9F"/>
    <w:rsid w:val="00497CF0"/>
    <w:rsid w:val="00497D69"/>
    <w:rsid w:val="00497FF3"/>
    <w:rsid w:val="004A0591"/>
    <w:rsid w:val="004A05EC"/>
    <w:rsid w:val="004A076D"/>
    <w:rsid w:val="004A09E0"/>
    <w:rsid w:val="004A0BE2"/>
    <w:rsid w:val="004A0F21"/>
    <w:rsid w:val="004A1687"/>
    <w:rsid w:val="004A1742"/>
    <w:rsid w:val="004A19C4"/>
    <w:rsid w:val="004A1A87"/>
    <w:rsid w:val="004A1B41"/>
    <w:rsid w:val="004A1DBF"/>
    <w:rsid w:val="004A1ED8"/>
    <w:rsid w:val="004A1F20"/>
    <w:rsid w:val="004A200D"/>
    <w:rsid w:val="004A2084"/>
    <w:rsid w:val="004A20A0"/>
    <w:rsid w:val="004A2205"/>
    <w:rsid w:val="004A2940"/>
    <w:rsid w:val="004A2C2F"/>
    <w:rsid w:val="004A2CC8"/>
    <w:rsid w:val="004A2F51"/>
    <w:rsid w:val="004A2F92"/>
    <w:rsid w:val="004A3183"/>
    <w:rsid w:val="004A3459"/>
    <w:rsid w:val="004A378B"/>
    <w:rsid w:val="004A3B34"/>
    <w:rsid w:val="004A3B6A"/>
    <w:rsid w:val="004A3C14"/>
    <w:rsid w:val="004A406C"/>
    <w:rsid w:val="004A4101"/>
    <w:rsid w:val="004A4143"/>
    <w:rsid w:val="004A41B1"/>
    <w:rsid w:val="004A41EC"/>
    <w:rsid w:val="004A4398"/>
    <w:rsid w:val="004A4430"/>
    <w:rsid w:val="004A45FD"/>
    <w:rsid w:val="004A47DD"/>
    <w:rsid w:val="004A4999"/>
    <w:rsid w:val="004A4AAB"/>
    <w:rsid w:val="004A4B41"/>
    <w:rsid w:val="004A4C3A"/>
    <w:rsid w:val="004A4CA6"/>
    <w:rsid w:val="004A4D43"/>
    <w:rsid w:val="004A4D5C"/>
    <w:rsid w:val="004A4D89"/>
    <w:rsid w:val="004A4DFD"/>
    <w:rsid w:val="004A4E19"/>
    <w:rsid w:val="004A4FDF"/>
    <w:rsid w:val="004A502B"/>
    <w:rsid w:val="004A5307"/>
    <w:rsid w:val="004A5425"/>
    <w:rsid w:val="004A5489"/>
    <w:rsid w:val="004A55D7"/>
    <w:rsid w:val="004A5723"/>
    <w:rsid w:val="004A5936"/>
    <w:rsid w:val="004A5971"/>
    <w:rsid w:val="004A5997"/>
    <w:rsid w:val="004A5E73"/>
    <w:rsid w:val="004A6114"/>
    <w:rsid w:val="004A6213"/>
    <w:rsid w:val="004A6250"/>
    <w:rsid w:val="004A630D"/>
    <w:rsid w:val="004A66EA"/>
    <w:rsid w:val="004A682D"/>
    <w:rsid w:val="004A68B3"/>
    <w:rsid w:val="004A69BE"/>
    <w:rsid w:val="004A6B84"/>
    <w:rsid w:val="004A6CB7"/>
    <w:rsid w:val="004A6D43"/>
    <w:rsid w:val="004A6E17"/>
    <w:rsid w:val="004A6EFB"/>
    <w:rsid w:val="004A6F87"/>
    <w:rsid w:val="004A7359"/>
    <w:rsid w:val="004A7390"/>
    <w:rsid w:val="004A73BD"/>
    <w:rsid w:val="004A7497"/>
    <w:rsid w:val="004A773E"/>
    <w:rsid w:val="004A7791"/>
    <w:rsid w:val="004A7821"/>
    <w:rsid w:val="004A7964"/>
    <w:rsid w:val="004A7A07"/>
    <w:rsid w:val="004A7A52"/>
    <w:rsid w:val="004A7CCA"/>
    <w:rsid w:val="004A7F23"/>
    <w:rsid w:val="004A7F69"/>
    <w:rsid w:val="004A7FDE"/>
    <w:rsid w:val="004A7FEF"/>
    <w:rsid w:val="004B009D"/>
    <w:rsid w:val="004B00BD"/>
    <w:rsid w:val="004B0302"/>
    <w:rsid w:val="004B046A"/>
    <w:rsid w:val="004B06A5"/>
    <w:rsid w:val="004B09D6"/>
    <w:rsid w:val="004B0A92"/>
    <w:rsid w:val="004B0AAD"/>
    <w:rsid w:val="004B0AD5"/>
    <w:rsid w:val="004B0DDD"/>
    <w:rsid w:val="004B120A"/>
    <w:rsid w:val="004B129A"/>
    <w:rsid w:val="004B1308"/>
    <w:rsid w:val="004B156A"/>
    <w:rsid w:val="004B1636"/>
    <w:rsid w:val="004B1962"/>
    <w:rsid w:val="004B1980"/>
    <w:rsid w:val="004B19FE"/>
    <w:rsid w:val="004B1D69"/>
    <w:rsid w:val="004B1E86"/>
    <w:rsid w:val="004B20F1"/>
    <w:rsid w:val="004B216E"/>
    <w:rsid w:val="004B2718"/>
    <w:rsid w:val="004B28BC"/>
    <w:rsid w:val="004B2905"/>
    <w:rsid w:val="004B2968"/>
    <w:rsid w:val="004B2A4D"/>
    <w:rsid w:val="004B2AA1"/>
    <w:rsid w:val="004B2B80"/>
    <w:rsid w:val="004B2D68"/>
    <w:rsid w:val="004B2DB5"/>
    <w:rsid w:val="004B2F45"/>
    <w:rsid w:val="004B2FE3"/>
    <w:rsid w:val="004B33C2"/>
    <w:rsid w:val="004B3422"/>
    <w:rsid w:val="004B346D"/>
    <w:rsid w:val="004B3676"/>
    <w:rsid w:val="004B384E"/>
    <w:rsid w:val="004B3B92"/>
    <w:rsid w:val="004B3D33"/>
    <w:rsid w:val="004B3D6E"/>
    <w:rsid w:val="004B3FD9"/>
    <w:rsid w:val="004B40ED"/>
    <w:rsid w:val="004B4214"/>
    <w:rsid w:val="004B42C1"/>
    <w:rsid w:val="004B43E9"/>
    <w:rsid w:val="004B4413"/>
    <w:rsid w:val="004B4505"/>
    <w:rsid w:val="004B4990"/>
    <w:rsid w:val="004B4996"/>
    <w:rsid w:val="004B4E7A"/>
    <w:rsid w:val="004B4F56"/>
    <w:rsid w:val="004B5201"/>
    <w:rsid w:val="004B5287"/>
    <w:rsid w:val="004B55C2"/>
    <w:rsid w:val="004B5682"/>
    <w:rsid w:val="004B575C"/>
    <w:rsid w:val="004B577D"/>
    <w:rsid w:val="004B580B"/>
    <w:rsid w:val="004B5C24"/>
    <w:rsid w:val="004B5C3D"/>
    <w:rsid w:val="004B5D86"/>
    <w:rsid w:val="004B5EF0"/>
    <w:rsid w:val="004B6127"/>
    <w:rsid w:val="004B625A"/>
    <w:rsid w:val="004B638F"/>
    <w:rsid w:val="004B643D"/>
    <w:rsid w:val="004B6888"/>
    <w:rsid w:val="004B689D"/>
    <w:rsid w:val="004B68F3"/>
    <w:rsid w:val="004B697C"/>
    <w:rsid w:val="004B6AC3"/>
    <w:rsid w:val="004B6CCE"/>
    <w:rsid w:val="004B6E0B"/>
    <w:rsid w:val="004B6E7F"/>
    <w:rsid w:val="004B72AC"/>
    <w:rsid w:val="004B730A"/>
    <w:rsid w:val="004B737B"/>
    <w:rsid w:val="004B747B"/>
    <w:rsid w:val="004B77B8"/>
    <w:rsid w:val="004B780F"/>
    <w:rsid w:val="004B78A0"/>
    <w:rsid w:val="004B7AA4"/>
    <w:rsid w:val="004B7AF9"/>
    <w:rsid w:val="004B7BAD"/>
    <w:rsid w:val="004C01F8"/>
    <w:rsid w:val="004C0282"/>
    <w:rsid w:val="004C0336"/>
    <w:rsid w:val="004C051F"/>
    <w:rsid w:val="004C06AF"/>
    <w:rsid w:val="004C095A"/>
    <w:rsid w:val="004C0AD3"/>
    <w:rsid w:val="004C0C3B"/>
    <w:rsid w:val="004C0D9A"/>
    <w:rsid w:val="004C0DF9"/>
    <w:rsid w:val="004C0E97"/>
    <w:rsid w:val="004C0FDB"/>
    <w:rsid w:val="004C1070"/>
    <w:rsid w:val="004C1153"/>
    <w:rsid w:val="004C1174"/>
    <w:rsid w:val="004C11B1"/>
    <w:rsid w:val="004C11B3"/>
    <w:rsid w:val="004C126F"/>
    <w:rsid w:val="004C12C3"/>
    <w:rsid w:val="004C143C"/>
    <w:rsid w:val="004C1546"/>
    <w:rsid w:val="004C16F5"/>
    <w:rsid w:val="004C1718"/>
    <w:rsid w:val="004C1837"/>
    <w:rsid w:val="004C186A"/>
    <w:rsid w:val="004C18AF"/>
    <w:rsid w:val="004C18BE"/>
    <w:rsid w:val="004C191A"/>
    <w:rsid w:val="004C1C8B"/>
    <w:rsid w:val="004C1D09"/>
    <w:rsid w:val="004C1F68"/>
    <w:rsid w:val="004C2080"/>
    <w:rsid w:val="004C20B4"/>
    <w:rsid w:val="004C24EF"/>
    <w:rsid w:val="004C2500"/>
    <w:rsid w:val="004C2639"/>
    <w:rsid w:val="004C287F"/>
    <w:rsid w:val="004C28D4"/>
    <w:rsid w:val="004C2B40"/>
    <w:rsid w:val="004C2B54"/>
    <w:rsid w:val="004C2C4E"/>
    <w:rsid w:val="004C2CE1"/>
    <w:rsid w:val="004C2E8F"/>
    <w:rsid w:val="004C2ED2"/>
    <w:rsid w:val="004C2FC6"/>
    <w:rsid w:val="004C2FEC"/>
    <w:rsid w:val="004C3136"/>
    <w:rsid w:val="004C3278"/>
    <w:rsid w:val="004C341F"/>
    <w:rsid w:val="004C3687"/>
    <w:rsid w:val="004C36CE"/>
    <w:rsid w:val="004C372D"/>
    <w:rsid w:val="004C3793"/>
    <w:rsid w:val="004C3A38"/>
    <w:rsid w:val="004C3A65"/>
    <w:rsid w:val="004C3AE8"/>
    <w:rsid w:val="004C3C8A"/>
    <w:rsid w:val="004C3DF0"/>
    <w:rsid w:val="004C4092"/>
    <w:rsid w:val="004C43AF"/>
    <w:rsid w:val="004C44EE"/>
    <w:rsid w:val="004C44FF"/>
    <w:rsid w:val="004C4601"/>
    <w:rsid w:val="004C48C8"/>
    <w:rsid w:val="004C49E0"/>
    <w:rsid w:val="004C4AB8"/>
    <w:rsid w:val="004C4CE2"/>
    <w:rsid w:val="004C4E57"/>
    <w:rsid w:val="004C56EA"/>
    <w:rsid w:val="004C598D"/>
    <w:rsid w:val="004C5BCD"/>
    <w:rsid w:val="004C5D05"/>
    <w:rsid w:val="004C5D0F"/>
    <w:rsid w:val="004C5D26"/>
    <w:rsid w:val="004C5D6F"/>
    <w:rsid w:val="004C5F09"/>
    <w:rsid w:val="004C6100"/>
    <w:rsid w:val="004C615B"/>
    <w:rsid w:val="004C63A3"/>
    <w:rsid w:val="004C64CA"/>
    <w:rsid w:val="004C65F4"/>
    <w:rsid w:val="004C66D4"/>
    <w:rsid w:val="004C678D"/>
    <w:rsid w:val="004C6B80"/>
    <w:rsid w:val="004C6BD0"/>
    <w:rsid w:val="004C6D5A"/>
    <w:rsid w:val="004C6DB6"/>
    <w:rsid w:val="004C7119"/>
    <w:rsid w:val="004C725B"/>
    <w:rsid w:val="004C7358"/>
    <w:rsid w:val="004C7473"/>
    <w:rsid w:val="004C769D"/>
    <w:rsid w:val="004C773C"/>
    <w:rsid w:val="004C77A9"/>
    <w:rsid w:val="004C7933"/>
    <w:rsid w:val="004C7A04"/>
    <w:rsid w:val="004C7A1C"/>
    <w:rsid w:val="004C7B11"/>
    <w:rsid w:val="004C7B25"/>
    <w:rsid w:val="004C7CF4"/>
    <w:rsid w:val="004C7D3B"/>
    <w:rsid w:val="004C7DCD"/>
    <w:rsid w:val="004D04D2"/>
    <w:rsid w:val="004D06F7"/>
    <w:rsid w:val="004D0804"/>
    <w:rsid w:val="004D0863"/>
    <w:rsid w:val="004D09EF"/>
    <w:rsid w:val="004D0B46"/>
    <w:rsid w:val="004D0D2B"/>
    <w:rsid w:val="004D0F6B"/>
    <w:rsid w:val="004D1180"/>
    <w:rsid w:val="004D11CA"/>
    <w:rsid w:val="004D11F1"/>
    <w:rsid w:val="004D134B"/>
    <w:rsid w:val="004D1379"/>
    <w:rsid w:val="004D13AD"/>
    <w:rsid w:val="004D1504"/>
    <w:rsid w:val="004D1A05"/>
    <w:rsid w:val="004D1AEB"/>
    <w:rsid w:val="004D1CB4"/>
    <w:rsid w:val="004D1D7A"/>
    <w:rsid w:val="004D1E60"/>
    <w:rsid w:val="004D2463"/>
    <w:rsid w:val="004D2950"/>
    <w:rsid w:val="004D2AF8"/>
    <w:rsid w:val="004D2BE1"/>
    <w:rsid w:val="004D2C04"/>
    <w:rsid w:val="004D2EFF"/>
    <w:rsid w:val="004D2FBA"/>
    <w:rsid w:val="004D3061"/>
    <w:rsid w:val="004D3162"/>
    <w:rsid w:val="004D345A"/>
    <w:rsid w:val="004D34B4"/>
    <w:rsid w:val="004D35A9"/>
    <w:rsid w:val="004D35F3"/>
    <w:rsid w:val="004D3897"/>
    <w:rsid w:val="004D3920"/>
    <w:rsid w:val="004D3948"/>
    <w:rsid w:val="004D3966"/>
    <w:rsid w:val="004D3B82"/>
    <w:rsid w:val="004D3BA2"/>
    <w:rsid w:val="004D3BE8"/>
    <w:rsid w:val="004D3C9B"/>
    <w:rsid w:val="004D3D56"/>
    <w:rsid w:val="004D3F15"/>
    <w:rsid w:val="004D3F41"/>
    <w:rsid w:val="004D403A"/>
    <w:rsid w:val="004D4153"/>
    <w:rsid w:val="004D43C4"/>
    <w:rsid w:val="004D4425"/>
    <w:rsid w:val="004D4468"/>
    <w:rsid w:val="004D4491"/>
    <w:rsid w:val="004D4660"/>
    <w:rsid w:val="004D475E"/>
    <w:rsid w:val="004D47E1"/>
    <w:rsid w:val="004D488C"/>
    <w:rsid w:val="004D4902"/>
    <w:rsid w:val="004D49D6"/>
    <w:rsid w:val="004D4B29"/>
    <w:rsid w:val="004D4B5E"/>
    <w:rsid w:val="004D4C60"/>
    <w:rsid w:val="004D4D2C"/>
    <w:rsid w:val="004D531E"/>
    <w:rsid w:val="004D5579"/>
    <w:rsid w:val="004D591B"/>
    <w:rsid w:val="004D5966"/>
    <w:rsid w:val="004D5A01"/>
    <w:rsid w:val="004D5ADB"/>
    <w:rsid w:val="004D5B3E"/>
    <w:rsid w:val="004D5C81"/>
    <w:rsid w:val="004D5CA6"/>
    <w:rsid w:val="004D5D90"/>
    <w:rsid w:val="004D5EC5"/>
    <w:rsid w:val="004D6061"/>
    <w:rsid w:val="004D6129"/>
    <w:rsid w:val="004D6365"/>
    <w:rsid w:val="004D63F1"/>
    <w:rsid w:val="004D661E"/>
    <w:rsid w:val="004D66A1"/>
    <w:rsid w:val="004D67BB"/>
    <w:rsid w:val="004D7080"/>
    <w:rsid w:val="004D7130"/>
    <w:rsid w:val="004D748C"/>
    <w:rsid w:val="004D77F7"/>
    <w:rsid w:val="004D7905"/>
    <w:rsid w:val="004D796E"/>
    <w:rsid w:val="004D7A45"/>
    <w:rsid w:val="004D7A78"/>
    <w:rsid w:val="004D7CE3"/>
    <w:rsid w:val="004D7D91"/>
    <w:rsid w:val="004E00ED"/>
    <w:rsid w:val="004E0219"/>
    <w:rsid w:val="004E034D"/>
    <w:rsid w:val="004E037C"/>
    <w:rsid w:val="004E04AF"/>
    <w:rsid w:val="004E04FB"/>
    <w:rsid w:val="004E0575"/>
    <w:rsid w:val="004E0A3E"/>
    <w:rsid w:val="004E0B30"/>
    <w:rsid w:val="004E0B4B"/>
    <w:rsid w:val="004E0BAE"/>
    <w:rsid w:val="004E0C78"/>
    <w:rsid w:val="004E0CA3"/>
    <w:rsid w:val="004E0D67"/>
    <w:rsid w:val="004E0E4E"/>
    <w:rsid w:val="004E0F7D"/>
    <w:rsid w:val="004E0FF5"/>
    <w:rsid w:val="004E10DB"/>
    <w:rsid w:val="004E12F9"/>
    <w:rsid w:val="004E131E"/>
    <w:rsid w:val="004E1446"/>
    <w:rsid w:val="004E159B"/>
    <w:rsid w:val="004E16AC"/>
    <w:rsid w:val="004E188B"/>
    <w:rsid w:val="004E1A07"/>
    <w:rsid w:val="004E1CEC"/>
    <w:rsid w:val="004E1F5D"/>
    <w:rsid w:val="004E206D"/>
    <w:rsid w:val="004E22BF"/>
    <w:rsid w:val="004E2391"/>
    <w:rsid w:val="004E277A"/>
    <w:rsid w:val="004E279D"/>
    <w:rsid w:val="004E29BB"/>
    <w:rsid w:val="004E2A6A"/>
    <w:rsid w:val="004E2BD6"/>
    <w:rsid w:val="004E2F6C"/>
    <w:rsid w:val="004E31FC"/>
    <w:rsid w:val="004E322D"/>
    <w:rsid w:val="004E333B"/>
    <w:rsid w:val="004E35AB"/>
    <w:rsid w:val="004E37F0"/>
    <w:rsid w:val="004E3A13"/>
    <w:rsid w:val="004E3A1F"/>
    <w:rsid w:val="004E3A41"/>
    <w:rsid w:val="004E3BF6"/>
    <w:rsid w:val="004E3C22"/>
    <w:rsid w:val="004E3DB1"/>
    <w:rsid w:val="004E3DB6"/>
    <w:rsid w:val="004E4427"/>
    <w:rsid w:val="004E45EC"/>
    <w:rsid w:val="004E46B7"/>
    <w:rsid w:val="004E49CB"/>
    <w:rsid w:val="004E4AA9"/>
    <w:rsid w:val="004E4C84"/>
    <w:rsid w:val="004E4F8E"/>
    <w:rsid w:val="004E505B"/>
    <w:rsid w:val="004E548E"/>
    <w:rsid w:val="004E54D5"/>
    <w:rsid w:val="004E554C"/>
    <w:rsid w:val="004E5605"/>
    <w:rsid w:val="004E571D"/>
    <w:rsid w:val="004E57EB"/>
    <w:rsid w:val="004E5BB1"/>
    <w:rsid w:val="004E5CC3"/>
    <w:rsid w:val="004E5DEF"/>
    <w:rsid w:val="004E5EA9"/>
    <w:rsid w:val="004E5F70"/>
    <w:rsid w:val="004E602B"/>
    <w:rsid w:val="004E6126"/>
    <w:rsid w:val="004E6164"/>
    <w:rsid w:val="004E6232"/>
    <w:rsid w:val="004E6252"/>
    <w:rsid w:val="004E6342"/>
    <w:rsid w:val="004E6461"/>
    <w:rsid w:val="004E6529"/>
    <w:rsid w:val="004E658D"/>
    <w:rsid w:val="004E65AD"/>
    <w:rsid w:val="004E6DD3"/>
    <w:rsid w:val="004E6F73"/>
    <w:rsid w:val="004E6FFC"/>
    <w:rsid w:val="004E7064"/>
    <w:rsid w:val="004E72A2"/>
    <w:rsid w:val="004E752A"/>
    <w:rsid w:val="004E75CB"/>
    <w:rsid w:val="004E78D0"/>
    <w:rsid w:val="004E7959"/>
    <w:rsid w:val="004E7995"/>
    <w:rsid w:val="004E7F5C"/>
    <w:rsid w:val="004F0045"/>
    <w:rsid w:val="004F01C5"/>
    <w:rsid w:val="004F0304"/>
    <w:rsid w:val="004F034F"/>
    <w:rsid w:val="004F03BC"/>
    <w:rsid w:val="004F0908"/>
    <w:rsid w:val="004F0C9E"/>
    <w:rsid w:val="004F0EA7"/>
    <w:rsid w:val="004F1282"/>
    <w:rsid w:val="004F1374"/>
    <w:rsid w:val="004F13F0"/>
    <w:rsid w:val="004F15C4"/>
    <w:rsid w:val="004F15DE"/>
    <w:rsid w:val="004F18F1"/>
    <w:rsid w:val="004F1A5E"/>
    <w:rsid w:val="004F1A79"/>
    <w:rsid w:val="004F1A9F"/>
    <w:rsid w:val="004F1BC8"/>
    <w:rsid w:val="004F1EC4"/>
    <w:rsid w:val="004F1EFB"/>
    <w:rsid w:val="004F1FA9"/>
    <w:rsid w:val="004F24CA"/>
    <w:rsid w:val="004F26FA"/>
    <w:rsid w:val="004F2991"/>
    <w:rsid w:val="004F29F2"/>
    <w:rsid w:val="004F2B62"/>
    <w:rsid w:val="004F2BB5"/>
    <w:rsid w:val="004F2C4E"/>
    <w:rsid w:val="004F2CB3"/>
    <w:rsid w:val="004F2E17"/>
    <w:rsid w:val="004F308B"/>
    <w:rsid w:val="004F311A"/>
    <w:rsid w:val="004F318B"/>
    <w:rsid w:val="004F32A2"/>
    <w:rsid w:val="004F3676"/>
    <w:rsid w:val="004F37AE"/>
    <w:rsid w:val="004F37EE"/>
    <w:rsid w:val="004F3AE6"/>
    <w:rsid w:val="004F4140"/>
    <w:rsid w:val="004F41B2"/>
    <w:rsid w:val="004F41C1"/>
    <w:rsid w:val="004F4364"/>
    <w:rsid w:val="004F4581"/>
    <w:rsid w:val="004F464B"/>
    <w:rsid w:val="004F4800"/>
    <w:rsid w:val="004F494C"/>
    <w:rsid w:val="004F4A48"/>
    <w:rsid w:val="004F4A4F"/>
    <w:rsid w:val="004F4AFF"/>
    <w:rsid w:val="004F4B1D"/>
    <w:rsid w:val="004F4BC2"/>
    <w:rsid w:val="004F5342"/>
    <w:rsid w:val="004F53B2"/>
    <w:rsid w:val="004F53EB"/>
    <w:rsid w:val="004F566F"/>
    <w:rsid w:val="004F5A12"/>
    <w:rsid w:val="004F5BE2"/>
    <w:rsid w:val="004F5C05"/>
    <w:rsid w:val="004F6108"/>
    <w:rsid w:val="004F61B1"/>
    <w:rsid w:val="004F638B"/>
    <w:rsid w:val="004F6446"/>
    <w:rsid w:val="004F654C"/>
    <w:rsid w:val="004F65FD"/>
    <w:rsid w:val="004F68A7"/>
    <w:rsid w:val="004F6910"/>
    <w:rsid w:val="004F6923"/>
    <w:rsid w:val="004F698E"/>
    <w:rsid w:val="004F69BE"/>
    <w:rsid w:val="004F6AA0"/>
    <w:rsid w:val="004F6AD3"/>
    <w:rsid w:val="004F6C10"/>
    <w:rsid w:val="004F6C44"/>
    <w:rsid w:val="004F6C5F"/>
    <w:rsid w:val="004F702A"/>
    <w:rsid w:val="004F7080"/>
    <w:rsid w:val="004F7248"/>
    <w:rsid w:val="004F7358"/>
    <w:rsid w:val="004F7390"/>
    <w:rsid w:val="004F74FD"/>
    <w:rsid w:val="004F768D"/>
    <w:rsid w:val="004F7757"/>
    <w:rsid w:val="004F77B3"/>
    <w:rsid w:val="004F77BB"/>
    <w:rsid w:val="004F782A"/>
    <w:rsid w:val="004F7925"/>
    <w:rsid w:val="004F7B69"/>
    <w:rsid w:val="004F7BBC"/>
    <w:rsid w:val="004F7E0F"/>
    <w:rsid w:val="00500025"/>
    <w:rsid w:val="00500049"/>
    <w:rsid w:val="005000A7"/>
    <w:rsid w:val="00500110"/>
    <w:rsid w:val="005002B2"/>
    <w:rsid w:val="005002B9"/>
    <w:rsid w:val="005002DA"/>
    <w:rsid w:val="00500680"/>
    <w:rsid w:val="0050075B"/>
    <w:rsid w:val="0050075F"/>
    <w:rsid w:val="00500A3A"/>
    <w:rsid w:val="00500A84"/>
    <w:rsid w:val="00500D2A"/>
    <w:rsid w:val="00500E83"/>
    <w:rsid w:val="00500EA4"/>
    <w:rsid w:val="00501386"/>
    <w:rsid w:val="005015DE"/>
    <w:rsid w:val="00501831"/>
    <w:rsid w:val="005018B8"/>
    <w:rsid w:val="005019CA"/>
    <w:rsid w:val="00501B25"/>
    <w:rsid w:val="00501B34"/>
    <w:rsid w:val="00501BD9"/>
    <w:rsid w:val="00501C25"/>
    <w:rsid w:val="00501E70"/>
    <w:rsid w:val="00501F63"/>
    <w:rsid w:val="00502086"/>
    <w:rsid w:val="005025FF"/>
    <w:rsid w:val="00502621"/>
    <w:rsid w:val="00502688"/>
    <w:rsid w:val="005027A6"/>
    <w:rsid w:val="00502870"/>
    <w:rsid w:val="005028C9"/>
    <w:rsid w:val="005028FF"/>
    <w:rsid w:val="00502AA6"/>
    <w:rsid w:val="00502BFD"/>
    <w:rsid w:val="00502D89"/>
    <w:rsid w:val="00502DAE"/>
    <w:rsid w:val="00502E6A"/>
    <w:rsid w:val="00502FFB"/>
    <w:rsid w:val="005031E2"/>
    <w:rsid w:val="00503235"/>
    <w:rsid w:val="00503258"/>
    <w:rsid w:val="0050327B"/>
    <w:rsid w:val="00503456"/>
    <w:rsid w:val="00503702"/>
    <w:rsid w:val="0050370B"/>
    <w:rsid w:val="0050383C"/>
    <w:rsid w:val="005038A0"/>
    <w:rsid w:val="005039E9"/>
    <w:rsid w:val="00503A2F"/>
    <w:rsid w:val="00503A98"/>
    <w:rsid w:val="00503B1A"/>
    <w:rsid w:val="00503B90"/>
    <w:rsid w:val="00503C42"/>
    <w:rsid w:val="00503CBB"/>
    <w:rsid w:val="00503CC3"/>
    <w:rsid w:val="00504283"/>
    <w:rsid w:val="005042B7"/>
    <w:rsid w:val="005043F9"/>
    <w:rsid w:val="00504A82"/>
    <w:rsid w:val="00504AFD"/>
    <w:rsid w:val="00504E04"/>
    <w:rsid w:val="00504E28"/>
    <w:rsid w:val="00504E55"/>
    <w:rsid w:val="00504E88"/>
    <w:rsid w:val="00504E94"/>
    <w:rsid w:val="00504FF2"/>
    <w:rsid w:val="00505122"/>
    <w:rsid w:val="005051B5"/>
    <w:rsid w:val="005051BF"/>
    <w:rsid w:val="005051E3"/>
    <w:rsid w:val="005052E7"/>
    <w:rsid w:val="0050530F"/>
    <w:rsid w:val="00505630"/>
    <w:rsid w:val="00505762"/>
    <w:rsid w:val="00505956"/>
    <w:rsid w:val="00505A23"/>
    <w:rsid w:val="00505A4C"/>
    <w:rsid w:val="00505A64"/>
    <w:rsid w:val="00505A8C"/>
    <w:rsid w:val="00505D1B"/>
    <w:rsid w:val="00505D2F"/>
    <w:rsid w:val="00505E19"/>
    <w:rsid w:val="00505E4F"/>
    <w:rsid w:val="0050618F"/>
    <w:rsid w:val="00506276"/>
    <w:rsid w:val="0050632F"/>
    <w:rsid w:val="0050633E"/>
    <w:rsid w:val="00506731"/>
    <w:rsid w:val="0050683A"/>
    <w:rsid w:val="005068CB"/>
    <w:rsid w:val="00506911"/>
    <w:rsid w:val="005069A2"/>
    <w:rsid w:val="00506BD5"/>
    <w:rsid w:val="00506EBE"/>
    <w:rsid w:val="00506F29"/>
    <w:rsid w:val="00506FE5"/>
    <w:rsid w:val="0050706B"/>
    <w:rsid w:val="00507083"/>
    <w:rsid w:val="0050722B"/>
    <w:rsid w:val="00507259"/>
    <w:rsid w:val="005076FF"/>
    <w:rsid w:val="00507A6C"/>
    <w:rsid w:val="00507B70"/>
    <w:rsid w:val="00507B82"/>
    <w:rsid w:val="00507BEC"/>
    <w:rsid w:val="00507D93"/>
    <w:rsid w:val="005103C5"/>
    <w:rsid w:val="00510684"/>
    <w:rsid w:val="005107C9"/>
    <w:rsid w:val="00510924"/>
    <w:rsid w:val="00510B48"/>
    <w:rsid w:val="00510D56"/>
    <w:rsid w:val="00510D63"/>
    <w:rsid w:val="00510E2F"/>
    <w:rsid w:val="00510FD2"/>
    <w:rsid w:val="00511199"/>
    <w:rsid w:val="0051121C"/>
    <w:rsid w:val="005112D2"/>
    <w:rsid w:val="0051135D"/>
    <w:rsid w:val="00511635"/>
    <w:rsid w:val="00511700"/>
    <w:rsid w:val="0051183E"/>
    <w:rsid w:val="005118F7"/>
    <w:rsid w:val="00511AA0"/>
    <w:rsid w:val="00511AE6"/>
    <w:rsid w:val="00511E67"/>
    <w:rsid w:val="005121FF"/>
    <w:rsid w:val="005122EE"/>
    <w:rsid w:val="0051236D"/>
    <w:rsid w:val="005125DF"/>
    <w:rsid w:val="00512671"/>
    <w:rsid w:val="0051275D"/>
    <w:rsid w:val="005127FE"/>
    <w:rsid w:val="00512B5C"/>
    <w:rsid w:val="00512FAF"/>
    <w:rsid w:val="00513051"/>
    <w:rsid w:val="0051315A"/>
    <w:rsid w:val="00513182"/>
    <w:rsid w:val="005131D3"/>
    <w:rsid w:val="005134DD"/>
    <w:rsid w:val="0051352C"/>
    <w:rsid w:val="00513712"/>
    <w:rsid w:val="00513A01"/>
    <w:rsid w:val="00513F3B"/>
    <w:rsid w:val="00514020"/>
    <w:rsid w:val="0051431C"/>
    <w:rsid w:val="0051454D"/>
    <w:rsid w:val="00514613"/>
    <w:rsid w:val="0051473E"/>
    <w:rsid w:val="0051479C"/>
    <w:rsid w:val="0051491F"/>
    <w:rsid w:val="00514992"/>
    <w:rsid w:val="005149BE"/>
    <w:rsid w:val="005149F6"/>
    <w:rsid w:val="00514AB7"/>
    <w:rsid w:val="00514B24"/>
    <w:rsid w:val="00514B57"/>
    <w:rsid w:val="00514C32"/>
    <w:rsid w:val="00514F44"/>
    <w:rsid w:val="00514FC2"/>
    <w:rsid w:val="00515388"/>
    <w:rsid w:val="005154F6"/>
    <w:rsid w:val="0051559A"/>
    <w:rsid w:val="00515660"/>
    <w:rsid w:val="005157F0"/>
    <w:rsid w:val="00515BFA"/>
    <w:rsid w:val="00515C0F"/>
    <w:rsid w:val="00515DD9"/>
    <w:rsid w:val="00515EBC"/>
    <w:rsid w:val="00516798"/>
    <w:rsid w:val="00516A0A"/>
    <w:rsid w:val="00516F40"/>
    <w:rsid w:val="0051700C"/>
    <w:rsid w:val="00517036"/>
    <w:rsid w:val="005170CD"/>
    <w:rsid w:val="0051738E"/>
    <w:rsid w:val="0051739B"/>
    <w:rsid w:val="005174C6"/>
    <w:rsid w:val="00517521"/>
    <w:rsid w:val="005177ED"/>
    <w:rsid w:val="005177FD"/>
    <w:rsid w:val="005179F6"/>
    <w:rsid w:val="00517A86"/>
    <w:rsid w:val="00517B87"/>
    <w:rsid w:val="00517C61"/>
    <w:rsid w:val="00517CAB"/>
    <w:rsid w:val="00517D41"/>
    <w:rsid w:val="00517D4F"/>
    <w:rsid w:val="00517FA7"/>
    <w:rsid w:val="0052005E"/>
    <w:rsid w:val="005201CC"/>
    <w:rsid w:val="0052028F"/>
    <w:rsid w:val="005203D5"/>
    <w:rsid w:val="0052050F"/>
    <w:rsid w:val="0052058B"/>
    <w:rsid w:val="0052092D"/>
    <w:rsid w:val="00520BC8"/>
    <w:rsid w:val="00520BFC"/>
    <w:rsid w:val="00520CD1"/>
    <w:rsid w:val="00520E32"/>
    <w:rsid w:val="00520FB0"/>
    <w:rsid w:val="005210C9"/>
    <w:rsid w:val="005215DF"/>
    <w:rsid w:val="0052180F"/>
    <w:rsid w:val="00521AEB"/>
    <w:rsid w:val="00521BC1"/>
    <w:rsid w:val="00521EAC"/>
    <w:rsid w:val="005223AB"/>
    <w:rsid w:val="005223DE"/>
    <w:rsid w:val="00522472"/>
    <w:rsid w:val="005224B9"/>
    <w:rsid w:val="0052253D"/>
    <w:rsid w:val="005225FA"/>
    <w:rsid w:val="00522692"/>
    <w:rsid w:val="005226DD"/>
    <w:rsid w:val="00522703"/>
    <w:rsid w:val="005227C6"/>
    <w:rsid w:val="005227E0"/>
    <w:rsid w:val="005228DE"/>
    <w:rsid w:val="005229F5"/>
    <w:rsid w:val="00522CCD"/>
    <w:rsid w:val="00522CDF"/>
    <w:rsid w:val="00522D6F"/>
    <w:rsid w:val="0052301E"/>
    <w:rsid w:val="005230ED"/>
    <w:rsid w:val="005232DE"/>
    <w:rsid w:val="0052349D"/>
    <w:rsid w:val="005234FD"/>
    <w:rsid w:val="00523646"/>
    <w:rsid w:val="00523791"/>
    <w:rsid w:val="00523825"/>
    <w:rsid w:val="0052393B"/>
    <w:rsid w:val="00523A3B"/>
    <w:rsid w:val="00523AFB"/>
    <w:rsid w:val="00523D1F"/>
    <w:rsid w:val="00523DAA"/>
    <w:rsid w:val="00523F8C"/>
    <w:rsid w:val="005240CB"/>
    <w:rsid w:val="0052411C"/>
    <w:rsid w:val="00524274"/>
    <w:rsid w:val="005242AA"/>
    <w:rsid w:val="005242FD"/>
    <w:rsid w:val="0052434A"/>
    <w:rsid w:val="00524406"/>
    <w:rsid w:val="005246F7"/>
    <w:rsid w:val="00524878"/>
    <w:rsid w:val="00524907"/>
    <w:rsid w:val="00524A62"/>
    <w:rsid w:val="00524BD6"/>
    <w:rsid w:val="00524BE8"/>
    <w:rsid w:val="00524C5D"/>
    <w:rsid w:val="00524D1B"/>
    <w:rsid w:val="00524D55"/>
    <w:rsid w:val="00524F14"/>
    <w:rsid w:val="005250C4"/>
    <w:rsid w:val="00525124"/>
    <w:rsid w:val="00525128"/>
    <w:rsid w:val="0052527B"/>
    <w:rsid w:val="00525287"/>
    <w:rsid w:val="0052543E"/>
    <w:rsid w:val="005254BC"/>
    <w:rsid w:val="00525532"/>
    <w:rsid w:val="0052575D"/>
    <w:rsid w:val="0052578D"/>
    <w:rsid w:val="005257B5"/>
    <w:rsid w:val="00525BF2"/>
    <w:rsid w:val="00525FC0"/>
    <w:rsid w:val="0052636D"/>
    <w:rsid w:val="00526565"/>
    <w:rsid w:val="0052659C"/>
    <w:rsid w:val="00526B88"/>
    <w:rsid w:val="00526C92"/>
    <w:rsid w:val="00526EC2"/>
    <w:rsid w:val="0052711C"/>
    <w:rsid w:val="00527399"/>
    <w:rsid w:val="005273AD"/>
    <w:rsid w:val="005274B8"/>
    <w:rsid w:val="005275FC"/>
    <w:rsid w:val="00527616"/>
    <w:rsid w:val="0052768C"/>
    <w:rsid w:val="00527A9D"/>
    <w:rsid w:val="00527ACE"/>
    <w:rsid w:val="00527BAC"/>
    <w:rsid w:val="00527D06"/>
    <w:rsid w:val="00527E55"/>
    <w:rsid w:val="00527E5B"/>
    <w:rsid w:val="00527E68"/>
    <w:rsid w:val="00527EF9"/>
    <w:rsid w:val="0053027B"/>
    <w:rsid w:val="005303F1"/>
    <w:rsid w:val="0053071B"/>
    <w:rsid w:val="00530722"/>
    <w:rsid w:val="00530896"/>
    <w:rsid w:val="005309D2"/>
    <w:rsid w:val="00530AB4"/>
    <w:rsid w:val="00530C74"/>
    <w:rsid w:val="00530D09"/>
    <w:rsid w:val="005310AF"/>
    <w:rsid w:val="005311A0"/>
    <w:rsid w:val="005314C2"/>
    <w:rsid w:val="005314C3"/>
    <w:rsid w:val="005314D5"/>
    <w:rsid w:val="00531579"/>
    <w:rsid w:val="0053158E"/>
    <w:rsid w:val="005315A2"/>
    <w:rsid w:val="00531944"/>
    <w:rsid w:val="00531A99"/>
    <w:rsid w:val="00531B9A"/>
    <w:rsid w:val="00531DC9"/>
    <w:rsid w:val="00531EB6"/>
    <w:rsid w:val="00531EDC"/>
    <w:rsid w:val="005322E9"/>
    <w:rsid w:val="005323FB"/>
    <w:rsid w:val="00532456"/>
    <w:rsid w:val="00532482"/>
    <w:rsid w:val="005325A1"/>
    <w:rsid w:val="005327BC"/>
    <w:rsid w:val="00532868"/>
    <w:rsid w:val="005328EC"/>
    <w:rsid w:val="00532939"/>
    <w:rsid w:val="005329CB"/>
    <w:rsid w:val="00532A55"/>
    <w:rsid w:val="00532AF9"/>
    <w:rsid w:val="00532B43"/>
    <w:rsid w:val="00532C08"/>
    <w:rsid w:val="00532CA9"/>
    <w:rsid w:val="00532E1D"/>
    <w:rsid w:val="00532EB7"/>
    <w:rsid w:val="0053305C"/>
    <w:rsid w:val="0053345C"/>
    <w:rsid w:val="0053346F"/>
    <w:rsid w:val="005334CC"/>
    <w:rsid w:val="0053368E"/>
    <w:rsid w:val="00533730"/>
    <w:rsid w:val="0053373E"/>
    <w:rsid w:val="005337A3"/>
    <w:rsid w:val="005337CD"/>
    <w:rsid w:val="005338AA"/>
    <w:rsid w:val="00533A9E"/>
    <w:rsid w:val="00533CB2"/>
    <w:rsid w:val="00533DC7"/>
    <w:rsid w:val="00533E31"/>
    <w:rsid w:val="005340A5"/>
    <w:rsid w:val="005342C3"/>
    <w:rsid w:val="005344E0"/>
    <w:rsid w:val="005346D3"/>
    <w:rsid w:val="00534781"/>
    <w:rsid w:val="00534903"/>
    <w:rsid w:val="00534976"/>
    <w:rsid w:val="00534A12"/>
    <w:rsid w:val="00534A3B"/>
    <w:rsid w:val="00534B78"/>
    <w:rsid w:val="00534C1D"/>
    <w:rsid w:val="00534C43"/>
    <w:rsid w:val="00534ED9"/>
    <w:rsid w:val="00534FC0"/>
    <w:rsid w:val="00535188"/>
    <w:rsid w:val="00535293"/>
    <w:rsid w:val="005355AC"/>
    <w:rsid w:val="0053562E"/>
    <w:rsid w:val="005356E7"/>
    <w:rsid w:val="00535775"/>
    <w:rsid w:val="00535811"/>
    <w:rsid w:val="0053583C"/>
    <w:rsid w:val="00535B63"/>
    <w:rsid w:val="00535E3A"/>
    <w:rsid w:val="00535E51"/>
    <w:rsid w:val="00536017"/>
    <w:rsid w:val="00536084"/>
    <w:rsid w:val="0053608B"/>
    <w:rsid w:val="00536124"/>
    <w:rsid w:val="005361C8"/>
    <w:rsid w:val="005362F5"/>
    <w:rsid w:val="00536693"/>
    <w:rsid w:val="005366B5"/>
    <w:rsid w:val="005366BC"/>
    <w:rsid w:val="00536B85"/>
    <w:rsid w:val="00536CB7"/>
    <w:rsid w:val="00536CCA"/>
    <w:rsid w:val="00536D54"/>
    <w:rsid w:val="00536FB9"/>
    <w:rsid w:val="0053710A"/>
    <w:rsid w:val="005371DF"/>
    <w:rsid w:val="0053725B"/>
    <w:rsid w:val="00537579"/>
    <w:rsid w:val="0053765A"/>
    <w:rsid w:val="00537809"/>
    <w:rsid w:val="00537852"/>
    <w:rsid w:val="0053795A"/>
    <w:rsid w:val="00537A87"/>
    <w:rsid w:val="00537AD7"/>
    <w:rsid w:val="00537C1A"/>
    <w:rsid w:val="00537ECE"/>
    <w:rsid w:val="00537F41"/>
    <w:rsid w:val="00537FEA"/>
    <w:rsid w:val="0054006F"/>
    <w:rsid w:val="0054064C"/>
    <w:rsid w:val="00540848"/>
    <w:rsid w:val="0054084D"/>
    <w:rsid w:val="005408E0"/>
    <w:rsid w:val="00540B0C"/>
    <w:rsid w:val="00540C55"/>
    <w:rsid w:val="00540C57"/>
    <w:rsid w:val="00540E50"/>
    <w:rsid w:val="00540FAB"/>
    <w:rsid w:val="00541220"/>
    <w:rsid w:val="005412D0"/>
    <w:rsid w:val="00541380"/>
    <w:rsid w:val="00541805"/>
    <w:rsid w:val="00541DD9"/>
    <w:rsid w:val="00541DF4"/>
    <w:rsid w:val="00541F39"/>
    <w:rsid w:val="005421BC"/>
    <w:rsid w:val="005425AD"/>
    <w:rsid w:val="00542645"/>
    <w:rsid w:val="00542646"/>
    <w:rsid w:val="0054297C"/>
    <w:rsid w:val="00542A00"/>
    <w:rsid w:val="00542B29"/>
    <w:rsid w:val="00542DE6"/>
    <w:rsid w:val="00543114"/>
    <w:rsid w:val="005433F9"/>
    <w:rsid w:val="00543460"/>
    <w:rsid w:val="005434BB"/>
    <w:rsid w:val="00543586"/>
    <w:rsid w:val="005435F5"/>
    <w:rsid w:val="005436B9"/>
    <w:rsid w:val="005436C3"/>
    <w:rsid w:val="005437D6"/>
    <w:rsid w:val="0054391E"/>
    <w:rsid w:val="00543C63"/>
    <w:rsid w:val="00543DC0"/>
    <w:rsid w:val="00543EFE"/>
    <w:rsid w:val="00543F62"/>
    <w:rsid w:val="0054414F"/>
    <w:rsid w:val="005441B8"/>
    <w:rsid w:val="00544226"/>
    <w:rsid w:val="005443B3"/>
    <w:rsid w:val="00544413"/>
    <w:rsid w:val="005445CA"/>
    <w:rsid w:val="005447CE"/>
    <w:rsid w:val="0054486A"/>
    <w:rsid w:val="0054497B"/>
    <w:rsid w:val="005449A7"/>
    <w:rsid w:val="005449EE"/>
    <w:rsid w:val="00544B8F"/>
    <w:rsid w:val="00544BEB"/>
    <w:rsid w:val="00544C1E"/>
    <w:rsid w:val="00544D12"/>
    <w:rsid w:val="00544EA0"/>
    <w:rsid w:val="0054505E"/>
    <w:rsid w:val="00545242"/>
    <w:rsid w:val="00545258"/>
    <w:rsid w:val="0054537C"/>
    <w:rsid w:val="00545420"/>
    <w:rsid w:val="00545428"/>
    <w:rsid w:val="005454D3"/>
    <w:rsid w:val="00545620"/>
    <w:rsid w:val="00545755"/>
    <w:rsid w:val="005457F2"/>
    <w:rsid w:val="00545982"/>
    <w:rsid w:val="00545A24"/>
    <w:rsid w:val="00545C96"/>
    <w:rsid w:val="00545D95"/>
    <w:rsid w:val="00545DF4"/>
    <w:rsid w:val="00545F07"/>
    <w:rsid w:val="00546107"/>
    <w:rsid w:val="0054629C"/>
    <w:rsid w:val="0054665A"/>
    <w:rsid w:val="0054675F"/>
    <w:rsid w:val="00546A26"/>
    <w:rsid w:val="00546A31"/>
    <w:rsid w:val="00546AFB"/>
    <w:rsid w:val="00546CBE"/>
    <w:rsid w:val="00546DCA"/>
    <w:rsid w:val="005471DC"/>
    <w:rsid w:val="005473CA"/>
    <w:rsid w:val="00547603"/>
    <w:rsid w:val="005476C5"/>
    <w:rsid w:val="005477C7"/>
    <w:rsid w:val="0054781B"/>
    <w:rsid w:val="00547F92"/>
    <w:rsid w:val="00550053"/>
    <w:rsid w:val="00550065"/>
    <w:rsid w:val="00550141"/>
    <w:rsid w:val="0055026C"/>
    <w:rsid w:val="0055047D"/>
    <w:rsid w:val="0055059D"/>
    <w:rsid w:val="00550764"/>
    <w:rsid w:val="0055085D"/>
    <w:rsid w:val="005508B3"/>
    <w:rsid w:val="00550C5E"/>
    <w:rsid w:val="00550CC9"/>
    <w:rsid w:val="00550D73"/>
    <w:rsid w:val="00551030"/>
    <w:rsid w:val="00551209"/>
    <w:rsid w:val="005514B3"/>
    <w:rsid w:val="005514F3"/>
    <w:rsid w:val="00551557"/>
    <w:rsid w:val="00551622"/>
    <w:rsid w:val="00551680"/>
    <w:rsid w:val="00551814"/>
    <w:rsid w:val="00551A26"/>
    <w:rsid w:val="00551BBE"/>
    <w:rsid w:val="00551DC2"/>
    <w:rsid w:val="005522D4"/>
    <w:rsid w:val="00552358"/>
    <w:rsid w:val="00552964"/>
    <w:rsid w:val="00552B89"/>
    <w:rsid w:val="00552C45"/>
    <w:rsid w:val="00552E38"/>
    <w:rsid w:val="00553053"/>
    <w:rsid w:val="005531B1"/>
    <w:rsid w:val="005531BD"/>
    <w:rsid w:val="00553490"/>
    <w:rsid w:val="005534F1"/>
    <w:rsid w:val="00553517"/>
    <w:rsid w:val="00553571"/>
    <w:rsid w:val="0055368F"/>
    <w:rsid w:val="0055370B"/>
    <w:rsid w:val="00553A46"/>
    <w:rsid w:val="00553DBC"/>
    <w:rsid w:val="00553F08"/>
    <w:rsid w:val="00554090"/>
    <w:rsid w:val="005546B7"/>
    <w:rsid w:val="00554953"/>
    <w:rsid w:val="00554B86"/>
    <w:rsid w:val="00554D94"/>
    <w:rsid w:val="00554F98"/>
    <w:rsid w:val="00555242"/>
    <w:rsid w:val="00555288"/>
    <w:rsid w:val="005552E5"/>
    <w:rsid w:val="00555411"/>
    <w:rsid w:val="005556D8"/>
    <w:rsid w:val="0055573E"/>
    <w:rsid w:val="00555921"/>
    <w:rsid w:val="00555949"/>
    <w:rsid w:val="00555DD0"/>
    <w:rsid w:val="00555E79"/>
    <w:rsid w:val="00555F8E"/>
    <w:rsid w:val="005560D1"/>
    <w:rsid w:val="005562D0"/>
    <w:rsid w:val="00556477"/>
    <w:rsid w:val="00556478"/>
    <w:rsid w:val="005564BB"/>
    <w:rsid w:val="005565FB"/>
    <w:rsid w:val="00556721"/>
    <w:rsid w:val="005567B2"/>
    <w:rsid w:val="00556B47"/>
    <w:rsid w:val="00556E18"/>
    <w:rsid w:val="00556E74"/>
    <w:rsid w:val="00556F6C"/>
    <w:rsid w:val="005571EC"/>
    <w:rsid w:val="005571FD"/>
    <w:rsid w:val="00557268"/>
    <w:rsid w:val="00557296"/>
    <w:rsid w:val="005574A0"/>
    <w:rsid w:val="005574B1"/>
    <w:rsid w:val="005575F9"/>
    <w:rsid w:val="005576F1"/>
    <w:rsid w:val="00557870"/>
    <w:rsid w:val="005579CA"/>
    <w:rsid w:val="00557A3D"/>
    <w:rsid w:val="00557A40"/>
    <w:rsid w:val="00557A4A"/>
    <w:rsid w:val="00557A8A"/>
    <w:rsid w:val="00557B71"/>
    <w:rsid w:val="00557CE3"/>
    <w:rsid w:val="00557D7E"/>
    <w:rsid w:val="00557E13"/>
    <w:rsid w:val="0056006A"/>
    <w:rsid w:val="00560161"/>
    <w:rsid w:val="0056018C"/>
    <w:rsid w:val="005601C6"/>
    <w:rsid w:val="00560277"/>
    <w:rsid w:val="0056029D"/>
    <w:rsid w:val="005603C6"/>
    <w:rsid w:val="005603DB"/>
    <w:rsid w:val="005604FA"/>
    <w:rsid w:val="005605B4"/>
    <w:rsid w:val="00560685"/>
    <w:rsid w:val="005606E1"/>
    <w:rsid w:val="00560721"/>
    <w:rsid w:val="005607C7"/>
    <w:rsid w:val="0056087C"/>
    <w:rsid w:val="00560938"/>
    <w:rsid w:val="005609C1"/>
    <w:rsid w:val="00560A21"/>
    <w:rsid w:val="00560A90"/>
    <w:rsid w:val="00560AF1"/>
    <w:rsid w:val="00560B67"/>
    <w:rsid w:val="00560BD3"/>
    <w:rsid w:val="00560C30"/>
    <w:rsid w:val="00560E6B"/>
    <w:rsid w:val="005610F0"/>
    <w:rsid w:val="00561145"/>
    <w:rsid w:val="00561286"/>
    <w:rsid w:val="005612FC"/>
    <w:rsid w:val="0056142A"/>
    <w:rsid w:val="00561562"/>
    <w:rsid w:val="00561568"/>
    <w:rsid w:val="005618E3"/>
    <w:rsid w:val="0056193E"/>
    <w:rsid w:val="00561A4F"/>
    <w:rsid w:val="00561B68"/>
    <w:rsid w:val="00561B7F"/>
    <w:rsid w:val="00561CA9"/>
    <w:rsid w:val="00561CBB"/>
    <w:rsid w:val="00561DE7"/>
    <w:rsid w:val="00561F51"/>
    <w:rsid w:val="00561FA3"/>
    <w:rsid w:val="00562092"/>
    <w:rsid w:val="0056216A"/>
    <w:rsid w:val="00562436"/>
    <w:rsid w:val="005624E4"/>
    <w:rsid w:val="00562531"/>
    <w:rsid w:val="0056257A"/>
    <w:rsid w:val="005626D7"/>
    <w:rsid w:val="00562AEE"/>
    <w:rsid w:val="00562AF4"/>
    <w:rsid w:val="00562BA6"/>
    <w:rsid w:val="00562E18"/>
    <w:rsid w:val="0056318C"/>
    <w:rsid w:val="005631DD"/>
    <w:rsid w:val="00563638"/>
    <w:rsid w:val="00563715"/>
    <w:rsid w:val="00563722"/>
    <w:rsid w:val="00563767"/>
    <w:rsid w:val="0056393D"/>
    <w:rsid w:val="00563D86"/>
    <w:rsid w:val="00563DE6"/>
    <w:rsid w:val="00564046"/>
    <w:rsid w:val="00564187"/>
    <w:rsid w:val="0056437E"/>
    <w:rsid w:val="0056439A"/>
    <w:rsid w:val="00564449"/>
    <w:rsid w:val="0056474E"/>
    <w:rsid w:val="00564E53"/>
    <w:rsid w:val="00564E88"/>
    <w:rsid w:val="00564E95"/>
    <w:rsid w:val="0056522D"/>
    <w:rsid w:val="0056528D"/>
    <w:rsid w:val="00565354"/>
    <w:rsid w:val="005654C9"/>
    <w:rsid w:val="00565543"/>
    <w:rsid w:val="005656AC"/>
    <w:rsid w:val="005656F8"/>
    <w:rsid w:val="00565A60"/>
    <w:rsid w:val="00565F9F"/>
    <w:rsid w:val="0056628B"/>
    <w:rsid w:val="00566298"/>
    <w:rsid w:val="0056635C"/>
    <w:rsid w:val="005664A9"/>
    <w:rsid w:val="0056666B"/>
    <w:rsid w:val="0056688F"/>
    <w:rsid w:val="005668B9"/>
    <w:rsid w:val="00566AF7"/>
    <w:rsid w:val="00566B30"/>
    <w:rsid w:val="00566BAF"/>
    <w:rsid w:val="00566EE3"/>
    <w:rsid w:val="00566F6B"/>
    <w:rsid w:val="00567219"/>
    <w:rsid w:val="005673B3"/>
    <w:rsid w:val="0056745F"/>
    <w:rsid w:val="00567654"/>
    <w:rsid w:val="0056779B"/>
    <w:rsid w:val="005677A3"/>
    <w:rsid w:val="005677FF"/>
    <w:rsid w:val="00567C41"/>
    <w:rsid w:val="00567C7F"/>
    <w:rsid w:val="00567DB5"/>
    <w:rsid w:val="00567E3F"/>
    <w:rsid w:val="00567EA6"/>
    <w:rsid w:val="00570178"/>
    <w:rsid w:val="005705EE"/>
    <w:rsid w:val="00570784"/>
    <w:rsid w:val="0057091E"/>
    <w:rsid w:val="005709C9"/>
    <w:rsid w:val="00570B0D"/>
    <w:rsid w:val="00570C7E"/>
    <w:rsid w:val="00570D3B"/>
    <w:rsid w:val="00570DD0"/>
    <w:rsid w:val="00571298"/>
    <w:rsid w:val="00571974"/>
    <w:rsid w:val="005719B6"/>
    <w:rsid w:val="00571C0B"/>
    <w:rsid w:val="00571F5D"/>
    <w:rsid w:val="0057220A"/>
    <w:rsid w:val="00572328"/>
    <w:rsid w:val="005723D6"/>
    <w:rsid w:val="0057247E"/>
    <w:rsid w:val="005724BF"/>
    <w:rsid w:val="00572719"/>
    <w:rsid w:val="0057277A"/>
    <w:rsid w:val="00572AEC"/>
    <w:rsid w:val="00572CF3"/>
    <w:rsid w:val="00573354"/>
    <w:rsid w:val="00573577"/>
    <w:rsid w:val="0057358F"/>
    <w:rsid w:val="00573654"/>
    <w:rsid w:val="0057384F"/>
    <w:rsid w:val="00573881"/>
    <w:rsid w:val="005739BE"/>
    <w:rsid w:val="00573A31"/>
    <w:rsid w:val="00573B5B"/>
    <w:rsid w:val="00573CCF"/>
    <w:rsid w:val="00573D25"/>
    <w:rsid w:val="00573D5F"/>
    <w:rsid w:val="00573F09"/>
    <w:rsid w:val="00573F1C"/>
    <w:rsid w:val="00573F6A"/>
    <w:rsid w:val="005740F5"/>
    <w:rsid w:val="005744CF"/>
    <w:rsid w:val="00574561"/>
    <w:rsid w:val="00574580"/>
    <w:rsid w:val="005746CC"/>
    <w:rsid w:val="0057473D"/>
    <w:rsid w:val="005747D9"/>
    <w:rsid w:val="005747E5"/>
    <w:rsid w:val="005747ED"/>
    <w:rsid w:val="00574A1E"/>
    <w:rsid w:val="00574A44"/>
    <w:rsid w:val="00574A50"/>
    <w:rsid w:val="00574A6E"/>
    <w:rsid w:val="00574B57"/>
    <w:rsid w:val="00574C21"/>
    <w:rsid w:val="00574CE3"/>
    <w:rsid w:val="00574CF3"/>
    <w:rsid w:val="00574EC4"/>
    <w:rsid w:val="00574FF5"/>
    <w:rsid w:val="00575005"/>
    <w:rsid w:val="00575028"/>
    <w:rsid w:val="005750AA"/>
    <w:rsid w:val="00575535"/>
    <w:rsid w:val="00575564"/>
    <w:rsid w:val="00575803"/>
    <w:rsid w:val="00575C61"/>
    <w:rsid w:val="00575F94"/>
    <w:rsid w:val="00576030"/>
    <w:rsid w:val="0057606A"/>
    <w:rsid w:val="00576378"/>
    <w:rsid w:val="005763BC"/>
    <w:rsid w:val="005766B3"/>
    <w:rsid w:val="00576AED"/>
    <w:rsid w:val="00576CF4"/>
    <w:rsid w:val="00576D11"/>
    <w:rsid w:val="00576E26"/>
    <w:rsid w:val="00577145"/>
    <w:rsid w:val="0057731D"/>
    <w:rsid w:val="00577349"/>
    <w:rsid w:val="0057736E"/>
    <w:rsid w:val="005773BE"/>
    <w:rsid w:val="00577578"/>
    <w:rsid w:val="0057757E"/>
    <w:rsid w:val="005775B7"/>
    <w:rsid w:val="00577849"/>
    <w:rsid w:val="005778C4"/>
    <w:rsid w:val="00577C0F"/>
    <w:rsid w:val="00577C4B"/>
    <w:rsid w:val="00577C4D"/>
    <w:rsid w:val="00577CA4"/>
    <w:rsid w:val="00577CB4"/>
    <w:rsid w:val="00577CD8"/>
    <w:rsid w:val="00577F96"/>
    <w:rsid w:val="00580113"/>
    <w:rsid w:val="005801A7"/>
    <w:rsid w:val="00580243"/>
    <w:rsid w:val="00580284"/>
    <w:rsid w:val="00580393"/>
    <w:rsid w:val="005804F1"/>
    <w:rsid w:val="00580735"/>
    <w:rsid w:val="0058074E"/>
    <w:rsid w:val="0058094E"/>
    <w:rsid w:val="00580CB7"/>
    <w:rsid w:val="00580E18"/>
    <w:rsid w:val="00580ECE"/>
    <w:rsid w:val="00581050"/>
    <w:rsid w:val="005810BC"/>
    <w:rsid w:val="005814FA"/>
    <w:rsid w:val="00581659"/>
    <w:rsid w:val="005817F6"/>
    <w:rsid w:val="0058183C"/>
    <w:rsid w:val="00581891"/>
    <w:rsid w:val="005819AB"/>
    <w:rsid w:val="00581B5A"/>
    <w:rsid w:val="00581E9B"/>
    <w:rsid w:val="00581FC9"/>
    <w:rsid w:val="005820FF"/>
    <w:rsid w:val="005821ED"/>
    <w:rsid w:val="00582293"/>
    <w:rsid w:val="00582365"/>
    <w:rsid w:val="00582373"/>
    <w:rsid w:val="005825B7"/>
    <w:rsid w:val="00582F2B"/>
    <w:rsid w:val="00583050"/>
    <w:rsid w:val="0058307C"/>
    <w:rsid w:val="0058386B"/>
    <w:rsid w:val="00583AB1"/>
    <w:rsid w:val="00583B67"/>
    <w:rsid w:val="005842FB"/>
    <w:rsid w:val="0058450A"/>
    <w:rsid w:val="0058480E"/>
    <w:rsid w:val="00584828"/>
    <w:rsid w:val="00584A1E"/>
    <w:rsid w:val="00584AB0"/>
    <w:rsid w:val="00584C14"/>
    <w:rsid w:val="00584C22"/>
    <w:rsid w:val="00584C35"/>
    <w:rsid w:val="00584F36"/>
    <w:rsid w:val="0058505B"/>
    <w:rsid w:val="00585159"/>
    <w:rsid w:val="005852E5"/>
    <w:rsid w:val="0058531F"/>
    <w:rsid w:val="00585349"/>
    <w:rsid w:val="00585373"/>
    <w:rsid w:val="0058544D"/>
    <w:rsid w:val="00585482"/>
    <w:rsid w:val="00585707"/>
    <w:rsid w:val="00585730"/>
    <w:rsid w:val="00585791"/>
    <w:rsid w:val="00585865"/>
    <w:rsid w:val="0058587B"/>
    <w:rsid w:val="005858BE"/>
    <w:rsid w:val="00585C1B"/>
    <w:rsid w:val="00585C76"/>
    <w:rsid w:val="00585D58"/>
    <w:rsid w:val="00585D96"/>
    <w:rsid w:val="00585E8A"/>
    <w:rsid w:val="00585FD0"/>
    <w:rsid w:val="0058659A"/>
    <w:rsid w:val="005866B0"/>
    <w:rsid w:val="00586BD0"/>
    <w:rsid w:val="00586BD1"/>
    <w:rsid w:val="00586D1D"/>
    <w:rsid w:val="00586D69"/>
    <w:rsid w:val="00586DB8"/>
    <w:rsid w:val="00586DF8"/>
    <w:rsid w:val="00586F33"/>
    <w:rsid w:val="0058713A"/>
    <w:rsid w:val="00587424"/>
    <w:rsid w:val="00587639"/>
    <w:rsid w:val="0058780C"/>
    <w:rsid w:val="00587D1A"/>
    <w:rsid w:val="00587D99"/>
    <w:rsid w:val="00587EC7"/>
    <w:rsid w:val="005900D0"/>
    <w:rsid w:val="005902CD"/>
    <w:rsid w:val="00590320"/>
    <w:rsid w:val="00590461"/>
    <w:rsid w:val="0059058F"/>
    <w:rsid w:val="0059093B"/>
    <w:rsid w:val="00590C4A"/>
    <w:rsid w:val="00590D39"/>
    <w:rsid w:val="00591127"/>
    <w:rsid w:val="00591178"/>
    <w:rsid w:val="005912A6"/>
    <w:rsid w:val="0059134F"/>
    <w:rsid w:val="0059135E"/>
    <w:rsid w:val="00591389"/>
    <w:rsid w:val="005915FD"/>
    <w:rsid w:val="00591692"/>
    <w:rsid w:val="00591DDA"/>
    <w:rsid w:val="00591EF9"/>
    <w:rsid w:val="0059212C"/>
    <w:rsid w:val="00592185"/>
    <w:rsid w:val="0059230C"/>
    <w:rsid w:val="00592416"/>
    <w:rsid w:val="00592442"/>
    <w:rsid w:val="00592638"/>
    <w:rsid w:val="00592665"/>
    <w:rsid w:val="005926DF"/>
    <w:rsid w:val="00592862"/>
    <w:rsid w:val="005928A0"/>
    <w:rsid w:val="00592C91"/>
    <w:rsid w:val="00592E62"/>
    <w:rsid w:val="00593039"/>
    <w:rsid w:val="00593138"/>
    <w:rsid w:val="00593239"/>
    <w:rsid w:val="00593258"/>
    <w:rsid w:val="005932B6"/>
    <w:rsid w:val="005932B9"/>
    <w:rsid w:val="00593380"/>
    <w:rsid w:val="0059340E"/>
    <w:rsid w:val="005936AB"/>
    <w:rsid w:val="00593A33"/>
    <w:rsid w:val="00593ACD"/>
    <w:rsid w:val="00593BFF"/>
    <w:rsid w:val="00593C3D"/>
    <w:rsid w:val="00593C75"/>
    <w:rsid w:val="00593E0B"/>
    <w:rsid w:val="00594159"/>
    <w:rsid w:val="005943C1"/>
    <w:rsid w:val="005943C3"/>
    <w:rsid w:val="005944E3"/>
    <w:rsid w:val="005944F0"/>
    <w:rsid w:val="0059461D"/>
    <w:rsid w:val="00594683"/>
    <w:rsid w:val="005947B5"/>
    <w:rsid w:val="005947E3"/>
    <w:rsid w:val="005948AA"/>
    <w:rsid w:val="00594909"/>
    <w:rsid w:val="00594A75"/>
    <w:rsid w:val="00594C3E"/>
    <w:rsid w:val="00594C71"/>
    <w:rsid w:val="00595216"/>
    <w:rsid w:val="00595308"/>
    <w:rsid w:val="0059533B"/>
    <w:rsid w:val="005953D7"/>
    <w:rsid w:val="00595625"/>
    <w:rsid w:val="00595665"/>
    <w:rsid w:val="0059566A"/>
    <w:rsid w:val="005956E9"/>
    <w:rsid w:val="0059589A"/>
    <w:rsid w:val="00595ABD"/>
    <w:rsid w:val="00595AFE"/>
    <w:rsid w:val="00595B8D"/>
    <w:rsid w:val="005960AA"/>
    <w:rsid w:val="005960BB"/>
    <w:rsid w:val="00596388"/>
    <w:rsid w:val="00596537"/>
    <w:rsid w:val="0059684D"/>
    <w:rsid w:val="005968C4"/>
    <w:rsid w:val="00596B7F"/>
    <w:rsid w:val="005973F6"/>
    <w:rsid w:val="00597407"/>
    <w:rsid w:val="005975AD"/>
    <w:rsid w:val="005975D8"/>
    <w:rsid w:val="0059769E"/>
    <w:rsid w:val="005976DE"/>
    <w:rsid w:val="0059788A"/>
    <w:rsid w:val="005978B5"/>
    <w:rsid w:val="00597A49"/>
    <w:rsid w:val="00597BEE"/>
    <w:rsid w:val="00597D97"/>
    <w:rsid w:val="00597FAC"/>
    <w:rsid w:val="005A0168"/>
    <w:rsid w:val="005A03FF"/>
    <w:rsid w:val="005A041B"/>
    <w:rsid w:val="005A0454"/>
    <w:rsid w:val="005A0455"/>
    <w:rsid w:val="005A0496"/>
    <w:rsid w:val="005A055E"/>
    <w:rsid w:val="005A0651"/>
    <w:rsid w:val="005A08AB"/>
    <w:rsid w:val="005A09E2"/>
    <w:rsid w:val="005A0B8F"/>
    <w:rsid w:val="005A0C6E"/>
    <w:rsid w:val="005A0EA8"/>
    <w:rsid w:val="005A0F58"/>
    <w:rsid w:val="005A0F75"/>
    <w:rsid w:val="005A12AD"/>
    <w:rsid w:val="005A1591"/>
    <w:rsid w:val="005A161F"/>
    <w:rsid w:val="005A1870"/>
    <w:rsid w:val="005A18E3"/>
    <w:rsid w:val="005A19F5"/>
    <w:rsid w:val="005A1B42"/>
    <w:rsid w:val="005A1BD2"/>
    <w:rsid w:val="005A1BF8"/>
    <w:rsid w:val="005A1C6F"/>
    <w:rsid w:val="005A1D7D"/>
    <w:rsid w:val="005A1FD2"/>
    <w:rsid w:val="005A20F6"/>
    <w:rsid w:val="005A22A9"/>
    <w:rsid w:val="005A24CA"/>
    <w:rsid w:val="005A24D5"/>
    <w:rsid w:val="005A254F"/>
    <w:rsid w:val="005A2678"/>
    <w:rsid w:val="005A273E"/>
    <w:rsid w:val="005A290F"/>
    <w:rsid w:val="005A2A4C"/>
    <w:rsid w:val="005A2B0E"/>
    <w:rsid w:val="005A2CA4"/>
    <w:rsid w:val="005A2D7A"/>
    <w:rsid w:val="005A2DC5"/>
    <w:rsid w:val="005A31C9"/>
    <w:rsid w:val="005A31CF"/>
    <w:rsid w:val="005A3686"/>
    <w:rsid w:val="005A3689"/>
    <w:rsid w:val="005A3A4A"/>
    <w:rsid w:val="005A3B38"/>
    <w:rsid w:val="005A3BA8"/>
    <w:rsid w:val="005A3C2E"/>
    <w:rsid w:val="005A3F3C"/>
    <w:rsid w:val="005A4047"/>
    <w:rsid w:val="005A4384"/>
    <w:rsid w:val="005A43A4"/>
    <w:rsid w:val="005A4482"/>
    <w:rsid w:val="005A457E"/>
    <w:rsid w:val="005A46E6"/>
    <w:rsid w:val="005A4750"/>
    <w:rsid w:val="005A4761"/>
    <w:rsid w:val="005A477E"/>
    <w:rsid w:val="005A48AC"/>
    <w:rsid w:val="005A49A7"/>
    <w:rsid w:val="005A4A08"/>
    <w:rsid w:val="005A4B24"/>
    <w:rsid w:val="005A4C8E"/>
    <w:rsid w:val="005A4DF8"/>
    <w:rsid w:val="005A4FC5"/>
    <w:rsid w:val="005A51B0"/>
    <w:rsid w:val="005A51DC"/>
    <w:rsid w:val="005A55AF"/>
    <w:rsid w:val="005A5619"/>
    <w:rsid w:val="005A56F9"/>
    <w:rsid w:val="005A5856"/>
    <w:rsid w:val="005A5C77"/>
    <w:rsid w:val="005A5CE9"/>
    <w:rsid w:val="005A5EE0"/>
    <w:rsid w:val="005A5F06"/>
    <w:rsid w:val="005A646A"/>
    <w:rsid w:val="005A64D3"/>
    <w:rsid w:val="005A65D6"/>
    <w:rsid w:val="005A66C5"/>
    <w:rsid w:val="005A66C8"/>
    <w:rsid w:val="005A6748"/>
    <w:rsid w:val="005A691B"/>
    <w:rsid w:val="005A692F"/>
    <w:rsid w:val="005A69D9"/>
    <w:rsid w:val="005A6B05"/>
    <w:rsid w:val="005A6B0C"/>
    <w:rsid w:val="005A6B53"/>
    <w:rsid w:val="005A6C84"/>
    <w:rsid w:val="005A6DF7"/>
    <w:rsid w:val="005A6F71"/>
    <w:rsid w:val="005A7012"/>
    <w:rsid w:val="005A7063"/>
    <w:rsid w:val="005A710D"/>
    <w:rsid w:val="005A71E7"/>
    <w:rsid w:val="005A7343"/>
    <w:rsid w:val="005A73DE"/>
    <w:rsid w:val="005A76E8"/>
    <w:rsid w:val="005A7A01"/>
    <w:rsid w:val="005A7A2C"/>
    <w:rsid w:val="005A7A5E"/>
    <w:rsid w:val="005A7AA7"/>
    <w:rsid w:val="005A7B63"/>
    <w:rsid w:val="005A7BDD"/>
    <w:rsid w:val="005A7C2A"/>
    <w:rsid w:val="005A7CC8"/>
    <w:rsid w:val="005A7CF5"/>
    <w:rsid w:val="005A7D62"/>
    <w:rsid w:val="005A7E8C"/>
    <w:rsid w:val="005B0075"/>
    <w:rsid w:val="005B00F5"/>
    <w:rsid w:val="005B0236"/>
    <w:rsid w:val="005B0291"/>
    <w:rsid w:val="005B0424"/>
    <w:rsid w:val="005B0454"/>
    <w:rsid w:val="005B04C0"/>
    <w:rsid w:val="005B05C5"/>
    <w:rsid w:val="005B05D6"/>
    <w:rsid w:val="005B08D8"/>
    <w:rsid w:val="005B0A8B"/>
    <w:rsid w:val="005B0CC4"/>
    <w:rsid w:val="005B0F1F"/>
    <w:rsid w:val="005B0F81"/>
    <w:rsid w:val="005B1057"/>
    <w:rsid w:val="005B116E"/>
    <w:rsid w:val="005B12BA"/>
    <w:rsid w:val="005B12E0"/>
    <w:rsid w:val="005B1651"/>
    <w:rsid w:val="005B16E7"/>
    <w:rsid w:val="005B16F7"/>
    <w:rsid w:val="005B181D"/>
    <w:rsid w:val="005B19F8"/>
    <w:rsid w:val="005B1AD4"/>
    <w:rsid w:val="005B1B4C"/>
    <w:rsid w:val="005B1C07"/>
    <w:rsid w:val="005B1C9D"/>
    <w:rsid w:val="005B1D2F"/>
    <w:rsid w:val="005B1E44"/>
    <w:rsid w:val="005B1E7D"/>
    <w:rsid w:val="005B1EBB"/>
    <w:rsid w:val="005B1F18"/>
    <w:rsid w:val="005B1FE0"/>
    <w:rsid w:val="005B22CF"/>
    <w:rsid w:val="005B2326"/>
    <w:rsid w:val="005B24EA"/>
    <w:rsid w:val="005B2526"/>
    <w:rsid w:val="005B2594"/>
    <w:rsid w:val="005B263F"/>
    <w:rsid w:val="005B2A73"/>
    <w:rsid w:val="005B2B30"/>
    <w:rsid w:val="005B30E8"/>
    <w:rsid w:val="005B316E"/>
    <w:rsid w:val="005B3185"/>
    <w:rsid w:val="005B324C"/>
    <w:rsid w:val="005B3432"/>
    <w:rsid w:val="005B3928"/>
    <w:rsid w:val="005B3968"/>
    <w:rsid w:val="005B397B"/>
    <w:rsid w:val="005B39BD"/>
    <w:rsid w:val="005B3BD6"/>
    <w:rsid w:val="005B3D88"/>
    <w:rsid w:val="005B3DB8"/>
    <w:rsid w:val="005B3E10"/>
    <w:rsid w:val="005B3EEA"/>
    <w:rsid w:val="005B3F2C"/>
    <w:rsid w:val="005B41C7"/>
    <w:rsid w:val="005B4643"/>
    <w:rsid w:val="005B46FD"/>
    <w:rsid w:val="005B47A4"/>
    <w:rsid w:val="005B48D2"/>
    <w:rsid w:val="005B4AC8"/>
    <w:rsid w:val="005B4C2E"/>
    <w:rsid w:val="005B4C62"/>
    <w:rsid w:val="005B4EE9"/>
    <w:rsid w:val="005B5185"/>
    <w:rsid w:val="005B52B3"/>
    <w:rsid w:val="005B5342"/>
    <w:rsid w:val="005B53A8"/>
    <w:rsid w:val="005B5475"/>
    <w:rsid w:val="005B54CF"/>
    <w:rsid w:val="005B55AD"/>
    <w:rsid w:val="005B562A"/>
    <w:rsid w:val="005B584D"/>
    <w:rsid w:val="005B58A4"/>
    <w:rsid w:val="005B5B1A"/>
    <w:rsid w:val="005B5BEA"/>
    <w:rsid w:val="005B5CCF"/>
    <w:rsid w:val="005B627A"/>
    <w:rsid w:val="005B6384"/>
    <w:rsid w:val="005B6402"/>
    <w:rsid w:val="005B67CA"/>
    <w:rsid w:val="005B6AE5"/>
    <w:rsid w:val="005B6BEB"/>
    <w:rsid w:val="005B6C8F"/>
    <w:rsid w:val="005B6D46"/>
    <w:rsid w:val="005B6DB8"/>
    <w:rsid w:val="005B6DDB"/>
    <w:rsid w:val="005B6EFD"/>
    <w:rsid w:val="005B6FE1"/>
    <w:rsid w:val="005B6FF0"/>
    <w:rsid w:val="005B7049"/>
    <w:rsid w:val="005B7083"/>
    <w:rsid w:val="005B73B7"/>
    <w:rsid w:val="005B7445"/>
    <w:rsid w:val="005B7804"/>
    <w:rsid w:val="005B7858"/>
    <w:rsid w:val="005B79C0"/>
    <w:rsid w:val="005B7B0F"/>
    <w:rsid w:val="005B7D49"/>
    <w:rsid w:val="005B7D6C"/>
    <w:rsid w:val="005B7DA2"/>
    <w:rsid w:val="005B7E5F"/>
    <w:rsid w:val="005C0103"/>
    <w:rsid w:val="005C016B"/>
    <w:rsid w:val="005C02E0"/>
    <w:rsid w:val="005C068F"/>
    <w:rsid w:val="005C098C"/>
    <w:rsid w:val="005C0B46"/>
    <w:rsid w:val="005C0BA3"/>
    <w:rsid w:val="005C0BD7"/>
    <w:rsid w:val="005C118A"/>
    <w:rsid w:val="005C1705"/>
    <w:rsid w:val="005C17AE"/>
    <w:rsid w:val="005C17F9"/>
    <w:rsid w:val="005C18D3"/>
    <w:rsid w:val="005C1D86"/>
    <w:rsid w:val="005C1DCE"/>
    <w:rsid w:val="005C1E0A"/>
    <w:rsid w:val="005C2125"/>
    <w:rsid w:val="005C2168"/>
    <w:rsid w:val="005C2294"/>
    <w:rsid w:val="005C22ED"/>
    <w:rsid w:val="005C24BC"/>
    <w:rsid w:val="005C2765"/>
    <w:rsid w:val="005C27AD"/>
    <w:rsid w:val="005C285F"/>
    <w:rsid w:val="005C2A0A"/>
    <w:rsid w:val="005C2BC6"/>
    <w:rsid w:val="005C2C2E"/>
    <w:rsid w:val="005C31BF"/>
    <w:rsid w:val="005C32C3"/>
    <w:rsid w:val="005C3379"/>
    <w:rsid w:val="005C34B0"/>
    <w:rsid w:val="005C3513"/>
    <w:rsid w:val="005C36FB"/>
    <w:rsid w:val="005C37F0"/>
    <w:rsid w:val="005C37F7"/>
    <w:rsid w:val="005C37FD"/>
    <w:rsid w:val="005C38A4"/>
    <w:rsid w:val="005C3946"/>
    <w:rsid w:val="005C3A9D"/>
    <w:rsid w:val="005C3BA4"/>
    <w:rsid w:val="005C3BAD"/>
    <w:rsid w:val="005C3D50"/>
    <w:rsid w:val="005C3D78"/>
    <w:rsid w:val="005C418A"/>
    <w:rsid w:val="005C4243"/>
    <w:rsid w:val="005C44E3"/>
    <w:rsid w:val="005C4707"/>
    <w:rsid w:val="005C477C"/>
    <w:rsid w:val="005C4817"/>
    <w:rsid w:val="005C487B"/>
    <w:rsid w:val="005C4ADF"/>
    <w:rsid w:val="005C4CB0"/>
    <w:rsid w:val="005C4CCA"/>
    <w:rsid w:val="005C4DB7"/>
    <w:rsid w:val="005C4F3E"/>
    <w:rsid w:val="005C505C"/>
    <w:rsid w:val="005C5119"/>
    <w:rsid w:val="005C5271"/>
    <w:rsid w:val="005C576A"/>
    <w:rsid w:val="005C579B"/>
    <w:rsid w:val="005C5A96"/>
    <w:rsid w:val="005C5D23"/>
    <w:rsid w:val="005C5DE0"/>
    <w:rsid w:val="005C5F0E"/>
    <w:rsid w:val="005C61A7"/>
    <w:rsid w:val="005C63A5"/>
    <w:rsid w:val="005C6626"/>
    <w:rsid w:val="005C6704"/>
    <w:rsid w:val="005C6889"/>
    <w:rsid w:val="005C6A0E"/>
    <w:rsid w:val="005C6B40"/>
    <w:rsid w:val="005C6BF4"/>
    <w:rsid w:val="005C6D87"/>
    <w:rsid w:val="005C6F69"/>
    <w:rsid w:val="005C6FE6"/>
    <w:rsid w:val="005C7215"/>
    <w:rsid w:val="005C72FF"/>
    <w:rsid w:val="005C7322"/>
    <w:rsid w:val="005C736E"/>
    <w:rsid w:val="005C73C4"/>
    <w:rsid w:val="005C754A"/>
    <w:rsid w:val="005C7706"/>
    <w:rsid w:val="005C7760"/>
    <w:rsid w:val="005C7780"/>
    <w:rsid w:val="005C78F4"/>
    <w:rsid w:val="005C7919"/>
    <w:rsid w:val="005C7995"/>
    <w:rsid w:val="005C7A9D"/>
    <w:rsid w:val="005C7AF2"/>
    <w:rsid w:val="005C7CC4"/>
    <w:rsid w:val="005C7D78"/>
    <w:rsid w:val="005C7DBA"/>
    <w:rsid w:val="005C7E96"/>
    <w:rsid w:val="005D00AD"/>
    <w:rsid w:val="005D00EA"/>
    <w:rsid w:val="005D0114"/>
    <w:rsid w:val="005D023B"/>
    <w:rsid w:val="005D024C"/>
    <w:rsid w:val="005D0477"/>
    <w:rsid w:val="005D0689"/>
    <w:rsid w:val="005D069F"/>
    <w:rsid w:val="005D08AF"/>
    <w:rsid w:val="005D094B"/>
    <w:rsid w:val="005D0BD4"/>
    <w:rsid w:val="005D0BED"/>
    <w:rsid w:val="005D0CC8"/>
    <w:rsid w:val="005D0DA3"/>
    <w:rsid w:val="005D0DB9"/>
    <w:rsid w:val="005D0E9D"/>
    <w:rsid w:val="005D1012"/>
    <w:rsid w:val="005D1277"/>
    <w:rsid w:val="005D13FC"/>
    <w:rsid w:val="005D1400"/>
    <w:rsid w:val="005D14D6"/>
    <w:rsid w:val="005D1594"/>
    <w:rsid w:val="005D1729"/>
    <w:rsid w:val="005D1BAE"/>
    <w:rsid w:val="005D1CD9"/>
    <w:rsid w:val="005D1DC5"/>
    <w:rsid w:val="005D1E5F"/>
    <w:rsid w:val="005D1F0F"/>
    <w:rsid w:val="005D1F55"/>
    <w:rsid w:val="005D20D9"/>
    <w:rsid w:val="005D21B3"/>
    <w:rsid w:val="005D21CB"/>
    <w:rsid w:val="005D2304"/>
    <w:rsid w:val="005D2317"/>
    <w:rsid w:val="005D2548"/>
    <w:rsid w:val="005D2819"/>
    <w:rsid w:val="005D288A"/>
    <w:rsid w:val="005D2A3B"/>
    <w:rsid w:val="005D2C50"/>
    <w:rsid w:val="005D2EA6"/>
    <w:rsid w:val="005D2EC6"/>
    <w:rsid w:val="005D2F44"/>
    <w:rsid w:val="005D2FBF"/>
    <w:rsid w:val="005D3026"/>
    <w:rsid w:val="005D302D"/>
    <w:rsid w:val="005D30A8"/>
    <w:rsid w:val="005D3311"/>
    <w:rsid w:val="005D3418"/>
    <w:rsid w:val="005D34D3"/>
    <w:rsid w:val="005D3A04"/>
    <w:rsid w:val="005D3BB4"/>
    <w:rsid w:val="005D3D13"/>
    <w:rsid w:val="005D3D7C"/>
    <w:rsid w:val="005D3ED3"/>
    <w:rsid w:val="005D3EE4"/>
    <w:rsid w:val="005D44A8"/>
    <w:rsid w:val="005D44F0"/>
    <w:rsid w:val="005D4634"/>
    <w:rsid w:val="005D47C3"/>
    <w:rsid w:val="005D48A8"/>
    <w:rsid w:val="005D48FE"/>
    <w:rsid w:val="005D4AF6"/>
    <w:rsid w:val="005D4D06"/>
    <w:rsid w:val="005D4DAC"/>
    <w:rsid w:val="005D4EAF"/>
    <w:rsid w:val="005D53F5"/>
    <w:rsid w:val="005D547E"/>
    <w:rsid w:val="005D55DF"/>
    <w:rsid w:val="005D56CF"/>
    <w:rsid w:val="005D59B1"/>
    <w:rsid w:val="005D5B18"/>
    <w:rsid w:val="005D5C04"/>
    <w:rsid w:val="005D5D5B"/>
    <w:rsid w:val="005D5EFF"/>
    <w:rsid w:val="005D5F14"/>
    <w:rsid w:val="005D6184"/>
    <w:rsid w:val="005D61C5"/>
    <w:rsid w:val="005D6562"/>
    <w:rsid w:val="005D6568"/>
    <w:rsid w:val="005D6742"/>
    <w:rsid w:val="005D6A2D"/>
    <w:rsid w:val="005D6A99"/>
    <w:rsid w:val="005D6AE5"/>
    <w:rsid w:val="005D6B23"/>
    <w:rsid w:val="005D6E62"/>
    <w:rsid w:val="005D6F9A"/>
    <w:rsid w:val="005D7471"/>
    <w:rsid w:val="005D749D"/>
    <w:rsid w:val="005D775E"/>
    <w:rsid w:val="005D77D3"/>
    <w:rsid w:val="005D7A8B"/>
    <w:rsid w:val="005D7AA5"/>
    <w:rsid w:val="005D7ADF"/>
    <w:rsid w:val="005D7B11"/>
    <w:rsid w:val="005D7B50"/>
    <w:rsid w:val="005D7CAF"/>
    <w:rsid w:val="005D7D47"/>
    <w:rsid w:val="005D7D9B"/>
    <w:rsid w:val="005D7DAA"/>
    <w:rsid w:val="005E0003"/>
    <w:rsid w:val="005E00AA"/>
    <w:rsid w:val="005E0203"/>
    <w:rsid w:val="005E0251"/>
    <w:rsid w:val="005E04AB"/>
    <w:rsid w:val="005E0500"/>
    <w:rsid w:val="005E05A2"/>
    <w:rsid w:val="005E0622"/>
    <w:rsid w:val="005E06F6"/>
    <w:rsid w:val="005E0771"/>
    <w:rsid w:val="005E0779"/>
    <w:rsid w:val="005E0B15"/>
    <w:rsid w:val="005E0D73"/>
    <w:rsid w:val="005E0D7D"/>
    <w:rsid w:val="005E0D82"/>
    <w:rsid w:val="005E0D8F"/>
    <w:rsid w:val="005E0ED7"/>
    <w:rsid w:val="005E125E"/>
    <w:rsid w:val="005E12A9"/>
    <w:rsid w:val="005E147E"/>
    <w:rsid w:val="005E16A8"/>
    <w:rsid w:val="005E16AB"/>
    <w:rsid w:val="005E1A30"/>
    <w:rsid w:val="005E22AB"/>
    <w:rsid w:val="005E230A"/>
    <w:rsid w:val="005E24BE"/>
    <w:rsid w:val="005E25DF"/>
    <w:rsid w:val="005E266E"/>
    <w:rsid w:val="005E267E"/>
    <w:rsid w:val="005E2702"/>
    <w:rsid w:val="005E2720"/>
    <w:rsid w:val="005E27F8"/>
    <w:rsid w:val="005E284C"/>
    <w:rsid w:val="005E2883"/>
    <w:rsid w:val="005E28D8"/>
    <w:rsid w:val="005E2998"/>
    <w:rsid w:val="005E2B14"/>
    <w:rsid w:val="005E2BD5"/>
    <w:rsid w:val="005E2E45"/>
    <w:rsid w:val="005E3145"/>
    <w:rsid w:val="005E314D"/>
    <w:rsid w:val="005E31F0"/>
    <w:rsid w:val="005E335E"/>
    <w:rsid w:val="005E3363"/>
    <w:rsid w:val="005E33F5"/>
    <w:rsid w:val="005E3614"/>
    <w:rsid w:val="005E3658"/>
    <w:rsid w:val="005E36C9"/>
    <w:rsid w:val="005E3868"/>
    <w:rsid w:val="005E3892"/>
    <w:rsid w:val="005E39CF"/>
    <w:rsid w:val="005E3A9D"/>
    <w:rsid w:val="005E3D5D"/>
    <w:rsid w:val="005E3E73"/>
    <w:rsid w:val="005E3ECA"/>
    <w:rsid w:val="005E3FC9"/>
    <w:rsid w:val="005E40C8"/>
    <w:rsid w:val="005E418C"/>
    <w:rsid w:val="005E41F0"/>
    <w:rsid w:val="005E4211"/>
    <w:rsid w:val="005E42AF"/>
    <w:rsid w:val="005E42E7"/>
    <w:rsid w:val="005E4326"/>
    <w:rsid w:val="005E45B6"/>
    <w:rsid w:val="005E478A"/>
    <w:rsid w:val="005E4A02"/>
    <w:rsid w:val="005E4AC9"/>
    <w:rsid w:val="005E4B2C"/>
    <w:rsid w:val="005E4B83"/>
    <w:rsid w:val="005E4BAF"/>
    <w:rsid w:val="005E4D00"/>
    <w:rsid w:val="005E5196"/>
    <w:rsid w:val="005E5874"/>
    <w:rsid w:val="005E598D"/>
    <w:rsid w:val="005E59D8"/>
    <w:rsid w:val="005E5BCC"/>
    <w:rsid w:val="005E5C04"/>
    <w:rsid w:val="005E5F61"/>
    <w:rsid w:val="005E600A"/>
    <w:rsid w:val="005E6250"/>
    <w:rsid w:val="005E6284"/>
    <w:rsid w:val="005E6297"/>
    <w:rsid w:val="005E64CF"/>
    <w:rsid w:val="005E6573"/>
    <w:rsid w:val="005E67F1"/>
    <w:rsid w:val="005E699E"/>
    <w:rsid w:val="005E6CCC"/>
    <w:rsid w:val="005E6EEE"/>
    <w:rsid w:val="005E7069"/>
    <w:rsid w:val="005E70FA"/>
    <w:rsid w:val="005E71EB"/>
    <w:rsid w:val="005E7274"/>
    <w:rsid w:val="005E73CC"/>
    <w:rsid w:val="005E7421"/>
    <w:rsid w:val="005E75D5"/>
    <w:rsid w:val="005E75E5"/>
    <w:rsid w:val="005E75EF"/>
    <w:rsid w:val="005E76F6"/>
    <w:rsid w:val="005E7875"/>
    <w:rsid w:val="005E79E0"/>
    <w:rsid w:val="005E7A9D"/>
    <w:rsid w:val="005E7D9E"/>
    <w:rsid w:val="005F0053"/>
    <w:rsid w:val="005F01B6"/>
    <w:rsid w:val="005F03F1"/>
    <w:rsid w:val="005F040D"/>
    <w:rsid w:val="005F06CE"/>
    <w:rsid w:val="005F06DF"/>
    <w:rsid w:val="005F0881"/>
    <w:rsid w:val="005F0957"/>
    <w:rsid w:val="005F0991"/>
    <w:rsid w:val="005F09C2"/>
    <w:rsid w:val="005F0A12"/>
    <w:rsid w:val="005F0A55"/>
    <w:rsid w:val="005F0A7A"/>
    <w:rsid w:val="005F0B17"/>
    <w:rsid w:val="005F0CD9"/>
    <w:rsid w:val="005F11D3"/>
    <w:rsid w:val="005F1393"/>
    <w:rsid w:val="005F1429"/>
    <w:rsid w:val="005F1555"/>
    <w:rsid w:val="005F15D5"/>
    <w:rsid w:val="005F1757"/>
    <w:rsid w:val="005F1A0F"/>
    <w:rsid w:val="005F1B93"/>
    <w:rsid w:val="005F1DA7"/>
    <w:rsid w:val="005F20C1"/>
    <w:rsid w:val="005F20F4"/>
    <w:rsid w:val="005F23D3"/>
    <w:rsid w:val="005F2645"/>
    <w:rsid w:val="005F273B"/>
    <w:rsid w:val="005F2978"/>
    <w:rsid w:val="005F2C88"/>
    <w:rsid w:val="005F2CFD"/>
    <w:rsid w:val="005F2D76"/>
    <w:rsid w:val="005F2DC1"/>
    <w:rsid w:val="005F2E2B"/>
    <w:rsid w:val="005F2E95"/>
    <w:rsid w:val="005F2E9D"/>
    <w:rsid w:val="005F2F5B"/>
    <w:rsid w:val="005F2F63"/>
    <w:rsid w:val="005F3042"/>
    <w:rsid w:val="005F31AF"/>
    <w:rsid w:val="005F332C"/>
    <w:rsid w:val="005F3844"/>
    <w:rsid w:val="005F3946"/>
    <w:rsid w:val="005F3B69"/>
    <w:rsid w:val="005F3B86"/>
    <w:rsid w:val="005F3D61"/>
    <w:rsid w:val="005F3F7D"/>
    <w:rsid w:val="005F3FF8"/>
    <w:rsid w:val="005F404E"/>
    <w:rsid w:val="005F4189"/>
    <w:rsid w:val="005F41C1"/>
    <w:rsid w:val="005F439B"/>
    <w:rsid w:val="005F43A8"/>
    <w:rsid w:val="005F4571"/>
    <w:rsid w:val="005F4721"/>
    <w:rsid w:val="005F47C6"/>
    <w:rsid w:val="005F4A51"/>
    <w:rsid w:val="005F4A69"/>
    <w:rsid w:val="005F4B6F"/>
    <w:rsid w:val="005F4F6B"/>
    <w:rsid w:val="005F5298"/>
    <w:rsid w:val="005F52F0"/>
    <w:rsid w:val="005F5853"/>
    <w:rsid w:val="005F5900"/>
    <w:rsid w:val="005F5A82"/>
    <w:rsid w:val="005F5DEC"/>
    <w:rsid w:val="005F5E87"/>
    <w:rsid w:val="005F60E1"/>
    <w:rsid w:val="005F60E6"/>
    <w:rsid w:val="005F6434"/>
    <w:rsid w:val="005F66A6"/>
    <w:rsid w:val="005F6860"/>
    <w:rsid w:val="005F6A3E"/>
    <w:rsid w:val="005F6ACC"/>
    <w:rsid w:val="005F6C3F"/>
    <w:rsid w:val="005F6D4C"/>
    <w:rsid w:val="005F6DC8"/>
    <w:rsid w:val="005F70B6"/>
    <w:rsid w:val="005F720A"/>
    <w:rsid w:val="005F72D5"/>
    <w:rsid w:val="005F745D"/>
    <w:rsid w:val="005F75AB"/>
    <w:rsid w:val="005F7A5A"/>
    <w:rsid w:val="005F7AB6"/>
    <w:rsid w:val="005F7AB9"/>
    <w:rsid w:val="005F7EB3"/>
    <w:rsid w:val="00600096"/>
    <w:rsid w:val="00600397"/>
    <w:rsid w:val="00600441"/>
    <w:rsid w:val="006006D5"/>
    <w:rsid w:val="0060085E"/>
    <w:rsid w:val="0060090C"/>
    <w:rsid w:val="00600A77"/>
    <w:rsid w:val="00600B20"/>
    <w:rsid w:val="00600BA9"/>
    <w:rsid w:val="00600BD2"/>
    <w:rsid w:val="00600E50"/>
    <w:rsid w:val="00600EA6"/>
    <w:rsid w:val="00600F00"/>
    <w:rsid w:val="00600F85"/>
    <w:rsid w:val="00600FD4"/>
    <w:rsid w:val="0060100A"/>
    <w:rsid w:val="0060101B"/>
    <w:rsid w:val="0060112A"/>
    <w:rsid w:val="00601301"/>
    <w:rsid w:val="00601342"/>
    <w:rsid w:val="006016A9"/>
    <w:rsid w:val="006019F6"/>
    <w:rsid w:val="00601B9B"/>
    <w:rsid w:val="00601EBA"/>
    <w:rsid w:val="00601FB1"/>
    <w:rsid w:val="0060201F"/>
    <w:rsid w:val="006021B1"/>
    <w:rsid w:val="00602580"/>
    <w:rsid w:val="00602610"/>
    <w:rsid w:val="00602629"/>
    <w:rsid w:val="00602789"/>
    <w:rsid w:val="006027D6"/>
    <w:rsid w:val="0060283B"/>
    <w:rsid w:val="00602947"/>
    <w:rsid w:val="00602BAE"/>
    <w:rsid w:val="00602F43"/>
    <w:rsid w:val="00602F90"/>
    <w:rsid w:val="006033CC"/>
    <w:rsid w:val="006034E7"/>
    <w:rsid w:val="00603666"/>
    <w:rsid w:val="00603685"/>
    <w:rsid w:val="00603768"/>
    <w:rsid w:val="00603893"/>
    <w:rsid w:val="006038BF"/>
    <w:rsid w:val="006039F1"/>
    <w:rsid w:val="00603ABE"/>
    <w:rsid w:val="00603B08"/>
    <w:rsid w:val="00603B0A"/>
    <w:rsid w:val="00603D27"/>
    <w:rsid w:val="00603F45"/>
    <w:rsid w:val="00603F64"/>
    <w:rsid w:val="0060415E"/>
    <w:rsid w:val="00604246"/>
    <w:rsid w:val="006046AC"/>
    <w:rsid w:val="0060483E"/>
    <w:rsid w:val="00604868"/>
    <w:rsid w:val="00604BBB"/>
    <w:rsid w:val="00604D2C"/>
    <w:rsid w:val="00604DDB"/>
    <w:rsid w:val="0060518D"/>
    <w:rsid w:val="006052FD"/>
    <w:rsid w:val="00605314"/>
    <w:rsid w:val="00605453"/>
    <w:rsid w:val="0060562C"/>
    <w:rsid w:val="00605776"/>
    <w:rsid w:val="0060594B"/>
    <w:rsid w:val="00605965"/>
    <w:rsid w:val="006059C2"/>
    <w:rsid w:val="00605A72"/>
    <w:rsid w:val="006061E3"/>
    <w:rsid w:val="0060643D"/>
    <w:rsid w:val="0060643E"/>
    <w:rsid w:val="0060667F"/>
    <w:rsid w:val="006067F6"/>
    <w:rsid w:val="00606B5B"/>
    <w:rsid w:val="00606BEE"/>
    <w:rsid w:val="00606C1A"/>
    <w:rsid w:val="00606CF9"/>
    <w:rsid w:val="00606D78"/>
    <w:rsid w:val="00606DD9"/>
    <w:rsid w:val="0060708D"/>
    <w:rsid w:val="006072F5"/>
    <w:rsid w:val="0060730B"/>
    <w:rsid w:val="00607437"/>
    <w:rsid w:val="00607694"/>
    <w:rsid w:val="006077ED"/>
    <w:rsid w:val="00607B0E"/>
    <w:rsid w:val="00607BF5"/>
    <w:rsid w:val="00607E34"/>
    <w:rsid w:val="00607ED7"/>
    <w:rsid w:val="00610162"/>
    <w:rsid w:val="00610223"/>
    <w:rsid w:val="006102FA"/>
    <w:rsid w:val="00610310"/>
    <w:rsid w:val="00610377"/>
    <w:rsid w:val="00610488"/>
    <w:rsid w:val="006104B5"/>
    <w:rsid w:val="00610538"/>
    <w:rsid w:val="00610806"/>
    <w:rsid w:val="00610824"/>
    <w:rsid w:val="00610ABA"/>
    <w:rsid w:val="00610B27"/>
    <w:rsid w:val="00610C11"/>
    <w:rsid w:val="00610DAE"/>
    <w:rsid w:val="00610EF7"/>
    <w:rsid w:val="0061139C"/>
    <w:rsid w:val="00611462"/>
    <w:rsid w:val="006115DF"/>
    <w:rsid w:val="0061183B"/>
    <w:rsid w:val="00611B71"/>
    <w:rsid w:val="0061221E"/>
    <w:rsid w:val="006125B3"/>
    <w:rsid w:val="00612841"/>
    <w:rsid w:val="006129AE"/>
    <w:rsid w:val="00612C40"/>
    <w:rsid w:val="00612CEF"/>
    <w:rsid w:val="00612CFB"/>
    <w:rsid w:val="00612D4E"/>
    <w:rsid w:val="00612F40"/>
    <w:rsid w:val="00613037"/>
    <w:rsid w:val="006130E7"/>
    <w:rsid w:val="006131D8"/>
    <w:rsid w:val="006135AB"/>
    <w:rsid w:val="006138E4"/>
    <w:rsid w:val="006139C9"/>
    <w:rsid w:val="00613A4D"/>
    <w:rsid w:val="00613B7B"/>
    <w:rsid w:val="00613C0D"/>
    <w:rsid w:val="00613CDB"/>
    <w:rsid w:val="00613E09"/>
    <w:rsid w:val="00613E8E"/>
    <w:rsid w:val="00613F50"/>
    <w:rsid w:val="0061407D"/>
    <w:rsid w:val="0061429E"/>
    <w:rsid w:val="0061449C"/>
    <w:rsid w:val="006144F6"/>
    <w:rsid w:val="006146F1"/>
    <w:rsid w:val="0061483E"/>
    <w:rsid w:val="00614A3E"/>
    <w:rsid w:val="00614A62"/>
    <w:rsid w:val="00614AE0"/>
    <w:rsid w:val="0061536F"/>
    <w:rsid w:val="00615572"/>
    <w:rsid w:val="00615725"/>
    <w:rsid w:val="0061586F"/>
    <w:rsid w:val="006158C1"/>
    <w:rsid w:val="00615AA6"/>
    <w:rsid w:val="00615B45"/>
    <w:rsid w:val="00615BD7"/>
    <w:rsid w:val="0061602A"/>
    <w:rsid w:val="006162E0"/>
    <w:rsid w:val="0061633E"/>
    <w:rsid w:val="0061635C"/>
    <w:rsid w:val="006163D1"/>
    <w:rsid w:val="00616407"/>
    <w:rsid w:val="0061643F"/>
    <w:rsid w:val="00616638"/>
    <w:rsid w:val="00616650"/>
    <w:rsid w:val="00616765"/>
    <w:rsid w:val="00616913"/>
    <w:rsid w:val="0061692F"/>
    <w:rsid w:val="00616996"/>
    <w:rsid w:val="00616F72"/>
    <w:rsid w:val="00617433"/>
    <w:rsid w:val="00617827"/>
    <w:rsid w:val="00617903"/>
    <w:rsid w:val="006179A6"/>
    <w:rsid w:val="00617C46"/>
    <w:rsid w:val="00617C76"/>
    <w:rsid w:val="00617CEB"/>
    <w:rsid w:val="00617F69"/>
    <w:rsid w:val="00620351"/>
    <w:rsid w:val="00620853"/>
    <w:rsid w:val="0062089B"/>
    <w:rsid w:val="00620A10"/>
    <w:rsid w:val="00620B5F"/>
    <w:rsid w:val="00620D47"/>
    <w:rsid w:val="00620E5A"/>
    <w:rsid w:val="006211CE"/>
    <w:rsid w:val="00621378"/>
    <w:rsid w:val="00621389"/>
    <w:rsid w:val="00621430"/>
    <w:rsid w:val="00621565"/>
    <w:rsid w:val="00621649"/>
    <w:rsid w:val="00621699"/>
    <w:rsid w:val="00621748"/>
    <w:rsid w:val="00621996"/>
    <w:rsid w:val="0062199F"/>
    <w:rsid w:val="00621C8A"/>
    <w:rsid w:val="00621CBA"/>
    <w:rsid w:val="00621D6C"/>
    <w:rsid w:val="0062221C"/>
    <w:rsid w:val="00622750"/>
    <w:rsid w:val="00622857"/>
    <w:rsid w:val="00622946"/>
    <w:rsid w:val="00622CC0"/>
    <w:rsid w:val="00622DC4"/>
    <w:rsid w:val="00623340"/>
    <w:rsid w:val="006233B5"/>
    <w:rsid w:val="006234BC"/>
    <w:rsid w:val="00623583"/>
    <w:rsid w:val="00623584"/>
    <w:rsid w:val="006235C0"/>
    <w:rsid w:val="006235E2"/>
    <w:rsid w:val="006236C6"/>
    <w:rsid w:val="006239ED"/>
    <w:rsid w:val="00623C75"/>
    <w:rsid w:val="00623CB1"/>
    <w:rsid w:val="00623CCF"/>
    <w:rsid w:val="00623DAB"/>
    <w:rsid w:val="00623E39"/>
    <w:rsid w:val="00623F7D"/>
    <w:rsid w:val="00624084"/>
    <w:rsid w:val="00624099"/>
    <w:rsid w:val="006241DD"/>
    <w:rsid w:val="006245AA"/>
    <w:rsid w:val="006249BB"/>
    <w:rsid w:val="00624CDD"/>
    <w:rsid w:val="00624D41"/>
    <w:rsid w:val="00624F35"/>
    <w:rsid w:val="00624F63"/>
    <w:rsid w:val="006250E9"/>
    <w:rsid w:val="0062511F"/>
    <w:rsid w:val="0062515B"/>
    <w:rsid w:val="006251C6"/>
    <w:rsid w:val="00625283"/>
    <w:rsid w:val="0062545C"/>
    <w:rsid w:val="0062548A"/>
    <w:rsid w:val="0062550C"/>
    <w:rsid w:val="00625547"/>
    <w:rsid w:val="00625612"/>
    <w:rsid w:val="00625639"/>
    <w:rsid w:val="006257EE"/>
    <w:rsid w:val="00625945"/>
    <w:rsid w:val="00625B6F"/>
    <w:rsid w:val="00625EDE"/>
    <w:rsid w:val="00625EE0"/>
    <w:rsid w:val="006263F1"/>
    <w:rsid w:val="00626499"/>
    <w:rsid w:val="006264AC"/>
    <w:rsid w:val="00626842"/>
    <w:rsid w:val="006269AD"/>
    <w:rsid w:val="00626A3E"/>
    <w:rsid w:val="00626DE5"/>
    <w:rsid w:val="00626E08"/>
    <w:rsid w:val="00626F48"/>
    <w:rsid w:val="00627068"/>
    <w:rsid w:val="0062714E"/>
    <w:rsid w:val="00627199"/>
    <w:rsid w:val="006271C4"/>
    <w:rsid w:val="006272BB"/>
    <w:rsid w:val="00627528"/>
    <w:rsid w:val="006279E8"/>
    <w:rsid w:val="00627A30"/>
    <w:rsid w:val="00627B21"/>
    <w:rsid w:val="00627D46"/>
    <w:rsid w:val="00630009"/>
    <w:rsid w:val="00630138"/>
    <w:rsid w:val="00630163"/>
    <w:rsid w:val="00630222"/>
    <w:rsid w:val="006306F3"/>
    <w:rsid w:val="00630729"/>
    <w:rsid w:val="0063088A"/>
    <w:rsid w:val="006308D5"/>
    <w:rsid w:val="006309EE"/>
    <w:rsid w:val="00630A91"/>
    <w:rsid w:val="00630B10"/>
    <w:rsid w:val="00630B4D"/>
    <w:rsid w:val="00630C43"/>
    <w:rsid w:val="00630C48"/>
    <w:rsid w:val="00630D6B"/>
    <w:rsid w:val="00631058"/>
    <w:rsid w:val="00631122"/>
    <w:rsid w:val="006313F1"/>
    <w:rsid w:val="00631404"/>
    <w:rsid w:val="00631679"/>
    <w:rsid w:val="006316F7"/>
    <w:rsid w:val="0063185C"/>
    <w:rsid w:val="006318ED"/>
    <w:rsid w:val="00631A1E"/>
    <w:rsid w:val="00631B5B"/>
    <w:rsid w:val="00631B8D"/>
    <w:rsid w:val="00631BC9"/>
    <w:rsid w:val="00631C3E"/>
    <w:rsid w:val="00631CB6"/>
    <w:rsid w:val="00631CE7"/>
    <w:rsid w:val="00631D90"/>
    <w:rsid w:val="00631F87"/>
    <w:rsid w:val="006321C5"/>
    <w:rsid w:val="006323B8"/>
    <w:rsid w:val="00632600"/>
    <w:rsid w:val="0063262A"/>
    <w:rsid w:val="00632848"/>
    <w:rsid w:val="0063290A"/>
    <w:rsid w:val="006329F6"/>
    <w:rsid w:val="00632AF2"/>
    <w:rsid w:val="00632AFC"/>
    <w:rsid w:val="00632CBB"/>
    <w:rsid w:val="00632D60"/>
    <w:rsid w:val="00632D6C"/>
    <w:rsid w:val="00632DA6"/>
    <w:rsid w:val="00633081"/>
    <w:rsid w:val="006330CE"/>
    <w:rsid w:val="006330E7"/>
    <w:rsid w:val="0063328E"/>
    <w:rsid w:val="006335DE"/>
    <w:rsid w:val="006336D2"/>
    <w:rsid w:val="006339AD"/>
    <w:rsid w:val="00633B0B"/>
    <w:rsid w:val="00633B2F"/>
    <w:rsid w:val="00633E17"/>
    <w:rsid w:val="00633E6E"/>
    <w:rsid w:val="00633EF1"/>
    <w:rsid w:val="00633EF4"/>
    <w:rsid w:val="00633FAA"/>
    <w:rsid w:val="006341BB"/>
    <w:rsid w:val="006342B4"/>
    <w:rsid w:val="00634396"/>
    <w:rsid w:val="006343DD"/>
    <w:rsid w:val="006349D2"/>
    <w:rsid w:val="00634B3D"/>
    <w:rsid w:val="00634BD0"/>
    <w:rsid w:val="00634D22"/>
    <w:rsid w:val="0063503C"/>
    <w:rsid w:val="00635334"/>
    <w:rsid w:val="00635652"/>
    <w:rsid w:val="006357C8"/>
    <w:rsid w:val="0063590F"/>
    <w:rsid w:val="0063595B"/>
    <w:rsid w:val="00636035"/>
    <w:rsid w:val="0063605D"/>
    <w:rsid w:val="00636063"/>
    <w:rsid w:val="006360BA"/>
    <w:rsid w:val="00636222"/>
    <w:rsid w:val="0063699E"/>
    <w:rsid w:val="00636A1C"/>
    <w:rsid w:val="00636B79"/>
    <w:rsid w:val="00636E82"/>
    <w:rsid w:val="00636F20"/>
    <w:rsid w:val="00637123"/>
    <w:rsid w:val="006371E6"/>
    <w:rsid w:val="006374DF"/>
    <w:rsid w:val="00637604"/>
    <w:rsid w:val="00637624"/>
    <w:rsid w:val="0063796F"/>
    <w:rsid w:val="00637C24"/>
    <w:rsid w:val="00637CEB"/>
    <w:rsid w:val="00637D1C"/>
    <w:rsid w:val="00637F4F"/>
    <w:rsid w:val="00637FED"/>
    <w:rsid w:val="00640193"/>
    <w:rsid w:val="006402D1"/>
    <w:rsid w:val="0064033F"/>
    <w:rsid w:val="00640540"/>
    <w:rsid w:val="00640545"/>
    <w:rsid w:val="006407CA"/>
    <w:rsid w:val="00640B80"/>
    <w:rsid w:val="00640C31"/>
    <w:rsid w:val="00640D15"/>
    <w:rsid w:val="00640E86"/>
    <w:rsid w:val="00640EE3"/>
    <w:rsid w:val="00640FC0"/>
    <w:rsid w:val="00640FF3"/>
    <w:rsid w:val="00641137"/>
    <w:rsid w:val="006412EC"/>
    <w:rsid w:val="006414CA"/>
    <w:rsid w:val="0064167C"/>
    <w:rsid w:val="006416DE"/>
    <w:rsid w:val="0064175E"/>
    <w:rsid w:val="006417BD"/>
    <w:rsid w:val="00641818"/>
    <w:rsid w:val="00641879"/>
    <w:rsid w:val="006418AC"/>
    <w:rsid w:val="0064192C"/>
    <w:rsid w:val="00641A57"/>
    <w:rsid w:val="00641ABF"/>
    <w:rsid w:val="00641AF7"/>
    <w:rsid w:val="00641B7E"/>
    <w:rsid w:val="00641BB0"/>
    <w:rsid w:val="00641CE5"/>
    <w:rsid w:val="00641F0C"/>
    <w:rsid w:val="00641F17"/>
    <w:rsid w:val="0064217A"/>
    <w:rsid w:val="00642231"/>
    <w:rsid w:val="006423B8"/>
    <w:rsid w:val="006424C1"/>
    <w:rsid w:val="006427DA"/>
    <w:rsid w:val="00642A57"/>
    <w:rsid w:val="00642D51"/>
    <w:rsid w:val="00642D81"/>
    <w:rsid w:val="00642E24"/>
    <w:rsid w:val="00642E95"/>
    <w:rsid w:val="00642FEF"/>
    <w:rsid w:val="006430CA"/>
    <w:rsid w:val="00643226"/>
    <w:rsid w:val="006436EE"/>
    <w:rsid w:val="00643821"/>
    <w:rsid w:val="006438E3"/>
    <w:rsid w:val="00643A2C"/>
    <w:rsid w:val="00643AD1"/>
    <w:rsid w:val="00643B87"/>
    <w:rsid w:val="006442DB"/>
    <w:rsid w:val="006442E7"/>
    <w:rsid w:val="00644364"/>
    <w:rsid w:val="006443C3"/>
    <w:rsid w:val="006443CB"/>
    <w:rsid w:val="00644521"/>
    <w:rsid w:val="00644617"/>
    <w:rsid w:val="00644790"/>
    <w:rsid w:val="00644845"/>
    <w:rsid w:val="00644A15"/>
    <w:rsid w:val="00644A1D"/>
    <w:rsid w:val="00644A8F"/>
    <w:rsid w:val="00644BF8"/>
    <w:rsid w:val="00644F2B"/>
    <w:rsid w:val="006450C3"/>
    <w:rsid w:val="0064512E"/>
    <w:rsid w:val="006452D2"/>
    <w:rsid w:val="006452DB"/>
    <w:rsid w:val="0064532C"/>
    <w:rsid w:val="00645440"/>
    <w:rsid w:val="0064554E"/>
    <w:rsid w:val="006459EF"/>
    <w:rsid w:val="006459F8"/>
    <w:rsid w:val="00645BBA"/>
    <w:rsid w:val="00645EA6"/>
    <w:rsid w:val="00645F6F"/>
    <w:rsid w:val="006461FF"/>
    <w:rsid w:val="006462A3"/>
    <w:rsid w:val="00646303"/>
    <w:rsid w:val="00646440"/>
    <w:rsid w:val="006464FB"/>
    <w:rsid w:val="006465F3"/>
    <w:rsid w:val="0064665B"/>
    <w:rsid w:val="006467AF"/>
    <w:rsid w:val="006467F2"/>
    <w:rsid w:val="006468FF"/>
    <w:rsid w:val="00646A1C"/>
    <w:rsid w:val="00646A32"/>
    <w:rsid w:val="00646AD2"/>
    <w:rsid w:val="00646C63"/>
    <w:rsid w:val="00646E06"/>
    <w:rsid w:val="006470C6"/>
    <w:rsid w:val="00647172"/>
    <w:rsid w:val="006471D9"/>
    <w:rsid w:val="006474EE"/>
    <w:rsid w:val="00647646"/>
    <w:rsid w:val="00647652"/>
    <w:rsid w:val="0064766A"/>
    <w:rsid w:val="00647711"/>
    <w:rsid w:val="0064776F"/>
    <w:rsid w:val="0064788D"/>
    <w:rsid w:val="006478BF"/>
    <w:rsid w:val="00647AEB"/>
    <w:rsid w:val="00647B70"/>
    <w:rsid w:val="00647D36"/>
    <w:rsid w:val="00647DFB"/>
    <w:rsid w:val="00647E3D"/>
    <w:rsid w:val="00647E75"/>
    <w:rsid w:val="00647EAD"/>
    <w:rsid w:val="00647F11"/>
    <w:rsid w:val="00647FAA"/>
    <w:rsid w:val="00647FAC"/>
    <w:rsid w:val="00650119"/>
    <w:rsid w:val="0065014D"/>
    <w:rsid w:val="00650286"/>
    <w:rsid w:val="006504E8"/>
    <w:rsid w:val="00650576"/>
    <w:rsid w:val="006505D5"/>
    <w:rsid w:val="0065074B"/>
    <w:rsid w:val="006509F5"/>
    <w:rsid w:val="00650BB0"/>
    <w:rsid w:val="00650CCA"/>
    <w:rsid w:val="0065102C"/>
    <w:rsid w:val="006515D8"/>
    <w:rsid w:val="00651646"/>
    <w:rsid w:val="006517B8"/>
    <w:rsid w:val="006517ED"/>
    <w:rsid w:val="00651B58"/>
    <w:rsid w:val="00651C24"/>
    <w:rsid w:val="00651CED"/>
    <w:rsid w:val="00651D1E"/>
    <w:rsid w:val="0065201D"/>
    <w:rsid w:val="006521EB"/>
    <w:rsid w:val="006522A1"/>
    <w:rsid w:val="006523AA"/>
    <w:rsid w:val="0065250C"/>
    <w:rsid w:val="006527C4"/>
    <w:rsid w:val="006528BC"/>
    <w:rsid w:val="0065291A"/>
    <w:rsid w:val="00652E52"/>
    <w:rsid w:val="00652F09"/>
    <w:rsid w:val="00652F3D"/>
    <w:rsid w:val="00652F48"/>
    <w:rsid w:val="0065310D"/>
    <w:rsid w:val="006531FF"/>
    <w:rsid w:val="006534BF"/>
    <w:rsid w:val="0065354A"/>
    <w:rsid w:val="006536DD"/>
    <w:rsid w:val="006537A4"/>
    <w:rsid w:val="006537B6"/>
    <w:rsid w:val="006537D7"/>
    <w:rsid w:val="00653870"/>
    <w:rsid w:val="0065398D"/>
    <w:rsid w:val="00653A2A"/>
    <w:rsid w:val="00653CD1"/>
    <w:rsid w:val="00653E5B"/>
    <w:rsid w:val="00653FFD"/>
    <w:rsid w:val="0065407D"/>
    <w:rsid w:val="006541C3"/>
    <w:rsid w:val="006542D0"/>
    <w:rsid w:val="0065444A"/>
    <w:rsid w:val="0065448D"/>
    <w:rsid w:val="006544CD"/>
    <w:rsid w:val="0065487C"/>
    <w:rsid w:val="006549C2"/>
    <w:rsid w:val="00654C4A"/>
    <w:rsid w:val="00654C9B"/>
    <w:rsid w:val="00654CA6"/>
    <w:rsid w:val="00654ED7"/>
    <w:rsid w:val="00654F68"/>
    <w:rsid w:val="00655127"/>
    <w:rsid w:val="0065528E"/>
    <w:rsid w:val="0065537D"/>
    <w:rsid w:val="006554EA"/>
    <w:rsid w:val="00655546"/>
    <w:rsid w:val="006555BA"/>
    <w:rsid w:val="006555F8"/>
    <w:rsid w:val="00655931"/>
    <w:rsid w:val="006559C1"/>
    <w:rsid w:val="00655CD0"/>
    <w:rsid w:val="00655CF9"/>
    <w:rsid w:val="00655D45"/>
    <w:rsid w:val="00655EA6"/>
    <w:rsid w:val="00656025"/>
    <w:rsid w:val="00656271"/>
    <w:rsid w:val="006564D6"/>
    <w:rsid w:val="006565DF"/>
    <w:rsid w:val="00656925"/>
    <w:rsid w:val="006569BD"/>
    <w:rsid w:val="00656E31"/>
    <w:rsid w:val="0065714C"/>
    <w:rsid w:val="0065797E"/>
    <w:rsid w:val="00657AF4"/>
    <w:rsid w:val="00657C3E"/>
    <w:rsid w:val="00657F66"/>
    <w:rsid w:val="00657FF4"/>
    <w:rsid w:val="0066000B"/>
    <w:rsid w:val="00660073"/>
    <w:rsid w:val="006600E0"/>
    <w:rsid w:val="006602A4"/>
    <w:rsid w:val="006603FD"/>
    <w:rsid w:val="0066049B"/>
    <w:rsid w:val="0066059D"/>
    <w:rsid w:val="00660806"/>
    <w:rsid w:val="00660839"/>
    <w:rsid w:val="0066098D"/>
    <w:rsid w:val="00660A74"/>
    <w:rsid w:val="00660B1C"/>
    <w:rsid w:val="00660B60"/>
    <w:rsid w:val="00660CD9"/>
    <w:rsid w:val="00660E15"/>
    <w:rsid w:val="00660FF8"/>
    <w:rsid w:val="0066150F"/>
    <w:rsid w:val="0066154E"/>
    <w:rsid w:val="006615BD"/>
    <w:rsid w:val="006615F3"/>
    <w:rsid w:val="0066167F"/>
    <w:rsid w:val="00661968"/>
    <w:rsid w:val="00661D91"/>
    <w:rsid w:val="0066214D"/>
    <w:rsid w:val="006621F0"/>
    <w:rsid w:val="00662331"/>
    <w:rsid w:val="0066254B"/>
    <w:rsid w:val="00662749"/>
    <w:rsid w:val="00662765"/>
    <w:rsid w:val="0066282E"/>
    <w:rsid w:val="00662B6A"/>
    <w:rsid w:val="00662DAB"/>
    <w:rsid w:val="00662E5F"/>
    <w:rsid w:val="00663344"/>
    <w:rsid w:val="00663666"/>
    <w:rsid w:val="0066371B"/>
    <w:rsid w:val="00663887"/>
    <w:rsid w:val="006639DE"/>
    <w:rsid w:val="00663A0B"/>
    <w:rsid w:val="00663B5B"/>
    <w:rsid w:val="00663C23"/>
    <w:rsid w:val="00663CA4"/>
    <w:rsid w:val="00663D20"/>
    <w:rsid w:val="00663ED1"/>
    <w:rsid w:val="00663F96"/>
    <w:rsid w:val="00664157"/>
    <w:rsid w:val="006641C7"/>
    <w:rsid w:val="00664232"/>
    <w:rsid w:val="00664434"/>
    <w:rsid w:val="00664550"/>
    <w:rsid w:val="00664DF9"/>
    <w:rsid w:val="00664E1B"/>
    <w:rsid w:val="00664F08"/>
    <w:rsid w:val="00664F20"/>
    <w:rsid w:val="00665025"/>
    <w:rsid w:val="0066515D"/>
    <w:rsid w:val="00665266"/>
    <w:rsid w:val="00665284"/>
    <w:rsid w:val="006653F7"/>
    <w:rsid w:val="006654D6"/>
    <w:rsid w:val="0066561F"/>
    <w:rsid w:val="00665639"/>
    <w:rsid w:val="00665657"/>
    <w:rsid w:val="00665906"/>
    <w:rsid w:val="00665961"/>
    <w:rsid w:val="00665B47"/>
    <w:rsid w:val="00665CE3"/>
    <w:rsid w:val="00665CEE"/>
    <w:rsid w:val="00665E6A"/>
    <w:rsid w:val="00665F27"/>
    <w:rsid w:val="00665F67"/>
    <w:rsid w:val="00666198"/>
    <w:rsid w:val="0066622D"/>
    <w:rsid w:val="006666F0"/>
    <w:rsid w:val="00666A19"/>
    <w:rsid w:val="00666A58"/>
    <w:rsid w:val="00666A90"/>
    <w:rsid w:val="00666AD7"/>
    <w:rsid w:val="00666BD8"/>
    <w:rsid w:val="00666D57"/>
    <w:rsid w:val="00666D8E"/>
    <w:rsid w:val="00666EA9"/>
    <w:rsid w:val="006672B7"/>
    <w:rsid w:val="00667425"/>
    <w:rsid w:val="006674B8"/>
    <w:rsid w:val="006674C5"/>
    <w:rsid w:val="006675D7"/>
    <w:rsid w:val="00667819"/>
    <w:rsid w:val="006679AB"/>
    <w:rsid w:val="00667A33"/>
    <w:rsid w:val="00667AB9"/>
    <w:rsid w:val="00667ACB"/>
    <w:rsid w:val="00667B21"/>
    <w:rsid w:val="00667C82"/>
    <w:rsid w:val="00667CBE"/>
    <w:rsid w:val="00667DE1"/>
    <w:rsid w:val="006700A2"/>
    <w:rsid w:val="00670121"/>
    <w:rsid w:val="00670343"/>
    <w:rsid w:val="00670497"/>
    <w:rsid w:val="00670579"/>
    <w:rsid w:val="00670650"/>
    <w:rsid w:val="0067077B"/>
    <w:rsid w:val="00670855"/>
    <w:rsid w:val="00670905"/>
    <w:rsid w:val="00670C0D"/>
    <w:rsid w:val="00670DCE"/>
    <w:rsid w:val="00670E2E"/>
    <w:rsid w:val="00670E78"/>
    <w:rsid w:val="00670F0C"/>
    <w:rsid w:val="00670F2F"/>
    <w:rsid w:val="00671017"/>
    <w:rsid w:val="00671188"/>
    <w:rsid w:val="00671198"/>
    <w:rsid w:val="006712C0"/>
    <w:rsid w:val="006713C0"/>
    <w:rsid w:val="00671414"/>
    <w:rsid w:val="006715E7"/>
    <w:rsid w:val="00671716"/>
    <w:rsid w:val="00671745"/>
    <w:rsid w:val="0067178B"/>
    <w:rsid w:val="00671A9B"/>
    <w:rsid w:val="00671B08"/>
    <w:rsid w:val="00671B28"/>
    <w:rsid w:val="00671B74"/>
    <w:rsid w:val="00671DEF"/>
    <w:rsid w:val="00671EC1"/>
    <w:rsid w:val="00671EC3"/>
    <w:rsid w:val="0067227F"/>
    <w:rsid w:val="0067228B"/>
    <w:rsid w:val="0067253E"/>
    <w:rsid w:val="006725DB"/>
    <w:rsid w:val="006725DE"/>
    <w:rsid w:val="0067273B"/>
    <w:rsid w:val="006727B3"/>
    <w:rsid w:val="006728EB"/>
    <w:rsid w:val="00672A3D"/>
    <w:rsid w:val="00672A71"/>
    <w:rsid w:val="00672DAD"/>
    <w:rsid w:val="00672E52"/>
    <w:rsid w:val="00673079"/>
    <w:rsid w:val="006730D7"/>
    <w:rsid w:val="00673318"/>
    <w:rsid w:val="006734FE"/>
    <w:rsid w:val="00673750"/>
    <w:rsid w:val="00673836"/>
    <w:rsid w:val="006738EA"/>
    <w:rsid w:val="00674051"/>
    <w:rsid w:val="0067425F"/>
    <w:rsid w:val="00674263"/>
    <w:rsid w:val="0067439C"/>
    <w:rsid w:val="006744AC"/>
    <w:rsid w:val="00674500"/>
    <w:rsid w:val="006746C0"/>
    <w:rsid w:val="0067472A"/>
    <w:rsid w:val="006747EF"/>
    <w:rsid w:val="0067495B"/>
    <w:rsid w:val="006749C4"/>
    <w:rsid w:val="00674B63"/>
    <w:rsid w:val="00674B9A"/>
    <w:rsid w:val="00674C73"/>
    <w:rsid w:val="00674C7D"/>
    <w:rsid w:val="0067506F"/>
    <w:rsid w:val="00675187"/>
    <w:rsid w:val="00675277"/>
    <w:rsid w:val="00675372"/>
    <w:rsid w:val="006753FA"/>
    <w:rsid w:val="006756F5"/>
    <w:rsid w:val="006758E0"/>
    <w:rsid w:val="0067599B"/>
    <w:rsid w:val="00675A48"/>
    <w:rsid w:val="00675DCB"/>
    <w:rsid w:val="00675DED"/>
    <w:rsid w:val="00675E6B"/>
    <w:rsid w:val="006760D9"/>
    <w:rsid w:val="006761EF"/>
    <w:rsid w:val="0067626A"/>
    <w:rsid w:val="00676293"/>
    <w:rsid w:val="006764DC"/>
    <w:rsid w:val="00676600"/>
    <w:rsid w:val="00676864"/>
    <w:rsid w:val="00676922"/>
    <w:rsid w:val="00676A39"/>
    <w:rsid w:val="006771D5"/>
    <w:rsid w:val="00677202"/>
    <w:rsid w:val="006772F6"/>
    <w:rsid w:val="006773E9"/>
    <w:rsid w:val="00677580"/>
    <w:rsid w:val="006777C5"/>
    <w:rsid w:val="00677AB3"/>
    <w:rsid w:val="00677B71"/>
    <w:rsid w:val="00677CEB"/>
    <w:rsid w:val="00677F0F"/>
    <w:rsid w:val="00677F73"/>
    <w:rsid w:val="00680161"/>
    <w:rsid w:val="006802A5"/>
    <w:rsid w:val="0068033F"/>
    <w:rsid w:val="006804B7"/>
    <w:rsid w:val="0068053F"/>
    <w:rsid w:val="00680670"/>
    <w:rsid w:val="0068075C"/>
    <w:rsid w:val="006808BC"/>
    <w:rsid w:val="00680AD1"/>
    <w:rsid w:val="00680AF0"/>
    <w:rsid w:val="00680B40"/>
    <w:rsid w:val="00680C0C"/>
    <w:rsid w:val="00680C22"/>
    <w:rsid w:val="00680EA8"/>
    <w:rsid w:val="0068107F"/>
    <w:rsid w:val="00681251"/>
    <w:rsid w:val="00681344"/>
    <w:rsid w:val="0068142A"/>
    <w:rsid w:val="00681662"/>
    <w:rsid w:val="00681922"/>
    <w:rsid w:val="00681B2B"/>
    <w:rsid w:val="00681BA0"/>
    <w:rsid w:val="00681BC1"/>
    <w:rsid w:val="00681C39"/>
    <w:rsid w:val="00681D31"/>
    <w:rsid w:val="00681EC9"/>
    <w:rsid w:val="00681EE4"/>
    <w:rsid w:val="00681F27"/>
    <w:rsid w:val="0068200B"/>
    <w:rsid w:val="00682026"/>
    <w:rsid w:val="00682256"/>
    <w:rsid w:val="006822FA"/>
    <w:rsid w:val="00682331"/>
    <w:rsid w:val="006824A3"/>
    <w:rsid w:val="006825E6"/>
    <w:rsid w:val="00682782"/>
    <w:rsid w:val="0068288C"/>
    <w:rsid w:val="006829A2"/>
    <w:rsid w:val="00682AF0"/>
    <w:rsid w:val="00682B06"/>
    <w:rsid w:val="00682C19"/>
    <w:rsid w:val="00682DD2"/>
    <w:rsid w:val="00682FAF"/>
    <w:rsid w:val="006833A2"/>
    <w:rsid w:val="0068347F"/>
    <w:rsid w:val="006838A3"/>
    <w:rsid w:val="00683950"/>
    <w:rsid w:val="0068399E"/>
    <w:rsid w:val="006839EA"/>
    <w:rsid w:val="00683EC1"/>
    <w:rsid w:val="00683F1A"/>
    <w:rsid w:val="00683F36"/>
    <w:rsid w:val="00684051"/>
    <w:rsid w:val="006846DF"/>
    <w:rsid w:val="006848A5"/>
    <w:rsid w:val="00684A0A"/>
    <w:rsid w:val="00684B4F"/>
    <w:rsid w:val="00684B8B"/>
    <w:rsid w:val="00684C06"/>
    <w:rsid w:val="00684C89"/>
    <w:rsid w:val="00684CED"/>
    <w:rsid w:val="00684D0F"/>
    <w:rsid w:val="00684FB3"/>
    <w:rsid w:val="00685124"/>
    <w:rsid w:val="00685222"/>
    <w:rsid w:val="00685464"/>
    <w:rsid w:val="0068548A"/>
    <w:rsid w:val="00685589"/>
    <w:rsid w:val="006855DC"/>
    <w:rsid w:val="00685653"/>
    <w:rsid w:val="006856F6"/>
    <w:rsid w:val="00685750"/>
    <w:rsid w:val="00685764"/>
    <w:rsid w:val="0068579E"/>
    <w:rsid w:val="006857D3"/>
    <w:rsid w:val="0068582D"/>
    <w:rsid w:val="00685839"/>
    <w:rsid w:val="0068587E"/>
    <w:rsid w:val="00685AF7"/>
    <w:rsid w:val="00685B69"/>
    <w:rsid w:val="00685ED9"/>
    <w:rsid w:val="00685F0A"/>
    <w:rsid w:val="00685F23"/>
    <w:rsid w:val="00686031"/>
    <w:rsid w:val="0068614E"/>
    <w:rsid w:val="00686181"/>
    <w:rsid w:val="00686397"/>
    <w:rsid w:val="0068644F"/>
    <w:rsid w:val="0068672C"/>
    <w:rsid w:val="0068682C"/>
    <w:rsid w:val="006869E2"/>
    <w:rsid w:val="00686A95"/>
    <w:rsid w:val="00686B71"/>
    <w:rsid w:val="00686D06"/>
    <w:rsid w:val="00687025"/>
    <w:rsid w:val="00687057"/>
    <w:rsid w:val="00687149"/>
    <w:rsid w:val="00687254"/>
    <w:rsid w:val="006874EB"/>
    <w:rsid w:val="00687560"/>
    <w:rsid w:val="00687608"/>
    <w:rsid w:val="00687759"/>
    <w:rsid w:val="006877AD"/>
    <w:rsid w:val="00687808"/>
    <w:rsid w:val="0068794D"/>
    <w:rsid w:val="00687A30"/>
    <w:rsid w:val="00687A43"/>
    <w:rsid w:val="00687B4C"/>
    <w:rsid w:val="00687B96"/>
    <w:rsid w:val="00687C94"/>
    <w:rsid w:val="00687D16"/>
    <w:rsid w:val="00687D82"/>
    <w:rsid w:val="00687F39"/>
    <w:rsid w:val="0069019A"/>
    <w:rsid w:val="006901B1"/>
    <w:rsid w:val="006901FE"/>
    <w:rsid w:val="006902A3"/>
    <w:rsid w:val="0069085F"/>
    <w:rsid w:val="00690874"/>
    <w:rsid w:val="00690B79"/>
    <w:rsid w:val="00690C3B"/>
    <w:rsid w:val="00690C44"/>
    <w:rsid w:val="006913B6"/>
    <w:rsid w:val="0069156B"/>
    <w:rsid w:val="0069185E"/>
    <w:rsid w:val="006918C1"/>
    <w:rsid w:val="0069191C"/>
    <w:rsid w:val="00691948"/>
    <w:rsid w:val="00691D20"/>
    <w:rsid w:val="00691E19"/>
    <w:rsid w:val="00691E28"/>
    <w:rsid w:val="00691E45"/>
    <w:rsid w:val="00691F7C"/>
    <w:rsid w:val="0069272A"/>
    <w:rsid w:val="00692840"/>
    <w:rsid w:val="00692A73"/>
    <w:rsid w:val="00692F51"/>
    <w:rsid w:val="00692F78"/>
    <w:rsid w:val="00692F91"/>
    <w:rsid w:val="00692FF3"/>
    <w:rsid w:val="0069311A"/>
    <w:rsid w:val="006931B0"/>
    <w:rsid w:val="006931FB"/>
    <w:rsid w:val="006933C6"/>
    <w:rsid w:val="00693485"/>
    <w:rsid w:val="006934C9"/>
    <w:rsid w:val="0069355E"/>
    <w:rsid w:val="00693714"/>
    <w:rsid w:val="006937E6"/>
    <w:rsid w:val="006938AA"/>
    <w:rsid w:val="00693922"/>
    <w:rsid w:val="006939F2"/>
    <w:rsid w:val="00693B29"/>
    <w:rsid w:val="00693C00"/>
    <w:rsid w:val="00693C9F"/>
    <w:rsid w:val="00693DE1"/>
    <w:rsid w:val="00693E20"/>
    <w:rsid w:val="0069420C"/>
    <w:rsid w:val="00694559"/>
    <w:rsid w:val="006946FE"/>
    <w:rsid w:val="0069474B"/>
    <w:rsid w:val="0069475D"/>
    <w:rsid w:val="00694892"/>
    <w:rsid w:val="0069492B"/>
    <w:rsid w:val="00694C1E"/>
    <w:rsid w:val="00694D10"/>
    <w:rsid w:val="00694E4F"/>
    <w:rsid w:val="00694E91"/>
    <w:rsid w:val="00695154"/>
    <w:rsid w:val="006951CC"/>
    <w:rsid w:val="006955CB"/>
    <w:rsid w:val="006959AF"/>
    <w:rsid w:val="00695A94"/>
    <w:rsid w:val="00695A95"/>
    <w:rsid w:val="00695B0B"/>
    <w:rsid w:val="00695C4C"/>
    <w:rsid w:val="00695D63"/>
    <w:rsid w:val="00695DB1"/>
    <w:rsid w:val="00695F30"/>
    <w:rsid w:val="00696085"/>
    <w:rsid w:val="00696098"/>
    <w:rsid w:val="0069615F"/>
    <w:rsid w:val="006961F8"/>
    <w:rsid w:val="00696496"/>
    <w:rsid w:val="006966B9"/>
    <w:rsid w:val="00696730"/>
    <w:rsid w:val="00696885"/>
    <w:rsid w:val="00696963"/>
    <w:rsid w:val="006969B9"/>
    <w:rsid w:val="00696D84"/>
    <w:rsid w:val="0069705A"/>
    <w:rsid w:val="006970E7"/>
    <w:rsid w:val="0069710A"/>
    <w:rsid w:val="0069712E"/>
    <w:rsid w:val="006971AB"/>
    <w:rsid w:val="00697339"/>
    <w:rsid w:val="006974DC"/>
    <w:rsid w:val="0069750A"/>
    <w:rsid w:val="0069751F"/>
    <w:rsid w:val="006976B7"/>
    <w:rsid w:val="00697768"/>
    <w:rsid w:val="00697906"/>
    <w:rsid w:val="00697966"/>
    <w:rsid w:val="00697B71"/>
    <w:rsid w:val="00697B74"/>
    <w:rsid w:val="00697DC4"/>
    <w:rsid w:val="006A00D1"/>
    <w:rsid w:val="006A028B"/>
    <w:rsid w:val="006A041C"/>
    <w:rsid w:val="006A0470"/>
    <w:rsid w:val="006A058E"/>
    <w:rsid w:val="006A0694"/>
    <w:rsid w:val="006A07A1"/>
    <w:rsid w:val="006A0824"/>
    <w:rsid w:val="006A0939"/>
    <w:rsid w:val="006A0ACB"/>
    <w:rsid w:val="006A0B1F"/>
    <w:rsid w:val="006A0CCF"/>
    <w:rsid w:val="006A1045"/>
    <w:rsid w:val="006A1123"/>
    <w:rsid w:val="006A11F4"/>
    <w:rsid w:val="006A128D"/>
    <w:rsid w:val="006A1458"/>
    <w:rsid w:val="006A14A6"/>
    <w:rsid w:val="006A1571"/>
    <w:rsid w:val="006A15B8"/>
    <w:rsid w:val="006A15C2"/>
    <w:rsid w:val="006A183F"/>
    <w:rsid w:val="006A1842"/>
    <w:rsid w:val="006A188F"/>
    <w:rsid w:val="006A1B74"/>
    <w:rsid w:val="006A1C6C"/>
    <w:rsid w:val="006A1C70"/>
    <w:rsid w:val="006A1CA9"/>
    <w:rsid w:val="006A1E03"/>
    <w:rsid w:val="006A1E25"/>
    <w:rsid w:val="006A20BA"/>
    <w:rsid w:val="006A2295"/>
    <w:rsid w:val="006A2323"/>
    <w:rsid w:val="006A23DF"/>
    <w:rsid w:val="006A243F"/>
    <w:rsid w:val="006A26C9"/>
    <w:rsid w:val="006A26D1"/>
    <w:rsid w:val="006A26D5"/>
    <w:rsid w:val="006A2881"/>
    <w:rsid w:val="006A2897"/>
    <w:rsid w:val="006A2A6C"/>
    <w:rsid w:val="006A2B95"/>
    <w:rsid w:val="006A2BF7"/>
    <w:rsid w:val="006A2D22"/>
    <w:rsid w:val="006A2E67"/>
    <w:rsid w:val="006A313A"/>
    <w:rsid w:val="006A31F4"/>
    <w:rsid w:val="006A3256"/>
    <w:rsid w:val="006A39C0"/>
    <w:rsid w:val="006A3A2B"/>
    <w:rsid w:val="006A3AC9"/>
    <w:rsid w:val="006A3B18"/>
    <w:rsid w:val="006A3B79"/>
    <w:rsid w:val="006A3EBE"/>
    <w:rsid w:val="006A4292"/>
    <w:rsid w:val="006A448C"/>
    <w:rsid w:val="006A44BA"/>
    <w:rsid w:val="006A47B1"/>
    <w:rsid w:val="006A489F"/>
    <w:rsid w:val="006A48FC"/>
    <w:rsid w:val="006A4A2E"/>
    <w:rsid w:val="006A4BD7"/>
    <w:rsid w:val="006A4BE1"/>
    <w:rsid w:val="006A4EBE"/>
    <w:rsid w:val="006A4F17"/>
    <w:rsid w:val="006A5102"/>
    <w:rsid w:val="006A5213"/>
    <w:rsid w:val="006A542E"/>
    <w:rsid w:val="006A555E"/>
    <w:rsid w:val="006A55CE"/>
    <w:rsid w:val="006A5634"/>
    <w:rsid w:val="006A56CC"/>
    <w:rsid w:val="006A573B"/>
    <w:rsid w:val="006A5741"/>
    <w:rsid w:val="006A584E"/>
    <w:rsid w:val="006A591D"/>
    <w:rsid w:val="006A5A2A"/>
    <w:rsid w:val="006A5A6C"/>
    <w:rsid w:val="006A5AB6"/>
    <w:rsid w:val="006A5AE8"/>
    <w:rsid w:val="006A5CE7"/>
    <w:rsid w:val="006A5D08"/>
    <w:rsid w:val="006A5E86"/>
    <w:rsid w:val="006A5EB9"/>
    <w:rsid w:val="006A5F1D"/>
    <w:rsid w:val="006A6079"/>
    <w:rsid w:val="006A60A2"/>
    <w:rsid w:val="006A6275"/>
    <w:rsid w:val="006A633D"/>
    <w:rsid w:val="006A6378"/>
    <w:rsid w:val="006A63FD"/>
    <w:rsid w:val="006A6490"/>
    <w:rsid w:val="006A66D3"/>
    <w:rsid w:val="006A675C"/>
    <w:rsid w:val="006A68C3"/>
    <w:rsid w:val="006A69B6"/>
    <w:rsid w:val="006A69F5"/>
    <w:rsid w:val="006A6AF5"/>
    <w:rsid w:val="006A6BF1"/>
    <w:rsid w:val="006A6DD3"/>
    <w:rsid w:val="006A6EAB"/>
    <w:rsid w:val="006A6F4B"/>
    <w:rsid w:val="006A725D"/>
    <w:rsid w:val="006A7272"/>
    <w:rsid w:val="006A73AC"/>
    <w:rsid w:val="006A7404"/>
    <w:rsid w:val="006A7405"/>
    <w:rsid w:val="006A754D"/>
    <w:rsid w:val="006A75CC"/>
    <w:rsid w:val="006A762A"/>
    <w:rsid w:val="006A7708"/>
    <w:rsid w:val="006A774B"/>
    <w:rsid w:val="006A775E"/>
    <w:rsid w:val="006A7776"/>
    <w:rsid w:val="006A794D"/>
    <w:rsid w:val="006A79DD"/>
    <w:rsid w:val="006A7C1C"/>
    <w:rsid w:val="006A7D28"/>
    <w:rsid w:val="006A7D86"/>
    <w:rsid w:val="006A7EB8"/>
    <w:rsid w:val="006A7F5B"/>
    <w:rsid w:val="006B003E"/>
    <w:rsid w:val="006B0295"/>
    <w:rsid w:val="006B03A5"/>
    <w:rsid w:val="006B04D2"/>
    <w:rsid w:val="006B04F3"/>
    <w:rsid w:val="006B07E0"/>
    <w:rsid w:val="006B0BC3"/>
    <w:rsid w:val="006B0C3A"/>
    <w:rsid w:val="006B0C55"/>
    <w:rsid w:val="006B1255"/>
    <w:rsid w:val="006B147F"/>
    <w:rsid w:val="006B17CD"/>
    <w:rsid w:val="006B1A01"/>
    <w:rsid w:val="006B1AFF"/>
    <w:rsid w:val="006B1B4C"/>
    <w:rsid w:val="006B1D32"/>
    <w:rsid w:val="006B1D34"/>
    <w:rsid w:val="006B1F8B"/>
    <w:rsid w:val="006B1FEB"/>
    <w:rsid w:val="006B20A6"/>
    <w:rsid w:val="006B2354"/>
    <w:rsid w:val="006B256D"/>
    <w:rsid w:val="006B269B"/>
    <w:rsid w:val="006B26D9"/>
    <w:rsid w:val="006B28FA"/>
    <w:rsid w:val="006B2B43"/>
    <w:rsid w:val="006B2C10"/>
    <w:rsid w:val="006B2C68"/>
    <w:rsid w:val="006B2DE0"/>
    <w:rsid w:val="006B2DEF"/>
    <w:rsid w:val="006B2E26"/>
    <w:rsid w:val="006B2F59"/>
    <w:rsid w:val="006B3032"/>
    <w:rsid w:val="006B30B1"/>
    <w:rsid w:val="006B30DD"/>
    <w:rsid w:val="006B31A5"/>
    <w:rsid w:val="006B37F5"/>
    <w:rsid w:val="006B3A20"/>
    <w:rsid w:val="006B3B03"/>
    <w:rsid w:val="006B3EBA"/>
    <w:rsid w:val="006B3EC2"/>
    <w:rsid w:val="006B40F4"/>
    <w:rsid w:val="006B415C"/>
    <w:rsid w:val="006B435C"/>
    <w:rsid w:val="006B44C4"/>
    <w:rsid w:val="006B4652"/>
    <w:rsid w:val="006B4657"/>
    <w:rsid w:val="006B46E4"/>
    <w:rsid w:val="006B46F4"/>
    <w:rsid w:val="006B47F5"/>
    <w:rsid w:val="006B4A9B"/>
    <w:rsid w:val="006B4B4A"/>
    <w:rsid w:val="006B4BA6"/>
    <w:rsid w:val="006B4BFB"/>
    <w:rsid w:val="006B4C67"/>
    <w:rsid w:val="006B4EF8"/>
    <w:rsid w:val="006B4F35"/>
    <w:rsid w:val="006B5227"/>
    <w:rsid w:val="006B5503"/>
    <w:rsid w:val="006B55D7"/>
    <w:rsid w:val="006B5ADA"/>
    <w:rsid w:val="006B5DCD"/>
    <w:rsid w:val="006B5EEC"/>
    <w:rsid w:val="006B5FC7"/>
    <w:rsid w:val="006B60D9"/>
    <w:rsid w:val="006B6661"/>
    <w:rsid w:val="006B6C95"/>
    <w:rsid w:val="006B6D47"/>
    <w:rsid w:val="006B6E4A"/>
    <w:rsid w:val="006B7006"/>
    <w:rsid w:val="006B708D"/>
    <w:rsid w:val="006B7357"/>
    <w:rsid w:val="006B75C6"/>
    <w:rsid w:val="006B75DD"/>
    <w:rsid w:val="006B761C"/>
    <w:rsid w:val="006B7712"/>
    <w:rsid w:val="006B7807"/>
    <w:rsid w:val="006B7886"/>
    <w:rsid w:val="006B7CA6"/>
    <w:rsid w:val="006B7D8A"/>
    <w:rsid w:val="006B7FF5"/>
    <w:rsid w:val="006C052F"/>
    <w:rsid w:val="006C05B4"/>
    <w:rsid w:val="006C0715"/>
    <w:rsid w:val="006C0867"/>
    <w:rsid w:val="006C0C01"/>
    <w:rsid w:val="006C1142"/>
    <w:rsid w:val="006C1159"/>
    <w:rsid w:val="006C1257"/>
    <w:rsid w:val="006C1490"/>
    <w:rsid w:val="006C17B1"/>
    <w:rsid w:val="006C1A34"/>
    <w:rsid w:val="006C1D89"/>
    <w:rsid w:val="006C1D9E"/>
    <w:rsid w:val="006C1DC8"/>
    <w:rsid w:val="006C1FE8"/>
    <w:rsid w:val="006C21FA"/>
    <w:rsid w:val="006C24FA"/>
    <w:rsid w:val="006C26B0"/>
    <w:rsid w:val="006C271C"/>
    <w:rsid w:val="006C2754"/>
    <w:rsid w:val="006C2801"/>
    <w:rsid w:val="006C2ABE"/>
    <w:rsid w:val="006C2AC7"/>
    <w:rsid w:val="006C2BFF"/>
    <w:rsid w:val="006C2C91"/>
    <w:rsid w:val="006C3080"/>
    <w:rsid w:val="006C30F1"/>
    <w:rsid w:val="006C3158"/>
    <w:rsid w:val="006C31E2"/>
    <w:rsid w:val="006C3343"/>
    <w:rsid w:val="006C3495"/>
    <w:rsid w:val="006C34E4"/>
    <w:rsid w:val="006C354C"/>
    <w:rsid w:val="006C36D1"/>
    <w:rsid w:val="006C3760"/>
    <w:rsid w:val="006C38BE"/>
    <w:rsid w:val="006C38E1"/>
    <w:rsid w:val="006C3A85"/>
    <w:rsid w:val="006C3B21"/>
    <w:rsid w:val="006C3B6B"/>
    <w:rsid w:val="006C3B76"/>
    <w:rsid w:val="006C3BAE"/>
    <w:rsid w:val="006C3C46"/>
    <w:rsid w:val="006C3D2B"/>
    <w:rsid w:val="006C3D91"/>
    <w:rsid w:val="006C3FAB"/>
    <w:rsid w:val="006C40FF"/>
    <w:rsid w:val="006C411F"/>
    <w:rsid w:val="006C4509"/>
    <w:rsid w:val="006C4572"/>
    <w:rsid w:val="006C4629"/>
    <w:rsid w:val="006C4849"/>
    <w:rsid w:val="006C4980"/>
    <w:rsid w:val="006C49B8"/>
    <w:rsid w:val="006C4B14"/>
    <w:rsid w:val="006C4D67"/>
    <w:rsid w:val="006C4E07"/>
    <w:rsid w:val="006C5103"/>
    <w:rsid w:val="006C5108"/>
    <w:rsid w:val="006C5133"/>
    <w:rsid w:val="006C5329"/>
    <w:rsid w:val="006C53D4"/>
    <w:rsid w:val="006C53EF"/>
    <w:rsid w:val="006C54EE"/>
    <w:rsid w:val="006C5559"/>
    <w:rsid w:val="006C577B"/>
    <w:rsid w:val="006C58AB"/>
    <w:rsid w:val="006C5973"/>
    <w:rsid w:val="006C5984"/>
    <w:rsid w:val="006C598E"/>
    <w:rsid w:val="006C5AA4"/>
    <w:rsid w:val="006C5B83"/>
    <w:rsid w:val="006C5E22"/>
    <w:rsid w:val="006C6080"/>
    <w:rsid w:val="006C6093"/>
    <w:rsid w:val="006C609A"/>
    <w:rsid w:val="006C60EC"/>
    <w:rsid w:val="006C61E2"/>
    <w:rsid w:val="006C66F4"/>
    <w:rsid w:val="006C6746"/>
    <w:rsid w:val="006C6846"/>
    <w:rsid w:val="006C6A00"/>
    <w:rsid w:val="006C6A45"/>
    <w:rsid w:val="006C6B5A"/>
    <w:rsid w:val="006C6B61"/>
    <w:rsid w:val="006C6BA7"/>
    <w:rsid w:val="006C6D37"/>
    <w:rsid w:val="006C6E81"/>
    <w:rsid w:val="006C6EDD"/>
    <w:rsid w:val="006C6FDC"/>
    <w:rsid w:val="006C7093"/>
    <w:rsid w:val="006C72C1"/>
    <w:rsid w:val="006C72E3"/>
    <w:rsid w:val="006C73F0"/>
    <w:rsid w:val="006C7576"/>
    <w:rsid w:val="006C75AF"/>
    <w:rsid w:val="006C75B9"/>
    <w:rsid w:val="006C7636"/>
    <w:rsid w:val="006C76AB"/>
    <w:rsid w:val="006C7758"/>
    <w:rsid w:val="006C7793"/>
    <w:rsid w:val="006C77AC"/>
    <w:rsid w:val="006C780C"/>
    <w:rsid w:val="006C7B03"/>
    <w:rsid w:val="006C7B7D"/>
    <w:rsid w:val="006C7DAA"/>
    <w:rsid w:val="006C7DDD"/>
    <w:rsid w:val="006C7DEB"/>
    <w:rsid w:val="006C7F96"/>
    <w:rsid w:val="006D01CD"/>
    <w:rsid w:val="006D0352"/>
    <w:rsid w:val="006D03BB"/>
    <w:rsid w:val="006D0414"/>
    <w:rsid w:val="006D041E"/>
    <w:rsid w:val="006D0572"/>
    <w:rsid w:val="006D084C"/>
    <w:rsid w:val="006D093C"/>
    <w:rsid w:val="006D0D12"/>
    <w:rsid w:val="006D0E20"/>
    <w:rsid w:val="006D0EC2"/>
    <w:rsid w:val="006D1069"/>
    <w:rsid w:val="006D125A"/>
    <w:rsid w:val="006D12CA"/>
    <w:rsid w:val="006D14B7"/>
    <w:rsid w:val="006D153B"/>
    <w:rsid w:val="006D154E"/>
    <w:rsid w:val="006D15AC"/>
    <w:rsid w:val="006D17E3"/>
    <w:rsid w:val="006D1B13"/>
    <w:rsid w:val="006D1BC9"/>
    <w:rsid w:val="006D1E64"/>
    <w:rsid w:val="006D1E7D"/>
    <w:rsid w:val="006D1F8F"/>
    <w:rsid w:val="006D20B8"/>
    <w:rsid w:val="006D2213"/>
    <w:rsid w:val="006D2216"/>
    <w:rsid w:val="006D25A8"/>
    <w:rsid w:val="006D2618"/>
    <w:rsid w:val="006D2685"/>
    <w:rsid w:val="006D26E9"/>
    <w:rsid w:val="006D2792"/>
    <w:rsid w:val="006D2977"/>
    <w:rsid w:val="006D2BFE"/>
    <w:rsid w:val="006D2EC0"/>
    <w:rsid w:val="006D2FFE"/>
    <w:rsid w:val="006D3033"/>
    <w:rsid w:val="006D306A"/>
    <w:rsid w:val="006D332F"/>
    <w:rsid w:val="006D3485"/>
    <w:rsid w:val="006D3501"/>
    <w:rsid w:val="006D3548"/>
    <w:rsid w:val="006D35E4"/>
    <w:rsid w:val="006D36FC"/>
    <w:rsid w:val="006D3991"/>
    <w:rsid w:val="006D41E8"/>
    <w:rsid w:val="006D4297"/>
    <w:rsid w:val="006D43B0"/>
    <w:rsid w:val="006D45F5"/>
    <w:rsid w:val="006D4724"/>
    <w:rsid w:val="006D47E0"/>
    <w:rsid w:val="006D4C72"/>
    <w:rsid w:val="006D4DE5"/>
    <w:rsid w:val="006D4E4C"/>
    <w:rsid w:val="006D5109"/>
    <w:rsid w:val="006D51C8"/>
    <w:rsid w:val="006D54CF"/>
    <w:rsid w:val="006D5585"/>
    <w:rsid w:val="006D5592"/>
    <w:rsid w:val="006D56AF"/>
    <w:rsid w:val="006D57B0"/>
    <w:rsid w:val="006D5943"/>
    <w:rsid w:val="006D5AD6"/>
    <w:rsid w:val="006D5C46"/>
    <w:rsid w:val="006D5D15"/>
    <w:rsid w:val="006D5F76"/>
    <w:rsid w:val="006D6188"/>
    <w:rsid w:val="006D6200"/>
    <w:rsid w:val="006D62CE"/>
    <w:rsid w:val="006D64CC"/>
    <w:rsid w:val="006D65BD"/>
    <w:rsid w:val="006D66DB"/>
    <w:rsid w:val="006D689A"/>
    <w:rsid w:val="006D6B4A"/>
    <w:rsid w:val="006D6B5C"/>
    <w:rsid w:val="006D6BA0"/>
    <w:rsid w:val="006D6CBA"/>
    <w:rsid w:val="006D6D96"/>
    <w:rsid w:val="006D6EA9"/>
    <w:rsid w:val="006D6F41"/>
    <w:rsid w:val="006D6F4F"/>
    <w:rsid w:val="006D6F82"/>
    <w:rsid w:val="006D7028"/>
    <w:rsid w:val="006D702E"/>
    <w:rsid w:val="006D7079"/>
    <w:rsid w:val="006D70A2"/>
    <w:rsid w:val="006D7106"/>
    <w:rsid w:val="006D71C5"/>
    <w:rsid w:val="006D7211"/>
    <w:rsid w:val="006D7216"/>
    <w:rsid w:val="006D7372"/>
    <w:rsid w:val="006D7544"/>
    <w:rsid w:val="006D758B"/>
    <w:rsid w:val="006D75C8"/>
    <w:rsid w:val="006D75ED"/>
    <w:rsid w:val="006D7625"/>
    <w:rsid w:val="006D782A"/>
    <w:rsid w:val="006D7971"/>
    <w:rsid w:val="006D7F4A"/>
    <w:rsid w:val="006E0004"/>
    <w:rsid w:val="006E018F"/>
    <w:rsid w:val="006E03FB"/>
    <w:rsid w:val="006E0445"/>
    <w:rsid w:val="006E047F"/>
    <w:rsid w:val="006E07F1"/>
    <w:rsid w:val="006E0819"/>
    <w:rsid w:val="006E0A03"/>
    <w:rsid w:val="006E0BD8"/>
    <w:rsid w:val="006E0E0C"/>
    <w:rsid w:val="006E1033"/>
    <w:rsid w:val="006E11B8"/>
    <w:rsid w:val="006E1208"/>
    <w:rsid w:val="006E1279"/>
    <w:rsid w:val="006E14E8"/>
    <w:rsid w:val="006E177F"/>
    <w:rsid w:val="006E1788"/>
    <w:rsid w:val="006E18F1"/>
    <w:rsid w:val="006E1AAD"/>
    <w:rsid w:val="006E1AC8"/>
    <w:rsid w:val="006E1B22"/>
    <w:rsid w:val="006E1C3E"/>
    <w:rsid w:val="006E1CD5"/>
    <w:rsid w:val="006E1DC2"/>
    <w:rsid w:val="006E1EC9"/>
    <w:rsid w:val="006E216D"/>
    <w:rsid w:val="006E24E9"/>
    <w:rsid w:val="006E25E4"/>
    <w:rsid w:val="006E2A32"/>
    <w:rsid w:val="006E2C14"/>
    <w:rsid w:val="006E2CDD"/>
    <w:rsid w:val="006E2E84"/>
    <w:rsid w:val="006E3393"/>
    <w:rsid w:val="006E33BC"/>
    <w:rsid w:val="006E33BD"/>
    <w:rsid w:val="006E367B"/>
    <w:rsid w:val="006E36DD"/>
    <w:rsid w:val="006E37CB"/>
    <w:rsid w:val="006E37D5"/>
    <w:rsid w:val="006E37D8"/>
    <w:rsid w:val="006E38AA"/>
    <w:rsid w:val="006E3BA1"/>
    <w:rsid w:val="006E3DED"/>
    <w:rsid w:val="006E3E80"/>
    <w:rsid w:val="006E3ED1"/>
    <w:rsid w:val="006E43F7"/>
    <w:rsid w:val="006E4432"/>
    <w:rsid w:val="006E4574"/>
    <w:rsid w:val="006E463A"/>
    <w:rsid w:val="006E47AB"/>
    <w:rsid w:val="006E4820"/>
    <w:rsid w:val="006E4BF5"/>
    <w:rsid w:val="006E4CF2"/>
    <w:rsid w:val="006E4D7F"/>
    <w:rsid w:val="006E50A9"/>
    <w:rsid w:val="006E50F1"/>
    <w:rsid w:val="006E52E0"/>
    <w:rsid w:val="006E5722"/>
    <w:rsid w:val="006E5789"/>
    <w:rsid w:val="006E597E"/>
    <w:rsid w:val="006E59DA"/>
    <w:rsid w:val="006E59F2"/>
    <w:rsid w:val="006E5A92"/>
    <w:rsid w:val="006E5ADD"/>
    <w:rsid w:val="006E5F0B"/>
    <w:rsid w:val="006E61A6"/>
    <w:rsid w:val="006E6265"/>
    <w:rsid w:val="006E67FF"/>
    <w:rsid w:val="006E681C"/>
    <w:rsid w:val="006E6830"/>
    <w:rsid w:val="006E6952"/>
    <w:rsid w:val="006E6CBD"/>
    <w:rsid w:val="006E6CC2"/>
    <w:rsid w:val="006E72F9"/>
    <w:rsid w:val="006E73A6"/>
    <w:rsid w:val="006E73D7"/>
    <w:rsid w:val="006E747F"/>
    <w:rsid w:val="006E75E6"/>
    <w:rsid w:val="006E796E"/>
    <w:rsid w:val="006E7CAE"/>
    <w:rsid w:val="006E7E3E"/>
    <w:rsid w:val="006E7EB4"/>
    <w:rsid w:val="006E7F67"/>
    <w:rsid w:val="006F0129"/>
    <w:rsid w:val="006F03C2"/>
    <w:rsid w:val="006F0718"/>
    <w:rsid w:val="006F0801"/>
    <w:rsid w:val="006F0813"/>
    <w:rsid w:val="006F0825"/>
    <w:rsid w:val="006F0AD9"/>
    <w:rsid w:val="006F0C08"/>
    <w:rsid w:val="006F0CB3"/>
    <w:rsid w:val="006F0D46"/>
    <w:rsid w:val="006F0DB4"/>
    <w:rsid w:val="006F0E18"/>
    <w:rsid w:val="006F1053"/>
    <w:rsid w:val="006F1297"/>
    <w:rsid w:val="006F12C6"/>
    <w:rsid w:val="006F15C9"/>
    <w:rsid w:val="006F16E6"/>
    <w:rsid w:val="006F1894"/>
    <w:rsid w:val="006F19EE"/>
    <w:rsid w:val="006F1A3D"/>
    <w:rsid w:val="006F1CDE"/>
    <w:rsid w:val="006F1DCF"/>
    <w:rsid w:val="006F2026"/>
    <w:rsid w:val="006F202D"/>
    <w:rsid w:val="006F226F"/>
    <w:rsid w:val="006F237E"/>
    <w:rsid w:val="006F23DD"/>
    <w:rsid w:val="006F24CC"/>
    <w:rsid w:val="006F267D"/>
    <w:rsid w:val="006F2910"/>
    <w:rsid w:val="006F2D1E"/>
    <w:rsid w:val="006F2EAE"/>
    <w:rsid w:val="006F330B"/>
    <w:rsid w:val="006F3362"/>
    <w:rsid w:val="006F33B7"/>
    <w:rsid w:val="006F3455"/>
    <w:rsid w:val="006F36E8"/>
    <w:rsid w:val="006F37C7"/>
    <w:rsid w:val="006F37DC"/>
    <w:rsid w:val="006F383D"/>
    <w:rsid w:val="006F3C8F"/>
    <w:rsid w:val="006F3DB6"/>
    <w:rsid w:val="006F3E35"/>
    <w:rsid w:val="006F4097"/>
    <w:rsid w:val="006F416A"/>
    <w:rsid w:val="006F4254"/>
    <w:rsid w:val="006F4260"/>
    <w:rsid w:val="006F4335"/>
    <w:rsid w:val="006F433C"/>
    <w:rsid w:val="006F4442"/>
    <w:rsid w:val="006F44EE"/>
    <w:rsid w:val="006F466E"/>
    <w:rsid w:val="006F4745"/>
    <w:rsid w:val="006F477E"/>
    <w:rsid w:val="006F47EF"/>
    <w:rsid w:val="006F48D2"/>
    <w:rsid w:val="006F4B38"/>
    <w:rsid w:val="006F5020"/>
    <w:rsid w:val="006F5143"/>
    <w:rsid w:val="006F5158"/>
    <w:rsid w:val="006F51FD"/>
    <w:rsid w:val="006F5373"/>
    <w:rsid w:val="006F5429"/>
    <w:rsid w:val="006F5436"/>
    <w:rsid w:val="006F55A9"/>
    <w:rsid w:val="006F5B2E"/>
    <w:rsid w:val="006F5CBE"/>
    <w:rsid w:val="006F5DBA"/>
    <w:rsid w:val="006F5FC2"/>
    <w:rsid w:val="006F60B7"/>
    <w:rsid w:val="006F6373"/>
    <w:rsid w:val="006F64E4"/>
    <w:rsid w:val="006F65DC"/>
    <w:rsid w:val="006F65FE"/>
    <w:rsid w:val="006F6718"/>
    <w:rsid w:val="006F688A"/>
    <w:rsid w:val="006F6ACB"/>
    <w:rsid w:val="006F6EC9"/>
    <w:rsid w:val="006F6F0B"/>
    <w:rsid w:val="006F7118"/>
    <w:rsid w:val="006F7260"/>
    <w:rsid w:val="006F734C"/>
    <w:rsid w:val="006F745E"/>
    <w:rsid w:val="006F7582"/>
    <w:rsid w:val="006F75FD"/>
    <w:rsid w:val="006F7601"/>
    <w:rsid w:val="006F766C"/>
    <w:rsid w:val="006F7671"/>
    <w:rsid w:val="006F77EB"/>
    <w:rsid w:val="006F7818"/>
    <w:rsid w:val="006F790F"/>
    <w:rsid w:val="006F7C2D"/>
    <w:rsid w:val="006F7D48"/>
    <w:rsid w:val="0070013D"/>
    <w:rsid w:val="00700290"/>
    <w:rsid w:val="007004B3"/>
    <w:rsid w:val="0070057A"/>
    <w:rsid w:val="007007A9"/>
    <w:rsid w:val="00700950"/>
    <w:rsid w:val="00700999"/>
    <w:rsid w:val="00700C23"/>
    <w:rsid w:val="00700CCB"/>
    <w:rsid w:val="00700CF1"/>
    <w:rsid w:val="00700DE7"/>
    <w:rsid w:val="00700EE6"/>
    <w:rsid w:val="00700F37"/>
    <w:rsid w:val="00700F41"/>
    <w:rsid w:val="007010C8"/>
    <w:rsid w:val="00701136"/>
    <w:rsid w:val="00701154"/>
    <w:rsid w:val="007012B5"/>
    <w:rsid w:val="00701357"/>
    <w:rsid w:val="007013A8"/>
    <w:rsid w:val="00701583"/>
    <w:rsid w:val="0070187F"/>
    <w:rsid w:val="00701C76"/>
    <w:rsid w:val="00701DAD"/>
    <w:rsid w:val="00701EF3"/>
    <w:rsid w:val="00701F7A"/>
    <w:rsid w:val="00702150"/>
    <w:rsid w:val="007021D0"/>
    <w:rsid w:val="0070224C"/>
    <w:rsid w:val="00702253"/>
    <w:rsid w:val="0070230B"/>
    <w:rsid w:val="007023C2"/>
    <w:rsid w:val="007025DE"/>
    <w:rsid w:val="00702668"/>
    <w:rsid w:val="0070266D"/>
    <w:rsid w:val="0070273E"/>
    <w:rsid w:val="00702846"/>
    <w:rsid w:val="00702BCC"/>
    <w:rsid w:val="00702C1F"/>
    <w:rsid w:val="00702EB9"/>
    <w:rsid w:val="00703118"/>
    <w:rsid w:val="00703169"/>
    <w:rsid w:val="0070319A"/>
    <w:rsid w:val="0070319D"/>
    <w:rsid w:val="0070347F"/>
    <w:rsid w:val="00703818"/>
    <w:rsid w:val="00703A6D"/>
    <w:rsid w:val="00703C1A"/>
    <w:rsid w:val="00703CB4"/>
    <w:rsid w:val="00703E91"/>
    <w:rsid w:val="00703E98"/>
    <w:rsid w:val="00703FA7"/>
    <w:rsid w:val="00704074"/>
    <w:rsid w:val="00704092"/>
    <w:rsid w:val="007041CB"/>
    <w:rsid w:val="007041D1"/>
    <w:rsid w:val="007043C1"/>
    <w:rsid w:val="007043C4"/>
    <w:rsid w:val="007044DD"/>
    <w:rsid w:val="00704637"/>
    <w:rsid w:val="00704910"/>
    <w:rsid w:val="0070493F"/>
    <w:rsid w:val="007049C3"/>
    <w:rsid w:val="007049E6"/>
    <w:rsid w:val="00704E68"/>
    <w:rsid w:val="00704F9E"/>
    <w:rsid w:val="007050DB"/>
    <w:rsid w:val="0070510E"/>
    <w:rsid w:val="00705110"/>
    <w:rsid w:val="007054F1"/>
    <w:rsid w:val="00705CD7"/>
    <w:rsid w:val="00705DAA"/>
    <w:rsid w:val="00705E3A"/>
    <w:rsid w:val="00705F23"/>
    <w:rsid w:val="00705F75"/>
    <w:rsid w:val="00706383"/>
    <w:rsid w:val="00706580"/>
    <w:rsid w:val="00706585"/>
    <w:rsid w:val="007066A7"/>
    <w:rsid w:val="00706B15"/>
    <w:rsid w:val="00706B3C"/>
    <w:rsid w:val="00706B9F"/>
    <w:rsid w:val="00706E6E"/>
    <w:rsid w:val="00707061"/>
    <w:rsid w:val="007070FD"/>
    <w:rsid w:val="0070723B"/>
    <w:rsid w:val="0070740B"/>
    <w:rsid w:val="007076B8"/>
    <w:rsid w:val="007079C6"/>
    <w:rsid w:val="007079E2"/>
    <w:rsid w:val="00707A3D"/>
    <w:rsid w:val="00707BE4"/>
    <w:rsid w:val="00707BF2"/>
    <w:rsid w:val="00707C18"/>
    <w:rsid w:val="00707FCB"/>
    <w:rsid w:val="007100B1"/>
    <w:rsid w:val="007103A9"/>
    <w:rsid w:val="0071052A"/>
    <w:rsid w:val="00710813"/>
    <w:rsid w:val="00710819"/>
    <w:rsid w:val="00710AC5"/>
    <w:rsid w:val="00710ACD"/>
    <w:rsid w:val="00710B35"/>
    <w:rsid w:val="00710B36"/>
    <w:rsid w:val="00710D2E"/>
    <w:rsid w:val="00710F4B"/>
    <w:rsid w:val="00710FA8"/>
    <w:rsid w:val="0071100A"/>
    <w:rsid w:val="007110D5"/>
    <w:rsid w:val="007110FF"/>
    <w:rsid w:val="00711156"/>
    <w:rsid w:val="007111AC"/>
    <w:rsid w:val="007113AA"/>
    <w:rsid w:val="007116EF"/>
    <w:rsid w:val="0071189F"/>
    <w:rsid w:val="007118E7"/>
    <w:rsid w:val="00711984"/>
    <w:rsid w:val="00711B2A"/>
    <w:rsid w:val="00711FB8"/>
    <w:rsid w:val="0071200E"/>
    <w:rsid w:val="0071229D"/>
    <w:rsid w:val="00712319"/>
    <w:rsid w:val="0071242E"/>
    <w:rsid w:val="0071254E"/>
    <w:rsid w:val="007126AE"/>
    <w:rsid w:val="00712861"/>
    <w:rsid w:val="00712902"/>
    <w:rsid w:val="00712B26"/>
    <w:rsid w:val="00712B8F"/>
    <w:rsid w:val="00712C01"/>
    <w:rsid w:val="00712C13"/>
    <w:rsid w:val="00712E88"/>
    <w:rsid w:val="00713134"/>
    <w:rsid w:val="00713203"/>
    <w:rsid w:val="00713302"/>
    <w:rsid w:val="00713442"/>
    <w:rsid w:val="00713545"/>
    <w:rsid w:val="00713703"/>
    <w:rsid w:val="00713817"/>
    <w:rsid w:val="00713DD4"/>
    <w:rsid w:val="00713FD7"/>
    <w:rsid w:val="00714022"/>
    <w:rsid w:val="0071407A"/>
    <w:rsid w:val="007141D4"/>
    <w:rsid w:val="007143C8"/>
    <w:rsid w:val="007146BD"/>
    <w:rsid w:val="00714A51"/>
    <w:rsid w:val="00714C9F"/>
    <w:rsid w:val="00714E65"/>
    <w:rsid w:val="00714F94"/>
    <w:rsid w:val="00715025"/>
    <w:rsid w:val="007150BE"/>
    <w:rsid w:val="007153D7"/>
    <w:rsid w:val="00715417"/>
    <w:rsid w:val="007157CC"/>
    <w:rsid w:val="00715823"/>
    <w:rsid w:val="00715C17"/>
    <w:rsid w:val="00715C20"/>
    <w:rsid w:val="00715CC2"/>
    <w:rsid w:val="00715D58"/>
    <w:rsid w:val="00715E2E"/>
    <w:rsid w:val="007160E0"/>
    <w:rsid w:val="00716378"/>
    <w:rsid w:val="00716417"/>
    <w:rsid w:val="007165EE"/>
    <w:rsid w:val="00716AD2"/>
    <w:rsid w:val="00716C4F"/>
    <w:rsid w:val="00716D17"/>
    <w:rsid w:val="00716D50"/>
    <w:rsid w:val="00716E97"/>
    <w:rsid w:val="007170DC"/>
    <w:rsid w:val="00717197"/>
    <w:rsid w:val="00717304"/>
    <w:rsid w:val="00717335"/>
    <w:rsid w:val="00717368"/>
    <w:rsid w:val="007173F0"/>
    <w:rsid w:val="0071753E"/>
    <w:rsid w:val="0071755E"/>
    <w:rsid w:val="0071760A"/>
    <w:rsid w:val="007178C4"/>
    <w:rsid w:val="00717CBE"/>
    <w:rsid w:val="00717CE7"/>
    <w:rsid w:val="00717D9A"/>
    <w:rsid w:val="00717EF5"/>
    <w:rsid w:val="00717F6E"/>
    <w:rsid w:val="007203CA"/>
    <w:rsid w:val="007205D2"/>
    <w:rsid w:val="00720716"/>
    <w:rsid w:val="00720A47"/>
    <w:rsid w:val="00720CB2"/>
    <w:rsid w:val="00720DA0"/>
    <w:rsid w:val="00720E3B"/>
    <w:rsid w:val="00721002"/>
    <w:rsid w:val="00721456"/>
    <w:rsid w:val="007214EA"/>
    <w:rsid w:val="0072160A"/>
    <w:rsid w:val="0072172A"/>
    <w:rsid w:val="007218E5"/>
    <w:rsid w:val="00721B0D"/>
    <w:rsid w:val="00721D75"/>
    <w:rsid w:val="00721E10"/>
    <w:rsid w:val="00721F99"/>
    <w:rsid w:val="00722563"/>
    <w:rsid w:val="00722573"/>
    <w:rsid w:val="007226F5"/>
    <w:rsid w:val="00722709"/>
    <w:rsid w:val="0072271A"/>
    <w:rsid w:val="007228B0"/>
    <w:rsid w:val="00722983"/>
    <w:rsid w:val="00722B1B"/>
    <w:rsid w:val="00722C4F"/>
    <w:rsid w:val="00722D77"/>
    <w:rsid w:val="00722E4B"/>
    <w:rsid w:val="00722E9C"/>
    <w:rsid w:val="00722F15"/>
    <w:rsid w:val="00722F24"/>
    <w:rsid w:val="0072325A"/>
    <w:rsid w:val="007232A7"/>
    <w:rsid w:val="0072347C"/>
    <w:rsid w:val="007236B2"/>
    <w:rsid w:val="0072375C"/>
    <w:rsid w:val="007237F8"/>
    <w:rsid w:val="007238D8"/>
    <w:rsid w:val="00723967"/>
    <w:rsid w:val="00723994"/>
    <w:rsid w:val="00723A72"/>
    <w:rsid w:val="00723B2C"/>
    <w:rsid w:val="00723B3C"/>
    <w:rsid w:val="00723C78"/>
    <w:rsid w:val="00723CC0"/>
    <w:rsid w:val="00723FBB"/>
    <w:rsid w:val="00724397"/>
    <w:rsid w:val="007244F1"/>
    <w:rsid w:val="0072487F"/>
    <w:rsid w:val="00724BD1"/>
    <w:rsid w:val="00724DB8"/>
    <w:rsid w:val="00724E99"/>
    <w:rsid w:val="00724ED0"/>
    <w:rsid w:val="00724F92"/>
    <w:rsid w:val="00724F99"/>
    <w:rsid w:val="00725037"/>
    <w:rsid w:val="007253D6"/>
    <w:rsid w:val="007253F4"/>
    <w:rsid w:val="00725587"/>
    <w:rsid w:val="0072578A"/>
    <w:rsid w:val="0072597A"/>
    <w:rsid w:val="007259E2"/>
    <w:rsid w:val="00725CCD"/>
    <w:rsid w:val="00725D15"/>
    <w:rsid w:val="00725D31"/>
    <w:rsid w:val="00725D8E"/>
    <w:rsid w:val="00726018"/>
    <w:rsid w:val="0072606F"/>
    <w:rsid w:val="00726080"/>
    <w:rsid w:val="00726136"/>
    <w:rsid w:val="00726403"/>
    <w:rsid w:val="0072650F"/>
    <w:rsid w:val="007265E6"/>
    <w:rsid w:val="007269AA"/>
    <w:rsid w:val="007269E6"/>
    <w:rsid w:val="00726A43"/>
    <w:rsid w:val="00726AA9"/>
    <w:rsid w:val="00726AE2"/>
    <w:rsid w:val="00726CCA"/>
    <w:rsid w:val="00726D5A"/>
    <w:rsid w:val="00727441"/>
    <w:rsid w:val="0072748C"/>
    <w:rsid w:val="007275D2"/>
    <w:rsid w:val="00727671"/>
    <w:rsid w:val="007276B5"/>
    <w:rsid w:val="00727766"/>
    <w:rsid w:val="00727773"/>
    <w:rsid w:val="0072791E"/>
    <w:rsid w:val="0072793D"/>
    <w:rsid w:val="00727946"/>
    <w:rsid w:val="00727C0D"/>
    <w:rsid w:val="00727CF1"/>
    <w:rsid w:val="00727DAF"/>
    <w:rsid w:val="00727E13"/>
    <w:rsid w:val="00727FDA"/>
    <w:rsid w:val="00730402"/>
    <w:rsid w:val="00730450"/>
    <w:rsid w:val="0073045F"/>
    <w:rsid w:val="007304ED"/>
    <w:rsid w:val="00730568"/>
    <w:rsid w:val="00730866"/>
    <w:rsid w:val="007308FB"/>
    <w:rsid w:val="00730A5C"/>
    <w:rsid w:val="00730A95"/>
    <w:rsid w:val="00730AB3"/>
    <w:rsid w:val="00730E84"/>
    <w:rsid w:val="00730ED3"/>
    <w:rsid w:val="00730FFD"/>
    <w:rsid w:val="0073110E"/>
    <w:rsid w:val="00731146"/>
    <w:rsid w:val="00731275"/>
    <w:rsid w:val="007312B0"/>
    <w:rsid w:val="0073141E"/>
    <w:rsid w:val="007314C5"/>
    <w:rsid w:val="00731586"/>
    <w:rsid w:val="00731672"/>
    <w:rsid w:val="007317D5"/>
    <w:rsid w:val="00731921"/>
    <w:rsid w:val="00731AE6"/>
    <w:rsid w:val="00731CAD"/>
    <w:rsid w:val="00732191"/>
    <w:rsid w:val="00732335"/>
    <w:rsid w:val="007323EA"/>
    <w:rsid w:val="0073249F"/>
    <w:rsid w:val="007326AD"/>
    <w:rsid w:val="007326DC"/>
    <w:rsid w:val="00732796"/>
    <w:rsid w:val="007328AE"/>
    <w:rsid w:val="00732C57"/>
    <w:rsid w:val="00732EE8"/>
    <w:rsid w:val="00732F09"/>
    <w:rsid w:val="007332B0"/>
    <w:rsid w:val="007332D3"/>
    <w:rsid w:val="007333AE"/>
    <w:rsid w:val="00733474"/>
    <w:rsid w:val="007334A7"/>
    <w:rsid w:val="0073355B"/>
    <w:rsid w:val="00733756"/>
    <w:rsid w:val="00733B90"/>
    <w:rsid w:val="00733CCA"/>
    <w:rsid w:val="00733DB8"/>
    <w:rsid w:val="00733DD1"/>
    <w:rsid w:val="007340BC"/>
    <w:rsid w:val="0073416B"/>
    <w:rsid w:val="007341C9"/>
    <w:rsid w:val="00734251"/>
    <w:rsid w:val="0073427A"/>
    <w:rsid w:val="00734313"/>
    <w:rsid w:val="0073450A"/>
    <w:rsid w:val="00734887"/>
    <w:rsid w:val="00734B37"/>
    <w:rsid w:val="00734B64"/>
    <w:rsid w:val="00734B88"/>
    <w:rsid w:val="00734BD4"/>
    <w:rsid w:val="00734C9C"/>
    <w:rsid w:val="00734E6A"/>
    <w:rsid w:val="00734F11"/>
    <w:rsid w:val="007356BC"/>
    <w:rsid w:val="007356D1"/>
    <w:rsid w:val="00735A28"/>
    <w:rsid w:val="00735A2C"/>
    <w:rsid w:val="00735C77"/>
    <w:rsid w:val="00735D3F"/>
    <w:rsid w:val="00735ED4"/>
    <w:rsid w:val="0073610C"/>
    <w:rsid w:val="0073636B"/>
    <w:rsid w:val="0073654B"/>
    <w:rsid w:val="007365BC"/>
    <w:rsid w:val="00736718"/>
    <w:rsid w:val="007368BC"/>
    <w:rsid w:val="00736EA9"/>
    <w:rsid w:val="00737125"/>
    <w:rsid w:val="00737205"/>
    <w:rsid w:val="0073739A"/>
    <w:rsid w:val="00737401"/>
    <w:rsid w:val="007376D8"/>
    <w:rsid w:val="0073785D"/>
    <w:rsid w:val="007378D8"/>
    <w:rsid w:val="0073792C"/>
    <w:rsid w:val="00737BA9"/>
    <w:rsid w:val="00737C2C"/>
    <w:rsid w:val="00737C3A"/>
    <w:rsid w:val="00737C57"/>
    <w:rsid w:val="00737C8A"/>
    <w:rsid w:val="00737E63"/>
    <w:rsid w:val="00737E77"/>
    <w:rsid w:val="00737F16"/>
    <w:rsid w:val="00737F6E"/>
    <w:rsid w:val="00740006"/>
    <w:rsid w:val="0074036E"/>
    <w:rsid w:val="00740475"/>
    <w:rsid w:val="00740566"/>
    <w:rsid w:val="00740637"/>
    <w:rsid w:val="0074065B"/>
    <w:rsid w:val="007407B9"/>
    <w:rsid w:val="007407D0"/>
    <w:rsid w:val="007408FB"/>
    <w:rsid w:val="00740A38"/>
    <w:rsid w:val="00740A46"/>
    <w:rsid w:val="00740CAA"/>
    <w:rsid w:val="00740DD7"/>
    <w:rsid w:val="00740F28"/>
    <w:rsid w:val="00741122"/>
    <w:rsid w:val="007411E2"/>
    <w:rsid w:val="00741212"/>
    <w:rsid w:val="007417A5"/>
    <w:rsid w:val="007418F9"/>
    <w:rsid w:val="007418FE"/>
    <w:rsid w:val="0074198D"/>
    <w:rsid w:val="00741A39"/>
    <w:rsid w:val="00741C2D"/>
    <w:rsid w:val="00741D10"/>
    <w:rsid w:val="00741FEE"/>
    <w:rsid w:val="00741FF0"/>
    <w:rsid w:val="00742071"/>
    <w:rsid w:val="00742287"/>
    <w:rsid w:val="00742361"/>
    <w:rsid w:val="00742577"/>
    <w:rsid w:val="0074257A"/>
    <w:rsid w:val="007427AA"/>
    <w:rsid w:val="007427C8"/>
    <w:rsid w:val="00742893"/>
    <w:rsid w:val="00742AEC"/>
    <w:rsid w:val="00742B44"/>
    <w:rsid w:val="00742B47"/>
    <w:rsid w:val="00742EFE"/>
    <w:rsid w:val="00742FF8"/>
    <w:rsid w:val="00743002"/>
    <w:rsid w:val="007430AF"/>
    <w:rsid w:val="007431C2"/>
    <w:rsid w:val="0074329B"/>
    <w:rsid w:val="007432BB"/>
    <w:rsid w:val="007432FB"/>
    <w:rsid w:val="00743694"/>
    <w:rsid w:val="00743758"/>
    <w:rsid w:val="007437F1"/>
    <w:rsid w:val="007439AA"/>
    <w:rsid w:val="00743B04"/>
    <w:rsid w:val="00743B53"/>
    <w:rsid w:val="00743C03"/>
    <w:rsid w:val="00743C7C"/>
    <w:rsid w:val="00743F3B"/>
    <w:rsid w:val="00744059"/>
    <w:rsid w:val="0074415A"/>
    <w:rsid w:val="00744232"/>
    <w:rsid w:val="00744243"/>
    <w:rsid w:val="00744264"/>
    <w:rsid w:val="0074443A"/>
    <w:rsid w:val="007445C4"/>
    <w:rsid w:val="007446A4"/>
    <w:rsid w:val="007447AA"/>
    <w:rsid w:val="007447EF"/>
    <w:rsid w:val="0074485D"/>
    <w:rsid w:val="0074496C"/>
    <w:rsid w:val="007449A5"/>
    <w:rsid w:val="00744DF0"/>
    <w:rsid w:val="00744EEC"/>
    <w:rsid w:val="00745050"/>
    <w:rsid w:val="0074520C"/>
    <w:rsid w:val="007454F2"/>
    <w:rsid w:val="00745581"/>
    <w:rsid w:val="00745633"/>
    <w:rsid w:val="00745792"/>
    <w:rsid w:val="00745DD5"/>
    <w:rsid w:val="00745E73"/>
    <w:rsid w:val="00745ECA"/>
    <w:rsid w:val="00746100"/>
    <w:rsid w:val="0074624D"/>
    <w:rsid w:val="007463F5"/>
    <w:rsid w:val="00746436"/>
    <w:rsid w:val="00746551"/>
    <w:rsid w:val="0074656E"/>
    <w:rsid w:val="007468EE"/>
    <w:rsid w:val="00746AC8"/>
    <w:rsid w:val="00746B90"/>
    <w:rsid w:val="00746C02"/>
    <w:rsid w:val="00746D13"/>
    <w:rsid w:val="00746D39"/>
    <w:rsid w:val="00746EA3"/>
    <w:rsid w:val="00746F4B"/>
    <w:rsid w:val="007472FB"/>
    <w:rsid w:val="00747434"/>
    <w:rsid w:val="0074759B"/>
    <w:rsid w:val="00747749"/>
    <w:rsid w:val="007477B7"/>
    <w:rsid w:val="007477E1"/>
    <w:rsid w:val="0074788B"/>
    <w:rsid w:val="0074799A"/>
    <w:rsid w:val="007479AA"/>
    <w:rsid w:val="00747B16"/>
    <w:rsid w:val="00747D9F"/>
    <w:rsid w:val="00747EB2"/>
    <w:rsid w:val="00750048"/>
    <w:rsid w:val="0075006F"/>
    <w:rsid w:val="007501D8"/>
    <w:rsid w:val="00750248"/>
    <w:rsid w:val="007503E6"/>
    <w:rsid w:val="00750438"/>
    <w:rsid w:val="00750BCD"/>
    <w:rsid w:val="00750C98"/>
    <w:rsid w:val="00750E7E"/>
    <w:rsid w:val="00751031"/>
    <w:rsid w:val="0075105E"/>
    <w:rsid w:val="0075125F"/>
    <w:rsid w:val="0075137C"/>
    <w:rsid w:val="0075153D"/>
    <w:rsid w:val="00751686"/>
    <w:rsid w:val="00751730"/>
    <w:rsid w:val="00751A1B"/>
    <w:rsid w:val="00751A88"/>
    <w:rsid w:val="00751CDD"/>
    <w:rsid w:val="00751E49"/>
    <w:rsid w:val="00752018"/>
    <w:rsid w:val="007520A1"/>
    <w:rsid w:val="0075216F"/>
    <w:rsid w:val="007526E4"/>
    <w:rsid w:val="00752706"/>
    <w:rsid w:val="0075272F"/>
    <w:rsid w:val="007527B5"/>
    <w:rsid w:val="007527DB"/>
    <w:rsid w:val="00752921"/>
    <w:rsid w:val="00752A47"/>
    <w:rsid w:val="00752C36"/>
    <w:rsid w:val="00752C49"/>
    <w:rsid w:val="00752C75"/>
    <w:rsid w:val="00752CBE"/>
    <w:rsid w:val="00752D03"/>
    <w:rsid w:val="00752D12"/>
    <w:rsid w:val="00752FE5"/>
    <w:rsid w:val="007532F4"/>
    <w:rsid w:val="0075338A"/>
    <w:rsid w:val="007534F8"/>
    <w:rsid w:val="00753527"/>
    <w:rsid w:val="0075352D"/>
    <w:rsid w:val="007535BE"/>
    <w:rsid w:val="00753706"/>
    <w:rsid w:val="007537AA"/>
    <w:rsid w:val="0075389A"/>
    <w:rsid w:val="00753B5D"/>
    <w:rsid w:val="00753BC6"/>
    <w:rsid w:val="00753C3A"/>
    <w:rsid w:val="00753CB8"/>
    <w:rsid w:val="00753E7C"/>
    <w:rsid w:val="00753F9B"/>
    <w:rsid w:val="00753FBE"/>
    <w:rsid w:val="0075407D"/>
    <w:rsid w:val="007540A1"/>
    <w:rsid w:val="00754166"/>
    <w:rsid w:val="0075418A"/>
    <w:rsid w:val="007542A6"/>
    <w:rsid w:val="007542F0"/>
    <w:rsid w:val="00754313"/>
    <w:rsid w:val="00754343"/>
    <w:rsid w:val="007545AE"/>
    <w:rsid w:val="0075471D"/>
    <w:rsid w:val="00754A66"/>
    <w:rsid w:val="00754B2D"/>
    <w:rsid w:val="00754B36"/>
    <w:rsid w:val="00754DDD"/>
    <w:rsid w:val="00754DFB"/>
    <w:rsid w:val="00754EB4"/>
    <w:rsid w:val="00754EB5"/>
    <w:rsid w:val="00755241"/>
    <w:rsid w:val="00755314"/>
    <w:rsid w:val="00755463"/>
    <w:rsid w:val="0075564D"/>
    <w:rsid w:val="0075589D"/>
    <w:rsid w:val="007558C2"/>
    <w:rsid w:val="0075594A"/>
    <w:rsid w:val="00755BA7"/>
    <w:rsid w:val="00755BE6"/>
    <w:rsid w:val="00755CD7"/>
    <w:rsid w:val="0075615B"/>
    <w:rsid w:val="007562A1"/>
    <w:rsid w:val="00756316"/>
    <w:rsid w:val="00756669"/>
    <w:rsid w:val="00756835"/>
    <w:rsid w:val="007568B1"/>
    <w:rsid w:val="00756E18"/>
    <w:rsid w:val="00756F23"/>
    <w:rsid w:val="00757062"/>
    <w:rsid w:val="007571AD"/>
    <w:rsid w:val="0075777A"/>
    <w:rsid w:val="007578C7"/>
    <w:rsid w:val="00757D02"/>
    <w:rsid w:val="00757DFB"/>
    <w:rsid w:val="00757E5A"/>
    <w:rsid w:val="00757F3F"/>
    <w:rsid w:val="00760186"/>
    <w:rsid w:val="0076031A"/>
    <w:rsid w:val="007605DC"/>
    <w:rsid w:val="00760631"/>
    <w:rsid w:val="00760B9E"/>
    <w:rsid w:val="00760BA2"/>
    <w:rsid w:val="00760BC6"/>
    <w:rsid w:val="00760F16"/>
    <w:rsid w:val="00760F1D"/>
    <w:rsid w:val="00760F38"/>
    <w:rsid w:val="00761093"/>
    <w:rsid w:val="0076121F"/>
    <w:rsid w:val="007612D3"/>
    <w:rsid w:val="0076156B"/>
    <w:rsid w:val="007618CA"/>
    <w:rsid w:val="00761C68"/>
    <w:rsid w:val="00761D18"/>
    <w:rsid w:val="00761F83"/>
    <w:rsid w:val="00761F84"/>
    <w:rsid w:val="00761FF9"/>
    <w:rsid w:val="0076231A"/>
    <w:rsid w:val="007624AA"/>
    <w:rsid w:val="007624D6"/>
    <w:rsid w:val="007624F0"/>
    <w:rsid w:val="0076260D"/>
    <w:rsid w:val="00762873"/>
    <w:rsid w:val="0076289F"/>
    <w:rsid w:val="007628C2"/>
    <w:rsid w:val="007629D1"/>
    <w:rsid w:val="00762A7F"/>
    <w:rsid w:val="00762BC9"/>
    <w:rsid w:val="00762FB6"/>
    <w:rsid w:val="00762FC9"/>
    <w:rsid w:val="00763306"/>
    <w:rsid w:val="0076338F"/>
    <w:rsid w:val="00763588"/>
    <w:rsid w:val="0076391D"/>
    <w:rsid w:val="00763AED"/>
    <w:rsid w:val="00763B77"/>
    <w:rsid w:val="00763B86"/>
    <w:rsid w:val="00763EC2"/>
    <w:rsid w:val="00764115"/>
    <w:rsid w:val="0076413D"/>
    <w:rsid w:val="0076437C"/>
    <w:rsid w:val="00764476"/>
    <w:rsid w:val="00764548"/>
    <w:rsid w:val="00764644"/>
    <w:rsid w:val="007646C3"/>
    <w:rsid w:val="00764A34"/>
    <w:rsid w:val="00764BC3"/>
    <w:rsid w:val="00764CCF"/>
    <w:rsid w:val="00764FDC"/>
    <w:rsid w:val="0076506B"/>
    <w:rsid w:val="0076515C"/>
    <w:rsid w:val="007654F7"/>
    <w:rsid w:val="00765625"/>
    <w:rsid w:val="007656D9"/>
    <w:rsid w:val="00765B43"/>
    <w:rsid w:val="00765D6D"/>
    <w:rsid w:val="00765D75"/>
    <w:rsid w:val="00765E2B"/>
    <w:rsid w:val="00766065"/>
    <w:rsid w:val="00766122"/>
    <w:rsid w:val="00766242"/>
    <w:rsid w:val="00766345"/>
    <w:rsid w:val="007665BD"/>
    <w:rsid w:val="0076660E"/>
    <w:rsid w:val="00766B11"/>
    <w:rsid w:val="00766EB7"/>
    <w:rsid w:val="0076702C"/>
    <w:rsid w:val="00767223"/>
    <w:rsid w:val="0076722E"/>
    <w:rsid w:val="007672D6"/>
    <w:rsid w:val="00767749"/>
    <w:rsid w:val="0076774E"/>
    <w:rsid w:val="0076781D"/>
    <w:rsid w:val="00767B94"/>
    <w:rsid w:val="00767BF7"/>
    <w:rsid w:val="00767D2E"/>
    <w:rsid w:val="00767D47"/>
    <w:rsid w:val="00767F6C"/>
    <w:rsid w:val="00767F82"/>
    <w:rsid w:val="007700E5"/>
    <w:rsid w:val="007705AA"/>
    <w:rsid w:val="007706DC"/>
    <w:rsid w:val="0077085D"/>
    <w:rsid w:val="00770B1A"/>
    <w:rsid w:val="00770CA9"/>
    <w:rsid w:val="00770CCF"/>
    <w:rsid w:val="00770E59"/>
    <w:rsid w:val="00770EC1"/>
    <w:rsid w:val="007714E9"/>
    <w:rsid w:val="00771568"/>
    <w:rsid w:val="00771572"/>
    <w:rsid w:val="00771641"/>
    <w:rsid w:val="00771648"/>
    <w:rsid w:val="007717B0"/>
    <w:rsid w:val="00771839"/>
    <w:rsid w:val="00771A0C"/>
    <w:rsid w:val="00771AEA"/>
    <w:rsid w:val="00771BFD"/>
    <w:rsid w:val="00771F69"/>
    <w:rsid w:val="0077205A"/>
    <w:rsid w:val="00772246"/>
    <w:rsid w:val="007724F3"/>
    <w:rsid w:val="0077264D"/>
    <w:rsid w:val="00772829"/>
    <w:rsid w:val="00772992"/>
    <w:rsid w:val="00772E9F"/>
    <w:rsid w:val="00772EB5"/>
    <w:rsid w:val="00772EC0"/>
    <w:rsid w:val="00772EE5"/>
    <w:rsid w:val="00772EEB"/>
    <w:rsid w:val="0077309F"/>
    <w:rsid w:val="007733C7"/>
    <w:rsid w:val="00773421"/>
    <w:rsid w:val="0077343A"/>
    <w:rsid w:val="00773500"/>
    <w:rsid w:val="00773992"/>
    <w:rsid w:val="00773C55"/>
    <w:rsid w:val="00773D6A"/>
    <w:rsid w:val="00773F84"/>
    <w:rsid w:val="007743FB"/>
    <w:rsid w:val="007746B3"/>
    <w:rsid w:val="00774939"/>
    <w:rsid w:val="0077499C"/>
    <w:rsid w:val="00774A7A"/>
    <w:rsid w:val="00774AC4"/>
    <w:rsid w:val="00774B1E"/>
    <w:rsid w:val="00774F37"/>
    <w:rsid w:val="00774F8B"/>
    <w:rsid w:val="00775032"/>
    <w:rsid w:val="007750BD"/>
    <w:rsid w:val="007751E7"/>
    <w:rsid w:val="00775383"/>
    <w:rsid w:val="0077548C"/>
    <w:rsid w:val="007754A1"/>
    <w:rsid w:val="007754A8"/>
    <w:rsid w:val="00775515"/>
    <w:rsid w:val="00775728"/>
    <w:rsid w:val="00775815"/>
    <w:rsid w:val="00775852"/>
    <w:rsid w:val="00775A09"/>
    <w:rsid w:val="00775EF1"/>
    <w:rsid w:val="00775F3E"/>
    <w:rsid w:val="00775F7B"/>
    <w:rsid w:val="00775FCC"/>
    <w:rsid w:val="00776082"/>
    <w:rsid w:val="00776274"/>
    <w:rsid w:val="00776359"/>
    <w:rsid w:val="00776379"/>
    <w:rsid w:val="0077638C"/>
    <w:rsid w:val="00776587"/>
    <w:rsid w:val="007766AA"/>
    <w:rsid w:val="007766BC"/>
    <w:rsid w:val="00776A5F"/>
    <w:rsid w:val="00776B14"/>
    <w:rsid w:val="00776B63"/>
    <w:rsid w:val="00776D33"/>
    <w:rsid w:val="007771AE"/>
    <w:rsid w:val="00777332"/>
    <w:rsid w:val="007774B1"/>
    <w:rsid w:val="007775B0"/>
    <w:rsid w:val="0077782E"/>
    <w:rsid w:val="00777848"/>
    <w:rsid w:val="00777893"/>
    <w:rsid w:val="00777ABC"/>
    <w:rsid w:val="00777C8F"/>
    <w:rsid w:val="00777CEE"/>
    <w:rsid w:val="00777E0F"/>
    <w:rsid w:val="00777E3A"/>
    <w:rsid w:val="00777FB5"/>
    <w:rsid w:val="00780090"/>
    <w:rsid w:val="00780115"/>
    <w:rsid w:val="00780230"/>
    <w:rsid w:val="0078023B"/>
    <w:rsid w:val="00780311"/>
    <w:rsid w:val="00780325"/>
    <w:rsid w:val="00780407"/>
    <w:rsid w:val="0078048C"/>
    <w:rsid w:val="00780692"/>
    <w:rsid w:val="00780867"/>
    <w:rsid w:val="007808BF"/>
    <w:rsid w:val="00780970"/>
    <w:rsid w:val="00780A96"/>
    <w:rsid w:val="00780C8A"/>
    <w:rsid w:val="00780CB7"/>
    <w:rsid w:val="00780F65"/>
    <w:rsid w:val="0078120B"/>
    <w:rsid w:val="007812CB"/>
    <w:rsid w:val="0078167A"/>
    <w:rsid w:val="007818DD"/>
    <w:rsid w:val="00781A84"/>
    <w:rsid w:val="00781B51"/>
    <w:rsid w:val="00781F0F"/>
    <w:rsid w:val="00781F3B"/>
    <w:rsid w:val="00781F95"/>
    <w:rsid w:val="007820E6"/>
    <w:rsid w:val="007821D1"/>
    <w:rsid w:val="00782219"/>
    <w:rsid w:val="00782368"/>
    <w:rsid w:val="007824B6"/>
    <w:rsid w:val="007825E2"/>
    <w:rsid w:val="0078269C"/>
    <w:rsid w:val="00782724"/>
    <w:rsid w:val="00782DB5"/>
    <w:rsid w:val="00782E9D"/>
    <w:rsid w:val="00782F0A"/>
    <w:rsid w:val="00783047"/>
    <w:rsid w:val="0078306E"/>
    <w:rsid w:val="007830BF"/>
    <w:rsid w:val="0078323B"/>
    <w:rsid w:val="00783380"/>
    <w:rsid w:val="007835FB"/>
    <w:rsid w:val="007836B2"/>
    <w:rsid w:val="00783710"/>
    <w:rsid w:val="0078386D"/>
    <w:rsid w:val="007838CA"/>
    <w:rsid w:val="0078395B"/>
    <w:rsid w:val="00783ADE"/>
    <w:rsid w:val="00783C47"/>
    <w:rsid w:val="00783ECD"/>
    <w:rsid w:val="00783F17"/>
    <w:rsid w:val="0078400A"/>
    <w:rsid w:val="007842A7"/>
    <w:rsid w:val="007842BB"/>
    <w:rsid w:val="0078476F"/>
    <w:rsid w:val="0078486D"/>
    <w:rsid w:val="00784B69"/>
    <w:rsid w:val="00784B75"/>
    <w:rsid w:val="00784E78"/>
    <w:rsid w:val="00784F6D"/>
    <w:rsid w:val="00785016"/>
    <w:rsid w:val="00785065"/>
    <w:rsid w:val="007852E9"/>
    <w:rsid w:val="00785644"/>
    <w:rsid w:val="0078587D"/>
    <w:rsid w:val="00785899"/>
    <w:rsid w:val="00785A79"/>
    <w:rsid w:val="00785AE8"/>
    <w:rsid w:val="00785B04"/>
    <w:rsid w:val="00785B5D"/>
    <w:rsid w:val="00786046"/>
    <w:rsid w:val="0078660B"/>
    <w:rsid w:val="00786653"/>
    <w:rsid w:val="007867B2"/>
    <w:rsid w:val="00786810"/>
    <w:rsid w:val="0078698A"/>
    <w:rsid w:val="007869E2"/>
    <w:rsid w:val="00786AF7"/>
    <w:rsid w:val="00786AFB"/>
    <w:rsid w:val="007874C4"/>
    <w:rsid w:val="00787596"/>
    <w:rsid w:val="00787808"/>
    <w:rsid w:val="00787843"/>
    <w:rsid w:val="0078787C"/>
    <w:rsid w:val="00787AAF"/>
    <w:rsid w:val="00787DA4"/>
    <w:rsid w:val="00787E26"/>
    <w:rsid w:val="00787FDF"/>
    <w:rsid w:val="00790065"/>
    <w:rsid w:val="0079013A"/>
    <w:rsid w:val="007903DA"/>
    <w:rsid w:val="0079059A"/>
    <w:rsid w:val="0079061A"/>
    <w:rsid w:val="0079062F"/>
    <w:rsid w:val="00790932"/>
    <w:rsid w:val="00790B15"/>
    <w:rsid w:val="00790B7B"/>
    <w:rsid w:val="00790BBA"/>
    <w:rsid w:val="00790CCD"/>
    <w:rsid w:val="00790F49"/>
    <w:rsid w:val="00791668"/>
    <w:rsid w:val="00791774"/>
    <w:rsid w:val="00791993"/>
    <w:rsid w:val="00791A5E"/>
    <w:rsid w:val="00791ACC"/>
    <w:rsid w:val="00791AED"/>
    <w:rsid w:val="00791B47"/>
    <w:rsid w:val="00792268"/>
    <w:rsid w:val="007923EF"/>
    <w:rsid w:val="00792455"/>
    <w:rsid w:val="0079246F"/>
    <w:rsid w:val="00792475"/>
    <w:rsid w:val="0079274A"/>
    <w:rsid w:val="0079276F"/>
    <w:rsid w:val="0079280D"/>
    <w:rsid w:val="00792831"/>
    <w:rsid w:val="00792A68"/>
    <w:rsid w:val="00792A7F"/>
    <w:rsid w:val="00792E83"/>
    <w:rsid w:val="007931CB"/>
    <w:rsid w:val="0079322E"/>
    <w:rsid w:val="0079356E"/>
    <w:rsid w:val="00793575"/>
    <w:rsid w:val="00793606"/>
    <w:rsid w:val="00793658"/>
    <w:rsid w:val="00793716"/>
    <w:rsid w:val="00793A94"/>
    <w:rsid w:val="00793BD8"/>
    <w:rsid w:val="00793D3F"/>
    <w:rsid w:val="00793EB8"/>
    <w:rsid w:val="007940A9"/>
    <w:rsid w:val="0079421B"/>
    <w:rsid w:val="0079425D"/>
    <w:rsid w:val="00794435"/>
    <w:rsid w:val="0079458B"/>
    <w:rsid w:val="00794BFC"/>
    <w:rsid w:val="00794C7D"/>
    <w:rsid w:val="00794D30"/>
    <w:rsid w:val="00794D4C"/>
    <w:rsid w:val="00794FC9"/>
    <w:rsid w:val="007950BC"/>
    <w:rsid w:val="007951D4"/>
    <w:rsid w:val="0079530D"/>
    <w:rsid w:val="0079542C"/>
    <w:rsid w:val="0079565F"/>
    <w:rsid w:val="0079571A"/>
    <w:rsid w:val="0079571D"/>
    <w:rsid w:val="0079585F"/>
    <w:rsid w:val="00795C4A"/>
    <w:rsid w:val="00795D05"/>
    <w:rsid w:val="00795E66"/>
    <w:rsid w:val="00795F8F"/>
    <w:rsid w:val="0079615E"/>
    <w:rsid w:val="0079634C"/>
    <w:rsid w:val="00796441"/>
    <w:rsid w:val="0079666F"/>
    <w:rsid w:val="00796754"/>
    <w:rsid w:val="00796996"/>
    <w:rsid w:val="00796AE4"/>
    <w:rsid w:val="00796AF6"/>
    <w:rsid w:val="00796B2C"/>
    <w:rsid w:val="00796CA1"/>
    <w:rsid w:val="00797002"/>
    <w:rsid w:val="00797057"/>
    <w:rsid w:val="0079707A"/>
    <w:rsid w:val="0079725F"/>
    <w:rsid w:val="007972B0"/>
    <w:rsid w:val="0079736E"/>
    <w:rsid w:val="0079760D"/>
    <w:rsid w:val="00797703"/>
    <w:rsid w:val="0079783C"/>
    <w:rsid w:val="00797BED"/>
    <w:rsid w:val="00797C46"/>
    <w:rsid w:val="00797D8B"/>
    <w:rsid w:val="007A00F2"/>
    <w:rsid w:val="007A0123"/>
    <w:rsid w:val="007A0169"/>
    <w:rsid w:val="007A02DB"/>
    <w:rsid w:val="007A0335"/>
    <w:rsid w:val="007A0373"/>
    <w:rsid w:val="007A050B"/>
    <w:rsid w:val="007A0713"/>
    <w:rsid w:val="007A07F3"/>
    <w:rsid w:val="007A0817"/>
    <w:rsid w:val="007A0A0E"/>
    <w:rsid w:val="007A0A6B"/>
    <w:rsid w:val="007A0E3D"/>
    <w:rsid w:val="007A11AF"/>
    <w:rsid w:val="007A11C4"/>
    <w:rsid w:val="007A11E3"/>
    <w:rsid w:val="007A151A"/>
    <w:rsid w:val="007A15C6"/>
    <w:rsid w:val="007A1613"/>
    <w:rsid w:val="007A16F0"/>
    <w:rsid w:val="007A1903"/>
    <w:rsid w:val="007A19F6"/>
    <w:rsid w:val="007A1B0A"/>
    <w:rsid w:val="007A1B69"/>
    <w:rsid w:val="007A1BD1"/>
    <w:rsid w:val="007A1F56"/>
    <w:rsid w:val="007A202C"/>
    <w:rsid w:val="007A20BC"/>
    <w:rsid w:val="007A22C4"/>
    <w:rsid w:val="007A2397"/>
    <w:rsid w:val="007A23BC"/>
    <w:rsid w:val="007A2442"/>
    <w:rsid w:val="007A27E6"/>
    <w:rsid w:val="007A2927"/>
    <w:rsid w:val="007A2B46"/>
    <w:rsid w:val="007A2B65"/>
    <w:rsid w:val="007A2CB0"/>
    <w:rsid w:val="007A2CDA"/>
    <w:rsid w:val="007A2DF7"/>
    <w:rsid w:val="007A2EBE"/>
    <w:rsid w:val="007A3052"/>
    <w:rsid w:val="007A3190"/>
    <w:rsid w:val="007A31D4"/>
    <w:rsid w:val="007A330A"/>
    <w:rsid w:val="007A33D8"/>
    <w:rsid w:val="007A3470"/>
    <w:rsid w:val="007A3706"/>
    <w:rsid w:val="007A37EA"/>
    <w:rsid w:val="007A39D8"/>
    <w:rsid w:val="007A3BE1"/>
    <w:rsid w:val="007A3C0F"/>
    <w:rsid w:val="007A3C19"/>
    <w:rsid w:val="007A3CBA"/>
    <w:rsid w:val="007A3D7E"/>
    <w:rsid w:val="007A3D9E"/>
    <w:rsid w:val="007A3E88"/>
    <w:rsid w:val="007A3EB5"/>
    <w:rsid w:val="007A3F15"/>
    <w:rsid w:val="007A3F29"/>
    <w:rsid w:val="007A3F83"/>
    <w:rsid w:val="007A40D9"/>
    <w:rsid w:val="007A40FA"/>
    <w:rsid w:val="007A4398"/>
    <w:rsid w:val="007A4443"/>
    <w:rsid w:val="007A44E8"/>
    <w:rsid w:val="007A44FC"/>
    <w:rsid w:val="007A482C"/>
    <w:rsid w:val="007A484C"/>
    <w:rsid w:val="007A4876"/>
    <w:rsid w:val="007A49F5"/>
    <w:rsid w:val="007A4A02"/>
    <w:rsid w:val="007A4B51"/>
    <w:rsid w:val="007A4E97"/>
    <w:rsid w:val="007A50AF"/>
    <w:rsid w:val="007A50F1"/>
    <w:rsid w:val="007A51BD"/>
    <w:rsid w:val="007A5237"/>
    <w:rsid w:val="007A53BC"/>
    <w:rsid w:val="007A53BF"/>
    <w:rsid w:val="007A53CF"/>
    <w:rsid w:val="007A55C1"/>
    <w:rsid w:val="007A5617"/>
    <w:rsid w:val="007A5854"/>
    <w:rsid w:val="007A58F4"/>
    <w:rsid w:val="007A5AD7"/>
    <w:rsid w:val="007A5CF8"/>
    <w:rsid w:val="007A5E18"/>
    <w:rsid w:val="007A5F09"/>
    <w:rsid w:val="007A63AC"/>
    <w:rsid w:val="007A6440"/>
    <w:rsid w:val="007A646A"/>
    <w:rsid w:val="007A64D5"/>
    <w:rsid w:val="007A6553"/>
    <w:rsid w:val="007A698B"/>
    <w:rsid w:val="007A6AD1"/>
    <w:rsid w:val="007A6D8A"/>
    <w:rsid w:val="007A6DBE"/>
    <w:rsid w:val="007A6E0B"/>
    <w:rsid w:val="007A6F09"/>
    <w:rsid w:val="007A6FBF"/>
    <w:rsid w:val="007A70DC"/>
    <w:rsid w:val="007A70F5"/>
    <w:rsid w:val="007A7108"/>
    <w:rsid w:val="007A71EA"/>
    <w:rsid w:val="007A73BD"/>
    <w:rsid w:val="007A7455"/>
    <w:rsid w:val="007A7483"/>
    <w:rsid w:val="007A77D2"/>
    <w:rsid w:val="007A77DE"/>
    <w:rsid w:val="007A7B42"/>
    <w:rsid w:val="007A7B70"/>
    <w:rsid w:val="007A7D21"/>
    <w:rsid w:val="007A7D77"/>
    <w:rsid w:val="007A7E91"/>
    <w:rsid w:val="007B0245"/>
    <w:rsid w:val="007B0521"/>
    <w:rsid w:val="007B0616"/>
    <w:rsid w:val="007B06D2"/>
    <w:rsid w:val="007B070A"/>
    <w:rsid w:val="007B0735"/>
    <w:rsid w:val="007B083F"/>
    <w:rsid w:val="007B0880"/>
    <w:rsid w:val="007B08BC"/>
    <w:rsid w:val="007B0A22"/>
    <w:rsid w:val="007B0A79"/>
    <w:rsid w:val="007B0B0E"/>
    <w:rsid w:val="007B0D01"/>
    <w:rsid w:val="007B0F65"/>
    <w:rsid w:val="007B1437"/>
    <w:rsid w:val="007B153D"/>
    <w:rsid w:val="007B16FF"/>
    <w:rsid w:val="007B1B8E"/>
    <w:rsid w:val="007B1C9A"/>
    <w:rsid w:val="007B1EC8"/>
    <w:rsid w:val="007B1EF2"/>
    <w:rsid w:val="007B202E"/>
    <w:rsid w:val="007B205A"/>
    <w:rsid w:val="007B2085"/>
    <w:rsid w:val="007B214A"/>
    <w:rsid w:val="007B2237"/>
    <w:rsid w:val="007B2668"/>
    <w:rsid w:val="007B2692"/>
    <w:rsid w:val="007B26C9"/>
    <w:rsid w:val="007B2843"/>
    <w:rsid w:val="007B2BAC"/>
    <w:rsid w:val="007B2BB6"/>
    <w:rsid w:val="007B2D24"/>
    <w:rsid w:val="007B2DC5"/>
    <w:rsid w:val="007B2FDC"/>
    <w:rsid w:val="007B30C9"/>
    <w:rsid w:val="007B32DA"/>
    <w:rsid w:val="007B34D2"/>
    <w:rsid w:val="007B34E9"/>
    <w:rsid w:val="007B35C2"/>
    <w:rsid w:val="007B3749"/>
    <w:rsid w:val="007B386D"/>
    <w:rsid w:val="007B38A0"/>
    <w:rsid w:val="007B38B7"/>
    <w:rsid w:val="007B38F9"/>
    <w:rsid w:val="007B3D9E"/>
    <w:rsid w:val="007B3F3B"/>
    <w:rsid w:val="007B44A3"/>
    <w:rsid w:val="007B44F7"/>
    <w:rsid w:val="007B4513"/>
    <w:rsid w:val="007B4884"/>
    <w:rsid w:val="007B4A26"/>
    <w:rsid w:val="007B4AD8"/>
    <w:rsid w:val="007B4F7B"/>
    <w:rsid w:val="007B5029"/>
    <w:rsid w:val="007B541D"/>
    <w:rsid w:val="007B541E"/>
    <w:rsid w:val="007B583D"/>
    <w:rsid w:val="007B5928"/>
    <w:rsid w:val="007B5BA7"/>
    <w:rsid w:val="007B5BF9"/>
    <w:rsid w:val="007B6097"/>
    <w:rsid w:val="007B61AA"/>
    <w:rsid w:val="007B657E"/>
    <w:rsid w:val="007B659B"/>
    <w:rsid w:val="007B6617"/>
    <w:rsid w:val="007B6684"/>
    <w:rsid w:val="007B6924"/>
    <w:rsid w:val="007B6B21"/>
    <w:rsid w:val="007B6BB0"/>
    <w:rsid w:val="007B6BD7"/>
    <w:rsid w:val="007B6CA9"/>
    <w:rsid w:val="007B6E24"/>
    <w:rsid w:val="007B6E31"/>
    <w:rsid w:val="007B6F8C"/>
    <w:rsid w:val="007B7016"/>
    <w:rsid w:val="007B7024"/>
    <w:rsid w:val="007B731F"/>
    <w:rsid w:val="007B734D"/>
    <w:rsid w:val="007B78FE"/>
    <w:rsid w:val="007B79A4"/>
    <w:rsid w:val="007B7A21"/>
    <w:rsid w:val="007B7D67"/>
    <w:rsid w:val="007B7D8B"/>
    <w:rsid w:val="007B7E2F"/>
    <w:rsid w:val="007C0033"/>
    <w:rsid w:val="007C0077"/>
    <w:rsid w:val="007C0390"/>
    <w:rsid w:val="007C03B3"/>
    <w:rsid w:val="007C04AE"/>
    <w:rsid w:val="007C059D"/>
    <w:rsid w:val="007C05A4"/>
    <w:rsid w:val="007C0605"/>
    <w:rsid w:val="007C067A"/>
    <w:rsid w:val="007C067B"/>
    <w:rsid w:val="007C074A"/>
    <w:rsid w:val="007C07D0"/>
    <w:rsid w:val="007C0984"/>
    <w:rsid w:val="007C0D32"/>
    <w:rsid w:val="007C0D67"/>
    <w:rsid w:val="007C0E9D"/>
    <w:rsid w:val="007C0FFB"/>
    <w:rsid w:val="007C13A1"/>
    <w:rsid w:val="007C14A2"/>
    <w:rsid w:val="007C16CE"/>
    <w:rsid w:val="007C1850"/>
    <w:rsid w:val="007C18AF"/>
    <w:rsid w:val="007C1A0C"/>
    <w:rsid w:val="007C1A5C"/>
    <w:rsid w:val="007C1A8E"/>
    <w:rsid w:val="007C1A9D"/>
    <w:rsid w:val="007C1C7F"/>
    <w:rsid w:val="007C1C8D"/>
    <w:rsid w:val="007C1E42"/>
    <w:rsid w:val="007C1F29"/>
    <w:rsid w:val="007C219E"/>
    <w:rsid w:val="007C2469"/>
    <w:rsid w:val="007C2667"/>
    <w:rsid w:val="007C2813"/>
    <w:rsid w:val="007C2840"/>
    <w:rsid w:val="007C2A02"/>
    <w:rsid w:val="007C2DFE"/>
    <w:rsid w:val="007C300E"/>
    <w:rsid w:val="007C319C"/>
    <w:rsid w:val="007C322D"/>
    <w:rsid w:val="007C3257"/>
    <w:rsid w:val="007C328D"/>
    <w:rsid w:val="007C336F"/>
    <w:rsid w:val="007C3370"/>
    <w:rsid w:val="007C34AB"/>
    <w:rsid w:val="007C35F8"/>
    <w:rsid w:val="007C38D0"/>
    <w:rsid w:val="007C3C2E"/>
    <w:rsid w:val="007C3D87"/>
    <w:rsid w:val="007C3F5B"/>
    <w:rsid w:val="007C41B1"/>
    <w:rsid w:val="007C42B3"/>
    <w:rsid w:val="007C45B0"/>
    <w:rsid w:val="007C45D3"/>
    <w:rsid w:val="007C49A4"/>
    <w:rsid w:val="007C49D7"/>
    <w:rsid w:val="007C49E2"/>
    <w:rsid w:val="007C4BDF"/>
    <w:rsid w:val="007C4BFE"/>
    <w:rsid w:val="007C514C"/>
    <w:rsid w:val="007C51C5"/>
    <w:rsid w:val="007C5249"/>
    <w:rsid w:val="007C5254"/>
    <w:rsid w:val="007C52ED"/>
    <w:rsid w:val="007C5332"/>
    <w:rsid w:val="007C549A"/>
    <w:rsid w:val="007C54A5"/>
    <w:rsid w:val="007C5890"/>
    <w:rsid w:val="007C5974"/>
    <w:rsid w:val="007C5A73"/>
    <w:rsid w:val="007C5D21"/>
    <w:rsid w:val="007C5DB2"/>
    <w:rsid w:val="007C5FE9"/>
    <w:rsid w:val="007C6431"/>
    <w:rsid w:val="007C6597"/>
    <w:rsid w:val="007C6697"/>
    <w:rsid w:val="007C685B"/>
    <w:rsid w:val="007C6A00"/>
    <w:rsid w:val="007C6D24"/>
    <w:rsid w:val="007C6D33"/>
    <w:rsid w:val="007C6E28"/>
    <w:rsid w:val="007C6EEA"/>
    <w:rsid w:val="007C6F34"/>
    <w:rsid w:val="007C7104"/>
    <w:rsid w:val="007C767E"/>
    <w:rsid w:val="007C76E4"/>
    <w:rsid w:val="007C771B"/>
    <w:rsid w:val="007C7787"/>
    <w:rsid w:val="007C77A2"/>
    <w:rsid w:val="007C784F"/>
    <w:rsid w:val="007C78D9"/>
    <w:rsid w:val="007C795E"/>
    <w:rsid w:val="007C7A5E"/>
    <w:rsid w:val="007C7BE4"/>
    <w:rsid w:val="007C7C3B"/>
    <w:rsid w:val="007C7E50"/>
    <w:rsid w:val="007C7EB5"/>
    <w:rsid w:val="007C7F0F"/>
    <w:rsid w:val="007C7F12"/>
    <w:rsid w:val="007D00A2"/>
    <w:rsid w:val="007D0124"/>
    <w:rsid w:val="007D014E"/>
    <w:rsid w:val="007D0166"/>
    <w:rsid w:val="007D0339"/>
    <w:rsid w:val="007D041A"/>
    <w:rsid w:val="007D081A"/>
    <w:rsid w:val="007D084A"/>
    <w:rsid w:val="007D0C56"/>
    <w:rsid w:val="007D0EFB"/>
    <w:rsid w:val="007D115E"/>
    <w:rsid w:val="007D11F0"/>
    <w:rsid w:val="007D1770"/>
    <w:rsid w:val="007D18C7"/>
    <w:rsid w:val="007D196F"/>
    <w:rsid w:val="007D1E20"/>
    <w:rsid w:val="007D1F14"/>
    <w:rsid w:val="007D1FD0"/>
    <w:rsid w:val="007D25D4"/>
    <w:rsid w:val="007D265D"/>
    <w:rsid w:val="007D29E0"/>
    <w:rsid w:val="007D2AD4"/>
    <w:rsid w:val="007D2AF1"/>
    <w:rsid w:val="007D3047"/>
    <w:rsid w:val="007D30B7"/>
    <w:rsid w:val="007D32DD"/>
    <w:rsid w:val="007D37FA"/>
    <w:rsid w:val="007D3875"/>
    <w:rsid w:val="007D3C57"/>
    <w:rsid w:val="007D3FC6"/>
    <w:rsid w:val="007D4337"/>
    <w:rsid w:val="007D44B6"/>
    <w:rsid w:val="007D45FC"/>
    <w:rsid w:val="007D468B"/>
    <w:rsid w:val="007D4703"/>
    <w:rsid w:val="007D47CF"/>
    <w:rsid w:val="007D47FA"/>
    <w:rsid w:val="007D48DC"/>
    <w:rsid w:val="007D4903"/>
    <w:rsid w:val="007D4990"/>
    <w:rsid w:val="007D49AE"/>
    <w:rsid w:val="007D49B9"/>
    <w:rsid w:val="007D4D0A"/>
    <w:rsid w:val="007D4D93"/>
    <w:rsid w:val="007D4E63"/>
    <w:rsid w:val="007D4E66"/>
    <w:rsid w:val="007D4E81"/>
    <w:rsid w:val="007D4EA7"/>
    <w:rsid w:val="007D4EAD"/>
    <w:rsid w:val="007D506A"/>
    <w:rsid w:val="007D5082"/>
    <w:rsid w:val="007D5289"/>
    <w:rsid w:val="007D56F6"/>
    <w:rsid w:val="007D5848"/>
    <w:rsid w:val="007D5924"/>
    <w:rsid w:val="007D5A99"/>
    <w:rsid w:val="007D5C6C"/>
    <w:rsid w:val="007D5DBA"/>
    <w:rsid w:val="007D5DD0"/>
    <w:rsid w:val="007D5E9A"/>
    <w:rsid w:val="007D5F4B"/>
    <w:rsid w:val="007D5FA6"/>
    <w:rsid w:val="007D5FF1"/>
    <w:rsid w:val="007D6183"/>
    <w:rsid w:val="007D62DB"/>
    <w:rsid w:val="007D6481"/>
    <w:rsid w:val="007D66C6"/>
    <w:rsid w:val="007D693A"/>
    <w:rsid w:val="007D6951"/>
    <w:rsid w:val="007D698F"/>
    <w:rsid w:val="007D6C6B"/>
    <w:rsid w:val="007D702F"/>
    <w:rsid w:val="007D70D6"/>
    <w:rsid w:val="007D79AD"/>
    <w:rsid w:val="007D7AEF"/>
    <w:rsid w:val="007D7AFD"/>
    <w:rsid w:val="007D7BCB"/>
    <w:rsid w:val="007D7C78"/>
    <w:rsid w:val="007D7EE9"/>
    <w:rsid w:val="007D7FB2"/>
    <w:rsid w:val="007E0204"/>
    <w:rsid w:val="007E028E"/>
    <w:rsid w:val="007E029F"/>
    <w:rsid w:val="007E0379"/>
    <w:rsid w:val="007E067D"/>
    <w:rsid w:val="007E0934"/>
    <w:rsid w:val="007E0C96"/>
    <w:rsid w:val="007E0CE4"/>
    <w:rsid w:val="007E0EDE"/>
    <w:rsid w:val="007E0F1A"/>
    <w:rsid w:val="007E15AD"/>
    <w:rsid w:val="007E1626"/>
    <w:rsid w:val="007E1973"/>
    <w:rsid w:val="007E1C12"/>
    <w:rsid w:val="007E1DBD"/>
    <w:rsid w:val="007E1FA0"/>
    <w:rsid w:val="007E2141"/>
    <w:rsid w:val="007E25ED"/>
    <w:rsid w:val="007E27CB"/>
    <w:rsid w:val="007E2941"/>
    <w:rsid w:val="007E297F"/>
    <w:rsid w:val="007E2AED"/>
    <w:rsid w:val="007E2BC0"/>
    <w:rsid w:val="007E2CAC"/>
    <w:rsid w:val="007E2D99"/>
    <w:rsid w:val="007E2E2E"/>
    <w:rsid w:val="007E2FAF"/>
    <w:rsid w:val="007E3080"/>
    <w:rsid w:val="007E3102"/>
    <w:rsid w:val="007E3235"/>
    <w:rsid w:val="007E335C"/>
    <w:rsid w:val="007E35A1"/>
    <w:rsid w:val="007E364F"/>
    <w:rsid w:val="007E37D0"/>
    <w:rsid w:val="007E3916"/>
    <w:rsid w:val="007E3B79"/>
    <w:rsid w:val="007E3BB7"/>
    <w:rsid w:val="007E3DD3"/>
    <w:rsid w:val="007E3F29"/>
    <w:rsid w:val="007E4045"/>
    <w:rsid w:val="007E41A7"/>
    <w:rsid w:val="007E42C3"/>
    <w:rsid w:val="007E435A"/>
    <w:rsid w:val="007E47C4"/>
    <w:rsid w:val="007E487E"/>
    <w:rsid w:val="007E4970"/>
    <w:rsid w:val="007E4971"/>
    <w:rsid w:val="007E4B72"/>
    <w:rsid w:val="007E4C26"/>
    <w:rsid w:val="007E4C2E"/>
    <w:rsid w:val="007E4D4A"/>
    <w:rsid w:val="007E4E4E"/>
    <w:rsid w:val="007E504B"/>
    <w:rsid w:val="007E509A"/>
    <w:rsid w:val="007E510A"/>
    <w:rsid w:val="007E5405"/>
    <w:rsid w:val="007E54ED"/>
    <w:rsid w:val="007E56D7"/>
    <w:rsid w:val="007E5858"/>
    <w:rsid w:val="007E5861"/>
    <w:rsid w:val="007E58BF"/>
    <w:rsid w:val="007E5ACB"/>
    <w:rsid w:val="007E5BEA"/>
    <w:rsid w:val="007E5CE0"/>
    <w:rsid w:val="007E5D9B"/>
    <w:rsid w:val="007E5DF9"/>
    <w:rsid w:val="007E6266"/>
    <w:rsid w:val="007E6399"/>
    <w:rsid w:val="007E639C"/>
    <w:rsid w:val="007E63A3"/>
    <w:rsid w:val="007E6527"/>
    <w:rsid w:val="007E6630"/>
    <w:rsid w:val="007E667D"/>
    <w:rsid w:val="007E69B4"/>
    <w:rsid w:val="007E6A57"/>
    <w:rsid w:val="007E6BCE"/>
    <w:rsid w:val="007E6E5E"/>
    <w:rsid w:val="007E6F91"/>
    <w:rsid w:val="007E707B"/>
    <w:rsid w:val="007E7681"/>
    <w:rsid w:val="007E7689"/>
    <w:rsid w:val="007E78AE"/>
    <w:rsid w:val="007E793D"/>
    <w:rsid w:val="007E7B8C"/>
    <w:rsid w:val="007E7BF1"/>
    <w:rsid w:val="007E7C4D"/>
    <w:rsid w:val="007E7E82"/>
    <w:rsid w:val="007F0069"/>
    <w:rsid w:val="007F00D4"/>
    <w:rsid w:val="007F00E6"/>
    <w:rsid w:val="007F04C3"/>
    <w:rsid w:val="007F074B"/>
    <w:rsid w:val="007F076B"/>
    <w:rsid w:val="007F0789"/>
    <w:rsid w:val="007F07BE"/>
    <w:rsid w:val="007F08A0"/>
    <w:rsid w:val="007F08E2"/>
    <w:rsid w:val="007F0A15"/>
    <w:rsid w:val="007F0BBE"/>
    <w:rsid w:val="007F0CA8"/>
    <w:rsid w:val="007F1111"/>
    <w:rsid w:val="007F11B2"/>
    <w:rsid w:val="007F168D"/>
    <w:rsid w:val="007F19E5"/>
    <w:rsid w:val="007F1AA7"/>
    <w:rsid w:val="007F1AAA"/>
    <w:rsid w:val="007F1C75"/>
    <w:rsid w:val="007F1C7F"/>
    <w:rsid w:val="007F1D15"/>
    <w:rsid w:val="007F1FA8"/>
    <w:rsid w:val="007F2037"/>
    <w:rsid w:val="007F2206"/>
    <w:rsid w:val="007F22D5"/>
    <w:rsid w:val="007F24C0"/>
    <w:rsid w:val="007F24D5"/>
    <w:rsid w:val="007F25FA"/>
    <w:rsid w:val="007F2903"/>
    <w:rsid w:val="007F2A27"/>
    <w:rsid w:val="007F2A8E"/>
    <w:rsid w:val="007F2AAD"/>
    <w:rsid w:val="007F2D00"/>
    <w:rsid w:val="007F2DA3"/>
    <w:rsid w:val="007F2FDB"/>
    <w:rsid w:val="007F3068"/>
    <w:rsid w:val="007F3124"/>
    <w:rsid w:val="007F3257"/>
    <w:rsid w:val="007F330D"/>
    <w:rsid w:val="007F3406"/>
    <w:rsid w:val="007F3919"/>
    <w:rsid w:val="007F3987"/>
    <w:rsid w:val="007F3B76"/>
    <w:rsid w:val="007F3C0C"/>
    <w:rsid w:val="007F3C31"/>
    <w:rsid w:val="007F3E68"/>
    <w:rsid w:val="007F3E7E"/>
    <w:rsid w:val="007F4004"/>
    <w:rsid w:val="007F43B5"/>
    <w:rsid w:val="007F444E"/>
    <w:rsid w:val="007F4578"/>
    <w:rsid w:val="007F4723"/>
    <w:rsid w:val="007F4935"/>
    <w:rsid w:val="007F4A84"/>
    <w:rsid w:val="007F4B23"/>
    <w:rsid w:val="007F4BED"/>
    <w:rsid w:val="007F4E57"/>
    <w:rsid w:val="007F4F41"/>
    <w:rsid w:val="007F557D"/>
    <w:rsid w:val="007F570A"/>
    <w:rsid w:val="007F57A5"/>
    <w:rsid w:val="007F57AA"/>
    <w:rsid w:val="007F5982"/>
    <w:rsid w:val="007F5A5C"/>
    <w:rsid w:val="007F5FA8"/>
    <w:rsid w:val="007F60A6"/>
    <w:rsid w:val="007F6134"/>
    <w:rsid w:val="007F6235"/>
    <w:rsid w:val="007F624C"/>
    <w:rsid w:val="007F64BA"/>
    <w:rsid w:val="007F6516"/>
    <w:rsid w:val="007F67E9"/>
    <w:rsid w:val="007F6982"/>
    <w:rsid w:val="007F6AD9"/>
    <w:rsid w:val="007F6B12"/>
    <w:rsid w:val="007F6D42"/>
    <w:rsid w:val="007F7050"/>
    <w:rsid w:val="007F711D"/>
    <w:rsid w:val="007F7192"/>
    <w:rsid w:val="007F72E9"/>
    <w:rsid w:val="007F7357"/>
    <w:rsid w:val="007F742F"/>
    <w:rsid w:val="007F75CB"/>
    <w:rsid w:val="007F78AA"/>
    <w:rsid w:val="007F79C7"/>
    <w:rsid w:val="007F7B6C"/>
    <w:rsid w:val="007F7B92"/>
    <w:rsid w:val="007F7C7B"/>
    <w:rsid w:val="007F7E66"/>
    <w:rsid w:val="007F7E9A"/>
    <w:rsid w:val="007F7EC7"/>
    <w:rsid w:val="00800032"/>
    <w:rsid w:val="008002F3"/>
    <w:rsid w:val="008003A2"/>
    <w:rsid w:val="00800439"/>
    <w:rsid w:val="00800465"/>
    <w:rsid w:val="00800504"/>
    <w:rsid w:val="008005A8"/>
    <w:rsid w:val="008005CD"/>
    <w:rsid w:val="00800716"/>
    <w:rsid w:val="008007DA"/>
    <w:rsid w:val="00800904"/>
    <w:rsid w:val="00800DC4"/>
    <w:rsid w:val="00801005"/>
    <w:rsid w:val="008012FB"/>
    <w:rsid w:val="00801486"/>
    <w:rsid w:val="008014C0"/>
    <w:rsid w:val="008014F5"/>
    <w:rsid w:val="0080155B"/>
    <w:rsid w:val="008015B0"/>
    <w:rsid w:val="008016CD"/>
    <w:rsid w:val="00801983"/>
    <w:rsid w:val="008019BD"/>
    <w:rsid w:val="008019E5"/>
    <w:rsid w:val="00801A5F"/>
    <w:rsid w:val="00801B19"/>
    <w:rsid w:val="00801B7E"/>
    <w:rsid w:val="00801DBF"/>
    <w:rsid w:val="0080202C"/>
    <w:rsid w:val="008020BC"/>
    <w:rsid w:val="0080226A"/>
    <w:rsid w:val="00802471"/>
    <w:rsid w:val="00802875"/>
    <w:rsid w:val="00802891"/>
    <w:rsid w:val="00802BAB"/>
    <w:rsid w:val="00802C1A"/>
    <w:rsid w:val="00802D14"/>
    <w:rsid w:val="00802DFB"/>
    <w:rsid w:val="008030CE"/>
    <w:rsid w:val="00803251"/>
    <w:rsid w:val="00803370"/>
    <w:rsid w:val="0080344B"/>
    <w:rsid w:val="0080356A"/>
    <w:rsid w:val="008035BD"/>
    <w:rsid w:val="00803904"/>
    <w:rsid w:val="00804049"/>
    <w:rsid w:val="00804061"/>
    <w:rsid w:val="008040A2"/>
    <w:rsid w:val="008041DD"/>
    <w:rsid w:val="00804420"/>
    <w:rsid w:val="008044AF"/>
    <w:rsid w:val="008045F0"/>
    <w:rsid w:val="00804632"/>
    <w:rsid w:val="00804732"/>
    <w:rsid w:val="0080496C"/>
    <w:rsid w:val="00804A02"/>
    <w:rsid w:val="00804B80"/>
    <w:rsid w:val="00804BD8"/>
    <w:rsid w:val="00804CAA"/>
    <w:rsid w:val="00804D02"/>
    <w:rsid w:val="00804DA2"/>
    <w:rsid w:val="00804E3A"/>
    <w:rsid w:val="00804F3C"/>
    <w:rsid w:val="00804FB9"/>
    <w:rsid w:val="00805034"/>
    <w:rsid w:val="008050A3"/>
    <w:rsid w:val="00805169"/>
    <w:rsid w:val="008052B9"/>
    <w:rsid w:val="0080542A"/>
    <w:rsid w:val="008054D9"/>
    <w:rsid w:val="00805774"/>
    <w:rsid w:val="00805817"/>
    <w:rsid w:val="008058E0"/>
    <w:rsid w:val="00805B52"/>
    <w:rsid w:val="00805B7C"/>
    <w:rsid w:val="00805BA4"/>
    <w:rsid w:val="00805BAE"/>
    <w:rsid w:val="00805F3B"/>
    <w:rsid w:val="00806012"/>
    <w:rsid w:val="00806015"/>
    <w:rsid w:val="0080611B"/>
    <w:rsid w:val="008061F6"/>
    <w:rsid w:val="00806239"/>
    <w:rsid w:val="00806688"/>
    <w:rsid w:val="008068E1"/>
    <w:rsid w:val="00806C83"/>
    <w:rsid w:val="008070EC"/>
    <w:rsid w:val="008071BA"/>
    <w:rsid w:val="008072E8"/>
    <w:rsid w:val="008075EB"/>
    <w:rsid w:val="0080775D"/>
    <w:rsid w:val="00807957"/>
    <w:rsid w:val="008079E0"/>
    <w:rsid w:val="00807A09"/>
    <w:rsid w:val="00807A19"/>
    <w:rsid w:val="00807A3E"/>
    <w:rsid w:val="00807B35"/>
    <w:rsid w:val="00807B78"/>
    <w:rsid w:val="00807D43"/>
    <w:rsid w:val="00810092"/>
    <w:rsid w:val="0081014D"/>
    <w:rsid w:val="008101BF"/>
    <w:rsid w:val="0081020C"/>
    <w:rsid w:val="008102CB"/>
    <w:rsid w:val="008102D5"/>
    <w:rsid w:val="00810338"/>
    <w:rsid w:val="0081082F"/>
    <w:rsid w:val="00810842"/>
    <w:rsid w:val="00810E62"/>
    <w:rsid w:val="00810EB3"/>
    <w:rsid w:val="00811373"/>
    <w:rsid w:val="008115F6"/>
    <w:rsid w:val="0081189B"/>
    <w:rsid w:val="008119FD"/>
    <w:rsid w:val="00811D13"/>
    <w:rsid w:val="00811E80"/>
    <w:rsid w:val="00812232"/>
    <w:rsid w:val="00812282"/>
    <w:rsid w:val="00812472"/>
    <w:rsid w:val="0081255C"/>
    <w:rsid w:val="00812791"/>
    <w:rsid w:val="00812A9A"/>
    <w:rsid w:val="008132A4"/>
    <w:rsid w:val="00813373"/>
    <w:rsid w:val="0081346D"/>
    <w:rsid w:val="00813563"/>
    <w:rsid w:val="0081356B"/>
    <w:rsid w:val="0081375F"/>
    <w:rsid w:val="008137CC"/>
    <w:rsid w:val="00813890"/>
    <w:rsid w:val="00813DF8"/>
    <w:rsid w:val="00813E4E"/>
    <w:rsid w:val="00813F15"/>
    <w:rsid w:val="00813F58"/>
    <w:rsid w:val="0081435F"/>
    <w:rsid w:val="0081443E"/>
    <w:rsid w:val="008148E4"/>
    <w:rsid w:val="00814A3F"/>
    <w:rsid w:val="00814AB4"/>
    <w:rsid w:val="00814B9F"/>
    <w:rsid w:val="00814DC3"/>
    <w:rsid w:val="00814E05"/>
    <w:rsid w:val="0081537E"/>
    <w:rsid w:val="008153AA"/>
    <w:rsid w:val="00815570"/>
    <w:rsid w:val="00815630"/>
    <w:rsid w:val="008157F1"/>
    <w:rsid w:val="00815807"/>
    <w:rsid w:val="00815A37"/>
    <w:rsid w:val="00815AAB"/>
    <w:rsid w:val="00815B6F"/>
    <w:rsid w:val="00815B71"/>
    <w:rsid w:val="00815F39"/>
    <w:rsid w:val="0081600A"/>
    <w:rsid w:val="0081602F"/>
    <w:rsid w:val="0081620F"/>
    <w:rsid w:val="00816396"/>
    <w:rsid w:val="008166A9"/>
    <w:rsid w:val="008167CF"/>
    <w:rsid w:val="0081699A"/>
    <w:rsid w:val="00816A0C"/>
    <w:rsid w:val="00816A92"/>
    <w:rsid w:val="00816AE3"/>
    <w:rsid w:val="00816BC0"/>
    <w:rsid w:val="00816D1D"/>
    <w:rsid w:val="00816E72"/>
    <w:rsid w:val="00816EC2"/>
    <w:rsid w:val="00816F0E"/>
    <w:rsid w:val="00817284"/>
    <w:rsid w:val="00817393"/>
    <w:rsid w:val="00817616"/>
    <w:rsid w:val="008178C9"/>
    <w:rsid w:val="008178D4"/>
    <w:rsid w:val="00817B46"/>
    <w:rsid w:val="0082034A"/>
    <w:rsid w:val="008203FE"/>
    <w:rsid w:val="00820423"/>
    <w:rsid w:val="0082051A"/>
    <w:rsid w:val="00820539"/>
    <w:rsid w:val="008205D5"/>
    <w:rsid w:val="0082072F"/>
    <w:rsid w:val="0082074B"/>
    <w:rsid w:val="00820C05"/>
    <w:rsid w:val="008212F4"/>
    <w:rsid w:val="00821624"/>
    <w:rsid w:val="0082176B"/>
    <w:rsid w:val="0082177E"/>
    <w:rsid w:val="008219B0"/>
    <w:rsid w:val="00821A05"/>
    <w:rsid w:val="00821ACA"/>
    <w:rsid w:val="00821FD3"/>
    <w:rsid w:val="00822196"/>
    <w:rsid w:val="008221B2"/>
    <w:rsid w:val="00822333"/>
    <w:rsid w:val="00822511"/>
    <w:rsid w:val="0082255A"/>
    <w:rsid w:val="008225F7"/>
    <w:rsid w:val="00822739"/>
    <w:rsid w:val="00822830"/>
    <w:rsid w:val="00822899"/>
    <w:rsid w:val="00822ABE"/>
    <w:rsid w:val="00822BD9"/>
    <w:rsid w:val="00822C6F"/>
    <w:rsid w:val="00822D09"/>
    <w:rsid w:val="00822D9F"/>
    <w:rsid w:val="00822DCC"/>
    <w:rsid w:val="00822DEB"/>
    <w:rsid w:val="008230A6"/>
    <w:rsid w:val="00823192"/>
    <w:rsid w:val="008232C5"/>
    <w:rsid w:val="008236E1"/>
    <w:rsid w:val="0082384B"/>
    <w:rsid w:val="00823870"/>
    <w:rsid w:val="008238B8"/>
    <w:rsid w:val="00823B5C"/>
    <w:rsid w:val="00823B99"/>
    <w:rsid w:val="00823C6F"/>
    <w:rsid w:val="00823F63"/>
    <w:rsid w:val="00823F6A"/>
    <w:rsid w:val="0082423C"/>
    <w:rsid w:val="00824458"/>
    <w:rsid w:val="008245AB"/>
    <w:rsid w:val="00824738"/>
    <w:rsid w:val="00824929"/>
    <w:rsid w:val="008249F7"/>
    <w:rsid w:val="00824A4F"/>
    <w:rsid w:val="00824B74"/>
    <w:rsid w:val="00824BD9"/>
    <w:rsid w:val="00824D6C"/>
    <w:rsid w:val="00824D76"/>
    <w:rsid w:val="00825039"/>
    <w:rsid w:val="00825062"/>
    <w:rsid w:val="0082538A"/>
    <w:rsid w:val="008253FD"/>
    <w:rsid w:val="008254ED"/>
    <w:rsid w:val="008256B4"/>
    <w:rsid w:val="008256CE"/>
    <w:rsid w:val="0082576C"/>
    <w:rsid w:val="00825A19"/>
    <w:rsid w:val="00825B8A"/>
    <w:rsid w:val="00825EA5"/>
    <w:rsid w:val="008261B4"/>
    <w:rsid w:val="00826253"/>
    <w:rsid w:val="008262FA"/>
    <w:rsid w:val="00826554"/>
    <w:rsid w:val="0082655D"/>
    <w:rsid w:val="00826670"/>
    <w:rsid w:val="00826716"/>
    <w:rsid w:val="0082680A"/>
    <w:rsid w:val="00826B0F"/>
    <w:rsid w:val="00826B26"/>
    <w:rsid w:val="00826D37"/>
    <w:rsid w:val="00826D6F"/>
    <w:rsid w:val="00826EB1"/>
    <w:rsid w:val="00826EDA"/>
    <w:rsid w:val="00827027"/>
    <w:rsid w:val="008274C1"/>
    <w:rsid w:val="0082758B"/>
    <w:rsid w:val="00827649"/>
    <w:rsid w:val="008276A5"/>
    <w:rsid w:val="008276C9"/>
    <w:rsid w:val="00827772"/>
    <w:rsid w:val="008277A7"/>
    <w:rsid w:val="008277DA"/>
    <w:rsid w:val="00827C74"/>
    <w:rsid w:val="00827CDC"/>
    <w:rsid w:val="00827D35"/>
    <w:rsid w:val="00830007"/>
    <w:rsid w:val="0083001E"/>
    <w:rsid w:val="0083016E"/>
    <w:rsid w:val="008301E4"/>
    <w:rsid w:val="00830226"/>
    <w:rsid w:val="008302CB"/>
    <w:rsid w:val="008304BE"/>
    <w:rsid w:val="00830553"/>
    <w:rsid w:val="00830671"/>
    <w:rsid w:val="008306D9"/>
    <w:rsid w:val="00830776"/>
    <w:rsid w:val="008307C8"/>
    <w:rsid w:val="0083083B"/>
    <w:rsid w:val="00830A69"/>
    <w:rsid w:val="00830B8B"/>
    <w:rsid w:val="00830C42"/>
    <w:rsid w:val="00830C54"/>
    <w:rsid w:val="00830D73"/>
    <w:rsid w:val="008310A4"/>
    <w:rsid w:val="0083114C"/>
    <w:rsid w:val="008312FC"/>
    <w:rsid w:val="008313DC"/>
    <w:rsid w:val="0083146F"/>
    <w:rsid w:val="008317A5"/>
    <w:rsid w:val="0083194A"/>
    <w:rsid w:val="00831982"/>
    <w:rsid w:val="008319EC"/>
    <w:rsid w:val="00831A2C"/>
    <w:rsid w:val="00831F7D"/>
    <w:rsid w:val="00832005"/>
    <w:rsid w:val="008320E3"/>
    <w:rsid w:val="00832318"/>
    <w:rsid w:val="00832420"/>
    <w:rsid w:val="00832465"/>
    <w:rsid w:val="00832853"/>
    <w:rsid w:val="0083296E"/>
    <w:rsid w:val="008329BB"/>
    <w:rsid w:val="008329DD"/>
    <w:rsid w:val="00832A47"/>
    <w:rsid w:val="00832B56"/>
    <w:rsid w:val="00832C5E"/>
    <w:rsid w:val="00832CA4"/>
    <w:rsid w:val="008332DE"/>
    <w:rsid w:val="0083340E"/>
    <w:rsid w:val="00833652"/>
    <w:rsid w:val="00833A8C"/>
    <w:rsid w:val="00833B45"/>
    <w:rsid w:val="00833DBD"/>
    <w:rsid w:val="00833F48"/>
    <w:rsid w:val="00834082"/>
    <w:rsid w:val="0083429D"/>
    <w:rsid w:val="008342BB"/>
    <w:rsid w:val="00834400"/>
    <w:rsid w:val="00834415"/>
    <w:rsid w:val="00834421"/>
    <w:rsid w:val="00834441"/>
    <w:rsid w:val="008346ED"/>
    <w:rsid w:val="00834A07"/>
    <w:rsid w:val="00834AF7"/>
    <w:rsid w:val="00834B18"/>
    <w:rsid w:val="00834D51"/>
    <w:rsid w:val="00834DA9"/>
    <w:rsid w:val="00835303"/>
    <w:rsid w:val="00835380"/>
    <w:rsid w:val="008354E7"/>
    <w:rsid w:val="00835536"/>
    <w:rsid w:val="00835717"/>
    <w:rsid w:val="0083589E"/>
    <w:rsid w:val="00835931"/>
    <w:rsid w:val="00835945"/>
    <w:rsid w:val="008359E3"/>
    <w:rsid w:val="00835B91"/>
    <w:rsid w:val="00835D20"/>
    <w:rsid w:val="00835E42"/>
    <w:rsid w:val="00835EC9"/>
    <w:rsid w:val="00835F7E"/>
    <w:rsid w:val="008360EA"/>
    <w:rsid w:val="008363BD"/>
    <w:rsid w:val="008365EF"/>
    <w:rsid w:val="00836638"/>
    <w:rsid w:val="00836682"/>
    <w:rsid w:val="00836761"/>
    <w:rsid w:val="0083680F"/>
    <w:rsid w:val="00836834"/>
    <w:rsid w:val="0083684A"/>
    <w:rsid w:val="00836A45"/>
    <w:rsid w:val="00836B6A"/>
    <w:rsid w:val="00836C47"/>
    <w:rsid w:val="00836E5C"/>
    <w:rsid w:val="00836F8B"/>
    <w:rsid w:val="00837333"/>
    <w:rsid w:val="008374B5"/>
    <w:rsid w:val="00837682"/>
    <w:rsid w:val="00837755"/>
    <w:rsid w:val="0083786A"/>
    <w:rsid w:val="0083794E"/>
    <w:rsid w:val="00837CE3"/>
    <w:rsid w:val="00837D8F"/>
    <w:rsid w:val="00837EEC"/>
    <w:rsid w:val="008401B1"/>
    <w:rsid w:val="0084045D"/>
    <w:rsid w:val="008404EC"/>
    <w:rsid w:val="0084051C"/>
    <w:rsid w:val="00840609"/>
    <w:rsid w:val="0084065A"/>
    <w:rsid w:val="0084088A"/>
    <w:rsid w:val="008408BC"/>
    <w:rsid w:val="00840A79"/>
    <w:rsid w:val="00840A7E"/>
    <w:rsid w:val="00840AC6"/>
    <w:rsid w:val="00840CE5"/>
    <w:rsid w:val="00840D1B"/>
    <w:rsid w:val="00840DD5"/>
    <w:rsid w:val="00841196"/>
    <w:rsid w:val="008411B5"/>
    <w:rsid w:val="00841272"/>
    <w:rsid w:val="00841388"/>
    <w:rsid w:val="008413B6"/>
    <w:rsid w:val="008414B7"/>
    <w:rsid w:val="0084150E"/>
    <w:rsid w:val="008415CC"/>
    <w:rsid w:val="008416F0"/>
    <w:rsid w:val="00841786"/>
    <w:rsid w:val="008417C1"/>
    <w:rsid w:val="008418FB"/>
    <w:rsid w:val="00841AAB"/>
    <w:rsid w:val="00841B19"/>
    <w:rsid w:val="00841B2B"/>
    <w:rsid w:val="00841BED"/>
    <w:rsid w:val="00841D69"/>
    <w:rsid w:val="00841E96"/>
    <w:rsid w:val="00841EFB"/>
    <w:rsid w:val="00841F44"/>
    <w:rsid w:val="00842209"/>
    <w:rsid w:val="008422E6"/>
    <w:rsid w:val="0084238F"/>
    <w:rsid w:val="0084243E"/>
    <w:rsid w:val="008424EA"/>
    <w:rsid w:val="0084274C"/>
    <w:rsid w:val="008427D7"/>
    <w:rsid w:val="00842A4E"/>
    <w:rsid w:val="00842A90"/>
    <w:rsid w:val="00842C59"/>
    <w:rsid w:val="00842C82"/>
    <w:rsid w:val="00842E76"/>
    <w:rsid w:val="00842F65"/>
    <w:rsid w:val="00842F7F"/>
    <w:rsid w:val="00843098"/>
    <w:rsid w:val="0084310C"/>
    <w:rsid w:val="0084323E"/>
    <w:rsid w:val="00843256"/>
    <w:rsid w:val="008435FC"/>
    <w:rsid w:val="008436D7"/>
    <w:rsid w:val="00843722"/>
    <w:rsid w:val="00843738"/>
    <w:rsid w:val="008437EA"/>
    <w:rsid w:val="00843930"/>
    <w:rsid w:val="008439CB"/>
    <w:rsid w:val="008439FC"/>
    <w:rsid w:val="00843A17"/>
    <w:rsid w:val="00843A78"/>
    <w:rsid w:val="00843AC1"/>
    <w:rsid w:val="00843C18"/>
    <w:rsid w:val="008440FE"/>
    <w:rsid w:val="0084412B"/>
    <w:rsid w:val="008441E8"/>
    <w:rsid w:val="008444B6"/>
    <w:rsid w:val="008446E6"/>
    <w:rsid w:val="00844759"/>
    <w:rsid w:val="00844761"/>
    <w:rsid w:val="008447B6"/>
    <w:rsid w:val="00844838"/>
    <w:rsid w:val="008448D2"/>
    <w:rsid w:val="00844B29"/>
    <w:rsid w:val="00844BB9"/>
    <w:rsid w:val="00844D04"/>
    <w:rsid w:val="00844DAA"/>
    <w:rsid w:val="00844DFC"/>
    <w:rsid w:val="00844E9B"/>
    <w:rsid w:val="00844F3D"/>
    <w:rsid w:val="00844F43"/>
    <w:rsid w:val="00844FA5"/>
    <w:rsid w:val="0084502C"/>
    <w:rsid w:val="008450B7"/>
    <w:rsid w:val="0084516F"/>
    <w:rsid w:val="008451DC"/>
    <w:rsid w:val="008453D9"/>
    <w:rsid w:val="008454B0"/>
    <w:rsid w:val="00845749"/>
    <w:rsid w:val="00845997"/>
    <w:rsid w:val="008459FB"/>
    <w:rsid w:val="00845A03"/>
    <w:rsid w:val="00845C47"/>
    <w:rsid w:val="00845D06"/>
    <w:rsid w:val="00845D43"/>
    <w:rsid w:val="00845E21"/>
    <w:rsid w:val="00845F73"/>
    <w:rsid w:val="00846119"/>
    <w:rsid w:val="00846158"/>
    <w:rsid w:val="00846166"/>
    <w:rsid w:val="00846210"/>
    <w:rsid w:val="00846332"/>
    <w:rsid w:val="008464F3"/>
    <w:rsid w:val="00846526"/>
    <w:rsid w:val="00846628"/>
    <w:rsid w:val="00846710"/>
    <w:rsid w:val="008467B3"/>
    <w:rsid w:val="00846CF4"/>
    <w:rsid w:val="00846D53"/>
    <w:rsid w:val="00846D91"/>
    <w:rsid w:val="0084701D"/>
    <w:rsid w:val="008473CE"/>
    <w:rsid w:val="0084748E"/>
    <w:rsid w:val="008474E3"/>
    <w:rsid w:val="00847A32"/>
    <w:rsid w:val="00847E2B"/>
    <w:rsid w:val="00847F6D"/>
    <w:rsid w:val="00850137"/>
    <w:rsid w:val="00850212"/>
    <w:rsid w:val="008502D2"/>
    <w:rsid w:val="00850479"/>
    <w:rsid w:val="008504DE"/>
    <w:rsid w:val="008506C1"/>
    <w:rsid w:val="008506EC"/>
    <w:rsid w:val="00850870"/>
    <w:rsid w:val="00850963"/>
    <w:rsid w:val="00850E4B"/>
    <w:rsid w:val="00850F83"/>
    <w:rsid w:val="008510F6"/>
    <w:rsid w:val="008515E2"/>
    <w:rsid w:val="00851822"/>
    <w:rsid w:val="0085182F"/>
    <w:rsid w:val="00851B57"/>
    <w:rsid w:val="00851DAD"/>
    <w:rsid w:val="00851EE2"/>
    <w:rsid w:val="00851F97"/>
    <w:rsid w:val="00851FE5"/>
    <w:rsid w:val="008521AF"/>
    <w:rsid w:val="008523DA"/>
    <w:rsid w:val="0085243B"/>
    <w:rsid w:val="00852744"/>
    <w:rsid w:val="008527ED"/>
    <w:rsid w:val="008529A5"/>
    <w:rsid w:val="008529E5"/>
    <w:rsid w:val="00852A51"/>
    <w:rsid w:val="00852BBC"/>
    <w:rsid w:val="00852BCC"/>
    <w:rsid w:val="00852CA1"/>
    <w:rsid w:val="00852D35"/>
    <w:rsid w:val="00852D36"/>
    <w:rsid w:val="00852E52"/>
    <w:rsid w:val="00852FB0"/>
    <w:rsid w:val="0085348D"/>
    <w:rsid w:val="00853598"/>
    <w:rsid w:val="008537F7"/>
    <w:rsid w:val="00853B6E"/>
    <w:rsid w:val="00853B7D"/>
    <w:rsid w:val="00853B9C"/>
    <w:rsid w:val="00853C39"/>
    <w:rsid w:val="00853EA7"/>
    <w:rsid w:val="00853ED6"/>
    <w:rsid w:val="00854018"/>
    <w:rsid w:val="008541C8"/>
    <w:rsid w:val="0085426C"/>
    <w:rsid w:val="00854384"/>
    <w:rsid w:val="0085455D"/>
    <w:rsid w:val="008546BE"/>
    <w:rsid w:val="008547E5"/>
    <w:rsid w:val="008548B4"/>
    <w:rsid w:val="008548CB"/>
    <w:rsid w:val="008548E5"/>
    <w:rsid w:val="00854A96"/>
    <w:rsid w:val="00854C20"/>
    <w:rsid w:val="00854E52"/>
    <w:rsid w:val="00854F17"/>
    <w:rsid w:val="008550AC"/>
    <w:rsid w:val="00855365"/>
    <w:rsid w:val="00855395"/>
    <w:rsid w:val="008555C6"/>
    <w:rsid w:val="00855A2C"/>
    <w:rsid w:val="00855A39"/>
    <w:rsid w:val="00855BCB"/>
    <w:rsid w:val="00855DAE"/>
    <w:rsid w:val="00856035"/>
    <w:rsid w:val="00856074"/>
    <w:rsid w:val="00856281"/>
    <w:rsid w:val="008562EE"/>
    <w:rsid w:val="0085633E"/>
    <w:rsid w:val="008563B1"/>
    <w:rsid w:val="008564E8"/>
    <w:rsid w:val="0085654F"/>
    <w:rsid w:val="008565AC"/>
    <w:rsid w:val="00856670"/>
    <w:rsid w:val="0085681E"/>
    <w:rsid w:val="00856955"/>
    <w:rsid w:val="00856F0F"/>
    <w:rsid w:val="00856F71"/>
    <w:rsid w:val="00856FF3"/>
    <w:rsid w:val="00857141"/>
    <w:rsid w:val="008571BC"/>
    <w:rsid w:val="00857256"/>
    <w:rsid w:val="008573A0"/>
    <w:rsid w:val="008576C8"/>
    <w:rsid w:val="00857740"/>
    <w:rsid w:val="00857895"/>
    <w:rsid w:val="00857927"/>
    <w:rsid w:val="00857949"/>
    <w:rsid w:val="00857D2A"/>
    <w:rsid w:val="00857DC4"/>
    <w:rsid w:val="00857EDD"/>
    <w:rsid w:val="00857F1C"/>
    <w:rsid w:val="00860295"/>
    <w:rsid w:val="00860335"/>
    <w:rsid w:val="008603F8"/>
    <w:rsid w:val="008605F5"/>
    <w:rsid w:val="00860602"/>
    <w:rsid w:val="00860838"/>
    <w:rsid w:val="00860E1A"/>
    <w:rsid w:val="00860F57"/>
    <w:rsid w:val="00860FA8"/>
    <w:rsid w:val="0086121C"/>
    <w:rsid w:val="008612A2"/>
    <w:rsid w:val="00861422"/>
    <w:rsid w:val="0086153E"/>
    <w:rsid w:val="008615B6"/>
    <w:rsid w:val="008615F0"/>
    <w:rsid w:val="00861658"/>
    <w:rsid w:val="00861742"/>
    <w:rsid w:val="008617E4"/>
    <w:rsid w:val="008619CE"/>
    <w:rsid w:val="00861C9D"/>
    <w:rsid w:val="0086223B"/>
    <w:rsid w:val="00862432"/>
    <w:rsid w:val="0086264F"/>
    <w:rsid w:val="00862AF1"/>
    <w:rsid w:val="00862C6D"/>
    <w:rsid w:val="00862CE7"/>
    <w:rsid w:val="00862E52"/>
    <w:rsid w:val="00862EE4"/>
    <w:rsid w:val="00862FC0"/>
    <w:rsid w:val="008630D4"/>
    <w:rsid w:val="008630F0"/>
    <w:rsid w:val="008633B7"/>
    <w:rsid w:val="00863477"/>
    <w:rsid w:val="0086384F"/>
    <w:rsid w:val="0086398F"/>
    <w:rsid w:val="008639ED"/>
    <w:rsid w:val="00863E36"/>
    <w:rsid w:val="00863F31"/>
    <w:rsid w:val="00863FCC"/>
    <w:rsid w:val="008642A7"/>
    <w:rsid w:val="008643E2"/>
    <w:rsid w:val="00864557"/>
    <w:rsid w:val="00864706"/>
    <w:rsid w:val="00864BB5"/>
    <w:rsid w:val="00864C22"/>
    <w:rsid w:val="00864CFE"/>
    <w:rsid w:val="00864D06"/>
    <w:rsid w:val="00865016"/>
    <w:rsid w:val="008650CD"/>
    <w:rsid w:val="00865150"/>
    <w:rsid w:val="00865346"/>
    <w:rsid w:val="00865674"/>
    <w:rsid w:val="00865693"/>
    <w:rsid w:val="0086579A"/>
    <w:rsid w:val="008657C0"/>
    <w:rsid w:val="0086580A"/>
    <w:rsid w:val="00865873"/>
    <w:rsid w:val="008658A4"/>
    <w:rsid w:val="0086593D"/>
    <w:rsid w:val="00865B19"/>
    <w:rsid w:val="00865DF3"/>
    <w:rsid w:val="0086617C"/>
    <w:rsid w:val="00866346"/>
    <w:rsid w:val="008663CC"/>
    <w:rsid w:val="008664B0"/>
    <w:rsid w:val="0086679F"/>
    <w:rsid w:val="008668A1"/>
    <w:rsid w:val="00866A5B"/>
    <w:rsid w:val="00866BDB"/>
    <w:rsid w:val="00866DB7"/>
    <w:rsid w:val="00866F4E"/>
    <w:rsid w:val="0086709B"/>
    <w:rsid w:val="008671EF"/>
    <w:rsid w:val="00867557"/>
    <w:rsid w:val="0086756E"/>
    <w:rsid w:val="008675C4"/>
    <w:rsid w:val="008679BB"/>
    <w:rsid w:val="008679D9"/>
    <w:rsid w:val="00867A6D"/>
    <w:rsid w:val="00867A9F"/>
    <w:rsid w:val="00867B10"/>
    <w:rsid w:val="00867C46"/>
    <w:rsid w:val="00867CA2"/>
    <w:rsid w:val="00867CAB"/>
    <w:rsid w:val="00867CD6"/>
    <w:rsid w:val="00867DA2"/>
    <w:rsid w:val="00867E87"/>
    <w:rsid w:val="00867EBD"/>
    <w:rsid w:val="00867F74"/>
    <w:rsid w:val="0087011E"/>
    <w:rsid w:val="00870B30"/>
    <w:rsid w:val="00870F24"/>
    <w:rsid w:val="008711F6"/>
    <w:rsid w:val="0087150F"/>
    <w:rsid w:val="008715A6"/>
    <w:rsid w:val="0087172F"/>
    <w:rsid w:val="0087194E"/>
    <w:rsid w:val="00871A36"/>
    <w:rsid w:val="00871AF9"/>
    <w:rsid w:val="00871BBE"/>
    <w:rsid w:val="00871E03"/>
    <w:rsid w:val="00871F5D"/>
    <w:rsid w:val="00871F77"/>
    <w:rsid w:val="0087208B"/>
    <w:rsid w:val="008724DE"/>
    <w:rsid w:val="0087277A"/>
    <w:rsid w:val="00872A47"/>
    <w:rsid w:val="00872A6F"/>
    <w:rsid w:val="00872BBA"/>
    <w:rsid w:val="00872CD1"/>
    <w:rsid w:val="00872D50"/>
    <w:rsid w:val="00872F0C"/>
    <w:rsid w:val="00872FFD"/>
    <w:rsid w:val="00873451"/>
    <w:rsid w:val="008734B6"/>
    <w:rsid w:val="0087356F"/>
    <w:rsid w:val="0087360E"/>
    <w:rsid w:val="008736E2"/>
    <w:rsid w:val="00873917"/>
    <w:rsid w:val="00873B0B"/>
    <w:rsid w:val="00873B41"/>
    <w:rsid w:val="00873CF6"/>
    <w:rsid w:val="00873D0D"/>
    <w:rsid w:val="00873D73"/>
    <w:rsid w:val="00873DC9"/>
    <w:rsid w:val="00873DCA"/>
    <w:rsid w:val="0087414A"/>
    <w:rsid w:val="008742CE"/>
    <w:rsid w:val="00874565"/>
    <w:rsid w:val="0087459C"/>
    <w:rsid w:val="008745AD"/>
    <w:rsid w:val="008746C0"/>
    <w:rsid w:val="00874757"/>
    <w:rsid w:val="0087492B"/>
    <w:rsid w:val="00874A26"/>
    <w:rsid w:val="00874AB7"/>
    <w:rsid w:val="00874B01"/>
    <w:rsid w:val="00874C6B"/>
    <w:rsid w:val="00874CC5"/>
    <w:rsid w:val="00874E3A"/>
    <w:rsid w:val="00874E71"/>
    <w:rsid w:val="00874F47"/>
    <w:rsid w:val="00874F94"/>
    <w:rsid w:val="00875089"/>
    <w:rsid w:val="008754E9"/>
    <w:rsid w:val="00875552"/>
    <w:rsid w:val="00875691"/>
    <w:rsid w:val="00875809"/>
    <w:rsid w:val="00875823"/>
    <w:rsid w:val="00875910"/>
    <w:rsid w:val="0087599B"/>
    <w:rsid w:val="008759CB"/>
    <w:rsid w:val="00875A4D"/>
    <w:rsid w:val="00875CF7"/>
    <w:rsid w:val="00875E04"/>
    <w:rsid w:val="00875EEE"/>
    <w:rsid w:val="00875F07"/>
    <w:rsid w:val="0087610E"/>
    <w:rsid w:val="008763DD"/>
    <w:rsid w:val="00876452"/>
    <w:rsid w:val="008765A3"/>
    <w:rsid w:val="008766AF"/>
    <w:rsid w:val="00876806"/>
    <w:rsid w:val="008768A5"/>
    <w:rsid w:val="008769C3"/>
    <w:rsid w:val="00876BE1"/>
    <w:rsid w:val="00876EEA"/>
    <w:rsid w:val="00876F21"/>
    <w:rsid w:val="00876FA1"/>
    <w:rsid w:val="00877247"/>
    <w:rsid w:val="008772F7"/>
    <w:rsid w:val="00877317"/>
    <w:rsid w:val="00877377"/>
    <w:rsid w:val="008773F7"/>
    <w:rsid w:val="008774A6"/>
    <w:rsid w:val="008775D8"/>
    <w:rsid w:val="00877611"/>
    <w:rsid w:val="0087799D"/>
    <w:rsid w:val="00877A24"/>
    <w:rsid w:val="00877C0B"/>
    <w:rsid w:val="00877D58"/>
    <w:rsid w:val="00880101"/>
    <w:rsid w:val="008801AE"/>
    <w:rsid w:val="00880282"/>
    <w:rsid w:val="008805BB"/>
    <w:rsid w:val="00880642"/>
    <w:rsid w:val="00880686"/>
    <w:rsid w:val="0088074F"/>
    <w:rsid w:val="0088085E"/>
    <w:rsid w:val="00880877"/>
    <w:rsid w:val="00880AA3"/>
    <w:rsid w:val="00880BEC"/>
    <w:rsid w:val="00880C5D"/>
    <w:rsid w:val="00880CE4"/>
    <w:rsid w:val="00880E28"/>
    <w:rsid w:val="008810C4"/>
    <w:rsid w:val="008812BC"/>
    <w:rsid w:val="00881376"/>
    <w:rsid w:val="0088153B"/>
    <w:rsid w:val="008815D0"/>
    <w:rsid w:val="00881698"/>
    <w:rsid w:val="008817DE"/>
    <w:rsid w:val="008817E6"/>
    <w:rsid w:val="008817F0"/>
    <w:rsid w:val="00881A32"/>
    <w:rsid w:val="00881C7B"/>
    <w:rsid w:val="00881D89"/>
    <w:rsid w:val="00881DFC"/>
    <w:rsid w:val="00881F26"/>
    <w:rsid w:val="00882047"/>
    <w:rsid w:val="0088215D"/>
    <w:rsid w:val="00882686"/>
    <w:rsid w:val="00882AC7"/>
    <w:rsid w:val="00882DCA"/>
    <w:rsid w:val="00883272"/>
    <w:rsid w:val="00883288"/>
    <w:rsid w:val="008834CA"/>
    <w:rsid w:val="0088352E"/>
    <w:rsid w:val="008838F1"/>
    <w:rsid w:val="00883922"/>
    <w:rsid w:val="00883B6B"/>
    <w:rsid w:val="00883BA2"/>
    <w:rsid w:val="00883C81"/>
    <w:rsid w:val="00883E57"/>
    <w:rsid w:val="00883E6B"/>
    <w:rsid w:val="00883EE9"/>
    <w:rsid w:val="00883EF0"/>
    <w:rsid w:val="00883F02"/>
    <w:rsid w:val="0088405F"/>
    <w:rsid w:val="00884155"/>
    <w:rsid w:val="0088421C"/>
    <w:rsid w:val="0088445B"/>
    <w:rsid w:val="0088454E"/>
    <w:rsid w:val="00884558"/>
    <w:rsid w:val="00884A47"/>
    <w:rsid w:val="00884A68"/>
    <w:rsid w:val="00884B34"/>
    <w:rsid w:val="00884BA0"/>
    <w:rsid w:val="00884BAA"/>
    <w:rsid w:val="00884C05"/>
    <w:rsid w:val="00884CBB"/>
    <w:rsid w:val="00884CCA"/>
    <w:rsid w:val="00884EB9"/>
    <w:rsid w:val="00884EE1"/>
    <w:rsid w:val="0088510C"/>
    <w:rsid w:val="00885124"/>
    <w:rsid w:val="0088520E"/>
    <w:rsid w:val="00885211"/>
    <w:rsid w:val="008852D8"/>
    <w:rsid w:val="008852DB"/>
    <w:rsid w:val="00885302"/>
    <w:rsid w:val="008853C4"/>
    <w:rsid w:val="0088543A"/>
    <w:rsid w:val="00885600"/>
    <w:rsid w:val="0088564F"/>
    <w:rsid w:val="00885755"/>
    <w:rsid w:val="00885981"/>
    <w:rsid w:val="00885C29"/>
    <w:rsid w:val="00885CF0"/>
    <w:rsid w:val="00885D41"/>
    <w:rsid w:val="00885FAE"/>
    <w:rsid w:val="0088627B"/>
    <w:rsid w:val="008863BF"/>
    <w:rsid w:val="008863F5"/>
    <w:rsid w:val="00886428"/>
    <w:rsid w:val="00886600"/>
    <w:rsid w:val="0088676D"/>
    <w:rsid w:val="0088680A"/>
    <w:rsid w:val="00886843"/>
    <w:rsid w:val="00886CBA"/>
    <w:rsid w:val="00886DA0"/>
    <w:rsid w:val="008872F5"/>
    <w:rsid w:val="008872FF"/>
    <w:rsid w:val="00887373"/>
    <w:rsid w:val="008873F7"/>
    <w:rsid w:val="008874A7"/>
    <w:rsid w:val="008874EF"/>
    <w:rsid w:val="008874F0"/>
    <w:rsid w:val="00887524"/>
    <w:rsid w:val="00887686"/>
    <w:rsid w:val="008876A6"/>
    <w:rsid w:val="0088783F"/>
    <w:rsid w:val="008879DF"/>
    <w:rsid w:val="00887D54"/>
    <w:rsid w:val="00887D95"/>
    <w:rsid w:val="00887EAE"/>
    <w:rsid w:val="00890071"/>
    <w:rsid w:val="00890178"/>
    <w:rsid w:val="00890181"/>
    <w:rsid w:val="008902D3"/>
    <w:rsid w:val="008906D9"/>
    <w:rsid w:val="0089072A"/>
    <w:rsid w:val="0089077A"/>
    <w:rsid w:val="00890782"/>
    <w:rsid w:val="008907D0"/>
    <w:rsid w:val="008909BA"/>
    <w:rsid w:val="00890B1B"/>
    <w:rsid w:val="00890BB4"/>
    <w:rsid w:val="00890C54"/>
    <w:rsid w:val="00890D2A"/>
    <w:rsid w:val="00891073"/>
    <w:rsid w:val="008910B9"/>
    <w:rsid w:val="008913C6"/>
    <w:rsid w:val="00891462"/>
    <w:rsid w:val="008914EB"/>
    <w:rsid w:val="0089171E"/>
    <w:rsid w:val="00891A67"/>
    <w:rsid w:val="00891AF6"/>
    <w:rsid w:val="00891BC3"/>
    <w:rsid w:val="00891D46"/>
    <w:rsid w:val="00891E19"/>
    <w:rsid w:val="0089203E"/>
    <w:rsid w:val="00892227"/>
    <w:rsid w:val="00892409"/>
    <w:rsid w:val="0089241E"/>
    <w:rsid w:val="008924C7"/>
    <w:rsid w:val="008925CB"/>
    <w:rsid w:val="0089270E"/>
    <w:rsid w:val="0089280D"/>
    <w:rsid w:val="00892A08"/>
    <w:rsid w:val="00892B20"/>
    <w:rsid w:val="00892B5F"/>
    <w:rsid w:val="00892B9F"/>
    <w:rsid w:val="00892CE7"/>
    <w:rsid w:val="00892D70"/>
    <w:rsid w:val="00892DC0"/>
    <w:rsid w:val="00892E3A"/>
    <w:rsid w:val="00892FC1"/>
    <w:rsid w:val="0089375A"/>
    <w:rsid w:val="008937C8"/>
    <w:rsid w:val="00893CBE"/>
    <w:rsid w:val="00893F60"/>
    <w:rsid w:val="00894150"/>
    <w:rsid w:val="008943A4"/>
    <w:rsid w:val="008943E7"/>
    <w:rsid w:val="00894547"/>
    <w:rsid w:val="008945C7"/>
    <w:rsid w:val="008945FC"/>
    <w:rsid w:val="00894619"/>
    <w:rsid w:val="00894628"/>
    <w:rsid w:val="00894671"/>
    <w:rsid w:val="00894817"/>
    <w:rsid w:val="00894B95"/>
    <w:rsid w:val="00894C26"/>
    <w:rsid w:val="00894FB3"/>
    <w:rsid w:val="008951FB"/>
    <w:rsid w:val="00895407"/>
    <w:rsid w:val="008957E6"/>
    <w:rsid w:val="00895961"/>
    <w:rsid w:val="00895A78"/>
    <w:rsid w:val="00895A91"/>
    <w:rsid w:val="00895EE3"/>
    <w:rsid w:val="00895EEC"/>
    <w:rsid w:val="00895F55"/>
    <w:rsid w:val="00896026"/>
    <w:rsid w:val="008962BC"/>
    <w:rsid w:val="00896338"/>
    <w:rsid w:val="00896389"/>
    <w:rsid w:val="00896572"/>
    <w:rsid w:val="008965F9"/>
    <w:rsid w:val="0089662D"/>
    <w:rsid w:val="0089670E"/>
    <w:rsid w:val="0089676C"/>
    <w:rsid w:val="008967C4"/>
    <w:rsid w:val="0089684A"/>
    <w:rsid w:val="00896E64"/>
    <w:rsid w:val="00896EF9"/>
    <w:rsid w:val="0089706B"/>
    <w:rsid w:val="0089709B"/>
    <w:rsid w:val="00897152"/>
    <w:rsid w:val="008971BF"/>
    <w:rsid w:val="00897225"/>
    <w:rsid w:val="008972AD"/>
    <w:rsid w:val="0089768C"/>
    <w:rsid w:val="00897817"/>
    <w:rsid w:val="00897A70"/>
    <w:rsid w:val="00897BAE"/>
    <w:rsid w:val="00897F62"/>
    <w:rsid w:val="008A010E"/>
    <w:rsid w:val="008A0326"/>
    <w:rsid w:val="008A03C7"/>
    <w:rsid w:val="008A051B"/>
    <w:rsid w:val="008A052D"/>
    <w:rsid w:val="008A0592"/>
    <w:rsid w:val="008A076B"/>
    <w:rsid w:val="008A07E5"/>
    <w:rsid w:val="008A0B6F"/>
    <w:rsid w:val="008A0C02"/>
    <w:rsid w:val="008A0D2A"/>
    <w:rsid w:val="008A0F06"/>
    <w:rsid w:val="008A0FAA"/>
    <w:rsid w:val="008A1011"/>
    <w:rsid w:val="008A105E"/>
    <w:rsid w:val="008A1224"/>
    <w:rsid w:val="008A1693"/>
    <w:rsid w:val="008A1758"/>
    <w:rsid w:val="008A1A67"/>
    <w:rsid w:val="008A1AEC"/>
    <w:rsid w:val="008A1C5C"/>
    <w:rsid w:val="008A1DCE"/>
    <w:rsid w:val="008A1F2F"/>
    <w:rsid w:val="008A1F32"/>
    <w:rsid w:val="008A209B"/>
    <w:rsid w:val="008A20C8"/>
    <w:rsid w:val="008A224A"/>
    <w:rsid w:val="008A23C8"/>
    <w:rsid w:val="008A254F"/>
    <w:rsid w:val="008A2630"/>
    <w:rsid w:val="008A2647"/>
    <w:rsid w:val="008A2660"/>
    <w:rsid w:val="008A274C"/>
    <w:rsid w:val="008A2A01"/>
    <w:rsid w:val="008A2A56"/>
    <w:rsid w:val="008A2A8F"/>
    <w:rsid w:val="008A2B0D"/>
    <w:rsid w:val="008A2CC9"/>
    <w:rsid w:val="008A2EDD"/>
    <w:rsid w:val="008A2FD2"/>
    <w:rsid w:val="008A305B"/>
    <w:rsid w:val="008A309C"/>
    <w:rsid w:val="008A3279"/>
    <w:rsid w:val="008A32C5"/>
    <w:rsid w:val="008A3464"/>
    <w:rsid w:val="008A3615"/>
    <w:rsid w:val="008A36B4"/>
    <w:rsid w:val="008A36B8"/>
    <w:rsid w:val="008A37A1"/>
    <w:rsid w:val="008A3922"/>
    <w:rsid w:val="008A393D"/>
    <w:rsid w:val="008A3998"/>
    <w:rsid w:val="008A3A83"/>
    <w:rsid w:val="008A4112"/>
    <w:rsid w:val="008A429F"/>
    <w:rsid w:val="008A4351"/>
    <w:rsid w:val="008A4375"/>
    <w:rsid w:val="008A44DE"/>
    <w:rsid w:val="008A467B"/>
    <w:rsid w:val="008A47F1"/>
    <w:rsid w:val="008A4AC3"/>
    <w:rsid w:val="008A4AF6"/>
    <w:rsid w:val="008A4D97"/>
    <w:rsid w:val="008A50CC"/>
    <w:rsid w:val="008A50F3"/>
    <w:rsid w:val="008A518E"/>
    <w:rsid w:val="008A51B5"/>
    <w:rsid w:val="008A525D"/>
    <w:rsid w:val="008A52D7"/>
    <w:rsid w:val="008A5582"/>
    <w:rsid w:val="008A5618"/>
    <w:rsid w:val="008A56AD"/>
    <w:rsid w:val="008A5833"/>
    <w:rsid w:val="008A5898"/>
    <w:rsid w:val="008A5AB1"/>
    <w:rsid w:val="008A5D8D"/>
    <w:rsid w:val="008A5FBE"/>
    <w:rsid w:val="008A6146"/>
    <w:rsid w:val="008A61B4"/>
    <w:rsid w:val="008A6277"/>
    <w:rsid w:val="008A6556"/>
    <w:rsid w:val="008A6656"/>
    <w:rsid w:val="008A6938"/>
    <w:rsid w:val="008A6A9F"/>
    <w:rsid w:val="008A6D59"/>
    <w:rsid w:val="008A6E1E"/>
    <w:rsid w:val="008A74D4"/>
    <w:rsid w:val="008A74F2"/>
    <w:rsid w:val="008A76FB"/>
    <w:rsid w:val="008A76FC"/>
    <w:rsid w:val="008A79F7"/>
    <w:rsid w:val="008A7B50"/>
    <w:rsid w:val="008B0037"/>
    <w:rsid w:val="008B004F"/>
    <w:rsid w:val="008B0068"/>
    <w:rsid w:val="008B00E9"/>
    <w:rsid w:val="008B026D"/>
    <w:rsid w:val="008B06E9"/>
    <w:rsid w:val="008B074A"/>
    <w:rsid w:val="008B07BF"/>
    <w:rsid w:val="008B099B"/>
    <w:rsid w:val="008B0AF9"/>
    <w:rsid w:val="008B0C2B"/>
    <w:rsid w:val="008B0DB8"/>
    <w:rsid w:val="008B0E1A"/>
    <w:rsid w:val="008B0E43"/>
    <w:rsid w:val="008B0E61"/>
    <w:rsid w:val="008B10F0"/>
    <w:rsid w:val="008B1492"/>
    <w:rsid w:val="008B1525"/>
    <w:rsid w:val="008B1732"/>
    <w:rsid w:val="008B17A4"/>
    <w:rsid w:val="008B1915"/>
    <w:rsid w:val="008B1950"/>
    <w:rsid w:val="008B1B08"/>
    <w:rsid w:val="008B1C1E"/>
    <w:rsid w:val="008B1D09"/>
    <w:rsid w:val="008B1E20"/>
    <w:rsid w:val="008B1E41"/>
    <w:rsid w:val="008B2179"/>
    <w:rsid w:val="008B21AB"/>
    <w:rsid w:val="008B2202"/>
    <w:rsid w:val="008B229B"/>
    <w:rsid w:val="008B2375"/>
    <w:rsid w:val="008B2722"/>
    <w:rsid w:val="008B2791"/>
    <w:rsid w:val="008B2D07"/>
    <w:rsid w:val="008B2D63"/>
    <w:rsid w:val="008B2DA6"/>
    <w:rsid w:val="008B2E08"/>
    <w:rsid w:val="008B2EF9"/>
    <w:rsid w:val="008B364C"/>
    <w:rsid w:val="008B36C2"/>
    <w:rsid w:val="008B3879"/>
    <w:rsid w:val="008B3969"/>
    <w:rsid w:val="008B3988"/>
    <w:rsid w:val="008B3A39"/>
    <w:rsid w:val="008B3A88"/>
    <w:rsid w:val="008B3B96"/>
    <w:rsid w:val="008B411E"/>
    <w:rsid w:val="008B438C"/>
    <w:rsid w:val="008B4470"/>
    <w:rsid w:val="008B44A9"/>
    <w:rsid w:val="008B4537"/>
    <w:rsid w:val="008B4B94"/>
    <w:rsid w:val="008B4BFC"/>
    <w:rsid w:val="008B4CEA"/>
    <w:rsid w:val="008B4EED"/>
    <w:rsid w:val="008B4FEE"/>
    <w:rsid w:val="008B51B4"/>
    <w:rsid w:val="008B51B6"/>
    <w:rsid w:val="008B5443"/>
    <w:rsid w:val="008B5451"/>
    <w:rsid w:val="008B571D"/>
    <w:rsid w:val="008B5742"/>
    <w:rsid w:val="008B575A"/>
    <w:rsid w:val="008B57E4"/>
    <w:rsid w:val="008B59E8"/>
    <w:rsid w:val="008B5A1E"/>
    <w:rsid w:val="008B5A24"/>
    <w:rsid w:val="008B5B67"/>
    <w:rsid w:val="008B5D7A"/>
    <w:rsid w:val="008B5DCC"/>
    <w:rsid w:val="008B5DD4"/>
    <w:rsid w:val="008B61F9"/>
    <w:rsid w:val="008B66E3"/>
    <w:rsid w:val="008B6703"/>
    <w:rsid w:val="008B6713"/>
    <w:rsid w:val="008B68B7"/>
    <w:rsid w:val="008B68E5"/>
    <w:rsid w:val="008B69CF"/>
    <w:rsid w:val="008B6C0C"/>
    <w:rsid w:val="008B6D1F"/>
    <w:rsid w:val="008B6EAB"/>
    <w:rsid w:val="008B6EE0"/>
    <w:rsid w:val="008B7361"/>
    <w:rsid w:val="008B77E1"/>
    <w:rsid w:val="008B7848"/>
    <w:rsid w:val="008B7AB6"/>
    <w:rsid w:val="008B7E35"/>
    <w:rsid w:val="008C0035"/>
    <w:rsid w:val="008C01F6"/>
    <w:rsid w:val="008C0289"/>
    <w:rsid w:val="008C029A"/>
    <w:rsid w:val="008C035C"/>
    <w:rsid w:val="008C03C9"/>
    <w:rsid w:val="008C03ED"/>
    <w:rsid w:val="008C04B3"/>
    <w:rsid w:val="008C05DC"/>
    <w:rsid w:val="008C0603"/>
    <w:rsid w:val="008C078E"/>
    <w:rsid w:val="008C07AF"/>
    <w:rsid w:val="008C0C8B"/>
    <w:rsid w:val="008C0E54"/>
    <w:rsid w:val="008C1036"/>
    <w:rsid w:val="008C1221"/>
    <w:rsid w:val="008C1566"/>
    <w:rsid w:val="008C15CA"/>
    <w:rsid w:val="008C16CF"/>
    <w:rsid w:val="008C1BB0"/>
    <w:rsid w:val="008C1BD2"/>
    <w:rsid w:val="008C1CF4"/>
    <w:rsid w:val="008C1CFE"/>
    <w:rsid w:val="008C1E05"/>
    <w:rsid w:val="008C1E31"/>
    <w:rsid w:val="008C1F1A"/>
    <w:rsid w:val="008C21CE"/>
    <w:rsid w:val="008C2255"/>
    <w:rsid w:val="008C2BB5"/>
    <w:rsid w:val="008C2BC7"/>
    <w:rsid w:val="008C2FEA"/>
    <w:rsid w:val="008C3200"/>
    <w:rsid w:val="008C3263"/>
    <w:rsid w:val="008C34BB"/>
    <w:rsid w:val="008C353E"/>
    <w:rsid w:val="008C3642"/>
    <w:rsid w:val="008C36A4"/>
    <w:rsid w:val="008C36E0"/>
    <w:rsid w:val="008C37AE"/>
    <w:rsid w:val="008C3BC3"/>
    <w:rsid w:val="008C3C3E"/>
    <w:rsid w:val="008C3F8A"/>
    <w:rsid w:val="008C427B"/>
    <w:rsid w:val="008C42E5"/>
    <w:rsid w:val="008C44FD"/>
    <w:rsid w:val="008C45A1"/>
    <w:rsid w:val="008C45CC"/>
    <w:rsid w:val="008C45E2"/>
    <w:rsid w:val="008C484D"/>
    <w:rsid w:val="008C48EF"/>
    <w:rsid w:val="008C4CCB"/>
    <w:rsid w:val="008C4D4D"/>
    <w:rsid w:val="008C4E81"/>
    <w:rsid w:val="008C4F9F"/>
    <w:rsid w:val="008C501B"/>
    <w:rsid w:val="008C5245"/>
    <w:rsid w:val="008C5A29"/>
    <w:rsid w:val="008C5B9D"/>
    <w:rsid w:val="008C5CC8"/>
    <w:rsid w:val="008C5D0F"/>
    <w:rsid w:val="008C5FC4"/>
    <w:rsid w:val="008C6058"/>
    <w:rsid w:val="008C61EC"/>
    <w:rsid w:val="008C6347"/>
    <w:rsid w:val="008C6369"/>
    <w:rsid w:val="008C6407"/>
    <w:rsid w:val="008C65EF"/>
    <w:rsid w:val="008C65FC"/>
    <w:rsid w:val="008C6953"/>
    <w:rsid w:val="008C6DA8"/>
    <w:rsid w:val="008C6ECB"/>
    <w:rsid w:val="008C6EE1"/>
    <w:rsid w:val="008C6EE2"/>
    <w:rsid w:val="008C7543"/>
    <w:rsid w:val="008C7585"/>
    <w:rsid w:val="008C7673"/>
    <w:rsid w:val="008C76DD"/>
    <w:rsid w:val="008C770A"/>
    <w:rsid w:val="008C7890"/>
    <w:rsid w:val="008C7979"/>
    <w:rsid w:val="008C7C65"/>
    <w:rsid w:val="008C7EF2"/>
    <w:rsid w:val="008C7FDA"/>
    <w:rsid w:val="008D00BB"/>
    <w:rsid w:val="008D0304"/>
    <w:rsid w:val="008D031E"/>
    <w:rsid w:val="008D032F"/>
    <w:rsid w:val="008D03D1"/>
    <w:rsid w:val="008D051B"/>
    <w:rsid w:val="008D065B"/>
    <w:rsid w:val="008D06CA"/>
    <w:rsid w:val="008D06FD"/>
    <w:rsid w:val="008D09A4"/>
    <w:rsid w:val="008D0B63"/>
    <w:rsid w:val="008D0C43"/>
    <w:rsid w:val="008D0CD7"/>
    <w:rsid w:val="008D0E0E"/>
    <w:rsid w:val="008D0E28"/>
    <w:rsid w:val="008D0E64"/>
    <w:rsid w:val="008D0EB1"/>
    <w:rsid w:val="008D0ED5"/>
    <w:rsid w:val="008D0EE2"/>
    <w:rsid w:val="008D0F31"/>
    <w:rsid w:val="008D107A"/>
    <w:rsid w:val="008D1405"/>
    <w:rsid w:val="008D1A86"/>
    <w:rsid w:val="008D1B9F"/>
    <w:rsid w:val="008D1D88"/>
    <w:rsid w:val="008D1DA9"/>
    <w:rsid w:val="008D1E26"/>
    <w:rsid w:val="008D1E71"/>
    <w:rsid w:val="008D1E91"/>
    <w:rsid w:val="008D22F5"/>
    <w:rsid w:val="008D2ADB"/>
    <w:rsid w:val="008D2B08"/>
    <w:rsid w:val="008D2C3F"/>
    <w:rsid w:val="008D2CD2"/>
    <w:rsid w:val="008D35FD"/>
    <w:rsid w:val="008D3726"/>
    <w:rsid w:val="008D37A6"/>
    <w:rsid w:val="008D39B2"/>
    <w:rsid w:val="008D39C0"/>
    <w:rsid w:val="008D3AA0"/>
    <w:rsid w:val="008D3ACD"/>
    <w:rsid w:val="008D3BA9"/>
    <w:rsid w:val="008D3D32"/>
    <w:rsid w:val="008D3D94"/>
    <w:rsid w:val="008D3EEE"/>
    <w:rsid w:val="008D3F16"/>
    <w:rsid w:val="008D3F21"/>
    <w:rsid w:val="008D41D5"/>
    <w:rsid w:val="008D4309"/>
    <w:rsid w:val="008D43BB"/>
    <w:rsid w:val="008D461D"/>
    <w:rsid w:val="008D48D7"/>
    <w:rsid w:val="008D4A49"/>
    <w:rsid w:val="008D4A53"/>
    <w:rsid w:val="008D4A61"/>
    <w:rsid w:val="008D4CB0"/>
    <w:rsid w:val="008D4D2E"/>
    <w:rsid w:val="008D53A7"/>
    <w:rsid w:val="008D5771"/>
    <w:rsid w:val="008D5B2A"/>
    <w:rsid w:val="008D5B85"/>
    <w:rsid w:val="008D5DB4"/>
    <w:rsid w:val="008D5DD6"/>
    <w:rsid w:val="008D5E68"/>
    <w:rsid w:val="008D5F63"/>
    <w:rsid w:val="008D61AF"/>
    <w:rsid w:val="008D6397"/>
    <w:rsid w:val="008D66B6"/>
    <w:rsid w:val="008D68B7"/>
    <w:rsid w:val="008D6B24"/>
    <w:rsid w:val="008D6B99"/>
    <w:rsid w:val="008D6C02"/>
    <w:rsid w:val="008D6D76"/>
    <w:rsid w:val="008D7217"/>
    <w:rsid w:val="008D7329"/>
    <w:rsid w:val="008D7330"/>
    <w:rsid w:val="008D734F"/>
    <w:rsid w:val="008D73C3"/>
    <w:rsid w:val="008D73C9"/>
    <w:rsid w:val="008D7A3B"/>
    <w:rsid w:val="008D7B00"/>
    <w:rsid w:val="008D7B90"/>
    <w:rsid w:val="008D7C18"/>
    <w:rsid w:val="008D7CC6"/>
    <w:rsid w:val="008E028A"/>
    <w:rsid w:val="008E0532"/>
    <w:rsid w:val="008E0608"/>
    <w:rsid w:val="008E0802"/>
    <w:rsid w:val="008E081B"/>
    <w:rsid w:val="008E0848"/>
    <w:rsid w:val="008E09C7"/>
    <w:rsid w:val="008E0A4C"/>
    <w:rsid w:val="008E0B2C"/>
    <w:rsid w:val="008E0DE9"/>
    <w:rsid w:val="008E0ECE"/>
    <w:rsid w:val="008E0FE2"/>
    <w:rsid w:val="008E1301"/>
    <w:rsid w:val="008E1401"/>
    <w:rsid w:val="008E14CB"/>
    <w:rsid w:val="008E15B5"/>
    <w:rsid w:val="008E16BF"/>
    <w:rsid w:val="008E1892"/>
    <w:rsid w:val="008E19E6"/>
    <w:rsid w:val="008E1B4E"/>
    <w:rsid w:val="008E1C00"/>
    <w:rsid w:val="008E1CCA"/>
    <w:rsid w:val="008E1DA9"/>
    <w:rsid w:val="008E1F16"/>
    <w:rsid w:val="008E1FAD"/>
    <w:rsid w:val="008E1FDA"/>
    <w:rsid w:val="008E1FF5"/>
    <w:rsid w:val="008E208E"/>
    <w:rsid w:val="008E20A8"/>
    <w:rsid w:val="008E213E"/>
    <w:rsid w:val="008E2190"/>
    <w:rsid w:val="008E21B4"/>
    <w:rsid w:val="008E29B9"/>
    <w:rsid w:val="008E2A4A"/>
    <w:rsid w:val="008E2ACB"/>
    <w:rsid w:val="008E2F7F"/>
    <w:rsid w:val="008E3049"/>
    <w:rsid w:val="008E342E"/>
    <w:rsid w:val="008E3593"/>
    <w:rsid w:val="008E35A3"/>
    <w:rsid w:val="008E3692"/>
    <w:rsid w:val="008E36CD"/>
    <w:rsid w:val="008E37C8"/>
    <w:rsid w:val="008E3809"/>
    <w:rsid w:val="008E3877"/>
    <w:rsid w:val="008E3885"/>
    <w:rsid w:val="008E39C3"/>
    <w:rsid w:val="008E3B9E"/>
    <w:rsid w:val="008E3C9E"/>
    <w:rsid w:val="008E3D0B"/>
    <w:rsid w:val="008E3F24"/>
    <w:rsid w:val="008E4250"/>
    <w:rsid w:val="008E439A"/>
    <w:rsid w:val="008E4659"/>
    <w:rsid w:val="008E4728"/>
    <w:rsid w:val="008E4855"/>
    <w:rsid w:val="008E4A3C"/>
    <w:rsid w:val="008E4A7E"/>
    <w:rsid w:val="008E4A8F"/>
    <w:rsid w:val="008E4A9A"/>
    <w:rsid w:val="008E4B7E"/>
    <w:rsid w:val="008E4CAD"/>
    <w:rsid w:val="008E529A"/>
    <w:rsid w:val="008E52B3"/>
    <w:rsid w:val="008E52D9"/>
    <w:rsid w:val="008E52DA"/>
    <w:rsid w:val="008E543E"/>
    <w:rsid w:val="008E55D5"/>
    <w:rsid w:val="008E58CC"/>
    <w:rsid w:val="008E5C8C"/>
    <w:rsid w:val="008E60E4"/>
    <w:rsid w:val="008E61B5"/>
    <w:rsid w:val="008E6570"/>
    <w:rsid w:val="008E659C"/>
    <w:rsid w:val="008E66DC"/>
    <w:rsid w:val="008E66E0"/>
    <w:rsid w:val="008E6784"/>
    <w:rsid w:val="008E68B7"/>
    <w:rsid w:val="008E6A98"/>
    <w:rsid w:val="008E6B8E"/>
    <w:rsid w:val="008E6DA1"/>
    <w:rsid w:val="008E6DFA"/>
    <w:rsid w:val="008E6E2D"/>
    <w:rsid w:val="008E6EE8"/>
    <w:rsid w:val="008E6F02"/>
    <w:rsid w:val="008E714D"/>
    <w:rsid w:val="008E7274"/>
    <w:rsid w:val="008E72EC"/>
    <w:rsid w:val="008E73C5"/>
    <w:rsid w:val="008E741D"/>
    <w:rsid w:val="008E75C5"/>
    <w:rsid w:val="008E77F7"/>
    <w:rsid w:val="008E7BFD"/>
    <w:rsid w:val="008F0055"/>
    <w:rsid w:val="008F007E"/>
    <w:rsid w:val="008F01A2"/>
    <w:rsid w:val="008F01BC"/>
    <w:rsid w:val="008F053D"/>
    <w:rsid w:val="008F0562"/>
    <w:rsid w:val="008F05AD"/>
    <w:rsid w:val="008F0727"/>
    <w:rsid w:val="008F0B3B"/>
    <w:rsid w:val="008F0B4D"/>
    <w:rsid w:val="008F0C6A"/>
    <w:rsid w:val="008F0CEF"/>
    <w:rsid w:val="008F0E09"/>
    <w:rsid w:val="008F0F73"/>
    <w:rsid w:val="008F0F76"/>
    <w:rsid w:val="008F107F"/>
    <w:rsid w:val="008F1254"/>
    <w:rsid w:val="008F129C"/>
    <w:rsid w:val="008F14A9"/>
    <w:rsid w:val="008F1543"/>
    <w:rsid w:val="008F155C"/>
    <w:rsid w:val="008F15A3"/>
    <w:rsid w:val="008F16C4"/>
    <w:rsid w:val="008F185C"/>
    <w:rsid w:val="008F190E"/>
    <w:rsid w:val="008F1A79"/>
    <w:rsid w:val="008F1CD9"/>
    <w:rsid w:val="008F1DF2"/>
    <w:rsid w:val="008F1FD9"/>
    <w:rsid w:val="008F210A"/>
    <w:rsid w:val="008F2260"/>
    <w:rsid w:val="008F2356"/>
    <w:rsid w:val="008F2469"/>
    <w:rsid w:val="008F253F"/>
    <w:rsid w:val="008F260B"/>
    <w:rsid w:val="008F2631"/>
    <w:rsid w:val="008F2695"/>
    <w:rsid w:val="008F27B3"/>
    <w:rsid w:val="008F28BE"/>
    <w:rsid w:val="008F28EE"/>
    <w:rsid w:val="008F2909"/>
    <w:rsid w:val="008F2A6B"/>
    <w:rsid w:val="008F2DB9"/>
    <w:rsid w:val="008F2DDA"/>
    <w:rsid w:val="008F3034"/>
    <w:rsid w:val="008F308E"/>
    <w:rsid w:val="008F3123"/>
    <w:rsid w:val="008F3458"/>
    <w:rsid w:val="008F346F"/>
    <w:rsid w:val="008F347F"/>
    <w:rsid w:val="008F351C"/>
    <w:rsid w:val="008F353B"/>
    <w:rsid w:val="008F35CD"/>
    <w:rsid w:val="008F3644"/>
    <w:rsid w:val="008F364E"/>
    <w:rsid w:val="008F3773"/>
    <w:rsid w:val="008F37CB"/>
    <w:rsid w:val="008F37FD"/>
    <w:rsid w:val="008F3858"/>
    <w:rsid w:val="008F38A5"/>
    <w:rsid w:val="008F3AEF"/>
    <w:rsid w:val="008F3C38"/>
    <w:rsid w:val="008F3EB7"/>
    <w:rsid w:val="008F3F25"/>
    <w:rsid w:val="008F4012"/>
    <w:rsid w:val="008F42D1"/>
    <w:rsid w:val="008F448D"/>
    <w:rsid w:val="008F4596"/>
    <w:rsid w:val="008F4873"/>
    <w:rsid w:val="008F4912"/>
    <w:rsid w:val="008F4964"/>
    <w:rsid w:val="008F4B98"/>
    <w:rsid w:val="008F4EF0"/>
    <w:rsid w:val="008F4F93"/>
    <w:rsid w:val="008F4FC9"/>
    <w:rsid w:val="008F508E"/>
    <w:rsid w:val="008F544B"/>
    <w:rsid w:val="008F56C7"/>
    <w:rsid w:val="008F573E"/>
    <w:rsid w:val="008F5B71"/>
    <w:rsid w:val="008F5C83"/>
    <w:rsid w:val="008F5DDE"/>
    <w:rsid w:val="008F6032"/>
    <w:rsid w:val="008F6101"/>
    <w:rsid w:val="008F611B"/>
    <w:rsid w:val="008F6274"/>
    <w:rsid w:val="008F630E"/>
    <w:rsid w:val="008F63AB"/>
    <w:rsid w:val="008F64B1"/>
    <w:rsid w:val="008F6522"/>
    <w:rsid w:val="008F66B4"/>
    <w:rsid w:val="008F670F"/>
    <w:rsid w:val="008F6950"/>
    <w:rsid w:val="008F6956"/>
    <w:rsid w:val="008F6A17"/>
    <w:rsid w:val="008F6ACD"/>
    <w:rsid w:val="008F6D92"/>
    <w:rsid w:val="008F6F01"/>
    <w:rsid w:val="008F6F8B"/>
    <w:rsid w:val="008F6FD9"/>
    <w:rsid w:val="008F715A"/>
    <w:rsid w:val="008F718B"/>
    <w:rsid w:val="008F7328"/>
    <w:rsid w:val="008F74C0"/>
    <w:rsid w:val="008F74CF"/>
    <w:rsid w:val="008F74D7"/>
    <w:rsid w:val="008F7762"/>
    <w:rsid w:val="008F7866"/>
    <w:rsid w:val="008F79C3"/>
    <w:rsid w:val="008F7A0A"/>
    <w:rsid w:val="008F7BC6"/>
    <w:rsid w:val="008F7C5C"/>
    <w:rsid w:val="008F7F29"/>
    <w:rsid w:val="00900016"/>
    <w:rsid w:val="009001A9"/>
    <w:rsid w:val="00900377"/>
    <w:rsid w:val="009004BC"/>
    <w:rsid w:val="009004C7"/>
    <w:rsid w:val="0090089B"/>
    <w:rsid w:val="00900A83"/>
    <w:rsid w:val="00900D5B"/>
    <w:rsid w:val="00900FCD"/>
    <w:rsid w:val="00901054"/>
    <w:rsid w:val="0090130F"/>
    <w:rsid w:val="009013BB"/>
    <w:rsid w:val="00901419"/>
    <w:rsid w:val="009016BD"/>
    <w:rsid w:val="009017D3"/>
    <w:rsid w:val="00901861"/>
    <w:rsid w:val="0090193A"/>
    <w:rsid w:val="00901DCB"/>
    <w:rsid w:val="00901E13"/>
    <w:rsid w:val="00901EF1"/>
    <w:rsid w:val="00901FA1"/>
    <w:rsid w:val="009022BF"/>
    <w:rsid w:val="00902354"/>
    <w:rsid w:val="0090247E"/>
    <w:rsid w:val="00902791"/>
    <w:rsid w:val="00902810"/>
    <w:rsid w:val="00902B34"/>
    <w:rsid w:val="00902CB4"/>
    <w:rsid w:val="00902CC8"/>
    <w:rsid w:val="00903123"/>
    <w:rsid w:val="0090320E"/>
    <w:rsid w:val="0090326E"/>
    <w:rsid w:val="009033BF"/>
    <w:rsid w:val="0090347E"/>
    <w:rsid w:val="009036A7"/>
    <w:rsid w:val="009037B3"/>
    <w:rsid w:val="0090390F"/>
    <w:rsid w:val="00903C48"/>
    <w:rsid w:val="00903C7D"/>
    <w:rsid w:val="00903DBE"/>
    <w:rsid w:val="00903E91"/>
    <w:rsid w:val="009048BE"/>
    <w:rsid w:val="009048EE"/>
    <w:rsid w:val="00904A88"/>
    <w:rsid w:val="00904B1D"/>
    <w:rsid w:val="00904EA6"/>
    <w:rsid w:val="00904F02"/>
    <w:rsid w:val="0090501C"/>
    <w:rsid w:val="0090516F"/>
    <w:rsid w:val="00905266"/>
    <w:rsid w:val="00905302"/>
    <w:rsid w:val="009053BB"/>
    <w:rsid w:val="009059A4"/>
    <w:rsid w:val="00905CFD"/>
    <w:rsid w:val="00905FD0"/>
    <w:rsid w:val="009061F3"/>
    <w:rsid w:val="00906306"/>
    <w:rsid w:val="009064A6"/>
    <w:rsid w:val="009064F7"/>
    <w:rsid w:val="00906699"/>
    <w:rsid w:val="009066AC"/>
    <w:rsid w:val="009066D7"/>
    <w:rsid w:val="00906701"/>
    <w:rsid w:val="0090675F"/>
    <w:rsid w:val="00906781"/>
    <w:rsid w:val="00906845"/>
    <w:rsid w:val="00906895"/>
    <w:rsid w:val="00906A64"/>
    <w:rsid w:val="00906AB2"/>
    <w:rsid w:val="00906B52"/>
    <w:rsid w:val="00906E65"/>
    <w:rsid w:val="00907003"/>
    <w:rsid w:val="009070DC"/>
    <w:rsid w:val="00907187"/>
    <w:rsid w:val="00907471"/>
    <w:rsid w:val="009075A1"/>
    <w:rsid w:val="00907781"/>
    <w:rsid w:val="0090778E"/>
    <w:rsid w:val="009077C1"/>
    <w:rsid w:val="00907883"/>
    <w:rsid w:val="009078C6"/>
    <w:rsid w:val="009078E7"/>
    <w:rsid w:val="00907915"/>
    <w:rsid w:val="00907988"/>
    <w:rsid w:val="00907D98"/>
    <w:rsid w:val="00907DA6"/>
    <w:rsid w:val="00907DCA"/>
    <w:rsid w:val="00907EE5"/>
    <w:rsid w:val="009100A5"/>
    <w:rsid w:val="009102FA"/>
    <w:rsid w:val="00910427"/>
    <w:rsid w:val="009105AB"/>
    <w:rsid w:val="009105AF"/>
    <w:rsid w:val="00910797"/>
    <w:rsid w:val="009107D1"/>
    <w:rsid w:val="009108E6"/>
    <w:rsid w:val="009108EB"/>
    <w:rsid w:val="00910B86"/>
    <w:rsid w:val="00910BA3"/>
    <w:rsid w:val="00910BDE"/>
    <w:rsid w:val="00910E8B"/>
    <w:rsid w:val="00910E8E"/>
    <w:rsid w:val="00910E90"/>
    <w:rsid w:val="00911234"/>
    <w:rsid w:val="0091139C"/>
    <w:rsid w:val="009113DA"/>
    <w:rsid w:val="00911504"/>
    <w:rsid w:val="009117A7"/>
    <w:rsid w:val="009118EF"/>
    <w:rsid w:val="00911B39"/>
    <w:rsid w:val="00911B59"/>
    <w:rsid w:val="00911BBF"/>
    <w:rsid w:val="00911D4C"/>
    <w:rsid w:val="00911E40"/>
    <w:rsid w:val="00911F21"/>
    <w:rsid w:val="00911F7D"/>
    <w:rsid w:val="00912188"/>
    <w:rsid w:val="0091233A"/>
    <w:rsid w:val="009124B1"/>
    <w:rsid w:val="00912B2C"/>
    <w:rsid w:val="00912C23"/>
    <w:rsid w:val="00912CFC"/>
    <w:rsid w:val="00912DD3"/>
    <w:rsid w:val="00912DDA"/>
    <w:rsid w:val="00912DE0"/>
    <w:rsid w:val="009131E3"/>
    <w:rsid w:val="009131F9"/>
    <w:rsid w:val="009133A8"/>
    <w:rsid w:val="00913408"/>
    <w:rsid w:val="0091355E"/>
    <w:rsid w:val="009135BA"/>
    <w:rsid w:val="0091399A"/>
    <w:rsid w:val="00913C9A"/>
    <w:rsid w:val="00913DC3"/>
    <w:rsid w:val="00913DD0"/>
    <w:rsid w:val="00913E16"/>
    <w:rsid w:val="00913EED"/>
    <w:rsid w:val="00913F83"/>
    <w:rsid w:val="0091410D"/>
    <w:rsid w:val="00914118"/>
    <w:rsid w:val="009143C7"/>
    <w:rsid w:val="00914466"/>
    <w:rsid w:val="009144D5"/>
    <w:rsid w:val="009145A5"/>
    <w:rsid w:val="009145F3"/>
    <w:rsid w:val="00914695"/>
    <w:rsid w:val="00914741"/>
    <w:rsid w:val="00914812"/>
    <w:rsid w:val="00914A8E"/>
    <w:rsid w:val="00914BD0"/>
    <w:rsid w:val="009150CB"/>
    <w:rsid w:val="00915222"/>
    <w:rsid w:val="00915502"/>
    <w:rsid w:val="009156C1"/>
    <w:rsid w:val="009158D4"/>
    <w:rsid w:val="009158F5"/>
    <w:rsid w:val="00915950"/>
    <w:rsid w:val="00915AC1"/>
    <w:rsid w:val="00915F98"/>
    <w:rsid w:val="00915FA3"/>
    <w:rsid w:val="00915FBF"/>
    <w:rsid w:val="00915FC6"/>
    <w:rsid w:val="0091624F"/>
    <w:rsid w:val="00916293"/>
    <w:rsid w:val="009164F5"/>
    <w:rsid w:val="0091651B"/>
    <w:rsid w:val="00916520"/>
    <w:rsid w:val="0091666D"/>
    <w:rsid w:val="00916A7D"/>
    <w:rsid w:val="00916B7B"/>
    <w:rsid w:val="00916C6E"/>
    <w:rsid w:val="00916CC3"/>
    <w:rsid w:val="00916E31"/>
    <w:rsid w:val="00916F79"/>
    <w:rsid w:val="00916F84"/>
    <w:rsid w:val="009170D4"/>
    <w:rsid w:val="009170EF"/>
    <w:rsid w:val="00917141"/>
    <w:rsid w:val="0091723C"/>
    <w:rsid w:val="00917534"/>
    <w:rsid w:val="00917748"/>
    <w:rsid w:val="00917875"/>
    <w:rsid w:val="00917A51"/>
    <w:rsid w:val="00917AC4"/>
    <w:rsid w:val="00917B5B"/>
    <w:rsid w:val="00917B92"/>
    <w:rsid w:val="00917BD9"/>
    <w:rsid w:val="00917C28"/>
    <w:rsid w:val="00917EC8"/>
    <w:rsid w:val="00920339"/>
    <w:rsid w:val="00920392"/>
    <w:rsid w:val="009203F5"/>
    <w:rsid w:val="009205F7"/>
    <w:rsid w:val="009207E5"/>
    <w:rsid w:val="009207F6"/>
    <w:rsid w:val="009208F0"/>
    <w:rsid w:val="00920948"/>
    <w:rsid w:val="00920A47"/>
    <w:rsid w:val="00920DB5"/>
    <w:rsid w:val="00920ECF"/>
    <w:rsid w:val="0092159E"/>
    <w:rsid w:val="009216AF"/>
    <w:rsid w:val="00921737"/>
    <w:rsid w:val="009217B1"/>
    <w:rsid w:val="009217F8"/>
    <w:rsid w:val="00921876"/>
    <w:rsid w:val="009219CE"/>
    <w:rsid w:val="00921DAC"/>
    <w:rsid w:val="00921FE7"/>
    <w:rsid w:val="00922090"/>
    <w:rsid w:val="0092258D"/>
    <w:rsid w:val="0092261A"/>
    <w:rsid w:val="009226F6"/>
    <w:rsid w:val="0092273C"/>
    <w:rsid w:val="00922777"/>
    <w:rsid w:val="00922C85"/>
    <w:rsid w:val="00923078"/>
    <w:rsid w:val="00923137"/>
    <w:rsid w:val="0092314D"/>
    <w:rsid w:val="0092322C"/>
    <w:rsid w:val="009232EA"/>
    <w:rsid w:val="00923506"/>
    <w:rsid w:val="00923768"/>
    <w:rsid w:val="0092391E"/>
    <w:rsid w:val="00923987"/>
    <w:rsid w:val="00923A1B"/>
    <w:rsid w:val="00923CA8"/>
    <w:rsid w:val="00923F65"/>
    <w:rsid w:val="0092404B"/>
    <w:rsid w:val="00924107"/>
    <w:rsid w:val="009242ED"/>
    <w:rsid w:val="009244EA"/>
    <w:rsid w:val="00924526"/>
    <w:rsid w:val="009245AF"/>
    <w:rsid w:val="00924623"/>
    <w:rsid w:val="0092470E"/>
    <w:rsid w:val="00924765"/>
    <w:rsid w:val="0092476F"/>
    <w:rsid w:val="009247BE"/>
    <w:rsid w:val="009247D0"/>
    <w:rsid w:val="009249E6"/>
    <w:rsid w:val="00924A54"/>
    <w:rsid w:val="00924AD9"/>
    <w:rsid w:val="00924B69"/>
    <w:rsid w:val="00924BA0"/>
    <w:rsid w:val="00924C47"/>
    <w:rsid w:val="00924F39"/>
    <w:rsid w:val="00924FB5"/>
    <w:rsid w:val="00924FCD"/>
    <w:rsid w:val="0092514D"/>
    <w:rsid w:val="00925187"/>
    <w:rsid w:val="0092558B"/>
    <w:rsid w:val="0092569E"/>
    <w:rsid w:val="009258A4"/>
    <w:rsid w:val="00925C1E"/>
    <w:rsid w:val="00925FD4"/>
    <w:rsid w:val="00926035"/>
    <w:rsid w:val="0092608C"/>
    <w:rsid w:val="009260A4"/>
    <w:rsid w:val="009260EE"/>
    <w:rsid w:val="0092610E"/>
    <w:rsid w:val="009263A5"/>
    <w:rsid w:val="0092657E"/>
    <w:rsid w:val="00926A19"/>
    <w:rsid w:val="00926E68"/>
    <w:rsid w:val="00926EC0"/>
    <w:rsid w:val="00926F51"/>
    <w:rsid w:val="00926FC9"/>
    <w:rsid w:val="0092709C"/>
    <w:rsid w:val="0092717F"/>
    <w:rsid w:val="009272A6"/>
    <w:rsid w:val="00927323"/>
    <w:rsid w:val="00927744"/>
    <w:rsid w:val="009277CE"/>
    <w:rsid w:val="0092787D"/>
    <w:rsid w:val="00927953"/>
    <w:rsid w:val="00927B05"/>
    <w:rsid w:val="00927CC9"/>
    <w:rsid w:val="00927DF5"/>
    <w:rsid w:val="00930063"/>
    <w:rsid w:val="0093016B"/>
    <w:rsid w:val="00930189"/>
    <w:rsid w:val="0093034D"/>
    <w:rsid w:val="009303F3"/>
    <w:rsid w:val="00930471"/>
    <w:rsid w:val="009306F0"/>
    <w:rsid w:val="00930773"/>
    <w:rsid w:val="00930990"/>
    <w:rsid w:val="00930ADE"/>
    <w:rsid w:val="00930BC0"/>
    <w:rsid w:val="00930E48"/>
    <w:rsid w:val="00930F21"/>
    <w:rsid w:val="00930F4E"/>
    <w:rsid w:val="00931385"/>
    <w:rsid w:val="009314A6"/>
    <w:rsid w:val="0093154B"/>
    <w:rsid w:val="009316B3"/>
    <w:rsid w:val="00931727"/>
    <w:rsid w:val="0093196E"/>
    <w:rsid w:val="00931E3E"/>
    <w:rsid w:val="00931FC4"/>
    <w:rsid w:val="009320CA"/>
    <w:rsid w:val="009322CC"/>
    <w:rsid w:val="009323EB"/>
    <w:rsid w:val="00932565"/>
    <w:rsid w:val="0093270A"/>
    <w:rsid w:val="0093275C"/>
    <w:rsid w:val="00932819"/>
    <w:rsid w:val="00932D08"/>
    <w:rsid w:val="00932D2B"/>
    <w:rsid w:val="00932EE0"/>
    <w:rsid w:val="00932F16"/>
    <w:rsid w:val="00933061"/>
    <w:rsid w:val="009331D3"/>
    <w:rsid w:val="009334F9"/>
    <w:rsid w:val="00933646"/>
    <w:rsid w:val="009336E8"/>
    <w:rsid w:val="0093384B"/>
    <w:rsid w:val="009339C4"/>
    <w:rsid w:val="009340CD"/>
    <w:rsid w:val="0093419E"/>
    <w:rsid w:val="009341CF"/>
    <w:rsid w:val="009343FB"/>
    <w:rsid w:val="00934837"/>
    <w:rsid w:val="00934893"/>
    <w:rsid w:val="00934A3F"/>
    <w:rsid w:val="00934AD5"/>
    <w:rsid w:val="00934CEF"/>
    <w:rsid w:val="0093502E"/>
    <w:rsid w:val="009353AB"/>
    <w:rsid w:val="00935626"/>
    <w:rsid w:val="00935693"/>
    <w:rsid w:val="009356AF"/>
    <w:rsid w:val="0093585E"/>
    <w:rsid w:val="009358F2"/>
    <w:rsid w:val="00935A84"/>
    <w:rsid w:val="00935B30"/>
    <w:rsid w:val="00935B86"/>
    <w:rsid w:val="00935BFC"/>
    <w:rsid w:val="00935FFF"/>
    <w:rsid w:val="00936062"/>
    <w:rsid w:val="0093606C"/>
    <w:rsid w:val="00936260"/>
    <w:rsid w:val="00936352"/>
    <w:rsid w:val="00936590"/>
    <w:rsid w:val="00936668"/>
    <w:rsid w:val="009367EE"/>
    <w:rsid w:val="00936828"/>
    <w:rsid w:val="009368D9"/>
    <w:rsid w:val="00936AF4"/>
    <w:rsid w:val="00936DDA"/>
    <w:rsid w:val="00936E2A"/>
    <w:rsid w:val="00936ECF"/>
    <w:rsid w:val="00936FAA"/>
    <w:rsid w:val="00936FAE"/>
    <w:rsid w:val="00936FE1"/>
    <w:rsid w:val="00937130"/>
    <w:rsid w:val="0093719F"/>
    <w:rsid w:val="009371F9"/>
    <w:rsid w:val="009374D5"/>
    <w:rsid w:val="00937569"/>
    <w:rsid w:val="00937801"/>
    <w:rsid w:val="009378DA"/>
    <w:rsid w:val="00937A6C"/>
    <w:rsid w:val="00937B1F"/>
    <w:rsid w:val="00937B41"/>
    <w:rsid w:val="00937B8D"/>
    <w:rsid w:val="00937B9C"/>
    <w:rsid w:val="00937CBE"/>
    <w:rsid w:val="00940164"/>
    <w:rsid w:val="00940221"/>
    <w:rsid w:val="0094025D"/>
    <w:rsid w:val="00940306"/>
    <w:rsid w:val="00940407"/>
    <w:rsid w:val="00940746"/>
    <w:rsid w:val="009407FC"/>
    <w:rsid w:val="00940824"/>
    <w:rsid w:val="00940C4C"/>
    <w:rsid w:val="00940CAF"/>
    <w:rsid w:val="00940F52"/>
    <w:rsid w:val="00940FDA"/>
    <w:rsid w:val="009411EE"/>
    <w:rsid w:val="00941222"/>
    <w:rsid w:val="00941243"/>
    <w:rsid w:val="009413E3"/>
    <w:rsid w:val="00941477"/>
    <w:rsid w:val="0094154B"/>
    <w:rsid w:val="00941666"/>
    <w:rsid w:val="009417CA"/>
    <w:rsid w:val="009418C4"/>
    <w:rsid w:val="009418DF"/>
    <w:rsid w:val="009418EE"/>
    <w:rsid w:val="00941B4E"/>
    <w:rsid w:val="00941D33"/>
    <w:rsid w:val="00941DFA"/>
    <w:rsid w:val="00941E10"/>
    <w:rsid w:val="0094210D"/>
    <w:rsid w:val="0094245D"/>
    <w:rsid w:val="009426D6"/>
    <w:rsid w:val="009427E8"/>
    <w:rsid w:val="00942814"/>
    <w:rsid w:val="00942B42"/>
    <w:rsid w:val="00942BF5"/>
    <w:rsid w:val="00942DA2"/>
    <w:rsid w:val="00942E4A"/>
    <w:rsid w:val="00942E87"/>
    <w:rsid w:val="0094329E"/>
    <w:rsid w:val="009432C3"/>
    <w:rsid w:val="0094374B"/>
    <w:rsid w:val="00943805"/>
    <w:rsid w:val="00943856"/>
    <w:rsid w:val="009438B7"/>
    <w:rsid w:val="00943AB1"/>
    <w:rsid w:val="00943C38"/>
    <w:rsid w:val="00943D74"/>
    <w:rsid w:val="00943DFB"/>
    <w:rsid w:val="00943E25"/>
    <w:rsid w:val="00944057"/>
    <w:rsid w:val="00944087"/>
    <w:rsid w:val="009440CD"/>
    <w:rsid w:val="0094424B"/>
    <w:rsid w:val="009443BD"/>
    <w:rsid w:val="0094464D"/>
    <w:rsid w:val="0094474A"/>
    <w:rsid w:val="009447F0"/>
    <w:rsid w:val="009449A8"/>
    <w:rsid w:val="00944E74"/>
    <w:rsid w:val="00944F99"/>
    <w:rsid w:val="00944FFD"/>
    <w:rsid w:val="0094513C"/>
    <w:rsid w:val="00945147"/>
    <w:rsid w:val="0094544D"/>
    <w:rsid w:val="0094549F"/>
    <w:rsid w:val="009455C2"/>
    <w:rsid w:val="0094565E"/>
    <w:rsid w:val="009457FE"/>
    <w:rsid w:val="0094589A"/>
    <w:rsid w:val="00945B30"/>
    <w:rsid w:val="00945D61"/>
    <w:rsid w:val="00945DDA"/>
    <w:rsid w:val="009460FC"/>
    <w:rsid w:val="00946108"/>
    <w:rsid w:val="00946192"/>
    <w:rsid w:val="009463B7"/>
    <w:rsid w:val="0094642F"/>
    <w:rsid w:val="00946457"/>
    <w:rsid w:val="00946518"/>
    <w:rsid w:val="009467C0"/>
    <w:rsid w:val="00946F98"/>
    <w:rsid w:val="00947125"/>
    <w:rsid w:val="00947279"/>
    <w:rsid w:val="00947459"/>
    <w:rsid w:val="00947769"/>
    <w:rsid w:val="009478AB"/>
    <w:rsid w:val="00947A29"/>
    <w:rsid w:val="00947A72"/>
    <w:rsid w:val="00947B08"/>
    <w:rsid w:val="00947B47"/>
    <w:rsid w:val="00947C5B"/>
    <w:rsid w:val="00947D2E"/>
    <w:rsid w:val="00947E84"/>
    <w:rsid w:val="0095012E"/>
    <w:rsid w:val="009502E0"/>
    <w:rsid w:val="00950374"/>
    <w:rsid w:val="00950703"/>
    <w:rsid w:val="009507A0"/>
    <w:rsid w:val="00950947"/>
    <w:rsid w:val="00950BE5"/>
    <w:rsid w:val="00950D55"/>
    <w:rsid w:val="00950D97"/>
    <w:rsid w:val="00950F1D"/>
    <w:rsid w:val="00951412"/>
    <w:rsid w:val="009516B1"/>
    <w:rsid w:val="009516E2"/>
    <w:rsid w:val="00951934"/>
    <w:rsid w:val="009519B3"/>
    <w:rsid w:val="00951A89"/>
    <w:rsid w:val="00951B64"/>
    <w:rsid w:val="00951C76"/>
    <w:rsid w:val="00951D99"/>
    <w:rsid w:val="0095207B"/>
    <w:rsid w:val="00952169"/>
    <w:rsid w:val="00952170"/>
    <w:rsid w:val="00952370"/>
    <w:rsid w:val="009525B9"/>
    <w:rsid w:val="00952673"/>
    <w:rsid w:val="009526CE"/>
    <w:rsid w:val="0095291F"/>
    <w:rsid w:val="00952A4B"/>
    <w:rsid w:val="00952AB1"/>
    <w:rsid w:val="00952E09"/>
    <w:rsid w:val="00952F96"/>
    <w:rsid w:val="009531AF"/>
    <w:rsid w:val="009531F6"/>
    <w:rsid w:val="0095328E"/>
    <w:rsid w:val="0095332A"/>
    <w:rsid w:val="0095344D"/>
    <w:rsid w:val="009536CA"/>
    <w:rsid w:val="00953771"/>
    <w:rsid w:val="00953AF1"/>
    <w:rsid w:val="00953C52"/>
    <w:rsid w:val="00953C62"/>
    <w:rsid w:val="00953C87"/>
    <w:rsid w:val="00953F1C"/>
    <w:rsid w:val="00954094"/>
    <w:rsid w:val="00954140"/>
    <w:rsid w:val="009541FC"/>
    <w:rsid w:val="00954593"/>
    <w:rsid w:val="0095465F"/>
    <w:rsid w:val="00954740"/>
    <w:rsid w:val="00954790"/>
    <w:rsid w:val="009547AF"/>
    <w:rsid w:val="009548EB"/>
    <w:rsid w:val="00954BCE"/>
    <w:rsid w:val="00954C8C"/>
    <w:rsid w:val="00954CE0"/>
    <w:rsid w:val="00954EA7"/>
    <w:rsid w:val="00954F48"/>
    <w:rsid w:val="00954FF1"/>
    <w:rsid w:val="00955209"/>
    <w:rsid w:val="009553AD"/>
    <w:rsid w:val="009554C5"/>
    <w:rsid w:val="009554E9"/>
    <w:rsid w:val="00955530"/>
    <w:rsid w:val="009555A1"/>
    <w:rsid w:val="00955710"/>
    <w:rsid w:val="0095573D"/>
    <w:rsid w:val="00955B0D"/>
    <w:rsid w:val="00955D70"/>
    <w:rsid w:val="00955DC1"/>
    <w:rsid w:val="00955EAB"/>
    <w:rsid w:val="0095604F"/>
    <w:rsid w:val="00956092"/>
    <w:rsid w:val="0095612A"/>
    <w:rsid w:val="0095613E"/>
    <w:rsid w:val="009561DD"/>
    <w:rsid w:val="00956349"/>
    <w:rsid w:val="00956503"/>
    <w:rsid w:val="00956626"/>
    <w:rsid w:val="009567F3"/>
    <w:rsid w:val="009569D1"/>
    <w:rsid w:val="00956A0B"/>
    <w:rsid w:val="00956A49"/>
    <w:rsid w:val="00956ACE"/>
    <w:rsid w:val="00956D78"/>
    <w:rsid w:val="00956EC6"/>
    <w:rsid w:val="00956FDE"/>
    <w:rsid w:val="009570A7"/>
    <w:rsid w:val="009570C5"/>
    <w:rsid w:val="0095713A"/>
    <w:rsid w:val="00957203"/>
    <w:rsid w:val="009572A0"/>
    <w:rsid w:val="009575C6"/>
    <w:rsid w:val="00957671"/>
    <w:rsid w:val="009577DE"/>
    <w:rsid w:val="009578D4"/>
    <w:rsid w:val="00957B15"/>
    <w:rsid w:val="00957BF2"/>
    <w:rsid w:val="00957CEF"/>
    <w:rsid w:val="00957D24"/>
    <w:rsid w:val="00957DFB"/>
    <w:rsid w:val="00957F9D"/>
    <w:rsid w:val="00957FD4"/>
    <w:rsid w:val="00960308"/>
    <w:rsid w:val="00960409"/>
    <w:rsid w:val="009604A0"/>
    <w:rsid w:val="009604EC"/>
    <w:rsid w:val="00960534"/>
    <w:rsid w:val="00960729"/>
    <w:rsid w:val="00960765"/>
    <w:rsid w:val="009607B2"/>
    <w:rsid w:val="0096081B"/>
    <w:rsid w:val="00960878"/>
    <w:rsid w:val="009608D3"/>
    <w:rsid w:val="009609B3"/>
    <w:rsid w:val="00960DCF"/>
    <w:rsid w:val="00960EE0"/>
    <w:rsid w:val="0096103D"/>
    <w:rsid w:val="009611B4"/>
    <w:rsid w:val="009611C5"/>
    <w:rsid w:val="0096127F"/>
    <w:rsid w:val="009615CB"/>
    <w:rsid w:val="009615D8"/>
    <w:rsid w:val="009616E6"/>
    <w:rsid w:val="0096181A"/>
    <w:rsid w:val="009618B7"/>
    <w:rsid w:val="00961940"/>
    <w:rsid w:val="00961977"/>
    <w:rsid w:val="00961B53"/>
    <w:rsid w:val="00961DBE"/>
    <w:rsid w:val="00961DCE"/>
    <w:rsid w:val="00961E30"/>
    <w:rsid w:val="00961E73"/>
    <w:rsid w:val="00961F8D"/>
    <w:rsid w:val="00961FEA"/>
    <w:rsid w:val="009620F2"/>
    <w:rsid w:val="00962149"/>
    <w:rsid w:val="00962202"/>
    <w:rsid w:val="0096227D"/>
    <w:rsid w:val="0096242F"/>
    <w:rsid w:val="009628E9"/>
    <w:rsid w:val="00962CBB"/>
    <w:rsid w:val="00962D6B"/>
    <w:rsid w:val="009631D0"/>
    <w:rsid w:val="00963264"/>
    <w:rsid w:val="0096367A"/>
    <w:rsid w:val="009636B1"/>
    <w:rsid w:val="00963886"/>
    <w:rsid w:val="0096389D"/>
    <w:rsid w:val="00963A56"/>
    <w:rsid w:val="00963AA7"/>
    <w:rsid w:val="00963D4B"/>
    <w:rsid w:val="00963F1B"/>
    <w:rsid w:val="00963F4C"/>
    <w:rsid w:val="00964180"/>
    <w:rsid w:val="00964195"/>
    <w:rsid w:val="009642D5"/>
    <w:rsid w:val="00964424"/>
    <w:rsid w:val="009647A7"/>
    <w:rsid w:val="009649D6"/>
    <w:rsid w:val="00964C73"/>
    <w:rsid w:val="0096508C"/>
    <w:rsid w:val="00965173"/>
    <w:rsid w:val="009651AA"/>
    <w:rsid w:val="0096524A"/>
    <w:rsid w:val="00965292"/>
    <w:rsid w:val="009652DC"/>
    <w:rsid w:val="009652FD"/>
    <w:rsid w:val="00965713"/>
    <w:rsid w:val="00965723"/>
    <w:rsid w:val="009657F6"/>
    <w:rsid w:val="009658E0"/>
    <w:rsid w:val="009661C2"/>
    <w:rsid w:val="00966244"/>
    <w:rsid w:val="009662AA"/>
    <w:rsid w:val="00966428"/>
    <w:rsid w:val="00966568"/>
    <w:rsid w:val="00966631"/>
    <w:rsid w:val="00966681"/>
    <w:rsid w:val="009667A3"/>
    <w:rsid w:val="009667D7"/>
    <w:rsid w:val="00966827"/>
    <w:rsid w:val="00966A0E"/>
    <w:rsid w:val="00966A37"/>
    <w:rsid w:val="00966D92"/>
    <w:rsid w:val="00967051"/>
    <w:rsid w:val="0096730E"/>
    <w:rsid w:val="00967549"/>
    <w:rsid w:val="00967572"/>
    <w:rsid w:val="009676B5"/>
    <w:rsid w:val="009676C0"/>
    <w:rsid w:val="009676E1"/>
    <w:rsid w:val="0096778F"/>
    <w:rsid w:val="0096785D"/>
    <w:rsid w:val="00967864"/>
    <w:rsid w:val="00967994"/>
    <w:rsid w:val="00967BFF"/>
    <w:rsid w:val="00967C7C"/>
    <w:rsid w:val="00967CC4"/>
    <w:rsid w:val="00967D04"/>
    <w:rsid w:val="00967E34"/>
    <w:rsid w:val="00967F4C"/>
    <w:rsid w:val="00967F68"/>
    <w:rsid w:val="0097008C"/>
    <w:rsid w:val="00970107"/>
    <w:rsid w:val="00970195"/>
    <w:rsid w:val="009701A2"/>
    <w:rsid w:val="009701D2"/>
    <w:rsid w:val="0097021E"/>
    <w:rsid w:val="009702B0"/>
    <w:rsid w:val="0097039E"/>
    <w:rsid w:val="0097051D"/>
    <w:rsid w:val="00970618"/>
    <w:rsid w:val="0097066C"/>
    <w:rsid w:val="00970769"/>
    <w:rsid w:val="009708DE"/>
    <w:rsid w:val="00970E88"/>
    <w:rsid w:val="0097118B"/>
    <w:rsid w:val="0097120F"/>
    <w:rsid w:val="0097135B"/>
    <w:rsid w:val="009716D1"/>
    <w:rsid w:val="0097181E"/>
    <w:rsid w:val="009719B7"/>
    <w:rsid w:val="00971B8B"/>
    <w:rsid w:val="00971C12"/>
    <w:rsid w:val="00971F78"/>
    <w:rsid w:val="009720CE"/>
    <w:rsid w:val="0097223F"/>
    <w:rsid w:val="009722B5"/>
    <w:rsid w:val="0097240B"/>
    <w:rsid w:val="00972487"/>
    <w:rsid w:val="009724A0"/>
    <w:rsid w:val="009724EA"/>
    <w:rsid w:val="00972554"/>
    <w:rsid w:val="0097287A"/>
    <w:rsid w:val="009729A8"/>
    <w:rsid w:val="00972A3C"/>
    <w:rsid w:val="00972FB2"/>
    <w:rsid w:val="009731FD"/>
    <w:rsid w:val="0097320C"/>
    <w:rsid w:val="0097349F"/>
    <w:rsid w:val="009734A5"/>
    <w:rsid w:val="009738F6"/>
    <w:rsid w:val="00973958"/>
    <w:rsid w:val="00973AC2"/>
    <w:rsid w:val="00973BEF"/>
    <w:rsid w:val="00973F63"/>
    <w:rsid w:val="00974020"/>
    <w:rsid w:val="009740D2"/>
    <w:rsid w:val="0097430B"/>
    <w:rsid w:val="009743DC"/>
    <w:rsid w:val="009744F7"/>
    <w:rsid w:val="00974502"/>
    <w:rsid w:val="009745FC"/>
    <w:rsid w:val="009746CD"/>
    <w:rsid w:val="00974922"/>
    <w:rsid w:val="00974D2A"/>
    <w:rsid w:val="00975140"/>
    <w:rsid w:val="00975649"/>
    <w:rsid w:val="00975830"/>
    <w:rsid w:val="009758FC"/>
    <w:rsid w:val="00975953"/>
    <w:rsid w:val="00975B61"/>
    <w:rsid w:val="00975BAA"/>
    <w:rsid w:val="00975D8A"/>
    <w:rsid w:val="00975DE4"/>
    <w:rsid w:val="00976091"/>
    <w:rsid w:val="0097622E"/>
    <w:rsid w:val="00976251"/>
    <w:rsid w:val="00976315"/>
    <w:rsid w:val="009763B1"/>
    <w:rsid w:val="009764BD"/>
    <w:rsid w:val="00976540"/>
    <w:rsid w:val="009765B0"/>
    <w:rsid w:val="009766B2"/>
    <w:rsid w:val="00976AFB"/>
    <w:rsid w:val="00976B9D"/>
    <w:rsid w:val="00976C0C"/>
    <w:rsid w:val="00976EEF"/>
    <w:rsid w:val="00976EFE"/>
    <w:rsid w:val="00977087"/>
    <w:rsid w:val="00977291"/>
    <w:rsid w:val="00977355"/>
    <w:rsid w:val="00977517"/>
    <w:rsid w:val="00977657"/>
    <w:rsid w:val="0097765E"/>
    <w:rsid w:val="009779BB"/>
    <w:rsid w:val="00977AE6"/>
    <w:rsid w:val="00977BB9"/>
    <w:rsid w:val="00977C15"/>
    <w:rsid w:val="00977C8F"/>
    <w:rsid w:val="00977D13"/>
    <w:rsid w:val="00977E3B"/>
    <w:rsid w:val="00977F22"/>
    <w:rsid w:val="00980209"/>
    <w:rsid w:val="00980232"/>
    <w:rsid w:val="00980286"/>
    <w:rsid w:val="009803A9"/>
    <w:rsid w:val="009803AD"/>
    <w:rsid w:val="009803CB"/>
    <w:rsid w:val="009803D4"/>
    <w:rsid w:val="009803DE"/>
    <w:rsid w:val="009805A7"/>
    <w:rsid w:val="009807A2"/>
    <w:rsid w:val="009807C0"/>
    <w:rsid w:val="009808B3"/>
    <w:rsid w:val="009808BA"/>
    <w:rsid w:val="00980B9F"/>
    <w:rsid w:val="00980C61"/>
    <w:rsid w:val="00980EAF"/>
    <w:rsid w:val="00981011"/>
    <w:rsid w:val="00981019"/>
    <w:rsid w:val="00981160"/>
    <w:rsid w:val="009812BF"/>
    <w:rsid w:val="00981450"/>
    <w:rsid w:val="00981647"/>
    <w:rsid w:val="00981799"/>
    <w:rsid w:val="00981829"/>
    <w:rsid w:val="00981839"/>
    <w:rsid w:val="009818F0"/>
    <w:rsid w:val="0098199C"/>
    <w:rsid w:val="00981AF2"/>
    <w:rsid w:val="00981F17"/>
    <w:rsid w:val="00981FFF"/>
    <w:rsid w:val="00982095"/>
    <w:rsid w:val="0098255C"/>
    <w:rsid w:val="009825B5"/>
    <w:rsid w:val="0098268D"/>
    <w:rsid w:val="00982717"/>
    <w:rsid w:val="009829FE"/>
    <w:rsid w:val="00982B83"/>
    <w:rsid w:val="00982F0C"/>
    <w:rsid w:val="009831E7"/>
    <w:rsid w:val="009832C7"/>
    <w:rsid w:val="00983794"/>
    <w:rsid w:val="0098386B"/>
    <w:rsid w:val="009840F9"/>
    <w:rsid w:val="0098413E"/>
    <w:rsid w:val="009841DA"/>
    <w:rsid w:val="00984206"/>
    <w:rsid w:val="00984375"/>
    <w:rsid w:val="00984407"/>
    <w:rsid w:val="009845A6"/>
    <w:rsid w:val="009845EB"/>
    <w:rsid w:val="009847E4"/>
    <w:rsid w:val="00984A64"/>
    <w:rsid w:val="00984C3C"/>
    <w:rsid w:val="00984C69"/>
    <w:rsid w:val="00984C84"/>
    <w:rsid w:val="00984D06"/>
    <w:rsid w:val="00984D34"/>
    <w:rsid w:val="00984D6B"/>
    <w:rsid w:val="00984EEE"/>
    <w:rsid w:val="009851EC"/>
    <w:rsid w:val="009851F4"/>
    <w:rsid w:val="009854FD"/>
    <w:rsid w:val="0098551E"/>
    <w:rsid w:val="009856FC"/>
    <w:rsid w:val="00985735"/>
    <w:rsid w:val="00985841"/>
    <w:rsid w:val="00985983"/>
    <w:rsid w:val="00985A5A"/>
    <w:rsid w:val="00985D6D"/>
    <w:rsid w:val="00985DDE"/>
    <w:rsid w:val="0098614C"/>
    <w:rsid w:val="0098619B"/>
    <w:rsid w:val="0098620D"/>
    <w:rsid w:val="009863FF"/>
    <w:rsid w:val="0098646C"/>
    <w:rsid w:val="009864DE"/>
    <w:rsid w:val="009866B7"/>
    <w:rsid w:val="00986726"/>
    <w:rsid w:val="0098677E"/>
    <w:rsid w:val="0098685E"/>
    <w:rsid w:val="009868EC"/>
    <w:rsid w:val="00986AA7"/>
    <w:rsid w:val="00986CC9"/>
    <w:rsid w:val="00986E20"/>
    <w:rsid w:val="00986F24"/>
    <w:rsid w:val="00986F37"/>
    <w:rsid w:val="00987280"/>
    <w:rsid w:val="0098732D"/>
    <w:rsid w:val="0098732F"/>
    <w:rsid w:val="009873F3"/>
    <w:rsid w:val="00987413"/>
    <w:rsid w:val="009875DC"/>
    <w:rsid w:val="00987619"/>
    <w:rsid w:val="00987B36"/>
    <w:rsid w:val="00987C91"/>
    <w:rsid w:val="00987CFC"/>
    <w:rsid w:val="00987D8F"/>
    <w:rsid w:val="00987E21"/>
    <w:rsid w:val="00987FF5"/>
    <w:rsid w:val="0099002A"/>
    <w:rsid w:val="00990168"/>
    <w:rsid w:val="00990243"/>
    <w:rsid w:val="009904AF"/>
    <w:rsid w:val="009908E9"/>
    <w:rsid w:val="00990D09"/>
    <w:rsid w:val="00990D0C"/>
    <w:rsid w:val="009911AB"/>
    <w:rsid w:val="009912E6"/>
    <w:rsid w:val="00991566"/>
    <w:rsid w:val="009915A7"/>
    <w:rsid w:val="009915F1"/>
    <w:rsid w:val="009916B8"/>
    <w:rsid w:val="009916F6"/>
    <w:rsid w:val="00991725"/>
    <w:rsid w:val="009917B2"/>
    <w:rsid w:val="0099184B"/>
    <w:rsid w:val="009918AF"/>
    <w:rsid w:val="009918DE"/>
    <w:rsid w:val="009919DA"/>
    <w:rsid w:val="00991A99"/>
    <w:rsid w:val="00991B14"/>
    <w:rsid w:val="00991B76"/>
    <w:rsid w:val="00991BD6"/>
    <w:rsid w:val="00991C03"/>
    <w:rsid w:val="00991DB2"/>
    <w:rsid w:val="00991E32"/>
    <w:rsid w:val="00991FE0"/>
    <w:rsid w:val="00991FF3"/>
    <w:rsid w:val="00992140"/>
    <w:rsid w:val="0099238C"/>
    <w:rsid w:val="0099255D"/>
    <w:rsid w:val="009926CB"/>
    <w:rsid w:val="00992783"/>
    <w:rsid w:val="009928AA"/>
    <w:rsid w:val="00992A43"/>
    <w:rsid w:val="00992F6D"/>
    <w:rsid w:val="00992FC1"/>
    <w:rsid w:val="00993165"/>
    <w:rsid w:val="0099318D"/>
    <w:rsid w:val="0099319B"/>
    <w:rsid w:val="00993236"/>
    <w:rsid w:val="0099323D"/>
    <w:rsid w:val="00993445"/>
    <w:rsid w:val="00993731"/>
    <w:rsid w:val="009939E6"/>
    <w:rsid w:val="00993B93"/>
    <w:rsid w:val="00993BB6"/>
    <w:rsid w:val="00993D79"/>
    <w:rsid w:val="00993E2C"/>
    <w:rsid w:val="00993F39"/>
    <w:rsid w:val="00993F74"/>
    <w:rsid w:val="009940A8"/>
    <w:rsid w:val="009941A8"/>
    <w:rsid w:val="00994210"/>
    <w:rsid w:val="00994850"/>
    <w:rsid w:val="00994858"/>
    <w:rsid w:val="009949F0"/>
    <w:rsid w:val="00994C1E"/>
    <w:rsid w:val="00995189"/>
    <w:rsid w:val="009954BE"/>
    <w:rsid w:val="009958D8"/>
    <w:rsid w:val="009959F0"/>
    <w:rsid w:val="00995BC5"/>
    <w:rsid w:val="00995E98"/>
    <w:rsid w:val="00995EE5"/>
    <w:rsid w:val="00995F3F"/>
    <w:rsid w:val="00995FA1"/>
    <w:rsid w:val="0099624B"/>
    <w:rsid w:val="00996262"/>
    <w:rsid w:val="00996786"/>
    <w:rsid w:val="009967C6"/>
    <w:rsid w:val="00996860"/>
    <w:rsid w:val="0099698E"/>
    <w:rsid w:val="00996B09"/>
    <w:rsid w:val="00996B5B"/>
    <w:rsid w:val="00996F15"/>
    <w:rsid w:val="00997128"/>
    <w:rsid w:val="00997360"/>
    <w:rsid w:val="009975E7"/>
    <w:rsid w:val="00997A72"/>
    <w:rsid w:val="00997B22"/>
    <w:rsid w:val="00997B32"/>
    <w:rsid w:val="00997BA8"/>
    <w:rsid w:val="00997C14"/>
    <w:rsid w:val="00997FD9"/>
    <w:rsid w:val="009A0015"/>
    <w:rsid w:val="009A0143"/>
    <w:rsid w:val="009A0509"/>
    <w:rsid w:val="009A06F4"/>
    <w:rsid w:val="009A0C6A"/>
    <w:rsid w:val="009A0D86"/>
    <w:rsid w:val="009A100B"/>
    <w:rsid w:val="009A1123"/>
    <w:rsid w:val="009A11A6"/>
    <w:rsid w:val="009A126B"/>
    <w:rsid w:val="009A12DC"/>
    <w:rsid w:val="009A12E7"/>
    <w:rsid w:val="009A13D6"/>
    <w:rsid w:val="009A13E4"/>
    <w:rsid w:val="009A1493"/>
    <w:rsid w:val="009A1931"/>
    <w:rsid w:val="009A19A4"/>
    <w:rsid w:val="009A1B02"/>
    <w:rsid w:val="009A1C66"/>
    <w:rsid w:val="009A1D20"/>
    <w:rsid w:val="009A1FE4"/>
    <w:rsid w:val="009A210D"/>
    <w:rsid w:val="009A2172"/>
    <w:rsid w:val="009A21AC"/>
    <w:rsid w:val="009A24F1"/>
    <w:rsid w:val="009A2673"/>
    <w:rsid w:val="009A26C5"/>
    <w:rsid w:val="009A2BE0"/>
    <w:rsid w:val="009A2EC5"/>
    <w:rsid w:val="009A310D"/>
    <w:rsid w:val="009A3132"/>
    <w:rsid w:val="009A31E2"/>
    <w:rsid w:val="009A3298"/>
    <w:rsid w:val="009A335E"/>
    <w:rsid w:val="009A338A"/>
    <w:rsid w:val="009A3516"/>
    <w:rsid w:val="009A373F"/>
    <w:rsid w:val="009A3778"/>
    <w:rsid w:val="009A3970"/>
    <w:rsid w:val="009A3ADB"/>
    <w:rsid w:val="009A3E2E"/>
    <w:rsid w:val="009A3E89"/>
    <w:rsid w:val="009A3EE3"/>
    <w:rsid w:val="009A3F14"/>
    <w:rsid w:val="009A3FB5"/>
    <w:rsid w:val="009A411A"/>
    <w:rsid w:val="009A41EE"/>
    <w:rsid w:val="009A46F1"/>
    <w:rsid w:val="009A4858"/>
    <w:rsid w:val="009A498C"/>
    <w:rsid w:val="009A4C45"/>
    <w:rsid w:val="009A4D93"/>
    <w:rsid w:val="009A4DDF"/>
    <w:rsid w:val="009A4E85"/>
    <w:rsid w:val="009A4FAA"/>
    <w:rsid w:val="009A4FEA"/>
    <w:rsid w:val="009A51E2"/>
    <w:rsid w:val="009A51F5"/>
    <w:rsid w:val="009A5440"/>
    <w:rsid w:val="009A5464"/>
    <w:rsid w:val="009A5562"/>
    <w:rsid w:val="009A5619"/>
    <w:rsid w:val="009A56E8"/>
    <w:rsid w:val="009A5919"/>
    <w:rsid w:val="009A5A67"/>
    <w:rsid w:val="009A5ABC"/>
    <w:rsid w:val="009A5B0A"/>
    <w:rsid w:val="009A5DBA"/>
    <w:rsid w:val="009A5EDA"/>
    <w:rsid w:val="009A5EEF"/>
    <w:rsid w:val="009A5F99"/>
    <w:rsid w:val="009A6075"/>
    <w:rsid w:val="009A6224"/>
    <w:rsid w:val="009A64C3"/>
    <w:rsid w:val="009A65AF"/>
    <w:rsid w:val="009A66E7"/>
    <w:rsid w:val="009A66F3"/>
    <w:rsid w:val="009A67B2"/>
    <w:rsid w:val="009A67B7"/>
    <w:rsid w:val="009A6B4C"/>
    <w:rsid w:val="009A6B99"/>
    <w:rsid w:val="009A6EC7"/>
    <w:rsid w:val="009A6EEB"/>
    <w:rsid w:val="009A6FA3"/>
    <w:rsid w:val="009A70C1"/>
    <w:rsid w:val="009A7266"/>
    <w:rsid w:val="009A7962"/>
    <w:rsid w:val="009A7A1D"/>
    <w:rsid w:val="009A7A47"/>
    <w:rsid w:val="009A7AD8"/>
    <w:rsid w:val="009A7B3A"/>
    <w:rsid w:val="009A7BB8"/>
    <w:rsid w:val="009A7C12"/>
    <w:rsid w:val="009A7F34"/>
    <w:rsid w:val="009B0104"/>
    <w:rsid w:val="009B01BE"/>
    <w:rsid w:val="009B0220"/>
    <w:rsid w:val="009B05AA"/>
    <w:rsid w:val="009B06E7"/>
    <w:rsid w:val="009B0730"/>
    <w:rsid w:val="009B08D7"/>
    <w:rsid w:val="009B094B"/>
    <w:rsid w:val="009B0B60"/>
    <w:rsid w:val="009B0CE1"/>
    <w:rsid w:val="009B1258"/>
    <w:rsid w:val="009B126E"/>
    <w:rsid w:val="009B134A"/>
    <w:rsid w:val="009B138B"/>
    <w:rsid w:val="009B14B4"/>
    <w:rsid w:val="009B17D9"/>
    <w:rsid w:val="009B1810"/>
    <w:rsid w:val="009B18CF"/>
    <w:rsid w:val="009B1A82"/>
    <w:rsid w:val="009B2073"/>
    <w:rsid w:val="009B2245"/>
    <w:rsid w:val="009B244A"/>
    <w:rsid w:val="009B258E"/>
    <w:rsid w:val="009B26DC"/>
    <w:rsid w:val="009B2AB1"/>
    <w:rsid w:val="009B2C5B"/>
    <w:rsid w:val="009B2CDB"/>
    <w:rsid w:val="009B2DA0"/>
    <w:rsid w:val="009B303D"/>
    <w:rsid w:val="009B30D4"/>
    <w:rsid w:val="009B30D9"/>
    <w:rsid w:val="009B3181"/>
    <w:rsid w:val="009B3320"/>
    <w:rsid w:val="009B3335"/>
    <w:rsid w:val="009B340F"/>
    <w:rsid w:val="009B361F"/>
    <w:rsid w:val="009B3766"/>
    <w:rsid w:val="009B3962"/>
    <w:rsid w:val="009B39EF"/>
    <w:rsid w:val="009B3B80"/>
    <w:rsid w:val="009B3D15"/>
    <w:rsid w:val="009B4263"/>
    <w:rsid w:val="009B428A"/>
    <w:rsid w:val="009B43B4"/>
    <w:rsid w:val="009B4516"/>
    <w:rsid w:val="009B45E2"/>
    <w:rsid w:val="009B4714"/>
    <w:rsid w:val="009B474E"/>
    <w:rsid w:val="009B493B"/>
    <w:rsid w:val="009B497E"/>
    <w:rsid w:val="009B4A7D"/>
    <w:rsid w:val="009B4D02"/>
    <w:rsid w:val="009B5218"/>
    <w:rsid w:val="009B529C"/>
    <w:rsid w:val="009B53C8"/>
    <w:rsid w:val="009B54C5"/>
    <w:rsid w:val="009B5560"/>
    <w:rsid w:val="009B55E1"/>
    <w:rsid w:val="009B5622"/>
    <w:rsid w:val="009B5751"/>
    <w:rsid w:val="009B58CF"/>
    <w:rsid w:val="009B592C"/>
    <w:rsid w:val="009B5997"/>
    <w:rsid w:val="009B59EB"/>
    <w:rsid w:val="009B5A40"/>
    <w:rsid w:val="009B5ADF"/>
    <w:rsid w:val="009B5B91"/>
    <w:rsid w:val="009B5C2A"/>
    <w:rsid w:val="009B5C78"/>
    <w:rsid w:val="009B5D15"/>
    <w:rsid w:val="009B5D91"/>
    <w:rsid w:val="009B6005"/>
    <w:rsid w:val="009B6197"/>
    <w:rsid w:val="009B628A"/>
    <w:rsid w:val="009B6318"/>
    <w:rsid w:val="009B6417"/>
    <w:rsid w:val="009B64D2"/>
    <w:rsid w:val="009B69EF"/>
    <w:rsid w:val="009B6A56"/>
    <w:rsid w:val="009B6B23"/>
    <w:rsid w:val="009B6B3E"/>
    <w:rsid w:val="009B6BD6"/>
    <w:rsid w:val="009B6D1E"/>
    <w:rsid w:val="009B6E74"/>
    <w:rsid w:val="009B6E75"/>
    <w:rsid w:val="009B6FC0"/>
    <w:rsid w:val="009B70D7"/>
    <w:rsid w:val="009B74C2"/>
    <w:rsid w:val="009B764A"/>
    <w:rsid w:val="009B7777"/>
    <w:rsid w:val="009B77E9"/>
    <w:rsid w:val="009B7805"/>
    <w:rsid w:val="009B7A52"/>
    <w:rsid w:val="009B7ABD"/>
    <w:rsid w:val="009B7D6E"/>
    <w:rsid w:val="009B7D9E"/>
    <w:rsid w:val="009B7EC7"/>
    <w:rsid w:val="009C01BD"/>
    <w:rsid w:val="009C032A"/>
    <w:rsid w:val="009C054C"/>
    <w:rsid w:val="009C0556"/>
    <w:rsid w:val="009C0694"/>
    <w:rsid w:val="009C073A"/>
    <w:rsid w:val="009C0740"/>
    <w:rsid w:val="009C0891"/>
    <w:rsid w:val="009C0955"/>
    <w:rsid w:val="009C099E"/>
    <w:rsid w:val="009C0A66"/>
    <w:rsid w:val="009C0AE5"/>
    <w:rsid w:val="009C0C99"/>
    <w:rsid w:val="009C0E3B"/>
    <w:rsid w:val="009C0EBC"/>
    <w:rsid w:val="009C0EE4"/>
    <w:rsid w:val="009C1063"/>
    <w:rsid w:val="009C1090"/>
    <w:rsid w:val="009C117B"/>
    <w:rsid w:val="009C1443"/>
    <w:rsid w:val="009C157C"/>
    <w:rsid w:val="009C17EF"/>
    <w:rsid w:val="009C199A"/>
    <w:rsid w:val="009C1AD4"/>
    <w:rsid w:val="009C1D07"/>
    <w:rsid w:val="009C1D27"/>
    <w:rsid w:val="009C2144"/>
    <w:rsid w:val="009C21D6"/>
    <w:rsid w:val="009C2450"/>
    <w:rsid w:val="009C2519"/>
    <w:rsid w:val="009C2579"/>
    <w:rsid w:val="009C2659"/>
    <w:rsid w:val="009C266A"/>
    <w:rsid w:val="009C26AF"/>
    <w:rsid w:val="009C2A09"/>
    <w:rsid w:val="009C2A26"/>
    <w:rsid w:val="009C2BBE"/>
    <w:rsid w:val="009C2BC3"/>
    <w:rsid w:val="009C2D84"/>
    <w:rsid w:val="009C31F4"/>
    <w:rsid w:val="009C328A"/>
    <w:rsid w:val="009C33D9"/>
    <w:rsid w:val="009C36F1"/>
    <w:rsid w:val="009C3971"/>
    <w:rsid w:val="009C3ABF"/>
    <w:rsid w:val="009C3AFC"/>
    <w:rsid w:val="009C3B2F"/>
    <w:rsid w:val="009C3BD9"/>
    <w:rsid w:val="009C3D33"/>
    <w:rsid w:val="009C430C"/>
    <w:rsid w:val="009C47A7"/>
    <w:rsid w:val="009C4880"/>
    <w:rsid w:val="009C498A"/>
    <w:rsid w:val="009C4DE0"/>
    <w:rsid w:val="009C5024"/>
    <w:rsid w:val="009C51A5"/>
    <w:rsid w:val="009C5276"/>
    <w:rsid w:val="009C5325"/>
    <w:rsid w:val="009C5364"/>
    <w:rsid w:val="009C538C"/>
    <w:rsid w:val="009C543B"/>
    <w:rsid w:val="009C55CD"/>
    <w:rsid w:val="009C560A"/>
    <w:rsid w:val="009C56C9"/>
    <w:rsid w:val="009C570F"/>
    <w:rsid w:val="009C578F"/>
    <w:rsid w:val="009C57E4"/>
    <w:rsid w:val="009C5870"/>
    <w:rsid w:val="009C588E"/>
    <w:rsid w:val="009C5B82"/>
    <w:rsid w:val="009C5CB9"/>
    <w:rsid w:val="009C5FD6"/>
    <w:rsid w:val="009C6038"/>
    <w:rsid w:val="009C62CC"/>
    <w:rsid w:val="009C646C"/>
    <w:rsid w:val="009C66FB"/>
    <w:rsid w:val="009C674D"/>
    <w:rsid w:val="009C67C0"/>
    <w:rsid w:val="009C685F"/>
    <w:rsid w:val="009C6913"/>
    <w:rsid w:val="009C6C09"/>
    <w:rsid w:val="009C6C8E"/>
    <w:rsid w:val="009C6DF0"/>
    <w:rsid w:val="009C70D4"/>
    <w:rsid w:val="009C70DE"/>
    <w:rsid w:val="009C7292"/>
    <w:rsid w:val="009C74C7"/>
    <w:rsid w:val="009C756E"/>
    <w:rsid w:val="009C764A"/>
    <w:rsid w:val="009C7861"/>
    <w:rsid w:val="009C78E9"/>
    <w:rsid w:val="009C791F"/>
    <w:rsid w:val="009C7C3F"/>
    <w:rsid w:val="009C7CFD"/>
    <w:rsid w:val="009C7EEF"/>
    <w:rsid w:val="009D01C9"/>
    <w:rsid w:val="009D0397"/>
    <w:rsid w:val="009D0533"/>
    <w:rsid w:val="009D0639"/>
    <w:rsid w:val="009D0700"/>
    <w:rsid w:val="009D0878"/>
    <w:rsid w:val="009D08BD"/>
    <w:rsid w:val="009D0F02"/>
    <w:rsid w:val="009D10C0"/>
    <w:rsid w:val="009D19B5"/>
    <w:rsid w:val="009D1E04"/>
    <w:rsid w:val="009D1EAC"/>
    <w:rsid w:val="009D1F88"/>
    <w:rsid w:val="009D2028"/>
    <w:rsid w:val="009D20BD"/>
    <w:rsid w:val="009D20FE"/>
    <w:rsid w:val="009D2102"/>
    <w:rsid w:val="009D21BE"/>
    <w:rsid w:val="009D220C"/>
    <w:rsid w:val="009D23C9"/>
    <w:rsid w:val="009D26C4"/>
    <w:rsid w:val="009D287E"/>
    <w:rsid w:val="009D2D32"/>
    <w:rsid w:val="009D2E17"/>
    <w:rsid w:val="009D2ECF"/>
    <w:rsid w:val="009D2F3E"/>
    <w:rsid w:val="009D318D"/>
    <w:rsid w:val="009D31C2"/>
    <w:rsid w:val="009D321A"/>
    <w:rsid w:val="009D361F"/>
    <w:rsid w:val="009D36E9"/>
    <w:rsid w:val="009D384E"/>
    <w:rsid w:val="009D3C3D"/>
    <w:rsid w:val="009D3D85"/>
    <w:rsid w:val="009D3E92"/>
    <w:rsid w:val="009D4204"/>
    <w:rsid w:val="009D44DB"/>
    <w:rsid w:val="009D4689"/>
    <w:rsid w:val="009D4694"/>
    <w:rsid w:val="009D48A5"/>
    <w:rsid w:val="009D49BF"/>
    <w:rsid w:val="009D4AF6"/>
    <w:rsid w:val="009D4BEC"/>
    <w:rsid w:val="009D4D62"/>
    <w:rsid w:val="009D4F46"/>
    <w:rsid w:val="009D4FB7"/>
    <w:rsid w:val="009D5288"/>
    <w:rsid w:val="009D55C3"/>
    <w:rsid w:val="009D565A"/>
    <w:rsid w:val="009D58B8"/>
    <w:rsid w:val="009D5905"/>
    <w:rsid w:val="009D5EC8"/>
    <w:rsid w:val="009D60CD"/>
    <w:rsid w:val="009D61BC"/>
    <w:rsid w:val="009D666D"/>
    <w:rsid w:val="009D67E7"/>
    <w:rsid w:val="009D68D5"/>
    <w:rsid w:val="009D695F"/>
    <w:rsid w:val="009D699A"/>
    <w:rsid w:val="009D6FD5"/>
    <w:rsid w:val="009D7016"/>
    <w:rsid w:val="009D718B"/>
    <w:rsid w:val="009D7204"/>
    <w:rsid w:val="009D72EB"/>
    <w:rsid w:val="009D7422"/>
    <w:rsid w:val="009D7594"/>
    <w:rsid w:val="009D772E"/>
    <w:rsid w:val="009D784D"/>
    <w:rsid w:val="009D78F4"/>
    <w:rsid w:val="009D7A34"/>
    <w:rsid w:val="009D7AB0"/>
    <w:rsid w:val="009D7C0F"/>
    <w:rsid w:val="009D7C13"/>
    <w:rsid w:val="009D7DF5"/>
    <w:rsid w:val="009D7F7E"/>
    <w:rsid w:val="009E00A6"/>
    <w:rsid w:val="009E05E7"/>
    <w:rsid w:val="009E0747"/>
    <w:rsid w:val="009E07E3"/>
    <w:rsid w:val="009E0ACA"/>
    <w:rsid w:val="009E0E21"/>
    <w:rsid w:val="009E13D7"/>
    <w:rsid w:val="009E146C"/>
    <w:rsid w:val="009E1742"/>
    <w:rsid w:val="009E194F"/>
    <w:rsid w:val="009E198D"/>
    <w:rsid w:val="009E1B7D"/>
    <w:rsid w:val="009E1CF5"/>
    <w:rsid w:val="009E1F49"/>
    <w:rsid w:val="009E1FF4"/>
    <w:rsid w:val="009E1FFC"/>
    <w:rsid w:val="009E22B5"/>
    <w:rsid w:val="009E235B"/>
    <w:rsid w:val="009E27E4"/>
    <w:rsid w:val="009E28C4"/>
    <w:rsid w:val="009E2922"/>
    <w:rsid w:val="009E2A3B"/>
    <w:rsid w:val="009E2A4B"/>
    <w:rsid w:val="009E2ACA"/>
    <w:rsid w:val="009E2AD3"/>
    <w:rsid w:val="009E2C3A"/>
    <w:rsid w:val="009E2FF1"/>
    <w:rsid w:val="009E2FF8"/>
    <w:rsid w:val="009E3414"/>
    <w:rsid w:val="009E36C1"/>
    <w:rsid w:val="009E36E1"/>
    <w:rsid w:val="009E3732"/>
    <w:rsid w:val="009E38DD"/>
    <w:rsid w:val="009E391A"/>
    <w:rsid w:val="009E3ADA"/>
    <w:rsid w:val="009E3E2B"/>
    <w:rsid w:val="009E403F"/>
    <w:rsid w:val="009E406A"/>
    <w:rsid w:val="009E448C"/>
    <w:rsid w:val="009E4562"/>
    <w:rsid w:val="009E469F"/>
    <w:rsid w:val="009E47E5"/>
    <w:rsid w:val="009E47EE"/>
    <w:rsid w:val="009E48FC"/>
    <w:rsid w:val="009E4A7F"/>
    <w:rsid w:val="009E4C8F"/>
    <w:rsid w:val="009E5064"/>
    <w:rsid w:val="009E51D8"/>
    <w:rsid w:val="009E5216"/>
    <w:rsid w:val="009E53DE"/>
    <w:rsid w:val="009E5684"/>
    <w:rsid w:val="009E56FC"/>
    <w:rsid w:val="009E56FF"/>
    <w:rsid w:val="009E5710"/>
    <w:rsid w:val="009E5950"/>
    <w:rsid w:val="009E5A3C"/>
    <w:rsid w:val="009E5B85"/>
    <w:rsid w:val="009E5BFE"/>
    <w:rsid w:val="009E5D0B"/>
    <w:rsid w:val="009E5E7E"/>
    <w:rsid w:val="009E5F0C"/>
    <w:rsid w:val="009E6052"/>
    <w:rsid w:val="009E610D"/>
    <w:rsid w:val="009E6156"/>
    <w:rsid w:val="009E63A3"/>
    <w:rsid w:val="009E63DC"/>
    <w:rsid w:val="009E6552"/>
    <w:rsid w:val="009E65A4"/>
    <w:rsid w:val="009E65F5"/>
    <w:rsid w:val="009E6D83"/>
    <w:rsid w:val="009E6E35"/>
    <w:rsid w:val="009E6F96"/>
    <w:rsid w:val="009E6FE7"/>
    <w:rsid w:val="009E75C5"/>
    <w:rsid w:val="009E7796"/>
    <w:rsid w:val="009E77A3"/>
    <w:rsid w:val="009E77B5"/>
    <w:rsid w:val="009E7828"/>
    <w:rsid w:val="009E79D3"/>
    <w:rsid w:val="009E7D40"/>
    <w:rsid w:val="009F02DF"/>
    <w:rsid w:val="009F05DF"/>
    <w:rsid w:val="009F0748"/>
    <w:rsid w:val="009F0880"/>
    <w:rsid w:val="009F0B6A"/>
    <w:rsid w:val="009F0B79"/>
    <w:rsid w:val="009F0BE9"/>
    <w:rsid w:val="009F0DFA"/>
    <w:rsid w:val="009F10C1"/>
    <w:rsid w:val="009F1162"/>
    <w:rsid w:val="009F11B6"/>
    <w:rsid w:val="009F13A3"/>
    <w:rsid w:val="009F146F"/>
    <w:rsid w:val="009F177D"/>
    <w:rsid w:val="009F1CBB"/>
    <w:rsid w:val="009F1D6A"/>
    <w:rsid w:val="009F1EA8"/>
    <w:rsid w:val="009F255E"/>
    <w:rsid w:val="009F25D7"/>
    <w:rsid w:val="009F26AB"/>
    <w:rsid w:val="009F2AAD"/>
    <w:rsid w:val="009F2AE7"/>
    <w:rsid w:val="009F2D13"/>
    <w:rsid w:val="009F2D75"/>
    <w:rsid w:val="009F2EFE"/>
    <w:rsid w:val="009F301F"/>
    <w:rsid w:val="009F3228"/>
    <w:rsid w:val="009F3726"/>
    <w:rsid w:val="009F3854"/>
    <w:rsid w:val="009F3C1E"/>
    <w:rsid w:val="009F3C75"/>
    <w:rsid w:val="009F3E0D"/>
    <w:rsid w:val="009F3E98"/>
    <w:rsid w:val="009F3EE1"/>
    <w:rsid w:val="009F407F"/>
    <w:rsid w:val="009F40B9"/>
    <w:rsid w:val="009F41BA"/>
    <w:rsid w:val="009F424C"/>
    <w:rsid w:val="009F428D"/>
    <w:rsid w:val="009F42E5"/>
    <w:rsid w:val="009F4333"/>
    <w:rsid w:val="009F4393"/>
    <w:rsid w:val="009F458E"/>
    <w:rsid w:val="009F467E"/>
    <w:rsid w:val="009F472B"/>
    <w:rsid w:val="009F47D0"/>
    <w:rsid w:val="009F4819"/>
    <w:rsid w:val="009F49E7"/>
    <w:rsid w:val="009F4A18"/>
    <w:rsid w:val="009F4A5D"/>
    <w:rsid w:val="009F4B55"/>
    <w:rsid w:val="009F4CB0"/>
    <w:rsid w:val="009F4FAD"/>
    <w:rsid w:val="009F5177"/>
    <w:rsid w:val="009F5264"/>
    <w:rsid w:val="009F55E7"/>
    <w:rsid w:val="009F5924"/>
    <w:rsid w:val="009F5A1E"/>
    <w:rsid w:val="009F5B15"/>
    <w:rsid w:val="009F5B47"/>
    <w:rsid w:val="009F5B78"/>
    <w:rsid w:val="009F5C68"/>
    <w:rsid w:val="009F5C8C"/>
    <w:rsid w:val="009F5D95"/>
    <w:rsid w:val="009F5D9F"/>
    <w:rsid w:val="009F65A0"/>
    <w:rsid w:val="009F65E9"/>
    <w:rsid w:val="009F6660"/>
    <w:rsid w:val="009F6C01"/>
    <w:rsid w:val="009F6D67"/>
    <w:rsid w:val="009F6EC0"/>
    <w:rsid w:val="009F6EFE"/>
    <w:rsid w:val="009F6FFF"/>
    <w:rsid w:val="009F707F"/>
    <w:rsid w:val="009F70FE"/>
    <w:rsid w:val="009F7295"/>
    <w:rsid w:val="009F76B1"/>
    <w:rsid w:val="009F78E3"/>
    <w:rsid w:val="009F7B87"/>
    <w:rsid w:val="009F7C88"/>
    <w:rsid w:val="009F7DD4"/>
    <w:rsid w:val="009F7DD6"/>
    <w:rsid w:val="009F7DFF"/>
    <w:rsid w:val="009F7E30"/>
    <w:rsid w:val="00A0010C"/>
    <w:rsid w:val="00A00162"/>
    <w:rsid w:val="00A001D1"/>
    <w:rsid w:val="00A0037E"/>
    <w:rsid w:val="00A00515"/>
    <w:rsid w:val="00A0052A"/>
    <w:rsid w:val="00A0062B"/>
    <w:rsid w:val="00A006E8"/>
    <w:rsid w:val="00A00760"/>
    <w:rsid w:val="00A00AA5"/>
    <w:rsid w:val="00A01030"/>
    <w:rsid w:val="00A011A1"/>
    <w:rsid w:val="00A01303"/>
    <w:rsid w:val="00A01370"/>
    <w:rsid w:val="00A014F8"/>
    <w:rsid w:val="00A0178A"/>
    <w:rsid w:val="00A01863"/>
    <w:rsid w:val="00A01BA9"/>
    <w:rsid w:val="00A01F36"/>
    <w:rsid w:val="00A0204B"/>
    <w:rsid w:val="00A0217F"/>
    <w:rsid w:val="00A0255C"/>
    <w:rsid w:val="00A027F9"/>
    <w:rsid w:val="00A02B2D"/>
    <w:rsid w:val="00A02BD9"/>
    <w:rsid w:val="00A02C4F"/>
    <w:rsid w:val="00A02CD2"/>
    <w:rsid w:val="00A030E2"/>
    <w:rsid w:val="00A03202"/>
    <w:rsid w:val="00A03729"/>
    <w:rsid w:val="00A037A9"/>
    <w:rsid w:val="00A03915"/>
    <w:rsid w:val="00A03D14"/>
    <w:rsid w:val="00A04136"/>
    <w:rsid w:val="00A041A3"/>
    <w:rsid w:val="00A04355"/>
    <w:rsid w:val="00A04486"/>
    <w:rsid w:val="00A04551"/>
    <w:rsid w:val="00A04821"/>
    <w:rsid w:val="00A048A7"/>
    <w:rsid w:val="00A049C6"/>
    <w:rsid w:val="00A04A09"/>
    <w:rsid w:val="00A04CF3"/>
    <w:rsid w:val="00A05088"/>
    <w:rsid w:val="00A053B0"/>
    <w:rsid w:val="00A05710"/>
    <w:rsid w:val="00A05821"/>
    <w:rsid w:val="00A0589B"/>
    <w:rsid w:val="00A0590C"/>
    <w:rsid w:val="00A05A12"/>
    <w:rsid w:val="00A05AB8"/>
    <w:rsid w:val="00A05C39"/>
    <w:rsid w:val="00A05D1D"/>
    <w:rsid w:val="00A05DE9"/>
    <w:rsid w:val="00A05E48"/>
    <w:rsid w:val="00A05EA2"/>
    <w:rsid w:val="00A063E9"/>
    <w:rsid w:val="00A06658"/>
    <w:rsid w:val="00A0687C"/>
    <w:rsid w:val="00A068F3"/>
    <w:rsid w:val="00A0691D"/>
    <w:rsid w:val="00A06CDE"/>
    <w:rsid w:val="00A07094"/>
    <w:rsid w:val="00A07272"/>
    <w:rsid w:val="00A0749F"/>
    <w:rsid w:val="00A0756D"/>
    <w:rsid w:val="00A075AB"/>
    <w:rsid w:val="00A075C6"/>
    <w:rsid w:val="00A076CC"/>
    <w:rsid w:val="00A07A12"/>
    <w:rsid w:val="00A07AC7"/>
    <w:rsid w:val="00A07DE3"/>
    <w:rsid w:val="00A07F77"/>
    <w:rsid w:val="00A10270"/>
    <w:rsid w:val="00A10311"/>
    <w:rsid w:val="00A10561"/>
    <w:rsid w:val="00A106F3"/>
    <w:rsid w:val="00A10739"/>
    <w:rsid w:val="00A107E1"/>
    <w:rsid w:val="00A108C8"/>
    <w:rsid w:val="00A1096F"/>
    <w:rsid w:val="00A109A2"/>
    <w:rsid w:val="00A10BA1"/>
    <w:rsid w:val="00A10CEA"/>
    <w:rsid w:val="00A10DBA"/>
    <w:rsid w:val="00A11006"/>
    <w:rsid w:val="00A111FE"/>
    <w:rsid w:val="00A112D9"/>
    <w:rsid w:val="00A113A4"/>
    <w:rsid w:val="00A1165C"/>
    <w:rsid w:val="00A11684"/>
    <w:rsid w:val="00A117C9"/>
    <w:rsid w:val="00A11878"/>
    <w:rsid w:val="00A11987"/>
    <w:rsid w:val="00A11CDE"/>
    <w:rsid w:val="00A121C3"/>
    <w:rsid w:val="00A1249E"/>
    <w:rsid w:val="00A12502"/>
    <w:rsid w:val="00A125D6"/>
    <w:rsid w:val="00A127CE"/>
    <w:rsid w:val="00A1289B"/>
    <w:rsid w:val="00A1299F"/>
    <w:rsid w:val="00A12F2C"/>
    <w:rsid w:val="00A12F37"/>
    <w:rsid w:val="00A13106"/>
    <w:rsid w:val="00A13222"/>
    <w:rsid w:val="00A13234"/>
    <w:rsid w:val="00A133C8"/>
    <w:rsid w:val="00A135A1"/>
    <w:rsid w:val="00A135E5"/>
    <w:rsid w:val="00A137AD"/>
    <w:rsid w:val="00A137B2"/>
    <w:rsid w:val="00A13842"/>
    <w:rsid w:val="00A13926"/>
    <w:rsid w:val="00A13937"/>
    <w:rsid w:val="00A139FD"/>
    <w:rsid w:val="00A13ABD"/>
    <w:rsid w:val="00A13AC6"/>
    <w:rsid w:val="00A13B16"/>
    <w:rsid w:val="00A13B37"/>
    <w:rsid w:val="00A13B3F"/>
    <w:rsid w:val="00A13CA6"/>
    <w:rsid w:val="00A13CFF"/>
    <w:rsid w:val="00A13E8E"/>
    <w:rsid w:val="00A13F97"/>
    <w:rsid w:val="00A13FA5"/>
    <w:rsid w:val="00A14027"/>
    <w:rsid w:val="00A14062"/>
    <w:rsid w:val="00A1438B"/>
    <w:rsid w:val="00A143CA"/>
    <w:rsid w:val="00A14422"/>
    <w:rsid w:val="00A1448E"/>
    <w:rsid w:val="00A14583"/>
    <w:rsid w:val="00A1468A"/>
    <w:rsid w:val="00A14A0B"/>
    <w:rsid w:val="00A14AE8"/>
    <w:rsid w:val="00A14B0D"/>
    <w:rsid w:val="00A14B53"/>
    <w:rsid w:val="00A14C3C"/>
    <w:rsid w:val="00A14CF2"/>
    <w:rsid w:val="00A14E3D"/>
    <w:rsid w:val="00A14E53"/>
    <w:rsid w:val="00A14EBB"/>
    <w:rsid w:val="00A152CF"/>
    <w:rsid w:val="00A15345"/>
    <w:rsid w:val="00A15556"/>
    <w:rsid w:val="00A15580"/>
    <w:rsid w:val="00A15742"/>
    <w:rsid w:val="00A159BC"/>
    <w:rsid w:val="00A15A97"/>
    <w:rsid w:val="00A15D8A"/>
    <w:rsid w:val="00A15D96"/>
    <w:rsid w:val="00A15E4C"/>
    <w:rsid w:val="00A15E85"/>
    <w:rsid w:val="00A15ED9"/>
    <w:rsid w:val="00A160D6"/>
    <w:rsid w:val="00A16449"/>
    <w:rsid w:val="00A16533"/>
    <w:rsid w:val="00A16599"/>
    <w:rsid w:val="00A1660D"/>
    <w:rsid w:val="00A1681D"/>
    <w:rsid w:val="00A168B1"/>
    <w:rsid w:val="00A16995"/>
    <w:rsid w:val="00A16A1C"/>
    <w:rsid w:val="00A16A29"/>
    <w:rsid w:val="00A16A89"/>
    <w:rsid w:val="00A16E29"/>
    <w:rsid w:val="00A1716F"/>
    <w:rsid w:val="00A171C4"/>
    <w:rsid w:val="00A171E1"/>
    <w:rsid w:val="00A173C9"/>
    <w:rsid w:val="00A174C4"/>
    <w:rsid w:val="00A175B9"/>
    <w:rsid w:val="00A17655"/>
    <w:rsid w:val="00A17A99"/>
    <w:rsid w:val="00A17C66"/>
    <w:rsid w:val="00A17E0A"/>
    <w:rsid w:val="00A17E89"/>
    <w:rsid w:val="00A20130"/>
    <w:rsid w:val="00A2037B"/>
    <w:rsid w:val="00A203B1"/>
    <w:rsid w:val="00A203FA"/>
    <w:rsid w:val="00A20464"/>
    <w:rsid w:val="00A204B9"/>
    <w:rsid w:val="00A204D2"/>
    <w:rsid w:val="00A2050E"/>
    <w:rsid w:val="00A208FA"/>
    <w:rsid w:val="00A20CE8"/>
    <w:rsid w:val="00A20D20"/>
    <w:rsid w:val="00A20E7A"/>
    <w:rsid w:val="00A20F8D"/>
    <w:rsid w:val="00A2113B"/>
    <w:rsid w:val="00A21285"/>
    <w:rsid w:val="00A21476"/>
    <w:rsid w:val="00A21714"/>
    <w:rsid w:val="00A21956"/>
    <w:rsid w:val="00A21B10"/>
    <w:rsid w:val="00A21EC5"/>
    <w:rsid w:val="00A22110"/>
    <w:rsid w:val="00A22416"/>
    <w:rsid w:val="00A22463"/>
    <w:rsid w:val="00A22757"/>
    <w:rsid w:val="00A22897"/>
    <w:rsid w:val="00A228B6"/>
    <w:rsid w:val="00A22997"/>
    <w:rsid w:val="00A229BC"/>
    <w:rsid w:val="00A22A26"/>
    <w:rsid w:val="00A22A92"/>
    <w:rsid w:val="00A22CA8"/>
    <w:rsid w:val="00A22EB7"/>
    <w:rsid w:val="00A22EFC"/>
    <w:rsid w:val="00A22F96"/>
    <w:rsid w:val="00A2349E"/>
    <w:rsid w:val="00A23515"/>
    <w:rsid w:val="00A2374A"/>
    <w:rsid w:val="00A23A18"/>
    <w:rsid w:val="00A24105"/>
    <w:rsid w:val="00A2414E"/>
    <w:rsid w:val="00A24207"/>
    <w:rsid w:val="00A24259"/>
    <w:rsid w:val="00A24275"/>
    <w:rsid w:val="00A244A7"/>
    <w:rsid w:val="00A24559"/>
    <w:rsid w:val="00A2471F"/>
    <w:rsid w:val="00A247A5"/>
    <w:rsid w:val="00A249F9"/>
    <w:rsid w:val="00A24D21"/>
    <w:rsid w:val="00A24E2B"/>
    <w:rsid w:val="00A25209"/>
    <w:rsid w:val="00A2523F"/>
    <w:rsid w:val="00A25344"/>
    <w:rsid w:val="00A254E6"/>
    <w:rsid w:val="00A255DC"/>
    <w:rsid w:val="00A25905"/>
    <w:rsid w:val="00A259BF"/>
    <w:rsid w:val="00A25AB5"/>
    <w:rsid w:val="00A25AC6"/>
    <w:rsid w:val="00A25B33"/>
    <w:rsid w:val="00A25B81"/>
    <w:rsid w:val="00A25D75"/>
    <w:rsid w:val="00A25FB3"/>
    <w:rsid w:val="00A262C6"/>
    <w:rsid w:val="00A26389"/>
    <w:rsid w:val="00A2648F"/>
    <w:rsid w:val="00A264CE"/>
    <w:rsid w:val="00A2657D"/>
    <w:rsid w:val="00A268D6"/>
    <w:rsid w:val="00A2694B"/>
    <w:rsid w:val="00A269B0"/>
    <w:rsid w:val="00A26D04"/>
    <w:rsid w:val="00A26E1F"/>
    <w:rsid w:val="00A26E31"/>
    <w:rsid w:val="00A27068"/>
    <w:rsid w:val="00A273FA"/>
    <w:rsid w:val="00A2753E"/>
    <w:rsid w:val="00A275F5"/>
    <w:rsid w:val="00A276ED"/>
    <w:rsid w:val="00A27749"/>
    <w:rsid w:val="00A27976"/>
    <w:rsid w:val="00A27B94"/>
    <w:rsid w:val="00A27CB6"/>
    <w:rsid w:val="00A27CF4"/>
    <w:rsid w:val="00A27F56"/>
    <w:rsid w:val="00A30033"/>
    <w:rsid w:val="00A3019B"/>
    <w:rsid w:val="00A30204"/>
    <w:rsid w:val="00A3026F"/>
    <w:rsid w:val="00A30274"/>
    <w:rsid w:val="00A30276"/>
    <w:rsid w:val="00A303B8"/>
    <w:rsid w:val="00A30920"/>
    <w:rsid w:val="00A30C1A"/>
    <w:rsid w:val="00A30D84"/>
    <w:rsid w:val="00A30ED4"/>
    <w:rsid w:val="00A30F53"/>
    <w:rsid w:val="00A31064"/>
    <w:rsid w:val="00A3108D"/>
    <w:rsid w:val="00A31144"/>
    <w:rsid w:val="00A311AD"/>
    <w:rsid w:val="00A31363"/>
    <w:rsid w:val="00A3143A"/>
    <w:rsid w:val="00A31499"/>
    <w:rsid w:val="00A3167B"/>
    <w:rsid w:val="00A318DB"/>
    <w:rsid w:val="00A3199F"/>
    <w:rsid w:val="00A31CF7"/>
    <w:rsid w:val="00A31D0E"/>
    <w:rsid w:val="00A31E4F"/>
    <w:rsid w:val="00A32057"/>
    <w:rsid w:val="00A32065"/>
    <w:rsid w:val="00A321BC"/>
    <w:rsid w:val="00A32237"/>
    <w:rsid w:val="00A32304"/>
    <w:rsid w:val="00A32692"/>
    <w:rsid w:val="00A3269B"/>
    <w:rsid w:val="00A327CA"/>
    <w:rsid w:val="00A328C8"/>
    <w:rsid w:val="00A32B2E"/>
    <w:rsid w:val="00A32B6D"/>
    <w:rsid w:val="00A32D12"/>
    <w:rsid w:val="00A32D23"/>
    <w:rsid w:val="00A32F82"/>
    <w:rsid w:val="00A32FEC"/>
    <w:rsid w:val="00A331A1"/>
    <w:rsid w:val="00A33241"/>
    <w:rsid w:val="00A33435"/>
    <w:rsid w:val="00A334B2"/>
    <w:rsid w:val="00A33772"/>
    <w:rsid w:val="00A33B1E"/>
    <w:rsid w:val="00A33C53"/>
    <w:rsid w:val="00A33F69"/>
    <w:rsid w:val="00A340BD"/>
    <w:rsid w:val="00A3414B"/>
    <w:rsid w:val="00A3415F"/>
    <w:rsid w:val="00A34793"/>
    <w:rsid w:val="00A34820"/>
    <w:rsid w:val="00A34B24"/>
    <w:rsid w:val="00A34D72"/>
    <w:rsid w:val="00A34DA2"/>
    <w:rsid w:val="00A34F30"/>
    <w:rsid w:val="00A3504B"/>
    <w:rsid w:val="00A350F5"/>
    <w:rsid w:val="00A3523F"/>
    <w:rsid w:val="00A352FE"/>
    <w:rsid w:val="00A356C4"/>
    <w:rsid w:val="00A3580E"/>
    <w:rsid w:val="00A359C6"/>
    <w:rsid w:val="00A35B2A"/>
    <w:rsid w:val="00A35B63"/>
    <w:rsid w:val="00A35C6D"/>
    <w:rsid w:val="00A35FBC"/>
    <w:rsid w:val="00A36104"/>
    <w:rsid w:val="00A361C3"/>
    <w:rsid w:val="00A361F8"/>
    <w:rsid w:val="00A3628E"/>
    <w:rsid w:val="00A3643E"/>
    <w:rsid w:val="00A36A3D"/>
    <w:rsid w:val="00A36C61"/>
    <w:rsid w:val="00A36C65"/>
    <w:rsid w:val="00A36DAD"/>
    <w:rsid w:val="00A36ED8"/>
    <w:rsid w:val="00A371B7"/>
    <w:rsid w:val="00A3732D"/>
    <w:rsid w:val="00A3745C"/>
    <w:rsid w:val="00A3774C"/>
    <w:rsid w:val="00A37782"/>
    <w:rsid w:val="00A37802"/>
    <w:rsid w:val="00A37888"/>
    <w:rsid w:val="00A3793E"/>
    <w:rsid w:val="00A37951"/>
    <w:rsid w:val="00A37A08"/>
    <w:rsid w:val="00A37AF8"/>
    <w:rsid w:val="00A37B1B"/>
    <w:rsid w:val="00A37B87"/>
    <w:rsid w:val="00A37EEE"/>
    <w:rsid w:val="00A4007F"/>
    <w:rsid w:val="00A40174"/>
    <w:rsid w:val="00A40732"/>
    <w:rsid w:val="00A40741"/>
    <w:rsid w:val="00A407EA"/>
    <w:rsid w:val="00A408C7"/>
    <w:rsid w:val="00A4097D"/>
    <w:rsid w:val="00A40A92"/>
    <w:rsid w:val="00A40D0B"/>
    <w:rsid w:val="00A40D92"/>
    <w:rsid w:val="00A40EA0"/>
    <w:rsid w:val="00A41123"/>
    <w:rsid w:val="00A411FA"/>
    <w:rsid w:val="00A41292"/>
    <w:rsid w:val="00A41554"/>
    <w:rsid w:val="00A41583"/>
    <w:rsid w:val="00A416CB"/>
    <w:rsid w:val="00A41708"/>
    <w:rsid w:val="00A417B0"/>
    <w:rsid w:val="00A41860"/>
    <w:rsid w:val="00A4193D"/>
    <w:rsid w:val="00A41B6B"/>
    <w:rsid w:val="00A42094"/>
    <w:rsid w:val="00A42193"/>
    <w:rsid w:val="00A422E3"/>
    <w:rsid w:val="00A42376"/>
    <w:rsid w:val="00A42478"/>
    <w:rsid w:val="00A42875"/>
    <w:rsid w:val="00A42A5E"/>
    <w:rsid w:val="00A42BF6"/>
    <w:rsid w:val="00A42C33"/>
    <w:rsid w:val="00A43046"/>
    <w:rsid w:val="00A4306F"/>
    <w:rsid w:val="00A431A8"/>
    <w:rsid w:val="00A431F2"/>
    <w:rsid w:val="00A4328B"/>
    <w:rsid w:val="00A43461"/>
    <w:rsid w:val="00A4354B"/>
    <w:rsid w:val="00A436CF"/>
    <w:rsid w:val="00A436DC"/>
    <w:rsid w:val="00A43B18"/>
    <w:rsid w:val="00A43B57"/>
    <w:rsid w:val="00A43B86"/>
    <w:rsid w:val="00A43F92"/>
    <w:rsid w:val="00A4416A"/>
    <w:rsid w:val="00A441A8"/>
    <w:rsid w:val="00A442E3"/>
    <w:rsid w:val="00A4435D"/>
    <w:rsid w:val="00A443C9"/>
    <w:rsid w:val="00A44498"/>
    <w:rsid w:val="00A448E8"/>
    <w:rsid w:val="00A44A51"/>
    <w:rsid w:val="00A44DED"/>
    <w:rsid w:val="00A44EA3"/>
    <w:rsid w:val="00A44EC1"/>
    <w:rsid w:val="00A4503F"/>
    <w:rsid w:val="00A45089"/>
    <w:rsid w:val="00A45360"/>
    <w:rsid w:val="00A454B3"/>
    <w:rsid w:val="00A455C9"/>
    <w:rsid w:val="00A4563E"/>
    <w:rsid w:val="00A45A8A"/>
    <w:rsid w:val="00A45B1E"/>
    <w:rsid w:val="00A45B3A"/>
    <w:rsid w:val="00A45E52"/>
    <w:rsid w:val="00A45FF3"/>
    <w:rsid w:val="00A46281"/>
    <w:rsid w:val="00A462E4"/>
    <w:rsid w:val="00A46364"/>
    <w:rsid w:val="00A465AC"/>
    <w:rsid w:val="00A46652"/>
    <w:rsid w:val="00A467DC"/>
    <w:rsid w:val="00A46CD3"/>
    <w:rsid w:val="00A46D15"/>
    <w:rsid w:val="00A46DB0"/>
    <w:rsid w:val="00A4704A"/>
    <w:rsid w:val="00A4713D"/>
    <w:rsid w:val="00A47159"/>
    <w:rsid w:val="00A4721C"/>
    <w:rsid w:val="00A4740D"/>
    <w:rsid w:val="00A4757D"/>
    <w:rsid w:val="00A47631"/>
    <w:rsid w:val="00A4776C"/>
    <w:rsid w:val="00A47775"/>
    <w:rsid w:val="00A479BC"/>
    <w:rsid w:val="00A47AF8"/>
    <w:rsid w:val="00A47BAF"/>
    <w:rsid w:val="00A47BC6"/>
    <w:rsid w:val="00A47EAF"/>
    <w:rsid w:val="00A47F16"/>
    <w:rsid w:val="00A47F2A"/>
    <w:rsid w:val="00A50097"/>
    <w:rsid w:val="00A500D3"/>
    <w:rsid w:val="00A50200"/>
    <w:rsid w:val="00A5031A"/>
    <w:rsid w:val="00A5054E"/>
    <w:rsid w:val="00A508EA"/>
    <w:rsid w:val="00A50B82"/>
    <w:rsid w:val="00A50B93"/>
    <w:rsid w:val="00A50E05"/>
    <w:rsid w:val="00A50F60"/>
    <w:rsid w:val="00A51522"/>
    <w:rsid w:val="00A51778"/>
    <w:rsid w:val="00A51896"/>
    <w:rsid w:val="00A518A4"/>
    <w:rsid w:val="00A51BC0"/>
    <w:rsid w:val="00A51CA8"/>
    <w:rsid w:val="00A51CE9"/>
    <w:rsid w:val="00A51FE1"/>
    <w:rsid w:val="00A5214D"/>
    <w:rsid w:val="00A523C3"/>
    <w:rsid w:val="00A524F6"/>
    <w:rsid w:val="00A52503"/>
    <w:rsid w:val="00A5260C"/>
    <w:rsid w:val="00A528E7"/>
    <w:rsid w:val="00A52B5A"/>
    <w:rsid w:val="00A52C80"/>
    <w:rsid w:val="00A52EF7"/>
    <w:rsid w:val="00A5323B"/>
    <w:rsid w:val="00A53275"/>
    <w:rsid w:val="00A53408"/>
    <w:rsid w:val="00A53441"/>
    <w:rsid w:val="00A5346C"/>
    <w:rsid w:val="00A536A4"/>
    <w:rsid w:val="00A5399B"/>
    <w:rsid w:val="00A53B23"/>
    <w:rsid w:val="00A53C17"/>
    <w:rsid w:val="00A53CA3"/>
    <w:rsid w:val="00A53E8E"/>
    <w:rsid w:val="00A53F68"/>
    <w:rsid w:val="00A54253"/>
    <w:rsid w:val="00A54352"/>
    <w:rsid w:val="00A54370"/>
    <w:rsid w:val="00A543AC"/>
    <w:rsid w:val="00A54863"/>
    <w:rsid w:val="00A54876"/>
    <w:rsid w:val="00A549CC"/>
    <w:rsid w:val="00A54A40"/>
    <w:rsid w:val="00A54AED"/>
    <w:rsid w:val="00A54CB5"/>
    <w:rsid w:val="00A54DC8"/>
    <w:rsid w:val="00A54F54"/>
    <w:rsid w:val="00A54F8A"/>
    <w:rsid w:val="00A54FB4"/>
    <w:rsid w:val="00A552CE"/>
    <w:rsid w:val="00A553A3"/>
    <w:rsid w:val="00A5550B"/>
    <w:rsid w:val="00A55664"/>
    <w:rsid w:val="00A55717"/>
    <w:rsid w:val="00A557FE"/>
    <w:rsid w:val="00A55833"/>
    <w:rsid w:val="00A55C0C"/>
    <w:rsid w:val="00A55CA5"/>
    <w:rsid w:val="00A55D23"/>
    <w:rsid w:val="00A55D38"/>
    <w:rsid w:val="00A55D8A"/>
    <w:rsid w:val="00A55EE9"/>
    <w:rsid w:val="00A56089"/>
    <w:rsid w:val="00A5608D"/>
    <w:rsid w:val="00A560ED"/>
    <w:rsid w:val="00A56201"/>
    <w:rsid w:val="00A56775"/>
    <w:rsid w:val="00A567CE"/>
    <w:rsid w:val="00A56A78"/>
    <w:rsid w:val="00A56BC0"/>
    <w:rsid w:val="00A56C54"/>
    <w:rsid w:val="00A56DE0"/>
    <w:rsid w:val="00A56FF7"/>
    <w:rsid w:val="00A56FFA"/>
    <w:rsid w:val="00A57072"/>
    <w:rsid w:val="00A570B2"/>
    <w:rsid w:val="00A570C4"/>
    <w:rsid w:val="00A57269"/>
    <w:rsid w:val="00A57299"/>
    <w:rsid w:val="00A572C9"/>
    <w:rsid w:val="00A5730D"/>
    <w:rsid w:val="00A57328"/>
    <w:rsid w:val="00A57392"/>
    <w:rsid w:val="00A5768E"/>
    <w:rsid w:val="00A5776C"/>
    <w:rsid w:val="00A5785D"/>
    <w:rsid w:val="00A57ABF"/>
    <w:rsid w:val="00A57AEC"/>
    <w:rsid w:val="00A57AFA"/>
    <w:rsid w:val="00A57B35"/>
    <w:rsid w:val="00A57B56"/>
    <w:rsid w:val="00A57BFB"/>
    <w:rsid w:val="00A57F1E"/>
    <w:rsid w:val="00A57F4B"/>
    <w:rsid w:val="00A57FA8"/>
    <w:rsid w:val="00A601DE"/>
    <w:rsid w:val="00A6067E"/>
    <w:rsid w:val="00A60692"/>
    <w:rsid w:val="00A606B3"/>
    <w:rsid w:val="00A608EF"/>
    <w:rsid w:val="00A60AF6"/>
    <w:rsid w:val="00A60BDD"/>
    <w:rsid w:val="00A61083"/>
    <w:rsid w:val="00A611CE"/>
    <w:rsid w:val="00A612D0"/>
    <w:rsid w:val="00A61429"/>
    <w:rsid w:val="00A6144B"/>
    <w:rsid w:val="00A61462"/>
    <w:rsid w:val="00A61477"/>
    <w:rsid w:val="00A614C4"/>
    <w:rsid w:val="00A614DF"/>
    <w:rsid w:val="00A616DC"/>
    <w:rsid w:val="00A619F8"/>
    <w:rsid w:val="00A61A5E"/>
    <w:rsid w:val="00A61AF3"/>
    <w:rsid w:val="00A61AF9"/>
    <w:rsid w:val="00A61D03"/>
    <w:rsid w:val="00A61E46"/>
    <w:rsid w:val="00A61E80"/>
    <w:rsid w:val="00A61EC9"/>
    <w:rsid w:val="00A61FB3"/>
    <w:rsid w:val="00A6228C"/>
    <w:rsid w:val="00A625D8"/>
    <w:rsid w:val="00A62780"/>
    <w:rsid w:val="00A62895"/>
    <w:rsid w:val="00A62B60"/>
    <w:rsid w:val="00A62D37"/>
    <w:rsid w:val="00A62EC2"/>
    <w:rsid w:val="00A6305E"/>
    <w:rsid w:val="00A63398"/>
    <w:rsid w:val="00A635D2"/>
    <w:rsid w:val="00A63778"/>
    <w:rsid w:val="00A63847"/>
    <w:rsid w:val="00A639D7"/>
    <w:rsid w:val="00A63AE6"/>
    <w:rsid w:val="00A63B74"/>
    <w:rsid w:val="00A63C18"/>
    <w:rsid w:val="00A63C9B"/>
    <w:rsid w:val="00A63CA6"/>
    <w:rsid w:val="00A63D49"/>
    <w:rsid w:val="00A63E31"/>
    <w:rsid w:val="00A63F09"/>
    <w:rsid w:val="00A64009"/>
    <w:rsid w:val="00A640C5"/>
    <w:rsid w:val="00A64388"/>
    <w:rsid w:val="00A643AD"/>
    <w:rsid w:val="00A64531"/>
    <w:rsid w:val="00A64683"/>
    <w:rsid w:val="00A64775"/>
    <w:rsid w:val="00A64859"/>
    <w:rsid w:val="00A6487E"/>
    <w:rsid w:val="00A64B04"/>
    <w:rsid w:val="00A64BC1"/>
    <w:rsid w:val="00A64D2C"/>
    <w:rsid w:val="00A64DDB"/>
    <w:rsid w:val="00A64E21"/>
    <w:rsid w:val="00A64E94"/>
    <w:rsid w:val="00A6500D"/>
    <w:rsid w:val="00A65052"/>
    <w:rsid w:val="00A6525D"/>
    <w:rsid w:val="00A65300"/>
    <w:rsid w:val="00A655F1"/>
    <w:rsid w:val="00A65616"/>
    <w:rsid w:val="00A65A25"/>
    <w:rsid w:val="00A65AF6"/>
    <w:rsid w:val="00A65B6B"/>
    <w:rsid w:val="00A65E3E"/>
    <w:rsid w:val="00A65ED1"/>
    <w:rsid w:val="00A65F72"/>
    <w:rsid w:val="00A65FBD"/>
    <w:rsid w:val="00A662DC"/>
    <w:rsid w:val="00A662F5"/>
    <w:rsid w:val="00A66356"/>
    <w:rsid w:val="00A66967"/>
    <w:rsid w:val="00A67112"/>
    <w:rsid w:val="00A6729D"/>
    <w:rsid w:val="00A6741B"/>
    <w:rsid w:val="00A6759E"/>
    <w:rsid w:val="00A67847"/>
    <w:rsid w:val="00A67BF8"/>
    <w:rsid w:val="00A67D12"/>
    <w:rsid w:val="00A67DAE"/>
    <w:rsid w:val="00A67ECF"/>
    <w:rsid w:val="00A67F0E"/>
    <w:rsid w:val="00A67FB1"/>
    <w:rsid w:val="00A700D7"/>
    <w:rsid w:val="00A7049B"/>
    <w:rsid w:val="00A7055A"/>
    <w:rsid w:val="00A706A0"/>
    <w:rsid w:val="00A707B7"/>
    <w:rsid w:val="00A7089C"/>
    <w:rsid w:val="00A709D0"/>
    <w:rsid w:val="00A70A1C"/>
    <w:rsid w:val="00A70B5C"/>
    <w:rsid w:val="00A70BA3"/>
    <w:rsid w:val="00A70D7C"/>
    <w:rsid w:val="00A70D82"/>
    <w:rsid w:val="00A70DE0"/>
    <w:rsid w:val="00A710CB"/>
    <w:rsid w:val="00A71246"/>
    <w:rsid w:val="00A71321"/>
    <w:rsid w:val="00A714E7"/>
    <w:rsid w:val="00A71576"/>
    <w:rsid w:val="00A71640"/>
    <w:rsid w:val="00A71741"/>
    <w:rsid w:val="00A71B5D"/>
    <w:rsid w:val="00A71B71"/>
    <w:rsid w:val="00A71C20"/>
    <w:rsid w:val="00A71C9A"/>
    <w:rsid w:val="00A71CD9"/>
    <w:rsid w:val="00A721C6"/>
    <w:rsid w:val="00A721D3"/>
    <w:rsid w:val="00A72325"/>
    <w:rsid w:val="00A723A9"/>
    <w:rsid w:val="00A726D1"/>
    <w:rsid w:val="00A729D9"/>
    <w:rsid w:val="00A72A91"/>
    <w:rsid w:val="00A72E96"/>
    <w:rsid w:val="00A72FD3"/>
    <w:rsid w:val="00A730EF"/>
    <w:rsid w:val="00A73100"/>
    <w:rsid w:val="00A7327B"/>
    <w:rsid w:val="00A732D8"/>
    <w:rsid w:val="00A73393"/>
    <w:rsid w:val="00A733E7"/>
    <w:rsid w:val="00A733EA"/>
    <w:rsid w:val="00A73462"/>
    <w:rsid w:val="00A73623"/>
    <w:rsid w:val="00A73D67"/>
    <w:rsid w:val="00A74226"/>
    <w:rsid w:val="00A74405"/>
    <w:rsid w:val="00A746BF"/>
    <w:rsid w:val="00A748EE"/>
    <w:rsid w:val="00A74A5C"/>
    <w:rsid w:val="00A74AB4"/>
    <w:rsid w:val="00A74B57"/>
    <w:rsid w:val="00A74D9A"/>
    <w:rsid w:val="00A750DA"/>
    <w:rsid w:val="00A7519C"/>
    <w:rsid w:val="00A75424"/>
    <w:rsid w:val="00A757B0"/>
    <w:rsid w:val="00A75924"/>
    <w:rsid w:val="00A75AB8"/>
    <w:rsid w:val="00A75C56"/>
    <w:rsid w:val="00A75D3E"/>
    <w:rsid w:val="00A75D4F"/>
    <w:rsid w:val="00A75E72"/>
    <w:rsid w:val="00A76195"/>
    <w:rsid w:val="00A7631B"/>
    <w:rsid w:val="00A765C4"/>
    <w:rsid w:val="00A765CF"/>
    <w:rsid w:val="00A76835"/>
    <w:rsid w:val="00A76A4E"/>
    <w:rsid w:val="00A76AEF"/>
    <w:rsid w:val="00A77124"/>
    <w:rsid w:val="00A7716F"/>
    <w:rsid w:val="00A7719C"/>
    <w:rsid w:val="00A771B6"/>
    <w:rsid w:val="00A773A6"/>
    <w:rsid w:val="00A77428"/>
    <w:rsid w:val="00A77600"/>
    <w:rsid w:val="00A776A4"/>
    <w:rsid w:val="00A776CB"/>
    <w:rsid w:val="00A77F3B"/>
    <w:rsid w:val="00A77FAB"/>
    <w:rsid w:val="00A77FF5"/>
    <w:rsid w:val="00A8017B"/>
    <w:rsid w:val="00A803AF"/>
    <w:rsid w:val="00A80409"/>
    <w:rsid w:val="00A8049D"/>
    <w:rsid w:val="00A8055D"/>
    <w:rsid w:val="00A805A6"/>
    <w:rsid w:val="00A80B07"/>
    <w:rsid w:val="00A80C16"/>
    <w:rsid w:val="00A80D15"/>
    <w:rsid w:val="00A80F68"/>
    <w:rsid w:val="00A81101"/>
    <w:rsid w:val="00A8113E"/>
    <w:rsid w:val="00A813D9"/>
    <w:rsid w:val="00A81487"/>
    <w:rsid w:val="00A8150E"/>
    <w:rsid w:val="00A8159F"/>
    <w:rsid w:val="00A816B8"/>
    <w:rsid w:val="00A81739"/>
    <w:rsid w:val="00A81AC7"/>
    <w:rsid w:val="00A81BDE"/>
    <w:rsid w:val="00A81C64"/>
    <w:rsid w:val="00A81D0E"/>
    <w:rsid w:val="00A81D41"/>
    <w:rsid w:val="00A81DB2"/>
    <w:rsid w:val="00A81E26"/>
    <w:rsid w:val="00A81E85"/>
    <w:rsid w:val="00A8207C"/>
    <w:rsid w:val="00A821CD"/>
    <w:rsid w:val="00A82259"/>
    <w:rsid w:val="00A8225C"/>
    <w:rsid w:val="00A822C2"/>
    <w:rsid w:val="00A82644"/>
    <w:rsid w:val="00A82741"/>
    <w:rsid w:val="00A828BB"/>
    <w:rsid w:val="00A8293E"/>
    <w:rsid w:val="00A82990"/>
    <w:rsid w:val="00A82BDD"/>
    <w:rsid w:val="00A82C0D"/>
    <w:rsid w:val="00A82C25"/>
    <w:rsid w:val="00A83115"/>
    <w:rsid w:val="00A83532"/>
    <w:rsid w:val="00A83598"/>
    <w:rsid w:val="00A83A35"/>
    <w:rsid w:val="00A83A5E"/>
    <w:rsid w:val="00A83C51"/>
    <w:rsid w:val="00A83D7A"/>
    <w:rsid w:val="00A83EEB"/>
    <w:rsid w:val="00A84093"/>
    <w:rsid w:val="00A840B6"/>
    <w:rsid w:val="00A842C7"/>
    <w:rsid w:val="00A8431D"/>
    <w:rsid w:val="00A84574"/>
    <w:rsid w:val="00A84658"/>
    <w:rsid w:val="00A84845"/>
    <w:rsid w:val="00A849B6"/>
    <w:rsid w:val="00A84BD0"/>
    <w:rsid w:val="00A84CC1"/>
    <w:rsid w:val="00A84D99"/>
    <w:rsid w:val="00A84DFA"/>
    <w:rsid w:val="00A84E31"/>
    <w:rsid w:val="00A851E3"/>
    <w:rsid w:val="00A851FA"/>
    <w:rsid w:val="00A854E8"/>
    <w:rsid w:val="00A857DC"/>
    <w:rsid w:val="00A85A9B"/>
    <w:rsid w:val="00A85AD2"/>
    <w:rsid w:val="00A85B49"/>
    <w:rsid w:val="00A85E7D"/>
    <w:rsid w:val="00A85EE1"/>
    <w:rsid w:val="00A85FA2"/>
    <w:rsid w:val="00A861CF"/>
    <w:rsid w:val="00A862C0"/>
    <w:rsid w:val="00A86340"/>
    <w:rsid w:val="00A86367"/>
    <w:rsid w:val="00A86474"/>
    <w:rsid w:val="00A866D8"/>
    <w:rsid w:val="00A8689D"/>
    <w:rsid w:val="00A86B83"/>
    <w:rsid w:val="00A86BF1"/>
    <w:rsid w:val="00A86C08"/>
    <w:rsid w:val="00A86F06"/>
    <w:rsid w:val="00A87035"/>
    <w:rsid w:val="00A872B6"/>
    <w:rsid w:val="00A87495"/>
    <w:rsid w:val="00A875F7"/>
    <w:rsid w:val="00A879FE"/>
    <w:rsid w:val="00A87D37"/>
    <w:rsid w:val="00A9005A"/>
    <w:rsid w:val="00A902AE"/>
    <w:rsid w:val="00A90315"/>
    <w:rsid w:val="00A903B1"/>
    <w:rsid w:val="00A90401"/>
    <w:rsid w:val="00A9059B"/>
    <w:rsid w:val="00A907F0"/>
    <w:rsid w:val="00A91374"/>
    <w:rsid w:val="00A9166E"/>
    <w:rsid w:val="00A91744"/>
    <w:rsid w:val="00A917C2"/>
    <w:rsid w:val="00A919A2"/>
    <w:rsid w:val="00A91A43"/>
    <w:rsid w:val="00A91A9F"/>
    <w:rsid w:val="00A91CE1"/>
    <w:rsid w:val="00A91FC7"/>
    <w:rsid w:val="00A921E3"/>
    <w:rsid w:val="00A92273"/>
    <w:rsid w:val="00A922D7"/>
    <w:rsid w:val="00A922F2"/>
    <w:rsid w:val="00A9257B"/>
    <w:rsid w:val="00A92635"/>
    <w:rsid w:val="00A926E7"/>
    <w:rsid w:val="00A9275A"/>
    <w:rsid w:val="00A92834"/>
    <w:rsid w:val="00A92DF7"/>
    <w:rsid w:val="00A930E1"/>
    <w:rsid w:val="00A93253"/>
    <w:rsid w:val="00A932BA"/>
    <w:rsid w:val="00A93312"/>
    <w:rsid w:val="00A93592"/>
    <w:rsid w:val="00A93619"/>
    <w:rsid w:val="00A936B3"/>
    <w:rsid w:val="00A93740"/>
    <w:rsid w:val="00A9378B"/>
    <w:rsid w:val="00A938B9"/>
    <w:rsid w:val="00A938FD"/>
    <w:rsid w:val="00A93974"/>
    <w:rsid w:val="00A939D5"/>
    <w:rsid w:val="00A93A1A"/>
    <w:rsid w:val="00A93C29"/>
    <w:rsid w:val="00A93D2D"/>
    <w:rsid w:val="00A93F24"/>
    <w:rsid w:val="00A93FA8"/>
    <w:rsid w:val="00A940DD"/>
    <w:rsid w:val="00A942AD"/>
    <w:rsid w:val="00A9434A"/>
    <w:rsid w:val="00A9443D"/>
    <w:rsid w:val="00A94572"/>
    <w:rsid w:val="00A94730"/>
    <w:rsid w:val="00A947D1"/>
    <w:rsid w:val="00A94960"/>
    <w:rsid w:val="00A94AC0"/>
    <w:rsid w:val="00A94B2D"/>
    <w:rsid w:val="00A94C52"/>
    <w:rsid w:val="00A94D20"/>
    <w:rsid w:val="00A94F47"/>
    <w:rsid w:val="00A94FFB"/>
    <w:rsid w:val="00A95274"/>
    <w:rsid w:val="00A952BA"/>
    <w:rsid w:val="00A95622"/>
    <w:rsid w:val="00A956B7"/>
    <w:rsid w:val="00A9579C"/>
    <w:rsid w:val="00A95932"/>
    <w:rsid w:val="00A95A55"/>
    <w:rsid w:val="00A95A94"/>
    <w:rsid w:val="00A95B6B"/>
    <w:rsid w:val="00A95C27"/>
    <w:rsid w:val="00A95CED"/>
    <w:rsid w:val="00A95DA5"/>
    <w:rsid w:val="00A96249"/>
    <w:rsid w:val="00A963C8"/>
    <w:rsid w:val="00A964B3"/>
    <w:rsid w:val="00A96548"/>
    <w:rsid w:val="00A9662B"/>
    <w:rsid w:val="00A9687E"/>
    <w:rsid w:val="00A9693C"/>
    <w:rsid w:val="00A969FA"/>
    <w:rsid w:val="00A96C58"/>
    <w:rsid w:val="00A96CFD"/>
    <w:rsid w:val="00A96DD3"/>
    <w:rsid w:val="00A96F92"/>
    <w:rsid w:val="00A97217"/>
    <w:rsid w:val="00A972DA"/>
    <w:rsid w:val="00A9752B"/>
    <w:rsid w:val="00A975AB"/>
    <w:rsid w:val="00A975C5"/>
    <w:rsid w:val="00A9764A"/>
    <w:rsid w:val="00A977D4"/>
    <w:rsid w:val="00A977F7"/>
    <w:rsid w:val="00A97876"/>
    <w:rsid w:val="00A97A73"/>
    <w:rsid w:val="00A97D82"/>
    <w:rsid w:val="00AA00CD"/>
    <w:rsid w:val="00AA020B"/>
    <w:rsid w:val="00AA0456"/>
    <w:rsid w:val="00AA04DC"/>
    <w:rsid w:val="00AA06E7"/>
    <w:rsid w:val="00AA078C"/>
    <w:rsid w:val="00AA084B"/>
    <w:rsid w:val="00AA0855"/>
    <w:rsid w:val="00AA09AA"/>
    <w:rsid w:val="00AA0B30"/>
    <w:rsid w:val="00AA0BB1"/>
    <w:rsid w:val="00AA0E2A"/>
    <w:rsid w:val="00AA0F40"/>
    <w:rsid w:val="00AA0F9A"/>
    <w:rsid w:val="00AA0FE3"/>
    <w:rsid w:val="00AA1004"/>
    <w:rsid w:val="00AA1069"/>
    <w:rsid w:val="00AA13EF"/>
    <w:rsid w:val="00AA14AD"/>
    <w:rsid w:val="00AA173D"/>
    <w:rsid w:val="00AA178F"/>
    <w:rsid w:val="00AA1AC0"/>
    <w:rsid w:val="00AA1BFB"/>
    <w:rsid w:val="00AA20BD"/>
    <w:rsid w:val="00AA21EC"/>
    <w:rsid w:val="00AA2461"/>
    <w:rsid w:val="00AA2504"/>
    <w:rsid w:val="00AA25FA"/>
    <w:rsid w:val="00AA260A"/>
    <w:rsid w:val="00AA265C"/>
    <w:rsid w:val="00AA2675"/>
    <w:rsid w:val="00AA2742"/>
    <w:rsid w:val="00AA2864"/>
    <w:rsid w:val="00AA2865"/>
    <w:rsid w:val="00AA28C1"/>
    <w:rsid w:val="00AA2937"/>
    <w:rsid w:val="00AA29E5"/>
    <w:rsid w:val="00AA2A2D"/>
    <w:rsid w:val="00AA2B23"/>
    <w:rsid w:val="00AA2C3F"/>
    <w:rsid w:val="00AA2D25"/>
    <w:rsid w:val="00AA2E6C"/>
    <w:rsid w:val="00AA2E7E"/>
    <w:rsid w:val="00AA2ED6"/>
    <w:rsid w:val="00AA30C6"/>
    <w:rsid w:val="00AA33C8"/>
    <w:rsid w:val="00AA3696"/>
    <w:rsid w:val="00AA375A"/>
    <w:rsid w:val="00AA3A9B"/>
    <w:rsid w:val="00AA3AE5"/>
    <w:rsid w:val="00AA3B2B"/>
    <w:rsid w:val="00AA3BF1"/>
    <w:rsid w:val="00AA3DE2"/>
    <w:rsid w:val="00AA3E47"/>
    <w:rsid w:val="00AA3E69"/>
    <w:rsid w:val="00AA4008"/>
    <w:rsid w:val="00AA4073"/>
    <w:rsid w:val="00AA425A"/>
    <w:rsid w:val="00AA42D1"/>
    <w:rsid w:val="00AA4423"/>
    <w:rsid w:val="00AA44E8"/>
    <w:rsid w:val="00AA45B2"/>
    <w:rsid w:val="00AA4809"/>
    <w:rsid w:val="00AA4B4B"/>
    <w:rsid w:val="00AA4BCF"/>
    <w:rsid w:val="00AA4C9B"/>
    <w:rsid w:val="00AA4CA9"/>
    <w:rsid w:val="00AA4E46"/>
    <w:rsid w:val="00AA4FDD"/>
    <w:rsid w:val="00AA5093"/>
    <w:rsid w:val="00AA53C0"/>
    <w:rsid w:val="00AA5410"/>
    <w:rsid w:val="00AA5422"/>
    <w:rsid w:val="00AA55ED"/>
    <w:rsid w:val="00AA5779"/>
    <w:rsid w:val="00AA5D1D"/>
    <w:rsid w:val="00AA5D9D"/>
    <w:rsid w:val="00AA5F61"/>
    <w:rsid w:val="00AA5F8A"/>
    <w:rsid w:val="00AA6044"/>
    <w:rsid w:val="00AA6287"/>
    <w:rsid w:val="00AA650D"/>
    <w:rsid w:val="00AA6785"/>
    <w:rsid w:val="00AA682C"/>
    <w:rsid w:val="00AA69C2"/>
    <w:rsid w:val="00AA6B35"/>
    <w:rsid w:val="00AA6C35"/>
    <w:rsid w:val="00AA6F13"/>
    <w:rsid w:val="00AA71CF"/>
    <w:rsid w:val="00AA73BC"/>
    <w:rsid w:val="00AA75A3"/>
    <w:rsid w:val="00AA75BA"/>
    <w:rsid w:val="00AA75CD"/>
    <w:rsid w:val="00AA7638"/>
    <w:rsid w:val="00AA76FA"/>
    <w:rsid w:val="00AA79FE"/>
    <w:rsid w:val="00AA7AB8"/>
    <w:rsid w:val="00AA7F08"/>
    <w:rsid w:val="00AB005F"/>
    <w:rsid w:val="00AB0228"/>
    <w:rsid w:val="00AB031A"/>
    <w:rsid w:val="00AB037D"/>
    <w:rsid w:val="00AB0417"/>
    <w:rsid w:val="00AB053A"/>
    <w:rsid w:val="00AB0622"/>
    <w:rsid w:val="00AB0779"/>
    <w:rsid w:val="00AB0879"/>
    <w:rsid w:val="00AB09CF"/>
    <w:rsid w:val="00AB0A21"/>
    <w:rsid w:val="00AB0C03"/>
    <w:rsid w:val="00AB0C34"/>
    <w:rsid w:val="00AB0C7B"/>
    <w:rsid w:val="00AB0E50"/>
    <w:rsid w:val="00AB0F3A"/>
    <w:rsid w:val="00AB12DB"/>
    <w:rsid w:val="00AB14A8"/>
    <w:rsid w:val="00AB14DB"/>
    <w:rsid w:val="00AB1771"/>
    <w:rsid w:val="00AB181A"/>
    <w:rsid w:val="00AB185E"/>
    <w:rsid w:val="00AB1869"/>
    <w:rsid w:val="00AB1900"/>
    <w:rsid w:val="00AB1945"/>
    <w:rsid w:val="00AB1AB5"/>
    <w:rsid w:val="00AB1CA1"/>
    <w:rsid w:val="00AB1F78"/>
    <w:rsid w:val="00AB1FF7"/>
    <w:rsid w:val="00AB21C6"/>
    <w:rsid w:val="00AB2350"/>
    <w:rsid w:val="00AB23C9"/>
    <w:rsid w:val="00AB23E7"/>
    <w:rsid w:val="00AB261E"/>
    <w:rsid w:val="00AB2626"/>
    <w:rsid w:val="00AB2685"/>
    <w:rsid w:val="00AB2841"/>
    <w:rsid w:val="00AB2B36"/>
    <w:rsid w:val="00AB2EC7"/>
    <w:rsid w:val="00AB2FBE"/>
    <w:rsid w:val="00AB31DC"/>
    <w:rsid w:val="00AB3336"/>
    <w:rsid w:val="00AB333B"/>
    <w:rsid w:val="00AB3512"/>
    <w:rsid w:val="00AB3656"/>
    <w:rsid w:val="00AB3859"/>
    <w:rsid w:val="00AB3A19"/>
    <w:rsid w:val="00AB3A3E"/>
    <w:rsid w:val="00AB3C0E"/>
    <w:rsid w:val="00AB3C43"/>
    <w:rsid w:val="00AB3C45"/>
    <w:rsid w:val="00AB3CA0"/>
    <w:rsid w:val="00AB3DB3"/>
    <w:rsid w:val="00AB403A"/>
    <w:rsid w:val="00AB413A"/>
    <w:rsid w:val="00AB43F0"/>
    <w:rsid w:val="00AB4591"/>
    <w:rsid w:val="00AB4704"/>
    <w:rsid w:val="00AB47CE"/>
    <w:rsid w:val="00AB49DB"/>
    <w:rsid w:val="00AB49ED"/>
    <w:rsid w:val="00AB4CBE"/>
    <w:rsid w:val="00AB4CCC"/>
    <w:rsid w:val="00AB4D99"/>
    <w:rsid w:val="00AB4E3F"/>
    <w:rsid w:val="00AB52E9"/>
    <w:rsid w:val="00AB5432"/>
    <w:rsid w:val="00AB549F"/>
    <w:rsid w:val="00AB54BB"/>
    <w:rsid w:val="00AB5510"/>
    <w:rsid w:val="00AB569D"/>
    <w:rsid w:val="00AB56F5"/>
    <w:rsid w:val="00AB58A8"/>
    <w:rsid w:val="00AB5930"/>
    <w:rsid w:val="00AB59BE"/>
    <w:rsid w:val="00AB59F4"/>
    <w:rsid w:val="00AB5AEC"/>
    <w:rsid w:val="00AB5F4B"/>
    <w:rsid w:val="00AB6153"/>
    <w:rsid w:val="00AB61E7"/>
    <w:rsid w:val="00AB6257"/>
    <w:rsid w:val="00AB62B0"/>
    <w:rsid w:val="00AB646A"/>
    <w:rsid w:val="00AB6F43"/>
    <w:rsid w:val="00AB6F72"/>
    <w:rsid w:val="00AB6FC8"/>
    <w:rsid w:val="00AB70FF"/>
    <w:rsid w:val="00AB7251"/>
    <w:rsid w:val="00AB7492"/>
    <w:rsid w:val="00AB7518"/>
    <w:rsid w:val="00AB76D4"/>
    <w:rsid w:val="00AB78AF"/>
    <w:rsid w:val="00AB7CD6"/>
    <w:rsid w:val="00AB7D97"/>
    <w:rsid w:val="00ABFB20"/>
    <w:rsid w:val="00AC0012"/>
    <w:rsid w:val="00AC02A7"/>
    <w:rsid w:val="00AC02C8"/>
    <w:rsid w:val="00AC02E5"/>
    <w:rsid w:val="00AC031C"/>
    <w:rsid w:val="00AC0425"/>
    <w:rsid w:val="00AC04AB"/>
    <w:rsid w:val="00AC04C9"/>
    <w:rsid w:val="00AC085B"/>
    <w:rsid w:val="00AC09EF"/>
    <w:rsid w:val="00AC0AAD"/>
    <w:rsid w:val="00AC0C97"/>
    <w:rsid w:val="00AC0FF9"/>
    <w:rsid w:val="00AC1027"/>
    <w:rsid w:val="00AC1059"/>
    <w:rsid w:val="00AC1101"/>
    <w:rsid w:val="00AC1177"/>
    <w:rsid w:val="00AC11F4"/>
    <w:rsid w:val="00AC12F4"/>
    <w:rsid w:val="00AC15F1"/>
    <w:rsid w:val="00AC1891"/>
    <w:rsid w:val="00AC1960"/>
    <w:rsid w:val="00AC1A3C"/>
    <w:rsid w:val="00AC1A67"/>
    <w:rsid w:val="00AC1FB9"/>
    <w:rsid w:val="00AC2178"/>
    <w:rsid w:val="00AC21B4"/>
    <w:rsid w:val="00AC21DE"/>
    <w:rsid w:val="00AC2571"/>
    <w:rsid w:val="00AC26D8"/>
    <w:rsid w:val="00AC2751"/>
    <w:rsid w:val="00AC27E6"/>
    <w:rsid w:val="00AC2914"/>
    <w:rsid w:val="00AC2998"/>
    <w:rsid w:val="00AC2A1C"/>
    <w:rsid w:val="00AC2D71"/>
    <w:rsid w:val="00AC2EBE"/>
    <w:rsid w:val="00AC30D5"/>
    <w:rsid w:val="00AC310B"/>
    <w:rsid w:val="00AC3123"/>
    <w:rsid w:val="00AC3245"/>
    <w:rsid w:val="00AC32A3"/>
    <w:rsid w:val="00AC3462"/>
    <w:rsid w:val="00AC36B9"/>
    <w:rsid w:val="00AC38D9"/>
    <w:rsid w:val="00AC3C46"/>
    <w:rsid w:val="00AC3E4A"/>
    <w:rsid w:val="00AC40A2"/>
    <w:rsid w:val="00AC42D7"/>
    <w:rsid w:val="00AC4439"/>
    <w:rsid w:val="00AC446F"/>
    <w:rsid w:val="00AC4777"/>
    <w:rsid w:val="00AC4802"/>
    <w:rsid w:val="00AC487F"/>
    <w:rsid w:val="00AC4989"/>
    <w:rsid w:val="00AC4A2D"/>
    <w:rsid w:val="00AC4A9E"/>
    <w:rsid w:val="00AC4C59"/>
    <w:rsid w:val="00AC4CCA"/>
    <w:rsid w:val="00AC4DB8"/>
    <w:rsid w:val="00AC5236"/>
    <w:rsid w:val="00AC5239"/>
    <w:rsid w:val="00AC52F7"/>
    <w:rsid w:val="00AC548E"/>
    <w:rsid w:val="00AC5505"/>
    <w:rsid w:val="00AC5598"/>
    <w:rsid w:val="00AC55A7"/>
    <w:rsid w:val="00AC5C1C"/>
    <w:rsid w:val="00AC5C55"/>
    <w:rsid w:val="00AC5DA2"/>
    <w:rsid w:val="00AC5EB1"/>
    <w:rsid w:val="00AC5F9D"/>
    <w:rsid w:val="00AC5FA3"/>
    <w:rsid w:val="00AC6098"/>
    <w:rsid w:val="00AC6277"/>
    <w:rsid w:val="00AC627E"/>
    <w:rsid w:val="00AC62DA"/>
    <w:rsid w:val="00AC6300"/>
    <w:rsid w:val="00AC63C0"/>
    <w:rsid w:val="00AC6414"/>
    <w:rsid w:val="00AC66E7"/>
    <w:rsid w:val="00AC6703"/>
    <w:rsid w:val="00AC68D0"/>
    <w:rsid w:val="00AC6E8B"/>
    <w:rsid w:val="00AC6F7D"/>
    <w:rsid w:val="00AC713A"/>
    <w:rsid w:val="00AC71A3"/>
    <w:rsid w:val="00AC720A"/>
    <w:rsid w:val="00AC7693"/>
    <w:rsid w:val="00AC76AF"/>
    <w:rsid w:val="00AC76F9"/>
    <w:rsid w:val="00AC7741"/>
    <w:rsid w:val="00AC77E7"/>
    <w:rsid w:val="00AC78B2"/>
    <w:rsid w:val="00AC7AC0"/>
    <w:rsid w:val="00AC7B7A"/>
    <w:rsid w:val="00AC7D0A"/>
    <w:rsid w:val="00AD0231"/>
    <w:rsid w:val="00AD03EF"/>
    <w:rsid w:val="00AD0665"/>
    <w:rsid w:val="00AD07A6"/>
    <w:rsid w:val="00AD087F"/>
    <w:rsid w:val="00AD0984"/>
    <w:rsid w:val="00AD0C18"/>
    <w:rsid w:val="00AD0C3C"/>
    <w:rsid w:val="00AD0DCD"/>
    <w:rsid w:val="00AD0F48"/>
    <w:rsid w:val="00AD0F68"/>
    <w:rsid w:val="00AD11E3"/>
    <w:rsid w:val="00AD12C6"/>
    <w:rsid w:val="00AD137A"/>
    <w:rsid w:val="00AD149A"/>
    <w:rsid w:val="00AD15CE"/>
    <w:rsid w:val="00AD16B8"/>
    <w:rsid w:val="00AD1D23"/>
    <w:rsid w:val="00AD1DAC"/>
    <w:rsid w:val="00AD1FD0"/>
    <w:rsid w:val="00AD23F7"/>
    <w:rsid w:val="00AD2465"/>
    <w:rsid w:val="00AD265F"/>
    <w:rsid w:val="00AD2898"/>
    <w:rsid w:val="00AD2BCA"/>
    <w:rsid w:val="00AD2CAC"/>
    <w:rsid w:val="00AD2CBC"/>
    <w:rsid w:val="00AD2DA9"/>
    <w:rsid w:val="00AD30A1"/>
    <w:rsid w:val="00AD3184"/>
    <w:rsid w:val="00AD321A"/>
    <w:rsid w:val="00AD3375"/>
    <w:rsid w:val="00AD358F"/>
    <w:rsid w:val="00AD35A3"/>
    <w:rsid w:val="00AD35E8"/>
    <w:rsid w:val="00AD3868"/>
    <w:rsid w:val="00AD3BB7"/>
    <w:rsid w:val="00AD3CC5"/>
    <w:rsid w:val="00AD3CDD"/>
    <w:rsid w:val="00AD3DFE"/>
    <w:rsid w:val="00AD3E78"/>
    <w:rsid w:val="00AD3ECC"/>
    <w:rsid w:val="00AD3ECE"/>
    <w:rsid w:val="00AD3FC9"/>
    <w:rsid w:val="00AD41D0"/>
    <w:rsid w:val="00AD42C1"/>
    <w:rsid w:val="00AD434F"/>
    <w:rsid w:val="00AD44F8"/>
    <w:rsid w:val="00AD46B3"/>
    <w:rsid w:val="00AD48BE"/>
    <w:rsid w:val="00AD4A3C"/>
    <w:rsid w:val="00AD4C08"/>
    <w:rsid w:val="00AD4D7D"/>
    <w:rsid w:val="00AD4DA0"/>
    <w:rsid w:val="00AD5102"/>
    <w:rsid w:val="00AD5216"/>
    <w:rsid w:val="00AD5273"/>
    <w:rsid w:val="00AD5352"/>
    <w:rsid w:val="00AD543F"/>
    <w:rsid w:val="00AD5717"/>
    <w:rsid w:val="00AD578D"/>
    <w:rsid w:val="00AD5A63"/>
    <w:rsid w:val="00AD5E2D"/>
    <w:rsid w:val="00AD5F11"/>
    <w:rsid w:val="00AD5F7C"/>
    <w:rsid w:val="00AD6007"/>
    <w:rsid w:val="00AD60EA"/>
    <w:rsid w:val="00AD631B"/>
    <w:rsid w:val="00AD6342"/>
    <w:rsid w:val="00AD63C3"/>
    <w:rsid w:val="00AD6600"/>
    <w:rsid w:val="00AD6602"/>
    <w:rsid w:val="00AD6684"/>
    <w:rsid w:val="00AD6719"/>
    <w:rsid w:val="00AD67D3"/>
    <w:rsid w:val="00AD67D4"/>
    <w:rsid w:val="00AD69B5"/>
    <w:rsid w:val="00AD6A12"/>
    <w:rsid w:val="00AD6AEB"/>
    <w:rsid w:val="00AD6B63"/>
    <w:rsid w:val="00AD6E35"/>
    <w:rsid w:val="00AD7234"/>
    <w:rsid w:val="00AD73A4"/>
    <w:rsid w:val="00AD73FD"/>
    <w:rsid w:val="00AD74E0"/>
    <w:rsid w:val="00AD7558"/>
    <w:rsid w:val="00AD75F9"/>
    <w:rsid w:val="00AD7635"/>
    <w:rsid w:val="00AD76FE"/>
    <w:rsid w:val="00AD7A58"/>
    <w:rsid w:val="00AD7D08"/>
    <w:rsid w:val="00AE013D"/>
    <w:rsid w:val="00AE0201"/>
    <w:rsid w:val="00AE0329"/>
    <w:rsid w:val="00AE0346"/>
    <w:rsid w:val="00AE0448"/>
    <w:rsid w:val="00AE05FC"/>
    <w:rsid w:val="00AE08EB"/>
    <w:rsid w:val="00AE097B"/>
    <w:rsid w:val="00AE09C5"/>
    <w:rsid w:val="00AE0AF6"/>
    <w:rsid w:val="00AE0BCB"/>
    <w:rsid w:val="00AE0E7B"/>
    <w:rsid w:val="00AE100A"/>
    <w:rsid w:val="00AE1216"/>
    <w:rsid w:val="00AE1362"/>
    <w:rsid w:val="00AE1653"/>
    <w:rsid w:val="00AE16CE"/>
    <w:rsid w:val="00AE16CF"/>
    <w:rsid w:val="00AE192D"/>
    <w:rsid w:val="00AE19E0"/>
    <w:rsid w:val="00AE1C86"/>
    <w:rsid w:val="00AE1CED"/>
    <w:rsid w:val="00AE1CF0"/>
    <w:rsid w:val="00AE1D0E"/>
    <w:rsid w:val="00AE1DEE"/>
    <w:rsid w:val="00AE1F13"/>
    <w:rsid w:val="00AE1F18"/>
    <w:rsid w:val="00AE2176"/>
    <w:rsid w:val="00AE25B1"/>
    <w:rsid w:val="00AE2891"/>
    <w:rsid w:val="00AE28CA"/>
    <w:rsid w:val="00AE28DD"/>
    <w:rsid w:val="00AE2C9C"/>
    <w:rsid w:val="00AE3342"/>
    <w:rsid w:val="00AE337F"/>
    <w:rsid w:val="00AE33E3"/>
    <w:rsid w:val="00AE351B"/>
    <w:rsid w:val="00AE38BC"/>
    <w:rsid w:val="00AE38E5"/>
    <w:rsid w:val="00AE3A2A"/>
    <w:rsid w:val="00AE3D93"/>
    <w:rsid w:val="00AE3E7F"/>
    <w:rsid w:val="00AE3F10"/>
    <w:rsid w:val="00AE3F7D"/>
    <w:rsid w:val="00AE4225"/>
    <w:rsid w:val="00AE4246"/>
    <w:rsid w:val="00AE426D"/>
    <w:rsid w:val="00AE42F4"/>
    <w:rsid w:val="00AE4331"/>
    <w:rsid w:val="00AE43E2"/>
    <w:rsid w:val="00AE44A9"/>
    <w:rsid w:val="00AE46A0"/>
    <w:rsid w:val="00AE47A1"/>
    <w:rsid w:val="00AE47BD"/>
    <w:rsid w:val="00AE4B15"/>
    <w:rsid w:val="00AE4DA4"/>
    <w:rsid w:val="00AE4F0B"/>
    <w:rsid w:val="00AE4F2D"/>
    <w:rsid w:val="00AE4F4E"/>
    <w:rsid w:val="00AE5059"/>
    <w:rsid w:val="00AE54B3"/>
    <w:rsid w:val="00AE55C2"/>
    <w:rsid w:val="00AE5664"/>
    <w:rsid w:val="00AE5798"/>
    <w:rsid w:val="00AE5915"/>
    <w:rsid w:val="00AE5ED5"/>
    <w:rsid w:val="00AE5EEE"/>
    <w:rsid w:val="00AE601A"/>
    <w:rsid w:val="00AE614D"/>
    <w:rsid w:val="00AE644E"/>
    <w:rsid w:val="00AE665F"/>
    <w:rsid w:val="00AE6881"/>
    <w:rsid w:val="00AE6B21"/>
    <w:rsid w:val="00AE6BC6"/>
    <w:rsid w:val="00AE6C02"/>
    <w:rsid w:val="00AE6DAC"/>
    <w:rsid w:val="00AE722B"/>
    <w:rsid w:val="00AE727D"/>
    <w:rsid w:val="00AE7351"/>
    <w:rsid w:val="00AE777A"/>
    <w:rsid w:val="00AE7849"/>
    <w:rsid w:val="00AE78BA"/>
    <w:rsid w:val="00AE7977"/>
    <w:rsid w:val="00AE7A75"/>
    <w:rsid w:val="00AE7A93"/>
    <w:rsid w:val="00AE7B2C"/>
    <w:rsid w:val="00AE7BAC"/>
    <w:rsid w:val="00AE7BE0"/>
    <w:rsid w:val="00AE7C8A"/>
    <w:rsid w:val="00AF00F7"/>
    <w:rsid w:val="00AF01DE"/>
    <w:rsid w:val="00AF0253"/>
    <w:rsid w:val="00AF0274"/>
    <w:rsid w:val="00AF0326"/>
    <w:rsid w:val="00AF0352"/>
    <w:rsid w:val="00AF0491"/>
    <w:rsid w:val="00AF052C"/>
    <w:rsid w:val="00AF0661"/>
    <w:rsid w:val="00AF06E6"/>
    <w:rsid w:val="00AF07DD"/>
    <w:rsid w:val="00AF084D"/>
    <w:rsid w:val="00AF08FD"/>
    <w:rsid w:val="00AF114A"/>
    <w:rsid w:val="00AF118A"/>
    <w:rsid w:val="00AF1274"/>
    <w:rsid w:val="00AF12AF"/>
    <w:rsid w:val="00AF12F9"/>
    <w:rsid w:val="00AF13AD"/>
    <w:rsid w:val="00AF1544"/>
    <w:rsid w:val="00AF1762"/>
    <w:rsid w:val="00AF178F"/>
    <w:rsid w:val="00AF1917"/>
    <w:rsid w:val="00AF1A2F"/>
    <w:rsid w:val="00AF1A4C"/>
    <w:rsid w:val="00AF1C42"/>
    <w:rsid w:val="00AF1C8C"/>
    <w:rsid w:val="00AF1E28"/>
    <w:rsid w:val="00AF1ECE"/>
    <w:rsid w:val="00AF1F10"/>
    <w:rsid w:val="00AF2219"/>
    <w:rsid w:val="00AF2330"/>
    <w:rsid w:val="00AF2580"/>
    <w:rsid w:val="00AF25DF"/>
    <w:rsid w:val="00AF2E2A"/>
    <w:rsid w:val="00AF2EA6"/>
    <w:rsid w:val="00AF2FC1"/>
    <w:rsid w:val="00AF2FF7"/>
    <w:rsid w:val="00AF3846"/>
    <w:rsid w:val="00AF396D"/>
    <w:rsid w:val="00AF3AE6"/>
    <w:rsid w:val="00AF3BC2"/>
    <w:rsid w:val="00AF3D39"/>
    <w:rsid w:val="00AF3DE4"/>
    <w:rsid w:val="00AF3F71"/>
    <w:rsid w:val="00AF414D"/>
    <w:rsid w:val="00AF427C"/>
    <w:rsid w:val="00AF4351"/>
    <w:rsid w:val="00AF441B"/>
    <w:rsid w:val="00AF45EC"/>
    <w:rsid w:val="00AF48E0"/>
    <w:rsid w:val="00AF497B"/>
    <w:rsid w:val="00AF4A4B"/>
    <w:rsid w:val="00AF4D3A"/>
    <w:rsid w:val="00AF4E2F"/>
    <w:rsid w:val="00AF511B"/>
    <w:rsid w:val="00AF519C"/>
    <w:rsid w:val="00AF54FE"/>
    <w:rsid w:val="00AF554F"/>
    <w:rsid w:val="00AF5597"/>
    <w:rsid w:val="00AF5740"/>
    <w:rsid w:val="00AF57B3"/>
    <w:rsid w:val="00AF5925"/>
    <w:rsid w:val="00AF59C6"/>
    <w:rsid w:val="00AF5C5E"/>
    <w:rsid w:val="00AF5C63"/>
    <w:rsid w:val="00AF5C6A"/>
    <w:rsid w:val="00AF5CE3"/>
    <w:rsid w:val="00AF5D6F"/>
    <w:rsid w:val="00AF5E08"/>
    <w:rsid w:val="00AF61C3"/>
    <w:rsid w:val="00AF62B8"/>
    <w:rsid w:val="00AF642F"/>
    <w:rsid w:val="00AF648B"/>
    <w:rsid w:val="00AF6584"/>
    <w:rsid w:val="00AF6600"/>
    <w:rsid w:val="00AF695D"/>
    <w:rsid w:val="00AF6A4C"/>
    <w:rsid w:val="00AF6C96"/>
    <w:rsid w:val="00AF7090"/>
    <w:rsid w:val="00AF70CC"/>
    <w:rsid w:val="00AF732D"/>
    <w:rsid w:val="00AF7358"/>
    <w:rsid w:val="00AF73EB"/>
    <w:rsid w:val="00AF7592"/>
    <w:rsid w:val="00AF7637"/>
    <w:rsid w:val="00AF7650"/>
    <w:rsid w:val="00AF7668"/>
    <w:rsid w:val="00AF77B8"/>
    <w:rsid w:val="00AF77D9"/>
    <w:rsid w:val="00AF7C50"/>
    <w:rsid w:val="00AF7DE1"/>
    <w:rsid w:val="00B001C1"/>
    <w:rsid w:val="00B00322"/>
    <w:rsid w:val="00B004EC"/>
    <w:rsid w:val="00B0066A"/>
    <w:rsid w:val="00B00769"/>
    <w:rsid w:val="00B00941"/>
    <w:rsid w:val="00B009D5"/>
    <w:rsid w:val="00B00C5F"/>
    <w:rsid w:val="00B00CF9"/>
    <w:rsid w:val="00B00D5D"/>
    <w:rsid w:val="00B012DF"/>
    <w:rsid w:val="00B017AC"/>
    <w:rsid w:val="00B0186A"/>
    <w:rsid w:val="00B01921"/>
    <w:rsid w:val="00B019D1"/>
    <w:rsid w:val="00B01BA7"/>
    <w:rsid w:val="00B01CCE"/>
    <w:rsid w:val="00B01CD1"/>
    <w:rsid w:val="00B01D41"/>
    <w:rsid w:val="00B02037"/>
    <w:rsid w:val="00B02183"/>
    <w:rsid w:val="00B021A8"/>
    <w:rsid w:val="00B021B2"/>
    <w:rsid w:val="00B02543"/>
    <w:rsid w:val="00B0260F"/>
    <w:rsid w:val="00B02879"/>
    <w:rsid w:val="00B028B0"/>
    <w:rsid w:val="00B02BC8"/>
    <w:rsid w:val="00B02C8E"/>
    <w:rsid w:val="00B02FE6"/>
    <w:rsid w:val="00B03220"/>
    <w:rsid w:val="00B0322B"/>
    <w:rsid w:val="00B03233"/>
    <w:rsid w:val="00B032BF"/>
    <w:rsid w:val="00B032FB"/>
    <w:rsid w:val="00B034B4"/>
    <w:rsid w:val="00B034FC"/>
    <w:rsid w:val="00B0354C"/>
    <w:rsid w:val="00B036FC"/>
    <w:rsid w:val="00B03BE5"/>
    <w:rsid w:val="00B03C71"/>
    <w:rsid w:val="00B04070"/>
    <w:rsid w:val="00B040D2"/>
    <w:rsid w:val="00B0424F"/>
    <w:rsid w:val="00B0451F"/>
    <w:rsid w:val="00B047C2"/>
    <w:rsid w:val="00B0496D"/>
    <w:rsid w:val="00B04A4C"/>
    <w:rsid w:val="00B04A75"/>
    <w:rsid w:val="00B04BE6"/>
    <w:rsid w:val="00B04CB1"/>
    <w:rsid w:val="00B051D2"/>
    <w:rsid w:val="00B05635"/>
    <w:rsid w:val="00B05918"/>
    <w:rsid w:val="00B05AA0"/>
    <w:rsid w:val="00B05B78"/>
    <w:rsid w:val="00B05EE6"/>
    <w:rsid w:val="00B05FA6"/>
    <w:rsid w:val="00B05FC6"/>
    <w:rsid w:val="00B0605C"/>
    <w:rsid w:val="00B061A7"/>
    <w:rsid w:val="00B062B2"/>
    <w:rsid w:val="00B064ED"/>
    <w:rsid w:val="00B06811"/>
    <w:rsid w:val="00B068D8"/>
    <w:rsid w:val="00B06A68"/>
    <w:rsid w:val="00B06AA2"/>
    <w:rsid w:val="00B06DCB"/>
    <w:rsid w:val="00B06ECC"/>
    <w:rsid w:val="00B06F41"/>
    <w:rsid w:val="00B07184"/>
    <w:rsid w:val="00B0724E"/>
    <w:rsid w:val="00B0735C"/>
    <w:rsid w:val="00B07534"/>
    <w:rsid w:val="00B0761B"/>
    <w:rsid w:val="00B07620"/>
    <w:rsid w:val="00B076BA"/>
    <w:rsid w:val="00B077CE"/>
    <w:rsid w:val="00B07BEA"/>
    <w:rsid w:val="00B07C38"/>
    <w:rsid w:val="00B07D46"/>
    <w:rsid w:val="00B07DB4"/>
    <w:rsid w:val="00B07F24"/>
    <w:rsid w:val="00B07F9E"/>
    <w:rsid w:val="00B07FF0"/>
    <w:rsid w:val="00B10097"/>
    <w:rsid w:val="00B100AF"/>
    <w:rsid w:val="00B101C6"/>
    <w:rsid w:val="00B10272"/>
    <w:rsid w:val="00B103C2"/>
    <w:rsid w:val="00B104BF"/>
    <w:rsid w:val="00B10510"/>
    <w:rsid w:val="00B1077A"/>
    <w:rsid w:val="00B107DB"/>
    <w:rsid w:val="00B10871"/>
    <w:rsid w:val="00B10A52"/>
    <w:rsid w:val="00B10C8B"/>
    <w:rsid w:val="00B10CFB"/>
    <w:rsid w:val="00B10FBE"/>
    <w:rsid w:val="00B10FE2"/>
    <w:rsid w:val="00B112AE"/>
    <w:rsid w:val="00B113A1"/>
    <w:rsid w:val="00B114E2"/>
    <w:rsid w:val="00B1174F"/>
    <w:rsid w:val="00B118AB"/>
    <w:rsid w:val="00B11A9D"/>
    <w:rsid w:val="00B11A9E"/>
    <w:rsid w:val="00B11BE1"/>
    <w:rsid w:val="00B11CCF"/>
    <w:rsid w:val="00B11D41"/>
    <w:rsid w:val="00B11E93"/>
    <w:rsid w:val="00B12102"/>
    <w:rsid w:val="00B12363"/>
    <w:rsid w:val="00B12396"/>
    <w:rsid w:val="00B12499"/>
    <w:rsid w:val="00B12517"/>
    <w:rsid w:val="00B1251B"/>
    <w:rsid w:val="00B126DC"/>
    <w:rsid w:val="00B12899"/>
    <w:rsid w:val="00B12914"/>
    <w:rsid w:val="00B12A90"/>
    <w:rsid w:val="00B12AE2"/>
    <w:rsid w:val="00B12CA1"/>
    <w:rsid w:val="00B12CCF"/>
    <w:rsid w:val="00B1314F"/>
    <w:rsid w:val="00B132C7"/>
    <w:rsid w:val="00B132F4"/>
    <w:rsid w:val="00B13343"/>
    <w:rsid w:val="00B1350A"/>
    <w:rsid w:val="00B13559"/>
    <w:rsid w:val="00B135D2"/>
    <w:rsid w:val="00B1361D"/>
    <w:rsid w:val="00B1368A"/>
    <w:rsid w:val="00B136A3"/>
    <w:rsid w:val="00B136AF"/>
    <w:rsid w:val="00B137C0"/>
    <w:rsid w:val="00B138E9"/>
    <w:rsid w:val="00B139C2"/>
    <w:rsid w:val="00B13A07"/>
    <w:rsid w:val="00B13A7C"/>
    <w:rsid w:val="00B13C84"/>
    <w:rsid w:val="00B13C85"/>
    <w:rsid w:val="00B13D76"/>
    <w:rsid w:val="00B14083"/>
    <w:rsid w:val="00B140F0"/>
    <w:rsid w:val="00B143D3"/>
    <w:rsid w:val="00B14567"/>
    <w:rsid w:val="00B145CB"/>
    <w:rsid w:val="00B14899"/>
    <w:rsid w:val="00B148E0"/>
    <w:rsid w:val="00B1492D"/>
    <w:rsid w:val="00B14B7B"/>
    <w:rsid w:val="00B14FFE"/>
    <w:rsid w:val="00B1501D"/>
    <w:rsid w:val="00B151CF"/>
    <w:rsid w:val="00B15318"/>
    <w:rsid w:val="00B15461"/>
    <w:rsid w:val="00B1547D"/>
    <w:rsid w:val="00B155D1"/>
    <w:rsid w:val="00B155DD"/>
    <w:rsid w:val="00B15988"/>
    <w:rsid w:val="00B15B61"/>
    <w:rsid w:val="00B15B90"/>
    <w:rsid w:val="00B15BA2"/>
    <w:rsid w:val="00B15C39"/>
    <w:rsid w:val="00B15D94"/>
    <w:rsid w:val="00B16116"/>
    <w:rsid w:val="00B16174"/>
    <w:rsid w:val="00B1632E"/>
    <w:rsid w:val="00B16539"/>
    <w:rsid w:val="00B166DC"/>
    <w:rsid w:val="00B16744"/>
    <w:rsid w:val="00B168FF"/>
    <w:rsid w:val="00B1690E"/>
    <w:rsid w:val="00B16992"/>
    <w:rsid w:val="00B16A28"/>
    <w:rsid w:val="00B16A32"/>
    <w:rsid w:val="00B16B48"/>
    <w:rsid w:val="00B16BDA"/>
    <w:rsid w:val="00B16C22"/>
    <w:rsid w:val="00B16DB3"/>
    <w:rsid w:val="00B16EDA"/>
    <w:rsid w:val="00B16F83"/>
    <w:rsid w:val="00B17847"/>
    <w:rsid w:val="00B17A81"/>
    <w:rsid w:val="00B17B0A"/>
    <w:rsid w:val="00B17B6A"/>
    <w:rsid w:val="00B17C10"/>
    <w:rsid w:val="00B17E3F"/>
    <w:rsid w:val="00B17E84"/>
    <w:rsid w:val="00B20108"/>
    <w:rsid w:val="00B20197"/>
    <w:rsid w:val="00B202C9"/>
    <w:rsid w:val="00B2034B"/>
    <w:rsid w:val="00B2045E"/>
    <w:rsid w:val="00B204E8"/>
    <w:rsid w:val="00B205A1"/>
    <w:rsid w:val="00B205AE"/>
    <w:rsid w:val="00B2060F"/>
    <w:rsid w:val="00B20656"/>
    <w:rsid w:val="00B20661"/>
    <w:rsid w:val="00B20BC9"/>
    <w:rsid w:val="00B2139B"/>
    <w:rsid w:val="00B214AB"/>
    <w:rsid w:val="00B214EF"/>
    <w:rsid w:val="00B21604"/>
    <w:rsid w:val="00B2168E"/>
    <w:rsid w:val="00B2174D"/>
    <w:rsid w:val="00B2180C"/>
    <w:rsid w:val="00B21940"/>
    <w:rsid w:val="00B21B7A"/>
    <w:rsid w:val="00B21CE2"/>
    <w:rsid w:val="00B21F52"/>
    <w:rsid w:val="00B21F79"/>
    <w:rsid w:val="00B220C8"/>
    <w:rsid w:val="00B2231E"/>
    <w:rsid w:val="00B223B7"/>
    <w:rsid w:val="00B224A0"/>
    <w:rsid w:val="00B2258E"/>
    <w:rsid w:val="00B226EC"/>
    <w:rsid w:val="00B22C88"/>
    <w:rsid w:val="00B22F55"/>
    <w:rsid w:val="00B230FB"/>
    <w:rsid w:val="00B23167"/>
    <w:rsid w:val="00B23339"/>
    <w:rsid w:val="00B233ED"/>
    <w:rsid w:val="00B235B2"/>
    <w:rsid w:val="00B235E9"/>
    <w:rsid w:val="00B235F5"/>
    <w:rsid w:val="00B238D1"/>
    <w:rsid w:val="00B239D6"/>
    <w:rsid w:val="00B23B4C"/>
    <w:rsid w:val="00B23BEA"/>
    <w:rsid w:val="00B23C18"/>
    <w:rsid w:val="00B23D3E"/>
    <w:rsid w:val="00B23FD7"/>
    <w:rsid w:val="00B2401D"/>
    <w:rsid w:val="00B240E0"/>
    <w:rsid w:val="00B241D7"/>
    <w:rsid w:val="00B2432C"/>
    <w:rsid w:val="00B24500"/>
    <w:rsid w:val="00B247AD"/>
    <w:rsid w:val="00B24C98"/>
    <w:rsid w:val="00B24D82"/>
    <w:rsid w:val="00B24E7E"/>
    <w:rsid w:val="00B2511D"/>
    <w:rsid w:val="00B2516B"/>
    <w:rsid w:val="00B25381"/>
    <w:rsid w:val="00B254C9"/>
    <w:rsid w:val="00B2554B"/>
    <w:rsid w:val="00B255D8"/>
    <w:rsid w:val="00B25656"/>
    <w:rsid w:val="00B25B85"/>
    <w:rsid w:val="00B25D05"/>
    <w:rsid w:val="00B25D07"/>
    <w:rsid w:val="00B25DD7"/>
    <w:rsid w:val="00B25EDE"/>
    <w:rsid w:val="00B25F28"/>
    <w:rsid w:val="00B25FDD"/>
    <w:rsid w:val="00B26226"/>
    <w:rsid w:val="00B263EA"/>
    <w:rsid w:val="00B26557"/>
    <w:rsid w:val="00B26622"/>
    <w:rsid w:val="00B26649"/>
    <w:rsid w:val="00B26669"/>
    <w:rsid w:val="00B26678"/>
    <w:rsid w:val="00B266F3"/>
    <w:rsid w:val="00B2678B"/>
    <w:rsid w:val="00B267DD"/>
    <w:rsid w:val="00B268B0"/>
    <w:rsid w:val="00B26B3D"/>
    <w:rsid w:val="00B26B77"/>
    <w:rsid w:val="00B26C7A"/>
    <w:rsid w:val="00B26C91"/>
    <w:rsid w:val="00B26D74"/>
    <w:rsid w:val="00B26ECF"/>
    <w:rsid w:val="00B26F0C"/>
    <w:rsid w:val="00B270A3"/>
    <w:rsid w:val="00B27291"/>
    <w:rsid w:val="00B2744C"/>
    <w:rsid w:val="00B274C2"/>
    <w:rsid w:val="00B27515"/>
    <w:rsid w:val="00B276B4"/>
    <w:rsid w:val="00B27A3F"/>
    <w:rsid w:val="00B27D67"/>
    <w:rsid w:val="00B27D70"/>
    <w:rsid w:val="00B27E27"/>
    <w:rsid w:val="00B27F84"/>
    <w:rsid w:val="00B27FEB"/>
    <w:rsid w:val="00B27FFC"/>
    <w:rsid w:val="00B301F5"/>
    <w:rsid w:val="00B303F6"/>
    <w:rsid w:val="00B30567"/>
    <w:rsid w:val="00B307B7"/>
    <w:rsid w:val="00B30A88"/>
    <w:rsid w:val="00B30B30"/>
    <w:rsid w:val="00B30C91"/>
    <w:rsid w:val="00B30DA3"/>
    <w:rsid w:val="00B30ED2"/>
    <w:rsid w:val="00B3140F"/>
    <w:rsid w:val="00B31620"/>
    <w:rsid w:val="00B316E2"/>
    <w:rsid w:val="00B3204D"/>
    <w:rsid w:val="00B32050"/>
    <w:rsid w:val="00B3220F"/>
    <w:rsid w:val="00B3262F"/>
    <w:rsid w:val="00B3265C"/>
    <w:rsid w:val="00B32819"/>
    <w:rsid w:val="00B329B7"/>
    <w:rsid w:val="00B329F2"/>
    <w:rsid w:val="00B32CD7"/>
    <w:rsid w:val="00B32D73"/>
    <w:rsid w:val="00B32DA1"/>
    <w:rsid w:val="00B32DF3"/>
    <w:rsid w:val="00B32EBD"/>
    <w:rsid w:val="00B332B6"/>
    <w:rsid w:val="00B333FB"/>
    <w:rsid w:val="00B3344A"/>
    <w:rsid w:val="00B334B0"/>
    <w:rsid w:val="00B33798"/>
    <w:rsid w:val="00B33887"/>
    <w:rsid w:val="00B338F3"/>
    <w:rsid w:val="00B33A21"/>
    <w:rsid w:val="00B33A84"/>
    <w:rsid w:val="00B33BAC"/>
    <w:rsid w:val="00B33D3D"/>
    <w:rsid w:val="00B33DE6"/>
    <w:rsid w:val="00B34052"/>
    <w:rsid w:val="00B34740"/>
    <w:rsid w:val="00B348A6"/>
    <w:rsid w:val="00B34AC4"/>
    <w:rsid w:val="00B34CEB"/>
    <w:rsid w:val="00B34E2C"/>
    <w:rsid w:val="00B34E99"/>
    <w:rsid w:val="00B34F88"/>
    <w:rsid w:val="00B35187"/>
    <w:rsid w:val="00B3518F"/>
    <w:rsid w:val="00B35239"/>
    <w:rsid w:val="00B3526E"/>
    <w:rsid w:val="00B35310"/>
    <w:rsid w:val="00B35356"/>
    <w:rsid w:val="00B354EB"/>
    <w:rsid w:val="00B3556A"/>
    <w:rsid w:val="00B3558F"/>
    <w:rsid w:val="00B358BB"/>
    <w:rsid w:val="00B358EB"/>
    <w:rsid w:val="00B35983"/>
    <w:rsid w:val="00B35B61"/>
    <w:rsid w:val="00B35BFC"/>
    <w:rsid w:val="00B35C4B"/>
    <w:rsid w:val="00B36028"/>
    <w:rsid w:val="00B3611F"/>
    <w:rsid w:val="00B36297"/>
    <w:rsid w:val="00B36341"/>
    <w:rsid w:val="00B3671D"/>
    <w:rsid w:val="00B36722"/>
    <w:rsid w:val="00B3688A"/>
    <w:rsid w:val="00B368FB"/>
    <w:rsid w:val="00B36B3C"/>
    <w:rsid w:val="00B36B51"/>
    <w:rsid w:val="00B36E10"/>
    <w:rsid w:val="00B36FA2"/>
    <w:rsid w:val="00B37403"/>
    <w:rsid w:val="00B37622"/>
    <w:rsid w:val="00B3762F"/>
    <w:rsid w:val="00B3774E"/>
    <w:rsid w:val="00B377D7"/>
    <w:rsid w:val="00B378EA"/>
    <w:rsid w:val="00B379B2"/>
    <w:rsid w:val="00B37E3E"/>
    <w:rsid w:val="00B37F97"/>
    <w:rsid w:val="00B40064"/>
    <w:rsid w:val="00B401D4"/>
    <w:rsid w:val="00B40251"/>
    <w:rsid w:val="00B40342"/>
    <w:rsid w:val="00B403AC"/>
    <w:rsid w:val="00B40529"/>
    <w:rsid w:val="00B4065B"/>
    <w:rsid w:val="00B406AE"/>
    <w:rsid w:val="00B4071F"/>
    <w:rsid w:val="00B40777"/>
    <w:rsid w:val="00B40872"/>
    <w:rsid w:val="00B40C83"/>
    <w:rsid w:val="00B413DE"/>
    <w:rsid w:val="00B4156B"/>
    <w:rsid w:val="00B415CD"/>
    <w:rsid w:val="00B417FA"/>
    <w:rsid w:val="00B41857"/>
    <w:rsid w:val="00B41B9D"/>
    <w:rsid w:val="00B41BE4"/>
    <w:rsid w:val="00B41CCA"/>
    <w:rsid w:val="00B41D36"/>
    <w:rsid w:val="00B41E17"/>
    <w:rsid w:val="00B41E77"/>
    <w:rsid w:val="00B41F6F"/>
    <w:rsid w:val="00B420CF"/>
    <w:rsid w:val="00B42279"/>
    <w:rsid w:val="00B4231B"/>
    <w:rsid w:val="00B4255D"/>
    <w:rsid w:val="00B429F8"/>
    <w:rsid w:val="00B429FD"/>
    <w:rsid w:val="00B42B42"/>
    <w:rsid w:val="00B42C0F"/>
    <w:rsid w:val="00B42E5B"/>
    <w:rsid w:val="00B430F1"/>
    <w:rsid w:val="00B43283"/>
    <w:rsid w:val="00B4342A"/>
    <w:rsid w:val="00B4375F"/>
    <w:rsid w:val="00B438C4"/>
    <w:rsid w:val="00B43A39"/>
    <w:rsid w:val="00B43D87"/>
    <w:rsid w:val="00B43DAD"/>
    <w:rsid w:val="00B4425B"/>
    <w:rsid w:val="00B442AC"/>
    <w:rsid w:val="00B4432C"/>
    <w:rsid w:val="00B44331"/>
    <w:rsid w:val="00B44873"/>
    <w:rsid w:val="00B4497E"/>
    <w:rsid w:val="00B449AC"/>
    <w:rsid w:val="00B44A18"/>
    <w:rsid w:val="00B44AB1"/>
    <w:rsid w:val="00B44B53"/>
    <w:rsid w:val="00B44C15"/>
    <w:rsid w:val="00B44CA0"/>
    <w:rsid w:val="00B44DFB"/>
    <w:rsid w:val="00B44E1D"/>
    <w:rsid w:val="00B44EE2"/>
    <w:rsid w:val="00B44F95"/>
    <w:rsid w:val="00B45008"/>
    <w:rsid w:val="00B451DF"/>
    <w:rsid w:val="00B451F5"/>
    <w:rsid w:val="00B454BE"/>
    <w:rsid w:val="00B45719"/>
    <w:rsid w:val="00B45967"/>
    <w:rsid w:val="00B45B3D"/>
    <w:rsid w:val="00B46065"/>
    <w:rsid w:val="00B4623F"/>
    <w:rsid w:val="00B463E5"/>
    <w:rsid w:val="00B465C7"/>
    <w:rsid w:val="00B468D7"/>
    <w:rsid w:val="00B46A9C"/>
    <w:rsid w:val="00B46C4A"/>
    <w:rsid w:val="00B46E93"/>
    <w:rsid w:val="00B46EA8"/>
    <w:rsid w:val="00B4702D"/>
    <w:rsid w:val="00B47055"/>
    <w:rsid w:val="00B471C3"/>
    <w:rsid w:val="00B472D9"/>
    <w:rsid w:val="00B47321"/>
    <w:rsid w:val="00B476B9"/>
    <w:rsid w:val="00B478A9"/>
    <w:rsid w:val="00B47A13"/>
    <w:rsid w:val="00B47C86"/>
    <w:rsid w:val="00B47CAC"/>
    <w:rsid w:val="00B47EF4"/>
    <w:rsid w:val="00B50319"/>
    <w:rsid w:val="00B50907"/>
    <w:rsid w:val="00B50A44"/>
    <w:rsid w:val="00B50B5C"/>
    <w:rsid w:val="00B50C6D"/>
    <w:rsid w:val="00B50CCB"/>
    <w:rsid w:val="00B50CE8"/>
    <w:rsid w:val="00B50D6D"/>
    <w:rsid w:val="00B50E1C"/>
    <w:rsid w:val="00B50E3D"/>
    <w:rsid w:val="00B51045"/>
    <w:rsid w:val="00B51078"/>
    <w:rsid w:val="00B510B6"/>
    <w:rsid w:val="00B51209"/>
    <w:rsid w:val="00B51278"/>
    <w:rsid w:val="00B513BA"/>
    <w:rsid w:val="00B5164F"/>
    <w:rsid w:val="00B51C4A"/>
    <w:rsid w:val="00B51DBA"/>
    <w:rsid w:val="00B51DE9"/>
    <w:rsid w:val="00B51F68"/>
    <w:rsid w:val="00B51F8E"/>
    <w:rsid w:val="00B522FC"/>
    <w:rsid w:val="00B5257D"/>
    <w:rsid w:val="00B525EB"/>
    <w:rsid w:val="00B52BA9"/>
    <w:rsid w:val="00B52D15"/>
    <w:rsid w:val="00B53329"/>
    <w:rsid w:val="00B535B4"/>
    <w:rsid w:val="00B535C8"/>
    <w:rsid w:val="00B5366A"/>
    <w:rsid w:val="00B53704"/>
    <w:rsid w:val="00B538AC"/>
    <w:rsid w:val="00B538C3"/>
    <w:rsid w:val="00B53A5C"/>
    <w:rsid w:val="00B53C03"/>
    <w:rsid w:val="00B53CE5"/>
    <w:rsid w:val="00B53D90"/>
    <w:rsid w:val="00B53F94"/>
    <w:rsid w:val="00B540BF"/>
    <w:rsid w:val="00B54284"/>
    <w:rsid w:val="00B542D9"/>
    <w:rsid w:val="00B542E0"/>
    <w:rsid w:val="00B5439F"/>
    <w:rsid w:val="00B543A2"/>
    <w:rsid w:val="00B543A8"/>
    <w:rsid w:val="00B5450B"/>
    <w:rsid w:val="00B547A7"/>
    <w:rsid w:val="00B548B5"/>
    <w:rsid w:val="00B54A99"/>
    <w:rsid w:val="00B54EE0"/>
    <w:rsid w:val="00B551AB"/>
    <w:rsid w:val="00B552D2"/>
    <w:rsid w:val="00B55457"/>
    <w:rsid w:val="00B55524"/>
    <w:rsid w:val="00B55593"/>
    <w:rsid w:val="00B55766"/>
    <w:rsid w:val="00B55AC1"/>
    <w:rsid w:val="00B55CAB"/>
    <w:rsid w:val="00B55D2D"/>
    <w:rsid w:val="00B55D43"/>
    <w:rsid w:val="00B55FC1"/>
    <w:rsid w:val="00B56106"/>
    <w:rsid w:val="00B56148"/>
    <w:rsid w:val="00B5666B"/>
    <w:rsid w:val="00B56691"/>
    <w:rsid w:val="00B5696D"/>
    <w:rsid w:val="00B56A3C"/>
    <w:rsid w:val="00B56AB2"/>
    <w:rsid w:val="00B56C4F"/>
    <w:rsid w:val="00B56CAC"/>
    <w:rsid w:val="00B56D70"/>
    <w:rsid w:val="00B56F60"/>
    <w:rsid w:val="00B56FCB"/>
    <w:rsid w:val="00B5704C"/>
    <w:rsid w:val="00B57082"/>
    <w:rsid w:val="00B573D0"/>
    <w:rsid w:val="00B57544"/>
    <w:rsid w:val="00B575B6"/>
    <w:rsid w:val="00B575BF"/>
    <w:rsid w:val="00B575E2"/>
    <w:rsid w:val="00B578A1"/>
    <w:rsid w:val="00B57B65"/>
    <w:rsid w:val="00B57C44"/>
    <w:rsid w:val="00B57C9D"/>
    <w:rsid w:val="00B57F79"/>
    <w:rsid w:val="00B57F91"/>
    <w:rsid w:val="00B57FA1"/>
    <w:rsid w:val="00B60138"/>
    <w:rsid w:val="00B602ED"/>
    <w:rsid w:val="00B60643"/>
    <w:rsid w:val="00B606B2"/>
    <w:rsid w:val="00B60913"/>
    <w:rsid w:val="00B60D43"/>
    <w:rsid w:val="00B60D78"/>
    <w:rsid w:val="00B60E5D"/>
    <w:rsid w:val="00B61139"/>
    <w:rsid w:val="00B611A4"/>
    <w:rsid w:val="00B612EA"/>
    <w:rsid w:val="00B612F1"/>
    <w:rsid w:val="00B61404"/>
    <w:rsid w:val="00B61600"/>
    <w:rsid w:val="00B61659"/>
    <w:rsid w:val="00B6178F"/>
    <w:rsid w:val="00B61863"/>
    <w:rsid w:val="00B61909"/>
    <w:rsid w:val="00B61B05"/>
    <w:rsid w:val="00B61C66"/>
    <w:rsid w:val="00B61D74"/>
    <w:rsid w:val="00B61DFF"/>
    <w:rsid w:val="00B61E48"/>
    <w:rsid w:val="00B61EA6"/>
    <w:rsid w:val="00B62059"/>
    <w:rsid w:val="00B62071"/>
    <w:rsid w:val="00B6255F"/>
    <w:rsid w:val="00B62579"/>
    <w:rsid w:val="00B62604"/>
    <w:rsid w:val="00B6266E"/>
    <w:rsid w:val="00B627E0"/>
    <w:rsid w:val="00B62A11"/>
    <w:rsid w:val="00B62ADA"/>
    <w:rsid w:val="00B62B8E"/>
    <w:rsid w:val="00B62DF2"/>
    <w:rsid w:val="00B62F1A"/>
    <w:rsid w:val="00B62FEA"/>
    <w:rsid w:val="00B632ED"/>
    <w:rsid w:val="00B63362"/>
    <w:rsid w:val="00B63374"/>
    <w:rsid w:val="00B63565"/>
    <w:rsid w:val="00B63594"/>
    <w:rsid w:val="00B6385A"/>
    <w:rsid w:val="00B638BC"/>
    <w:rsid w:val="00B63980"/>
    <w:rsid w:val="00B63B47"/>
    <w:rsid w:val="00B63C2C"/>
    <w:rsid w:val="00B63C88"/>
    <w:rsid w:val="00B63DF8"/>
    <w:rsid w:val="00B63F53"/>
    <w:rsid w:val="00B64008"/>
    <w:rsid w:val="00B640CB"/>
    <w:rsid w:val="00B6448B"/>
    <w:rsid w:val="00B64707"/>
    <w:rsid w:val="00B64946"/>
    <w:rsid w:val="00B64BFB"/>
    <w:rsid w:val="00B64C55"/>
    <w:rsid w:val="00B64C96"/>
    <w:rsid w:val="00B64D30"/>
    <w:rsid w:val="00B64D36"/>
    <w:rsid w:val="00B65483"/>
    <w:rsid w:val="00B655E5"/>
    <w:rsid w:val="00B65619"/>
    <w:rsid w:val="00B6564F"/>
    <w:rsid w:val="00B65791"/>
    <w:rsid w:val="00B657CA"/>
    <w:rsid w:val="00B6596F"/>
    <w:rsid w:val="00B659BA"/>
    <w:rsid w:val="00B66158"/>
    <w:rsid w:val="00B66170"/>
    <w:rsid w:val="00B661EC"/>
    <w:rsid w:val="00B6639D"/>
    <w:rsid w:val="00B6643C"/>
    <w:rsid w:val="00B6665F"/>
    <w:rsid w:val="00B669E9"/>
    <w:rsid w:val="00B669F4"/>
    <w:rsid w:val="00B66A87"/>
    <w:rsid w:val="00B66AFF"/>
    <w:rsid w:val="00B66E49"/>
    <w:rsid w:val="00B66EC1"/>
    <w:rsid w:val="00B66F54"/>
    <w:rsid w:val="00B671E1"/>
    <w:rsid w:val="00B67353"/>
    <w:rsid w:val="00B675FE"/>
    <w:rsid w:val="00B677CF"/>
    <w:rsid w:val="00B67892"/>
    <w:rsid w:val="00B67C6E"/>
    <w:rsid w:val="00B67D2A"/>
    <w:rsid w:val="00B67D8B"/>
    <w:rsid w:val="00B70117"/>
    <w:rsid w:val="00B702BC"/>
    <w:rsid w:val="00B7043F"/>
    <w:rsid w:val="00B70562"/>
    <w:rsid w:val="00B70572"/>
    <w:rsid w:val="00B705C2"/>
    <w:rsid w:val="00B70620"/>
    <w:rsid w:val="00B706E0"/>
    <w:rsid w:val="00B707F0"/>
    <w:rsid w:val="00B7098B"/>
    <w:rsid w:val="00B709FE"/>
    <w:rsid w:val="00B70AE6"/>
    <w:rsid w:val="00B70D5D"/>
    <w:rsid w:val="00B70FC5"/>
    <w:rsid w:val="00B71273"/>
    <w:rsid w:val="00B712D0"/>
    <w:rsid w:val="00B712D4"/>
    <w:rsid w:val="00B71593"/>
    <w:rsid w:val="00B716C4"/>
    <w:rsid w:val="00B718DF"/>
    <w:rsid w:val="00B71A72"/>
    <w:rsid w:val="00B71AC0"/>
    <w:rsid w:val="00B71B8B"/>
    <w:rsid w:val="00B71BAC"/>
    <w:rsid w:val="00B71C19"/>
    <w:rsid w:val="00B71D2B"/>
    <w:rsid w:val="00B71F18"/>
    <w:rsid w:val="00B720D3"/>
    <w:rsid w:val="00B720E5"/>
    <w:rsid w:val="00B721AC"/>
    <w:rsid w:val="00B72423"/>
    <w:rsid w:val="00B7252B"/>
    <w:rsid w:val="00B725DC"/>
    <w:rsid w:val="00B727F8"/>
    <w:rsid w:val="00B72909"/>
    <w:rsid w:val="00B72A88"/>
    <w:rsid w:val="00B72AAC"/>
    <w:rsid w:val="00B72F94"/>
    <w:rsid w:val="00B730CB"/>
    <w:rsid w:val="00B73339"/>
    <w:rsid w:val="00B735BE"/>
    <w:rsid w:val="00B73804"/>
    <w:rsid w:val="00B739C1"/>
    <w:rsid w:val="00B73AAB"/>
    <w:rsid w:val="00B73B65"/>
    <w:rsid w:val="00B73C21"/>
    <w:rsid w:val="00B73CDE"/>
    <w:rsid w:val="00B73D78"/>
    <w:rsid w:val="00B73DB4"/>
    <w:rsid w:val="00B73F76"/>
    <w:rsid w:val="00B741CF"/>
    <w:rsid w:val="00B74249"/>
    <w:rsid w:val="00B742AD"/>
    <w:rsid w:val="00B742DA"/>
    <w:rsid w:val="00B7479A"/>
    <w:rsid w:val="00B74963"/>
    <w:rsid w:val="00B74CF9"/>
    <w:rsid w:val="00B7500F"/>
    <w:rsid w:val="00B75176"/>
    <w:rsid w:val="00B752A7"/>
    <w:rsid w:val="00B7549B"/>
    <w:rsid w:val="00B757E5"/>
    <w:rsid w:val="00B759AC"/>
    <w:rsid w:val="00B75A5D"/>
    <w:rsid w:val="00B75A71"/>
    <w:rsid w:val="00B75BE5"/>
    <w:rsid w:val="00B75CE8"/>
    <w:rsid w:val="00B7629D"/>
    <w:rsid w:val="00B7636B"/>
    <w:rsid w:val="00B76487"/>
    <w:rsid w:val="00B7665C"/>
    <w:rsid w:val="00B766D6"/>
    <w:rsid w:val="00B76839"/>
    <w:rsid w:val="00B76A84"/>
    <w:rsid w:val="00B76AFF"/>
    <w:rsid w:val="00B76B2D"/>
    <w:rsid w:val="00B76B82"/>
    <w:rsid w:val="00B76C83"/>
    <w:rsid w:val="00B76CB5"/>
    <w:rsid w:val="00B76D52"/>
    <w:rsid w:val="00B77103"/>
    <w:rsid w:val="00B77429"/>
    <w:rsid w:val="00B77467"/>
    <w:rsid w:val="00B7765D"/>
    <w:rsid w:val="00B7773C"/>
    <w:rsid w:val="00B7778A"/>
    <w:rsid w:val="00B77B77"/>
    <w:rsid w:val="00B77CB7"/>
    <w:rsid w:val="00B77D87"/>
    <w:rsid w:val="00B802D9"/>
    <w:rsid w:val="00B8040D"/>
    <w:rsid w:val="00B80500"/>
    <w:rsid w:val="00B805BF"/>
    <w:rsid w:val="00B8067B"/>
    <w:rsid w:val="00B80957"/>
    <w:rsid w:val="00B80A30"/>
    <w:rsid w:val="00B80B0B"/>
    <w:rsid w:val="00B80BA0"/>
    <w:rsid w:val="00B81159"/>
    <w:rsid w:val="00B81308"/>
    <w:rsid w:val="00B813A5"/>
    <w:rsid w:val="00B816AA"/>
    <w:rsid w:val="00B817E8"/>
    <w:rsid w:val="00B819B7"/>
    <w:rsid w:val="00B819EC"/>
    <w:rsid w:val="00B81A50"/>
    <w:rsid w:val="00B81AEE"/>
    <w:rsid w:val="00B81D6E"/>
    <w:rsid w:val="00B81E29"/>
    <w:rsid w:val="00B81E68"/>
    <w:rsid w:val="00B81F38"/>
    <w:rsid w:val="00B81F62"/>
    <w:rsid w:val="00B8205D"/>
    <w:rsid w:val="00B82105"/>
    <w:rsid w:val="00B821D0"/>
    <w:rsid w:val="00B82362"/>
    <w:rsid w:val="00B823A5"/>
    <w:rsid w:val="00B82444"/>
    <w:rsid w:val="00B82501"/>
    <w:rsid w:val="00B82592"/>
    <w:rsid w:val="00B82644"/>
    <w:rsid w:val="00B82843"/>
    <w:rsid w:val="00B828E7"/>
    <w:rsid w:val="00B82A11"/>
    <w:rsid w:val="00B82EC1"/>
    <w:rsid w:val="00B82F5C"/>
    <w:rsid w:val="00B83013"/>
    <w:rsid w:val="00B83069"/>
    <w:rsid w:val="00B83668"/>
    <w:rsid w:val="00B83959"/>
    <w:rsid w:val="00B839BA"/>
    <w:rsid w:val="00B83A09"/>
    <w:rsid w:val="00B83A68"/>
    <w:rsid w:val="00B83B62"/>
    <w:rsid w:val="00B83BDD"/>
    <w:rsid w:val="00B83C86"/>
    <w:rsid w:val="00B83CB4"/>
    <w:rsid w:val="00B83EB8"/>
    <w:rsid w:val="00B83FF2"/>
    <w:rsid w:val="00B8406C"/>
    <w:rsid w:val="00B844B5"/>
    <w:rsid w:val="00B84727"/>
    <w:rsid w:val="00B84A9E"/>
    <w:rsid w:val="00B84B52"/>
    <w:rsid w:val="00B84B60"/>
    <w:rsid w:val="00B84CD7"/>
    <w:rsid w:val="00B84CDC"/>
    <w:rsid w:val="00B84D1B"/>
    <w:rsid w:val="00B84D25"/>
    <w:rsid w:val="00B84EAB"/>
    <w:rsid w:val="00B84F5C"/>
    <w:rsid w:val="00B850F6"/>
    <w:rsid w:val="00B85253"/>
    <w:rsid w:val="00B85333"/>
    <w:rsid w:val="00B8535F"/>
    <w:rsid w:val="00B8536E"/>
    <w:rsid w:val="00B853AF"/>
    <w:rsid w:val="00B8541D"/>
    <w:rsid w:val="00B8545A"/>
    <w:rsid w:val="00B8590D"/>
    <w:rsid w:val="00B85B03"/>
    <w:rsid w:val="00B85B8E"/>
    <w:rsid w:val="00B85CFA"/>
    <w:rsid w:val="00B85D14"/>
    <w:rsid w:val="00B85D51"/>
    <w:rsid w:val="00B85E3F"/>
    <w:rsid w:val="00B862CA"/>
    <w:rsid w:val="00B863B4"/>
    <w:rsid w:val="00B863B6"/>
    <w:rsid w:val="00B8662B"/>
    <w:rsid w:val="00B86748"/>
    <w:rsid w:val="00B8674D"/>
    <w:rsid w:val="00B86764"/>
    <w:rsid w:val="00B868FF"/>
    <w:rsid w:val="00B869BF"/>
    <w:rsid w:val="00B86A7D"/>
    <w:rsid w:val="00B86C42"/>
    <w:rsid w:val="00B86EB9"/>
    <w:rsid w:val="00B87053"/>
    <w:rsid w:val="00B8709C"/>
    <w:rsid w:val="00B87100"/>
    <w:rsid w:val="00B8713E"/>
    <w:rsid w:val="00B8714F"/>
    <w:rsid w:val="00B87318"/>
    <w:rsid w:val="00B874EB"/>
    <w:rsid w:val="00B87645"/>
    <w:rsid w:val="00B878CD"/>
    <w:rsid w:val="00B879F2"/>
    <w:rsid w:val="00B87AED"/>
    <w:rsid w:val="00B87CE0"/>
    <w:rsid w:val="00B87E37"/>
    <w:rsid w:val="00B90529"/>
    <w:rsid w:val="00B9052E"/>
    <w:rsid w:val="00B90590"/>
    <w:rsid w:val="00B90909"/>
    <w:rsid w:val="00B9094A"/>
    <w:rsid w:val="00B9097D"/>
    <w:rsid w:val="00B90C4E"/>
    <w:rsid w:val="00B90D18"/>
    <w:rsid w:val="00B90E01"/>
    <w:rsid w:val="00B90F60"/>
    <w:rsid w:val="00B90F98"/>
    <w:rsid w:val="00B9187C"/>
    <w:rsid w:val="00B91BC5"/>
    <w:rsid w:val="00B91CB1"/>
    <w:rsid w:val="00B92094"/>
    <w:rsid w:val="00B92288"/>
    <w:rsid w:val="00B92483"/>
    <w:rsid w:val="00B9249B"/>
    <w:rsid w:val="00B924E8"/>
    <w:rsid w:val="00B928C2"/>
    <w:rsid w:val="00B92983"/>
    <w:rsid w:val="00B92C38"/>
    <w:rsid w:val="00B92D25"/>
    <w:rsid w:val="00B92DF8"/>
    <w:rsid w:val="00B92E77"/>
    <w:rsid w:val="00B92F8B"/>
    <w:rsid w:val="00B930F3"/>
    <w:rsid w:val="00B93138"/>
    <w:rsid w:val="00B93456"/>
    <w:rsid w:val="00B936E7"/>
    <w:rsid w:val="00B93866"/>
    <w:rsid w:val="00B93943"/>
    <w:rsid w:val="00B939C7"/>
    <w:rsid w:val="00B93B98"/>
    <w:rsid w:val="00B93F36"/>
    <w:rsid w:val="00B94105"/>
    <w:rsid w:val="00B94112"/>
    <w:rsid w:val="00B9412A"/>
    <w:rsid w:val="00B9416D"/>
    <w:rsid w:val="00B941E7"/>
    <w:rsid w:val="00B94A6D"/>
    <w:rsid w:val="00B94A7F"/>
    <w:rsid w:val="00B94B08"/>
    <w:rsid w:val="00B94BE8"/>
    <w:rsid w:val="00B94E58"/>
    <w:rsid w:val="00B94F7C"/>
    <w:rsid w:val="00B9516D"/>
    <w:rsid w:val="00B95257"/>
    <w:rsid w:val="00B9536C"/>
    <w:rsid w:val="00B9540D"/>
    <w:rsid w:val="00B95410"/>
    <w:rsid w:val="00B954B3"/>
    <w:rsid w:val="00B959CB"/>
    <w:rsid w:val="00B95A9F"/>
    <w:rsid w:val="00B95CB1"/>
    <w:rsid w:val="00B95E9E"/>
    <w:rsid w:val="00B965F4"/>
    <w:rsid w:val="00B9667A"/>
    <w:rsid w:val="00B966A3"/>
    <w:rsid w:val="00B968A8"/>
    <w:rsid w:val="00B96AA3"/>
    <w:rsid w:val="00B96C7F"/>
    <w:rsid w:val="00B96F67"/>
    <w:rsid w:val="00B97089"/>
    <w:rsid w:val="00B972FD"/>
    <w:rsid w:val="00B974D4"/>
    <w:rsid w:val="00B97870"/>
    <w:rsid w:val="00B979AB"/>
    <w:rsid w:val="00B97B94"/>
    <w:rsid w:val="00B97CA3"/>
    <w:rsid w:val="00BA00B2"/>
    <w:rsid w:val="00BA00E2"/>
    <w:rsid w:val="00BA015D"/>
    <w:rsid w:val="00BA0176"/>
    <w:rsid w:val="00BA029B"/>
    <w:rsid w:val="00BA02A5"/>
    <w:rsid w:val="00BA04A5"/>
    <w:rsid w:val="00BA059B"/>
    <w:rsid w:val="00BA0639"/>
    <w:rsid w:val="00BA090D"/>
    <w:rsid w:val="00BA0928"/>
    <w:rsid w:val="00BA0933"/>
    <w:rsid w:val="00BA0998"/>
    <w:rsid w:val="00BA0B05"/>
    <w:rsid w:val="00BA0C8C"/>
    <w:rsid w:val="00BA0E7F"/>
    <w:rsid w:val="00BA11F2"/>
    <w:rsid w:val="00BA13CE"/>
    <w:rsid w:val="00BA14F2"/>
    <w:rsid w:val="00BA15B9"/>
    <w:rsid w:val="00BA17E8"/>
    <w:rsid w:val="00BA1895"/>
    <w:rsid w:val="00BA18DB"/>
    <w:rsid w:val="00BA1982"/>
    <w:rsid w:val="00BA19B0"/>
    <w:rsid w:val="00BA1CDD"/>
    <w:rsid w:val="00BA1D8D"/>
    <w:rsid w:val="00BA1E13"/>
    <w:rsid w:val="00BA1E58"/>
    <w:rsid w:val="00BA1E5F"/>
    <w:rsid w:val="00BA1FBE"/>
    <w:rsid w:val="00BA1FFB"/>
    <w:rsid w:val="00BA2032"/>
    <w:rsid w:val="00BA21CF"/>
    <w:rsid w:val="00BA2244"/>
    <w:rsid w:val="00BA2505"/>
    <w:rsid w:val="00BA259B"/>
    <w:rsid w:val="00BA27A8"/>
    <w:rsid w:val="00BA27DF"/>
    <w:rsid w:val="00BA2B3F"/>
    <w:rsid w:val="00BA2B57"/>
    <w:rsid w:val="00BA2FDC"/>
    <w:rsid w:val="00BA3119"/>
    <w:rsid w:val="00BA32C2"/>
    <w:rsid w:val="00BA33DF"/>
    <w:rsid w:val="00BA3445"/>
    <w:rsid w:val="00BA347B"/>
    <w:rsid w:val="00BA34CB"/>
    <w:rsid w:val="00BA3A2B"/>
    <w:rsid w:val="00BA3BD0"/>
    <w:rsid w:val="00BA3BD2"/>
    <w:rsid w:val="00BA3C09"/>
    <w:rsid w:val="00BA3DA0"/>
    <w:rsid w:val="00BA40D7"/>
    <w:rsid w:val="00BA40FA"/>
    <w:rsid w:val="00BA4338"/>
    <w:rsid w:val="00BA45C4"/>
    <w:rsid w:val="00BA45F2"/>
    <w:rsid w:val="00BA488E"/>
    <w:rsid w:val="00BA4AEE"/>
    <w:rsid w:val="00BA4B30"/>
    <w:rsid w:val="00BA4BDF"/>
    <w:rsid w:val="00BA4CF5"/>
    <w:rsid w:val="00BA4E45"/>
    <w:rsid w:val="00BA4ED9"/>
    <w:rsid w:val="00BA5213"/>
    <w:rsid w:val="00BA52ED"/>
    <w:rsid w:val="00BA542E"/>
    <w:rsid w:val="00BA57E4"/>
    <w:rsid w:val="00BA5887"/>
    <w:rsid w:val="00BA597D"/>
    <w:rsid w:val="00BA599D"/>
    <w:rsid w:val="00BA59FB"/>
    <w:rsid w:val="00BA5A19"/>
    <w:rsid w:val="00BA5A9B"/>
    <w:rsid w:val="00BA5CCD"/>
    <w:rsid w:val="00BA5DBF"/>
    <w:rsid w:val="00BA5DDD"/>
    <w:rsid w:val="00BA61D2"/>
    <w:rsid w:val="00BA651E"/>
    <w:rsid w:val="00BA6565"/>
    <w:rsid w:val="00BA67B6"/>
    <w:rsid w:val="00BA6955"/>
    <w:rsid w:val="00BA69CA"/>
    <w:rsid w:val="00BA6A37"/>
    <w:rsid w:val="00BA6ACA"/>
    <w:rsid w:val="00BA6BEC"/>
    <w:rsid w:val="00BA6C6F"/>
    <w:rsid w:val="00BA72F6"/>
    <w:rsid w:val="00BA7321"/>
    <w:rsid w:val="00BA73C3"/>
    <w:rsid w:val="00BA7415"/>
    <w:rsid w:val="00BA7541"/>
    <w:rsid w:val="00BA768E"/>
    <w:rsid w:val="00BA7849"/>
    <w:rsid w:val="00BA7897"/>
    <w:rsid w:val="00BA7931"/>
    <w:rsid w:val="00BA7962"/>
    <w:rsid w:val="00BA7A29"/>
    <w:rsid w:val="00BA7ABC"/>
    <w:rsid w:val="00BA7B96"/>
    <w:rsid w:val="00BA7D37"/>
    <w:rsid w:val="00BA7E57"/>
    <w:rsid w:val="00BA7F10"/>
    <w:rsid w:val="00BB0167"/>
    <w:rsid w:val="00BB01A1"/>
    <w:rsid w:val="00BB082C"/>
    <w:rsid w:val="00BB08DD"/>
    <w:rsid w:val="00BB0968"/>
    <w:rsid w:val="00BB0A09"/>
    <w:rsid w:val="00BB0FDC"/>
    <w:rsid w:val="00BB11B9"/>
    <w:rsid w:val="00BB12E4"/>
    <w:rsid w:val="00BB144C"/>
    <w:rsid w:val="00BB1451"/>
    <w:rsid w:val="00BB1479"/>
    <w:rsid w:val="00BB14A1"/>
    <w:rsid w:val="00BB14A3"/>
    <w:rsid w:val="00BB1537"/>
    <w:rsid w:val="00BB1591"/>
    <w:rsid w:val="00BB16DB"/>
    <w:rsid w:val="00BB19E9"/>
    <w:rsid w:val="00BB1AAF"/>
    <w:rsid w:val="00BB1CAF"/>
    <w:rsid w:val="00BB1E2E"/>
    <w:rsid w:val="00BB1F56"/>
    <w:rsid w:val="00BB212D"/>
    <w:rsid w:val="00BB232D"/>
    <w:rsid w:val="00BB2519"/>
    <w:rsid w:val="00BB251C"/>
    <w:rsid w:val="00BB2567"/>
    <w:rsid w:val="00BB2607"/>
    <w:rsid w:val="00BB2AE9"/>
    <w:rsid w:val="00BB30F1"/>
    <w:rsid w:val="00BB32FD"/>
    <w:rsid w:val="00BB34BE"/>
    <w:rsid w:val="00BB3563"/>
    <w:rsid w:val="00BB356E"/>
    <w:rsid w:val="00BB37A1"/>
    <w:rsid w:val="00BB3BAC"/>
    <w:rsid w:val="00BB3BBB"/>
    <w:rsid w:val="00BB3D4A"/>
    <w:rsid w:val="00BB3F2A"/>
    <w:rsid w:val="00BB407D"/>
    <w:rsid w:val="00BB4232"/>
    <w:rsid w:val="00BB42FA"/>
    <w:rsid w:val="00BB4667"/>
    <w:rsid w:val="00BB4827"/>
    <w:rsid w:val="00BB4D9D"/>
    <w:rsid w:val="00BB4FF5"/>
    <w:rsid w:val="00BB506D"/>
    <w:rsid w:val="00BB510C"/>
    <w:rsid w:val="00BB5730"/>
    <w:rsid w:val="00BB579A"/>
    <w:rsid w:val="00BB5876"/>
    <w:rsid w:val="00BB5906"/>
    <w:rsid w:val="00BB5B7C"/>
    <w:rsid w:val="00BB5D01"/>
    <w:rsid w:val="00BB6192"/>
    <w:rsid w:val="00BB61FF"/>
    <w:rsid w:val="00BB6450"/>
    <w:rsid w:val="00BB645A"/>
    <w:rsid w:val="00BB6546"/>
    <w:rsid w:val="00BB65B8"/>
    <w:rsid w:val="00BB6705"/>
    <w:rsid w:val="00BB6763"/>
    <w:rsid w:val="00BB67E8"/>
    <w:rsid w:val="00BB6814"/>
    <w:rsid w:val="00BB69FD"/>
    <w:rsid w:val="00BB6AF3"/>
    <w:rsid w:val="00BB6D67"/>
    <w:rsid w:val="00BB6F16"/>
    <w:rsid w:val="00BB6F6E"/>
    <w:rsid w:val="00BB702C"/>
    <w:rsid w:val="00BB703A"/>
    <w:rsid w:val="00BB7070"/>
    <w:rsid w:val="00BB7198"/>
    <w:rsid w:val="00BB727B"/>
    <w:rsid w:val="00BB7290"/>
    <w:rsid w:val="00BB744E"/>
    <w:rsid w:val="00BB7564"/>
    <w:rsid w:val="00BB7638"/>
    <w:rsid w:val="00BB764F"/>
    <w:rsid w:val="00BB7664"/>
    <w:rsid w:val="00BB79B8"/>
    <w:rsid w:val="00BB7CBB"/>
    <w:rsid w:val="00BB7CC2"/>
    <w:rsid w:val="00BB7CEC"/>
    <w:rsid w:val="00BB7D57"/>
    <w:rsid w:val="00BB7E9D"/>
    <w:rsid w:val="00BB7ED1"/>
    <w:rsid w:val="00BB7FBD"/>
    <w:rsid w:val="00BB8039"/>
    <w:rsid w:val="00BC018D"/>
    <w:rsid w:val="00BC01D1"/>
    <w:rsid w:val="00BC02CD"/>
    <w:rsid w:val="00BC03A7"/>
    <w:rsid w:val="00BC0413"/>
    <w:rsid w:val="00BC0852"/>
    <w:rsid w:val="00BC0BD4"/>
    <w:rsid w:val="00BC0BF4"/>
    <w:rsid w:val="00BC0D32"/>
    <w:rsid w:val="00BC0D62"/>
    <w:rsid w:val="00BC0D77"/>
    <w:rsid w:val="00BC0F1C"/>
    <w:rsid w:val="00BC0F73"/>
    <w:rsid w:val="00BC1205"/>
    <w:rsid w:val="00BC1345"/>
    <w:rsid w:val="00BC1407"/>
    <w:rsid w:val="00BC15DE"/>
    <w:rsid w:val="00BC167B"/>
    <w:rsid w:val="00BC16B6"/>
    <w:rsid w:val="00BC16D9"/>
    <w:rsid w:val="00BC1779"/>
    <w:rsid w:val="00BC17C8"/>
    <w:rsid w:val="00BC1987"/>
    <w:rsid w:val="00BC1B92"/>
    <w:rsid w:val="00BC1D98"/>
    <w:rsid w:val="00BC1E6A"/>
    <w:rsid w:val="00BC1EE7"/>
    <w:rsid w:val="00BC212B"/>
    <w:rsid w:val="00BC22B6"/>
    <w:rsid w:val="00BC22E8"/>
    <w:rsid w:val="00BC2314"/>
    <w:rsid w:val="00BC24F0"/>
    <w:rsid w:val="00BC25ED"/>
    <w:rsid w:val="00BC262B"/>
    <w:rsid w:val="00BC266E"/>
    <w:rsid w:val="00BC26C9"/>
    <w:rsid w:val="00BC2954"/>
    <w:rsid w:val="00BC2999"/>
    <w:rsid w:val="00BC2A1C"/>
    <w:rsid w:val="00BC2B59"/>
    <w:rsid w:val="00BC2BF1"/>
    <w:rsid w:val="00BC2CBE"/>
    <w:rsid w:val="00BC2D17"/>
    <w:rsid w:val="00BC31A0"/>
    <w:rsid w:val="00BC31A7"/>
    <w:rsid w:val="00BC31D8"/>
    <w:rsid w:val="00BC34D4"/>
    <w:rsid w:val="00BC34E8"/>
    <w:rsid w:val="00BC3578"/>
    <w:rsid w:val="00BC3662"/>
    <w:rsid w:val="00BC369C"/>
    <w:rsid w:val="00BC36FA"/>
    <w:rsid w:val="00BC396A"/>
    <w:rsid w:val="00BC3A18"/>
    <w:rsid w:val="00BC3B3C"/>
    <w:rsid w:val="00BC3EA0"/>
    <w:rsid w:val="00BC3FA5"/>
    <w:rsid w:val="00BC405E"/>
    <w:rsid w:val="00BC41DC"/>
    <w:rsid w:val="00BC43C1"/>
    <w:rsid w:val="00BC448C"/>
    <w:rsid w:val="00BC4494"/>
    <w:rsid w:val="00BC4635"/>
    <w:rsid w:val="00BC4655"/>
    <w:rsid w:val="00BC4937"/>
    <w:rsid w:val="00BC4972"/>
    <w:rsid w:val="00BC4A1F"/>
    <w:rsid w:val="00BC4AD0"/>
    <w:rsid w:val="00BC4B31"/>
    <w:rsid w:val="00BC4D47"/>
    <w:rsid w:val="00BC5238"/>
    <w:rsid w:val="00BC57E9"/>
    <w:rsid w:val="00BC5D3C"/>
    <w:rsid w:val="00BC5FAC"/>
    <w:rsid w:val="00BC611E"/>
    <w:rsid w:val="00BC625F"/>
    <w:rsid w:val="00BC631A"/>
    <w:rsid w:val="00BC6711"/>
    <w:rsid w:val="00BC6871"/>
    <w:rsid w:val="00BC6897"/>
    <w:rsid w:val="00BC6916"/>
    <w:rsid w:val="00BC6C18"/>
    <w:rsid w:val="00BC6D45"/>
    <w:rsid w:val="00BC6E55"/>
    <w:rsid w:val="00BC7015"/>
    <w:rsid w:val="00BC7081"/>
    <w:rsid w:val="00BC7157"/>
    <w:rsid w:val="00BC777D"/>
    <w:rsid w:val="00BC7811"/>
    <w:rsid w:val="00BC7A28"/>
    <w:rsid w:val="00BC7C06"/>
    <w:rsid w:val="00BC7CAB"/>
    <w:rsid w:val="00BC7DC2"/>
    <w:rsid w:val="00BC7DC4"/>
    <w:rsid w:val="00BD0093"/>
    <w:rsid w:val="00BD0172"/>
    <w:rsid w:val="00BD0269"/>
    <w:rsid w:val="00BD02C9"/>
    <w:rsid w:val="00BD03BC"/>
    <w:rsid w:val="00BD060A"/>
    <w:rsid w:val="00BD09A7"/>
    <w:rsid w:val="00BD09C0"/>
    <w:rsid w:val="00BD0E94"/>
    <w:rsid w:val="00BD101D"/>
    <w:rsid w:val="00BD1260"/>
    <w:rsid w:val="00BD1446"/>
    <w:rsid w:val="00BD1552"/>
    <w:rsid w:val="00BD165E"/>
    <w:rsid w:val="00BD185F"/>
    <w:rsid w:val="00BD1F4F"/>
    <w:rsid w:val="00BD2139"/>
    <w:rsid w:val="00BD22FD"/>
    <w:rsid w:val="00BD2307"/>
    <w:rsid w:val="00BD2349"/>
    <w:rsid w:val="00BD277B"/>
    <w:rsid w:val="00BD2955"/>
    <w:rsid w:val="00BD2B80"/>
    <w:rsid w:val="00BD2E1D"/>
    <w:rsid w:val="00BD2F6C"/>
    <w:rsid w:val="00BD2FE9"/>
    <w:rsid w:val="00BD3063"/>
    <w:rsid w:val="00BD3141"/>
    <w:rsid w:val="00BD33D4"/>
    <w:rsid w:val="00BD35B9"/>
    <w:rsid w:val="00BD3651"/>
    <w:rsid w:val="00BD366B"/>
    <w:rsid w:val="00BD3826"/>
    <w:rsid w:val="00BD3A73"/>
    <w:rsid w:val="00BD3AB4"/>
    <w:rsid w:val="00BD3AB7"/>
    <w:rsid w:val="00BD3E73"/>
    <w:rsid w:val="00BD3ED8"/>
    <w:rsid w:val="00BD4045"/>
    <w:rsid w:val="00BD40B1"/>
    <w:rsid w:val="00BD40CD"/>
    <w:rsid w:val="00BD44B1"/>
    <w:rsid w:val="00BD48FE"/>
    <w:rsid w:val="00BD4A39"/>
    <w:rsid w:val="00BD4ABF"/>
    <w:rsid w:val="00BD4AF5"/>
    <w:rsid w:val="00BD4D06"/>
    <w:rsid w:val="00BD5194"/>
    <w:rsid w:val="00BD52A9"/>
    <w:rsid w:val="00BD5342"/>
    <w:rsid w:val="00BD537F"/>
    <w:rsid w:val="00BD53CA"/>
    <w:rsid w:val="00BD569E"/>
    <w:rsid w:val="00BD59AF"/>
    <w:rsid w:val="00BD5AAA"/>
    <w:rsid w:val="00BD5B43"/>
    <w:rsid w:val="00BD5CFC"/>
    <w:rsid w:val="00BD5EDD"/>
    <w:rsid w:val="00BD5F1B"/>
    <w:rsid w:val="00BD5F41"/>
    <w:rsid w:val="00BD5FA4"/>
    <w:rsid w:val="00BD60C8"/>
    <w:rsid w:val="00BD60EB"/>
    <w:rsid w:val="00BD6182"/>
    <w:rsid w:val="00BD6191"/>
    <w:rsid w:val="00BD63F7"/>
    <w:rsid w:val="00BD6595"/>
    <w:rsid w:val="00BD678A"/>
    <w:rsid w:val="00BD6879"/>
    <w:rsid w:val="00BD69F4"/>
    <w:rsid w:val="00BD69FF"/>
    <w:rsid w:val="00BD6D7F"/>
    <w:rsid w:val="00BD6EBB"/>
    <w:rsid w:val="00BD700E"/>
    <w:rsid w:val="00BD7040"/>
    <w:rsid w:val="00BD7157"/>
    <w:rsid w:val="00BD72E8"/>
    <w:rsid w:val="00BD7477"/>
    <w:rsid w:val="00BD767D"/>
    <w:rsid w:val="00BD76AA"/>
    <w:rsid w:val="00BD7ADA"/>
    <w:rsid w:val="00BD7B2F"/>
    <w:rsid w:val="00BD7C7F"/>
    <w:rsid w:val="00BD7DDC"/>
    <w:rsid w:val="00BD7EA7"/>
    <w:rsid w:val="00BE01D6"/>
    <w:rsid w:val="00BE04ED"/>
    <w:rsid w:val="00BE0718"/>
    <w:rsid w:val="00BE095E"/>
    <w:rsid w:val="00BE0AFE"/>
    <w:rsid w:val="00BE0CCD"/>
    <w:rsid w:val="00BE0CD5"/>
    <w:rsid w:val="00BE0E28"/>
    <w:rsid w:val="00BE0F47"/>
    <w:rsid w:val="00BE0FD6"/>
    <w:rsid w:val="00BE1669"/>
    <w:rsid w:val="00BE1788"/>
    <w:rsid w:val="00BE1AB9"/>
    <w:rsid w:val="00BE1B21"/>
    <w:rsid w:val="00BE1BE3"/>
    <w:rsid w:val="00BE1CAA"/>
    <w:rsid w:val="00BE1CD7"/>
    <w:rsid w:val="00BE1FBF"/>
    <w:rsid w:val="00BE20CD"/>
    <w:rsid w:val="00BE22AD"/>
    <w:rsid w:val="00BE23DF"/>
    <w:rsid w:val="00BE24ED"/>
    <w:rsid w:val="00BE24F0"/>
    <w:rsid w:val="00BE257F"/>
    <w:rsid w:val="00BE272E"/>
    <w:rsid w:val="00BE2837"/>
    <w:rsid w:val="00BE2A4F"/>
    <w:rsid w:val="00BE2AB4"/>
    <w:rsid w:val="00BE2CA7"/>
    <w:rsid w:val="00BE2DED"/>
    <w:rsid w:val="00BE2E57"/>
    <w:rsid w:val="00BE2F08"/>
    <w:rsid w:val="00BE2F45"/>
    <w:rsid w:val="00BE3387"/>
    <w:rsid w:val="00BE33A7"/>
    <w:rsid w:val="00BE33F6"/>
    <w:rsid w:val="00BE35A4"/>
    <w:rsid w:val="00BE38AF"/>
    <w:rsid w:val="00BE38F6"/>
    <w:rsid w:val="00BE392B"/>
    <w:rsid w:val="00BE396D"/>
    <w:rsid w:val="00BE3AEF"/>
    <w:rsid w:val="00BE3C16"/>
    <w:rsid w:val="00BE3D32"/>
    <w:rsid w:val="00BE406C"/>
    <w:rsid w:val="00BE44D7"/>
    <w:rsid w:val="00BE47BF"/>
    <w:rsid w:val="00BE48D3"/>
    <w:rsid w:val="00BE48E9"/>
    <w:rsid w:val="00BE4987"/>
    <w:rsid w:val="00BE4ADF"/>
    <w:rsid w:val="00BE4BC9"/>
    <w:rsid w:val="00BE4C6A"/>
    <w:rsid w:val="00BE4C7F"/>
    <w:rsid w:val="00BE50C0"/>
    <w:rsid w:val="00BE50DF"/>
    <w:rsid w:val="00BE5374"/>
    <w:rsid w:val="00BE56AF"/>
    <w:rsid w:val="00BE58CA"/>
    <w:rsid w:val="00BE5A0A"/>
    <w:rsid w:val="00BE5C79"/>
    <w:rsid w:val="00BE5EA1"/>
    <w:rsid w:val="00BE60DC"/>
    <w:rsid w:val="00BE618D"/>
    <w:rsid w:val="00BE61B9"/>
    <w:rsid w:val="00BE627A"/>
    <w:rsid w:val="00BE6344"/>
    <w:rsid w:val="00BE6587"/>
    <w:rsid w:val="00BE65E8"/>
    <w:rsid w:val="00BE6618"/>
    <w:rsid w:val="00BE68A3"/>
    <w:rsid w:val="00BE6B37"/>
    <w:rsid w:val="00BE6BE4"/>
    <w:rsid w:val="00BE6C63"/>
    <w:rsid w:val="00BE6CE8"/>
    <w:rsid w:val="00BE6E33"/>
    <w:rsid w:val="00BE6EA9"/>
    <w:rsid w:val="00BE70BE"/>
    <w:rsid w:val="00BE717C"/>
    <w:rsid w:val="00BE7320"/>
    <w:rsid w:val="00BE74C0"/>
    <w:rsid w:val="00BE766D"/>
    <w:rsid w:val="00BE775A"/>
    <w:rsid w:val="00BE7A96"/>
    <w:rsid w:val="00BE7B45"/>
    <w:rsid w:val="00BE7B5D"/>
    <w:rsid w:val="00BE7BFD"/>
    <w:rsid w:val="00BE7D58"/>
    <w:rsid w:val="00BE7EF0"/>
    <w:rsid w:val="00BF00B3"/>
    <w:rsid w:val="00BF022F"/>
    <w:rsid w:val="00BF026E"/>
    <w:rsid w:val="00BF02D3"/>
    <w:rsid w:val="00BF04EA"/>
    <w:rsid w:val="00BF05C7"/>
    <w:rsid w:val="00BF06D8"/>
    <w:rsid w:val="00BF07D1"/>
    <w:rsid w:val="00BF07FF"/>
    <w:rsid w:val="00BF0895"/>
    <w:rsid w:val="00BF0A72"/>
    <w:rsid w:val="00BF0C08"/>
    <w:rsid w:val="00BF0E95"/>
    <w:rsid w:val="00BF0F9D"/>
    <w:rsid w:val="00BF1048"/>
    <w:rsid w:val="00BF1200"/>
    <w:rsid w:val="00BF1256"/>
    <w:rsid w:val="00BF17FC"/>
    <w:rsid w:val="00BF180C"/>
    <w:rsid w:val="00BF1BA0"/>
    <w:rsid w:val="00BF1C85"/>
    <w:rsid w:val="00BF1CEE"/>
    <w:rsid w:val="00BF1CFB"/>
    <w:rsid w:val="00BF1D30"/>
    <w:rsid w:val="00BF1E8E"/>
    <w:rsid w:val="00BF1F08"/>
    <w:rsid w:val="00BF1F28"/>
    <w:rsid w:val="00BF1F7F"/>
    <w:rsid w:val="00BF1FE1"/>
    <w:rsid w:val="00BF20D0"/>
    <w:rsid w:val="00BF21E0"/>
    <w:rsid w:val="00BF229B"/>
    <w:rsid w:val="00BF22CF"/>
    <w:rsid w:val="00BF2334"/>
    <w:rsid w:val="00BF23CE"/>
    <w:rsid w:val="00BF24FC"/>
    <w:rsid w:val="00BF274A"/>
    <w:rsid w:val="00BF2918"/>
    <w:rsid w:val="00BF29A5"/>
    <w:rsid w:val="00BF2CB6"/>
    <w:rsid w:val="00BF3043"/>
    <w:rsid w:val="00BF3254"/>
    <w:rsid w:val="00BF353B"/>
    <w:rsid w:val="00BF3548"/>
    <w:rsid w:val="00BF3977"/>
    <w:rsid w:val="00BF3A3C"/>
    <w:rsid w:val="00BF3C2D"/>
    <w:rsid w:val="00BF3C39"/>
    <w:rsid w:val="00BF3CBD"/>
    <w:rsid w:val="00BF3CDE"/>
    <w:rsid w:val="00BF3E6D"/>
    <w:rsid w:val="00BF3EB0"/>
    <w:rsid w:val="00BF3F19"/>
    <w:rsid w:val="00BF3F3E"/>
    <w:rsid w:val="00BF3F8A"/>
    <w:rsid w:val="00BF436C"/>
    <w:rsid w:val="00BF4509"/>
    <w:rsid w:val="00BF4780"/>
    <w:rsid w:val="00BF47C2"/>
    <w:rsid w:val="00BF483B"/>
    <w:rsid w:val="00BF4DFB"/>
    <w:rsid w:val="00BF4FEB"/>
    <w:rsid w:val="00BF506A"/>
    <w:rsid w:val="00BF5385"/>
    <w:rsid w:val="00BF53DE"/>
    <w:rsid w:val="00BF553C"/>
    <w:rsid w:val="00BF557E"/>
    <w:rsid w:val="00BF55C6"/>
    <w:rsid w:val="00BF5D12"/>
    <w:rsid w:val="00BF5E43"/>
    <w:rsid w:val="00BF5FEC"/>
    <w:rsid w:val="00BF60AA"/>
    <w:rsid w:val="00BF64E1"/>
    <w:rsid w:val="00BF6501"/>
    <w:rsid w:val="00BF65D5"/>
    <w:rsid w:val="00BF65F3"/>
    <w:rsid w:val="00BF663A"/>
    <w:rsid w:val="00BF6698"/>
    <w:rsid w:val="00BF67F5"/>
    <w:rsid w:val="00BF6910"/>
    <w:rsid w:val="00BF695E"/>
    <w:rsid w:val="00BF6C66"/>
    <w:rsid w:val="00BF6E32"/>
    <w:rsid w:val="00BF701C"/>
    <w:rsid w:val="00BF71DD"/>
    <w:rsid w:val="00BF7272"/>
    <w:rsid w:val="00BF74D2"/>
    <w:rsid w:val="00BF77BF"/>
    <w:rsid w:val="00BF7A1A"/>
    <w:rsid w:val="00BF7AE1"/>
    <w:rsid w:val="00BF7C54"/>
    <w:rsid w:val="00BF7D30"/>
    <w:rsid w:val="00BF7D61"/>
    <w:rsid w:val="00C00067"/>
    <w:rsid w:val="00C00221"/>
    <w:rsid w:val="00C00470"/>
    <w:rsid w:val="00C00571"/>
    <w:rsid w:val="00C00860"/>
    <w:rsid w:val="00C009F7"/>
    <w:rsid w:val="00C00A5A"/>
    <w:rsid w:val="00C00C2C"/>
    <w:rsid w:val="00C00CDA"/>
    <w:rsid w:val="00C00D2E"/>
    <w:rsid w:val="00C00F12"/>
    <w:rsid w:val="00C012CD"/>
    <w:rsid w:val="00C01306"/>
    <w:rsid w:val="00C01323"/>
    <w:rsid w:val="00C013FC"/>
    <w:rsid w:val="00C015F4"/>
    <w:rsid w:val="00C016EA"/>
    <w:rsid w:val="00C018F5"/>
    <w:rsid w:val="00C01A70"/>
    <w:rsid w:val="00C01C0A"/>
    <w:rsid w:val="00C01D5F"/>
    <w:rsid w:val="00C01EA6"/>
    <w:rsid w:val="00C0210E"/>
    <w:rsid w:val="00C02227"/>
    <w:rsid w:val="00C022AE"/>
    <w:rsid w:val="00C025AF"/>
    <w:rsid w:val="00C02669"/>
    <w:rsid w:val="00C02783"/>
    <w:rsid w:val="00C027F2"/>
    <w:rsid w:val="00C0293E"/>
    <w:rsid w:val="00C0297D"/>
    <w:rsid w:val="00C02B58"/>
    <w:rsid w:val="00C02BC5"/>
    <w:rsid w:val="00C02D5D"/>
    <w:rsid w:val="00C02F9B"/>
    <w:rsid w:val="00C03000"/>
    <w:rsid w:val="00C030F1"/>
    <w:rsid w:val="00C031CB"/>
    <w:rsid w:val="00C03283"/>
    <w:rsid w:val="00C03378"/>
    <w:rsid w:val="00C0345A"/>
    <w:rsid w:val="00C03511"/>
    <w:rsid w:val="00C0366A"/>
    <w:rsid w:val="00C03844"/>
    <w:rsid w:val="00C0385E"/>
    <w:rsid w:val="00C03BB9"/>
    <w:rsid w:val="00C03C06"/>
    <w:rsid w:val="00C03D44"/>
    <w:rsid w:val="00C03D94"/>
    <w:rsid w:val="00C03F2C"/>
    <w:rsid w:val="00C03F83"/>
    <w:rsid w:val="00C0404B"/>
    <w:rsid w:val="00C044E2"/>
    <w:rsid w:val="00C0456F"/>
    <w:rsid w:val="00C0457A"/>
    <w:rsid w:val="00C0471E"/>
    <w:rsid w:val="00C04817"/>
    <w:rsid w:val="00C0487A"/>
    <w:rsid w:val="00C04AFA"/>
    <w:rsid w:val="00C04BBE"/>
    <w:rsid w:val="00C04C3A"/>
    <w:rsid w:val="00C04CC7"/>
    <w:rsid w:val="00C04E25"/>
    <w:rsid w:val="00C051F3"/>
    <w:rsid w:val="00C05700"/>
    <w:rsid w:val="00C05734"/>
    <w:rsid w:val="00C05796"/>
    <w:rsid w:val="00C05824"/>
    <w:rsid w:val="00C05C1F"/>
    <w:rsid w:val="00C05D57"/>
    <w:rsid w:val="00C05D94"/>
    <w:rsid w:val="00C05EAC"/>
    <w:rsid w:val="00C05F53"/>
    <w:rsid w:val="00C06099"/>
    <w:rsid w:val="00C063B1"/>
    <w:rsid w:val="00C06488"/>
    <w:rsid w:val="00C06489"/>
    <w:rsid w:val="00C06964"/>
    <w:rsid w:val="00C069F1"/>
    <w:rsid w:val="00C06A12"/>
    <w:rsid w:val="00C06B5D"/>
    <w:rsid w:val="00C06C93"/>
    <w:rsid w:val="00C06FF1"/>
    <w:rsid w:val="00C07230"/>
    <w:rsid w:val="00C07269"/>
    <w:rsid w:val="00C07457"/>
    <w:rsid w:val="00C07484"/>
    <w:rsid w:val="00C074CD"/>
    <w:rsid w:val="00C07591"/>
    <w:rsid w:val="00C076E6"/>
    <w:rsid w:val="00C07816"/>
    <w:rsid w:val="00C07881"/>
    <w:rsid w:val="00C079A2"/>
    <w:rsid w:val="00C07A1D"/>
    <w:rsid w:val="00C07BC9"/>
    <w:rsid w:val="00C07C22"/>
    <w:rsid w:val="00C07E04"/>
    <w:rsid w:val="00C07EE6"/>
    <w:rsid w:val="00C10065"/>
    <w:rsid w:val="00C100E2"/>
    <w:rsid w:val="00C1032B"/>
    <w:rsid w:val="00C10454"/>
    <w:rsid w:val="00C107C3"/>
    <w:rsid w:val="00C107CF"/>
    <w:rsid w:val="00C10A17"/>
    <w:rsid w:val="00C10B4F"/>
    <w:rsid w:val="00C10B5A"/>
    <w:rsid w:val="00C10DE2"/>
    <w:rsid w:val="00C10E9D"/>
    <w:rsid w:val="00C10F0D"/>
    <w:rsid w:val="00C11075"/>
    <w:rsid w:val="00C1125B"/>
    <w:rsid w:val="00C11728"/>
    <w:rsid w:val="00C11A0E"/>
    <w:rsid w:val="00C11A95"/>
    <w:rsid w:val="00C11E0A"/>
    <w:rsid w:val="00C11E8C"/>
    <w:rsid w:val="00C11F3C"/>
    <w:rsid w:val="00C12008"/>
    <w:rsid w:val="00C12350"/>
    <w:rsid w:val="00C12681"/>
    <w:rsid w:val="00C12694"/>
    <w:rsid w:val="00C12775"/>
    <w:rsid w:val="00C12BDF"/>
    <w:rsid w:val="00C12C08"/>
    <w:rsid w:val="00C12CB7"/>
    <w:rsid w:val="00C12EA9"/>
    <w:rsid w:val="00C12F5B"/>
    <w:rsid w:val="00C13520"/>
    <w:rsid w:val="00C13533"/>
    <w:rsid w:val="00C138B2"/>
    <w:rsid w:val="00C13B3A"/>
    <w:rsid w:val="00C13DB3"/>
    <w:rsid w:val="00C13DE1"/>
    <w:rsid w:val="00C13E7A"/>
    <w:rsid w:val="00C14226"/>
    <w:rsid w:val="00C142E6"/>
    <w:rsid w:val="00C14381"/>
    <w:rsid w:val="00C144FA"/>
    <w:rsid w:val="00C146AB"/>
    <w:rsid w:val="00C14708"/>
    <w:rsid w:val="00C14F9B"/>
    <w:rsid w:val="00C14FAB"/>
    <w:rsid w:val="00C15093"/>
    <w:rsid w:val="00C15305"/>
    <w:rsid w:val="00C155EF"/>
    <w:rsid w:val="00C15A91"/>
    <w:rsid w:val="00C15A93"/>
    <w:rsid w:val="00C15AE5"/>
    <w:rsid w:val="00C15BE3"/>
    <w:rsid w:val="00C15E35"/>
    <w:rsid w:val="00C15E86"/>
    <w:rsid w:val="00C15F2A"/>
    <w:rsid w:val="00C15F42"/>
    <w:rsid w:val="00C16067"/>
    <w:rsid w:val="00C1610B"/>
    <w:rsid w:val="00C1611D"/>
    <w:rsid w:val="00C16276"/>
    <w:rsid w:val="00C162C5"/>
    <w:rsid w:val="00C16551"/>
    <w:rsid w:val="00C1667F"/>
    <w:rsid w:val="00C16762"/>
    <w:rsid w:val="00C168B7"/>
    <w:rsid w:val="00C16C9A"/>
    <w:rsid w:val="00C17336"/>
    <w:rsid w:val="00C17456"/>
    <w:rsid w:val="00C1746C"/>
    <w:rsid w:val="00C175E4"/>
    <w:rsid w:val="00C17653"/>
    <w:rsid w:val="00C1772C"/>
    <w:rsid w:val="00C1796A"/>
    <w:rsid w:val="00C179BD"/>
    <w:rsid w:val="00C17AF9"/>
    <w:rsid w:val="00C17EE6"/>
    <w:rsid w:val="00C20100"/>
    <w:rsid w:val="00C20364"/>
    <w:rsid w:val="00C2066A"/>
    <w:rsid w:val="00C207BA"/>
    <w:rsid w:val="00C209B0"/>
    <w:rsid w:val="00C20B4B"/>
    <w:rsid w:val="00C20F0C"/>
    <w:rsid w:val="00C20F6C"/>
    <w:rsid w:val="00C21108"/>
    <w:rsid w:val="00C21138"/>
    <w:rsid w:val="00C2116D"/>
    <w:rsid w:val="00C212EA"/>
    <w:rsid w:val="00C2136D"/>
    <w:rsid w:val="00C2156B"/>
    <w:rsid w:val="00C215FD"/>
    <w:rsid w:val="00C2161E"/>
    <w:rsid w:val="00C21743"/>
    <w:rsid w:val="00C21897"/>
    <w:rsid w:val="00C21AF8"/>
    <w:rsid w:val="00C21B60"/>
    <w:rsid w:val="00C21D91"/>
    <w:rsid w:val="00C21DB3"/>
    <w:rsid w:val="00C22176"/>
    <w:rsid w:val="00C2217B"/>
    <w:rsid w:val="00C22263"/>
    <w:rsid w:val="00C22348"/>
    <w:rsid w:val="00C223E3"/>
    <w:rsid w:val="00C22494"/>
    <w:rsid w:val="00C225C6"/>
    <w:rsid w:val="00C2268B"/>
    <w:rsid w:val="00C226E3"/>
    <w:rsid w:val="00C22A3E"/>
    <w:rsid w:val="00C22B2A"/>
    <w:rsid w:val="00C22ED4"/>
    <w:rsid w:val="00C22EF6"/>
    <w:rsid w:val="00C23036"/>
    <w:rsid w:val="00C2325A"/>
    <w:rsid w:val="00C232E0"/>
    <w:rsid w:val="00C23472"/>
    <w:rsid w:val="00C2353E"/>
    <w:rsid w:val="00C23688"/>
    <w:rsid w:val="00C236E5"/>
    <w:rsid w:val="00C2371D"/>
    <w:rsid w:val="00C23B71"/>
    <w:rsid w:val="00C23D5B"/>
    <w:rsid w:val="00C23E11"/>
    <w:rsid w:val="00C23E1B"/>
    <w:rsid w:val="00C23F35"/>
    <w:rsid w:val="00C23F6E"/>
    <w:rsid w:val="00C23F87"/>
    <w:rsid w:val="00C24181"/>
    <w:rsid w:val="00C242BC"/>
    <w:rsid w:val="00C242FF"/>
    <w:rsid w:val="00C2439B"/>
    <w:rsid w:val="00C247C5"/>
    <w:rsid w:val="00C2490D"/>
    <w:rsid w:val="00C24B5E"/>
    <w:rsid w:val="00C24BAB"/>
    <w:rsid w:val="00C24D16"/>
    <w:rsid w:val="00C24EC9"/>
    <w:rsid w:val="00C24F18"/>
    <w:rsid w:val="00C2534F"/>
    <w:rsid w:val="00C2550A"/>
    <w:rsid w:val="00C25664"/>
    <w:rsid w:val="00C258C9"/>
    <w:rsid w:val="00C25A14"/>
    <w:rsid w:val="00C25A93"/>
    <w:rsid w:val="00C25BEC"/>
    <w:rsid w:val="00C25BF5"/>
    <w:rsid w:val="00C25C75"/>
    <w:rsid w:val="00C25F65"/>
    <w:rsid w:val="00C26077"/>
    <w:rsid w:val="00C2619A"/>
    <w:rsid w:val="00C26252"/>
    <w:rsid w:val="00C262CA"/>
    <w:rsid w:val="00C262DA"/>
    <w:rsid w:val="00C2635D"/>
    <w:rsid w:val="00C266C4"/>
    <w:rsid w:val="00C267E3"/>
    <w:rsid w:val="00C26A45"/>
    <w:rsid w:val="00C26CD2"/>
    <w:rsid w:val="00C26CF7"/>
    <w:rsid w:val="00C26E03"/>
    <w:rsid w:val="00C26E6D"/>
    <w:rsid w:val="00C26EC3"/>
    <w:rsid w:val="00C26EDA"/>
    <w:rsid w:val="00C26EF2"/>
    <w:rsid w:val="00C26F18"/>
    <w:rsid w:val="00C270DA"/>
    <w:rsid w:val="00C270FE"/>
    <w:rsid w:val="00C27661"/>
    <w:rsid w:val="00C276A4"/>
    <w:rsid w:val="00C276AC"/>
    <w:rsid w:val="00C27759"/>
    <w:rsid w:val="00C278E3"/>
    <w:rsid w:val="00C30058"/>
    <w:rsid w:val="00C30099"/>
    <w:rsid w:val="00C300C2"/>
    <w:rsid w:val="00C30405"/>
    <w:rsid w:val="00C3045B"/>
    <w:rsid w:val="00C30587"/>
    <w:rsid w:val="00C305AE"/>
    <w:rsid w:val="00C3096C"/>
    <w:rsid w:val="00C30A7E"/>
    <w:rsid w:val="00C30B5A"/>
    <w:rsid w:val="00C30B7A"/>
    <w:rsid w:val="00C30C3C"/>
    <w:rsid w:val="00C30EC7"/>
    <w:rsid w:val="00C30F24"/>
    <w:rsid w:val="00C30FD1"/>
    <w:rsid w:val="00C3153B"/>
    <w:rsid w:val="00C316BA"/>
    <w:rsid w:val="00C316D4"/>
    <w:rsid w:val="00C31705"/>
    <w:rsid w:val="00C317A2"/>
    <w:rsid w:val="00C317C7"/>
    <w:rsid w:val="00C31906"/>
    <w:rsid w:val="00C319BD"/>
    <w:rsid w:val="00C31ACA"/>
    <w:rsid w:val="00C31BCE"/>
    <w:rsid w:val="00C31C32"/>
    <w:rsid w:val="00C31CF2"/>
    <w:rsid w:val="00C31D57"/>
    <w:rsid w:val="00C31EBF"/>
    <w:rsid w:val="00C31EDB"/>
    <w:rsid w:val="00C320C9"/>
    <w:rsid w:val="00C3212E"/>
    <w:rsid w:val="00C32233"/>
    <w:rsid w:val="00C32278"/>
    <w:rsid w:val="00C32287"/>
    <w:rsid w:val="00C3239B"/>
    <w:rsid w:val="00C323A5"/>
    <w:rsid w:val="00C323A6"/>
    <w:rsid w:val="00C325EC"/>
    <w:rsid w:val="00C32892"/>
    <w:rsid w:val="00C3297F"/>
    <w:rsid w:val="00C32C20"/>
    <w:rsid w:val="00C32D49"/>
    <w:rsid w:val="00C32D5B"/>
    <w:rsid w:val="00C32DA8"/>
    <w:rsid w:val="00C32F51"/>
    <w:rsid w:val="00C33049"/>
    <w:rsid w:val="00C33191"/>
    <w:rsid w:val="00C331CC"/>
    <w:rsid w:val="00C3331A"/>
    <w:rsid w:val="00C3332D"/>
    <w:rsid w:val="00C33453"/>
    <w:rsid w:val="00C334CB"/>
    <w:rsid w:val="00C335D1"/>
    <w:rsid w:val="00C336C2"/>
    <w:rsid w:val="00C338BE"/>
    <w:rsid w:val="00C339A9"/>
    <w:rsid w:val="00C33BE5"/>
    <w:rsid w:val="00C33C4C"/>
    <w:rsid w:val="00C33EAC"/>
    <w:rsid w:val="00C33F5B"/>
    <w:rsid w:val="00C33F88"/>
    <w:rsid w:val="00C34331"/>
    <w:rsid w:val="00C343D2"/>
    <w:rsid w:val="00C343FC"/>
    <w:rsid w:val="00C34481"/>
    <w:rsid w:val="00C3459E"/>
    <w:rsid w:val="00C34652"/>
    <w:rsid w:val="00C34676"/>
    <w:rsid w:val="00C34836"/>
    <w:rsid w:val="00C34842"/>
    <w:rsid w:val="00C348BA"/>
    <w:rsid w:val="00C3496B"/>
    <w:rsid w:val="00C34A9D"/>
    <w:rsid w:val="00C34AD1"/>
    <w:rsid w:val="00C34CEA"/>
    <w:rsid w:val="00C34D93"/>
    <w:rsid w:val="00C35163"/>
    <w:rsid w:val="00C351B4"/>
    <w:rsid w:val="00C35279"/>
    <w:rsid w:val="00C352ED"/>
    <w:rsid w:val="00C3546D"/>
    <w:rsid w:val="00C35807"/>
    <w:rsid w:val="00C35A67"/>
    <w:rsid w:val="00C35B74"/>
    <w:rsid w:val="00C35B89"/>
    <w:rsid w:val="00C35BCB"/>
    <w:rsid w:val="00C35BE1"/>
    <w:rsid w:val="00C35F0A"/>
    <w:rsid w:val="00C35F5D"/>
    <w:rsid w:val="00C3606A"/>
    <w:rsid w:val="00C360C1"/>
    <w:rsid w:val="00C3651F"/>
    <w:rsid w:val="00C36619"/>
    <w:rsid w:val="00C36633"/>
    <w:rsid w:val="00C3664A"/>
    <w:rsid w:val="00C3685C"/>
    <w:rsid w:val="00C36ACD"/>
    <w:rsid w:val="00C36D88"/>
    <w:rsid w:val="00C36E0F"/>
    <w:rsid w:val="00C36E9D"/>
    <w:rsid w:val="00C36F51"/>
    <w:rsid w:val="00C36FF7"/>
    <w:rsid w:val="00C37083"/>
    <w:rsid w:val="00C3713C"/>
    <w:rsid w:val="00C372C4"/>
    <w:rsid w:val="00C3759C"/>
    <w:rsid w:val="00C37832"/>
    <w:rsid w:val="00C37924"/>
    <w:rsid w:val="00C37A53"/>
    <w:rsid w:val="00C37BC9"/>
    <w:rsid w:val="00C37C09"/>
    <w:rsid w:val="00C37C17"/>
    <w:rsid w:val="00C37C86"/>
    <w:rsid w:val="00C37CF7"/>
    <w:rsid w:val="00C37D10"/>
    <w:rsid w:val="00C37D38"/>
    <w:rsid w:val="00C37DE4"/>
    <w:rsid w:val="00C37EC9"/>
    <w:rsid w:val="00C37F56"/>
    <w:rsid w:val="00C40569"/>
    <w:rsid w:val="00C405A7"/>
    <w:rsid w:val="00C405FB"/>
    <w:rsid w:val="00C407F9"/>
    <w:rsid w:val="00C40807"/>
    <w:rsid w:val="00C408C4"/>
    <w:rsid w:val="00C40B64"/>
    <w:rsid w:val="00C40C18"/>
    <w:rsid w:val="00C40CBC"/>
    <w:rsid w:val="00C40F56"/>
    <w:rsid w:val="00C41277"/>
    <w:rsid w:val="00C412B1"/>
    <w:rsid w:val="00C4152B"/>
    <w:rsid w:val="00C415F2"/>
    <w:rsid w:val="00C4199A"/>
    <w:rsid w:val="00C4199C"/>
    <w:rsid w:val="00C41A20"/>
    <w:rsid w:val="00C41B09"/>
    <w:rsid w:val="00C41DDD"/>
    <w:rsid w:val="00C41FF3"/>
    <w:rsid w:val="00C42312"/>
    <w:rsid w:val="00C42422"/>
    <w:rsid w:val="00C426B2"/>
    <w:rsid w:val="00C427C0"/>
    <w:rsid w:val="00C42801"/>
    <w:rsid w:val="00C4286F"/>
    <w:rsid w:val="00C4291A"/>
    <w:rsid w:val="00C42960"/>
    <w:rsid w:val="00C42DA7"/>
    <w:rsid w:val="00C4329A"/>
    <w:rsid w:val="00C43388"/>
    <w:rsid w:val="00C4360B"/>
    <w:rsid w:val="00C43739"/>
    <w:rsid w:val="00C4374F"/>
    <w:rsid w:val="00C4376F"/>
    <w:rsid w:val="00C4390F"/>
    <w:rsid w:val="00C43A1A"/>
    <w:rsid w:val="00C43B52"/>
    <w:rsid w:val="00C43D1F"/>
    <w:rsid w:val="00C440A7"/>
    <w:rsid w:val="00C44137"/>
    <w:rsid w:val="00C44177"/>
    <w:rsid w:val="00C44290"/>
    <w:rsid w:val="00C4436C"/>
    <w:rsid w:val="00C4460C"/>
    <w:rsid w:val="00C446A2"/>
    <w:rsid w:val="00C4478E"/>
    <w:rsid w:val="00C44C0B"/>
    <w:rsid w:val="00C44EA7"/>
    <w:rsid w:val="00C4502E"/>
    <w:rsid w:val="00C45155"/>
    <w:rsid w:val="00C453BB"/>
    <w:rsid w:val="00C45421"/>
    <w:rsid w:val="00C45422"/>
    <w:rsid w:val="00C454CB"/>
    <w:rsid w:val="00C454E3"/>
    <w:rsid w:val="00C456C3"/>
    <w:rsid w:val="00C457BC"/>
    <w:rsid w:val="00C45A0D"/>
    <w:rsid w:val="00C45A4C"/>
    <w:rsid w:val="00C45B36"/>
    <w:rsid w:val="00C45BC7"/>
    <w:rsid w:val="00C45BD9"/>
    <w:rsid w:val="00C45C5D"/>
    <w:rsid w:val="00C45FA0"/>
    <w:rsid w:val="00C45FA2"/>
    <w:rsid w:val="00C46101"/>
    <w:rsid w:val="00C46197"/>
    <w:rsid w:val="00C461B2"/>
    <w:rsid w:val="00C46291"/>
    <w:rsid w:val="00C462B7"/>
    <w:rsid w:val="00C46331"/>
    <w:rsid w:val="00C463DA"/>
    <w:rsid w:val="00C464CD"/>
    <w:rsid w:val="00C464F7"/>
    <w:rsid w:val="00C467E6"/>
    <w:rsid w:val="00C468A5"/>
    <w:rsid w:val="00C46BAF"/>
    <w:rsid w:val="00C46C58"/>
    <w:rsid w:val="00C46E08"/>
    <w:rsid w:val="00C46EA6"/>
    <w:rsid w:val="00C46F26"/>
    <w:rsid w:val="00C4732D"/>
    <w:rsid w:val="00C47396"/>
    <w:rsid w:val="00C478C0"/>
    <w:rsid w:val="00C47B96"/>
    <w:rsid w:val="00C47C8E"/>
    <w:rsid w:val="00C47E13"/>
    <w:rsid w:val="00C47FB0"/>
    <w:rsid w:val="00C5002D"/>
    <w:rsid w:val="00C500FB"/>
    <w:rsid w:val="00C50243"/>
    <w:rsid w:val="00C502A1"/>
    <w:rsid w:val="00C50526"/>
    <w:rsid w:val="00C50532"/>
    <w:rsid w:val="00C505D0"/>
    <w:rsid w:val="00C506CC"/>
    <w:rsid w:val="00C50782"/>
    <w:rsid w:val="00C508D5"/>
    <w:rsid w:val="00C50D86"/>
    <w:rsid w:val="00C50F7E"/>
    <w:rsid w:val="00C512A7"/>
    <w:rsid w:val="00C512C5"/>
    <w:rsid w:val="00C513BE"/>
    <w:rsid w:val="00C513C6"/>
    <w:rsid w:val="00C514B9"/>
    <w:rsid w:val="00C51741"/>
    <w:rsid w:val="00C51791"/>
    <w:rsid w:val="00C51AD3"/>
    <w:rsid w:val="00C51C06"/>
    <w:rsid w:val="00C51E37"/>
    <w:rsid w:val="00C522F9"/>
    <w:rsid w:val="00C52329"/>
    <w:rsid w:val="00C5239C"/>
    <w:rsid w:val="00C523B9"/>
    <w:rsid w:val="00C52493"/>
    <w:rsid w:val="00C525FF"/>
    <w:rsid w:val="00C526EA"/>
    <w:rsid w:val="00C52B11"/>
    <w:rsid w:val="00C52BF4"/>
    <w:rsid w:val="00C52C00"/>
    <w:rsid w:val="00C52F21"/>
    <w:rsid w:val="00C52F54"/>
    <w:rsid w:val="00C52FD1"/>
    <w:rsid w:val="00C531AA"/>
    <w:rsid w:val="00C5337A"/>
    <w:rsid w:val="00C534BE"/>
    <w:rsid w:val="00C534D6"/>
    <w:rsid w:val="00C53522"/>
    <w:rsid w:val="00C5359B"/>
    <w:rsid w:val="00C535D8"/>
    <w:rsid w:val="00C53892"/>
    <w:rsid w:val="00C538B9"/>
    <w:rsid w:val="00C53A47"/>
    <w:rsid w:val="00C53AF7"/>
    <w:rsid w:val="00C53C13"/>
    <w:rsid w:val="00C53C4D"/>
    <w:rsid w:val="00C53D93"/>
    <w:rsid w:val="00C53E02"/>
    <w:rsid w:val="00C53F93"/>
    <w:rsid w:val="00C53FFE"/>
    <w:rsid w:val="00C5414E"/>
    <w:rsid w:val="00C544B3"/>
    <w:rsid w:val="00C54536"/>
    <w:rsid w:val="00C54CA6"/>
    <w:rsid w:val="00C54EB4"/>
    <w:rsid w:val="00C54F1D"/>
    <w:rsid w:val="00C55060"/>
    <w:rsid w:val="00C550CA"/>
    <w:rsid w:val="00C55167"/>
    <w:rsid w:val="00C5528D"/>
    <w:rsid w:val="00C55357"/>
    <w:rsid w:val="00C55401"/>
    <w:rsid w:val="00C55452"/>
    <w:rsid w:val="00C554B5"/>
    <w:rsid w:val="00C55582"/>
    <w:rsid w:val="00C555E4"/>
    <w:rsid w:val="00C556FF"/>
    <w:rsid w:val="00C55992"/>
    <w:rsid w:val="00C55E82"/>
    <w:rsid w:val="00C5602C"/>
    <w:rsid w:val="00C56207"/>
    <w:rsid w:val="00C56247"/>
    <w:rsid w:val="00C563B6"/>
    <w:rsid w:val="00C56401"/>
    <w:rsid w:val="00C5649B"/>
    <w:rsid w:val="00C56526"/>
    <w:rsid w:val="00C56580"/>
    <w:rsid w:val="00C568A5"/>
    <w:rsid w:val="00C568D5"/>
    <w:rsid w:val="00C568FE"/>
    <w:rsid w:val="00C56EF2"/>
    <w:rsid w:val="00C570A6"/>
    <w:rsid w:val="00C571F2"/>
    <w:rsid w:val="00C57322"/>
    <w:rsid w:val="00C575B2"/>
    <w:rsid w:val="00C575E5"/>
    <w:rsid w:val="00C57713"/>
    <w:rsid w:val="00C577BB"/>
    <w:rsid w:val="00C579F3"/>
    <w:rsid w:val="00C57CEE"/>
    <w:rsid w:val="00C57DC9"/>
    <w:rsid w:val="00C57E1F"/>
    <w:rsid w:val="00C57E2B"/>
    <w:rsid w:val="00C57EE7"/>
    <w:rsid w:val="00C600B3"/>
    <w:rsid w:val="00C60130"/>
    <w:rsid w:val="00C60149"/>
    <w:rsid w:val="00C601C4"/>
    <w:rsid w:val="00C60308"/>
    <w:rsid w:val="00C60324"/>
    <w:rsid w:val="00C6037F"/>
    <w:rsid w:val="00C60395"/>
    <w:rsid w:val="00C603C9"/>
    <w:rsid w:val="00C605F6"/>
    <w:rsid w:val="00C60888"/>
    <w:rsid w:val="00C6089C"/>
    <w:rsid w:val="00C60991"/>
    <w:rsid w:val="00C60C4A"/>
    <w:rsid w:val="00C60D1C"/>
    <w:rsid w:val="00C60D45"/>
    <w:rsid w:val="00C60E2F"/>
    <w:rsid w:val="00C6106C"/>
    <w:rsid w:val="00C611FD"/>
    <w:rsid w:val="00C61277"/>
    <w:rsid w:val="00C61381"/>
    <w:rsid w:val="00C61461"/>
    <w:rsid w:val="00C61464"/>
    <w:rsid w:val="00C61A6E"/>
    <w:rsid w:val="00C61ABA"/>
    <w:rsid w:val="00C61B1A"/>
    <w:rsid w:val="00C61B47"/>
    <w:rsid w:val="00C61BD2"/>
    <w:rsid w:val="00C61E6F"/>
    <w:rsid w:val="00C61EC3"/>
    <w:rsid w:val="00C61F17"/>
    <w:rsid w:val="00C61F56"/>
    <w:rsid w:val="00C62073"/>
    <w:rsid w:val="00C62121"/>
    <w:rsid w:val="00C62270"/>
    <w:rsid w:val="00C62340"/>
    <w:rsid w:val="00C625AA"/>
    <w:rsid w:val="00C62970"/>
    <w:rsid w:val="00C629D7"/>
    <w:rsid w:val="00C62A33"/>
    <w:rsid w:val="00C62C5C"/>
    <w:rsid w:val="00C62DEE"/>
    <w:rsid w:val="00C62E06"/>
    <w:rsid w:val="00C633A7"/>
    <w:rsid w:val="00C63401"/>
    <w:rsid w:val="00C63413"/>
    <w:rsid w:val="00C63642"/>
    <w:rsid w:val="00C63841"/>
    <w:rsid w:val="00C638E6"/>
    <w:rsid w:val="00C63927"/>
    <w:rsid w:val="00C63971"/>
    <w:rsid w:val="00C63D1A"/>
    <w:rsid w:val="00C63F63"/>
    <w:rsid w:val="00C6432B"/>
    <w:rsid w:val="00C645EB"/>
    <w:rsid w:val="00C6485F"/>
    <w:rsid w:val="00C64A3C"/>
    <w:rsid w:val="00C64B13"/>
    <w:rsid w:val="00C64CF1"/>
    <w:rsid w:val="00C64F0B"/>
    <w:rsid w:val="00C64FFF"/>
    <w:rsid w:val="00C6504E"/>
    <w:rsid w:val="00C65132"/>
    <w:rsid w:val="00C65253"/>
    <w:rsid w:val="00C65532"/>
    <w:rsid w:val="00C6568E"/>
    <w:rsid w:val="00C65996"/>
    <w:rsid w:val="00C65B20"/>
    <w:rsid w:val="00C65C4F"/>
    <w:rsid w:val="00C65D7B"/>
    <w:rsid w:val="00C66256"/>
    <w:rsid w:val="00C6626F"/>
    <w:rsid w:val="00C66338"/>
    <w:rsid w:val="00C66375"/>
    <w:rsid w:val="00C6667C"/>
    <w:rsid w:val="00C668CE"/>
    <w:rsid w:val="00C66923"/>
    <w:rsid w:val="00C66BB3"/>
    <w:rsid w:val="00C66BE0"/>
    <w:rsid w:val="00C66C7E"/>
    <w:rsid w:val="00C66CB8"/>
    <w:rsid w:val="00C66E7B"/>
    <w:rsid w:val="00C66F21"/>
    <w:rsid w:val="00C66F42"/>
    <w:rsid w:val="00C67006"/>
    <w:rsid w:val="00C670E9"/>
    <w:rsid w:val="00C670F8"/>
    <w:rsid w:val="00C671D7"/>
    <w:rsid w:val="00C67227"/>
    <w:rsid w:val="00C67439"/>
    <w:rsid w:val="00C675DF"/>
    <w:rsid w:val="00C67695"/>
    <w:rsid w:val="00C6777A"/>
    <w:rsid w:val="00C67900"/>
    <w:rsid w:val="00C67E2D"/>
    <w:rsid w:val="00C67E87"/>
    <w:rsid w:val="00C67E8E"/>
    <w:rsid w:val="00C67F54"/>
    <w:rsid w:val="00C70099"/>
    <w:rsid w:val="00C7026A"/>
    <w:rsid w:val="00C70432"/>
    <w:rsid w:val="00C70532"/>
    <w:rsid w:val="00C70B1F"/>
    <w:rsid w:val="00C70C6D"/>
    <w:rsid w:val="00C70CDF"/>
    <w:rsid w:val="00C70E4A"/>
    <w:rsid w:val="00C7108A"/>
    <w:rsid w:val="00C71308"/>
    <w:rsid w:val="00C7137F"/>
    <w:rsid w:val="00C713B4"/>
    <w:rsid w:val="00C71401"/>
    <w:rsid w:val="00C71943"/>
    <w:rsid w:val="00C71BAB"/>
    <w:rsid w:val="00C71DA3"/>
    <w:rsid w:val="00C71F86"/>
    <w:rsid w:val="00C71F99"/>
    <w:rsid w:val="00C71FA8"/>
    <w:rsid w:val="00C7204F"/>
    <w:rsid w:val="00C72177"/>
    <w:rsid w:val="00C72193"/>
    <w:rsid w:val="00C723E3"/>
    <w:rsid w:val="00C723F6"/>
    <w:rsid w:val="00C724DE"/>
    <w:rsid w:val="00C725A3"/>
    <w:rsid w:val="00C72756"/>
    <w:rsid w:val="00C727F8"/>
    <w:rsid w:val="00C7284C"/>
    <w:rsid w:val="00C72960"/>
    <w:rsid w:val="00C72980"/>
    <w:rsid w:val="00C72BEA"/>
    <w:rsid w:val="00C72BF8"/>
    <w:rsid w:val="00C72D5C"/>
    <w:rsid w:val="00C72E7F"/>
    <w:rsid w:val="00C72EA8"/>
    <w:rsid w:val="00C73113"/>
    <w:rsid w:val="00C73149"/>
    <w:rsid w:val="00C73540"/>
    <w:rsid w:val="00C7373A"/>
    <w:rsid w:val="00C7373C"/>
    <w:rsid w:val="00C7392E"/>
    <w:rsid w:val="00C73BC4"/>
    <w:rsid w:val="00C73E8E"/>
    <w:rsid w:val="00C7412B"/>
    <w:rsid w:val="00C743F9"/>
    <w:rsid w:val="00C7443D"/>
    <w:rsid w:val="00C74669"/>
    <w:rsid w:val="00C746DD"/>
    <w:rsid w:val="00C747C6"/>
    <w:rsid w:val="00C74B8C"/>
    <w:rsid w:val="00C74D58"/>
    <w:rsid w:val="00C74E36"/>
    <w:rsid w:val="00C74E54"/>
    <w:rsid w:val="00C74F7E"/>
    <w:rsid w:val="00C74FCB"/>
    <w:rsid w:val="00C74FCF"/>
    <w:rsid w:val="00C7507D"/>
    <w:rsid w:val="00C75294"/>
    <w:rsid w:val="00C75449"/>
    <w:rsid w:val="00C75655"/>
    <w:rsid w:val="00C75A4F"/>
    <w:rsid w:val="00C75D55"/>
    <w:rsid w:val="00C75F76"/>
    <w:rsid w:val="00C76072"/>
    <w:rsid w:val="00C760F4"/>
    <w:rsid w:val="00C76105"/>
    <w:rsid w:val="00C76170"/>
    <w:rsid w:val="00C7621E"/>
    <w:rsid w:val="00C76259"/>
    <w:rsid w:val="00C768D1"/>
    <w:rsid w:val="00C769D0"/>
    <w:rsid w:val="00C76C15"/>
    <w:rsid w:val="00C76C5C"/>
    <w:rsid w:val="00C76CCD"/>
    <w:rsid w:val="00C76DC0"/>
    <w:rsid w:val="00C76E64"/>
    <w:rsid w:val="00C7719B"/>
    <w:rsid w:val="00C77201"/>
    <w:rsid w:val="00C77279"/>
    <w:rsid w:val="00C77366"/>
    <w:rsid w:val="00C773B3"/>
    <w:rsid w:val="00C774B4"/>
    <w:rsid w:val="00C777CB"/>
    <w:rsid w:val="00C77EEE"/>
    <w:rsid w:val="00C80269"/>
    <w:rsid w:val="00C802C6"/>
    <w:rsid w:val="00C80461"/>
    <w:rsid w:val="00C804A3"/>
    <w:rsid w:val="00C804C2"/>
    <w:rsid w:val="00C807A7"/>
    <w:rsid w:val="00C80907"/>
    <w:rsid w:val="00C80991"/>
    <w:rsid w:val="00C80A1A"/>
    <w:rsid w:val="00C80A1F"/>
    <w:rsid w:val="00C80A60"/>
    <w:rsid w:val="00C80BDC"/>
    <w:rsid w:val="00C80C8F"/>
    <w:rsid w:val="00C80EEE"/>
    <w:rsid w:val="00C80F59"/>
    <w:rsid w:val="00C81315"/>
    <w:rsid w:val="00C8151C"/>
    <w:rsid w:val="00C8158D"/>
    <w:rsid w:val="00C8159D"/>
    <w:rsid w:val="00C81641"/>
    <w:rsid w:val="00C8170E"/>
    <w:rsid w:val="00C8176A"/>
    <w:rsid w:val="00C81770"/>
    <w:rsid w:val="00C81803"/>
    <w:rsid w:val="00C81815"/>
    <w:rsid w:val="00C819B4"/>
    <w:rsid w:val="00C819F9"/>
    <w:rsid w:val="00C82040"/>
    <w:rsid w:val="00C82055"/>
    <w:rsid w:val="00C822F3"/>
    <w:rsid w:val="00C82364"/>
    <w:rsid w:val="00C8268F"/>
    <w:rsid w:val="00C82C99"/>
    <w:rsid w:val="00C82D29"/>
    <w:rsid w:val="00C83071"/>
    <w:rsid w:val="00C830C7"/>
    <w:rsid w:val="00C83496"/>
    <w:rsid w:val="00C83535"/>
    <w:rsid w:val="00C835CF"/>
    <w:rsid w:val="00C835F4"/>
    <w:rsid w:val="00C836E0"/>
    <w:rsid w:val="00C83763"/>
    <w:rsid w:val="00C837DC"/>
    <w:rsid w:val="00C83805"/>
    <w:rsid w:val="00C83C41"/>
    <w:rsid w:val="00C83D84"/>
    <w:rsid w:val="00C83E22"/>
    <w:rsid w:val="00C83FD5"/>
    <w:rsid w:val="00C84164"/>
    <w:rsid w:val="00C8419A"/>
    <w:rsid w:val="00C8419C"/>
    <w:rsid w:val="00C841A0"/>
    <w:rsid w:val="00C843A5"/>
    <w:rsid w:val="00C845C5"/>
    <w:rsid w:val="00C84653"/>
    <w:rsid w:val="00C84756"/>
    <w:rsid w:val="00C847EC"/>
    <w:rsid w:val="00C84806"/>
    <w:rsid w:val="00C849ED"/>
    <w:rsid w:val="00C84BAD"/>
    <w:rsid w:val="00C84C87"/>
    <w:rsid w:val="00C84D20"/>
    <w:rsid w:val="00C84FB2"/>
    <w:rsid w:val="00C8524F"/>
    <w:rsid w:val="00C85377"/>
    <w:rsid w:val="00C853CF"/>
    <w:rsid w:val="00C85413"/>
    <w:rsid w:val="00C858EA"/>
    <w:rsid w:val="00C8596C"/>
    <w:rsid w:val="00C85970"/>
    <w:rsid w:val="00C85A49"/>
    <w:rsid w:val="00C85B2A"/>
    <w:rsid w:val="00C85C4C"/>
    <w:rsid w:val="00C85D88"/>
    <w:rsid w:val="00C85DA8"/>
    <w:rsid w:val="00C85DDB"/>
    <w:rsid w:val="00C85E06"/>
    <w:rsid w:val="00C85E09"/>
    <w:rsid w:val="00C85E80"/>
    <w:rsid w:val="00C86032"/>
    <w:rsid w:val="00C86067"/>
    <w:rsid w:val="00C860CE"/>
    <w:rsid w:val="00C86353"/>
    <w:rsid w:val="00C86433"/>
    <w:rsid w:val="00C864D2"/>
    <w:rsid w:val="00C8657D"/>
    <w:rsid w:val="00C866AC"/>
    <w:rsid w:val="00C866F4"/>
    <w:rsid w:val="00C86734"/>
    <w:rsid w:val="00C86D02"/>
    <w:rsid w:val="00C86D67"/>
    <w:rsid w:val="00C86D73"/>
    <w:rsid w:val="00C86DB9"/>
    <w:rsid w:val="00C8707D"/>
    <w:rsid w:val="00C872B9"/>
    <w:rsid w:val="00C873DE"/>
    <w:rsid w:val="00C87436"/>
    <w:rsid w:val="00C87721"/>
    <w:rsid w:val="00C8779B"/>
    <w:rsid w:val="00C87A01"/>
    <w:rsid w:val="00C87C30"/>
    <w:rsid w:val="00C87CC3"/>
    <w:rsid w:val="00C87F63"/>
    <w:rsid w:val="00C87FDD"/>
    <w:rsid w:val="00C90019"/>
    <w:rsid w:val="00C90423"/>
    <w:rsid w:val="00C90664"/>
    <w:rsid w:val="00C90852"/>
    <w:rsid w:val="00C908F2"/>
    <w:rsid w:val="00C90DEE"/>
    <w:rsid w:val="00C9101D"/>
    <w:rsid w:val="00C91062"/>
    <w:rsid w:val="00C911AB"/>
    <w:rsid w:val="00C91333"/>
    <w:rsid w:val="00C9139E"/>
    <w:rsid w:val="00C91410"/>
    <w:rsid w:val="00C91472"/>
    <w:rsid w:val="00C914C5"/>
    <w:rsid w:val="00C91606"/>
    <w:rsid w:val="00C91651"/>
    <w:rsid w:val="00C916D3"/>
    <w:rsid w:val="00C917A4"/>
    <w:rsid w:val="00C91C7F"/>
    <w:rsid w:val="00C91E23"/>
    <w:rsid w:val="00C91E83"/>
    <w:rsid w:val="00C922A2"/>
    <w:rsid w:val="00C922F5"/>
    <w:rsid w:val="00C924B5"/>
    <w:rsid w:val="00C9259C"/>
    <w:rsid w:val="00C925CD"/>
    <w:rsid w:val="00C9264B"/>
    <w:rsid w:val="00C92724"/>
    <w:rsid w:val="00C92E66"/>
    <w:rsid w:val="00C92FCA"/>
    <w:rsid w:val="00C92FFD"/>
    <w:rsid w:val="00C930BD"/>
    <w:rsid w:val="00C9357F"/>
    <w:rsid w:val="00C93871"/>
    <w:rsid w:val="00C938D4"/>
    <w:rsid w:val="00C938E0"/>
    <w:rsid w:val="00C939CA"/>
    <w:rsid w:val="00C93AB6"/>
    <w:rsid w:val="00C93C29"/>
    <w:rsid w:val="00C93F97"/>
    <w:rsid w:val="00C94735"/>
    <w:rsid w:val="00C94C93"/>
    <w:rsid w:val="00C94E94"/>
    <w:rsid w:val="00C9517F"/>
    <w:rsid w:val="00C9521B"/>
    <w:rsid w:val="00C95249"/>
    <w:rsid w:val="00C9546B"/>
    <w:rsid w:val="00C95777"/>
    <w:rsid w:val="00C95B0F"/>
    <w:rsid w:val="00C95C24"/>
    <w:rsid w:val="00C95DEB"/>
    <w:rsid w:val="00C95EB6"/>
    <w:rsid w:val="00C9608B"/>
    <w:rsid w:val="00C9624F"/>
    <w:rsid w:val="00C96475"/>
    <w:rsid w:val="00C9674B"/>
    <w:rsid w:val="00C968D5"/>
    <w:rsid w:val="00C96E88"/>
    <w:rsid w:val="00C96EBC"/>
    <w:rsid w:val="00C96F25"/>
    <w:rsid w:val="00C96F4C"/>
    <w:rsid w:val="00C96F70"/>
    <w:rsid w:val="00C97552"/>
    <w:rsid w:val="00C9772B"/>
    <w:rsid w:val="00C9777D"/>
    <w:rsid w:val="00C977FB"/>
    <w:rsid w:val="00C979EF"/>
    <w:rsid w:val="00C979F6"/>
    <w:rsid w:val="00C97BD7"/>
    <w:rsid w:val="00C97C5E"/>
    <w:rsid w:val="00C97CEE"/>
    <w:rsid w:val="00CA003E"/>
    <w:rsid w:val="00CA00BE"/>
    <w:rsid w:val="00CA01D7"/>
    <w:rsid w:val="00CA07AE"/>
    <w:rsid w:val="00CA0800"/>
    <w:rsid w:val="00CA08DE"/>
    <w:rsid w:val="00CA0927"/>
    <w:rsid w:val="00CA0AB5"/>
    <w:rsid w:val="00CA0E9C"/>
    <w:rsid w:val="00CA0F5A"/>
    <w:rsid w:val="00CA15AC"/>
    <w:rsid w:val="00CA1634"/>
    <w:rsid w:val="00CA1677"/>
    <w:rsid w:val="00CA1775"/>
    <w:rsid w:val="00CA17DB"/>
    <w:rsid w:val="00CA1922"/>
    <w:rsid w:val="00CA1AC3"/>
    <w:rsid w:val="00CA1C18"/>
    <w:rsid w:val="00CA1D4B"/>
    <w:rsid w:val="00CA1D5F"/>
    <w:rsid w:val="00CA2015"/>
    <w:rsid w:val="00CA20A6"/>
    <w:rsid w:val="00CA2301"/>
    <w:rsid w:val="00CA23AC"/>
    <w:rsid w:val="00CA25C1"/>
    <w:rsid w:val="00CA26EA"/>
    <w:rsid w:val="00CA27A4"/>
    <w:rsid w:val="00CA2832"/>
    <w:rsid w:val="00CA29A5"/>
    <w:rsid w:val="00CA29CE"/>
    <w:rsid w:val="00CA29D5"/>
    <w:rsid w:val="00CA2A35"/>
    <w:rsid w:val="00CA2C14"/>
    <w:rsid w:val="00CA2FB2"/>
    <w:rsid w:val="00CA30A8"/>
    <w:rsid w:val="00CA3620"/>
    <w:rsid w:val="00CA3657"/>
    <w:rsid w:val="00CA3718"/>
    <w:rsid w:val="00CA384C"/>
    <w:rsid w:val="00CA3939"/>
    <w:rsid w:val="00CA3A31"/>
    <w:rsid w:val="00CA3D3A"/>
    <w:rsid w:val="00CA3F9E"/>
    <w:rsid w:val="00CA3FF5"/>
    <w:rsid w:val="00CA413D"/>
    <w:rsid w:val="00CA4232"/>
    <w:rsid w:val="00CA42D6"/>
    <w:rsid w:val="00CA461E"/>
    <w:rsid w:val="00CA46CC"/>
    <w:rsid w:val="00CA472E"/>
    <w:rsid w:val="00CA47B6"/>
    <w:rsid w:val="00CA4A43"/>
    <w:rsid w:val="00CA4AE0"/>
    <w:rsid w:val="00CA4D22"/>
    <w:rsid w:val="00CA4F14"/>
    <w:rsid w:val="00CA528A"/>
    <w:rsid w:val="00CA52DD"/>
    <w:rsid w:val="00CA5392"/>
    <w:rsid w:val="00CA54BC"/>
    <w:rsid w:val="00CA558F"/>
    <w:rsid w:val="00CA5C60"/>
    <w:rsid w:val="00CA5D3B"/>
    <w:rsid w:val="00CA5DC2"/>
    <w:rsid w:val="00CA5E26"/>
    <w:rsid w:val="00CA5F5D"/>
    <w:rsid w:val="00CA6252"/>
    <w:rsid w:val="00CA635F"/>
    <w:rsid w:val="00CA645F"/>
    <w:rsid w:val="00CA6507"/>
    <w:rsid w:val="00CA6810"/>
    <w:rsid w:val="00CA689E"/>
    <w:rsid w:val="00CA696F"/>
    <w:rsid w:val="00CA6B16"/>
    <w:rsid w:val="00CA6C09"/>
    <w:rsid w:val="00CA6CC1"/>
    <w:rsid w:val="00CA6DD7"/>
    <w:rsid w:val="00CA6DEB"/>
    <w:rsid w:val="00CA6E05"/>
    <w:rsid w:val="00CA6E83"/>
    <w:rsid w:val="00CA6EBC"/>
    <w:rsid w:val="00CA73B7"/>
    <w:rsid w:val="00CA74AF"/>
    <w:rsid w:val="00CA75AB"/>
    <w:rsid w:val="00CA764E"/>
    <w:rsid w:val="00CA7730"/>
    <w:rsid w:val="00CA77F3"/>
    <w:rsid w:val="00CA7C9F"/>
    <w:rsid w:val="00CA7CB3"/>
    <w:rsid w:val="00CA7FC1"/>
    <w:rsid w:val="00CA7FCD"/>
    <w:rsid w:val="00CB00B3"/>
    <w:rsid w:val="00CB0628"/>
    <w:rsid w:val="00CB0A72"/>
    <w:rsid w:val="00CB0BB1"/>
    <w:rsid w:val="00CB0C1A"/>
    <w:rsid w:val="00CB0D1B"/>
    <w:rsid w:val="00CB0EF5"/>
    <w:rsid w:val="00CB1055"/>
    <w:rsid w:val="00CB109E"/>
    <w:rsid w:val="00CB11C2"/>
    <w:rsid w:val="00CB1242"/>
    <w:rsid w:val="00CB1369"/>
    <w:rsid w:val="00CB139C"/>
    <w:rsid w:val="00CB15E9"/>
    <w:rsid w:val="00CB17FD"/>
    <w:rsid w:val="00CB18AB"/>
    <w:rsid w:val="00CB207D"/>
    <w:rsid w:val="00CB2184"/>
    <w:rsid w:val="00CB21E9"/>
    <w:rsid w:val="00CB233F"/>
    <w:rsid w:val="00CB24AF"/>
    <w:rsid w:val="00CB272A"/>
    <w:rsid w:val="00CB294D"/>
    <w:rsid w:val="00CB2A1E"/>
    <w:rsid w:val="00CB2A60"/>
    <w:rsid w:val="00CB2B5A"/>
    <w:rsid w:val="00CB2BD5"/>
    <w:rsid w:val="00CB2D60"/>
    <w:rsid w:val="00CB2D9A"/>
    <w:rsid w:val="00CB2FEB"/>
    <w:rsid w:val="00CB30D6"/>
    <w:rsid w:val="00CB317E"/>
    <w:rsid w:val="00CB3297"/>
    <w:rsid w:val="00CB332F"/>
    <w:rsid w:val="00CB37D2"/>
    <w:rsid w:val="00CB38B8"/>
    <w:rsid w:val="00CB3B15"/>
    <w:rsid w:val="00CB3E00"/>
    <w:rsid w:val="00CB42B3"/>
    <w:rsid w:val="00CB4550"/>
    <w:rsid w:val="00CB45BD"/>
    <w:rsid w:val="00CB4689"/>
    <w:rsid w:val="00CB477D"/>
    <w:rsid w:val="00CB49F3"/>
    <w:rsid w:val="00CB4A32"/>
    <w:rsid w:val="00CB4BEE"/>
    <w:rsid w:val="00CB5006"/>
    <w:rsid w:val="00CB517F"/>
    <w:rsid w:val="00CB53A0"/>
    <w:rsid w:val="00CB53F6"/>
    <w:rsid w:val="00CB53FC"/>
    <w:rsid w:val="00CB54CA"/>
    <w:rsid w:val="00CB5586"/>
    <w:rsid w:val="00CB55B5"/>
    <w:rsid w:val="00CB5791"/>
    <w:rsid w:val="00CB5872"/>
    <w:rsid w:val="00CB58B1"/>
    <w:rsid w:val="00CB5973"/>
    <w:rsid w:val="00CB5C55"/>
    <w:rsid w:val="00CB5C84"/>
    <w:rsid w:val="00CB6034"/>
    <w:rsid w:val="00CB6298"/>
    <w:rsid w:val="00CB62F7"/>
    <w:rsid w:val="00CB62FB"/>
    <w:rsid w:val="00CB6411"/>
    <w:rsid w:val="00CB64A0"/>
    <w:rsid w:val="00CB6AEC"/>
    <w:rsid w:val="00CB6CAB"/>
    <w:rsid w:val="00CB70AE"/>
    <w:rsid w:val="00CB7200"/>
    <w:rsid w:val="00CB7238"/>
    <w:rsid w:val="00CB73CC"/>
    <w:rsid w:val="00CB7515"/>
    <w:rsid w:val="00CB7607"/>
    <w:rsid w:val="00CB766D"/>
    <w:rsid w:val="00CB776F"/>
    <w:rsid w:val="00CB7852"/>
    <w:rsid w:val="00CB79B1"/>
    <w:rsid w:val="00CB7B0F"/>
    <w:rsid w:val="00CB7BB9"/>
    <w:rsid w:val="00CB7BBC"/>
    <w:rsid w:val="00CB7F10"/>
    <w:rsid w:val="00CC0022"/>
    <w:rsid w:val="00CC015E"/>
    <w:rsid w:val="00CC0292"/>
    <w:rsid w:val="00CC03E5"/>
    <w:rsid w:val="00CC0592"/>
    <w:rsid w:val="00CC0772"/>
    <w:rsid w:val="00CC0A61"/>
    <w:rsid w:val="00CC0D3F"/>
    <w:rsid w:val="00CC173A"/>
    <w:rsid w:val="00CC17D5"/>
    <w:rsid w:val="00CC1D1A"/>
    <w:rsid w:val="00CC23F9"/>
    <w:rsid w:val="00CC2400"/>
    <w:rsid w:val="00CC2467"/>
    <w:rsid w:val="00CC2600"/>
    <w:rsid w:val="00CC2839"/>
    <w:rsid w:val="00CC2941"/>
    <w:rsid w:val="00CC30E5"/>
    <w:rsid w:val="00CC3157"/>
    <w:rsid w:val="00CC328B"/>
    <w:rsid w:val="00CC32B6"/>
    <w:rsid w:val="00CC33A2"/>
    <w:rsid w:val="00CC3425"/>
    <w:rsid w:val="00CC346F"/>
    <w:rsid w:val="00CC3655"/>
    <w:rsid w:val="00CC366C"/>
    <w:rsid w:val="00CC39EB"/>
    <w:rsid w:val="00CC3AF1"/>
    <w:rsid w:val="00CC3B71"/>
    <w:rsid w:val="00CC3D7E"/>
    <w:rsid w:val="00CC40F2"/>
    <w:rsid w:val="00CC4225"/>
    <w:rsid w:val="00CC4486"/>
    <w:rsid w:val="00CC47B5"/>
    <w:rsid w:val="00CC486B"/>
    <w:rsid w:val="00CC4950"/>
    <w:rsid w:val="00CC4A2D"/>
    <w:rsid w:val="00CC4C7F"/>
    <w:rsid w:val="00CC4F26"/>
    <w:rsid w:val="00CC506C"/>
    <w:rsid w:val="00CC51D7"/>
    <w:rsid w:val="00CC5233"/>
    <w:rsid w:val="00CC52CB"/>
    <w:rsid w:val="00CC551D"/>
    <w:rsid w:val="00CC559F"/>
    <w:rsid w:val="00CC5711"/>
    <w:rsid w:val="00CC57E8"/>
    <w:rsid w:val="00CC582B"/>
    <w:rsid w:val="00CC5A7A"/>
    <w:rsid w:val="00CC5AA3"/>
    <w:rsid w:val="00CC5BD9"/>
    <w:rsid w:val="00CC5C5D"/>
    <w:rsid w:val="00CC5D50"/>
    <w:rsid w:val="00CC5DA8"/>
    <w:rsid w:val="00CC5DB6"/>
    <w:rsid w:val="00CC5E55"/>
    <w:rsid w:val="00CC5F40"/>
    <w:rsid w:val="00CC5FBD"/>
    <w:rsid w:val="00CC600E"/>
    <w:rsid w:val="00CC60CB"/>
    <w:rsid w:val="00CC60E5"/>
    <w:rsid w:val="00CC625F"/>
    <w:rsid w:val="00CC6260"/>
    <w:rsid w:val="00CC6311"/>
    <w:rsid w:val="00CC6459"/>
    <w:rsid w:val="00CC6511"/>
    <w:rsid w:val="00CC6561"/>
    <w:rsid w:val="00CC6AF1"/>
    <w:rsid w:val="00CC6CBE"/>
    <w:rsid w:val="00CC6D5A"/>
    <w:rsid w:val="00CC6EA6"/>
    <w:rsid w:val="00CC6FFA"/>
    <w:rsid w:val="00CC7035"/>
    <w:rsid w:val="00CC7281"/>
    <w:rsid w:val="00CC73AD"/>
    <w:rsid w:val="00CC73B0"/>
    <w:rsid w:val="00CC74B5"/>
    <w:rsid w:val="00CC75BF"/>
    <w:rsid w:val="00CC79C8"/>
    <w:rsid w:val="00CC7BC7"/>
    <w:rsid w:val="00CC7CA8"/>
    <w:rsid w:val="00CC7EBB"/>
    <w:rsid w:val="00CC7F32"/>
    <w:rsid w:val="00CC7F33"/>
    <w:rsid w:val="00CD01D1"/>
    <w:rsid w:val="00CD02D0"/>
    <w:rsid w:val="00CD0526"/>
    <w:rsid w:val="00CD0664"/>
    <w:rsid w:val="00CD06DD"/>
    <w:rsid w:val="00CD074F"/>
    <w:rsid w:val="00CD092B"/>
    <w:rsid w:val="00CD0A09"/>
    <w:rsid w:val="00CD0B6A"/>
    <w:rsid w:val="00CD0D89"/>
    <w:rsid w:val="00CD0E69"/>
    <w:rsid w:val="00CD0E76"/>
    <w:rsid w:val="00CD0EF8"/>
    <w:rsid w:val="00CD0F9A"/>
    <w:rsid w:val="00CD0FAB"/>
    <w:rsid w:val="00CD0FF7"/>
    <w:rsid w:val="00CD10AA"/>
    <w:rsid w:val="00CD11EC"/>
    <w:rsid w:val="00CD12AB"/>
    <w:rsid w:val="00CD1404"/>
    <w:rsid w:val="00CD14ED"/>
    <w:rsid w:val="00CD16CF"/>
    <w:rsid w:val="00CD173D"/>
    <w:rsid w:val="00CD178E"/>
    <w:rsid w:val="00CD1797"/>
    <w:rsid w:val="00CD17E0"/>
    <w:rsid w:val="00CD1B72"/>
    <w:rsid w:val="00CD1D10"/>
    <w:rsid w:val="00CD1DC1"/>
    <w:rsid w:val="00CD1EF5"/>
    <w:rsid w:val="00CD202A"/>
    <w:rsid w:val="00CD2057"/>
    <w:rsid w:val="00CD211D"/>
    <w:rsid w:val="00CD220E"/>
    <w:rsid w:val="00CD2464"/>
    <w:rsid w:val="00CD2851"/>
    <w:rsid w:val="00CD2B38"/>
    <w:rsid w:val="00CD2E85"/>
    <w:rsid w:val="00CD319D"/>
    <w:rsid w:val="00CD370A"/>
    <w:rsid w:val="00CD383D"/>
    <w:rsid w:val="00CD3853"/>
    <w:rsid w:val="00CD38FB"/>
    <w:rsid w:val="00CD39D2"/>
    <w:rsid w:val="00CD3A2A"/>
    <w:rsid w:val="00CD3B0B"/>
    <w:rsid w:val="00CD3BCF"/>
    <w:rsid w:val="00CD3BDB"/>
    <w:rsid w:val="00CD3CF7"/>
    <w:rsid w:val="00CD3D67"/>
    <w:rsid w:val="00CD3DD5"/>
    <w:rsid w:val="00CD4034"/>
    <w:rsid w:val="00CD40BD"/>
    <w:rsid w:val="00CD4241"/>
    <w:rsid w:val="00CD4392"/>
    <w:rsid w:val="00CD4764"/>
    <w:rsid w:val="00CD48BD"/>
    <w:rsid w:val="00CD48E9"/>
    <w:rsid w:val="00CD49A1"/>
    <w:rsid w:val="00CD49FC"/>
    <w:rsid w:val="00CD4A09"/>
    <w:rsid w:val="00CD4EB6"/>
    <w:rsid w:val="00CD4EB8"/>
    <w:rsid w:val="00CD5123"/>
    <w:rsid w:val="00CD5197"/>
    <w:rsid w:val="00CD5228"/>
    <w:rsid w:val="00CD523B"/>
    <w:rsid w:val="00CD533A"/>
    <w:rsid w:val="00CD5658"/>
    <w:rsid w:val="00CD56CE"/>
    <w:rsid w:val="00CD5AE9"/>
    <w:rsid w:val="00CD5AF8"/>
    <w:rsid w:val="00CD5E79"/>
    <w:rsid w:val="00CD6109"/>
    <w:rsid w:val="00CD619C"/>
    <w:rsid w:val="00CD6358"/>
    <w:rsid w:val="00CD63CC"/>
    <w:rsid w:val="00CD63F3"/>
    <w:rsid w:val="00CD66BF"/>
    <w:rsid w:val="00CD6785"/>
    <w:rsid w:val="00CD6CA7"/>
    <w:rsid w:val="00CD6CC2"/>
    <w:rsid w:val="00CD721A"/>
    <w:rsid w:val="00CD7581"/>
    <w:rsid w:val="00CD7AD3"/>
    <w:rsid w:val="00CD7D24"/>
    <w:rsid w:val="00CD7D91"/>
    <w:rsid w:val="00CD7F61"/>
    <w:rsid w:val="00CE055B"/>
    <w:rsid w:val="00CE08EF"/>
    <w:rsid w:val="00CE099E"/>
    <w:rsid w:val="00CE0A99"/>
    <w:rsid w:val="00CE0AB8"/>
    <w:rsid w:val="00CE0B93"/>
    <w:rsid w:val="00CE0DBE"/>
    <w:rsid w:val="00CE0DDD"/>
    <w:rsid w:val="00CE0E54"/>
    <w:rsid w:val="00CE122B"/>
    <w:rsid w:val="00CE13C1"/>
    <w:rsid w:val="00CE15B5"/>
    <w:rsid w:val="00CE1624"/>
    <w:rsid w:val="00CE1638"/>
    <w:rsid w:val="00CE186D"/>
    <w:rsid w:val="00CE1A78"/>
    <w:rsid w:val="00CE1D38"/>
    <w:rsid w:val="00CE1FC5"/>
    <w:rsid w:val="00CE20B2"/>
    <w:rsid w:val="00CE237B"/>
    <w:rsid w:val="00CE239F"/>
    <w:rsid w:val="00CE2528"/>
    <w:rsid w:val="00CE25E1"/>
    <w:rsid w:val="00CE2816"/>
    <w:rsid w:val="00CE2846"/>
    <w:rsid w:val="00CE28E3"/>
    <w:rsid w:val="00CE2AF8"/>
    <w:rsid w:val="00CE2B06"/>
    <w:rsid w:val="00CE30D5"/>
    <w:rsid w:val="00CE3776"/>
    <w:rsid w:val="00CE3F41"/>
    <w:rsid w:val="00CE4181"/>
    <w:rsid w:val="00CE4358"/>
    <w:rsid w:val="00CE43D7"/>
    <w:rsid w:val="00CE4451"/>
    <w:rsid w:val="00CE452B"/>
    <w:rsid w:val="00CE457B"/>
    <w:rsid w:val="00CE45C8"/>
    <w:rsid w:val="00CE45F3"/>
    <w:rsid w:val="00CE4AD5"/>
    <w:rsid w:val="00CE4E0D"/>
    <w:rsid w:val="00CE4E6C"/>
    <w:rsid w:val="00CE4FB4"/>
    <w:rsid w:val="00CE503C"/>
    <w:rsid w:val="00CE521E"/>
    <w:rsid w:val="00CE52BE"/>
    <w:rsid w:val="00CE5471"/>
    <w:rsid w:val="00CE56BB"/>
    <w:rsid w:val="00CE5977"/>
    <w:rsid w:val="00CE5A69"/>
    <w:rsid w:val="00CE5AD1"/>
    <w:rsid w:val="00CE5D2D"/>
    <w:rsid w:val="00CE6315"/>
    <w:rsid w:val="00CE63E1"/>
    <w:rsid w:val="00CE6489"/>
    <w:rsid w:val="00CE67CD"/>
    <w:rsid w:val="00CE6898"/>
    <w:rsid w:val="00CE694E"/>
    <w:rsid w:val="00CE6D5F"/>
    <w:rsid w:val="00CE702E"/>
    <w:rsid w:val="00CE7192"/>
    <w:rsid w:val="00CE7248"/>
    <w:rsid w:val="00CE728B"/>
    <w:rsid w:val="00CE72C7"/>
    <w:rsid w:val="00CE76B7"/>
    <w:rsid w:val="00CE77DF"/>
    <w:rsid w:val="00CE79F7"/>
    <w:rsid w:val="00CE7B76"/>
    <w:rsid w:val="00CE7C02"/>
    <w:rsid w:val="00CE7C4A"/>
    <w:rsid w:val="00CE7E64"/>
    <w:rsid w:val="00CE7F25"/>
    <w:rsid w:val="00CF0158"/>
    <w:rsid w:val="00CF03A2"/>
    <w:rsid w:val="00CF0CA2"/>
    <w:rsid w:val="00CF0FEC"/>
    <w:rsid w:val="00CF1043"/>
    <w:rsid w:val="00CF155E"/>
    <w:rsid w:val="00CF1A2D"/>
    <w:rsid w:val="00CF1FF0"/>
    <w:rsid w:val="00CF2213"/>
    <w:rsid w:val="00CF2327"/>
    <w:rsid w:val="00CF2913"/>
    <w:rsid w:val="00CF2941"/>
    <w:rsid w:val="00CF2A48"/>
    <w:rsid w:val="00CF2B4C"/>
    <w:rsid w:val="00CF315A"/>
    <w:rsid w:val="00CF3172"/>
    <w:rsid w:val="00CF32CE"/>
    <w:rsid w:val="00CF33F1"/>
    <w:rsid w:val="00CF3519"/>
    <w:rsid w:val="00CF36A4"/>
    <w:rsid w:val="00CF3BC2"/>
    <w:rsid w:val="00CF3BE5"/>
    <w:rsid w:val="00CF3C21"/>
    <w:rsid w:val="00CF3D45"/>
    <w:rsid w:val="00CF3D6A"/>
    <w:rsid w:val="00CF439F"/>
    <w:rsid w:val="00CF45CB"/>
    <w:rsid w:val="00CF4795"/>
    <w:rsid w:val="00CF47FB"/>
    <w:rsid w:val="00CF4D78"/>
    <w:rsid w:val="00CF4E01"/>
    <w:rsid w:val="00CF4EBF"/>
    <w:rsid w:val="00CF4F84"/>
    <w:rsid w:val="00CF4FF9"/>
    <w:rsid w:val="00CF521B"/>
    <w:rsid w:val="00CF5415"/>
    <w:rsid w:val="00CF5517"/>
    <w:rsid w:val="00CF55BB"/>
    <w:rsid w:val="00CF5634"/>
    <w:rsid w:val="00CF566F"/>
    <w:rsid w:val="00CF5985"/>
    <w:rsid w:val="00CF59C2"/>
    <w:rsid w:val="00CF5C00"/>
    <w:rsid w:val="00CF5C25"/>
    <w:rsid w:val="00CF5D0A"/>
    <w:rsid w:val="00CF5D87"/>
    <w:rsid w:val="00CF5DE5"/>
    <w:rsid w:val="00CF5FAD"/>
    <w:rsid w:val="00CF600F"/>
    <w:rsid w:val="00CF60FB"/>
    <w:rsid w:val="00CF6306"/>
    <w:rsid w:val="00CF6312"/>
    <w:rsid w:val="00CF6362"/>
    <w:rsid w:val="00CF63EB"/>
    <w:rsid w:val="00CF664C"/>
    <w:rsid w:val="00CF6782"/>
    <w:rsid w:val="00CF67AB"/>
    <w:rsid w:val="00CF69E7"/>
    <w:rsid w:val="00CF69EE"/>
    <w:rsid w:val="00CF69FC"/>
    <w:rsid w:val="00CF6B29"/>
    <w:rsid w:val="00CF6C07"/>
    <w:rsid w:val="00CF6E32"/>
    <w:rsid w:val="00CF6F20"/>
    <w:rsid w:val="00CF7020"/>
    <w:rsid w:val="00CF7120"/>
    <w:rsid w:val="00CF715A"/>
    <w:rsid w:val="00CF724C"/>
    <w:rsid w:val="00CF7260"/>
    <w:rsid w:val="00CF72E5"/>
    <w:rsid w:val="00CF766B"/>
    <w:rsid w:val="00CF77DC"/>
    <w:rsid w:val="00CF78E4"/>
    <w:rsid w:val="00CF791D"/>
    <w:rsid w:val="00CF7A68"/>
    <w:rsid w:val="00CF7ADB"/>
    <w:rsid w:val="00CF7BF0"/>
    <w:rsid w:val="00CF7F8D"/>
    <w:rsid w:val="00D001B4"/>
    <w:rsid w:val="00D00341"/>
    <w:rsid w:val="00D00382"/>
    <w:rsid w:val="00D003B7"/>
    <w:rsid w:val="00D00449"/>
    <w:rsid w:val="00D00669"/>
    <w:rsid w:val="00D0090D"/>
    <w:rsid w:val="00D00A41"/>
    <w:rsid w:val="00D00A59"/>
    <w:rsid w:val="00D00D60"/>
    <w:rsid w:val="00D00E36"/>
    <w:rsid w:val="00D01142"/>
    <w:rsid w:val="00D01169"/>
    <w:rsid w:val="00D01509"/>
    <w:rsid w:val="00D015B7"/>
    <w:rsid w:val="00D01703"/>
    <w:rsid w:val="00D0171B"/>
    <w:rsid w:val="00D0171F"/>
    <w:rsid w:val="00D0175F"/>
    <w:rsid w:val="00D01B77"/>
    <w:rsid w:val="00D01C8B"/>
    <w:rsid w:val="00D01CF2"/>
    <w:rsid w:val="00D01D18"/>
    <w:rsid w:val="00D01FAE"/>
    <w:rsid w:val="00D02311"/>
    <w:rsid w:val="00D02506"/>
    <w:rsid w:val="00D027AA"/>
    <w:rsid w:val="00D0282B"/>
    <w:rsid w:val="00D02AA5"/>
    <w:rsid w:val="00D02F4F"/>
    <w:rsid w:val="00D031F8"/>
    <w:rsid w:val="00D0322B"/>
    <w:rsid w:val="00D03561"/>
    <w:rsid w:val="00D03574"/>
    <w:rsid w:val="00D03696"/>
    <w:rsid w:val="00D03836"/>
    <w:rsid w:val="00D0391C"/>
    <w:rsid w:val="00D03DD2"/>
    <w:rsid w:val="00D03F04"/>
    <w:rsid w:val="00D03F5F"/>
    <w:rsid w:val="00D04004"/>
    <w:rsid w:val="00D040B5"/>
    <w:rsid w:val="00D041C9"/>
    <w:rsid w:val="00D04273"/>
    <w:rsid w:val="00D0431D"/>
    <w:rsid w:val="00D04385"/>
    <w:rsid w:val="00D043FF"/>
    <w:rsid w:val="00D046A2"/>
    <w:rsid w:val="00D04970"/>
    <w:rsid w:val="00D049AC"/>
    <w:rsid w:val="00D04CB3"/>
    <w:rsid w:val="00D04D39"/>
    <w:rsid w:val="00D05179"/>
    <w:rsid w:val="00D05249"/>
    <w:rsid w:val="00D052E1"/>
    <w:rsid w:val="00D054D0"/>
    <w:rsid w:val="00D0589B"/>
    <w:rsid w:val="00D058C4"/>
    <w:rsid w:val="00D0596A"/>
    <w:rsid w:val="00D059C9"/>
    <w:rsid w:val="00D059E1"/>
    <w:rsid w:val="00D05BE1"/>
    <w:rsid w:val="00D05E82"/>
    <w:rsid w:val="00D05ED0"/>
    <w:rsid w:val="00D05F37"/>
    <w:rsid w:val="00D05F78"/>
    <w:rsid w:val="00D06006"/>
    <w:rsid w:val="00D06117"/>
    <w:rsid w:val="00D06157"/>
    <w:rsid w:val="00D061A3"/>
    <w:rsid w:val="00D061F4"/>
    <w:rsid w:val="00D06628"/>
    <w:rsid w:val="00D0663E"/>
    <w:rsid w:val="00D067FA"/>
    <w:rsid w:val="00D067FD"/>
    <w:rsid w:val="00D06831"/>
    <w:rsid w:val="00D068D2"/>
    <w:rsid w:val="00D06A43"/>
    <w:rsid w:val="00D06B6F"/>
    <w:rsid w:val="00D06DE4"/>
    <w:rsid w:val="00D06E98"/>
    <w:rsid w:val="00D06F44"/>
    <w:rsid w:val="00D070EE"/>
    <w:rsid w:val="00D070FC"/>
    <w:rsid w:val="00D0710A"/>
    <w:rsid w:val="00D07152"/>
    <w:rsid w:val="00D07268"/>
    <w:rsid w:val="00D074AD"/>
    <w:rsid w:val="00D07522"/>
    <w:rsid w:val="00D07640"/>
    <w:rsid w:val="00D07641"/>
    <w:rsid w:val="00D076BB"/>
    <w:rsid w:val="00D07749"/>
    <w:rsid w:val="00D0783D"/>
    <w:rsid w:val="00D079F1"/>
    <w:rsid w:val="00D07A8E"/>
    <w:rsid w:val="00D07D5C"/>
    <w:rsid w:val="00D07D5F"/>
    <w:rsid w:val="00D07E1D"/>
    <w:rsid w:val="00D07EF5"/>
    <w:rsid w:val="00D100B7"/>
    <w:rsid w:val="00D101ED"/>
    <w:rsid w:val="00D104BA"/>
    <w:rsid w:val="00D104DE"/>
    <w:rsid w:val="00D10518"/>
    <w:rsid w:val="00D106CF"/>
    <w:rsid w:val="00D10833"/>
    <w:rsid w:val="00D10A9E"/>
    <w:rsid w:val="00D10B3F"/>
    <w:rsid w:val="00D10BE3"/>
    <w:rsid w:val="00D10BF2"/>
    <w:rsid w:val="00D10CA0"/>
    <w:rsid w:val="00D10D58"/>
    <w:rsid w:val="00D11058"/>
    <w:rsid w:val="00D115D4"/>
    <w:rsid w:val="00D11860"/>
    <w:rsid w:val="00D11976"/>
    <w:rsid w:val="00D119E5"/>
    <w:rsid w:val="00D11BE2"/>
    <w:rsid w:val="00D11C15"/>
    <w:rsid w:val="00D11DD0"/>
    <w:rsid w:val="00D1252E"/>
    <w:rsid w:val="00D126E2"/>
    <w:rsid w:val="00D127A7"/>
    <w:rsid w:val="00D127CC"/>
    <w:rsid w:val="00D128D7"/>
    <w:rsid w:val="00D128F5"/>
    <w:rsid w:val="00D12B18"/>
    <w:rsid w:val="00D12B77"/>
    <w:rsid w:val="00D12CA7"/>
    <w:rsid w:val="00D12CD6"/>
    <w:rsid w:val="00D12D0F"/>
    <w:rsid w:val="00D12DB8"/>
    <w:rsid w:val="00D12E34"/>
    <w:rsid w:val="00D12F58"/>
    <w:rsid w:val="00D12FAB"/>
    <w:rsid w:val="00D13026"/>
    <w:rsid w:val="00D1304A"/>
    <w:rsid w:val="00D13309"/>
    <w:rsid w:val="00D13750"/>
    <w:rsid w:val="00D137EF"/>
    <w:rsid w:val="00D13814"/>
    <w:rsid w:val="00D13865"/>
    <w:rsid w:val="00D138F2"/>
    <w:rsid w:val="00D13AC9"/>
    <w:rsid w:val="00D13C3B"/>
    <w:rsid w:val="00D13D7A"/>
    <w:rsid w:val="00D13E59"/>
    <w:rsid w:val="00D1431E"/>
    <w:rsid w:val="00D14367"/>
    <w:rsid w:val="00D143FF"/>
    <w:rsid w:val="00D1445B"/>
    <w:rsid w:val="00D1447D"/>
    <w:rsid w:val="00D14678"/>
    <w:rsid w:val="00D149E2"/>
    <w:rsid w:val="00D14C07"/>
    <w:rsid w:val="00D14E59"/>
    <w:rsid w:val="00D1513E"/>
    <w:rsid w:val="00D155C6"/>
    <w:rsid w:val="00D15798"/>
    <w:rsid w:val="00D158F3"/>
    <w:rsid w:val="00D1596D"/>
    <w:rsid w:val="00D15A95"/>
    <w:rsid w:val="00D15BCE"/>
    <w:rsid w:val="00D15C22"/>
    <w:rsid w:val="00D15E3B"/>
    <w:rsid w:val="00D15FDE"/>
    <w:rsid w:val="00D1609B"/>
    <w:rsid w:val="00D1624B"/>
    <w:rsid w:val="00D16337"/>
    <w:rsid w:val="00D16365"/>
    <w:rsid w:val="00D163BF"/>
    <w:rsid w:val="00D16403"/>
    <w:rsid w:val="00D16433"/>
    <w:rsid w:val="00D166B9"/>
    <w:rsid w:val="00D1679B"/>
    <w:rsid w:val="00D169E0"/>
    <w:rsid w:val="00D16FED"/>
    <w:rsid w:val="00D170AF"/>
    <w:rsid w:val="00D171AA"/>
    <w:rsid w:val="00D171DF"/>
    <w:rsid w:val="00D176C1"/>
    <w:rsid w:val="00D17911"/>
    <w:rsid w:val="00D17980"/>
    <w:rsid w:val="00D17C1E"/>
    <w:rsid w:val="00D20031"/>
    <w:rsid w:val="00D2018F"/>
    <w:rsid w:val="00D204F6"/>
    <w:rsid w:val="00D20564"/>
    <w:rsid w:val="00D20728"/>
    <w:rsid w:val="00D207F6"/>
    <w:rsid w:val="00D209E7"/>
    <w:rsid w:val="00D20A1F"/>
    <w:rsid w:val="00D20B48"/>
    <w:rsid w:val="00D20C1D"/>
    <w:rsid w:val="00D20DE6"/>
    <w:rsid w:val="00D20E14"/>
    <w:rsid w:val="00D20EC8"/>
    <w:rsid w:val="00D20F72"/>
    <w:rsid w:val="00D21493"/>
    <w:rsid w:val="00D21A54"/>
    <w:rsid w:val="00D21F0F"/>
    <w:rsid w:val="00D21F61"/>
    <w:rsid w:val="00D2224C"/>
    <w:rsid w:val="00D22301"/>
    <w:rsid w:val="00D2260B"/>
    <w:rsid w:val="00D22772"/>
    <w:rsid w:val="00D22B69"/>
    <w:rsid w:val="00D22BA8"/>
    <w:rsid w:val="00D22C11"/>
    <w:rsid w:val="00D22C72"/>
    <w:rsid w:val="00D22C86"/>
    <w:rsid w:val="00D22CAE"/>
    <w:rsid w:val="00D22D6F"/>
    <w:rsid w:val="00D22F4A"/>
    <w:rsid w:val="00D23024"/>
    <w:rsid w:val="00D23530"/>
    <w:rsid w:val="00D2398F"/>
    <w:rsid w:val="00D23B39"/>
    <w:rsid w:val="00D23BD9"/>
    <w:rsid w:val="00D23D3C"/>
    <w:rsid w:val="00D23FB6"/>
    <w:rsid w:val="00D241FE"/>
    <w:rsid w:val="00D24203"/>
    <w:rsid w:val="00D24265"/>
    <w:rsid w:val="00D242EB"/>
    <w:rsid w:val="00D2473F"/>
    <w:rsid w:val="00D2487D"/>
    <w:rsid w:val="00D24BB9"/>
    <w:rsid w:val="00D24C75"/>
    <w:rsid w:val="00D24C86"/>
    <w:rsid w:val="00D24DFA"/>
    <w:rsid w:val="00D24F14"/>
    <w:rsid w:val="00D25080"/>
    <w:rsid w:val="00D25267"/>
    <w:rsid w:val="00D252C5"/>
    <w:rsid w:val="00D25355"/>
    <w:rsid w:val="00D253BD"/>
    <w:rsid w:val="00D253CD"/>
    <w:rsid w:val="00D2558B"/>
    <w:rsid w:val="00D257EE"/>
    <w:rsid w:val="00D25922"/>
    <w:rsid w:val="00D25A90"/>
    <w:rsid w:val="00D25AE8"/>
    <w:rsid w:val="00D25BD4"/>
    <w:rsid w:val="00D25D9A"/>
    <w:rsid w:val="00D25DDA"/>
    <w:rsid w:val="00D2602C"/>
    <w:rsid w:val="00D26173"/>
    <w:rsid w:val="00D2625E"/>
    <w:rsid w:val="00D2646D"/>
    <w:rsid w:val="00D264B0"/>
    <w:rsid w:val="00D268CD"/>
    <w:rsid w:val="00D268FD"/>
    <w:rsid w:val="00D26985"/>
    <w:rsid w:val="00D26D45"/>
    <w:rsid w:val="00D26D8D"/>
    <w:rsid w:val="00D26E54"/>
    <w:rsid w:val="00D27383"/>
    <w:rsid w:val="00D2747F"/>
    <w:rsid w:val="00D276B1"/>
    <w:rsid w:val="00D276C1"/>
    <w:rsid w:val="00D27822"/>
    <w:rsid w:val="00D278AD"/>
    <w:rsid w:val="00D27915"/>
    <w:rsid w:val="00D27A00"/>
    <w:rsid w:val="00D27A09"/>
    <w:rsid w:val="00D27B67"/>
    <w:rsid w:val="00D27CBA"/>
    <w:rsid w:val="00D27D5E"/>
    <w:rsid w:val="00D27E22"/>
    <w:rsid w:val="00D30007"/>
    <w:rsid w:val="00D3035F"/>
    <w:rsid w:val="00D30395"/>
    <w:rsid w:val="00D303FC"/>
    <w:rsid w:val="00D304E9"/>
    <w:rsid w:val="00D304F8"/>
    <w:rsid w:val="00D307F2"/>
    <w:rsid w:val="00D30A3C"/>
    <w:rsid w:val="00D30D88"/>
    <w:rsid w:val="00D30E64"/>
    <w:rsid w:val="00D30F45"/>
    <w:rsid w:val="00D31176"/>
    <w:rsid w:val="00D311C9"/>
    <w:rsid w:val="00D312A4"/>
    <w:rsid w:val="00D31312"/>
    <w:rsid w:val="00D313B3"/>
    <w:rsid w:val="00D315EB"/>
    <w:rsid w:val="00D3166A"/>
    <w:rsid w:val="00D3189F"/>
    <w:rsid w:val="00D3196C"/>
    <w:rsid w:val="00D31A30"/>
    <w:rsid w:val="00D31A5E"/>
    <w:rsid w:val="00D31A99"/>
    <w:rsid w:val="00D31B4F"/>
    <w:rsid w:val="00D31BC3"/>
    <w:rsid w:val="00D31C20"/>
    <w:rsid w:val="00D31E4D"/>
    <w:rsid w:val="00D31E7D"/>
    <w:rsid w:val="00D31FAD"/>
    <w:rsid w:val="00D322F8"/>
    <w:rsid w:val="00D32408"/>
    <w:rsid w:val="00D325A1"/>
    <w:rsid w:val="00D32799"/>
    <w:rsid w:val="00D3292B"/>
    <w:rsid w:val="00D32AE4"/>
    <w:rsid w:val="00D32F5E"/>
    <w:rsid w:val="00D33299"/>
    <w:rsid w:val="00D333AA"/>
    <w:rsid w:val="00D3343B"/>
    <w:rsid w:val="00D334A8"/>
    <w:rsid w:val="00D33A15"/>
    <w:rsid w:val="00D33B23"/>
    <w:rsid w:val="00D33DFA"/>
    <w:rsid w:val="00D33E51"/>
    <w:rsid w:val="00D33E6F"/>
    <w:rsid w:val="00D33F02"/>
    <w:rsid w:val="00D33F2C"/>
    <w:rsid w:val="00D34015"/>
    <w:rsid w:val="00D34480"/>
    <w:rsid w:val="00D344A9"/>
    <w:rsid w:val="00D345B0"/>
    <w:rsid w:val="00D3489E"/>
    <w:rsid w:val="00D34A3C"/>
    <w:rsid w:val="00D34A74"/>
    <w:rsid w:val="00D34AC6"/>
    <w:rsid w:val="00D34AD2"/>
    <w:rsid w:val="00D350AE"/>
    <w:rsid w:val="00D350BF"/>
    <w:rsid w:val="00D351E7"/>
    <w:rsid w:val="00D357D1"/>
    <w:rsid w:val="00D35845"/>
    <w:rsid w:val="00D358F7"/>
    <w:rsid w:val="00D3597F"/>
    <w:rsid w:val="00D359AC"/>
    <w:rsid w:val="00D359B8"/>
    <w:rsid w:val="00D35A22"/>
    <w:rsid w:val="00D35A4C"/>
    <w:rsid w:val="00D35A58"/>
    <w:rsid w:val="00D35C25"/>
    <w:rsid w:val="00D35C4F"/>
    <w:rsid w:val="00D35CF6"/>
    <w:rsid w:val="00D35D78"/>
    <w:rsid w:val="00D35DD6"/>
    <w:rsid w:val="00D3609E"/>
    <w:rsid w:val="00D3625D"/>
    <w:rsid w:val="00D36376"/>
    <w:rsid w:val="00D364B6"/>
    <w:rsid w:val="00D364C5"/>
    <w:rsid w:val="00D36561"/>
    <w:rsid w:val="00D36730"/>
    <w:rsid w:val="00D36787"/>
    <w:rsid w:val="00D36CBA"/>
    <w:rsid w:val="00D36E67"/>
    <w:rsid w:val="00D36E78"/>
    <w:rsid w:val="00D36FC1"/>
    <w:rsid w:val="00D37104"/>
    <w:rsid w:val="00D3711A"/>
    <w:rsid w:val="00D371CA"/>
    <w:rsid w:val="00D37358"/>
    <w:rsid w:val="00D37709"/>
    <w:rsid w:val="00D377D3"/>
    <w:rsid w:val="00D377EA"/>
    <w:rsid w:val="00D37A26"/>
    <w:rsid w:val="00D37D3C"/>
    <w:rsid w:val="00D37EF5"/>
    <w:rsid w:val="00D4000A"/>
    <w:rsid w:val="00D40434"/>
    <w:rsid w:val="00D40663"/>
    <w:rsid w:val="00D4066C"/>
    <w:rsid w:val="00D406FA"/>
    <w:rsid w:val="00D407E4"/>
    <w:rsid w:val="00D40AB0"/>
    <w:rsid w:val="00D40B4B"/>
    <w:rsid w:val="00D40C78"/>
    <w:rsid w:val="00D40F6B"/>
    <w:rsid w:val="00D41143"/>
    <w:rsid w:val="00D41177"/>
    <w:rsid w:val="00D411A4"/>
    <w:rsid w:val="00D411E4"/>
    <w:rsid w:val="00D41480"/>
    <w:rsid w:val="00D41592"/>
    <w:rsid w:val="00D419C9"/>
    <w:rsid w:val="00D41D49"/>
    <w:rsid w:val="00D420E8"/>
    <w:rsid w:val="00D423BD"/>
    <w:rsid w:val="00D425D4"/>
    <w:rsid w:val="00D4278D"/>
    <w:rsid w:val="00D4281A"/>
    <w:rsid w:val="00D428B9"/>
    <w:rsid w:val="00D429DD"/>
    <w:rsid w:val="00D42A1B"/>
    <w:rsid w:val="00D42BDB"/>
    <w:rsid w:val="00D42DCC"/>
    <w:rsid w:val="00D42FE5"/>
    <w:rsid w:val="00D430F4"/>
    <w:rsid w:val="00D43246"/>
    <w:rsid w:val="00D434CC"/>
    <w:rsid w:val="00D43541"/>
    <w:rsid w:val="00D4358E"/>
    <w:rsid w:val="00D4359A"/>
    <w:rsid w:val="00D436D3"/>
    <w:rsid w:val="00D438F6"/>
    <w:rsid w:val="00D43914"/>
    <w:rsid w:val="00D43A60"/>
    <w:rsid w:val="00D43B93"/>
    <w:rsid w:val="00D43CCC"/>
    <w:rsid w:val="00D43FEC"/>
    <w:rsid w:val="00D4415E"/>
    <w:rsid w:val="00D441F2"/>
    <w:rsid w:val="00D4429F"/>
    <w:rsid w:val="00D442D1"/>
    <w:rsid w:val="00D44621"/>
    <w:rsid w:val="00D44A30"/>
    <w:rsid w:val="00D450EA"/>
    <w:rsid w:val="00D452E2"/>
    <w:rsid w:val="00D45750"/>
    <w:rsid w:val="00D4575E"/>
    <w:rsid w:val="00D457EA"/>
    <w:rsid w:val="00D45872"/>
    <w:rsid w:val="00D45C42"/>
    <w:rsid w:val="00D45EF8"/>
    <w:rsid w:val="00D45F00"/>
    <w:rsid w:val="00D460C1"/>
    <w:rsid w:val="00D461C3"/>
    <w:rsid w:val="00D4636A"/>
    <w:rsid w:val="00D463B8"/>
    <w:rsid w:val="00D466B7"/>
    <w:rsid w:val="00D466BE"/>
    <w:rsid w:val="00D466EF"/>
    <w:rsid w:val="00D46E10"/>
    <w:rsid w:val="00D46F45"/>
    <w:rsid w:val="00D46F62"/>
    <w:rsid w:val="00D4766C"/>
    <w:rsid w:val="00D47729"/>
    <w:rsid w:val="00D477A6"/>
    <w:rsid w:val="00D4780E"/>
    <w:rsid w:val="00D47892"/>
    <w:rsid w:val="00D47CF2"/>
    <w:rsid w:val="00D47FFE"/>
    <w:rsid w:val="00D501AA"/>
    <w:rsid w:val="00D5072C"/>
    <w:rsid w:val="00D50972"/>
    <w:rsid w:val="00D50B73"/>
    <w:rsid w:val="00D510F6"/>
    <w:rsid w:val="00D5110A"/>
    <w:rsid w:val="00D51165"/>
    <w:rsid w:val="00D51315"/>
    <w:rsid w:val="00D5133B"/>
    <w:rsid w:val="00D513A6"/>
    <w:rsid w:val="00D5150B"/>
    <w:rsid w:val="00D517D9"/>
    <w:rsid w:val="00D51AB0"/>
    <w:rsid w:val="00D51BF1"/>
    <w:rsid w:val="00D51E38"/>
    <w:rsid w:val="00D51E7B"/>
    <w:rsid w:val="00D52153"/>
    <w:rsid w:val="00D522BA"/>
    <w:rsid w:val="00D5231F"/>
    <w:rsid w:val="00D523EE"/>
    <w:rsid w:val="00D52451"/>
    <w:rsid w:val="00D5267C"/>
    <w:rsid w:val="00D527B9"/>
    <w:rsid w:val="00D52A23"/>
    <w:rsid w:val="00D52BF7"/>
    <w:rsid w:val="00D52E54"/>
    <w:rsid w:val="00D52F70"/>
    <w:rsid w:val="00D52FB0"/>
    <w:rsid w:val="00D52FF5"/>
    <w:rsid w:val="00D53066"/>
    <w:rsid w:val="00D53089"/>
    <w:rsid w:val="00D5310D"/>
    <w:rsid w:val="00D53400"/>
    <w:rsid w:val="00D5373F"/>
    <w:rsid w:val="00D537FF"/>
    <w:rsid w:val="00D53DF3"/>
    <w:rsid w:val="00D53F26"/>
    <w:rsid w:val="00D53F62"/>
    <w:rsid w:val="00D54198"/>
    <w:rsid w:val="00D5422D"/>
    <w:rsid w:val="00D5423B"/>
    <w:rsid w:val="00D54661"/>
    <w:rsid w:val="00D54868"/>
    <w:rsid w:val="00D54AAF"/>
    <w:rsid w:val="00D54B84"/>
    <w:rsid w:val="00D54CBD"/>
    <w:rsid w:val="00D54EDC"/>
    <w:rsid w:val="00D5509E"/>
    <w:rsid w:val="00D550CF"/>
    <w:rsid w:val="00D5578E"/>
    <w:rsid w:val="00D55832"/>
    <w:rsid w:val="00D559CD"/>
    <w:rsid w:val="00D55AE7"/>
    <w:rsid w:val="00D55B78"/>
    <w:rsid w:val="00D55C35"/>
    <w:rsid w:val="00D55CE8"/>
    <w:rsid w:val="00D55DBF"/>
    <w:rsid w:val="00D55F07"/>
    <w:rsid w:val="00D56051"/>
    <w:rsid w:val="00D56283"/>
    <w:rsid w:val="00D562B9"/>
    <w:rsid w:val="00D5643D"/>
    <w:rsid w:val="00D56489"/>
    <w:rsid w:val="00D5648D"/>
    <w:rsid w:val="00D564AA"/>
    <w:rsid w:val="00D56637"/>
    <w:rsid w:val="00D56657"/>
    <w:rsid w:val="00D5666A"/>
    <w:rsid w:val="00D5673D"/>
    <w:rsid w:val="00D56789"/>
    <w:rsid w:val="00D569F5"/>
    <w:rsid w:val="00D56BA4"/>
    <w:rsid w:val="00D56CFD"/>
    <w:rsid w:val="00D56DFA"/>
    <w:rsid w:val="00D56EA8"/>
    <w:rsid w:val="00D56EAE"/>
    <w:rsid w:val="00D56EC3"/>
    <w:rsid w:val="00D570E6"/>
    <w:rsid w:val="00D57160"/>
    <w:rsid w:val="00D57188"/>
    <w:rsid w:val="00D57263"/>
    <w:rsid w:val="00D573A6"/>
    <w:rsid w:val="00D5751C"/>
    <w:rsid w:val="00D57920"/>
    <w:rsid w:val="00D57B69"/>
    <w:rsid w:val="00D57E1D"/>
    <w:rsid w:val="00D57F93"/>
    <w:rsid w:val="00D57FC7"/>
    <w:rsid w:val="00D60387"/>
    <w:rsid w:val="00D60434"/>
    <w:rsid w:val="00D604AC"/>
    <w:rsid w:val="00D6057F"/>
    <w:rsid w:val="00D60610"/>
    <w:rsid w:val="00D60788"/>
    <w:rsid w:val="00D607C4"/>
    <w:rsid w:val="00D607C6"/>
    <w:rsid w:val="00D60899"/>
    <w:rsid w:val="00D60BEA"/>
    <w:rsid w:val="00D60C03"/>
    <w:rsid w:val="00D60E22"/>
    <w:rsid w:val="00D60F2E"/>
    <w:rsid w:val="00D6100D"/>
    <w:rsid w:val="00D6123B"/>
    <w:rsid w:val="00D61302"/>
    <w:rsid w:val="00D61508"/>
    <w:rsid w:val="00D61572"/>
    <w:rsid w:val="00D61629"/>
    <w:rsid w:val="00D61700"/>
    <w:rsid w:val="00D61AF2"/>
    <w:rsid w:val="00D61C13"/>
    <w:rsid w:val="00D61DAE"/>
    <w:rsid w:val="00D62343"/>
    <w:rsid w:val="00D6244F"/>
    <w:rsid w:val="00D6250F"/>
    <w:rsid w:val="00D6273A"/>
    <w:rsid w:val="00D62A23"/>
    <w:rsid w:val="00D62C5E"/>
    <w:rsid w:val="00D62E06"/>
    <w:rsid w:val="00D62F4D"/>
    <w:rsid w:val="00D62F56"/>
    <w:rsid w:val="00D631A9"/>
    <w:rsid w:val="00D63217"/>
    <w:rsid w:val="00D63705"/>
    <w:rsid w:val="00D638DE"/>
    <w:rsid w:val="00D638F1"/>
    <w:rsid w:val="00D639C7"/>
    <w:rsid w:val="00D63A82"/>
    <w:rsid w:val="00D63AA9"/>
    <w:rsid w:val="00D63B79"/>
    <w:rsid w:val="00D63CDF"/>
    <w:rsid w:val="00D63D3D"/>
    <w:rsid w:val="00D63E27"/>
    <w:rsid w:val="00D63E80"/>
    <w:rsid w:val="00D63F75"/>
    <w:rsid w:val="00D64098"/>
    <w:rsid w:val="00D6412B"/>
    <w:rsid w:val="00D64187"/>
    <w:rsid w:val="00D64272"/>
    <w:rsid w:val="00D6447C"/>
    <w:rsid w:val="00D645F3"/>
    <w:rsid w:val="00D64763"/>
    <w:rsid w:val="00D6482B"/>
    <w:rsid w:val="00D6494E"/>
    <w:rsid w:val="00D64958"/>
    <w:rsid w:val="00D6495E"/>
    <w:rsid w:val="00D64A0F"/>
    <w:rsid w:val="00D64AEF"/>
    <w:rsid w:val="00D64C13"/>
    <w:rsid w:val="00D64C8E"/>
    <w:rsid w:val="00D64CDA"/>
    <w:rsid w:val="00D64DB6"/>
    <w:rsid w:val="00D64DFA"/>
    <w:rsid w:val="00D650C5"/>
    <w:rsid w:val="00D65100"/>
    <w:rsid w:val="00D651D9"/>
    <w:rsid w:val="00D6529B"/>
    <w:rsid w:val="00D652D9"/>
    <w:rsid w:val="00D659A2"/>
    <w:rsid w:val="00D66357"/>
    <w:rsid w:val="00D66488"/>
    <w:rsid w:val="00D6663A"/>
    <w:rsid w:val="00D66703"/>
    <w:rsid w:val="00D66B6E"/>
    <w:rsid w:val="00D66BA4"/>
    <w:rsid w:val="00D66BD1"/>
    <w:rsid w:val="00D66E24"/>
    <w:rsid w:val="00D67088"/>
    <w:rsid w:val="00D670F5"/>
    <w:rsid w:val="00D671B2"/>
    <w:rsid w:val="00D67212"/>
    <w:rsid w:val="00D67353"/>
    <w:rsid w:val="00D673FE"/>
    <w:rsid w:val="00D675A5"/>
    <w:rsid w:val="00D675F6"/>
    <w:rsid w:val="00D67714"/>
    <w:rsid w:val="00D67955"/>
    <w:rsid w:val="00D6797B"/>
    <w:rsid w:val="00D679D4"/>
    <w:rsid w:val="00D67A9F"/>
    <w:rsid w:val="00D67ADF"/>
    <w:rsid w:val="00D67E90"/>
    <w:rsid w:val="00D67EE3"/>
    <w:rsid w:val="00D70296"/>
    <w:rsid w:val="00D70328"/>
    <w:rsid w:val="00D7036F"/>
    <w:rsid w:val="00D70376"/>
    <w:rsid w:val="00D7038B"/>
    <w:rsid w:val="00D703F7"/>
    <w:rsid w:val="00D7071B"/>
    <w:rsid w:val="00D70798"/>
    <w:rsid w:val="00D70974"/>
    <w:rsid w:val="00D70B01"/>
    <w:rsid w:val="00D70B0C"/>
    <w:rsid w:val="00D70B57"/>
    <w:rsid w:val="00D70C10"/>
    <w:rsid w:val="00D70C83"/>
    <w:rsid w:val="00D70C8A"/>
    <w:rsid w:val="00D70DDA"/>
    <w:rsid w:val="00D70F60"/>
    <w:rsid w:val="00D70FBB"/>
    <w:rsid w:val="00D70FEF"/>
    <w:rsid w:val="00D7100D"/>
    <w:rsid w:val="00D710CC"/>
    <w:rsid w:val="00D71312"/>
    <w:rsid w:val="00D717CA"/>
    <w:rsid w:val="00D71A4C"/>
    <w:rsid w:val="00D71A66"/>
    <w:rsid w:val="00D71AD8"/>
    <w:rsid w:val="00D71D12"/>
    <w:rsid w:val="00D71E08"/>
    <w:rsid w:val="00D71F1B"/>
    <w:rsid w:val="00D72247"/>
    <w:rsid w:val="00D722CA"/>
    <w:rsid w:val="00D722CF"/>
    <w:rsid w:val="00D72878"/>
    <w:rsid w:val="00D728B1"/>
    <w:rsid w:val="00D72910"/>
    <w:rsid w:val="00D72912"/>
    <w:rsid w:val="00D72A9F"/>
    <w:rsid w:val="00D72C16"/>
    <w:rsid w:val="00D72D4D"/>
    <w:rsid w:val="00D72D95"/>
    <w:rsid w:val="00D73160"/>
    <w:rsid w:val="00D7317C"/>
    <w:rsid w:val="00D731D8"/>
    <w:rsid w:val="00D73254"/>
    <w:rsid w:val="00D732BB"/>
    <w:rsid w:val="00D732CF"/>
    <w:rsid w:val="00D7342B"/>
    <w:rsid w:val="00D73568"/>
    <w:rsid w:val="00D73637"/>
    <w:rsid w:val="00D7395F"/>
    <w:rsid w:val="00D73A06"/>
    <w:rsid w:val="00D73AD9"/>
    <w:rsid w:val="00D73B32"/>
    <w:rsid w:val="00D73C27"/>
    <w:rsid w:val="00D73D75"/>
    <w:rsid w:val="00D73DDC"/>
    <w:rsid w:val="00D73EE1"/>
    <w:rsid w:val="00D73EE8"/>
    <w:rsid w:val="00D73F13"/>
    <w:rsid w:val="00D73F88"/>
    <w:rsid w:val="00D74012"/>
    <w:rsid w:val="00D74076"/>
    <w:rsid w:val="00D7409E"/>
    <w:rsid w:val="00D74102"/>
    <w:rsid w:val="00D743CC"/>
    <w:rsid w:val="00D74632"/>
    <w:rsid w:val="00D748B7"/>
    <w:rsid w:val="00D749F5"/>
    <w:rsid w:val="00D74B49"/>
    <w:rsid w:val="00D74D24"/>
    <w:rsid w:val="00D75068"/>
    <w:rsid w:val="00D753B3"/>
    <w:rsid w:val="00D753EC"/>
    <w:rsid w:val="00D755AF"/>
    <w:rsid w:val="00D755C3"/>
    <w:rsid w:val="00D755E6"/>
    <w:rsid w:val="00D756E6"/>
    <w:rsid w:val="00D7576D"/>
    <w:rsid w:val="00D757C8"/>
    <w:rsid w:val="00D7594E"/>
    <w:rsid w:val="00D75972"/>
    <w:rsid w:val="00D7598A"/>
    <w:rsid w:val="00D75B3A"/>
    <w:rsid w:val="00D75B99"/>
    <w:rsid w:val="00D75BF3"/>
    <w:rsid w:val="00D75D48"/>
    <w:rsid w:val="00D760A6"/>
    <w:rsid w:val="00D765F5"/>
    <w:rsid w:val="00D7696C"/>
    <w:rsid w:val="00D769AF"/>
    <w:rsid w:val="00D76A94"/>
    <w:rsid w:val="00D76CC4"/>
    <w:rsid w:val="00D76DE1"/>
    <w:rsid w:val="00D76DF9"/>
    <w:rsid w:val="00D76E3A"/>
    <w:rsid w:val="00D76F24"/>
    <w:rsid w:val="00D76F9C"/>
    <w:rsid w:val="00D77196"/>
    <w:rsid w:val="00D77240"/>
    <w:rsid w:val="00D7724F"/>
    <w:rsid w:val="00D772C5"/>
    <w:rsid w:val="00D772F4"/>
    <w:rsid w:val="00D77306"/>
    <w:rsid w:val="00D773AB"/>
    <w:rsid w:val="00D775D7"/>
    <w:rsid w:val="00D776E2"/>
    <w:rsid w:val="00D776F4"/>
    <w:rsid w:val="00D77852"/>
    <w:rsid w:val="00D779D9"/>
    <w:rsid w:val="00D77B50"/>
    <w:rsid w:val="00D801C9"/>
    <w:rsid w:val="00D803A3"/>
    <w:rsid w:val="00D80430"/>
    <w:rsid w:val="00D807E9"/>
    <w:rsid w:val="00D8091B"/>
    <w:rsid w:val="00D8091E"/>
    <w:rsid w:val="00D80A5C"/>
    <w:rsid w:val="00D80A92"/>
    <w:rsid w:val="00D80C29"/>
    <w:rsid w:val="00D80C2F"/>
    <w:rsid w:val="00D80C95"/>
    <w:rsid w:val="00D80DF3"/>
    <w:rsid w:val="00D80F8B"/>
    <w:rsid w:val="00D812C0"/>
    <w:rsid w:val="00D8139B"/>
    <w:rsid w:val="00D813CF"/>
    <w:rsid w:val="00D81424"/>
    <w:rsid w:val="00D81968"/>
    <w:rsid w:val="00D81B7A"/>
    <w:rsid w:val="00D81C3A"/>
    <w:rsid w:val="00D81D64"/>
    <w:rsid w:val="00D81EAB"/>
    <w:rsid w:val="00D8201B"/>
    <w:rsid w:val="00D820E2"/>
    <w:rsid w:val="00D8238D"/>
    <w:rsid w:val="00D824E7"/>
    <w:rsid w:val="00D82946"/>
    <w:rsid w:val="00D8296B"/>
    <w:rsid w:val="00D82979"/>
    <w:rsid w:val="00D82A1D"/>
    <w:rsid w:val="00D82CF1"/>
    <w:rsid w:val="00D830D3"/>
    <w:rsid w:val="00D830D9"/>
    <w:rsid w:val="00D830FF"/>
    <w:rsid w:val="00D83129"/>
    <w:rsid w:val="00D8316D"/>
    <w:rsid w:val="00D83256"/>
    <w:rsid w:val="00D83335"/>
    <w:rsid w:val="00D837E6"/>
    <w:rsid w:val="00D83B51"/>
    <w:rsid w:val="00D83BD0"/>
    <w:rsid w:val="00D83E9C"/>
    <w:rsid w:val="00D840F5"/>
    <w:rsid w:val="00D841D7"/>
    <w:rsid w:val="00D84453"/>
    <w:rsid w:val="00D844C6"/>
    <w:rsid w:val="00D84527"/>
    <w:rsid w:val="00D8453F"/>
    <w:rsid w:val="00D8465F"/>
    <w:rsid w:val="00D84694"/>
    <w:rsid w:val="00D846A5"/>
    <w:rsid w:val="00D84B3E"/>
    <w:rsid w:val="00D84B4D"/>
    <w:rsid w:val="00D84B94"/>
    <w:rsid w:val="00D84D3F"/>
    <w:rsid w:val="00D84ECA"/>
    <w:rsid w:val="00D84FB7"/>
    <w:rsid w:val="00D84FFC"/>
    <w:rsid w:val="00D850E3"/>
    <w:rsid w:val="00D851C6"/>
    <w:rsid w:val="00D85229"/>
    <w:rsid w:val="00D8525E"/>
    <w:rsid w:val="00D853FC"/>
    <w:rsid w:val="00D8559E"/>
    <w:rsid w:val="00D858AB"/>
    <w:rsid w:val="00D85B1B"/>
    <w:rsid w:val="00D85EAD"/>
    <w:rsid w:val="00D86479"/>
    <w:rsid w:val="00D864EA"/>
    <w:rsid w:val="00D8660D"/>
    <w:rsid w:val="00D86970"/>
    <w:rsid w:val="00D871F4"/>
    <w:rsid w:val="00D87378"/>
    <w:rsid w:val="00D8744E"/>
    <w:rsid w:val="00D87842"/>
    <w:rsid w:val="00D878BC"/>
    <w:rsid w:val="00D87AEE"/>
    <w:rsid w:val="00D87BD7"/>
    <w:rsid w:val="00D87DC8"/>
    <w:rsid w:val="00D87E97"/>
    <w:rsid w:val="00D87EA3"/>
    <w:rsid w:val="00D87F17"/>
    <w:rsid w:val="00D87F88"/>
    <w:rsid w:val="00D9011A"/>
    <w:rsid w:val="00D90229"/>
    <w:rsid w:val="00D90324"/>
    <w:rsid w:val="00D9038D"/>
    <w:rsid w:val="00D9041B"/>
    <w:rsid w:val="00D904E9"/>
    <w:rsid w:val="00D90621"/>
    <w:rsid w:val="00D907E1"/>
    <w:rsid w:val="00D908EF"/>
    <w:rsid w:val="00D90917"/>
    <w:rsid w:val="00D90DBB"/>
    <w:rsid w:val="00D90FD5"/>
    <w:rsid w:val="00D91020"/>
    <w:rsid w:val="00D91034"/>
    <w:rsid w:val="00D911F0"/>
    <w:rsid w:val="00D9141D"/>
    <w:rsid w:val="00D9168D"/>
    <w:rsid w:val="00D917AE"/>
    <w:rsid w:val="00D91809"/>
    <w:rsid w:val="00D91843"/>
    <w:rsid w:val="00D91933"/>
    <w:rsid w:val="00D91A2C"/>
    <w:rsid w:val="00D91AA2"/>
    <w:rsid w:val="00D91C06"/>
    <w:rsid w:val="00D91C77"/>
    <w:rsid w:val="00D92216"/>
    <w:rsid w:val="00D922CA"/>
    <w:rsid w:val="00D92392"/>
    <w:rsid w:val="00D923CA"/>
    <w:rsid w:val="00D92509"/>
    <w:rsid w:val="00D9279A"/>
    <w:rsid w:val="00D9294F"/>
    <w:rsid w:val="00D929CC"/>
    <w:rsid w:val="00D92D8B"/>
    <w:rsid w:val="00D93019"/>
    <w:rsid w:val="00D930CD"/>
    <w:rsid w:val="00D93361"/>
    <w:rsid w:val="00D934F5"/>
    <w:rsid w:val="00D9374F"/>
    <w:rsid w:val="00D93973"/>
    <w:rsid w:val="00D939D3"/>
    <w:rsid w:val="00D93C28"/>
    <w:rsid w:val="00D93E45"/>
    <w:rsid w:val="00D93F8A"/>
    <w:rsid w:val="00D940E2"/>
    <w:rsid w:val="00D94100"/>
    <w:rsid w:val="00D9424F"/>
    <w:rsid w:val="00D94438"/>
    <w:rsid w:val="00D9455E"/>
    <w:rsid w:val="00D94572"/>
    <w:rsid w:val="00D94621"/>
    <w:rsid w:val="00D946C9"/>
    <w:rsid w:val="00D94776"/>
    <w:rsid w:val="00D947C9"/>
    <w:rsid w:val="00D947E9"/>
    <w:rsid w:val="00D948A1"/>
    <w:rsid w:val="00D949D4"/>
    <w:rsid w:val="00D949E0"/>
    <w:rsid w:val="00D94AF5"/>
    <w:rsid w:val="00D94CF3"/>
    <w:rsid w:val="00D94F23"/>
    <w:rsid w:val="00D94F25"/>
    <w:rsid w:val="00D9523B"/>
    <w:rsid w:val="00D95280"/>
    <w:rsid w:val="00D9544C"/>
    <w:rsid w:val="00D95613"/>
    <w:rsid w:val="00D95737"/>
    <w:rsid w:val="00D95750"/>
    <w:rsid w:val="00D9594C"/>
    <w:rsid w:val="00D959C2"/>
    <w:rsid w:val="00D95A57"/>
    <w:rsid w:val="00D95E16"/>
    <w:rsid w:val="00D95F6B"/>
    <w:rsid w:val="00D95F81"/>
    <w:rsid w:val="00D960CB"/>
    <w:rsid w:val="00D961BA"/>
    <w:rsid w:val="00D963AC"/>
    <w:rsid w:val="00D965DE"/>
    <w:rsid w:val="00D965E6"/>
    <w:rsid w:val="00D96615"/>
    <w:rsid w:val="00D9671D"/>
    <w:rsid w:val="00D967A8"/>
    <w:rsid w:val="00D969EC"/>
    <w:rsid w:val="00D96A6C"/>
    <w:rsid w:val="00D96C31"/>
    <w:rsid w:val="00D96E6B"/>
    <w:rsid w:val="00D9707B"/>
    <w:rsid w:val="00D97161"/>
    <w:rsid w:val="00D974A2"/>
    <w:rsid w:val="00D97540"/>
    <w:rsid w:val="00D975E7"/>
    <w:rsid w:val="00D9771A"/>
    <w:rsid w:val="00D9791B"/>
    <w:rsid w:val="00D97D64"/>
    <w:rsid w:val="00D97E7D"/>
    <w:rsid w:val="00D97F7B"/>
    <w:rsid w:val="00DA011E"/>
    <w:rsid w:val="00DA0176"/>
    <w:rsid w:val="00DA01B2"/>
    <w:rsid w:val="00DA04A8"/>
    <w:rsid w:val="00DA058E"/>
    <w:rsid w:val="00DA0980"/>
    <w:rsid w:val="00DA09E0"/>
    <w:rsid w:val="00DA0B6F"/>
    <w:rsid w:val="00DA0B88"/>
    <w:rsid w:val="00DA0DDE"/>
    <w:rsid w:val="00DA11E6"/>
    <w:rsid w:val="00DA15CD"/>
    <w:rsid w:val="00DA179B"/>
    <w:rsid w:val="00DA17AC"/>
    <w:rsid w:val="00DA1A13"/>
    <w:rsid w:val="00DA1E3D"/>
    <w:rsid w:val="00DA1E52"/>
    <w:rsid w:val="00DA1FB6"/>
    <w:rsid w:val="00DA20B1"/>
    <w:rsid w:val="00DA20D8"/>
    <w:rsid w:val="00DA2322"/>
    <w:rsid w:val="00DA2476"/>
    <w:rsid w:val="00DA249D"/>
    <w:rsid w:val="00DA264E"/>
    <w:rsid w:val="00DA27B5"/>
    <w:rsid w:val="00DA27C6"/>
    <w:rsid w:val="00DA2A9A"/>
    <w:rsid w:val="00DA2BB0"/>
    <w:rsid w:val="00DA2BE6"/>
    <w:rsid w:val="00DA2BFA"/>
    <w:rsid w:val="00DA2D32"/>
    <w:rsid w:val="00DA324B"/>
    <w:rsid w:val="00DA3612"/>
    <w:rsid w:val="00DA386E"/>
    <w:rsid w:val="00DA38AB"/>
    <w:rsid w:val="00DA3BCA"/>
    <w:rsid w:val="00DA3E08"/>
    <w:rsid w:val="00DA3F63"/>
    <w:rsid w:val="00DA40D8"/>
    <w:rsid w:val="00DA4166"/>
    <w:rsid w:val="00DA419A"/>
    <w:rsid w:val="00DA422A"/>
    <w:rsid w:val="00DA42A0"/>
    <w:rsid w:val="00DA4382"/>
    <w:rsid w:val="00DA43D2"/>
    <w:rsid w:val="00DA4541"/>
    <w:rsid w:val="00DA457D"/>
    <w:rsid w:val="00DA4695"/>
    <w:rsid w:val="00DA48D3"/>
    <w:rsid w:val="00DA4C95"/>
    <w:rsid w:val="00DA4D3B"/>
    <w:rsid w:val="00DA4F89"/>
    <w:rsid w:val="00DA505E"/>
    <w:rsid w:val="00DA50B3"/>
    <w:rsid w:val="00DA512C"/>
    <w:rsid w:val="00DA5465"/>
    <w:rsid w:val="00DA546D"/>
    <w:rsid w:val="00DA5494"/>
    <w:rsid w:val="00DA588F"/>
    <w:rsid w:val="00DA5A42"/>
    <w:rsid w:val="00DA5C4A"/>
    <w:rsid w:val="00DA5C74"/>
    <w:rsid w:val="00DA5DB9"/>
    <w:rsid w:val="00DA5EAB"/>
    <w:rsid w:val="00DA5FC4"/>
    <w:rsid w:val="00DA61E2"/>
    <w:rsid w:val="00DA6289"/>
    <w:rsid w:val="00DA637F"/>
    <w:rsid w:val="00DA64BD"/>
    <w:rsid w:val="00DA65D3"/>
    <w:rsid w:val="00DA675F"/>
    <w:rsid w:val="00DA6765"/>
    <w:rsid w:val="00DA6AB3"/>
    <w:rsid w:val="00DA6B05"/>
    <w:rsid w:val="00DA6C94"/>
    <w:rsid w:val="00DA6F7F"/>
    <w:rsid w:val="00DA7222"/>
    <w:rsid w:val="00DA723B"/>
    <w:rsid w:val="00DA738A"/>
    <w:rsid w:val="00DA7397"/>
    <w:rsid w:val="00DA73E7"/>
    <w:rsid w:val="00DA7404"/>
    <w:rsid w:val="00DA7430"/>
    <w:rsid w:val="00DA7483"/>
    <w:rsid w:val="00DA750E"/>
    <w:rsid w:val="00DA75D6"/>
    <w:rsid w:val="00DA75EF"/>
    <w:rsid w:val="00DA75FA"/>
    <w:rsid w:val="00DA773A"/>
    <w:rsid w:val="00DA7888"/>
    <w:rsid w:val="00DA7929"/>
    <w:rsid w:val="00DA79F5"/>
    <w:rsid w:val="00DA79F8"/>
    <w:rsid w:val="00DA7C5A"/>
    <w:rsid w:val="00DA7C85"/>
    <w:rsid w:val="00DA7DB7"/>
    <w:rsid w:val="00DB003C"/>
    <w:rsid w:val="00DB0177"/>
    <w:rsid w:val="00DB032A"/>
    <w:rsid w:val="00DB03FC"/>
    <w:rsid w:val="00DB07B9"/>
    <w:rsid w:val="00DB08B5"/>
    <w:rsid w:val="00DB0A9B"/>
    <w:rsid w:val="00DB0C17"/>
    <w:rsid w:val="00DB0C5F"/>
    <w:rsid w:val="00DB0DA9"/>
    <w:rsid w:val="00DB0EB1"/>
    <w:rsid w:val="00DB1148"/>
    <w:rsid w:val="00DB1239"/>
    <w:rsid w:val="00DB14AB"/>
    <w:rsid w:val="00DB14B3"/>
    <w:rsid w:val="00DB1616"/>
    <w:rsid w:val="00DB16F2"/>
    <w:rsid w:val="00DB188D"/>
    <w:rsid w:val="00DB1CE1"/>
    <w:rsid w:val="00DB1D94"/>
    <w:rsid w:val="00DB1E4E"/>
    <w:rsid w:val="00DB1E91"/>
    <w:rsid w:val="00DB20DD"/>
    <w:rsid w:val="00DB2160"/>
    <w:rsid w:val="00DB2444"/>
    <w:rsid w:val="00DB2627"/>
    <w:rsid w:val="00DB272B"/>
    <w:rsid w:val="00DB27A6"/>
    <w:rsid w:val="00DB2C29"/>
    <w:rsid w:val="00DB2C6E"/>
    <w:rsid w:val="00DB2CA5"/>
    <w:rsid w:val="00DB2D75"/>
    <w:rsid w:val="00DB2F41"/>
    <w:rsid w:val="00DB2FD6"/>
    <w:rsid w:val="00DB3002"/>
    <w:rsid w:val="00DB3020"/>
    <w:rsid w:val="00DB3493"/>
    <w:rsid w:val="00DB350D"/>
    <w:rsid w:val="00DB3514"/>
    <w:rsid w:val="00DB3757"/>
    <w:rsid w:val="00DB3812"/>
    <w:rsid w:val="00DB3832"/>
    <w:rsid w:val="00DB38B0"/>
    <w:rsid w:val="00DB3CE4"/>
    <w:rsid w:val="00DB3D60"/>
    <w:rsid w:val="00DB3E83"/>
    <w:rsid w:val="00DB41EA"/>
    <w:rsid w:val="00DB4322"/>
    <w:rsid w:val="00DB4410"/>
    <w:rsid w:val="00DB45BE"/>
    <w:rsid w:val="00DB4651"/>
    <w:rsid w:val="00DB470A"/>
    <w:rsid w:val="00DB475B"/>
    <w:rsid w:val="00DB4934"/>
    <w:rsid w:val="00DB4B0C"/>
    <w:rsid w:val="00DB4DC6"/>
    <w:rsid w:val="00DB4E18"/>
    <w:rsid w:val="00DB508F"/>
    <w:rsid w:val="00DB5117"/>
    <w:rsid w:val="00DB538B"/>
    <w:rsid w:val="00DB5459"/>
    <w:rsid w:val="00DB5639"/>
    <w:rsid w:val="00DB5946"/>
    <w:rsid w:val="00DB5CC2"/>
    <w:rsid w:val="00DB5EA7"/>
    <w:rsid w:val="00DB5EFD"/>
    <w:rsid w:val="00DB5FF4"/>
    <w:rsid w:val="00DB6031"/>
    <w:rsid w:val="00DB6044"/>
    <w:rsid w:val="00DB6127"/>
    <w:rsid w:val="00DB6339"/>
    <w:rsid w:val="00DB6480"/>
    <w:rsid w:val="00DB663B"/>
    <w:rsid w:val="00DB664A"/>
    <w:rsid w:val="00DB6812"/>
    <w:rsid w:val="00DB6839"/>
    <w:rsid w:val="00DB6AB6"/>
    <w:rsid w:val="00DB6BFF"/>
    <w:rsid w:val="00DB6C94"/>
    <w:rsid w:val="00DB6E28"/>
    <w:rsid w:val="00DB701F"/>
    <w:rsid w:val="00DB7271"/>
    <w:rsid w:val="00DB7300"/>
    <w:rsid w:val="00DB743B"/>
    <w:rsid w:val="00DB7463"/>
    <w:rsid w:val="00DB767E"/>
    <w:rsid w:val="00DB782D"/>
    <w:rsid w:val="00DB7A80"/>
    <w:rsid w:val="00DB7BA1"/>
    <w:rsid w:val="00DB7C12"/>
    <w:rsid w:val="00DB7E6E"/>
    <w:rsid w:val="00DC0119"/>
    <w:rsid w:val="00DC03A1"/>
    <w:rsid w:val="00DC05E1"/>
    <w:rsid w:val="00DC06A4"/>
    <w:rsid w:val="00DC0938"/>
    <w:rsid w:val="00DC0AF4"/>
    <w:rsid w:val="00DC0C77"/>
    <w:rsid w:val="00DC0D29"/>
    <w:rsid w:val="00DC0E8A"/>
    <w:rsid w:val="00DC0F7F"/>
    <w:rsid w:val="00DC109A"/>
    <w:rsid w:val="00DC12AF"/>
    <w:rsid w:val="00DC13AF"/>
    <w:rsid w:val="00DC13B5"/>
    <w:rsid w:val="00DC141F"/>
    <w:rsid w:val="00DC14AF"/>
    <w:rsid w:val="00DC15FC"/>
    <w:rsid w:val="00DC1716"/>
    <w:rsid w:val="00DC1720"/>
    <w:rsid w:val="00DC1844"/>
    <w:rsid w:val="00DC1890"/>
    <w:rsid w:val="00DC216D"/>
    <w:rsid w:val="00DC2212"/>
    <w:rsid w:val="00DC2240"/>
    <w:rsid w:val="00DC2347"/>
    <w:rsid w:val="00DC236B"/>
    <w:rsid w:val="00DC23FD"/>
    <w:rsid w:val="00DC2479"/>
    <w:rsid w:val="00DC249E"/>
    <w:rsid w:val="00DC24E3"/>
    <w:rsid w:val="00DC24F1"/>
    <w:rsid w:val="00DC28C6"/>
    <w:rsid w:val="00DC28DC"/>
    <w:rsid w:val="00DC2D04"/>
    <w:rsid w:val="00DC2D97"/>
    <w:rsid w:val="00DC30ED"/>
    <w:rsid w:val="00DC3269"/>
    <w:rsid w:val="00DC3319"/>
    <w:rsid w:val="00DC35CE"/>
    <w:rsid w:val="00DC362D"/>
    <w:rsid w:val="00DC3633"/>
    <w:rsid w:val="00DC37E3"/>
    <w:rsid w:val="00DC3894"/>
    <w:rsid w:val="00DC3AD6"/>
    <w:rsid w:val="00DC3D51"/>
    <w:rsid w:val="00DC3E39"/>
    <w:rsid w:val="00DC3E45"/>
    <w:rsid w:val="00DC3F37"/>
    <w:rsid w:val="00DC40AB"/>
    <w:rsid w:val="00DC4108"/>
    <w:rsid w:val="00DC42C7"/>
    <w:rsid w:val="00DC4309"/>
    <w:rsid w:val="00DC4486"/>
    <w:rsid w:val="00DC478C"/>
    <w:rsid w:val="00DC48B7"/>
    <w:rsid w:val="00DC49CC"/>
    <w:rsid w:val="00DC4A6B"/>
    <w:rsid w:val="00DC4BB2"/>
    <w:rsid w:val="00DC4C2F"/>
    <w:rsid w:val="00DC4C6A"/>
    <w:rsid w:val="00DC4CA5"/>
    <w:rsid w:val="00DC4EC7"/>
    <w:rsid w:val="00DC4EE2"/>
    <w:rsid w:val="00DC4F64"/>
    <w:rsid w:val="00DC5019"/>
    <w:rsid w:val="00DC50A0"/>
    <w:rsid w:val="00DC50C5"/>
    <w:rsid w:val="00DC5100"/>
    <w:rsid w:val="00DC533A"/>
    <w:rsid w:val="00DC575F"/>
    <w:rsid w:val="00DC5865"/>
    <w:rsid w:val="00DC5921"/>
    <w:rsid w:val="00DC598A"/>
    <w:rsid w:val="00DC5A43"/>
    <w:rsid w:val="00DC5AC9"/>
    <w:rsid w:val="00DC5BA4"/>
    <w:rsid w:val="00DC5BD5"/>
    <w:rsid w:val="00DC5DD6"/>
    <w:rsid w:val="00DC5F64"/>
    <w:rsid w:val="00DC60D1"/>
    <w:rsid w:val="00DC62E7"/>
    <w:rsid w:val="00DC6448"/>
    <w:rsid w:val="00DC64A7"/>
    <w:rsid w:val="00DC658F"/>
    <w:rsid w:val="00DC65B5"/>
    <w:rsid w:val="00DC6705"/>
    <w:rsid w:val="00DC6A36"/>
    <w:rsid w:val="00DC6BA4"/>
    <w:rsid w:val="00DC6C25"/>
    <w:rsid w:val="00DC6DB5"/>
    <w:rsid w:val="00DC6E0F"/>
    <w:rsid w:val="00DC6E9F"/>
    <w:rsid w:val="00DC6FEC"/>
    <w:rsid w:val="00DC7179"/>
    <w:rsid w:val="00DC778A"/>
    <w:rsid w:val="00DC784E"/>
    <w:rsid w:val="00DC7AA1"/>
    <w:rsid w:val="00DC7CF2"/>
    <w:rsid w:val="00DC7D17"/>
    <w:rsid w:val="00DC7E46"/>
    <w:rsid w:val="00DC7E47"/>
    <w:rsid w:val="00DD0030"/>
    <w:rsid w:val="00DD0365"/>
    <w:rsid w:val="00DD08D9"/>
    <w:rsid w:val="00DD08F0"/>
    <w:rsid w:val="00DD0953"/>
    <w:rsid w:val="00DD09C0"/>
    <w:rsid w:val="00DD0ADB"/>
    <w:rsid w:val="00DD0B58"/>
    <w:rsid w:val="00DD0D97"/>
    <w:rsid w:val="00DD0DA6"/>
    <w:rsid w:val="00DD0E95"/>
    <w:rsid w:val="00DD103C"/>
    <w:rsid w:val="00DD13A7"/>
    <w:rsid w:val="00DD13BB"/>
    <w:rsid w:val="00DD14D5"/>
    <w:rsid w:val="00DD1606"/>
    <w:rsid w:val="00DD1A95"/>
    <w:rsid w:val="00DD1AA7"/>
    <w:rsid w:val="00DD1B27"/>
    <w:rsid w:val="00DD1B9A"/>
    <w:rsid w:val="00DD24E1"/>
    <w:rsid w:val="00DD2678"/>
    <w:rsid w:val="00DD278C"/>
    <w:rsid w:val="00DD2793"/>
    <w:rsid w:val="00DD27BC"/>
    <w:rsid w:val="00DD2870"/>
    <w:rsid w:val="00DD287B"/>
    <w:rsid w:val="00DD28A6"/>
    <w:rsid w:val="00DD2B2D"/>
    <w:rsid w:val="00DD2C81"/>
    <w:rsid w:val="00DD2D36"/>
    <w:rsid w:val="00DD2D9D"/>
    <w:rsid w:val="00DD2DA2"/>
    <w:rsid w:val="00DD2EA2"/>
    <w:rsid w:val="00DD3122"/>
    <w:rsid w:val="00DD32A5"/>
    <w:rsid w:val="00DD3316"/>
    <w:rsid w:val="00DD356F"/>
    <w:rsid w:val="00DD3599"/>
    <w:rsid w:val="00DD3626"/>
    <w:rsid w:val="00DD36AD"/>
    <w:rsid w:val="00DD36D4"/>
    <w:rsid w:val="00DD3A38"/>
    <w:rsid w:val="00DD3A7E"/>
    <w:rsid w:val="00DD3C60"/>
    <w:rsid w:val="00DD3CC0"/>
    <w:rsid w:val="00DD3EDF"/>
    <w:rsid w:val="00DD3F63"/>
    <w:rsid w:val="00DD4096"/>
    <w:rsid w:val="00DD418D"/>
    <w:rsid w:val="00DD4295"/>
    <w:rsid w:val="00DD42D0"/>
    <w:rsid w:val="00DD4376"/>
    <w:rsid w:val="00DD43F2"/>
    <w:rsid w:val="00DD4513"/>
    <w:rsid w:val="00DD4748"/>
    <w:rsid w:val="00DD48AB"/>
    <w:rsid w:val="00DD4E5A"/>
    <w:rsid w:val="00DD4FA2"/>
    <w:rsid w:val="00DD5095"/>
    <w:rsid w:val="00DD5458"/>
    <w:rsid w:val="00DD5650"/>
    <w:rsid w:val="00DD57E9"/>
    <w:rsid w:val="00DD58F0"/>
    <w:rsid w:val="00DD5957"/>
    <w:rsid w:val="00DD5A01"/>
    <w:rsid w:val="00DD5DE0"/>
    <w:rsid w:val="00DD5DFD"/>
    <w:rsid w:val="00DD5E47"/>
    <w:rsid w:val="00DD64C3"/>
    <w:rsid w:val="00DD664C"/>
    <w:rsid w:val="00DD6655"/>
    <w:rsid w:val="00DD6870"/>
    <w:rsid w:val="00DD6A14"/>
    <w:rsid w:val="00DD6B44"/>
    <w:rsid w:val="00DD6C00"/>
    <w:rsid w:val="00DD6D36"/>
    <w:rsid w:val="00DD6D66"/>
    <w:rsid w:val="00DD6F4D"/>
    <w:rsid w:val="00DD717A"/>
    <w:rsid w:val="00DD718D"/>
    <w:rsid w:val="00DD7598"/>
    <w:rsid w:val="00DD773A"/>
    <w:rsid w:val="00DD779C"/>
    <w:rsid w:val="00DD7809"/>
    <w:rsid w:val="00DD7AB8"/>
    <w:rsid w:val="00DD7AC7"/>
    <w:rsid w:val="00DD7C08"/>
    <w:rsid w:val="00DD7E14"/>
    <w:rsid w:val="00DE0283"/>
    <w:rsid w:val="00DE04C0"/>
    <w:rsid w:val="00DE062B"/>
    <w:rsid w:val="00DE0682"/>
    <w:rsid w:val="00DE07DD"/>
    <w:rsid w:val="00DE08D7"/>
    <w:rsid w:val="00DE09DD"/>
    <w:rsid w:val="00DE0A0C"/>
    <w:rsid w:val="00DE0E58"/>
    <w:rsid w:val="00DE0FB8"/>
    <w:rsid w:val="00DE1423"/>
    <w:rsid w:val="00DE14BD"/>
    <w:rsid w:val="00DE17DE"/>
    <w:rsid w:val="00DE1865"/>
    <w:rsid w:val="00DE1A13"/>
    <w:rsid w:val="00DE1B27"/>
    <w:rsid w:val="00DE1BF5"/>
    <w:rsid w:val="00DE1F1A"/>
    <w:rsid w:val="00DE1F4C"/>
    <w:rsid w:val="00DE2004"/>
    <w:rsid w:val="00DE225E"/>
    <w:rsid w:val="00DE235F"/>
    <w:rsid w:val="00DE23B8"/>
    <w:rsid w:val="00DE2496"/>
    <w:rsid w:val="00DE2516"/>
    <w:rsid w:val="00DE25BE"/>
    <w:rsid w:val="00DE26F6"/>
    <w:rsid w:val="00DE2B4F"/>
    <w:rsid w:val="00DE2BD3"/>
    <w:rsid w:val="00DE320E"/>
    <w:rsid w:val="00DE32BC"/>
    <w:rsid w:val="00DE32F9"/>
    <w:rsid w:val="00DE35DD"/>
    <w:rsid w:val="00DE36C6"/>
    <w:rsid w:val="00DE3826"/>
    <w:rsid w:val="00DE387D"/>
    <w:rsid w:val="00DE38D0"/>
    <w:rsid w:val="00DE3AB8"/>
    <w:rsid w:val="00DE3D41"/>
    <w:rsid w:val="00DE3E1F"/>
    <w:rsid w:val="00DE3E97"/>
    <w:rsid w:val="00DE3F63"/>
    <w:rsid w:val="00DE40FD"/>
    <w:rsid w:val="00DE4380"/>
    <w:rsid w:val="00DE4507"/>
    <w:rsid w:val="00DE4733"/>
    <w:rsid w:val="00DE48A5"/>
    <w:rsid w:val="00DE49A5"/>
    <w:rsid w:val="00DE4BF2"/>
    <w:rsid w:val="00DE4F10"/>
    <w:rsid w:val="00DE4F7C"/>
    <w:rsid w:val="00DE5008"/>
    <w:rsid w:val="00DE5077"/>
    <w:rsid w:val="00DE50CB"/>
    <w:rsid w:val="00DE51B7"/>
    <w:rsid w:val="00DE51C8"/>
    <w:rsid w:val="00DE5705"/>
    <w:rsid w:val="00DE584D"/>
    <w:rsid w:val="00DE597D"/>
    <w:rsid w:val="00DE59CB"/>
    <w:rsid w:val="00DE5A9E"/>
    <w:rsid w:val="00DE5B3A"/>
    <w:rsid w:val="00DE5CAE"/>
    <w:rsid w:val="00DE5D03"/>
    <w:rsid w:val="00DE5D51"/>
    <w:rsid w:val="00DE5E5B"/>
    <w:rsid w:val="00DE5F85"/>
    <w:rsid w:val="00DE5FBD"/>
    <w:rsid w:val="00DE61EF"/>
    <w:rsid w:val="00DE62FA"/>
    <w:rsid w:val="00DE6324"/>
    <w:rsid w:val="00DE6586"/>
    <w:rsid w:val="00DE65C4"/>
    <w:rsid w:val="00DE6A24"/>
    <w:rsid w:val="00DE6A42"/>
    <w:rsid w:val="00DE6C1B"/>
    <w:rsid w:val="00DE6CCD"/>
    <w:rsid w:val="00DE6F2B"/>
    <w:rsid w:val="00DE6F60"/>
    <w:rsid w:val="00DE7099"/>
    <w:rsid w:val="00DE715C"/>
    <w:rsid w:val="00DE71C1"/>
    <w:rsid w:val="00DE7253"/>
    <w:rsid w:val="00DE755E"/>
    <w:rsid w:val="00DE7746"/>
    <w:rsid w:val="00DE786D"/>
    <w:rsid w:val="00DE788D"/>
    <w:rsid w:val="00DE7E7B"/>
    <w:rsid w:val="00DE7ECA"/>
    <w:rsid w:val="00DE7FA8"/>
    <w:rsid w:val="00DF0228"/>
    <w:rsid w:val="00DF03C5"/>
    <w:rsid w:val="00DF03D6"/>
    <w:rsid w:val="00DF03EA"/>
    <w:rsid w:val="00DF0489"/>
    <w:rsid w:val="00DF08DA"/>
    <w:rsid w:val="00DF0BB3"/>
    <w:rsid w:val="00DF0CC6"/>
    <w:rsid w:val="00DF0FAA"/>
    <w:rsid w:val="00DF122C"/>
    <w:rsid w:val="00DF1310"/>
    <w:rsid w:val="00DF147A"/>
    <w:rsid w:val="00DF1586"/>
    <w:rsid w:val="00DF174B"/>
    <w:rsid w:val="00DF17E7"/>
    <w:rsid w:val="00DF1BE2"/>
    <w:rsid w:val="00DF1E78"/>
    <w:rsid w:val="00DF1E81"/>
    <w:rsid w:val="00DF2174"/>
    <w:rsid w:val="00DF21AA"/>
    <w:rsid w:val="00DF241C"/>
    <w:rsid w:val="00DF2492"/>
    <w:rsid w:val="00DF24EC"/>
    <w:rsid w:val="00DF2553"/>
    <w:rsid w:val="00DF2655"/>
    <w:rsid w:val="00DF2929"/>
    <w:rsid w:val="00DF2CB0"/>
    <w:rsid w:val="00DF2E65"/>
    <w:rsid w:val="00DF2EFB"/>
    <w:rsid w:val="00DF2F6E"/>
    <w:rsid w:val="00DF2FCD"/>
    <w:rsid w:val="00DF30DB"/>
    <w:rsid w:val="00DF3110"/>
    <w:rsid w:val="00DF3164"/>
    <w:rsid w:val="00DF319F"/>
    <w:rsid w:val="00DF32B1"/>
    <w:rsid w:val="00DF3392"/>
    <w:rsid w:val="00DF341B"/>
    <w:rsid w:val="00DF38F7"/>
    <w:rsid w:val="00DF39E9"/>
    <w:rsid w:val="00DF3A95"/>
    <w:rsid w:val="00DF3A98"/>
    <w:rsid w:val="00DF3AED"/>
    <w:rsid w:val="00DF3B4B"/>
    <w:rsid w:val="00DF3B61"/>
    <w:rsid w:val="00DF3C51"/>
    <w:rsid w:val="00DF3D1A"/>
    <w:rsid w:val="00DF3D1F"/>
    <w:rsid w:val="00DF3D4A"/>
    <w:rsid w:val="00DF3E45"/>
    <w:rsid w:val="00DF3E5D"/>
    <w:rsid w:val="00DF3F81"/>
    <w:rsid w:val="00DF431B"/>
    <w:rsid w:val="00DF4630"/>
    <w:rsid w:val="00DF46E7"/>
    <w:rsid w:val="00DF4830"/>
    <w:rsid w:val="00DF48AA"/>
    <w:rsid w:val="00DF4A65"/>
    <w:rsid w:val="00DF4C75"/>
    <w:rsid w:val="00DF4DE5"/>
    <w:rsid w:val="00DF4ECA"/>
    <w:rsid w:val="00DF5090"/>
    <w:rsid w:val="00DF51D0"/>
    <w:rsid w:val="00DF553B"/>
    <w:rsid w:val="00DF563A"/>
    <w:rsid w:val="00DF57FF"/>
    <w:rsid w:val="00DF606E"/>
    <w:rsid w:val="00DF60BD"/>
    <w:rsid w:val="00DF617D"/>
    <w:rsid w:val="00DF67EF"/>
    <w:rsid w:val="00DF688F"/>
    <w:rsid w:val="00DF68E7"/>
    <w:rsid w:val="00DF6BA6"/>
    <w:rsid w:val="00DF6E12"/>
    <w:rsid w:val="00DF6F0F"/>
    <w:rsid w:val="00DF724D"/>
    <w:rsid w:val="00DF73F8"/>
    <w:rsid w:val="00DF741B"/>
    <w:rsid w:val="00DF74D9"/>
    <w:rsid w:val="00DF77F6"/>
    <w:rsid w:val="00DF78CC"/>
    <w:rsid w:val="00DF7916"/>
    <w:rsid w:val="00DF7C32"/>
    <w:rsid w:val="00DF7D03"/>
    <w:rsid w:val="00DF7D4F"/>
    <w:rsid w:val="00E00170"/>
    <w:rsid w:val="00E002CA"/>
    <w:rsid w:val="00E004F4"/>
    <w:rsid w:val="00E0074D"/>
    <w:rsid w:val="00E007FC"/>
    <w:rsid w:val="00E009F1"/>
    <w:rsid w:val="00E00C9B"/>
    <w:rsid w:val="00E00EE4"/>
    <w:rsid w:val="00E01153"/>
    <w:rsid w:val="00E0123B"/>
    <w:rsid w:val="00E01289"/>
    <w:rsid w:val="00E0147C"/>
    <w:rsid w:val="00E019F5"/>
    <w:rsid w:val="00E01B0E"/>
    <w:rsid w:val="00E01F6C"/>
    <w:rsid w:val="00E0208D"/>
    <w:rsid w:val="00E0214B"/>
    <w:rsid w:val="00E0223C"/>
    <w:rsid w:val="00E025C8"/>
    <w:rsid w:val="00E0268E"/>
    <w:rsid w:val="00E029BB"/>
    <w:rsid w:val="00E02D8C"/>
    <w:rsid w:val="00E02DB3"/>
    <w:rsid w:val="00E02E9F"/>
    <w:rsid w:val="00E02EDF"/>
    <w:rsid w:val="00E03066"/>
    <w:rsid w:val="00E031F1"/>
    <w:rsid w:val="00E032D3"/>
    <w:rsid w:val="00E03474"/>
    <w:rsid w:val="00E0360B"/>
    <w:rsid w:val="00E036C1"/>
    <w:rsid w:val="00E036CB"/>
    <w:rsid w:val="00E03774"/>
    <w:rsid w:val="00E0388C"/>
    <w:rsid w:val="00E038D2"/>
    <w:rsid w:val="00E03A3C"/>
    <w:rsid w:val="00E03A96"/>
    <w:rsid w:val="00E03ABF"/>
    <w:rsid w:val="00E03E31"/>
    <w:rsid w:val="00E03F6F"/>
    <w:rsid w:val="00E03FB3"/>
    <w:rsid w:val="00E0401C"/>
    <w:rsid w:val="00E0427D"/>
    <w:rsid w:val="00E043FA"/>
    <w:rsid w:val="00E044CF"/>
    <w:rsid w:val="00E0473D"/>
    <w:rsid w:val="00E047C8"/>
    <w:rsid w:val="00E0492C"/>
    <w:rsid w:val="00E04ABE"/>
    <w:rsid w:val="00E0545B"/>
    <w:rsid w:val="00E05561"/>
    <w:rsid w:val="00E055BD"/>
    <w:rsid w:val="00E05CE0"/>
    <w:rsid w:val="00E05D56"/>
    <w:rsid w:val="00E05D60"/>
    <w:rsid w:val="00E05D83"/>
    <w:rsid w:val="00E05DC1"/>
    <w:rsid w:val="00E05FF6"/>
    <w:rsid w:val="00E0616F"/>
    <w:rsid w:val="00E06259"/>
    <w:rsid w:val="00E06545"/>
    <w:rsid w:val="00E06657"/>
    <w:rsid w:val="00E06D5F"/>
    <w:rsid w:val="00E06F54"/>
    <w:rsid w:val="00E07342"/>
    <w:rsid w:val="00E0739B"/>
    <w:rsid w:val="00E07434"/>
    <w:rsid w:val="00E07618"/>
    <w:rsid w:val="00E076D7"/>
    <w:rsid w:val="00E0784E"/>
    <w:rsid w:val="00E07937"/>
    <w:rsid w:val="00E07969"/>
    <w:rsid w:val="00E079B8"/>
    <w:rsid w:val="00E07A2E"/>
    <w:rsid w:val="00E07D18"/>
    <w:rsid w:val="00E07F69"/>
    <w:rsid w:val="00E10303"/>
    <w:rsid w:val="00E105A6"/>
    <w:rsid w:val="00E105A9"/>
    <w:rsid w:val="00E10624"/>
    <w:rsid w:val="00E106AF"/>
    <w:rsid w:val="00E1085B"/>
    <w:rsid w:val="00E1093F"/>
    <w:rsid w:val="00E10BAC"/>
    <w:rsid w:val="00E10E52"/>
    <w:rsid w:val="00E10E82"/>
    <w:rsid w:val="00E10E9B"/>
    <w:rsid w:val="00E10F37"/>
    <w:rsid w:val="00E10F5C"/>
    <w:rsid w:val="00E1103D"/>
    <w:rsid w:val="00E1104A"/>
    <w:rsid w:val="00E1107A"/>
    <w:rsid w:val="00E111AF"/>
    <w:rsid w:val="00E11437"/>
    <w:rsid w:val="00E11569"/>
    <w:rsid w:val="00E115AA"/>
    <w:rsid w:val="00E11617"/>
    <w:rsid w:val="00E1166B"/>
    <w:rsid w:val="00E116B0"/>
    <w:rsid w:val="00E117C6"/>
    <w:rsid w:val="00E117E9"/>
    <w:rsid w:val="00E11892"/>
    <w:rsid w:val="00E11904"/>
    <w:rsid w:val="00E119AF"/>
    <w:rsid w:val="00E119DB"/>
    <w:rsid w:val="00E11F0B"/>
    <w:rsid w:val="00E11F5E"/>
    <w:rsid w:val="00E1208B"/>
    <w:rsid w:val="00E1268D"/>
    <w:rsid w:val="00E12728"/>
    <w:rsid w:val="00E127E6"/>
    <w:rsid w:val="00E12971"/>
    <w:rsid w:val="00E12B5C"/>
    <w:rsid w:val="00E12F34"/>
    <w:rsid w:val="00E12FB3"/>
    <w:rsid w:val="00E1320F"/>
    <w:rsid w:val="00E13214"/>
    <w:rsid w:val="00E13317"/>
    <w:rsid w:val="00E13473"/>
    <w:rsid w:val="00E139D4"/>
    <w:rsid w:val="00E13A62"/>
    <w:rsid w:val="00E13A95"/>
    <w:rsid w:val="00E13B28"/>
    <w:rsid w:val="00E13BC7"/>
    <w:rsid w:val="00E13E2B"/>
    <w:rsid w:val="00E13FCB"/>
    <w:rsid w:val="00E14028"/>
    <w:rsid w:val="00E1405D"/>
    <w:rsid w:val="00E14266"/>
    <w:rsid w:val="00E142E1"/>
    <w:rsid w:val="00E148E7"/>
    <w:rsid w:val="00E14AC3"/>
    <w:rsid w:val="00E14AD8"/>
    <w:rsid w:val="00E14EAD"/>
    <w:rsid w:val="00E14EC1"/>
    <w:rsid w:val="00E15056"/>
    <w:rsid w:val="00E151BD"/>
    <w:rsid w:val="00E15274"/>
    <w:rsid w:val="00E154CE"/>
    <w:rsid w:val="00E1565F"/>
    <w:rsid w:val="00E15DB1"/>
    <w:rsid w:val="00E15E48"/>
    <w:rsid w:val="00E15F5B"/>
    <w:rsid w:val="00E1641A"/>
    <w:rsid w:val="00E16498"/>
    <w:rsid w:val="00E167E3"/>
    <w:rsid w:val="00E167ED"/>
    <w:rsid w:val="00E168F3"/>
    <w:rsid w:val="00E16BB8"/>
    <w:rsid w:val="00E16EEF"/>
    <w:rsid w:val="00E1724E"/>
    <w:rsid w:val="00E17397"/>
    <w:rsid w:val="00E17552"/>
    <w:rsid w:val="00E17652"/>
    <w:rsid w:val="00E1789C"/>
    <w:rsid w:val="00E17AED"/>
    <w:rsid w:val="00E17C5A"/>
    <w:rsid w:val="00E17E1A"/>
    <w:rsid w:val="00E17E98"/>
    <w:rsid w:val="00E2009A"/>
    <w:rsid w:val="00E202F2"/>
    <w:rsid w:val="00E203F8"/>
    <w:rsid w:val="00E204ED"/>
    <w:rsid w:val="00E205F6"/>
    <w:rsid w:val="00E20933"/>
    <w:rsid w:val="00E20A71"/>
    <w:rsid w:val="00E20BA8"/>
    <w:rsid w:val="00E20C39"/>
    <w:rsid w:val="00E20CD3"/>
    <w:rsid w:val="00E20CE8"/>
    <w:rsid w:val="00E20D77"/>
    <w:rsid w:val="00E20ED6"/>
    <w:rsid w:val="00E2101E"/>
    <w:rsid w:val="00E21057"/>
    <w:rsid w:val="00E210C4"/>
    <w:rsid w:val="00E2125E"/>
    <w:rsid w:val="00E21284"/>
    <w:rsid w:val="00E212DE"/>
    <w:rsid w:val="00E213FE"/>
    <w:rsid w:val="00E215A4"/>
    <w:rsid w:val="00E2170D"/>
    <w:rsid w:val="00E217C8"/>
    <w:rsid w:val="00E21863"/>
    <w:rsid w:val="00E2188F"/>
    <w:rsid w:val="00E21908"/>
    <w:rsid w:val="00E21948"/>
    <w:rsid w:val="00E21A40"/>
    <w:rsid w:val="00E21B03"/>
    <w:rsid w:val="00E21EC8"/>
    <w:rsid w:val="00E2214F"/>
    <w:rsid w:val="00E22293"/>
    <w:rsid w:val="00E222A8"/>
    <w:rsid w:val="00E2235C"/>
    <w:rsid w:val="00E22445"/>
    <w:rsid w:val="00E224F4"/>
    <w:rsid w:val="00E2271C"/>
    <w:rsid w:val="00E22776"/>
    <w:rsid w:val="00E228BE"/>
    <w:rsid w:val="00E228FF"/>
    <w:rsid w:val="00E22939"/>
    <w:rsid w:val="00E22DEA"/>
    <w:rsid w:val="00E22EAB"/>
    <w:rsid w:val="00E22FB9"/>
    <w:rsid w:val="00E232D7"/>
    <w:rsid w:val="00E233FB"/>
    <w:rsid w:val="00E234A2"/>
    <w:rsid w:val="00E2366C"/>
    <w:rsid w:val="00E237CE"/>
    <w:rsid w:val="00E23959"/>
    <w:rsid w:val="00E23961"/>
    <w:rsid w:val="00E23B95"/>
    <w:rsid w:val="00E23D01"/>
    <w:rsid w:val="00E23D1B"/>
    <w:rsid w:val="00E23E2A"/>
    <w:rsid w:val="00E23ED3"/>
    <w:rsid w:val="00E2401E"/>
    <w:rsid w:val="00E24075"/>
    <w:rsid w:val="00E24467"/>
    <w:rsid w:val="00E244D8"/>
    <w:rsid w:val="00E24520"/>
    <w:rsid w:val="00E24760"/>
    <w:rsid w:val="00E24AEE"/>
    <w:rsid w:val="00E24F6C"/>
    <w:rsid w:val="00E24F9C"/>
    <w:rsid w:val="00E25058"/>
    <w:rsid w:val="00E25111"/>
    <w:rsid w:val="00E25127"/>
    <w:rsid w:val="00E25521"/>
    <w:rsid w:val="00E25A30"/>
    <w:rsid w:val="00E25B2E"/>
    <w:rsid w:val="00E25B84"/>
    <w:rsid w:val="00E25CDD"/>
    <w:rsid w:val="00E25CDF"/>
    <w:rsid w:val="00E25DAB"/>
    <w:rsid w:val="00E25EC6"/>
    <w:rsid w:val="00E25ECC"/>
    <w:rsid w:val="00E25ED1"/>
    <w:rsid w:val="00E260A3"/>
    <w:rsid w:val="00E26191"/>
    <w:rsid w:val="00E2629A"/>
    <w:rsid w:val="00E26382"/>
    <w:rsid w:val="00E26424"/>
    <w:rsid w:val="00E26541"/>
    <w:rsid w:val="00E265A0"/>
    <w:rsid w:val="00E2672E"/>
    <w:rsid w:val="00E267CD"/>
    <w:rsid w:val="00E2698D"/>
    <w:rsid w:val="00E26C3E"/>
    <w:rsid w:val="00E26C9E"/>
    <w:rsid w:val="00E26CBA"/>
    <w:rsid w:val="00E26D15"/>
    <w:rsid w:val="00E26DC6"/>
    <w:rsid w:val="00E27304"/>
    <w:rsid w:val="00E27450"/>
    <w:rsid w:val="00E274BE"/>
    <w:rsid w:val="00E27504"/>
    <w:rsid w:val="00E27505"/>
    <w:rsid w:val="00E27584"/>
    <w:rsid w:val="00E2773E"/>
    <w:rsid w:val="00E277C0"/>
    <w:rsid w:val="00E2786B"/>
    <w:rsid w:val="00E279EC"/>
    <w:rsid w:val="00E27CFA"/>
    <w:rsid w:val="00E27DDB"/>
    <w:rsid w:val="00E30049"/>
    <w:rsid w:val="00E3050A"/>
    <w:rsid w:val="00E3054C"/>
    <w:rsid w:val="00E305D2"/>
    <w:rsid w:val="00E30932"/>
    <w:rsid w:val="00E30992"/>
    <w:rsid w:val="00E309C6"/>
    <w:rsid w:val="00E309EB"/>
    <w:rsid w:val="00E30A0F"/>
    <w:rsid w:val="00E30CCF"/>
    <w:rsid w:val="00E30E03"/>
    <w:rsid w:val="00E30ED9"/>
    <w:rsid w:val="00E31169"/>
    <w:rsid w:val="00E312DB"/>
    <w:rsid w:val="00E31702"/>
    <w:rsid w:val="00E3179A"/>
    <w:rsid w:val="00E3185D"/>
    <w:rsid w:val="00E318E8"/>
    <w:rsid w:val="00E31A8F"/>
    <w:rsid w:val="00E31B75"/>
    <w:rsid w:val="00E3205E"/>
    <w:rsid w:val="00E3242E"/>
    <w:rsid w:val="00E3246B"/>
    <w:rsid w:val="00E325B3"/>
    <w:rsid w:val="00E325FA"/>
    <w:rsid w:val="00E328FB"/>
    <w:rsid w:val="00E32941"/>
    <w:rsid w:val="00E32987"/>
    <w:rsid w:val="00E32B18"/>
    <w:rsid w:val="00E32BD8"/>
    <w:rsid w:val="00E3306B"/>
    <w:rsid w:val="00E330C7"/>
    <w:rsid w:val="00E330C9"/>
    <w:rsid w:val="00E3329A"/>
    <w:rsid w:val="00E3330E"/>
    <w:rsid w:val="00E3339D"/>
    <w:rsid w:val="00E3351F"/>
    <w:rsid w:val="00E33946"/>
    <w:rsid w:val="00E33992"/>
    <w:rsid w:val="00E33AFC"/>
    <w:rsid w:val="00E33D9A"/>
    <w:rsid w:val="00E33E0B"/>
    <w:rsid w:val="00E33F0F"/>
    <w:rsid w:val="00E34065"/>
    <w:rsid w:val="00E3407C"/>
    <w:rsid w:val="00E341C7"/>
    <w:rsid w:val="00E342B4"/>
    <w:rsid w:val="00E34508"/>
    <w:rsid w:val="00E347B2"/>
    <w:rsid w:val="00E34973"/>
    <w:rsid w:val="00E3499E"/>
    <w:rsid w:val="00E349A9"/>
    <w:rsid w:val="00E34A8B"/>
    <w:rsid w:val="00E34A9F"/>
    <w:rsid w:val="00E34C0B"/>
    <w:rsid w:val="00E34C4A"/>
    <w:rsid w:val="00E34C52"/>
    <w:rsid w:val="00E34E48"/>
    <w:rsid w:val="00E355A6"/>
    <w:rsid w:val="00E355BB"/>
    <w:rsid w:val="00E356A2"/>
    <w:rsid w:val="00E357D7"/>
    <w:rsid w:val="00E35A1F"/>
    <w:rsid w:val="00E35ACE"/>
    <w:rsid w:val="00E35CAE"/>
    <w:rsid w:val="00E36165"/>
    <w:rsid w:val="00E36282"/>
    <w:rsid w:val="00E362B7"/>
    <w:rsid w:val="00E3677B"/>
    <w:rsid w:val="00E36806"/>
    <w:rsid w:val="00E36917"/>
    <w:rsid w:val="00E36AF1"/>
    <w:rsid w:val="00E3707A"/>
    <w:rsid w:val="00E3707D"/>
    <w:rsid w:val="00E3715B"/>
    <w:rsid w:val="00E37235"/>
    <w:rsid w:val="00E37255"/>
    <w:rsid w:val="00E37260"/>
    <w:rsid w:val="00E373DB"/>
    <w:rsid w:val="00E37512"/>
    <w:rsid w:val="00E37542"/>
    <w:rsid w:val="00E37634"/>
    <w:rsid w:val="00E37800"/>
    <w:rsid w:val="00E37919"/>
    <w:rsid w:val="00E379E4"/>
    <w:rsid w:val="00E37C1A"/>
    <w:rsid w:val="00E37DD3"/>
    <w:rsid w:val="00E40180"/>
    <w:rsid w:val="00E40462"/>
    <w:rsid w:val="00E40480"/>
    <w:rsid w:val="00E405A5"/>
    <w:rsid w:val="00E40615"/>
    <w:rsid w:val="00E40CE2"/>
    <w:rsid w:val="00E40D9A"/>
    <w:rsid w:val="00E40DAE"/>
    <w:rsid w:val="00E40E7F"/>
    <w:rsid w:val="00E40EC1"/>
    <w:rsid w:val="00E40F62"/>
    <w:rsid w:val="00E4116A"/>
    <w:rsid w:val="00E412CE"/>
    <w:rsid w:val="00E4147A"/>
    <w:rsid w:val="00E41518"/>
    <w:rsid w:val="00E416D6"/>
    <w:rsid w:val="00E4174B"/>
    <w:rsid w:val="00E417B0"/>
    <w:rsid w:val="00E417ED"/>
    <w:rsid w:val="00E419C0"/>
    <w:rsid w:val="00E41BB7"/>
    <w:rsid w:val="00E41C37"/>
    <w:rsid w:val="00E41C57"/>
    <w:rsid w:val="00E41D10"/>
    <w:rsid w:val="00E420E4"/>
    <w:rsid w:val="00E425C1"/>
    <w:rsid w:val="00E42893"/>
    <w:rsid w:val="00E428F8"/>
    <w:rsid w:val="00E42A94"/>
    <w:rsid w:val="00E42E45"/>
    <w:rsid w:val="00E42FE8"/>
    <w:rsid w:val="00E4312E"/>
    <w:rsid w:val="00E43158"/>
    <w:rsid w:val="00E43190"/>
    <w:rsid w:val="00E43249"/>
    <w:rsid w:val="00E4334F"/>
    <w:rsid w:val="00E433E6"/>
    <w:rsid w:val="00E43571"/>
    <w:rsid w:val="00E436A2"/>
    <w:rsid w:val="00E43864"/>
    <w:rsid w:val="00E438B4"/>
    <w:rsid w:val="00E43AD6"/>
    <w:rsid w:val="00E43BA3"/>
    <w:rsid w:val="00E43E05"/>
    <w:rsid w:val="00E43EC1"/>
    <w:rsid w:val="00E43EDF"/>
    <w:rsid w:val="00E44099"/>
    <w:rsid w:val="00E44102"/>
    <w:rsid w:val="00E4423A"/>
    <w:rsid w:val="00E4431E"/>
    <w:rsid w:val="00E44628"/>
    <w:rsid w:val="00E446E9"/>
    <w:rsid w:val="00E4479F"/>
    <w:rsid w:val="00E447FA"/>
    <w:rsid w:val="00E44910"/>
    <w:rsid w:val="00E44BB0"/>
    <w:rsid w:val="00E44BEC"/>
    <w:rsid w:val="00E44D9F"/>
    <w:rsid w:val="00E44DD4"/>
    <w:rsid w:val="00E44F99"/>
    <w:rsid w:val="00E45096"/>
    <w:rsid w:val="00E45145"/>
    <w:rsid w:val="00E4530C"/>
    <w:rsid w:val="00E454D7"/>
    <w:rsid w:val="00E45712"/>
    <w:rsid w:val="00E457F0"/>
    <w:rsid w:val="00E45808"/>
    <w:rsid w:val="00E45875"/>
    <w:rsid w:val="00E458D2"/>
    <w:rsid w:val="00E458D8"/>
    <w:rsid w:val="00E4591A"/>
    <w:rsid w:val="00E45946"/>
    <w:rsid w:val="00E45A12"/>
    <w:rsid w:val="00E45BB3"/>
    <w:rsid w:val="00E45BF0"/>
    <w:rsid w:val="00E45D01"/>
    <w:rsid w:val="00E46098"/>
    <w:rsid w:val="00E460CF"/>
    <w:rsid w:val="00E4655D"/>
    <w:rsid w:val="00E467F2"/>
    <w:rsid w:val="00E46A84"/>
    <w:rsid w:val="00E46ACC"/>
    <w:rsid w:val="00E46B15"/>
    <w:rsid w:val="00E46B41"/>
    <w:rsid w:val="00E46D60"/>
    <w:rsid w:val="00E46DE5"/>
    <w:rsid w:val="00E46DEA"/>
    <w:rsid w:val="00E46FAE"/>
    <w:rsid w:val="00E4719B"/>
    <w:rsid w:val="00E471C5"/>
    <w:rsid w:val="00E47337"/>
    <w:rsid w:val="00E47687"/>
    <w:rsid w:val="00E47795"/>
    <w:rsid w:val="00E47891"/>
    <w:rsid w:val="00E4789B"/>
    <w:rsid w:val="00E47AF4"/>
    <w:rsid w:val="00E47B2E"/>
    <w:rsid w:val="00E47F1D"/>
    <w:rsid w:val="00E50065"/>
    <w:rsid w:val="00E500F7"/>
    <w:rsid w:val="00E501E1"/>
    <w:rsid w:val="00E501E7"/>
    <w:rsid w:val="00E50240"/>
    <w:rsid w:val="00E50342"/>
    <w:rsid w:val="00E50473"/>
    <w:rsid w:val="00E504BE"/>
    <w:rsid w:val="00E505B9"/>
    <w:rsid w:val="00E50600"/>
    <w:rsid w:val="00E50748"/>
    <w:rsid w:val="00E50763"/>
    <w:rsid w:val="00E50785"/>
    <w:rsid w:val="00E5089D"/>
    <w:rsid w:val="00E50A73"/>
    <w:rsid w:val="00E50BF3"/>
    <w:rsid w:val="00E50BF6"/>
    <w:rsid w:val="00E50E70"/>
    <w:rsid w:val="00E50F3B"/>
    <w:rsid w:val="00E51006"/>
    <w:rsid w:val="00E511C3"/>
    <w:rsid w:val="00E511D7"/>
    <w:rsid w:val="00E5157A"/>
    <w:rsid w:val="00E515F3"/>
    <w:rsid w:val="00E516F0"/>
    <w:rsid w:val="00E517BB"/>
    <w:rsid w:val="00E518A7"/>
    <w:rsid w:val="00E519D8"/>
    <w:rsid w:val="00E51C2D"/>
    <w:rsid w:val="00E51CAE"/>
    <w:rsid w:val="00E51D12"/>
    <w:rsid w:val="00E51F14"/>
    <w:rsid w:val="00E51FE1"/>
    <w:rsid w:val="00E52010"/>
    <w:rsid w:val="00E52411"/>
    <w:rsid w:val="00E524CF"/>
    <w:rsid w:val="00E529F5"/>
    <w:rsid w:val="00E52B80"/>
    <w:rsid w:val="00E52F4C"/>
    <w:rsid w:val="00E530F0"/>
    <w:rsid w:val="00E5311A"/>
    <w:rsid w:val="00E53153"/>
    <w:rsid w:val="00E531D2"/>
    <w:rsid w:val="00E531E1"/>
    <w:rsid w:val="00E53315"/>
    <w:rsid w:val="00E5356B"/>
    <w:rsid w:val="00E53703"/>
    <w:rsid w:val="00E537C0"/>
    <w:rsid w:val="00E538F2"/>
    <w:rsid w:val="00E53B9C"/>
    <w:rsid w:val="00E53DC7"/>
    <w:rsid w:val="00E53E00"/>
    <w:rsid w:val="00E53ECE"/>
    <w:rsid w:val="00E540E7"/>
    <w:rsid w:val="00E541A9"/>
    <w:rsid w:val="00E54221"/>
    <w:rsid w:val="00E5424A"/>
    <w:rsid w:val="00E54392"/>
    <w:rsid w:val="00E545CA"/>
    <w:rsid w:val="00E5463C"/>
    <w:rsid w:val="00E549B1"/>
    <w:rsid w:val="00E54E26"/>
    <w:rsid w:val="00E550E9"/>
    <w:rsid w:val="00E5519C"/>
    <w:rsid w:val="00E55224"/>
    <w:rsid w:val="00E553BD"/>
    <w:rsid w:val="00E556A1"/>
    <w:rsid w:val="00E5589C"/>
    <w:rsid w:val="00E55B2A"/>
    <w:rsid w:val="00E55B3F"/>
    <w:rsid w:val="00E55C3C"/>
    <w:rsid w:val="00E55D41"/>
    <w:rsid w:val="00E56453"/>
    <w:rsid w:val="00E5650A"/>
    <w:rsid w:val="00E5657B"/>
    <w:rsid w:val="00E567D4"/>
    <w:rsid w:val="00E567FA"/>
    <w:rsid w:val="00E56AE5"/>
    <w:rsid w:val="00E56B0D"/>
    <w:rsid w:val="00E56CB3"/>
    <w:rsid w:val="00E56F9E"/>
    <w:rsid w:val="00E572BF"/>
    <w:rsid w:val="00E57477"/>
    <w:rsid w:val="00E574EC"/>
    <w:rsid w:val="00E57518"/>
    <w:rsid w:val="00E5758E"/>
    <w:rsid w:val="00E576C5"/>
    <w:rsid w:val="00E576ED"/>
    <w:rsid w:val="00E578BF"/>
    <w:rsid w:val="00E57962"/>
    <w:rsid w:val="00E57C90"/>
    <w:rsid w:val="00E57DE8"/>
    <w:rsid w:val="00E57E51"/>
    <w:rsid w:val="00E57F9C"/>
    <w:rsid w:val="00E60232"/>
    <w:rsid w:val="00E60539"/>
    <w:rsid w:val="00E6086A"/>
    <w:rsid w:val="00E608C0"/>
    <w:rsid w:val="00E60909"/>
    <w:rsid w:val="00E60B38"/>
    <w:rsid w:val="00E60C91"/>
    <w:rsid w:val="00E60CC9"/>
    <w:rsid w:val="00E60DDF"/>
    <w:rsid w:val="00E610A5"/>
    <w:rsid w:val="00E61110"/>
    <w:rsid w:val="00E61258"/>
    <w:rsid w:val="00E6137C"/>
    <w:rsid w:val="00E615BA"/>
    <w:rsid w:val="00E615F9"/>
    <w:rsid w:val="00E6193C"/>
    <w:rsid w:val="00E619AF"/>
    <w:rsid w:val="00E61A06"/>
    <w:rsid w:val="00E61B96"/>
    <w:rsid w:val="00E61C69"/>
    <w:rsid w:val="00E61E47"/>
    <w:rsid w:val="00E61FD8"/>
    <w:rsid w:val="00E62041"/>
    <w:rsid w:val="00E622DE"/>
    <w:rsid w:val="00E6233B"/>
    <w:rsid w:val="00E62388"/>
    <w:rsid w:val="00E6241C"/>
    <w:rsid w:val="00E625B0"/>
    <w:rsid w:val="00E626B5"/>
    <w:rsid w:val="00E628B1"/>
    <w:rsid w:val="00E62A83"/>
    <w:rsid w:val="00E62BC2"/>
    <w:rsid w:val="00E62F91"/>
    <w:rsid w:val="00E6319E"/>
    <w:rsid w:val="00E6327E"/>
    <w:rsid w:val="00E63295"/>
    <w:rsid w:val="00E632B1"/>
    <w:rsid w:val="00E6336C"/>
    <w:rsid w:val="00E63DAA"/>
    <w:rsid w:val="00E6421A"/>
    <w:rsid w:val="00E64256"/>
    <w:rsid w:val="00E643BF"/>
    <w:rsid w:val="00E6452E"/>
    <w:rsid w:val="00E64930"/>
    <w:rsid w:val="00E64955"/>
    <w:rsid w:val="00E649E8"/>
    <w:rsid w:val="00E64EBE"/>
    <w:rsid w:val="00E6501B"/>
    <w:rsid w:val="00E651B7"/>
    <w:rsid w:val="00E65246"/>
    <w:rsid w:val="00E6554E"/>
    <w:rsid w:val="00E655C8"/>
    <w:rsid w:val="00E655CC"/>
    <w:rsid w:val="00E656BE"/>
    <w:rsid w:val="00E65700"/>
    <w:rsid w:val="00E65727"/>
    <w:rsid w:val="00E65A5D"/>
    <w:rsid w:val="00E65C4B"/>
    <w:rsid w:val="00E65D76"/>
    <w:rsid w:val="00E66236"/>
    <w:rsid w:val="00E664AF"/>
    <w:rsid w:val="00E66636"/>
    <w:rsid w:val="00E66EAD"/>
    <w:rsid w:val="00E66EDD"/>
    <w:rsid w:val="00E66F29"/>
    <w:rsid w:val="00E670C8"/>
    <w:rsid w:val="00E6716B"/>
    <w:rsid w:val="00E671F9"/>
    <w:rsid w:val="00E67244"/>
    <w:rsid w:val="00E672A0"/>
    <w:rsid w:val="00E672B5"/>
    <w:rsid w:val="00E67364"/>
    <w:rsid w:val="00E67566"/>
    <w:rsid w:val="00E677B6"/>
    <w:rsid w:val="00E67802"/>
    <w:rsid w:val="00E678C8"/>
    <w:rsid w:val="00E67B0C"/>
    <w:rsid w:val="00E67DE6"/>
    <w:rsid w:val="00E67DEF"/>
    <w:rsid w:val="00E70150"/>
    <w:rsid w:val="00E70253"/>
    <w:rsid w:val="00E702E1"/>
    <w:rsid w:val="00E7046B"/>
    <w:rsid w:val="00E70874"/>
    <w:rsid w:val="00E70963"/>
    <w:rsid w:val="00E70A2C"/>
    <w:rsid w:val="00E70BA9"/>
    <w:rsid w:val="00E70EE9"/>
    <w:rsid w:val="00E70F90"/>
    <w:rsid w:val="00E7111D"/>
    <w:rsid w:val="00E71166"/>
    <w:rsid w:val="00E712E4"/>
    <w:rsid w:val="00E71393"/>
    <w:rsid w:val="00E7145C"/>
    <w:rsid w:val="00E7154A"/>
    <w:rsid w:val="00E715F3"/>
    <w:rsid w:val="00E7160E"/>
    <w:rsid w:val="00E71680"/>
    <w:rsid w:val="00E71875"/>
    <w:rsid w:val="00E7190B"/>
    <w:rsid w:val="00E71B91"/>
    <w:rsid w:val="00E71DB7"/>
    <w:rsid w:val="00E71EF1"/>
    <w:rsid w:val="00E71F3A"/>
    <w:rsid w:val="00E72079"/>
    <w:rsid w:val="00E7209A"/>
    <w:rsid w:val="00E720C4"/>
    <w:rsid w:val="00E7221D"/>
    <w:rsid w:val="00E722D5"/>
    <w:rsid w:val="00E729B3"/>
    <w:rsid w:val="00E72F49"/>
    <w:rsid w:val="00E732A8"/>
    <w:rsid w:val="00E73626"/>
    <w:rsid w:val="00E73664"/>
    <w:rsid w:val="00E7372B"/>
    <w:rsid w:val="00E737AC"/>
    <w:rsid w:val="00E739FA"/>
    <w:rsid w:val="00E73BCA"/>
    <w:rsid w:val="00E73D4C"/>
    <w:rsid w:val="00E7431D"/>
    <w:rsid w:val="00E74450"/>
    <w:rsid w:val="00E7452B"/>
    <w:rsid w:val="00E745B2"/>
    <w:rsid w:val="00E746EC"/>
    <w:rsid w:val="00E74722"/>
    <w:rsid w:val="00E747F6"/>
    <w:rsid w:val="00E74C14"/>
    <w:rsid w:val="00E74C2B"/>
    <w:rsid w:val="00E74D37"/>
    <w:rsid w:val="00E74FA8"/>
    <w:rsid w:val="00E7514A"/>
    <w:rsid w:val="00E75353"/>
    <w:rsid w:val="00E7537D"/>
    <w:rsid w:val="00E75388"/>
    <w:rsid w:val="00E75394"/>
    <w:rsid w:val="00E756A8"/>
    <w:rsid w:val="00E75990"/>
    <w:rsid w:val="00E75A6F"/>
    <w:rsid w:val="00E75B7C"/>
    <w:rsid w:val="00E75C6C"/>
    <w:rsid w:val="00E75E60"/>
    <w:rsid w:val="00E75F1E"/>
    <w:rsid w:val="00E75F2F"/>
    <w:rsid w:val="00E75FF3"/>
    <w:rsid w:val="00E76024"/>
    <w:rsid w:val="00E760C5"/>
    <w:rsid w:val="00E760DF"/>
    <w:rsid w:val="00E7615F"/>
    <w:rsid w:val="00E7636B"/>
    <w:rsid w:val="00E763FF"/>
    <w:rsid w:val="00E764C1"/>
    <w:rsid w:val="00E764D2"/>
    <w:rsid w:val="00E76609"/>
    <w:rsid w:val="00E7672E"/>
    <w:rsid w:val="00E76749"/>
    <w:rsid w:val="00E76754"/>
    <w:rsid w:val="00E7684C"/>
    <w:rsid w:val="00E768CD"/>
    <w:rsid w:val="00E76AE0"/>
    <w:rsid w:val="00E76B74"/>
    <w:rsid w:val="00E76F21"/>
    <w:rsid w:val="00E77017"/>
    <w:rsid w:val="00E7702F"/>
    <w:rsid w:val="00E770FD"/>
    <w:rsid w:val="00E7722C"/>
    <w:rsid w:val="00E7729D"/>
    <w:rsid w:val="00E773C8"/>
    <w:rsid w:val="00E7762C"/>
    <w:rsid w:val="00E7768A"/>
    <w:rsid w:val="00E77D19"/>
    <w:rsid w:val="00E77F86"/>
    <w:rsid w:val="00E800C8"/>
    <w:rsid w:val="00E805CB"/>
    <w:rsid w:val="00E80671"/>
    <w:rsid w:val="00E8088B"/>
    <w:rsid w:val="00E80B84"/>
    <w:rsid w:val="00E80C65"/>
    <w:rsid w:val="00E80DAC"/>
    <w:rsid w:val="00E80DE6"/>
    <w:rsid w:val="00E8105F"/>
    <w:rsid w:val="00E81288"/>
    <w:rsid w:val="00E8131D"/>
    <w:rsid w:val="00E8199F"/>
    <w:rsid w:val="00E819AD"/>
    <w:rsid w:val="00E81A87"/>
    <w:rsid w:val="00E81B29"/>
    <w:rsid w:val="00E81BDD"/>
    <w:rsid w:val="00E81D02"/>
    <w:rsid w:val="00E81F5F"/>
    <w:rsid w:val="00E81FB0"/>
    <w:rsid w:val="00E8213E"/>
    <w:rsid w:val="00E821E3"/>
    <w:rsid w:val="00E82440"/>
    <w:rsid w:val="00E826BF"/>
    <w:rsid w:val="00E826DF"/>
    <w:rsid w:val="00E827BB"/>
    <w:rsid w:val="00E828A8"/>
    <w:rsid w:val="00E82969"/>
    <w:rsid w:val="00E82B03"/>
    <w:rsid w:val="00E82B1D"/>
    <w:rsid w:val="00E83027"/>
    <w:rsid w:val="00E8309A"/>
    <w:rsid w:val="00E8315C"/>
    <w:rsid w:val="00E831DA"/>
    <w:rsid w:val="00E831E6"/>
    <w:rsid w:val="00E831F1"/>
    <w:rsid w:val="00E83290"/>
    <w:rsid w:val="00E83328"/>
    <w:rsid w:val="00E83373"/>
    <w:rsid w:val="00E833E5"/>
    <w:rsid w:val="00E835C0"/>
    <w:rsid w:val="00E838DF"/>
    <w:rsid w:val="00E83948"/>
    <w:rsid w:val="00E83AC6"/>
    <w:rsid w:val="00E83AEA"/>
    <w:rsid w:val="00E83AFB"/>
    <w:rsid w:val="00E83B40"/>
    <w:rsid w:val="00E83CC7"/>
    <w:rsid w:val="00E83CF9"/>
    <w:rsid w:val="00E83DB1"/>
    <w:rsid w:val="00E83F52"/>
    <w:rsid w:val="00E84014"/>
    <w:rsid w:val="00E8436D"/>
    <w:rsid w:val="00E843A2"/>
    <w:rsid w:val="00E8457F"/>
    <w:rsid w:val="00E84992"/>
    <w:rsid w:val="00E849E6"/>
    <w:rsid w:val="00E84AF8"/>
    <w:rsid w:val="00E84B34"/>
    <w:rsid w:val="00E84C90"/>
    <w:rsid w:val="00E84D52"/>
    <w:rsid w:val="00E8510C"/>
    <w:rsid w:val="00E85203"/>
    <w:rsid w:val="00E85285"/>
    <w:rsid w:val="00E85496"/>
    <w:rsid w:val="00E85535"/>
    <w:rsid w:val="00E85588"/>
    <w:rsid w:val="00E85CB3"/>
    <w:rsid w:val="00E85DB1"/>
    <w:rsid w:val="00E86015"/>
    <w:rsid w:val="00E8605C"/>
    <w:rsid w:val="00E8614D"/>
    <w:rsid w:val="00E86167"/>
    <w:rsid w:val="00E86350"/>
    <w:rsid w:val="00E8653C"/>
    <w:rsid w:val="00E869D5"/>
    <w:rsid w:val="00E86B32"/>
    <w:rsid w:val="00E86C63"/>
    <w:rsid w:val="00E86D00"/>
    <w:rsid w:val="00E86D7C"/>
    <w:rsid w:val="00E86E62"/>
    <w:rsid w:val="00E87003"/>
    <w:rsid w:val="00E873CA"/>
    <w:rsid w:val="00E87782"/>
    <w:rsid w:val="00E87BBE"/>
    <w:rsid w:val="00E87D96"/>
    <w:rsid w:val="00E87E3A"/>
    <w:rsid w:val="00E87F8D"/>
    <w:rsid w:val="00E87FBC"/>
    <w:rsid w:val="00E9021D"/>
    <w:rsid w:val="00E90330"/>
    <w:rsid w:val="00E90411"/>
    <w:rsid w:val="00E90457"/>
    <w:rsid w:val="00E9059E"/>
    <w:rsid w:val="00E9070C"/>
    <w:rsid w:val="00E90710"/>
    <w:rsid w:val="00E90737"/>
    <w:rsid w:val="00E90867"/>
    <w:rsid w:val="00E9097C"/>
    <w:rsid w:val="00E90A15"/>
    <w:rsid w:val="00E9104C"/>
    <w:rsid w:val="00E9104E"/>
    <w:rsid w:val="00E91207"/>
    <w:rsid w:val="00E91242"/>
    <w:rsid w:val="00E9124D"/>
    <w:rsid w:val="00E91258"/>
    <w:rsid w:val="00E9127F"/>
    <w:rsid w:val="00E9157D"/>
    <w:rsid w:val="00E9167F"/>
    <w:rsid w:val="00E91788"/>
    <w:rsid w:val="00E917B2"/>
    <w:rsid w:val="00E9198F"/>
    <w:rsid w:val="00E92212"/>
    <w:rsid w:val="00E922F1"/>
    <w:rsid w:val="00E92435"/>
    <w:rsid w:val="00E92974"/>
    <w:rsid w:val="00E92978"/>
    <w:rsid w:val="00E92B3E"/>
    <w:rsid w:val="00E92E27"/>
    <w:rsid w:val="00E92F98"/>
    <w:rsid w:val="00E930D6"/>
    <w:rsid w:val="00E9331D"/>
    <w:rsid w:val="00E9332D"/>
    <w:rsid w:val="00E935D0"/>
    <w:rsid w:val="00E936F5"/>
    <w:rsid w:val="00E93991"/>
    <w:rsid w:val="00E93AAA"/>
    <w:rsid w:val="00E93ACC"/>
    <w:rsid w:val="00E93C54"/>
    <w:rsid w:val="00E93E8B"/>
    <w:rsid w:val="00E94090"/>
    <w:rsid w:val="00E940A5"/>
    <w:rsid w:val="00E94174"/>
    <w:rsid w:val="00E943B9"/>
    <w:rsid w:val="00E945CE"/>
    <w:rsid w:val="00E94ACA"/>
    <w:rsid w:val="00E94CA2"/>
    <w:rsid w:val="00E94CBA"/>
    <w:rsid w:val="00E94DD8"/>
    <w:rsid w:val="00E94E42"/>
    <w:rsid w:val="00E95040"/>
    <w:rsid w:val="00E9515D"/>
    <w:rsid w:val="00E951DC"/>
    <w:rsid w:val="00E95206"/>
    <w:rsid w:val="00E95322"/>
    <w:rsid w:val="00E953E6"/>
    <w:rsid w:val="00E95490"/>
    <w:rsid w:val="00E95551"/>
    <w:rsid w:val="00E95674"/>
    <w:rsid w:val="00E957A6"/>
    <w:rsid w:val="00E957F6"/>
    <w:rsid w:val="00E95AFF"/>
    <w:rsid w:val="00E95D2C"/>
    <w:rsid w:val="00E95E07"/>
    <w:rsid w:val="00E95F77"/>
    <w:rsid w:val="00E961D2"/>
    <w:rsid w:val="00E96270"/>
    <w:rsid w:val="00E96692"/>
    <w:rsid w:val="00E966AB"/>
    <w:rsid w:val="00E9670F"/>
    <w:rsid w:val="00E968C1"/>
    <w:rsid w:val="00E96B8E"/>
    <w:rsid w:val="00E96C88"/>
    <w:rsid w:val="00E96D2E"/>
    <w:rsid w:val="00E96EDE"/>
    <w:rsid w:val="00E9712E"/>
    <w:rsid w:val="00E971E3"/>
    <w:rsid w:val="00E971F6"/>
    <w:rsid w:val="00E9740C"/>
    <w:rsid w:val="00E97419"/>
    <w:rsid w:val="00E9742C"/>
    <w:rsid w:val="00E976A6"/>
    <w:rsid w:val="00E977A0"/>
    <w:rsid w:val="00E9782C"/>
    <w:rsid w:val="00E97913"/>
    <w:rsid w:val="00EA013F"/>
    <w:rsid w:val="00EA0182"/>
    <w:rsid w:val="00EA020B"/>
    <w:rsid w:val="00EA02BA"/>
    <w:rsid w:val="00EA033B"/>
    <w:rsid w:val="00EA03EF"/>
    <w:rsid w:val="00EA0449"/>
    <w:rsid w:val="00EA04CE"/>
    <w:rsid w:val="00EA05D5"/>
    <w:rsid w:val="00EA06CF"/>
    <w:rsid w:val="00EA073D"/>
    <w:rsid w:val="00EA0750"/>
    <w:rsid w:val="00EA0780"/>
    <w:rsid w:val="00EA0832"/>
    <w:rsid w:val="00EA0B3B"/>
    <w:rsid w:val="00EA0D11"/>
    <w:rsid w:val="00EA0D9E"/>
    <w:rsid w:val="00EA0E54"/>
    <w:rsid w:val="00EA1066"/>
    <w:rsid w:val="00EA10FA"/>
    <w:rsid w:val="00EA111D"/>
    <w:rsid w:val="00EA11BD"/>
    <w:rsid w:val="00EA1410"/>
    <w:rsid w:val="00EA14C3"/>
    <w:rsid w:val="00EA14D4"/>
    <w:rsid w:val="00EA1769"/>
    <w:rsid w:val="00EA19B0"/>
    <w:rsid w:val="00EA1BAD"/>
    <w:rsid w:val="00EA1D1D"/>
    <w:rsid w:val="00EA1F92"/>
    <w:rsid w:val="00EA1FAF"/>
    <w:rsid w:val="00EA20B0"/>
    <w:rsid w:val="00EA2233"/>
    <w:rsid w:val="00EA23F7"/>
    <w:rsid w:val="00EA26EB"/>
    <w:rsid w:val="00EA2702"/>
    <w:rsid w:val="00EA27AA"/>
    <w:rsid w:val="00EA2839"/>
    <w:rsid w:val="00EA2899"/>
    <w:rsid w:val="00EA2AAE"/>
    <w:rsid w:val="00EA2C31"/>
    <w:rsid w:val="00EA2C4B"/>
    <w:rsid w:val="00EA2D54"/>
    <w:rsid w:val="00EA319B"/>
    <w:rsid w:val="00EA3671"/>
    <w:rsid w:val="00EA36A3"/>
    <w:rsid w:val="00EA3942"/>
    <w:rsid w:val="00EA3B84"/>
    <w:rsid w:val="00EA3BD2"/>
    <w:rsid w:val="00EA3F5C"/>
    <w:rsid w:val="00EA4295"/>
    <w:rsid w:val="00EA43E6"/>
    <w:rsid w:val="00EA4540"/>
    <w:rsid w:val="00EA460C"/>
    <w:rsid w:val="00EA484B"/>
    <w:rsid w:val="00EA4911"/>
    <w:rsid w:val="00EA4BD1"/>
    <w:rsid w:val="00EA4C89"/>
    <w:rsid w:val="00EA4D4A"/>
    <w:rsid w:val="00EA4E29"/>
    <w:rsid w:val="00EA4E91"/>
    <w:rsid w:val="00EA501E"/>
    <w:rsid w:val="00EA5065"/>
    <w:rsid w:val="00EA50B2"/>
    <w:rsid w:val="00EA5316"/>
    <w:rsid w:val="00EA5471"/>
    <w:rsid w:val="00EA54CD"/>
    <w:rsid w:val="00EA54E0"/>
    <w:rsid w:val="00EA56F6"/>
    <w:rsid w:val="00EA5740"/>
    <w:rsid w:val="00EA577F"/>
    <w:rsid w:val="00EA5E02"/>
    <w:rsid w:val="00EA60AC"/>
    <w:rsid w:val="00EA60EE"/>
    <w:rsid w:val="00EA6171"/>
    <w:rsid w:val="00EA6615"/>
    <w:rsid w:val="00EA6CDA"/>
    <w:rsid w:val="00EA6D43"/>
    <w:rsid w:val="00EA7006"/>
    <w:rsid w:val="00EA71FE"/>
    <w:rsid w:val="00EA7387"/>
    <w:rsid w:val="00EA7810"/>
    <w:rsid w:val="00EA79C0"/>
    <w:rsid w:val="00EA7A89"/>
    <w:rsid w:val="00EA7B4F"/>
    <w:rsid w:val="00EA7CD0"/>
    <w:rsid w:val="00EA7D61"/>
    <w:rsid w:val="00EB01CE"/>
    <w:rsid w:val="00EB0245"/>
    <w:rsid w:val="00EB0392"/>
    <w:rsid w:val="00EB0543"/>
    <w:rsid w:val="00EB0630"/>
    <w:rsid w:val="00EB065F"/>
    <w:rsid w:val="00EB0A2D"/>
    <w:rsid w:val="00EB0AF9"/>
    <w:rsid w:val="00EB0C34"/>
    <w:rsid w:val="00EB0C9C"/>
    <w:rsid w:val="00EB0DEA"/>
    <w:rsid w:val="00EB0DED"/>
    <w:rsid w:val="00EB0FAE"/>
    <w:rsid w:val="00EB0FE1"/>
    <w:rsid w:val="00EB1296"/>
    <w:rsid w:val="00EB12E1"/>
    <w:rsid w:val="00EB1420"/>
    <w:rsid w:val="00EB14A2"/>
    <w:rsid w:val="00EB17B8"/>
    <w:rsid w:val="00EB193B"/>
    <w:rsid w:val="00EB1995"/>
    <w:rsid w:val="00EB19B6"/>
    <w:rsid w:val="00EB19FD"/>
    <w:rsid w:val="00EB1B2D"/>
    <w:rsid w:val="00EB1BE2"/>
    <w:rsid w:val="00EB1BF8"/>
    <w:rsid w:val="00EB1F63"/>
    <w:rsid w:val="00EB204B"/>
    <w:rsid w:val="00EB222F"/>
    <w:rsid w:val="00EB232A"/>
    <w:rsid w:val="00EB27BC"/>
    <w:rsid w:val="00EB295E"/>
    <w:rsid w:val="00EB2D48"/>
    <w:rsid w:val="00EB2E21"/>
    <w:rsid w:val="00EB2EA0"/>
    <w:rsid w:val="00EB2F12"/>
    <w:rsid w:val="00EB30C9"/>
    <w:rsid w:val="00EB350C"/>
    <w:rsid w:val="00EB3532"/>
    <w:rsid w:val="00EB36ED"/>
    <w:rsid w:val="00EB39FD"/>
    <w:rsid w:val="00EB3B29"/>
    <w:rsid w:val="00EB3BF2"/>
    <w:rsid w:val="00EB3CC7"/>
    <w:rsid w:val="00EB3DA3"/>
    <w:rsid w:val="00EB3DB4"/>
    <w:rsid w:val="00EB3DB8"/>
    <w:rsid w:val="00EB3E00"/>
    <w:rsid w:val="00EB410A"/>
    <w:rsid w:val="00EB41F1"/>
    <w:rsid w:val="00EB42AA"/>
    <w:rsid w:val="00EB42E1"/>
    <w:rsid w:val="00EB42F8"/>
    <w:rsid w:val="00EB43E0"/>
    <w:rsid w:val="00EB44E8"/>
    <w:rsid w:val="00EB4611"/>
    <w:rsid w:val="00EB4648"/>
    <w:rsid w:val="00EB4918"/>
    <w:rsid w:val="00EB4A7F"/>
    <w:rsid w:val="00EB4CC9"/>
    <w:rsid w:val="00EB4DDE"/>
    <w:rsid w:val="00EB507F"/>
    <w:rsid w:val="00EB513F"/>
    <w:rsid w:val="00EB55F9"/>
    <w:rsid w:val="00EB5658"/>
    <w:rsid w:val="00EB5685"/>
    <w:rsid w:val="00EB5848"/>
    <w:rsid w:val="00EB587D"/>
    <w:rsid w:val="00EB58C1"/>
    <w:rsid w:val="00EB5A7D"/>
    <w:rsid w:val="00EB5FC6"/>
    <w:rsid w:val="00EB619B"/>
    <w:rsid w:val="00EB62E7"/>
    <w:rsid w:val="00EB657A"/>
    <w:rsid w:val="00EB665F"/>
    <w:rsid w:val="00EB69D9"/>
    <w:rsid w:val="00EB6A32"/>
    <w:rsid w:val="00EB6B0A"/>
    <w:rsid w:val="00EB7027"/>
    <w:rsid w:val="00EB70B7"/>
    <w:rsid w:val="00EB7372"/>
    <w:rsid w:val="00EB739E"/>
    <w:rsid w:val="00EB75A0"/>
    <w:rsid w:val="00EB777F"/>
    <w:rsid w:val="00EB78DE"/>
    <w:rsid w:val="00EB7976"/>
    <w:rsid w:val="00EB7A25"/>
    <w:rsid w:val="00EB7A3D"/>
    <w:rsid w:val="00EB7C3F"/>
    <w:rsid w:val="00EB7D07"/>
    <w:rsid w:val="00EB7F56"/>
    <w:rsid w:val="00EC005A"/>
    <w:rsid w:val="00EC00D2"/>
    <w:rsid w:val="00EC0113"/>
    <w:rsid w:val="00EC02D9"/>
    <w:rsid w:val="00EC04F9"/>
    <w:rsid w:val="00EC05A7"/>
    <w:rsid w:val="00EC0A0C"/>
    <w:rsid w:val="00EC0AB7"/>
    <w:rsid w:val="00EC0B29"/>
    <w:rsid w:val="00EC0C91"/>
    <w:rsid w:val="00EC0CCE"/>
    <w:rsid w:val="00EC0D51"/>
    <w:rsid w:val="00EC0FB8"/>
    <w:rsid w:val="00EC1519"/>
    <w:rsid w:val="00EC167D"/>
    <w:rsid w:val="00EC16E5"/>
    <w:rsid w:val="00EC1B4C"/>
    <w:rsid w:val="00EC1F1E"/>
    <w:rsid w:val="00EC1FBB"/>
    <w:rsid w:val="00EC2085"/>
    <w:rsid w:val="00EC217C"/>
    <w:rsid w:val="00EC2408"/>
    <w:rsid w:val="00EC24B2"/>
    <w:rsid w:val="00EC2631"/>
    <w:rsid w:val="00EC28A7"/>
    <w:rsid w:val="00EC291F"/>
    <w:rsid w:val="00EC2AE3"/>
    <w:rsid w:val="00EC2C90"/>
    <w:rsid w:val="00EC2DCF"/>
    <w:rsid w:val="00EC2F06"/>
    <w:rsid w:val="00EC308A"/>
    <w:rsid w:val="00EC318B"/>
    <w:rsid w:val="00EC31EC"/>
    <w:rsid w:val="00EC33A0"/>
    <w:rsid w:val="00EC340C"/>
    <w:rsid w:val="00EC3424"/>
    <w:rsid w:val="00EC3579"/>
    <w:rsid w:val="00EC38B9"/>
    <w:rsid w:val="00EC3A37"/>
    <w:rsid w:val="00EC3A8B"/>
    <w:rsid w:val="00EC3A9E"/>
    <w:rsid w:val="00EC3DB3"/>
    <w:rsid w:val="00EC414F"/>
    <w:rsid w:val="00EC41F3"/>
    <w:rsid w:val="00EC4234"/>
    <w:rsid w:val="00EC43A4"/>
    <w:rsid w:val="00EC463A"/>
    <w:rsid w:val="00EC476F"/>
    <w:rsid w:val="00EC4836"/>
    <w:rsid w:val="00EC4884"/>
    <w:rsid w:val="00EC48C4"/>
    <w:rsid w:val="00EC4AE1"/>
    <w:rsid w:val="00EC4C5A"/>
    <w:rsid w:val="00EC4D7A"/>
    <w:rsid w:val="00EC4ED8"/>
    <w:rsid w:val="00EC5088"/>
    <w:rsid w:val="00EC50E9"/>
    <w:rsid w:val="00EC513E"/>
    <w:rsid w:val="00EC5341"/>
    <w:rsid w:val="00EC550E"/>
    <w:rsid w:val="00EC569F"/>
    <w:rsid w:val="00EC58E0"/>
    <w:rsid w:val="00EC5925"/>
    <w:rsid w:val="00EC592F"/>
    <w:rsid w:val="00EC596A"/>
    <w:rsid w:val="00EC59D5"/>
    <w:rsid w:val="00EC5C83"/>
    <w:rsid w:val="00EC5DF3"/>
    <w:rsid w:val="00EC5E47"/>
    <w:rsid w:val="00EC5E74"/>
    <w:rsid w:val="00EC5E9C"/>
    <w:rsid w:val="00EC5F3E"/>
    <w:rsid w:val="00EC5F5F"/>
    <w:rsid w:val="00EC6139"/>
    <w:rsid w:val="00EC621A"/>
    <w:rsid w:val="00EC62D2"/>
    <w:rsid w:val="00EC6425"/>
    <w:rsid w:val="00EC64BC"/>
    <w:rsid w:val="00EC65E7"/>
    <w:rsid w:val="00EC67A6"/>
    <w:rsid w:val="00EC67B9"/>
    <w:rsid w:val="00EC6863"/>
    <w:rsid w:val="00EC68B2"/>
    <w:rsid w:val="00EC68E8"/>
    <w:rsid w:val="00EC6967"/>
    <w:rsid w:val="00EC6F15"/>
    <w:rsid w:val="00EC7089"/>
    <w:rsid w:val="00EC70B0"/>
    <w:rsid w:val="00EC72AF"/>
    <w:rsid w:val="00EC72E0"/>
    <w:rsid w:val="00EC74CE"/>
    <w:rsid w:val="00EC759C"/>
    <w:rsid w:val="00EC7634"/>
    <w:rsid w:val="00EC766C"/>
    <w:rsid w:val="00EC784C"/>
    <w:rsid w:val="00EC7E08"/>
    <w:rsid w:val="00ED02B4"/>
    <w:rsid w:val="00ED0309"/>
    <w:rsid w:val="00ED0315"/>
    <w:rsid w:val="00ED0ABE"/>
    <w:rsid w:val="00ED0B69"/>
    <w:rsid w:val="00ED0ECF"/>
    <w:rsid w:val="00ED0F09"/>
    <w:rsid w:val="00ED0F65"/>
    <w:rsid w:val="00ED100C"/>
    <w:rsid w:val="00ED1115"/>
    <w:rsid w:val="00ED12B5"/>
    <w:rsid w:val="00ED1377"/>
    <w:rsid w:val="00ED13F6"/>
    <w:rsid w:val="00ED16EC"/>
    <w:rsid w:val="00ED1759"/>
    <w:rsid w:val="00ED1B73"/>
    <w:rsid w:val="00ED1BC0"/>
    <w:rsid w:val="00ED1EF4"/>
    <w:rsid w:val="00ED1F2B"/>
    <w:rsid w:val="00ED2020"/>
    <w:rsid w:val="00ED2150"/>
    <w:rsid w:val="00ED215B"/>
    <w:rsid w:val="00ED21DF"/>
    <w:rsid w:val="00ED2234"/>
    <w:rsid w:val="00ED223A"/>
    <w:rsid w:val="00ED23AB"/>
    <w:rsid w:val="00ED24F4"/>
    <w:rsid w:val="00ED2867"/>
    <w:rsid w:val="00ED2928"/>
    <w:rsid w:val="00ED2BE6"/>
    <w:rsid w:val="00ED2D7E"/>
    <w:rsid w:val="00ED2FBD"/>
    <w:rsid w:val="00ED3050"/>
    <w:rsid w:val="00ED30F1"/>
    <w:rsid w:val="00ED3154"/>
    <w:rsid w:val="00ED33EC"/>
    <w:rsid w:val="00ED33F4"/>
    <w:rsid w:val="00ED3430"/>
    <w:rsid w:val="00ED39C4"/>
    <w:rsid w:val="00ED3A9A"/>
    <w:rsid w:val="00ED3B70"/>
    <w:rsid w:val="00ED3B92"/>
    <w:rsid w:val="00ED4052"/>
    <w:rsid w:val="00ED423C"/>
    <w:rsid w:val="00ED43AF"/>
    <w:rsid w:val="00ED4552"/>
    <w:rsid w:val="00ED46DE"/>
    <w:rsid w:val="00ED46E3"/>
    <w:rsid w:val="00ED4810"/>
    <w:rsid w:val="00ED4A47"/>
    <w:rsid w:val="00ED4A52"/>
    <w:rsid w:val="00ED4BB9"/>
    <w:rsid w:val="00ED4C34"/>
    <w:rsid w:val="00ED4E0C"/>
    <w:rsid w:val="00ED5036"/>
    <w:rsid w:val="00ED5143"/>
    <w:rsid w:val="00ED5213"/>
    <w:rsid w:val="00ED54C3"/>
    <w:rsid w:val="00ED5CD2"/>
    <w:rsid w:val="00ED5E38"/>
    <w:rsid w:val="00ED5EB8"/>
    <w:rsid w:val="00ED5F32"/>
    <w:rsid w:val="00ED5F9E"/>
    <w:rsid w:val="00ED60F7"/>
    <w:rsid w:val="00ED6112"/>
    <w:rsid w:val="00ED64B5"/>
    <w:rsid w:val="00ED65B4"/>
    <w:rsid w:val="00ED65F4"/>
    <w:rsid w:val="00ED6716"/>
    <w:rsid w:val="00ED6D41"/>
    <w:rsid w:val="00ED70FC"/>
    <w:rsid w:val="00ED7173"/>
    <w:rsid w:val="00ED71D4"/>
    <w:rsid w:val="00ED724F"/>
    <w:rsid w:val="00ED72E3"/>
    <w:rsid w:val="00ED7381"/>
    <w:rsid w:val="00ED73B5"/>
    <w:rsid w:val="00ED7575"/>
    <w:rsid w:val="00ED79CA"/>
    <w:rsid w:val="00ED79F3"/>
    <w:rsid w:val="00ED7A62"/>
    <w:rsid w:val="00ED7B88"/>
    <w:rsid w:val="00ED7F6A"/>
    <w:rsid w:val="00EE0013"/>
    <w:rsid w:val="00EE0248"/>
    <w:rsid w:val="00EE02D4"/>
    <w:rsid w:val="00EE04D9"/>
    <w:rsid w:val="00EE05C7"/>
    <w:rsid w:val="00EE05D0"/>
    <w:rsid w:val="00EE09B3"/>
    <w:rsid w:val="00EE09BB"/>
    <w:rsid w:val="00EE0B98"/>
    <w:rsid w:val="00EE0F22"/>
    <w:rsid w:val="00EE0FFA"/>
    <w:rsid w:val="00EE1057"/>
    <w:rsid w:val="00EE1142"/>
    <w:rsid w:val="00EE117D"/>
    <w:rsid w:val="00EE13AE"/>
    <w:rsid w:val="00EE15EE"/>
    <w:rsid w:val="00EE1870"/>
    <w:rsid w:val="00EE1A68"/>
    <w:rsid w:val="00EE1C35"/>
    <w:rsid w:val="00EE1E04"/>
    <w:rsid w:val="00EE2123"/>
    <w:rsid w:val="00EE242A"/>
    <w:rsid w:val="00EE25B0"/>
    <w:rsid w:val="00EE29E3"/>
    <w:rsid w:val="00EE2ADF"/>
    <w:rsid w:val="00EE2B53"/>
    <w:rsid w:val="00EE2C66"/>
    <w:rsid w:val="00EE2DA9"/>
    <w:rsid w:val="00EE30AC"/>
    <w:rsid w:val="00EE3197"/>
    <w:rsid w:val="00EE31C2"/>
    <w:rsid w:val="00EE3264"/>
    <w:rsid w:val="00EE335C"/>
    <w:rsid w:val="00EE35E1"/>
    <w:rsid w:val="00EE361E"/>
    <w:rsid w:val="00EE390C"/>
    <w:rsid w:val="00EE3A62"/>
    <w:rsid w:val="00EE3C12"/>
    <w:rsid w:val="00EE3F68"/>
    <w:rsid w:val="00EE4013"/>
    <w:rsid w:val="00EE406C"/>
    <w:rsid w:val="00EE40F9"/>
    <w:rsid w:val="00EE4490"/>
    <w:rsid w:val="00EE49B6"/>
    <w:rsid w:val="00EE4EEF"/>
    <w:rsid w:val="00EE5000"/>
    <w:rsid w:val="00EE5480"/>
    <w:rsid w:val="00EE54C0"/>
    <w:rsid w:val="00EE556A"/>
    <w:rsid w:val="00EE5716"/>
    <w:rsid w:val="00EE57F8"/>
    <w:rsid w:val="00EE5932"/>
    <w:rsid w:val="00EE5A4D"/>
    <w:rsid w:val="00EE5A66"/>
    <w:rsid w:val="00EE5D41"/>
    <w:rsid w:val="00EE6101"/>
    <w:rsid w:val="00EE623B"/>
    <w:rsid w:val="00EE6319"/>
    <w:rsid w:val="00EE63C9"/>
    <w:rsid w:val="00EE64D1"/>
    <w:rsid w:val="00EE654B"/>
    <w:rsid w:val="00EE65C5"/>
    <w:rsid w:val="00EE6717"/>
    <w:rsid w:val="00EE67FF"/>
    <w:rsid w:val="00EE6832"/>
    <w:rsid w:val="00EE6963"/>
    <w:rsid w:val="00EE6AD4"/>
    <w:rsid w:val="00EE6B1D"/>
    <w:rsid w:val="00EE6DA6"/>
    <w:rsid w:val="00EE6E42"/>
    <w:rsid w:val="00EE6EF4"/>
    <w:rsid w:val="00EE6F2B"/>
    <w:rsid w:val="00EE6F64"/>
    <w:rsid w:val="00EE70DE"/>
    <w:rsid w:val="00EE70ED"/>
    <w:rsid w:val="00EE7119"/>
    <w:rsid w:val="00EE7142"/>
    <w:rsid w:val="00EE7490"/>
    <w:rsid w:val="00EE7766"/>
    <w:rsid w:val="00EE7904"/>
    <w:rsid w:val="00EE7948"/>
    <w:rsid w:val="00EE7AB5"/>
    <w:rsid w:val="00EE7B9B"/>
    <w:rsid w:val="00EE7BB2"/>
    <w:rsid w:val="00EE7CAC"/>
    <w:rsid w:val="00EE7DCD"/>
    <w:rsid w:val="00EE7F54"/>
    <w:rsid w:val="00EF0476"/>
    <w:rsid w:val="00EF0773"/>
    <w:rsid w:val="00EF0883"/>
    <w:rsid w:val="00EF08D8"/>
    <w:rsid w:val="00EF0B9D"/>
    <w:rsid w:val="00EF0D1A"/>
    <w:rsid w:val="00EF111C"/>
    <w:rsid w:val="00EF1294"/>
    <w:rsid w:val="00EF144F"/>
    <w:rsid w:val="00EF1716"/>
    <w:rsid w:val="00EF1755"/>
    <w:rsid w:val="00EF1B08"/>
    <w:rsid w:val="00EF1D02"/>
    <w:rsid w:val="00EF1D5E"/>
    <w:rsid w:val="00EF1D8F"/>
    <w:rsid w:val="00EF1EF6"/>
    <w:rsid w:val="00EF1F1D"/>
    <w:rsid w:val="00EF20BD"/>
    <w:rsid w:val="00EF2160"/>
    <w:rsid w:val="00EF2202"/>
    <w:rsid w:val="00EF234C"/>
    <w:rsid w:val="00EF23CD"/>
    <w:rsid w:val="00EF2592"/>
    <w:rsid w:val="00EF29BD"/>
    <w:rsid w:val="00EF2BB2"/>
    <w:rsid w:val="00EF2C51"/>
    <w:rsid w:val="00EF2D2C"/>
    <w:rsid w:val="00EF2E40"/>
    <w:rsid w:val="00EF2FD1"/>
    <w:rsid w:val="00EF3168"/>
    <w:rsid w:val="00EF3301"/>
    <w:rsid w:val="00EF33D6"/>
    <w:rsid w:val="00EF34CD"/>
    <w:rsid w:val="00EF35A7"/>
    <w:rsid w:val="00EF35F0"/>
    <w:rsid w:val="00EF38E4"/>
    <w:rsid w:val="00EF3939"/>
    <w:rsid w:val="00EF3D19"/>
    <w:rsid w:val="00EF3D58"/>
    <w:rsid w:val="00EF3DF6"/>
    <w:rsid w:val="00EF3F0F"/>
    <w:rsid w:val="00EF3F31"/>
    <w:rsid w:val="00EF41E9"/>
    <w:rsid w:val="00EF4206"/>
    <w:rsid w:val="00EF426E"/>
    <w:rsid w:val="00EF427D"/>
    <w:rsid w:val="00EF42D5"/>
    <w:rsid w:val="00EF43BA"/>
    <w:rsid w:val="00EF4480"/>
    <w:rsid w:val="00EF448C"/>
    <w:rsid w:val="00EF448F"/>
    <w:rsid w:val="00EF44B6"/>
    <w:rsid w:val="00EF46D0"/>
    <w:rsid w:val="00EF4896"/>
    <w:rsid w:val="00EF4EB1"/>
    <w:rsid w:val="00EF5077"/>
    <w:rsid w:val="00EF50F3"/>
    <w:rsid w:val="00EF52FC"/>
    <w:rsid w:val="00EF5314"/>
    <w:rsid w:val="00EF56A4"/>
    <w:rsid w:val="00EF56BC"/>
    <w:rsid w:val="00EF5805"/>
    <w:rsid w:val="00EF5862"/>
    <w:rsid w:val="00EF5886"/>
    <w:rsid w:val="00EF5A6A"/>
    <w:rsid w:val="00EF5C89"/>
    <w:rsid w:val="00EF5CCF"/>
    <w:rsid w:val="00EF5D36"/>
    <w:rsid w:val="00EF5DCC"/>
    <w:rsid w:val="00EF5E3B"/>
    <w:rsid w:val="00EF5FE7"/>
    <w:rsid w:val="00EF60E4"/>
    <w:rsid w:val="00EF62C9"/>
    <w:rsid w:val="00EF638C"/>
    <w:rsid w:val="00EF64EC"/>
    <w:rsid w:val="00EF6895"/>
    <w:rsid w:val="00EF69A9"/>
    <w:rsid w:val="00EF6B16"/>
    <w:rsid w:val="00EF6DB2"/>
    <w:rsid w:val="00EF6EEA"/>
    <w:rsid w:val="00EF6FF3"/>
    <w:rsid w:val="00EF7063"/>
    <w:rsid w:val="00EF7084"/>
    <w:rsid w:val="00EF7127"/>
    <w:rsid w:val="00EF713A"/>
    <w:rsid w:val="00EF7186"/>
    <w:rsid w:val="00EF7238"/>
    <w:rsid w:val="00EF7389"/>
    <w:rsid w:val="00EF74F8"/>
    <w:rsid w:val="00EF75CB"/>
    <w:rsid w:val="00EF7630"/>
    <w:rsid w:val="00EF764D"/>
    <w:rsid w:val="00EF776A"/>
    <w:rsid w:val="00EF789C"/>
    <w:rsid w:val="00EF7A91"/>
    <w:rsid w:val="00EF7CAE"/>
    <w:rsid w:val="00EF7CD1"/>
    <w:rsid w:val="00EF7CF1"/>
    <w:rsid w:val="00EF7E06"/>
    <w:rsid w:val="00F00026"/>
    <w:rsid w:val="00F000C0"/>
    <w:rsid w:val="00F000D1"/>
    <w:rsid w:val="00F00297"/>
    <w:rsid w:val="00F003F9"/>
    <w:rsid w:val="00F0073D"/>
    <w:rsid w:val="00F00C4E"/>
    <w:rsid w:val="00F00D0F"/>
    <w:rsid w:val="00F010DD"/>
    <w:rsid w:val="00F016C1"/>
    <w:rsid w:val="00F016F0"/>
    <w:rsid w:val="00F01790"/>
    <w:rsid w:val="00F0191A"/>
    <w:rsid w:val="00F01B4E"/>
    <w:rsid w:val="00F01C95"/>
    <w:rsid w:val="00F01CE9"/>
    <w:rsid w:val="00F01D3B"/>
    <w:rsid w:val="00F01DD2"/>
    <w:rsid w:val="00F02168"/>
    <w:rsid w:val="00F02348"/>
    <w:rsid w:val="00F02371"/>
    <w:rsid w:val="00F024C1"/>
    <w:rsid w:val="00F02516"/>
    <w:rsid w:val="00F02646"/>
    <w:rsid w:val="00F027EC"/>
    <w:rsid w:val="00F02A13"/>
    <w:rsid w:val="00F02D2A"/>
    <w:rsid w:val="00F02E19"/>
    <w:rsid w:val="00F02E3E"/>
    <w:rsid w:val="00F0333C"/>
    <w:rsid w:val="00F03369"/>
    <w:rsid w:val="00F03379"/>
    <w:rsid w:val="00F033E4"/>
    <w:rsid w:val="00F0344E"/>
    <w:rsid w:val="00F034E7"/>
    <w:rsid w:val="00F039CF"/>
    <w:rsid w:val="00F03B39"/>
    <w:rsid w:val="00F03C47"/>
    <w:rsid w:val="00F03D0B"/>
    <w:rsid w:val="00F03F37"/>
    <w:rsid w:val="00F03F49"/>
    <w:rsid w:val="00F04052"/>
    <w:rsid w:val="00F0417E"/>
    <w:rsid w:val="00F04583"/>
    <w:rsid w:val="00F045BD"/>
    <w:rsid w:val="00F0484B"/>
    <w:rsid w:val="00F048C2"/>
    <w:rsid w:val="00F04C47"/>
    <w:rsid w:val="00F04C69"/>
    <w:rsid w:val="00F04F12"/>
    <w:rsid w:val="00F04FED"/>
    <w:rsid w:val="00F053DB"/>
    <w:rsid w:val="00F0545E"/>
    <w:rsid w:val="00F0549E"/>
    <w:rsid w:val="00F0556B"/>
    <w:rsid w:val="00F0567F"/>
    <w:rsid w:val="00F05991"/>
    <w:rsid w:val="00F05AE8"/>
    <w:rsid w:val="00F05AF0"/>
    <w:rsid w:val="00F05C36"/>
    <w:rsid w:val="00F05D2E"/>
    <w:rsid w:val="00F061F0"/>
    <w:rsid w:val="00F061F1"/>
    <w:rsid w:val="00F06216"/>
    <w:rsid w:val="00F062C4"/>
    <w:rsid w:val="00F06501"/>
    <w:rsid w:val="00F065AC"/>
    <w:rsid w:val="00F06609"/>
    <w:rsid w:val="00F06673"/>
    <w:rsid w:val="00F0669C"/>
    <w:rsid w:val="00F066B3"/>
    <w:rsid w:val="00F06955"/>
    <w:rsid w:val="00F06961"/>
    <w:rsid w:val="00F0700F"/>
    <w:rsid w:val="00F0703B"/>
    <w:rsid w:val="00F07315"/>
    <w:rsid w:val="00F073AD"/>
    <w:rsid w:val="00F07454"/>
    <w:rsid w:val="00F07746"/>
    <w:rsid w:val="00F07797"/>
    <w:rsid w:val="00F07843"/>
    <w:rsid w:val="00F078EA"/>
    <w:rsid w:val="00F07A1A"/>
    <w:rsid w:val="00F07BC1"/>
    <w:rsid w:val="00F07CA1"/>
    <w:rsid w:val="00F07F47"/>
    <w:rsid w:val="00F07F5E"/>
    <w:rsid w:val="00F10121"/>
    <w:rsid w:val="00F10134"/>
    <w:rsid w:val="00F1018A"/>
    <w:rsid w:val="00F101D0"/>
    <w:rsid w:val="00F101DA"/>
    <w:rsid w:val="00F1036C"/>
    <w:rsid w:val="00F10542"/>
    <w:rsid w:val="00F1066F"/>
    <w:rsid w:val="00F10703"/>
    <w:rsid w:val="00F10AAD"/>
    <w:rsid w:val="00F10ACE"/>
    <w:rsid w:val="00F10BF4"/>
    <w:rsid w:val="00F10CFA"/>
    <w:rsid w:val="00F10EE8"/>
    <w:rsid w:val="00F11020"/>
    <w:rsid w:val="00F11051"/>
    <w:rsid w:val="00F11102"/>
    <w:rsid w:val="00F1156F"/>
    <w:rsid w:val="00F1169B"/>
    <w:rsid w:val="00F118ED"/>
    <w:rsid w:val="00F11996"/>
    <w:rsid w:val="00F119EC"/>
    <w:rsid w:val="00F11B85"/>
    <w:rsid w:val="00F11D64"/>
    <w:rsid w:val="00F11E70"/>
    <w:rsid w:val="00F12042"/>
    <w:rsid w:val="00F1219B"/>
    <w:rsid w:val="00F12313"/>
    <w:rsid w:val="00F12336"/>
    <w:rsid w:val="00F124AE"/>
    <w:rsid w:val="00F1287D"/>
    <w:rsid w:val="00F12953"/>
    <w:rsid w:val="00F12B67"/>
    <w:rsid w:val="00F12B9C"/>
    <w:rsid w:val="00F12BFB"/>
    <w:rsid w:val="00F130FA"/>
    <w:rsid w:val="00F13173"/>
    <w:rsid w:val="00F134F6"/>
    <w:rsid w:val="00F135D4"/>
    <w:rsid w:val="00F138CA"/>
    <w:rsid w:val="00F13A53"/>
    <w:rsid w:val="00F13B68"/>
    <w:rsid w:val="00F13D62"/>
    <w:rsid w:val="00F1415F"/>
    <w:rsid w:val="00F14199"/>
    <w:rsid w:val="00F141ED"/>
    <w:rsid w:val="00F14201"/>
    <w:rsid w:val="00F14359"/>
    <w:rsid w:val="00F14467"/>
    <w:rsid w:val="00F14560"/>
    <w:rsid w:val="00F145B4"/>
    <w:rsid w:val="00F146CD"/>
    <w:rsid w:val="00F14A14"/>
    <w:rsid w:val="00F14A7D"/>
    <w:rsid w:val="00F14CD9"/>
    <w:rsid w:val="00F14FA1"/>
    <w:rsid w:val="00F1508C"/>
    <w:rsid w:val="00F15169"/>
    <w:rsid w:val="00F152AD"/>
    <w:rsid w:val="00F152BE"/>
    <w:rsid w:val="00F15344"/>
    <w:rsid w:val="00F155D7"/>
    <w:rsid w:val="00F15628"/>
    <w:rsid w:val="00F15781"/>
    <w:rsid w:val="00F1578E"/>
    <w:rsid w:val="00F15820"/>
    <w:rsid w:val="00F15C25"/>
    <w:rsid w:val="00F15DE9"/>
    <w:rsid w:val="00F15E77"/>
    <w:rsid w:val="00F15F51"/>
    <w:rsid w:val="00F1603D"/>
    <w:rsid w:val="00F161F9"/>
    <w:rsid w:val="00F162D4"/>
    <w:rsid w:val="00F1642D"/>
    <w:rsid w:val="00F1650B"/>
    <w:rsid w:val="00F165BE"/>
    <w:rsid w:val="00F16884"/>
    <w:rsid w:val="00F168F4"/>
    <w:rsid w:val="00F16946"/>
    <w:rsid w:val="00F16B48"/>
    <w:rsid w:val="00F16B69"/>
    <w:rsid w:val="00F16C30"/>
    <w:rsid w:val="00F16CEA"/>
    <w:rsid w:val="00F16D3B"/>
    <w:rsid w:val="00F16EC1"/>
    <w:rsid w:val="00F1717C"/>
    <w:rsid w:val="00F17352"/>
    <w:rsid w:val="00F1756C"/>
    <w:rsid w:val="00F175B6"/>
    <w:rsid w:val="00F175F7"/>
    <w:rsid w:val="00F177F2"/>
    <w:rsid w:val="00F17952"/>
    <w:rsid w:val="00F17B2D"/>
    <w:rsid w:val="00F17C4A"/>
    <w:rsid w:val="00F17FA4"/>
    <w:rsid w:val="00F2014A"/>
    <w:rsid w:val="00F20245"/>
    <w:rsid w:val="00F202EF"/>
    <w:rsid w:val="00F206B8"/>
    <w:rsid w:val="00F206E0"/>
    <w:rsid w:val="00F20763"/>
    <w:rsid w:val="00F20A9C"/>
    <w:rsid w:val="00F21002"/>
    <w:rsid w:val="00F21150"/>
    <w:rsid w:val="00F2119D"/>
    <w:rsid w:val="00F211B3"/>
    <w:rsid w:val="00F214DF"/>
    <w:rsid w:val="00F21846"/>
    <w:rsid w:val="00F218C8"/>
    <w:rsid w:val="00F2199F"/>
    <w:rsid w:val="00F21DFE"/>
    <w:rsid w:val="00F21FA9"/>
    <w:rsid w:val="00F22021"/>
    <w:rsid w:val="00F22441"/>
    <w:rsid w:val="00F22657"/>
    <w:rsid w:val="00F227C8"/>
    <w:rsid w:val="00F22A7F"/>
    <w:rsid w:val="00F22A96"/>
    <w:rsid w:val="00F22D14"/>
    <w:rsid w:val="00F22D3E"/>
    <w:rsid w:val="00F2311E"/>
    <w:rsid w:val="00F23253"/>
    <w:rsid w:val="00F23956"/>
    <w:rsid w:val="00F23A87"/>
    <w:rsid w:val="00F23A96"/>
    <w:rsid w:val="00F23CB7"/>
    <w:rsid w:val="00F23F48"/>
    <w:rsid w:val="00F24060"/>
    <w:rsid w:val="00F242AC"/>
    <w:rsid w:val="00F242CF"/>
    <w:rsid w:val="00F24421"/>
    <w:rsid w:val="00F24583"/>
    <w:rsid w:val="00F246B8"/>
    <w:rsid w:val="00F248AF"/>
    <w:rsid w:val="00F24AA3"/>
    <w:rsid w:val="00F24B91"/>
    <w:rsid w:val="00F24BA1"/>
    <w:rsid w:val="00F24CE5"/>
    <w:rsid w:val="00F25216"/>
    <w:rsid w:val="00F252C5"/>
    <w:rsid w:val="00F25309"/>
    <w:rsid w:val="00F25541"/>
    <w:rsid w:val="00F255F7"/>
    <w:rsid w:val="00F257B5"/>
    <w:rsid w:val="00F25928"/>
    <w:rsid w:val="00F25934"/>
    <w:rsid w:val="00F25A48"/>
    <w:rsid w:val="00F25AD5"/>
    <w:rsid w:val="00F25FF7"/>
    <w:rsid w:val="00F26017"/>
    <w:rsid w:val="00F268FF"/>
    <w:rsid w:val="00F26C34"/>
    <w:rsid w:val="00F26CB3"/>
    <w:rsid w:val="00F26D5D"/>
    <w:rsid w:val="00F26D87"/>
    <w:rsid w:val="00F26E5D"/>
    <w:rsid w:val="00F26E7F"/>
    <w:rsid w:val="00F26F10"/>
    <w:rsid w:val="00F2704A"/>
    <w:rsid w:val="00F270EE"/>
    <w:rsid w:val="00F2720E"/>
    <w:rsid w:val="00F27323"/>
    <w:rsid w:val="00F27358"/>
    <w:rsid w:val="00F2737D"/>
    <w:rsid w:val="00F27561"/>
    <w:rsid w:val="00F27573"/>
    <w:rsid w:val="00F2762A"/>
    <w:rsid w:val="00F27705"/>
    <w:rsid w:val="00F2776D"/>
    <w:rsid w:val="00F277B3"/>
    <w:rsid w:val="00F2784C"/>
    <w:rsid w:val="00F2787F"/>
    <w:rsid w:val="00F27A94"/>
    <w:rsid w:val="00F27AF0"/>
    <w:rsid w:val="00F27E5F"/>
    <w:rsid w:val="00F27F8A"/>
    <w:rsid w:val="00F30119"/>
    <w:rsid w:val="00F30158"/>
    <w:rsid w:val="00F302C7"/>
    <w:rsid w:val="00F303A2"/>
    <w:rsid w:val="00F3056B"/>
    <w:rsid w:val="00F305EF"/>
    <w:rsid w:val="00F30790"/>
    <w:rsid w:val="00F30879"/>
    <w:rsid w:val="00F308E4"/>
    <w:rsid w:val="00F308FF"/>
    <w:rsid w:val="00F30B0E"/>
    <w:rsid w:val="00F30BF7"/>
    <w:rsid w:val="00F30C8F"/>
    <w:rsid w:val="00F30EFF"/>
    <w:rsid w:val="00F30FDF"/>
    <w:rsid w:val="00F310D7"/>
    <w:rsid w:val="00F311DC"/>
    <w:rsid w:val="00F3124A"/>
    <w:rsid w:val="00F312AD"/>
    <w:rsid w:val="00F31406"/>
    <w:rsid w:val="00F31430"/>
    <w:rsid w:val="00F31471"/>
    <w:rsid w:val="00F314E4"/>
    <w:rsid w:val="00F31660"/>
    <w:rsid w:val="00F31801"/>
    <w:rsid w:val="00F3183F"/>
    <w:rsid w:val="00F319A2"/>
    <w:rsid w:val="00F319F8"/>
    <w:rsid w:val="00F31A19"/>
    <w:rsid w:val="00F31A5B"/>
    <w:rsid w:val="00F31A6B"/>
    <w:rsid w:val="00F31AC1"/>
    <w:rsid w:val="00F31ED4"/>
    <w:rsid w:val="00F320CF"/>
    <w:rsid w:val="00F320F6"/>
    <w:rsid w:val="00F321CF"/>
    <w:rsid w:val="00F321E0"/>
    <w:rsid w:val="00F322DC"/>
    <w:rsid w:val="00F3236F"/>
    <w:rsid w:val="00F324ED"/>
    <w:rsid w:val="00F3260B"/>
    <w:rsid w:val="00F32679"/>
    <w:rsid w:val="00F32866"/>
    <w:rsid w:val="00F3292B"/>
    <w:rsid w:val="00F3297C"/>
    <w:rsid w:val="00F32A3A"/>
    <w:rsid w:val="00F32B8D"/>
    <w:rsid w:val="00F32C06"/>
    <w:rsid w:val="00F32EC5"/>
    <w:rsid w:val="00F330E1"/>
    <w:rsid w:val="00F330F3"/>
    <w:rsid w:val="00F33106"/>
    <w:rsid w:val="00F331C7"/>
    <w:rsid w:val="00F332D8"/>
    <w:rsid w:val="00F334A8"/>
    <w:rsid w:val="00F33529"/>
    <w:rsid w:val="00F33A8B"/>
    <w:rsid w:val="00F33BBC"/>
    <w:rsid w:val="00F33BCD"/>
    <w:rsid w:val="00F33C92"/>
    <w:rsid w:val="00F33D84"/>
    <w:rsid w:val="00F34178"/>
    <w:rsid w:val="00F34365"/>
    <w:rsid w:val="00F3456C"/>
    <w:rsid w:val="00F346E6"/>
    <w:rsid w:val="00F34AFA"/>
    <w:rsid w:val="00F34C1E"/>
    <w:rsid w:val="00F34C92"/>
    <w:rsid w:val="00F34D14"/>
    <w:rsid w:val="00F34D8E"/>
    <w:rsid w:val="00F34F4B"/>
    <w:rsid w:val="00F34F7C"/>
    <w:rsid w:val="00F34FB3"/>
    <w:rsid w:val="00F35767"/>
    <w:rsid w:val="00F35923"/>
    <w:rsid w:val="00F35977"/>
    <w:rsid w:val="00F35A4F"/>
    <w:rsid w:val="00F35C45"/>
    <w:rsid w:val="00F35C4E"/>
    <w:rsid w:val="00F35C8E"/>
    <w:rsid w:val="00F361B9"/>
    <w:rsid w:val="00F361E7"/>
    <w:rsid w:val="00F362D9"/>
    <w:rsid w:val="00F3671D"/>
    <w:rsid w:val="00F367A8"/>
    <w:rsid w:val="00F367BB"/>
    <w:rsid w:val="00F367D4"/>
    <w:rsid w:val="00F3683F"/>
    <w:rsid w:val="00F36883"/>
    <w:rsid w:val="00F368D5"/>
    <w:rsid w:val="00F36912"/>
    <w:rsid w:val="00F36B45"/>
    <w:rsid w:val="00F36CFB"/>
    <w:rsid w:val="00F36D15"/>
    <w:rsid w:val="00F36F2A"/>
    <w:rsid w:val="00F36F6C"/>
    <w:rsid w:val="00F37000"/>
    <w:rsid w:val="00F371C4"/>
    <w:rsid w:val="00F3743C"/>
    <w:rsid w:val="00F374DF"/>
    <w:rsid w:val="00F3754E"/>
    <w:rsid w:val="00F3785B"/>
    <w:rsid w:val="00F378F2"/>
    <w:rsid w:val="00F3790A"/>
    <w:rsid w:val="00F37A6A"/>
    <w:rsid w:val="00F40018"/>
    <w:rsid w:val="00F4004F"/>
    <w:rsid w:val="00F4019E"/>
    <w:rsid w:val="00F40451"/>
    <w:rsid w:val="00F4048E"/>
    <w:rsid w:val="00F404A5"/>
    <w:rsid w:val="00F406B0"/>
    <w:rsid w:val="00F4081A"/>
    <w:rsid w:val="00F40864"/>
    <w:rsid w:val="00F408ED"/>
    <w:rsid w:val="00F409D8"/>
    <w:rsid w:val="00F40A00"/>
    <w:rsid w:val="00F40CD5"/>
    <w:rsid w:val="00F40D79"/>
    <w:rsid w:val="00F4130B"/>
    <w:rsid w:val="00F414AE"/>
    <w:rsid w:val="00F41582"/>
    <w:rsid w:val="00F41F98"/>
    <w:rsid w:val="00F42019"/>
    <w:rsid w:val="00F4204A"/>
    <w:rsid w:val="00F42113"/>
    <w:rsid w:val="00F42131"/>
    <w:rsid w:val="00F421F1"/>
    <w:rsid w:val="00F42210"/>
    <w:rsid w:val="00F42380"/>
    <w:rsid w:val="00F423EA"/>
    <w:rsid w:val="00F42479"/>
    <w:rsid w:val="00F427D0"/>
    <w:rsid w:val="00F428B5"/>
    <w:rsid w:val="00F428BF"/>
    <w:rsid w:val="00F429B6"/>
    <w:rsid w:val="00F42BAB"/>
    <w:rsid w:val="00F42D1A"/>
    <w:rsid w:val="00F42D32"/>
    <w:rsid w:val="00F42D3B"/>
    <w:rsid w:val="00F42DA1"/>
    <w:rsid w:val="00F42E96"/>
    <w:rsid w:val="00F42EE1"/>
    <w:rsid w:val="00F43000"/>
    <w:rsid w:val="00F4301D"/>
    <w:rsid w:val="00F430F7"/>
    <w:rsid w:val="00F4313F"/>
    <w:rsid w:val="00F434AD"/>
    <w:rsid w:val="00F43578"/>
    <w:rsid w:val="00F435BE"/>
    <w:rsid w:val="00F43840"/>
    <w:rsid w:val="00F43999"/>
    <w:rsid w:val="00F43ACD"/>
    <w:rsid w:val="00F43D65"/>
    <w:rsid w:val="00F442CD"/>
    <w:rsid w:val="00F4447D"/>
    <w:rsid w:val="00F44541"/>
    <w:rsid w:val="00F445E2"/>
    <w:rsid w:val="00F44895"/>
    <w:rsid w:val="00F448B6"/>
    <w:rsid w:val="00F449DD"/>
    <w:rsid w:val="00F44A86"/>
    <w:rsid w:val="00F44B17"/>
    <w:rsid w:val="00F44DB7"/>
    <w:rsid w:val="00F44ED7"/>
    <w:rsid w:val="00F44FBB"/>
    <w:rsid w:val="00F45071"/>
    <w:rsid w:val="00F450B8"/>
    <w:rsid w:val="00F45184"/>
    <w:rsid w:val="00F4524D"/>
    <w:rsid w:val="00F45354"/>
    <w:rsid w:val="00F4544C"/>
    <w:rsid w:val="00F45639"/>
    <w:rsid w:val="00F456AE"/>
    <w:rsid w:val="00F45A0D"/>
    <w:rsid w:val="00F45AF8"/>
    <w:rsid w:val="00F45C32"/>
    <w:rsid w:val="00F45C9A"/>
    <w:rsid w:val="00F45C9C"/>
    <w:rsid w:val="00F45CC4"/>
    <w:rsid w:val="00F46083"/>
    <w:rsid w:val="00F46086"/>
    <w:rsid w:val="00F4637C"/>
    <w:rsid w:val="00F46619"/>
    <w:rsid w:val="00F46641"/>
    <w:rsid w:val="00F4670B"/>
    <w:rsid w:val="00F4674C"/>
    <w:rsid w:val="00F467C5"/>
    <w:rsid w:val="00F4685F"/>
    <w:rsid w:val="00F46A62"/>
    <w:rsid w:val="00F46AC3"/>
    <w:rsid w:val="00F46B87"/>
    <w:rsid w:val="00F46C04"/>
    <w:rsid w:val="00F46E62"/>
    <w:rsid w:val="00F470C0"/>
    <w:rsid w:val="00F471B7"/>
    <w:rsid w:val="00F4759E"/>
    <w:rsid w:val="00F475AE"/>
    <w:rsid w:val="00F476D3"/>
    <w:rsid w:val="00F476DD"/>
    <w:rsid w:val="00F476F0"/>
    <w:rsid w:val="00F47AAE"/>
    <w:rsid w:val="00F47B73"/>
    <w:rsid w:val="00F47C4A"/>
    <w:rsid w:val="00F47C80"/>
    <w:rsid w:val="00F47C93"/>
    <w:rsid w:val="00F50389"/>
    <w:rsid w:val="00F503A1"/>
    <w:rsid w:val="00F50585"/>
    <w:rsid w:val="00F50963"/>
    <w:rsid w:val="00F50972"/>
    <w:rsid w:val="00F50977"/>
    <w:rsid w:val="00F50CD8"/>
    <w:rsid w:val="00F50D1A"/>
    <w:rsid w:val="00F51050"/>
    <w:rsid w:val="00F51280"/>
    <w:rsid w:val="00F513AB"/>
    <w:rsid w:val="00F51429"/>
    <w:rsid w:val="00F51463"/>
    <w:rsid w:val="00F516E3"/>
    <w:rsid w:val="00F5171F"/>
    <w:rsid w:val="00F51812"/>
    <w:rsid w:val="00F5187A"/>
    <w:rsid w:val="00F51900"/>
    <w:rsid w:val="00F519DE"/>
    <w:rsid w:val="00F51A03"/>
    <w:rsid w:val="00F51CD2"/>
    <w:rsid w:val="00F51D03"/>
    <w:rsid w:val="00F51DB2"/>
    <w:rsid w:val="00F51EFB"/>
    <w:rsid w:val="00F52293"/>
    <w:rsid w:val="00F522C4"/>
    <w:rsid w:val="00F52676"/>
    <w:rsid w:val="00F5284E"/>
    <w:rsid w:val="00F52976"/>
    <w:rsid w:val="00F52AAC"/>
    <w:rsid w:val="00F52BED"/>
    <w:rsid w:val="00F52C40"/>
    <w:rsid w:val="00F52D6C"/>
    <w:rsid w:val="00F52D9B"/>
    <w:rsid w:val="00F52EB3"/>
    <w:rsid w:val="00F53152"/>
    <w:rsid w:val="00F531E7"/>
    <w:rsid w:val="00F53251"/>
    <w:rsid w:val="00F53311"/>
    <w:rsid w:val="00F534B4"/>
    <w:rsid w:val="00F534FA"/>
    <w:rsid w:val="00F535E1"/>
    <w:rsid w:val="00F536F7"/>
    <w:rsid w:val="00F537AD"/>
    <w:rsid w:val="00F53B70"/>
    <w:rsid w:val="00F53BEF"/>
    <w:rsid w:val="00F53CB0"/>
    <w:rsid w:val="00F53F0F"/>
    <w:rsid w:val="00F5415A"/>
    <w:rsid w:val="00F54397"/>
    <w:rsid w:val="00F54410"/>
    <w:rsid w:val="00F54457"/>
    <w:rsid w:val="00F5452F"/>
    <w:rsid w:val="00F54625"/>
    <w:rsid w:val="00F54832"/>
    <w:rsid w:val="00F5487A"/>
    <w:rsid w:val="00F54A2C"/>
    <w:rsid w:val="00F54A6D"/>
    <w:rsid w:val="00F54C5F"/>
    <w:rsid w:val="00F54D36"/>
    <w:rsid w:val="00F54EB4"/>
    <w:rsid w:val="00F54EBB"/>
    <w:rsid w:val="00F54ECE"/>
    <w:rsid w:val="00F54F4F"/>
    <w:rsid w:val="00F5505B"/>
    <w:rsid w:val="00F550C3"/>
    <w:rsid w:val="00F55160"/>
    <w:rsid w:val="00F5540F"/>
    <w:rsid w:val="00F5547C"/>
    <w:rsid w:val="00F5564F"/>
    <w:rsid w:val="00F55672"/>
    <w:rsid w:val="00F556C4"/>
    <w:rsid w:val="00F557BA"/>
    <w:rsid w:val="00F558D6"/>
    <w:rsid w:val="00F55A43"/>
    <w:rsid w:val="00F55A54"/>
    <w:rsid w:val="00F55A77"/>
    <w:rsid w:val="00F55CBD"/>
    <w:rsid w:val="00F55E34"/>
    <w:rsid w:val="00F55E3A"/>
    <w:rsid w:val="00F55EA2"/>
    <w:rsid w:val="00F55F22"/>
    <w:rsid w:val="00F55F65"/>
    <w:rsid w:val="00F561D1"/>
    <w:rsid w:val="00F56249"/>
    <w:rsid w:val="00F563B6"/>
    <w:rsid w:val="00F56526"/>
    <w:rsid w:val="00F5670E"/>
    <w:rsid w:val="00F567D8"/>
    <w:rsid w:val="00F56B13"/>
    <w:rsid w:val="00F56D6C"/>
    <w:rsid w:val="00F56DF0"/>
    <w:rsid w:val="00F56E01"/>
    <w:rsid w:val="00F56E17"/>
    <w:rsid w:val="00F56E4E"/>
    <w:rsid w:val="00F5725F"/>
    <w:rsid w:val="00F5732E"/>
    <w:rsid w:val="00F574ED"/>
    <w:rsid w:val="00F5771A"/>
    <w:rsid w:val="00F57885"/>
    <w:rsid w:val="00F57F87"/>
    <w:rsid w:val="00F6003C"/>
    <w:rsid w:val="00F60199"/>
    <w:rsid w:val="00F6090A"/>
    <w:rsid w:val="00F60AAC"/>
    <w:rsid w:val="00F60BF4"/>
    <w:rsid w:val="00F61243"/>
    <w:rsid w:val="00F61313"/>
    <w:rsid w:val="00F613CA"/>
    <w:rsid w:val="00F61529"/>
    <w:rsid w:val="00F6154B"/>
    <w:rsid w:val="00F6158D"/>
    <w:rsid w:val="00F617A3"/>
    <w:rsid w:val="00F6183A"/>
    <w:rsid w:val="00F618A1"/>
    <w:rsid w:val="00F619A1"/>
    <w:rsid w:val="00F61A00"/>
    <w:rsid w:val="00F61A1C"/>
    <w:rsid w:val="00F61C89"/>
    <w:rsid w:val="00F61DB5"/>
    <w:rsid w:val="00F61F14"/>
    <w:rsid w:val="00F6205A"/>
    <w:rsid w:val="00F620E7"/>
    <w:rsid w:val="00F62141"/>
    <w:rsid w:val="00F62301"/>
    <w:rsid w:val="00F6249C"/>
    <w:rsid w:val="00F62E76"/>
    <w:rsid w:val="00F62EC5"/>
    <w:rsid w:val="00F62F39"/>
    <w:rsid w:val="00F62FB7"/>
    <w:rsid w:val="00F63025"/>
    <w:rsid w:val="00F63045"/>
    <w:rsid w:val="00F6341A"/>
    <w:rsid w:val="00F63469"/>
    <w:rsid w:val="00F63532"/>
    <w:rsid w:val="00F636BC"/>
    <w:rsid w:val="00F6397A"/>
    <w:rsid w:val="00F639AB"/>
    <w:rsid w:val="00F639D8"/>
    <w:rsid w:val="00F63CFC"/>
    <w:rsid w:val="00F63DEB"/>
    <w:rsid w:val="00F6407B"/>
    <w:rsid w:val="00F64209"/>
    <w:rsid w:val="00F64389"/>
    <w:rsid w:val="00F6441B"/>
    <w:rsid w:val="00F646F1"/>
    <w:rsid w:val="00F6485F"/>
    <w:rsid w:val="00F64B1C"/>
    <w:rsid w:val="00F64B54"/>
    <w:rsid w:val="00F64B86"/>
    <w:rsid w:val="00F64BBC"/>
    <w:rsid w:val="00F64C84"/>
    <w:rsid w:val="00F64CDC"/>
    <w:rsid w:val="00F64E22"/>
    <w:rsid w:val="00F64EAB"/>
    <w:rsid w:val="00F65062"/>
    <w:rsid w:val="00F65686"/>
    <w:rsid w:val="00F656CB"/>
    <w:rsid w:val="00F65746"/>
    <w:rsid w:val="00F6585A"/>
    <w:rsid w:val="00F65A6A"/>
    <w:rsid w:val="00F65B48"/>
    <w:rsid w:val="00F65B5D"/>
    <w:rsid w:val="00F65C86"/>
    <w:rsid w:val="00F660CA"/>
    <w:rsid w:val="00F66144"/>
    <w:rsid w:val="00F66678"/>
    <w:rsid w:val="00F667CF"/>
    <w:rsid w:val="00F6682F"/>
    <w:rsid w:val="00F66AD4"/>
    <w:rsid w:val="00F66C86"/>
    <w:rsid w:val="00F66CB2"/>
    <w:rsid w:val="00F66DE6"/>
    <w:rsid w:val="00F67083"/>
    <w:rsid w:val="00F6713F"/>
    <w:rsid w:val="00F671E1"/>
    <w:rsid w:val="00F67446"/>
    <w:rsid w:val="00F675A7"/>
    <w:rsid w:val="00F675CE"/>
    <w:rsid w:val="00F675CF"/>
    <w:rsid w:val="00F67899"/>
    <w:rsid w:val="00F678D6"/>
    <w:rsid w:val="00F67967"/>
    <w:rsid w:val="00F67AC5"/>
    <w:rsid w:val="00F67BF6"/>
    <w:rsid w:val="00F67D54"/>
    <w:rsid w:val="00F67E2C"/>
    <w:rsid w:val="00F700F6"/>
    <w:rsid w:val="00F70168"/>
    <w:rsid w:val="00F70175"/>
    <w:rsid w:val="00F70352"/>
    <w:rsid w:val="00F70890"/>
    <w:rsid w:val="00F70959"/>
    <w:rsid w:val="00F70A65"/>
    <w:rsid w:val="00F70CBF"/>
    <w:rsid w:val="00F70F97"/>
    <w:rsid w:val="00F710B4"/>
    <w:rsid w:val="00F710D1"/>
    <w:rsid w:val="00F710DA"/>
    <w:rsid w:val="00F710F7"/>
    <w:rsid w:val="00F7111A"/>
    <w:rsid w:val="00F713D9"/>
    <w:rsid w:val="00F713E8"/>
    <w:rsid w:val="00F714D4"/>
    <w:rsid w:val="00F71522"/>
    <w:rsid w:val="00F7157F"/>
    <w:rsid w:val="00F715F6"/>
    <w:rsid w:val="00F715FB"/>
    <w:rsid w:val="00F7183C"/>
    <w:rsid w:val="00F7184D"/>
    <w:rsid w:val="00F7187D"/>
    <w:rsid w:val="00F7189A"/>
    <w:rsid w:val="00F718FD"/>
    <w:rsid w:val="00F719CE"/>
    <w:rsid w:val="00F71B74"/>
    <w:rsid w:val="00F71B9C"/>
    <w:rsid w:val="00F71EC5"/>
    <w:rsid w:val="00F72162"/>
    <w:rsid w:val="00F7225F"/>
    <w:rsid w:val="00F723FE"/>
    <w:rsid w:val="00F72840"/>
    <w:rsid w:val="00F72847"/>
    <w:rsid w:val="00F72898"/>
    <w:rsid w:val="00F72952"/>
    <w:rsid w:val="00F72AE9"/>
    <w:rsid w:val="00F72B7F"/>
    <w:rsid w:val="00F72EBD"/>
    <w:rsid w:val="00F72F6D"/>
    <w:rsid w:val="00F7304D"/>
    <w:rsid w:val="00F733F1"/>
    <w:rsid w:val="00F73465"/>
    <w:rsid w:val="00F735A1"/>
    <w:rsid w:val="00F73829"/>
    <w:rsid w:val="00F73894"/>
    <w:rsid w:val="00F738DD"/>
    <w:rsid w:val="00F73AF6"/>
    <w:rsid w:val="00F73CBB"/>
    <w:rsid w:val="00F73CF6"/>
    <w:rsid w:val="00F73D95"/>
    <w:rsid w:val="00F73E78"/>
    <w:rsid w:val="00F73FF4"/>
    <w:rsid w:val="00F74116"/>
    <w:rsid w:val="00F74123"/>
    <w:rsid w:val="00F74554"/>
    <w:rsid w:val="00F747D8"/>
    <w:rsid w:val="00F74A29"/>
    <w:rsid w:val="00F74AB3"/>
    <w:rsid w:val="00F74B51"/>
    <w:rsid w:val="00F74CDF"/>
    <w:rsid w:val="00F74F2D"/>
    <w:rsid w:val="00F74FA3"/>
    <w:rsid w:val="00F75024"/>
    <w:rsid w:val="00F751B9"/>
    <w:rsid w:val="00F7545B"/>
    <w:rsid w:val="00F75561"/>
    <w:rsid w:val="00F75566"/>
    <w:rsid w:val="00F75ABF"/>
    <w:rsid w:val="00F75CB4"/>
    <w:rsid w:val="00F75DC8"/>
    <w:rsid w:val="00F75DD8"/>
    <w:rsid w:val="00F75FC7"/>
    <w:rsid w:val="00F760B7"/>
    <w:rsid w:val="00F7623F"/>
    <w:rsid w:val="00F76545"/>
    <w:rsid w:val="00F765D7"/>
    <w:rsid w:val="00F766BD"/>
    <w:rsid w:val="00F767EC"/>
    <w:rsid w:val="00F76808"/>
    <w:rsid w:val="00F76868"/>
    <w:rsid w:val="00F768A9"/>
    <w:rsid w:val="00F76A75"/>
    <w:rsid w:val="00F76B85"/>
    <w:rsid w:val="00F76E3B"/>
    <w:rsid w:val="00F7747D"/>
    <w:rsid w:val="00F7759C"/>
    <w:rsid w:val="00F775C3"/>
    <w:rsid w:val="00F77608"/>
    <w:rsid w:val="00F776FB"/>
    <w:rsid w:val="00F77825"/>
    <w:rsid w:val="00F77900"/>
    <w:rsid w:val="00F77D23"/>
    <w:rsid w:val="00F77EA5"/>
    <w:rsid w:val="00F80146"/>
    <w:rsid w:val="00F805C8"/>
    <w:rsid w:val="00F8067B"/>
    <w:rsid w:val="00F80C87"/>
    <w:rsid w:val="00F80DCA"/>
    <w:rsid w:val="00F80DEC"/>
    <w:rsid w:val="00F80EDE"/>
    <w:rsid w:val="00F80F59"/>
    <w:rsid w:val="00F81144"/>
    <w:rsid w:val="00F81362"/>
    <w:rsid w:val="00F813AE"/>
    <w:rsid w:val="00F813F4"/>
    <w:rsid w:val="00F817F0"/>
    <w:rsid w:val="00F818CE"/>
    <w:rsid w:val="00F81AB2"/>
    <w:rsid w:val="00F81C43"/>
    <w:rsid w:val="00F81E1B"/>
    <w:rsid w:val="00F81E53"/>
    <w:rsid w:val="00F81ED9"/>
    <w:rsid w:val="00F82036"/>
    <w:rsid w:val="00F820C3"/>
    <w:rsid w:val="00F8222C"/>
    <w:rsid w:val="00F82353"/>
    <w:rsid w:val="00F823B5"/>
    <w:rsid w:val="00F825CD"/>
    <w:rsid w:val="00F825E0"/>
    <w:rsid w:val="00F828D1"/>
    <w:rsid w:val="00F82AE8"/>
    <w:rsid w:val="00F82AFA"/>
    <w:rsid w:val="00F82C32"/>
    <w:rsid w:val="00F82C92"/>
    <w:rsid w:val="00F82DD4"/>
    <w:rsid w:val="00F82DD7"/>
    <w:rsid w:val="00F82E76"/>
    <w:rsid w:val="00F82F37"/>
    <w:rsid w:val="00F82F4B"/>
    <w:rsid w:val="00F82FBC"/>
    <w:rsid w:val="00F831E6"/>
    <w:rsid w:val="00F832EC"/>
    <w:rsid w:val="00F833E8"/>
    <w:rsid w:val="00F83461"/>
    <w:rsid w:val="00F83630"/>
    <w:rsid w:val="00F8370F"/>
    <w:rsid w:val="00F83876"/>
    <w:rsid w:val="00F838DD"/>
    <w:rsid w:val="00F83DD8"/>
    <w:rsid w:val="00F83ED7"/>
    <w:rsid w:val="00F83F2A"/>
    <w:rsid w:val="00F83F89"/>
    <w:rsid w:val="00F84338"/>
    <w:rsid w:val="00F8446C"/>
    <w:rsid w:val="00F844FA"/>
    <w:rsid w:val="00F846C0"/>
    <w:rsid w:val="00F84764"/>
    <w:rsid w:val="00F8479A"/>
    <w:rsid w:val="00F8484B"/>
    <w:rsid w:val="00F8484C"/>
    <w:rsid w:val="00F84A70"/>
    <w:rsid w:val="00F84B78"/>
    <w:rsid w:val="00F84B83"/>
    <w:rsid w:val="00F84C66"/>
    <w:rsid w:val="00F84CF3"/>
    <w:rsid w:val="00F84D25"/>
    <w:rsid w:val="00F84E9F"/>
    <w:rsid w:val="00F84F06"/>
    <w:rsid w:val="00F851CF"/>
    <w:rsid w:val="00F851E3"/>
    <w:rsid w:val="00F85328"/>
    <w:rsid w:val="00F853B0"/>
    <w:rsid w:val="00F8542D"/>
    <w:rsid w:val="00F854AC"/>
    <w:rsid w:val="00F854EE"/>
    <w:rsid w:val="00F8567E"/>
    <w:rsid w:val="00F85A4F"/>
    <w:rsid w:val="00F85B29"/>
    <w:rsid w:val="00F85EB7"/>
    <w:rsid w:val="00F85F5F"/>
    <w:rsid w:val="00F8608C"/>
    <w:rsid w:val="00F860E2"/>
    <w:rsid w:val="00F8622B"/>
    <w:rsid w:val="00F86256"/>
    <w:rsid w:val="00F86523"/>
    <w:rsid w:val="00F866EB"/>
    <w:rsid w:val="00F86753"/>
    <w:rsid w:val="00F86A11"/>
    <w:rsid w:val="00F86D71"/>
    <w:rsid w:val="00F87217"/>
    <w:rsid w:val="00F873F3"/>
    <w:rsid w:val="00F8749B"/>
    <w:rsid w:val="00F87639"/>
    <w:rsid w:val="00F8792C"/>
    <w:rsid w:val="00F87AD4"/>
    <w:rsid w:val="00F87AED"/>
    <w:rsid w:val="00F87CFF"/>
    <w:rsid w:val="00F900EA"/>
    <w:rsid w:val="00F901B1"/>
    <w:rsid w:val="00F90467"/>
    <w:rsid w:val="00F90641"/>
    <w:rsid w:val="00F9065C"/>
    <w:rsid w:val="00F906A5"/>
    <w:rsid w:val="00F906E2"/>
    <w:rsid w:val="00F9083B"/>
    <w:rsid w:val="00F908E7"/>
    <w:rsid w:val="00F9092C"/>
    <w:rsid w:val="00F90A1A"/>
    <w:rsid w:val="00F90AF3"/>
    <w:rsid w:val="00F90C6F"/>
    <w:rsid w:val="00F90CB2"/>
    <w:rsid w:val="00F90CEE"/>
    <w:rsid w:val="00F91106"/>
    <w:rsid w:val="00F91130"/>
    <w:rsid w:val="00F911DF"/>
    <w:rsid w:val="00F91353"/>
    <w:rsid w:val="00F91389"/>
    <w:rsid w:val="00F913DD"/>
    <w:rsid w:val="00F913EB"/>
    <w:rsid w:val="00F9145B"/>
    <w:rsid w:val="00F914A9"/>
    <w:rsid w:val="00F914DA"/>
    <w:rsid w:val="00F91597"/>
    <w:rsid w:val="00F9184B"/>
    <w:rsid w:val="00F918C6"/>
    <w:rsid w:val="00F91BE8"/>
    <w:rsid w:val="00F91C69"/>
    <w:rsid w:val="00F91CA5"/>
    <w:rsid w:val="00F91D06"/>
    <w:rsid w:val="00F91F0A"/>
    <w:rsid w:val="00F92109"/>
    <w:rsid w:val="00F9237F"/>
    <w:rsid w:val="00F92382"/>
    <w:rsid w:val="00F927DE"/>
    <w:rsid w:val="00F92AAD"/>
    <w:rsid w:val="00F92AC8"/>
    <w:rsid w:val="00F92C2D"/>
    <w:rsid w:val="00F92DBB"/>
    <w:rsid w:val="00F92F51"/>
    <w:rsid w:val="00F9308C"/>
    <w:rsid w:val="00F9321E"/>
    <w:rsid w:val="00F933B2"/>
    <w:rsid w:val="00F93413"/>
    <w:rsid w:val="00F93559"/>
    <w:rsid w:val="00F935C9"/>
    <w:rsid w:val="00F937A8"/>
    <w:rsid w:val="00F93B1E"/>
    <w:rsid w:val="00F93B51"/>
    <w:rsid w:val="00F93E43"/>
    <w:rsid w:val="00F940E4"/>
    <w:rsid w:val="00F942E0"/>
    <w:rsid w:val="00F94507"/>
    <w:rsid w:val="00F945E7"/>
    <w:rsid w:val="00F9462E"/>
    <w:rsid w:val="00F9480D"/>
    <w:rsid w:val="00F94B0D"/>
    <w:rsid w:val="00F94B51"/>
    <w:rsid w:val="00F94BF0"/>
    <w:rsid w:val="00F94C0C"/>
    <w:rsid w:val="00F94D4D"/>
    <w:rsid w:val="00F94F1D"/>
    <w:rsid w:val="00F9517A"/>
    <w:rsid w:val="00F951E0"/>
    <w:rsid w:val="00F9535A"/>
    <w:rsid w:val="00F95769"/>
    <w:rsid w:val="00F95873"/>
    <w:rsid w:val="00F959B5"/>
    <w:rsid w:val="00F95A23"/>
    <w:rsid w:val="00F95ADE"/>
    <w:rsid w:val="00F95D8F"/>
    <w:rsid w:val="00F95DC3"/>
    <w:rsid w:val="00F9603B"/>
    <w:rsid w:val="00F96177"/>
    <w:rsid w:val="00F961C7"/>
    <w:rsid w:val="00F961C9"/>
    <w:rsid w:val="00F9622F"/>
    <w:rsid w:val="00F962F2"/>
    <w:rsid w:val="00F9635F"/>
    <w:rsid w:val="00F964F9"/>
    <w:rsid w:val="00F967EB"/>
    <w:rsid w:val="00F9684A"/>
    <w:rsid w:val="00F968CE"/>
    <w:rsid w:val="00F9691E"/>
    <w:rsid w:val="00F969D9"/>
    <w:rsid w:val="00F96A75"/>
    <w:rsid w:val="00F96A94"/>
    <w:rsid w:val="00F96B27"/>
    <w:rsid w:val="00F96D41"/>
    <w:rsid w:val="00F96E2A"/>
    <w:rsid w:val="00F96EB9"/>
    <w:rsid w:val="00F96F27"/>
    <w:rsid w:val="00F97025"/>
    <w:rsid w:val="00F97070"/>
    <w:rsid w:val="00F97228"/>
    <w:rsid w:val="00F9736D"/>
    <w:rsid w:val="00F9749D"/>
    <w:rsid w:val="00F97652"/>
    <w:rsid w:val="00F97859"/>
    <w:rsid w:val="00F97A1B"/>
    <w:rsid w:val="00F97AA1"/>
    <w:rsid w:val="00F97AF3"/>
    <w:rsid w:val="00F97DB8"/>
    <w:rsid w:val="00FA01A8"/>
    <w:rsid w:val="00FA029B"/>
    <w:rsid w:val="00FA03E0"/>
    <w:rsid w:val="00FA03F9"/>
    <w:rsid w:val="00FA049E"/>
    <w:rsid w:val="00FA0596"/>
    <w:rsid w:val="00FA067C"/>
    <w:rsid w:val="00FA06A9"/>
    <w:rsid w:val="00FA06C1"/>
    <w:rsid w:val="00FA0813"/>
    <w:rsid w:val="00FA0825"/>
    <w:rsid w:val="00FA08AD"/>
    <w:rsid w:val="00FA08D3"/>
    <w:rsid w:val="00FA0962"/>
    <w:rsid w:val="00FA099D"/>
    <w:rsid w:val="00FA0A84"/>
    <w:rsid w:val="00FA0BA2"/>
    <w:rsid w:val="00FA0E0D"/>
    <w:rsid w:val="00FA0E15"/>
    <w:rsid w:val="00FA0F67"/>
    <w:rsid w:val="00FA11FA"/>
    <w:rsid w:val="00FA154A"/>
    <w:rsid w:val="00FA1604"/>
    <w:rsid w:val="00FA1908"/>
    <w:rsid w:val="00FA19ED"/>
    <w:rsid w:val="00FA1D03"/>
    <w:rsid w:val="00FA1D1C"/>
    <w:rsid w:val="00FA20FC"/>
    <w:rsid w:val="00FA2100"/>
    <w:rsid w:val="00FA217A"/>
    <w:rsid w:val="00FA2443"/>
    <w:rsid w:val="00FA248D"/>
    <w:rsid w:val="00FA2919"/>
    <w:rsid w:val="00FA2982"/>
    <w:rsid w:val="00FA2B93"/>
    <w:rsid w:val="00FA2F27"/>
    <w:rsid w:val="00FA2F31"/>
    <w:rsid w:val="00FA31AC"/>
    <w:rsid w:val="00FA321A"/>
    <w:rsid w:val="00FA35D7"/>
    <w:rsid w:val="00FA3688"/>
    <w:rsid w:val="00FA3876"/>
    <w:rsid w:val="00FA3AA1"/>
    <w:rsid w:val="00FA3BD1"/>
    <w:rsid w:val="00FA4150"/>
    <w:rsid w:val="00FA41A2"/>
    <w:rsid w:val="00FA41FB"/>
    <w:rsid w:val="00FA4212"/>
    <w:rsid w:val="00FA4257"/>
    <w:rsid w:val="00FA4472"/>
    <w:rsid w:val="00FA459C"/>
    <w:rsid w:val="00FA4888"/>
    <w:rsid w:val="00FA494A"/>
    <w:rsid w:val="00FA4B73"/>
    <w:rsid w:val="00FA4B80"/>
    <w:rsid w:val="00FA4BA8"/>
    <w:rsid w:val="00FA4D3C"/>
    <w:rsid w:val="00FA4DB0"/>
    <w:rsid w:val="00FA501E"/>
    <w:rsid w:val="00FA51C3"/>
    <w:rsid w:val="00FA51CE"/>
    <w:rsid w:val="00FA543B"/>
    <w:rsid w:val="00FA5551"/>
    <w:rsid w:val="00FA5766"/>
    <w:rsid w:val="00FA5824"/>
    <w:rsid w:val="00FA5974"/>
    <w:rsid w:val="00FA5CC9"/>
    <w:rsid w:val="00FA5DCB"/>
    <w:rsid w:val="00FA5F7A"/>
    <w:rsid w:val="00FA60BE"/>
    <w:rsid w:val="00FA610D"/>
    <w:rsid w:val="00FA6118"/>
    <w:rsid w:val="00FA6219"/>
    <w:rsid w:val="00FA646E"/>
    <w:rsid w:val="00FA6574"/>
    <w:rsid w:val="00FA6605"/>
    <w:rsid w:val="00FA67E2"/>
    <w:rsid w:val="00FA6981"/>
    <w:rsid w:val="00FA6A31"/>
    <w:rsid w:val="00FA6A61"/>
    <w:rsid w:val="00FA6CCE"/>
    <w:rsid w:val="00FA6D59"/>
    <w:rsid w:val="00FA6EB5"/>
    <w:rsid w:val="00FA7124"/>
    <w:rsid w:val="00FA72A7"/>
    <w:rsid w:val="00FA73B5"/>
    <w:rsid w:val="00FA74B1"/>
    <w:rsid w:val="00FA74F0"/>
    <w:rsid w:val="00FA79CA"/>
    <w:rsid w:val="00FA7BC0"/>
    <w:rsid w:val="00FA7BDC"/>
    <w:rsid w:val="00FA7C43"/>
    <w:rsid w:val="00FA7D7D"/>
    <w:rsid w:val="00FA7F0A"/>
    <w:rsid w:val="00FA7FA2"/>
    <w:rsid w:val="00FA7FF0"/>
    <w:rsid w:val="00FB003A"/>
    <w:rsid w:val="00FB0097"/>
    <w:rsid w:val="00FB0381"/>
    <w:rsid w:val="00FB0511"/>
    <w:rsid w:val="00FB0593"/>
    <w:rsid w:val="00FB064A"/>
    <w:rsid w:val="00FB083A"/>
    <w:rsid w:val="00FB08F5"/>
    <w:rsid w:val="00FB0998"/>
    <w:rsid w:val="00FB0A64"/>
    <w:rsid w:val="00FB0B1E"/>
    <w:rsid w:val="00FB0BD7"/>
    <w:rsid w:val="00FB0BEC"/>
    <w:rsid w:val="00FB0C04"/>
    <w:rsid w:val="00FB0CEF"/>
    <w:rsid w:val="00FB0D48"/>
    <w:rsid w:val="00FB0E43"/>
    <w:rsid w:val="00FB0F42"/>
    <w:rsid w:val="00FB0FF4"/>
    <w:rsid w:val="00FB11F5"/>
    <w:rsid w:val="00FB12D1"/>
    <w:rsid w:val="00FB12E0"/>
    <w:rsid w:val="00FB12F0"/>
    <w:rsid w:val="00FB1327"/>
    <w:rsid w:val="00FB1349"/>
    <w:rsid w:val="00FB13E0"/>
    <w:rsid w:val="00FB13FB"/>
    <w:rsid w:val="00FB13FD"/>
    <w:rsid w:val="00FB16A1"/>
    <w:rsid w:val="00FB1786"/>
    <w:rsid w:val="00FB197D"/>
    <w:rsid w:val="00FB1A33"/>
    <w:rsid w:val="00FB1D0A"/>
    <w:rsid w:val="00FB1DB4"/>
    <w:rsid w:val="00FB2021"/>
    <w:rsid w:val="00FB2072"/>
    <w:rsid w:val="00FB20F1"/>
    <w:rsid w:val="00FB22C7"/>
    <w:rsid w:val="00FB2441"/>
    <w:rsid w:val="00FB25B9"/>
    <w:rsid w:val="00FB2614"/>
    <w:rsid w:val="00FB2638"/>
    <w:rsid w:val="00FB296C"/>
    <w:rsid w:val="00FB2B21"/>
    <w:rsid w:val="00FB2B29"/>
    <w:rsid w:val="00FB2E90"/>
    <w:rsid w:val="00FB30CB"/>
    <w:rsid w:val="00FB30F8"/>
    <w:rsid w:val="00FB32B6"/>
    <w:rsid w:val="00FB33A0"/>
    <w:rsid w:val="00FB3470"/>
    <w:rsid w:val="00FB35BE"/>
    <w:rsid w:val="00FB3814"/>
    <w:rsid w:val="00FB38B6"/>
    <w:rsid w:val="00FB3C07"/>
    <w:rsid w:val="00FB3CED"/>
    <w:rsid w:val="00FB3D7C"/>
    <w:rsid w:val="00FB3DC4"/>
    <w:rsid w:val="00FB3EBD"/>
    <w:rsid w:val="00FB4137"/>
    <w:rsid w:val="00FB41A8"/>
    <w:rsid w:val="00FB43BE"/>
    <w:rsid w:val="00FB44C9"/>
    <w:rsid w:val="00FB455D"/>
    <w:rsid w:val="00FB4570"/>
    <w:rsid w:val="00FB45E4"/>
    <w:rsid w:val="00FB4642"/>
    <w:rsid w:val="00FB47A6"/>
    <w:rsid w:val="00FB4801"/>
    <w:rsid w:val="00FB4819"/>
    <w:rsid w:val="00FB4956"/>
    <w:rsid w:val="00FB4A36"/>
    <w:rsid w:val="00FB4AF7"/>
    <w:rsid w:val="00FB4B14"/>
    <w:rsid w:val="00FB4BCE"/>
    <w:rsid w:val="00FB4CC4"/>
    <w:rsid w:val="00FB4E9C"/>
    <w:rsid w:val="00FB5092"/>
    <w:rsid w:val="00FB519D"/>
    <w:rsid w:val="00FB52DB"/>
    <w:rsid w:val="00FB54BB"/>
    <w:rsid w:val="00FB5620"/>
    <w:rsid w:val="00FB572C"/>
    <w:rsid w:val="00FB58CB"/>
    <w:rsid w:val="00FB599A"/>
    <w:rsid w:val="00FB59E3"/>
    <w:rsid w:val="00FB5DBA"/>
    <w:rsid w:val="00FB5DBD"/>
    <w:rsid w:val="00FB620D"/>
    <w:rsid w:val="00FB64F8"/>
    <w:rsid w:val="00FB65DC"/>
    <w:rsid w:val="00FB685E"/>
    <w:rsid w:val="00FB68CD"/>
    <w:rsid w:val="00FB69A3"/>
    <w:rsid w:val="00FB6EEF"/>
    <w:rsid w:val="00FB6F3B"/>
    <w:rsid w:val="00FB6F67"/>
    <w:rsid w:val="00FB6F79"/>
    <w:rsid w:val="00FB6FCA"/>
    <w:rsid w:val="00FB6FDE"/>
    <w:rsid w:val="00FB700A"/>
    <w:rsid w:val="00FB70FB"/>
    <w:rsid w:val="00FB7225"/>
    <w:rsid w:val="00FB748B"/>
    <w:rsid w:val="00FB7760"/>
    <w:rsid w:val="00FB7ACB"/>
    <w:rsid w:val="00FB7B50"/>
    <w:rsid w:val="00FB7C1E"/>
    <w:rsid w:val="00FB7F77"/>
    <w:rsid w:val="00FC00D5"/>
    <w:rsid w:val="00FC0178"/>
    <w:rsid w:val="00FC03A6"/>
    <w:rsid w:val="00FC03D4"/>
    <w:rsid w:val="00FC04E3"/>
    <w:rsid w:val="00FC08F2"/>
    <w:rsid w:val="00FC09AF"/>
    <w:rsid w:val="00FC0AD7"/>
    <w:rsid w:val="00FC0B7B"/>
    <w:rsid w:val="00FC0E7B"/>
    <w:rsid w:val="00FC1029"/>
    <w:rsid w:val="00FC10DE"/>
    <w:rsid w:val="00FC115A"/>
    <w:rsid w:val="00FC120A"/>
    <w:rsid w:val="00FC18BF"/>
    <w:rsid w:val="00FC1A39"/>
    <w:rsid w:val="00FC1B3D"/>
    <w:rsid w:val="00FC1BDC"/>
    <w:rsid w:val="00FC1F4F"/>
    <w:rsid w:val="00FC1F6A"/>
    <w:rsid w:val="00FC1FC5"/>
    <w:rsid w:val="00FC2022"/>
    <w:rsid w:val="00FC20D2"/>
    <w:rsid w:val="00FC22CF"/>
    <w:rsid w:val="00FC26B8"/>
    <w:rsid w:val="00FC284D"/>
    <w:rsid w:val="00FC286B"/>
    <w:rsid w:val="00FC2AC5"/>
    <w:rsid w:val="00FC2B69"/>
    <w:rsid w:val="00FC2CB2"/>
    <w:rsid w:val="00FC2CD4"/>
    <w:rsid w:val="00FC2D5F"/>
    <w:rsid w:val="00FC2DEA"/>
    <w:rsid w:val="00FC30E1"/>
    <w:rsid w:val="00FC322E"/>
    <w:rsid w:val="00FC32EF"/>
    <w:rsid w:val="00FC3319"/>
    <w:rsid w:val="00FC3518"/>
    <w:rsid w:val="00FC3802"/>
    <w:rsid w:val="00FC3B0F"/>
    <w:rsid w:val="00FC3B5E"/>
    <w:rsid w:val="00FC3D46"/>
    <w:rsid w:val="00FC3E01"/>
    <w:rsid w:val="00FC3E6C"/>
    <w:rsid w:val="00FC3E8F"/>
    <w:rsid w:val="00FC3EF9"/>
    <w:rsid w:val="00FC41E3"/>
    <w:rsid w:val="00FC4325"/>
    <w:rsid w:val="00FC433E"/>
    <w:rsid w:val="00FC43CD"/>
    <w:rsid w:val="00FC4599"/>
    <w:rsid w:val="00FC464E"/>
    <w:rsid w:val="00FC4694"/>
    <w:rsid w:val="00FC46CF"/>
    <w:rsid w:val="00FC4805"/>
    <w:rsid w:val="00FC4A51"/>
    <w:rsid w:val="00FC4B54"/>
    <w:rsid w:val="00FC4CAC"/>
    <w:rsid w:val="00FC4D9F"/>
    <w:rsid w:val="00FC4EF9"/>
    <w:rsid w:val="00FC509E"/>
    <w:rsid w:val="00FC50A9"/>
    <w:rsid w:val="00FC5121"/>
    <w:rsid w:val="00FC5384"/>
    <w:rsid w:val="00FC545D"/>
    <w:rsid w:val="00FC5478"/>
    <w:rsid w:val="00FC5603"/>
    <w:rsid w:val="00FC56C1"/>
    <w:rsid w:val="00FC57EE"/>
    <w:rsid w:val="00FC59CF"/>
    <w:rsid w:val="00FC5A4E"/>
    <w:rsid w:val="00FC5A7E"/>
    <w:rsid w:val="00FC5B95"/>
    <w:rsid w:val="00FC5CC9"/>
    <w:rsid w:val="00FC5D01"/>
    <w:rsid w:val="00FC5DA4"/>
    <w:rsid w:val="00FC5FE8"/>
    <w:rsid w:val="00FC60B1"/>
    <w:rsid w:val="00FC6261"/>
    <w:rsid w:val="00FC635F"/>
    <w:rsid w:val="00FC6369"/>
    <w:rsid w:val="00FC6406"/>
    <w:rsid w:val="00FC648A"/>
    <w:rsid w:val="00FC65D9"/>
    <w:rsid w:val="00FC6678"/>
    <w:rsid w:val="00FC6695"/>
    <w:rsid w:val="00FC6A18"/>
    <w:rsid w:val="00FC6AEA"/>
    <w:rsid w:val="00FC6CAB"/>
    <w:rsid w:val="00FC6D66"/>
    <w:rsid w:val="00FC70F5"/>
    <w:rsid w:val="00FC72DD"/>
    <w:rsid w:val="00FC75C6"/>
    <w:rsid w:val="00FC766D"/>
    <w:rsid w:val="00FC7832"/>
    <w:rsid w:val="00FC7913"/>
    <w:rsid w:val="00FC7978"/>
    <w:rsid w:val="00FC7BD3"/>
    <w:rsid w:val="00FC7E94"/>
    <w:rsid w:val="00FC7EA4"/>
    <w:rsid w:val="00FC7F3E"/>
    <w:rsid w:val="00FC7F54"/>
    <w:rsid w:val="00FC7F9F"/>
    <w:rsid w:val="00FD0028"/>
    <w:rsid w:val="00FD0088"/>
    <w:rsid w:val="00FD02D8"/>
    <w:rsid w:val="00FD0354"/>
    <w:rsid w:val="00FD03CB"/>
    <w:rsid w:val="00FD0606"/>
    <w:rsid w:val="00FD06AD"/>
    <w:rsid w:val="00FD0715"/>
    <w:rsid w:val="00FD0795"/>
    <w:rsid w:val="00FD07AA"/>
    <w:rsid w:val="00FD08B5"/>
    <w:rsid w:val="00FD0A85"/>
    <w:rsid w:val="00FD0B28"/>
    <w:rsid w:val="00FD0CD2"/>
    <w:rsid w:val="00FD0DDF"/>
    <w:rsid w:val="00FD11B6"/>
    <w:rsid w:val="00FD12C6"/>
    <w:rsid w:val="00FD12F7"/>
    <w:rsid w:val="00FD1392"/>
    <w:rsid w:val="00FD15AD"/>
    <w:rsid w:val="00FD1671"/>
    <w:rsid w:val="00FD17BA"/>
    <w:rsid w:val="00FD1980"/>
    <w:rsid w:val="00FD1A76"/>
    <w:rsid w:val="00FD1D4B"/>
    <w:rsid w:val="00FD2115"/>
    <w:rsid w:val="00FD2188"/>
    <w:rsid w:val="00FD288A"/>
    <w:rsid w:val="00FD29F1"/>
    <w:rsid w:val="00FD2A21"/>
    <w:rsid w:val="00FD2A5A"/>
    <w:rsid w:val="00FD2AA7"/>
    <w:rsid w:val="00FD2B87"/>
    <w:rsid w:val="00FD2B8D"/>
    <w:rsid w:val="00FD2C3C"/>
    <w:rsid w:val="00FD2C9D"/>
    <w:rsid w:val="00FD2F74"/>
    <w:rsid w:val="00FD2F9C"/>
    <w:rsid w:val="00FD3091"/>
    <w:rsid w:val="00FD32A3"/>
    <w:rsid w:val="00FD32DF"/>
    <w:rsid w:val="00FD34B9"/>
    <w:rsid w:val="00FD352D"/>
    <w:rsid w:val="00FD3764"/>
    <w:rsid w:val="00FD37E8"/>
    <w:rsid w:val="00FD38FD"/>
    <w:rsid w:val="00FD3AA7"/>
    <w:rsid w:val="00FD3B94"/>
    <w:rsid w:val="00FD3D0D"/>
    <w:rsid w:val="00FD3D6C"/>
    <w:rsid w:val="00FD3E1F"/>
    <w:rsid w:val="00FD3E29"/>
    <w:rsid w:val="00FD40DD"/>
    <w:rsid w:val="00FD4322"/>
    <w:rsid w:val="00FD43B3"/>
    <w:rsid w:val="00FD4464"/>
    <w:rsid w:val="00FD45FA"/>
    <w:rsid w:val="00FD484C"/>
    <w:rsid w:val="00FD48CF"/>
    <w:rsid w:val="00FD492C"/>
    <w:rsid w:val="00FD49DC"/>
    <w:rsid w:val="00FD4B78"/>
    <w:rsid w:val="00FD4D71"/>
    <w:rsid w:val="00FD4FCB"/>
    <w:rsid w:val="00FD5290"/>
    <w:rsid w:val="00FD52E8"/>
    <w:rsid w:val="00FD53AE"/>
    <w:rsid w:val="00FD5446"/>
    <w:rsid w:val="00FD55D9"/>
    <w:rsid w:val="00FD57F5"/>
    <w:rsid w:val="00FD581F"/>
    <w:rsid w:val="00FD5858"/>
    <w:rsid w:val="00FD595C"/>
    <w:rsid w:val="00FD596D"/>
    <w:rsid w:val="00FD5992"/>
    <w:rsid w:val="00FD59FC"/>
    <w:rsid w:val="00FD5BD3"/>
    <w:rsid w:val="00FD5E8D"/>
    <w:rsid w:val="00FD5EB0"/>
    <w:rsid w:val="00FD5F53"/>
    <w:rsid w:val="00FD6295"/>
    <w:rsid w:val="00FD6611"/>
    <w:rsid w:val="00FD667B"/>
    <w:rsid w:val="00FD66D5"/>
    <w:rsid w:val="00FD672A"/>
    <w:rsid w:val="00FD6825"/>
    <w:rsid w:val="00FD6B41"/>
    <w:rsid w:val="00FD6DC0"/>
    <w:rsid w:val="00FD6DC9"/>
    <w:rsid w:val="00FD6DDE"/>
    <w:rsid w:val="00FD6E86"/>
    <w:rsid w:val="00FD6EF0"/>
    <w:rsid w:val="00FD6F0D"/>
    <w:rsid w:val="00FD6F18"/>
    <w:rsid w:val="00FD7188"/>
    <w:rsid w:val="00FD71D5"/>
    <w:rsid w:val="00FD725C"/>
    <w:rsid w:val="00FD72DB"/>
    <w:rsid w:val="00FD736A"/>
    <w:rsid w:val="00FD7449"/>
    <w:rsid w:val="00FD74E7"/>
    <w:rsid w:val="00FD7615"/>
    <w:rsid w:val="00FD7AF2"/>
    <w:rsid w:val="00FD7C30"/>
    <w:rsid w:val="00FD7C3C"/>
    <w:rsid w:val="00FD7CD8"/>
    <w:rsid w:val="00FD7D61"/>
    <w:rsid w:val="00FD7DCD"/>
    <w:rsid w:val="00FD7E08"/>
    <w:rsid w:val="00FE00E3"/>
    <w:rsid w:val="00FE0176"/>
    <w:rsid w:val="00FE0602"/>
    <w:rsid w:val="00FE0639"/>
    <w:rsid w:val="00FE075D"/>
    <w:rsid w:val="00FE08B2"/>
    <w:rsid w:val="00FE09DD"/>
    <w:rsid w:val="00FE0AA5"/>
    <w:rsid w:val="00FE0DAE"/>
    <w:rsid w:val="00FE0E7E"/>
    <w:rsid w:val="00FE0FF4"/>
    <w:rsid w:val="00FE1094"/>
    <w:rsid w:val="00FE1118"/>
    <w:rsid w:val="00FE1160"/>
    <w:rsid w:val="00FE11EA"/>
    <w:rsid w:val="00FE13DC"/>
    <w:rsid w:val="00FE1446"/>
    <w:rsid w:val="00FE151D"/>
    <w:rsid w:val="00FE156C"/>
    <w:rsid w:val="00FE166B"/>
    <w:rsid w:val="00FE1796"/>
    <w:rsid w:val="00FE17BA"/>
    <w:rsid w:val="00FE1979"/>
    <w:rsid w:val="00FE1BE9"/>
    <w:rsid w:val="00FE1C39"/>
    <w:rsid w:val="00FE1D60"/>
    <w:rsid w:val="00FE1E30"/>
    <w:rsid w:val="00FE2175"/>
    <w:rsid w:val="00FE2681"/>
    <w:rsid w:val="00FE272E"/>
    <w:rsid w:val="00FE277C"/>
    <w:rsid w:val="00FE2C23"/>
    <w:rsid w:val="00FE2CC2"/>
    <w:rsid w:val="00FE2D78"/>
    <w:rsid w:val="00FE2E54"/>
    <w:rsid w:val="00FE2E94"/>
    <w:rsid w:val="00FE320B"/>
    <w:rsid w:val="00FE3260"/>
    <w:rsid w:val="00FE3368"/>
    <w:rsid w:val="00FE3558"/>
    <w:rsid w:val="00FE35E3"/>
    <w:rsid w:val="00FE3617"/>
    <w:rsid w:val="00FE3720"/>
    <w:rsid w:val="00FE373E"/>
    <w:rsid w:val="00FE3801"/>
    <w:rsid w:val="00FE39FA"/>
    <w:rsid w:val="00FE3A0E"/>
    <w:rsid w:val="00FE3B1F"/>
    <w:rsid w:val="00FE3C0F"/>
    <w:rsid w:val="00FE3CD7"/>
    <w:rsid w:val="00FE3D0D"/>
    <w:rsid w:val="00FE3FF7"/>
    <w:rsid w:val="00FE40E5"/>
    <w:rsid w:val="00FE4245"/>
    <w:rsid w:val="00FE44B4"/>
    <w:rsid w:val="00FE44C2"/>
    <w:rsid w:val="00FE4535"/>
    <w:rsid w:val="00FE460A"/>
    <w:rsid w:val="00FE4739"/>
    <w:rsid w:val="00FE4838"/>
    <w:rsid w:val="00FE4A29"/>
    <w:rsid w:val="00FE4AFD"/>
    <w:rsid w:val="00FE4B21"/>
    <w:rsid w:val="00FE4B39"/>
    <w:rsid w:val="00FE4C44"/>
    <w:rsid w:val="00FE4DB2"/>
    <w:rsid w:val="00FE4E1D"/>
    <w:rsid w:val="00FE536E"/>
    <w:rsid w:val="00FE54AA"/>
    <w:rsid w:val="00FE5579"/>
    <w:rsid w:val="00FE56A3"/>
    <w:rsid w:val="00FE583A"/>
    <w:rsid w:val="00FE58CD"/>
    <w:rsid w:val="00FE5AD1"/>
    <w:rsid w:val="00FE5EB5"/>
    <w:rsid w:val="00FE6000"/>
    <w:rsid w:val="00FE601A"/>
    <w:rsid w:val="00FE62FE"/>
    <w:rsid w:val="00FE6379"/>
    <w:rsid w:val="00FE63CF"/>
    <w:rsid w:val="00FE63E9"/>
    <w:rsid w:val="00FE655D"/>
    <w:rsid w:val="00FE6590"/>
    <w:rsid w:val="00FE6742"/>
    <w:rsid w:val="00FE6804"/>
    <w:rsid w:val="00FE681D"/>
    <w:rsid w:val="00FE68C4"/>
    <w:rsid w:val="00FE6907"/>
    <w:rsid w:val="00FE6ADA"/>
    <w:rsid w:val="00FE6AF5"/>
    <w:rsid w:val="00FE6B70"/>
    <w:rsid w:val="00FE6E56"/>
    <w:rsid w:val="00FE6E5F"/>
    <w:rsid w:val="00FE6EDE"/>
    <w:rsid w:val="00FE6F1C"/>
    <w:rsid w:val="00FE6FD5"/>
    <w:rsid w:val="00FE6FD8"/>
    <w:rsid w:val="00FE72BB"/>
    <w:rsid w:val="00FE737D"/>
    <w:rsid w:val="00FE7434"/>
    <w:rsid w:val="00FE74DF"/>
    <w:rsid w:val="00FE76A8"/>
    <w:rsid w:val="00FE76C5"/>
    <w:rsid w:val="00FE7879"/>
    <w:rsid w:val="00FE79DD"/>
    <w:rsid w:val="00FE79E4"/>
    <w:rsid w:val="00FE7A25"/>
    <w:rsid w:val="00FE7B07"/>
    <w:rsid w:val="00FE7CCA"/>
    <w:rsid w:val="00FE7D2C"/>
    <w:rsid w:val="00FE7FFC"/>
    <w:rsid w:val="00FF05CF"/>
    <w:rsid w:val="00FF0972"/>
    <w:rsid w:val="00FF0ABD"/>
    <w:rsid w:val="00FF0B5E"/>
    <w:rsid w:val="00FF0C4F"/>
    <w:rsid w:val="00FF0DBD"/>
    <w:rsid w:val="00FF0DD0"/>
    <w:rsid w:val="00FF0F41"/>
    <w:rsid w:val="00FF10AF"/>
    <w:rsid w:val="00FF1339"/>
    <w:rsid w:val="00FF1433"/>
    <w:rsid w:val="00FF14DA"/>
    <w:rsid w:val="00FF14E6"/>
    <w:rsid w:val="00FF161C"/>
    <w:rsid w:val="00FF173E"/>
    <w:rsid w:val="00FF18BA"/>
    <w:rsid w:val="00FF1B02"/>
    <w:rsid w:val="00FF1C8B"/>
    <w:rsid w:val="00FF1C91"/>
    <w:rsid w:val="00FF1CA9"/>
    <w:rsid w:val="00FF1FC9"/>
    <w:rsid w:val="00FF20D8"/>
    <w:rsid w:val="00FF2100"/>
    <w:rsid w:val="00FF214C"/>
    <w:rsid w:val="00FF217A"/>
    <w:rsid w:val="00FF226B"/>
    <w:rsid w:val="00FF2523"/>
    <w:rsid w:val="00FF2601"/>
    <w:rsid w:val="00FF2665"/>
    <w:rsid w:val="00FF26A3"/>
    <w:rsid w:val="00FF29B8"/>
    <w:rsid w:val="00FF29EB"/>
    <w:rsid w:val="00FF2D29"/>
    <w:rsid w:val="00FF2DC6"/>
    <w:rsid w:val="00FF2EA3"/>
    <w:rsid w:val="00FF3017"/>
    <w:rsid w:val="00FF30B3"/>
    <w:rsid w:val="00FF31EB"/>
    <w:rsid w:val="00FF352A"/>
    <w:rsid w:val="00FF36CC"/>
    <w:rsid w:val="00FF3853"/>
    <w:rsid w:val="00FF389D"/>
    <w:rsid w:val="00FF39E7"/>
    <w:rsid w:val="00FF3A07"/>
    <w:rsid w:val="00FF3AAD"/>
    <w:rsid w:val="00FF3BCF"/>
    <w:rsid w:val="00FF3C4C"/>
    <w:rsid w:val="00FF3D2E"/>
    <w:rsid w:val="00FF3E87"/>
    <w:rsid w:val="00FF3FEA"/>
    <w:rsid w:val="00FF40E3"/>
    <w:rsid w:val="00FF41B6"/>
    <w:rsid w:val="00FF4320"/>
    <w:rsid w:val="00FF4432"/>
    <w:rsid w:val="00FF44D9"/>
    <w:rsid w:val="00FF4532"/>
    <w:rsid w:val="00FF4A76"/>
    <w:rsid w:val="00FF4C68"/>
    <w:rsid w:val="00FF4DB4"/>
    <w:rsid w:val="00FF503A"/>
    <w:rsid w:val="00FF5085"/>
    <w:rsid w:val="00FF5204"/>
    <w:rsid w:val="00FF54CA"/>
    <w:rsid w:val="00FF55BD"/>
    <w:rsid w:val="00FF55E6"/>
    <w:rsid w:val="00FF575C"/>
    <w:rsid w:val="00FF5870"/>
    <w:rsid w:val="00FF5A9D"/>
    <w:rsid w:val="00FF5CAF"/>
    <w:rsid w:val="00FF5F0C"/>
    <w:rsid w:val="00FF6142"/>
    <w:rsid w:val="00FF614A"/>
    <w:rsid w:val="00FF61EB"/>
    <w:rsid w:val="00FF63BB"/>
    <w:rsid w:val="00FF6436"/>
    <w:rsid w:val="00FF661D"/>
    <w:rsid w:val="00FF684A"/>
    <w:rsid w:val="00FF6910"/>
    <w:rsid w:val="00FF6BBE"/>
    <w:rsid w:val="00FF70ED"/>
    <w:rsid w:val="00FF7125"/>
    <w:rsid w:val="00FF7696"/>
    <w:rsid w:val="00FF772D"/>
    <w:rsid w:val="00FF78E9"/>
    <w:rsid w:val="00FF793F"/>
    <w:rsid w:val="00FF7B27"/>
    <w:rsid w:val="00FF7BD9"/>
    <w:rsid w:val="00FF7DB7"/>
    <w:rsid w:val="00FF7F9D"/>
    <w:rsid w:val="0128AF77"/>
    <w:rsid w:val="012D37E7"/>
    <w:rsid w:val="012F392F"/>
    <w:rsid w:val="015C6880"/>
    <w:rsid w:val="0185B96E"/>
    <w:rsid w:val="020260F8"/>
    <w:rsid w:val="020C86CA"/>
    <w:rsid w:val="0240946A"/>
    <w:rsid w:val="0275272A"/>
    <w:rsid w:val="02752A30"/>
    <w:rsid w:val="03321C51"/>
    <w:rsid w:val="03353F1F"/>
    <w:rsid w:val="03402181"/>
    <w:rsid w:val="037D743B"/>
    <w:rsid w:val="03E01C14"/>
    <w:rsid w:val="03E33035"/>
    <w:rsid w:val="04067982"/>
    <w:rsid w:val="043132FD"/>
    <w:rsid w:val="04534A34"/>
    <w:rsid w:val="045B7329"/>
    <w:rsid w:val="0460E6CE"/>
    <w:rsid w:val="0493EE7D"/>
    <w:rsid w:val="04A97A39"/>
    <w:rsid w:val="04AEBB34"/>
    <w:rsid w:val="0513A012"/>
    <w:rsid w:val="0548E1AA"/>
    <w:rsid w:val="059FFE3E"/>
    <w:rsid w:val="05C93626"/>
    <w:rsid w:val="05D8B091"/>
    <w:rsid w:val="05DAFACA"/>
    <w:rsid w:val="05DF25F2"/>
    <w:rsid w:val="05DF5102"/>
    <w:rsid w:val="05E5A860"/>
    <w:rsid w:val="05F6479E"/>
    <w:rsid w:val="062A71F2"/>
    <w:rsid w:val="06616C7E"/>
    <w:rsid w:val="06D2833D"/>
    <w:rsid w:val="06E4D965"/>
    <w:rsid w:val="06ECFB19"/>
    <w:rsid w:val="079E27D7"/>
    <w:rsid w:val="07AF853C"/>
    <w:rsid w:val="07DBF6E7"/>
    <w:rsid w:val="07DC2810"/>
    <w:rsid w:val="07E3F703"/>
    <w:rsid w:val="0814E50C"/>
    <w:rsid w:val="08630855"/>
    <w:rsid w:val="0882D46E"/>
    <w:rsid w:val="08CB7A71"/>
    <w:rsid w:val="08EE07FC"/>
    <w:rsid w:val="090F70FB"/>
    <w:rsid w:val="0921AF57"/>
    <w:rsid w:val="097DBCA8"/>
    <w:rsid w:val="099C41A4"/>
    <w:rsid w:val="0A01AD08"/>
    <w:rsid w:val="0A11F59B"/>
    <w:rsid w:val="0A1AC9D8"/>
    <w:rsid w:val="0A322A63"/>
    <w:rsid w:val="0A881625"/>
    <w:rsid w:val="0A9ADDA7"/>
    <w:rsid w:val="0B394F86"/>
    <w:rsid w:val="0B69CD3F"/>
    <w:rsid w:val="0B77365E"/>
    <w:rsid w:val="0BA1D71F"/>
    <w:rsid w:val="0BC3C290"/>
    <w:rsid w:val="0BE93C5C"/>
    <w:rsid w:val="0C3CFD90"/>
    <w:rsid w:val="0C3FCC45"/>
    <w:rsid w:val="0C7A9C92"/>
    <w:rsid w:val="0C8FCE22"/>
    <w:rsid w:val="0CBF432D"/>
    <w:rsid w:val="0CC01543"/>
    <w:rsid w:val="0CFFA889"/>
    <w:rsid w:val="0D0FA1A2"/>
    <w:rsid w:val="0D1C24E2"/>
    <w:rsid w:val="0D50B7C1"/>
    <w:rsid w:val="0D5719E8"/>
    <w:rsid w:val="0D5F6170"/>
    <w:rsid w:val="0D6A374F"/>
    <w:rsid w:val="0D7986CB"/>
    <w:rsid w:val="0DEEE610"/>
    <w:rsid w:val="0E0960A3"/>
    <w:rsid w:val="0E756F9E"/>
    <w:rsid w:val="0EA049D0"/>
    <w:rsid w:val="0EBE9D15"/>
    <w:rsid w:val="0EC1609B"/>
    <w:rsid w:val="0EC45796"/>
    <w:rsid w:val="0EFD22DB"/>
    <w:rsid w:val="0F022ED4"/>
    <w:rsid w:val="0F5F5F5F"/>
    <w:rsid w:val="0FDDE735"/>
    <w:rsid w:val="0FECEC39"/>
    <w:rsid w:val="100A2364"/>
    <w:rsid w:val="10A5B593"/>
    <w:rsid w:val="10DD4163"/>
    <w:rsid w:val="1154D84B"/>
    <w:rsid w:val="115AE6D5"/>
    <w:rsid w:val="118FA625"/>
    <w:rsid w:val="11CA5048"/>
    <w:rsid w:val="1241FA17"/>
    <w:rsid w:val="12506989"/>
    <w:rsid w:val="12714567"/>
    <w:rsid w:val="128895D2"/>
    <w:rsid w:val="129068A7"/>
    <w:rsid w:val="12952D21"/>
    <w:rsid w:val="1296198D"/>
    <w:rsid w:val="12B1A728"/>
    <w:rsid w:val="12C2F47E"/>
    <w:rsid w:val="12DC5608"/>
    <w:rsid w:val="13228CA7"/>
    <w:rsid w:val="13531594"/>
    <w:rsid w:val="135F0059"/>
    <w:rsid w:val="137C1917"/>
    <w:rsid w:val="13800AAA"/>
    <w:rsid w:val="13A716D9"/>
    <w:rsid w:val="13C72ACB"/>
    <w:rsid w:val="13EF865A"/>
    <w:rsid w:val="13F41126"/>
    <w:rsid w:val="13FE08ED"/>
    <w:rsid w:val="1408A327"/>
    <w:rsid w:val="140FA734"/>
    <w:rsid w:val="1411A766"/>
    <w:rsid w:val="14239E65"/>
    <w:rsid w:val="1446FA2A"/>
    <w:rsid w:val="144C3B17"/>
    <w:rsid w:val="1483FB54"/>
    <w:rsid w:val="149FFA00"/>
    <w:rsid w:val="14BC5F1B"/>
    <w:rsid w:val="14D13F7D"/>
    <w:rsid w:val="14EEA707"/>
    <w:rsid w:val="1525E984"/>
    <w:rsid w:val="158C8B20"/>
    <w:rsid w:val="15AB0BEB"/>
    <w:rsid w:val="15C746F1"/>
    <w:rsid w:val="1601B51A"/>
    <w:rsid w:val="16159BCB"/>
    <w:rsid w:val="1618F748"/>
    <w:rsid w:val="16210EE5"/>
    <w:rsid w:val="163174DC"/>
    <w:rsid w:val="1645A306"/>
    <w:rsid w:val="166CA72F"/>
    <w:rsid w:val="16A776F8"/>
    <w:rsid w:val="170750D2"/>
    <w:rsid w:val="17A2D19D"/>
    <w:rsid w:val="17A8507A"/>
    <w:rsid w:val="17C089A4"/>
    <w:rsid w:val="17EDF721"/>
    <w:rsid w:val="17F27FDB"/>
    <w:rsid w:val="18043320"/>
    <w:rsid w:val="18680D38"/>
    <w:rsid w:val="188F4DF0"/>
    <w:rsid w:val="18B15269"/>
    <w:rsid w:val="18DCB60C"/>
    <w:rsid w:val="18E12446"/>
    <w:rsid w:val="18F94BB4"/>
    <w:rsid w:val="191185BA"/>
    <w:rsid w:val="191E9FE3"/>
    <w:rsid w:val="1923FB7B"/>
    <w:rsid w:val="193281DB"/>
    <w:rsid w:val="1939106E"/>
    <w:rsid w:val="19D3D427"/>
    <w:rsid w:val="19E0ED98"/>
    <w:rsid w:val="19E22197"/>
    <w:rsid w:val="19FC09E0"/>
    <w:rsid w:val="19FE5D6F"/>
    <w:rsid w:val="1A422B3D"/>
    <w:rsid w:val="1A4457A2"/>
    <w:rsid w:val="1A4ACDB1"/>
    <w:rsid w:val="1A6EB216"/>
    <w:rsid w:val="1A8F7869"/>
    <w:rsid w:val="1A966611"/>
    <w:rsid w:val="1A9B09ED"/>
    <w:rsid w:val="1AC9DD14"/>
    <w:rsid w:val="1AE9B3B6"/>
    <w:rsid w:val="1B14C728"/>
    <w:rsid w:val="1B272123"/>
    <w:rsid w:val="1B27F292"/>
    <w:rsid w:val="1B2F3555"/>
    <w:rsid w:val="1B870541"/>
    <w:rsid w:val="1B8A78EE"/>
    <w:rsid w:val="1BA3D002"/>
    <w:rsid w:val="1BE5A442"/>
    <w:rsid w:val="1C32212D"/>
    <w:rsid w:val="1C6210DA"/>
    <w:rsid w:val="1C826F5D"/>
    <w:rsid w:val="1C9B182A"/>
    <w:rsid w:val="1CCA3843"/>
    <w:rsid w:val="1D45C19D"/>
    <w:rsid w:val="1D587EC0"/>
    <w:rsid w:val="1DA65826"/>
    <w:rsid w:val="1DCAF58D"/>
    <w:rsid w:val="1DF5E5D4"/>
    <w:rsid w:val="1DF7CA8C"/>
    <w:rsid w:val="1E25FEEF"/>
    <w:rsid w:val="1E57117E"/>
    <w:rsid w:val="1F1072DC"/>
    <w:rsid w:val="1F3092D8"/>
    <w:rsid w:val="1F549373"/>
    <w:rsid w:val="1F653F1E"/>
    <w:rsid w:val="1F8A9CDF"/>
    <w:rsid w:val="1F9D807D"/>
    <w:rsid w:val="1FA0FB83"/>
    <w:rsid w:val="1FE548CE"/>
    <w:rsid w:val="1FEAE27C"/>
    <w:rsid w:val="202E2FF9"/>
    <w:rsid w:val="2037677D"/>
    <w:rsid w:val="203F324A"/>
    <w:rsid w:val="20A52685"/>
    <w:rsid w:val="20EDC25C"/>
    <w:rsid w:val="21263B9E"/>
    <w:rsid w:val="215DD0E1"/>
    <w:rsid w:val="21621028"/>
    <w:rsid w:val="216F5A02"/>
    <w:rsid w:val="21888B8A"/>
    <w:rsid w:val="2199D8BA"/>
    <w:rsid w:val="21E8F18E"/>
    <w:rsid w:val="21EF1CF3"/>
    <w:rsid w:val="21F6D3B5"/>
    <w:rsid w:val="22497391"/>
    <w:rsid w:val="22577B47"/>
    <w:rsid w:val="22636143"/>
    <w:rsid w:val="22B60AE4"/>
    <w:rsid w:val="22D5C265"/>
    <w:rsid w:val="22D87E48"/>
    <w:rsid w:val="231398E3"/>
    <w:rsid w:val="23264560"/>
    <w:rsid w:val="23B462EA"/>
    <w:rsid w:val="23ECCEFA"/>
    <w:rsid w:val="247951EC"/>
    <w:rsid w:val="2484D277"/>
    <w:rsid w:val="24A901C4"/>
    <w:rsid w:val="24EA9AEF"/>
    <w:rsid w:val="25136321"/>
    <w:rsid w:val="253122EB"/>
    <w:rsid w:val="25318CA9"/>
    <w:rsid w:val="253C1EDB"/>
    <w:rsid w:val="2581EB5A"/>
    <w:rsid w:val="25847CCB"/>
    <w:rsid w:val="25F322A8"/>
    <w:rsid w:val="2613A84A"/>
    <w:rsid w:val="263A6157"/>
    <w:rsid w:val="264A6D72"/>
    <w:rsid w:val="264B9B5C"/>
    <w:rsid w:val="265881FA"/>
    <w:rsid w:val="266527EB"/>
    <w:rsid w:val="266CAAFD"/>
    <w:rsid w:val="266D6688"/>
    <w:rsid w:val="267F725D"/>
    <w:rsid w:val="26F61C97"/>
    <w:rsid w:val="270B40DE"/>
    <w:rsid w:val="272AF598"/>
    <w:rsid w:val="2736D0A2"/>
    <w:rsid w:val="2771BDA4"/>
    <w:rsid w:val="277755B8"/>
    <w:rsid w:val="278D4164"/>
    <w:rsid w:val="27D67943"/>
    <w:rsid w:val="28283136"/>
    <w:rsid w:val="284AA1CF"/>
    <w:rsid w:val="288F42B5"/>
    <w:rsid w:val="289240E8"/>
    <w:rsid w:val="28AC5030"/>
    <w:rsid w:val="28CE713F"/>
    <w:rsid w:val="28D2E56B"/>
    <w:rsid w:val="28FEAC27"/>
    <w:rsid w:val="29059B7D"/>
    <w:rsid w:val="29ABA743"/>
    <w:rsid w:val="29E852DB"/>
    <w:rsid w:val="2A01700F"/>
    <w:rsid w:val="2A2C896E"/>
    <w:rsid w:val="2A4787AA"/>
    <w:rsid w:val="2A5AA64A"/>
    <w:rsid w:val="2A7742D0"/>
    <w:rsid w:val="2A8B4381"/>
    <w:rsid w:val="2A9DE20D"/>
    <w:rsid w:val="2AAB3BFA"/>
    <w:rsid w:val="2AB5C680"/>
    <w:rsid w:val="2AC4972D"/>
    <w:rsid w:val="2B088E44"/>
    <w:rsid w:val="2B325270"/>
    <w:rsid w:val="2B452010"/>
    <w:rsid w:val="2B7B8EB1"/>
    <w:rsid w:val="2B860DA0"/>
    <w:rsid w:val="2BBC2535"/>
    <w:rsid w:val="2BC2A712"/>
    <w:rsid w:val="2BDDC93F"/>
    <w:rsid w:val="2C1F8803"/>
    <w:rsid w:val="2C4B5033"/>
    <w:rsid w:val="2CA6D422"/>
    <w:rsid w:val="2D42ECB8"/>
    <w:rsid w:val="2D5BE275"/>
    <w:rsid w:val="2D606F9D"/>
    <w:rsid w:val="2D8B98A5"/>
    <w:rsid w:val="2E350968"/>
    <w:rsid w:val="2E8E2069"/>
    <w:rsid w:val="2EDEBE0A"/>
    <w:rsid w:val="2F6B50DA"/>
    <w:rsid w:val="30703968"/>
    <w:rsid w:val="30EDE182"/>
    <w:rsid w:val="319080DC"/>
    <w:rsid w:val="319D53B8"/>
    <w:rsid w:val="31C3FBF4"/>
    <w:rsid w:val="320E31D6"/>
    <w:rsid w:val="3231EBC4"/>
    <w:rsid w:val="32361D06"/>
    <w:rsid w:val="325F360F"/>
    <w:rsid w:val="32A07B18"/>
    <w:rsid w:val="32E5C540"/>
    <w:rsid w:val="332645C6"/>
    <w:rsid w:val="332F27D4"/>
    <w:rsid w:val="334DF80C"/>
    <w:rsid w:val="33EB3438"/>
    <w:rsid w:val="33EC6890"/>
    <w:rsid w:val="33F65953"/>
    <w:rsid w:val="33F95265"/>
    <w:rsid w:val="34589535"/>
    <w:rsid w:val="348BF0AD"/>
    <w:rsid w:val="34A4EFF5"/>
    <w:rsid w:val="34B561EB"/>
    <w:rsid w:val="34D40FE4"/>
    <w:rsid w:val="34D875D7"/>
    <w:rsid w:val="34F6FEAA"/>
    <w:rsid w:val="35097587"/>
    <w:rsid w:val="353CF310"/>
    <w:rsid w:val="3609B04C"/>
    <w:rsid w:val="3638BECD"/>
    <w:rsid w:val="3661CBF6"/>
    <w:rsid w:val="371AA379"/>
    <w:rsid w:val="373E613B"/>
    <w:rsid w:val="3741CB24"/>
    <w:rsid w:val="376C97D5"/>
    <w:rsid w:val="380ECE31"/>
    <w:rsid w:val="382C0827"/>
    <w:rsid w:val="3869C959"/>
    <w:rsid w:val="386E4CA2"/>
    <w:rsid w:val="3870EA9F"/>
    <w:rsid w:val="38E22A7C"/>
    <w:rsid w:val="38EB4C35"/>
    <w:rsid w:val="38EBB99A"/>
    <w:rsid w:val="397CDE13"/>
    <w:rsid w:val="39D61A2B"/>
    <w:rsid w:val="39E6AFD7"/>
    <w:rsid w:val="39EFB27E"/>
    <w:rsid w:val="3A02A7AC"/>
    <w:rsid w:val="3A75EB34"/>
    <w:rsid w:val="3AA33F7A"/>
    <w:rsid w:val="3AE9ED53"/>
    <w:rsid w:val="3B12FDF4"/>
    <w:rsid w:val="3B5BD2DB"/>
    <w:rsid w:val="3BC4FB2F"/>
    <w:rsid w:val="3BD96103"/>
    <w:rsid w:val="3BE8B026"/>
    <w:rsid w:val="3C05DC93"/>
    <w:rsid w:val="3C06BF4E"/>
    <w:rsid w:val="3C735321"/>
    <w:rsid w:val="3C967BEB"/>
    <w:rsid w:val="3CA73D72"/>
    <w:rsid w:val="3CAE4493"/>
    <w:rsid w:val="3D0753F5"/>
    <w:rsid w:val="3D1A751E"/>
    <w:rsid w:val="3D52C29D"/>
    <w:rsid w:val="3D565160"/>
    <w:rsid w:val="3D670383"/>
    <w:rsid w:val="3D7E7B02"/>
    <w:rsid w:val="3D86BF6A"/>
    <w:rsid w:val="3D8D9BF4"/>
    <w:rsid w:val="3DA50DBF"/>
    <w:rsid w:val="3E070B55"/>
    <w:rsid w:val="3E2052D4"/>
    <w:rsid w:val="3E799AAD"/>
    <w:rsid w:val="3E7C297F"/>
    <w:rsid w:val="3E967275"/>
    <w:rsid w:val="3ED4C62F"/>
    <w:rsid w:val="3EDE6EDF"/>
    <w:rsid w:val="3EFB799B"/>
    <w:rsid w:val="3EFD8106"/>
    <w:rsid w:val="3F3676D3"/>
    <w:rsid w:val="3F4E4B8F"/>
    <w:rsid w:val="3F56394A"/>
    <w:rsid w:val="3F649719"/>
    <w:rsid w:val="3FA42135"/>
    <w:rsid w:val="3FFD4255"/>
    <w:rsid w:val="400AC076"/>
    <w:rsid w:val="40138E46"/>
    <w:rsid w:val="40520A6B"/>
    <w:rsid w:val="4073B149"/>
    <w:rsid w:val="408C2CC7"/>
    <w:rsid w:val="4113E50C"/>
    <w:rsid w:val="4161F414"/>
    <w:rsid w:val="416E0B95"/>
    <w:rsid w:val="419820F4"/>
    <w:rsid w:val="41B80BB0"/>
    <w:rsid w:val="4200CF63"/>
    <w:rsid w:val="42049870"/>
    <w:rsid w:val="420C530C"/>
    <w:rsid w:val="424BA95E"/>
    <w:rsid w:val="426A8A79"/>
    <w:rsid w:val="427B70C9"/>
    <w:rsid w:val="427ECB3D"/>
    <w:rsid w:val="428C0526"/>
    <w:rsid w:val="4290AD4E"/>
    <w:rsid w:val="42B07699"/>
    <w:rsid w:val="42ED8AA8"/>
    <w:rsid w:val="42F0033D"/>
    <w:rsid w:val="430584DB"/>
    <w:rsid w:val="43613429"/>
    <w:rsid w:val="4378CAF4"/>
    <w:rsid w:val="439369F5"/>
    <w:rsid w:val="43B7A9C1"/>
    <w:rsid w:val="43C50EED"/>
    <w:rsid w:val="43D67780"/>
    <w:rsid w:val="441CB606"/>
    <w:rsid w:val="45240E6E"/>
    <w:rsid w:val="45372D08"/>
    <w:rsid w:val="4603EFE7"/>
    <w:rsid w:val="4644CF3D"/>
    <w:rsid w:val="464591B1"/>
    <w:rsid w:val="46556752"/>
    <w:rsid w:val="466C445B"/>
    <w:rsid w:val="4680D0A3"/>
    <w:rsid w:val="46B43D08"/>
    <w:rsid w:val="46EE49AD"/>
    <w:rsid w:val="46EEA59E"/>
    <w:rsid w:val="4744E30A"/>
    <w:rsid w:val="476D7B24"/>
    <w:rsid w:val="47DCD346"/>
    <w:rsid w:val="47ED0800"/>
    <w:rsid w:val="47EFE80F"/>
    <w:rsid w:val="482A6C09"/>
    <w:rsid w:val="48336EA7"/>
    <w:rsid w:val="4835F6A0"/>
    <w:rsid w:val="484DCA90"/>
    <w:rsid w:val="4891A5EC"/>
    <w:rsid w:val="48967F31"/>
    <w:rsid w:val="48994010"/>
    <w:rsid w:val="48BF770E"/>
    <w:rsid w:val="48D27DED"/>
    <w:rsid w:val="48F73B00"/>
    <w:rsid w:val="49087D74"/>
    <w:rsid w:val="492DD365"/>
    <w:rsid w:val="494BA236"/>
    <w:rsid w:val="49516DC1"/>
    <w:rsid w:val="498C6EAF"/>
    <w:rsid w:val="49B1FA36"/>
    <w:rsid w:val="49E2ECB5"/>
    <w:rsid w:val="4A279687"/>
    <w:rsid w:val="4A2A42BB"/>
    <w:rsid w:val="4A9883BF"/>
    <w:rsid w:val="4AE5D1B4"/>
    <w:rsid w:val="4B1A34CE"/>
    <w:rsid w:val="4B685553"/>
    <w:rsid w:val="4B762089"/>
    <w:rsid w:val="4BAF5934"/>
    <w:rsid w:val="4BB83B8D"/>
    <w:rsid w:val="4BC3B201"/>
    <w:rsid w:val="4C0D3C25"/>
    <w:rsid w:val="4C352C66"/>
    <w:rsid w:val="4C6D2F08"/>
    <w:rsid w:val="4C8B3041"/>
    <w:rsid w:val="4C9BB431"/>
    <w:rsid w:val="4CD7F7AC"/>
    <w:rsid w:val="4CE5C894"/>
    <w:rsid w:val="4D1268BA"/>
    <w:rsid w:val="4D6F7765"/>
    <w:rsid w:val="4DA38973"/>
    <w:rsid w:val="4DB058BD"/>
    <w:rsid w:val="4DB674DF"/>
    <w:rsid w:val="4DBF2413"/>
    <w:rsid w:val="4E2FD7A7"/>
    <w:rsid w:val="4E48B2A7"/>
    <w:rsid w:val="4EBEA00A"/>
    <w:rsid w:val="4F4D8066"/>
    <w:rsid w:val="4F8AC7C4"/>
    <w:rsid w:val="4FEC99C7"/>
    <w:rsid w:val="5009A6E5"/>
    <w:rsid w:val="5086A3B6"/>
    <w:rsid w:val="50BA9EB1"/>
    <w:rsid w:val="50D17FB9"/>
    <w:rsid w:val="510FCA03"/>
    <w:rsid w:val="5121408F"/>
    <w:rsid w:val="5166AECE"/>
    <w:rsid w:val="51692086"/>
    <w:rsid w:val="5178E45D"/>
    <w:rsid w:val="51C0D283"/>
    <w:rsid w:val="52025FDF"/>
    <w:rsid w:val="521AF2F5"/>
    <w:rsid w:val="52717949"/>
    <w:rsid w:val="52717B49"/>
    <w:rsid w:val="52897B22"/>
    <w:rsid w:val="529C82D5"/>
    <w:rsid w:val="52AB3A07"/>
    <w:rsid w:val="52B74ED4"/>
    <w:rsid w:val="52CE88FE"/>
    <w:rsid w:val="53171CFC"/>
    <w:rsid w:val="5320DE77"/>
    <w:rsid w:val="5339B0AA"/>
    <w:rsid w:val="53A60F1D"/>
    <w:rsid w:val="53AC0F3F"/>
    <w:rsid w:val="53CE5CA5"/>
    <w:rsid w:val="53CF353C"/>
    <w:rsid w:val="540287B4"/>
    <w:rsid w:val="540B3FE2"/>
    <w:rsid w:val="54372CB0"/>
    <w:rsid w:val="543733AE"/>
    <w:rsid w:val="544F545C"/>
    <w:rsid w:val="54549674"/>
    <w:rsid w:val="545E9F69"/>
    <w:rsid w:val="546B2AA4"/>
    <w:rsid w:val="54A6859B"/>
    <w:rsid w:val="54A7B160"/>
    <w:rsid w:val="5519442A"/>
    <w:rsid w:val="552D6660"/>
    <w:rsid w:val="555E1C0A"/>
    <w:rsid w:val="55634E56"/>
    <w:rsid w:val="5592BE08"/>
    <w:rsid w:val="559D6330"/>
    <w:rsid w:val="55A4ECDB"/>
    <w:rsid w:val="55E971A2"/>
    <w:rsid w:val="561911BC"/>
    <w:rsid w:val="561BF0E6"/>
    <w:rsid w:val="564A085A"/>
    <w:rsid w:val="565A7D76"/>
    <w:rsid w:val="56698C6B"/>
    <w:rsid w:val="56BB76DF"/>
    <w:rsid w:val="56D5E324"/>
    <w:rsid w:val="56D74970"/>
    <w:rsid w:val="56ECC1AD"/>
    <w:rsid w:val="5720C05B"/>
    <w:rsid w:val="57C00232"/>
    <w:rsid w:val="57F08E9B"/>
    <w:rsid w:val="5835300D"/>
    <w:rsid w:val="586864AB"/>
    <w:rsid w:val="5881D3DB"/>
    <w:rsid w:val="58914799"/>
    <w:rsid w:val="589A7FBB"/>
    <w:rsid w:val="592A9640"/>
    <w:rsid w:val="593D861C"/>
    <w:rsid w:val="599FC481"/>
    <w:rsid w:val="5A179F21"/>
    <w:rsid w:val="5A3203F3"/>
    <w:rsid w:val="5A74428E"/>
    <w:rsid w:val="5A754A4A"/>
    <w:rsid w:val="5A78900B"/>
    <w:rsid w:val="5A913BEA"/>
    <w:rsid w:val="5AC3A468"/>
    <w:rsid w:val="5AE4FC57"/>
    <w:rsid w:val="5AF90EE3"/>
    <w:rsid w:val="5B083E7D"/>
    <w:rsid w:val="5B09409D"/>
    <w:rsid w:val="5B0E09E4"/>
    <w:rsid w:val="5B51AF8F"/>
    <w:rsid w:val="5B8ABBAB"/>
    <w:rsid w:val="5BC0C3FA"/>
    <w:rsid w:val="5BFAE130"/>
    <w:rsid w:val="5C2C03C4"/>
    <w:rsid w:val="5C314F04"/>
    <w:rsid w:val="5C315985"/>
    <w:rsid w:val="5C4C8C4E"/>
    <w:rsid w:val="5C935C13"/>
    <w:rsid w:val="5D7D0769"/>
    <w:rsid w:val="5D85A910"/>
    <w:rsid w:val="5D8EB6EF"/>
    <w:rsid w:val="5DD5CD34"/>
    <w:rsid w:val="5E02373A"/>
    <w:rsid w:val="5E107641"/>
    <w:rsid w:val="5E1B9993"/>
    <w:rsid w:val="5E384073"/>
    <w:rsid w:val="5E439C1E"/>
    <w:rsid w:val="5EC453E1"/>
    <w:rsid w:val="5F3AFAEE"/>
    <w:rsid w:val="5F99DD7C"/>
    <w:rsid w:val="5FC3962C"/>
    <w:rsid w:val="5FC7EF43"/>
    <w:rsid w:val="6014B89D"/>
    <w:rsid w:val="602387E7"/>
    <w:rsid w:val="603A01EC"/>
    <w:rsid w:val="60B93174"/>
    <w:rsid w:val="60D4C2B5"/>
    <w:rsid w:val="61181814"/>
    <w:rsid w:val="6119031C"/>
    <w:rsid w:val="61229B75"/>
    <w:rsid w:val="6145FC32"/>
    <w:rsid w:val="61B9402E"/>
    <w:rsid w:val="61B95D79"/>
    <w:rsid w:val="61C89E45"/>
    <w:rsid w:val="61FF88B0"/>
    <w:rsid w:val="62228A7E"/>
    <w:rsid w:val="624053D1"/>
    <w:rsid w:val="626F0E85"/>
    <w:rsid w:val="628A2A7C"/>
    <w:rsid w:val="6297EEAC"/>
    <w:rsid w:val="62EA8B0C"/>
    <w:rsid w:val="634224CC"/>
    <w:rsid w:val="637BE862"/>
    <w:rsid w:val="63C8DE5C"/>
    <w:rsid w:val="63D80C5F"/>
    <w:rsid w:val="63F63B52"/>
    <w:rsid w:val="6401472E"/>
    <w:rsid w:val="642FD213"/>
    <w:rsid w:val="643275DD"/>
    <w:rsid w:val="64C0E30C"/>
    <w:rsid w:val="64D7441C"/>
    <w:rsid w:val="64E20934"/>
    <w:rsid w:val="64E4BBD0"/>
    <w:rsid w:val="657C0242"/>
    <w:rsid w:val="659BD9CE"/>
    <w:rsid w:val="65EAD522"/>
    <w:rsid w:val="65FBD869"/>
    <w:rsid w:val="6603152E"/>
    <w:rsid w:val="660F6E02"/>
    <w:rsid w:val="6616CB55"/>
    <w:rsid w:val="662227B0"/>
    <w:rsid w:val="6693C86B"/>
    <w:rsid w:val="669AF51A"/>
    <w:rsid w:val="66D97606"/>
    <w:rsid w:val="670BAC64"/>
    <w:rsid w:val="671560FD"/>
    <w:rsid w:val="671ABE58"/>
    <w:rsid w:val="6746B0CE"/>
    <w:rsid w:val="675A5A99"/>
    <w:rsid w:val="67767689"/>
    <w:rsid w:val="678F336B"/>
    <w:rsid w:val="67BFF6BD"/>
    <w:rsid w:val="67E31427"/>
    <w:rsid w:val="67EFB917"/>
    <w:rsid w:val="683F9A36"/>
    <w:rsid w:val="68411AC9"/>
    <w:rsid w:val="6843C03D"/>
    <w:rsid w:val="68A5171D"/>
    <w:rsid w:val="68FD831B"/>
    <w:rsid w:val="6912488D"/>
    <w:rsid w:val="6923B655"/>
    <w:rsid w:val="6923BF31"/>
    <w:rsid w:val="6931804D"/>
    <w:rsid w:val="6976AA75"/>
    <w:rsid w:val="6993370C"/>
    <w:rsid w:val="699DFBC1"/>
    <w:rsid w:val="69A4795A"/>
    <w:rsid w:val="69CFA4D9"/>
    <w:rsid w:val="6A0E6A20"/>
    <w:rsid w:val="6A3B70E2"/>
    <w:rsid w:val="6A9E8876"/>
    <w:rsid w:val="6AD754A5"/>
    <w:rsid w:val="6AE9F604"/>
    <w:rsid w:val="6B412F53"/>
    <w:rsid w:val="6BD710C6"/>
    <w:rsid w:val="6BE5C051"/>
    <w:rsid w:val="6C19FCF3"/>
    <w:rsid w:val="6C519EBA"/>
    <w:rsid w:val="6C7F32E4"/>
    <w:rsid w:val="6C91FD9E"/>
    <w:rsid w:val="6CD97131"/>
    <w:rsid w:val="6D16285D"/>
    <w:rsid w:val="6D700060"/>
    <w:rsid w:val="6DE77113"/>
    <w:rsid w:val="6DEAF59D"/>
    <w:rsid w:val="6DFAB9FA"/>
    <w:rsid w:val="6E0C2831"/>
    <w:rsid w:val="6E5B8EE3"/>
    <w:rsid w:val="6E705743"/>
    <w:rsid w:val="6E7ABA4C"/>
    <w:rsid w:val="6E954A01"/>
    <w:rsid w:val="6EAB9A80"/>
    <w:rsid w:val="6EC3FDD2"/>
    <w:rsid w:val="6EF893C2"/>
    <w:rsid w:val="6F4082AD"/>
    <w:rsid w:val="6F9AAF2B"/>
    <w:rsid w:val="6FA5B84E"/>
    <w:rsid w:val="6FDA753C"/>
    <w:rsid w:val="6FE30B7E"/>
    <w:rsid w:val="70DA7250"/>
    <w:rsid w:val="70F7458D"/>
    <w:rsid w:val="71281267"/>
    <w:rsid w:val="7148E911"/>
    <w:rsid w:val="7152BBF1"/>
    <w:rsid w:val="715BC01E"/>
    <w:rsid w:val="72002036"/>
    <w:rsid w:val="72661AB0"/>
    <w:rsid w:val="72B89219"/>
    <w:rsid w:val="72BA079E"/>
    <w:rsid w:val="72D2BC46"/>
    <w:rsid w:val="72D685EA"/>
    <w:rsid w:val="72F88CB7"/>
    <w:rsid w:val="730482CA"/>
    <w:rsid w:val="7324EFBF"/>
    <w:rsid w:val="732E301C"/>
    <w:rsid w:val="73386115"/>
    <w:rsid w:val="7343DCDB"/>
    <w:rsid w:val="734C016F"/>
    <w:rsid w:val="737E2ACC"/>
    <w:rsid w:val="73905F31"/>
    <w:rsid w:val="7397584D"/>
    <w:rsid w:val="739B9CD3"/>
    <w:rsid w:val="73FEB387"/>
    <w:rsid w:val="7413B213"/>
    <w:rsid w:val="74334634"/>
    <w:rsid w:val="74AF5032"/>
    <w:rsid w:val="74D0E172"/>
    <w:rsid w:val="74ECCE5E"/>
    <w:rsid w:val="7508A094"/>
    <w:rsid w:val="7556EF10"/>
    <w:rsid w:val="75594F00"/>
    <w:rsid w:val="7586C040"/>
    <w:rsid w:val="75C34C9A"/>
    <w:rsid w:val="75D7A8F3"/>
    <w:rsid w:val="75D8984F"/>
    <w:rsid w:val="760B2232"/>
    <w:rsid w:val="76220888"/>
    <w:rsid w:val="76499900"/>
    <w:rsid w:val="767A7A99"/>
    <w:rsid w:val="767EFA01"/>
    <w:rsid w:val="7680555D"/>
    <w:rsid w:val="76A2529A"/>
    <w:rsid w:val="76C20A12"/>
    <w:rsid w:val="76ED36AF"/>
    <w:rsid w:val="771673F3"/>
    <w:rsid w:val="77330858"/>
    <w:rsid w:val="776EFFC1"/>
    <w:rsid w:val="779381E4"/>
    <w:rsid w:val="77A6E8F6"/>
    <w:rsid w:val="77D72656"/>
    <w:rsid w:val="781D802C"/>
    <w:rsid w:val="783EFD5F"/>
    <w:rsid w:val="78674681"/>
    <w:rsid w:val="78DB6137"/>
    <w:rsid w:val="7915D3DB"/>
    <w:rsid w:val="791DB358"/>
    <w:rsid w:val="79296B20"/>
    <w:rsid w:val="794B5C99"/>
    <w:rsid w:val="79914DAA"/>
    <w:rsid w:val="7A391EA8"/>
    <w:rsid w:val="7A4654D6"/>
    <w:rsid w:val="7AA3E23C"/>
    <w:rsid w:val="7ADF0BEB"/>
    <w:rsid w:val="7AE1BAC2"/>
    <w:rsid w:val="7B1EAC3A"/>
    <w:rsid w:val="7B5DFD1B"/>
    <w:rsid w:val="7B6D2BA9"/>
    <w:rsid w:val="7BB11037"/>
    <w:rsid w:val="7BC9FDEC"/>
    <w:rsid w:val="7BCF1DD4"/>
    <w:rsid w:val="7C211C2D"/>
    <w:rsid w:val="7C603082"/>
    <w:rsid w:val="7C88E637"/>
    <w:rsid w:val="7C892618"/>
    <w:rsid w:val="7CC50588"/>
    <w:rsid w:val="7D0EE3F1"/>
    <w:rsid w:val="7D0F3FE2"/>
    <w:rsid w:val="7D347718"/>
    <w:rsid w:val="7D967F6A"/>
    <w:rsid w:val="7DB8CB66"/>
    <w:rsid w:val="7DC8DA6C"/>
    <w:rsid w:val="7E09A0F4"/>
    <w:rsid w:val="7E7172A6"/>
    <w:rsid w:val="7EA9F377"/>
    <w:rsid w:val="7F0AE40A"/>
    <w:rsid w:val="7F9D329F"/>
    <w:rsid w:val="7FAC5E05"/>
    <w:rsid w:val="7FE86886"/>
    <w:rsid w:val="7FF4C0F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00D3"/>
    <w:pPr>
      <w:tabs>
        <w:tab w:val="left" w:pos="263"/>
      </w:tabs>
      <w:spacing w:before="120" w:after="120" w:line="240" w:lineRule="auto"/>
    </w:pPr>
    <w:rPr>
      <w:rFonts w:ascii="Franklin Gothic Book" w:eastAsia="Times New Roman" w:hAnsi="Franklin Gothic Book" w:cs="Times New Roman"/>
      <w:kern w:val="2"/>
      <w:lang w:eastAsia="en-GB"/>
      <w14:ligatures w14:val="standardContextual"/>
    </w:rPr>
  </w:style>
  <w:style w:type="paragraph" w:styleId="Heading1">
    <w:name w:val="heading 1"/>
    <w:basedOn w:val="Normal"/>
    <w:next w:val="Normal"/>
    <w:link w:val="Heading1Char"/>
    <w:uiPriority w:val="9"/>
    <w:qFormat/>
    <w:rsid w:val="00203C1E"/>
    <w:pPr>
      <w:keepNext/>
      <w:keepLines/>
      <w:pBdr>
        <w:bottom w:val="single" w:sz="4" w:space="1" w:color="auto"/>
      </w:pBdr>
      <w:tabs>
        <w:tab w:val="clear" w:pos="263"/>
        <w:tab w:val="left" w:pos="0"/>
      </w:tabs>
      <w:spacing w:before="600" w:after="480"/>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0553EE"/>
    <w:pPr>
      <w:keepNext/>
      <w:keepLines/>
      <w:numPr>
        <w:ilvl w:val="1"/>
        <w:numId w:val="1"/>
      </w:numPr>
      <w:tabs>
        <w:tab w:val="clear" w:pos="263"/>
        <w:tab w:val="left" w:pos="0"/>
      </w:tabs>
      <w:spacing w:before="360" w:after="240"/>
      <w:outlineLvl w:val="1"/>
    </w:pPr>
    <w:rPr>
      <w:rFonts w:ascii="Franklin Gothic Medium" w:eastAsiaTheme="majorEastAsia" w:hAnsi="Franklin Gothic Medium" w:cstheme="majorBidi"/>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paragraph" w:styleId="Heading5">
    <w:name w:val="heading 5"/>
    <w:basedOn w:val="Normal"/>
    <w:next w:val="Normal"/>
    <w:link w:val="Heading5Char"/>
    <w:uiPriority w:val="9"/>
    <w:unhideWhenUsed/>
    <w:qFormat/>
    <w:rsid w:val="00A55833"/>
    <w:pPr>
      <w:spacing w:before="200"/>
      <w:outlineLvl w:val="4"/>
    </w:pPr>
    <w:rPr>
      <w:i/>
      <w:iCs/>
      <w:u w:val="single"/>
    </w:rPr>
  </w:style>
  <w:style w:type="paragraph" w:styleId="Heading6">
    <w:name w:val="heading 6"/>
    <w:basedOn w:val="Normal"/>
    <w:next w:val="Normal"/>
    <w:link w:val="Heading6Char"/>
    <w:uiPriority w:val="9"/>
    <w:unhideWhenUsed/>
    <w:qFormat/>
    <w:rsid w:val="002A7C3A"/>
    <w:pPr>
      <w:keepNext/>
      <w:keepLines/>
      <w:spacing w:before="240" w:after="0" w:line="276" w:lineRule="auto"/>
      <w:outlineLvl w:val="5"/>
    </w:pPr>
    <w:rPr>
      <w:rFonts w:ascii="Aptos" w:eastAsiaTheme="majorEastAsia" w:hAnsi="Aptos" w:cstheme="majorBidi"/>
      <w:b/>
      <w:bCs/>
      <w:color w:val="000000" w:themeColor="text1"/>
    </w:rPr>
  </w:style>
  <w:style w:type="paragraph" w:styleId="Heading7">
    <w:name w:val="heading 7"/>
    <w:basedOn w:val="Normal"/>
    <w:next w:val="Normal"/>
    <w:link w:val="Heading7Char"/>
    <w:uiPriority w:val="9"/>
    <w:unhideWhenUsed/>
    <w:qFormat/>
    <w:rsid w:val="009432C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085A5C"/>
    <w:pPr>
      <w:spacing w:before="60" w:after="60"/>
    </w:pPr>
    <w:rPr>
      <w:rFonts w:ascii="Arial Narrow" w:hAnsi="Arial Narrow"/>
      <w:sz w:val="20"/>
      <w:szCs w:val="24"/>
    </w:rPr>
  </w:style>
  <w:style w:type="paragraph" w:customStyle="1" w:styleId="TableHeading">
    <w:name w:val="TableHeading"/>
    <w:basedOn w:val="Normal"/>
    <w:link w:val="TableHeadingChar"/>
    <w:qFormat/>
    <w:rsid w:val="00B151CF"/>
    <w:pPr>
      <w:keepNext/>
      <w:spacing w:after="60"/>
    </w:pPr>
    <w:rPr>
      <w:rFonts w:ascii="Arial Narrow" w:hAnsi="Arial Narrow"/>
      <w:b/>
      <w:sz w:val="20"/>
    </w:rPr>
  </w:style>
  <w:style w:type="paragraph" w:styleId="CommentText">
    <w:name w:val="annotation text"/>
    <w:basedOn w:val="Normal"/>
    <w:link w:val="CommentTextChar"/>
    <w:uiPriority w:val="99"/>
    <w:unhideWhenUsed/>
    <w:rsid w:val="003E7773"/>
    <w:pPr>
      <w:spacing w:after="240"/>
    </w:pPr>
    <w:rPr>
      <w:rFonts w:ascii="Calibri" w:hAnsi="Calibri"/>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085A5C"/>
    <w:rPr>
      <w:rFonts w:ascii="Arial Narrow" w:eastAsia="Times New Roman" w:hAnsi="Arial Narrow" w:cs="Times New Roman"/>
      <w:kern w:val="2"/>
      <w:sz w:val="20"/>
      <w:szCs w:val="24"/>
      <w:lang w:eastAsia="en-GB"/>
      <w14:ligatures w14:val="standardContextual"/>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203C1E"/>
    <w:rPr>
      <w:rFonts w:ascii="Franklin Gothic Medium" w:eastAsiaTheme="majorEastAsia" w:hAnsi="Franklin Gothic Medium" w:cstheme="majorBidi"/>
      <w:kern w:val="2"/>
      <w:sz w:val="44"/>
      <w:szCs w:val="32"/>
      <w:lang w:eastAsia="en-GB"/>
      <w14:ligatures w14:val="standardContextual"/>
    </w:rPr>
  </w:style>
  <w:style w:type="character" w:customStyle="1" w:styleId="Heading2Char">
    <w:name w:val="Heading 2 Char"/>
    <w:basedOn w:val="DefaultParagraphFont"/>
    <w:link w:val="Heading2"/>
    <w:uiPriority w:val="9"/>
    <w:rsid w:val="000553EE"/>
    <w:rPr>
      <w:rFonts w:ascii="Franklin Gothic Medium" w:eastAsiaTheme="majorEastAsia" w:hAnsi="Franklin Gothic Medium" w:cstheme="majorBidi"/>
      <w:kern w:val="2"/>
      <w:sz w:val="32"/>
      <w:szCs w:val="26"/>
      <w:lang w:eastAsia="en-GB"/>
      <w14:ligatures w14:val="standardContextual"/>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H1"/>
    <w:basedOn w:val="Normal"/>
    <w:next w:val="Normal"/>
    <w:link w:val="CaptionChar"/>
    <w:qFormat/>
    <w:rsid w:val="009A06F4"/>
    <w:pPr>
      <w:keepNext/>
      <w:spacing w:before="360"/>
    </w:pPr>
    <w:rPr>
      <w:rFonts w:ascii="Arial Narrow" w:hAnsi="Arial Narrow"/>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StylePr w:type="firstRow">
      <w:rPr>
        <w:rFonts w:ascii="Roboto" w:hAnsi="Roboto"/>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H1 Char"/>
    <w:basedOn w:val="DefaultParagraphFont"/>
    <w:link w:val="Caption"/>
    <w:uiPriority w:val="35"/>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
    <w:basedOn w:val="TableNormal"/>
    <w:uiPriority w:val="59"/>
    <w:rsid w:val="00CA528A"/>
    <w:pPr>
      <w:spacing w:after="0" w:line="240" w:lineRule="auto"/>
    </w:pPr>
    <w:tblPr/>
  </w:style>
  <w:style w:type="paragraph" w:customStyle="1" w:styleId="TableFigNote">
    <w:name w:val="TableFigNote"/>
    <w:basedOn w:val="Normal"/>
    <w:qFormat/>
    <w:rsid w:val="00CA528A"/>
    <w:pPr>
      <w:spacing w:after="360"/>
      <w:contextualSpacing/>
    </w:pPr>
    <w:rPr>
      <w:sz w:val="18"/>
    </w:rPr>
  </w:style>
  <w:style w:type="paragraph" w:styleId="ListParagraph">
    <w:name w:val="List Paragraph"/>
    <w:aliases w:val="List Paragraph1,List Paragraph11,L,Recommendation,CV text,Colorful List - Accent 11,COOP,Primary Bullet List,Figure_name,Numbered Indented Text,Bullet- First level,List NUmber,Listenabsatz1,lp1,standard lewis,Body Text1,Body text,List1,LP"/>
    <w:basedOn w:val="Normal"/>
    <w:link w:val="ListParagraphChar"/>
    <w:uiPriority w:val="34"/>
    <w:qFormat/>
    <w:rsid w:val="00203C1E"/>
    <w:pPr>
      <w:numPr>
        <w:ilvl w:val="6"/>
        <w:numId w:val="1"/>
      </w:numPr>
      <w:tabs>
        <w:tab w:val="clear" w:pos="263"/>
        <w:tab w:val="left" w:pos="0"/>
      </w:tabs>
      <w:spacing w:before="60" w:after="60"/>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clear" w:pos="263"/>
      </w:tabs>
      <w:spacing w:after="0"/>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944087"/>
    <w:pPr>
      <w:tabs>
        <w:tab w:val="clear" w:pos="263"/>
      </w:tabs>
      <w:spacing w:after="0"/>
      <w:ind w:left="220"/>
    </w:pPr>
    <w:rPr>
      <w:rFonts w:asciiTheme="minorHAnsi" w:hAnsiTheme="minorHAnsi" w:cstheme="minorHAnsi"/>
      <w:b/>
      <w:bCs/>
    </w:rPr>
  </w:style>
  <w:style w:type="paragraph" w:styleId="TOC3">
    <w:name w:val="toc 3"/>
    <w:basedOn w:val="Normal"/>
    <w:next w:val="Normal"/>
    <w:autoRedefine/>
    <w:uiPriority w:val="39"/>
    <w:unhideWhenUsed/>
    <w:rsid w:val="0088445B"/>
    <w:pPr>
      <w:tabs>
        <w:tab w:val="clear" w:pos="263"/>
      </w:tabs>
      <w:spacing w:before="0" w:after="0"/>
      <w:ind w:left="440"/>
    </w:pPr>
    <w:rPr>
      <w:rFonts w:asciiTheme="minorHAnsi" w:hAnsiTheme="minorHAnsi" w:cstheme="minorHAnsi"/>
      <w:sz w:val="20"/>
      <w:szCs w:val="20"/>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tabs>
        <w:tab w:val="clear" w:pos="263"/>
      </w:tabs>
      <w:spacing w:before="0" w:after="0"/>
      <w:ind w:left="1760"/>
    </w:pPr>
    <w:rPr>
      <w:rFonts w:asciiTheme="minorHAnsi" w:hAnsiTheme="minorHAnsi" w:cstheme="minorHAnsi"/>
      <w:sz w:val="20"/>
      <w:szCs w:val="20"/>
    </w:rPr>
  </w:style>
  <w:style w:type="paragraph" w:styleId="Date">
    <w:name w:val="Date"/>
    <w:basedOn w:val="Normal"/>
    <w:next w:val="Normal"/>
    <w:link w:val="DateChar"/>
    <w:rsid w:val="000870B6"/>
    <w:pPr>
      <w:spacing w:before="1134" w:after="800"/>
      <w:ind w:left="4536"/>
    </w:pPr>
    <w:rPr>
      <w:rFonts w:ascii="Arial"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hAnsi="Arial" w:cs="Tahoma"/>
      <w:b/>
      <w:i/>
      <w:sz w:val="44"/>
      <w:lang w:eastAsia="en-AU"/>
    </w:rPr>
  </w:style>
  <w:style w:type="paragraph" w:customStyle="1" w:styleId="Sub-title">
    <w:name w:val="Sub-title"/>
    <w:basedOn w:val="Normal"/>
    <w:locked/>
    <w:rsid w:val="00401DBF"/>
    <w:pPr>
      <w:spacing w:before="1701"/>
      <w:ind w:left="4536"/>
    </w:pPr>
    <w:rPr>
      <w:rFonts w:ascii="Arial" w:hAnsi="Arial" w:cs="Tahoma"/>
      <w:b/>
      <w:sz w:val="32"/>
      <w:lang w:eastAsia="en-AU"/>
    </w:rPr>
  </w:style>
  <w:style w:type="paragraph" w:customStyle="1" w:styleId="Nnumberedlist">
    <w:name w:val="Nnumbered list"/>
    <w:basedOn w:val="Normal"/>
    <w:rsid w:val="00AF3D39"/>
    <w:pPr>
      <w:numPr>
        <w:numId w:val="2"/>
      </w:numPr>
      <w:jc w:val="both"/>
    </w:pPr>
    <w:rPr>
      <w:rFonts w:ascii="Calibri" w:hAnsi="Calibri" w:cs="Tahoma"/>
      <w:lang w:eastAsia="en-AU"/>
    </w:rPr>
  </w:style>
  <w:style w:type="paragraph" w:styleId="TOCHeading">
    <w:name w:val="TOC Heading"/>
    <w:basedOn w:val="Heading1"/>
    <w:next w:val="Normal"/>
    <w:uiPriority w:val="39"/>
    <w:unhideWhenUsed/>
    <w:qFormat/>
    <w:rsid w:val="00DE7099"/>
    <w:p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tabs>
        <w:tab w:val="clear" w:pos="263"/>
      </w:tabs>
      <w:spacing w:before="0" w:after="0"/>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DE7099"/>
    <w:pPr>
      <w:tabs>
        <w:tab w:val="clear" w:pos="263"/>
      </w:tabs>
      <w:spacing w:before="0"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DE7099"/>
    <w:pPr>
      <w:tabs>
        <w:tab w:val="clear" w:pos="263"/>
      </w:tabs>
      <w:spacing w:before="0"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DE7099"/>
    <w:pPr>
      <w:tabs>
        <w:tab w:val="clear" w:pos="263"/>
      </w:tabs>
      <w:spacing w:before="0"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DE7099"/>
    <w:pPr>
      <w:tabs>
        <w:tab w:val="clear" w:pos="263"/>
      </w:tabs>
      <w:spacing w:before="0" w:after="0"/>
      <w:ind w:left="1540"/>
    </w:pPr>
    <w:rPr>
      <w:rFonts w:asciiTheme="minorHAnsi" w:hAnsiTheme="minorHAnsi" w:cstheme="minorHAnsi"/>
      <w:sz w:val="20"/>
      <w:szCs w:val="20"/>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A55833"/>
    <w:pPr>
      <w:tabs>
        <w:tab w:val="clear" w:pos="263"/>
        <w:tab w:val="left" w:pos="284"/>
      </w:tabs>
      <w:spacing w:before="0" w:after="360"/>
      <w:contextualSpacing/>
    </w:pPr>
    <w:rPr>
      <w:rFonts w:ascii="Arial Narrow" w:hAnsi="Arial Narrow" w:cs="Arial"/>
      <w:snapToGrid w:val="0"/>
      <w:sz w:val="18"/>
      <w:lang w:eastAsia="en-AU"/>
    </w:rPr>
  </w:style>
  <w:style w:type="character" w:customStyle="1" w:styleId="TableFigureFooterChar">
    <w:name w:val="Table/Figure Footer Char"/>
    <w:link w:val="TableFigureFooter"/>
    <w:rsid w:val="00A55833"/>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contextualSpacing/>
    </w:pPr>
    <w:rPr>
      <w:rFonts w:ascii="Arial Narrow"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List Paragraph1 Char,List Paragraph11 Char,L Char,Recommendation Char,CV text Char,Colorful List - Accent 11 Char,COOP Char,Primary Bullet List Char,Figure_name Char,Numbered Indented Text Char,Bullet- First level Char,lp1 Char"/>
    <w:basedOn w:val="DefaultParagraphFont"/>
    <w:link w:val="ListParagraph"/>
    <w:uiPriority w:val="34"/>
    <w:qFormat/>
    <w:rsid w:val="00203C1E"/>
    <w:rPr>
      <w:rFonts w:ascii="Franklin Gothic Book" w:eastAsia="Times New Roman" w:hAnsi="Franklin Gothic Book" w:cs="Times New Roman"/>
      <w:kern w:val="2"/>
      <w:lang w:eastAsia="en-GB"/>
      <w14:ligatures w14:val="standardContextual"/>
    </w:rPr>
  </w:style>
  <w:style w:type="table" w:customStyle="1" w:styleId="TableGridLight1">
    <w:name w:val="Table Grid Light1"/>
    <w:basedOn w:val="TableNormal"/>
    <w:uiPriority w:val="40"/>
    <w:rsid w:val="00BA59FB"/>
    <w:pPr>
      <w:spacing w:after="0" w:line="240" w:lineRule="auto"/>
    </w:pPr>
    <w:rPr>
      <w:lang w:val="en-US"/>
    </w:rPr>
    <w:tblPr/>
  </w:style>
  <w:style w:type="paragraph" w:customStyle="1" w:styleId="Bullet">
    <w:name w:val="Bullet"/>
    <w:basedOn w:val="Tablebullets"/>
    <w:qFormat/>
    <w:rsid w:val="006527C4"/>
    <w:pPr>
      <w:spacing w:before="120" w:after="120"/>
      <w:ind w:left="714" w:hanging="357"/>
    </w:pPr>
    <w:rPr>
      <w:rFonts w:ascii="Franklin Gothic Book" w:hAnsi="Franklin Gothic Book"/>
      <w:sz w:val="22"/>
      <w:szCs w:val="32"/>
    </w:rPr>
  </w:style>
  <w:style w:type="paragraph" w:customStyle="1" w:styleId="TableFigureHeading">
    <w:name w:val="Table/Figure Heading"/>
    <w:next w:val="In-tableHeading"/>
    <w:link w:val="TableFigureHeadingChar"/>
    <w:qFormat/>
    <w:rsid w:val="004E6252"/>
    <w:pPr>
      <w:keepNext/>
      <w:spacing w:before="120" w:after="12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4E6252"/>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A55833"/>
    <w:pPr>
      <w:spacing w:before="40" w:after="40"/>
    </w:pPr>
    <w:rPr>
      <w:rFonts w:ascii="Arial Narrow" w:hAnsi="Arial Narrow" w:cs="Tahoma"/>
      <w:sz w:val="20"/>
      <w:szCs w:val="20"/>
      <w:lang w:eastAsia="en-AU"/>
    </w:rPr>
  </w:style>
  <w:style w:type="character" w:customStyle="1" w:styleId="TabletextChar0">
    <w:name w:val="Table text Char"/>
    <w:link w:val="Tabletext0"/>
    <w:rsid w:val="00A55833"/>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3"/>
      </w:numPr>
    </w:pPr>
  </w:style>
  <w:style w:type="paragraph" w:customStyle="1" w:styleId="2-SectionHeading">
    <w:name w:val="2-Section Heading"/>
    <w:qFormat/>
    <w:rsid w:val="005131D3"/>
    <w:pPr>
      <w:keepNext/>
      <w:numPr>
        <w:numId w:val="3"/>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3"/>
      </w:numPr>
      <w:jc w:val="both"/>
    </w:pPr>
    <w:rPr>
      <w:rFonts w:asciiTheme="minorHAnsi"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eastAsia="Times New Roman" w:hAnsi="Calibri" w:cs="Calibri"/>
      <w:color w:val="0070C0"/>
      <w:kern w:val="2"/>
      <w:sz w:val="24"/>
      <w:lang w:eastAsia="en-GB"/>
      <w14:ligatures w14:val="standardContextual"/>
    </w:rPr>
  </w:style>
  <w:style w:type="paragraph" w:customStyle="1" w:styleId="InstructionBulletpoint">
    <w:name w:val="Instruction Bullet point"/>
    <w:basedOn w:val="Normal"/>
    <w:link w:val="InstructionBulletpointChar"/>
    <w:uiPriority w:val="3"/>
    <w:qFormat/>
    <w:rsid w:val="00107DCD"/>
    <w:pPr>
      <w:numPr>
        <w:numId w:val="4"/>
      </w:numPr>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contextualSpacing/>
      <w:jc w:val="both"/>
    </w:pPr>
    <w:rPr>
      <w:rFonts w:ascii="Arial Narrow"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bidi="th-TH"/>
    </w:rPr>
    <w:tbl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Roboto" w:hAnsi="Roboto" w:hint="default"/>
        <w:b/>
        <w:sz w:val="20"/>
        <w:szCs w:val="20"/>
      </w:rPr>
    </w:tblStylePr>
    <w:tblStylePr w:type="lastRow">
      <w:rPr>
        <w:i/>
        <w:iCs/>
      </w:rPr>
    </w:tblStylePr>
    <w:tblStylePr w:type="firstCol">
      <w:pPr>
        <w:wordWrap/>
        <w:spacing w:beforeLines="0" w:before="100" w:beforeAutospacing="1" w:afterLines="0" w:after="100" w:afterAutospacing="1" w:line="240" w:lineRule="auto"/>
        <w:ind w:leftChars="0" w:left="0" w:rightChars="0" w:right="0"/>
        <w:contextualSpacing/>
        <w:jc w:val="left"/>
      </w:pPr>
      <w:rPr>
        <w:rFonts w:ascii="Roboto" w:hAnsi="Roboto"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Roboto" w:hAnsi="Roboto" w:hint="default"/>
        <w:i/>
        <w:iCs/>
        <w:sz w:val="20"/>
        <w:szCs w:val="20"/>
      </w:rPr>
    </w:tblStylePr>
  </w:style>
  <w:style w:type="table" w:styleId="TableGrid10">
    <w:name w:val="Table Grid 1"/>
    <w:basedOn w:val="TableNormal"/>
    <w:uiPriority w:val="99"/>
    <w:semiHidden/>
    <w:unhideWhenUsed/>
    <w:rsid w:val="007B0880"/>
    <w:tblPr/>
    <w:tblStylePr w:type="lastRow">
      <w:rPr>
        <w:i/>
        <w:iCs/>
      </w:rPr>
    </w:tblStylePr>
    <w:tblStylePr w:type="lastCol">
      <w:rPr>
        <w:i/>
        <w:iCs/>
      </w:r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TableFigureFooter"/>
    <w:link w:val="FootnoteTextChar"/>
    <w:uiPriority w:val="99"/>
    <w:unhideWhenUsed/>
    <w:rsid w:val="00A75D3E"/>
    <w:pPr>
      <w:tabs>
        <w:tab w:val="clear" w:pos="284"/>
        <w:tab w:val="left" w:pos="0"/>
      </w:tabs>
      <w:spacing w:after="0"/>
      <w:ind w:left="284" w:hanging="284"/>
    </w:pPr>
    <w:rPr>
      <w:sz w:val="16"/>
      <w:szCs w:val="21"/>
    </w:rPr>
  </w:style>
  <w:style w:type="character" w:customStyle="1" w:styleId="FootnoteTextChar">
    <w:name w:val="Footnote Text Char"/>
    <w:basedOn w:val="DefaultParagraphFont"/>
    <w:link w:val="FootnoteText"/>
    <w:uiPriority w:val="99"/>
    <w:rsid w:val="00A75D3E"/>
    <w:rPr>
      <w:rFonts w:ascii="Arial Narrow" w:eastAsia="Times New Roman" w:hAnsi="Arial Narrow" w:cs="Arial"/>
      <w:snapToGrid w:val="0"/>
      <w:kern w:val="2"/>
      <w:sz w:val="16"/>
      <w:szCs w:val="21"/>
      <w:lang w:eastAsia="en-AU"/>
      <w14:ligatures w14:val="standardContextual"/>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style>
  <w:style w:type="paragraph" w:customStyle="1" w:styleId="Summaryboxheading">
    <w:name w:val="Summary box heading"/>
    <w:basedOn w:val="Normal"/>
    <w:rsid w:val="00666A58"/>
    <w:pPr>
      <w:spacing w:after="100" w:afterAutospacing="1"/>
      <w:jc w:val="both"/>
    </w:pPr>
    <w:rPr>
      <w:rFonts w:ascii="Arial Narrow"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hAnsi="Calibri" w:cs="Tahoma"/>
      <w:lang w:eastAsia="en-AU"/>
    </w:rPr>
  </w:style>
  <w:style w:type="paragraph" w:styleId="Title">
    <w:name w:val="Title"/>
    <w:basedOn w:val="Normal"/>
    <w:next w:val="Normal"/>
    <w:link w:val="TitleChar"/>
    <w:qFormat/>
    <w:rsid w:val="00772829"/>
    <w:pPr>
      <w:spacing w:before="480" w:after="240"/>
      <w:jc w:val="center"/>
    </w:pPr>
    <w:rPr>
      <w:rFonts w:ascii="Arial"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jc w:val="center"/>
    </w:pPr>
    <w:rPr>
      <w:rFonts w:ascii="Arial"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6"/>
      </w:numPr>
      <w:spacing w:before="240"/>
      <w:ind w:left="2154" w:hanging="357"/>
    </w:pPr>
  </w:style>
  <w:style w:type="paragraph" w:customStyle="1" w:styleId="NormalBeforeBullet">
    <w:name w:val="Normal Before Bullet"/>
    <w:basedOn w:val="Normal"/>
    <w:qFormat/>
    <w:rsid w:val="00091C59"/>
    <w:pPr>
      <w:keepNext/>
    </w:pPr>
    <w:rPr>
      <w:rFonts w:asciiTheme="minorHAnsi" w:hAnsiTheme="minorHAnsi"/>
    </w:rPr>
  </w:style>
  <w:style w:type="paragraph" w:customStyle="1" w:styleId="Dash">
    <w:name w:val="Dash"/>
    <w:basedOn w:val="Tablebullets"/>
    <w:qFormat/>
    <w:rsid w:val="008F0B4D"/>
    <w:rPr>
      <w:rFonts w:ascii="Franklin Gothic Book" w:hAnsi="Franklin Gothic Book"/>
      <w:sz w:val="21"/>
      <w:szCs w:val="28"/>
    </w:r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7"/>
      </w:numPr>
      <w:spacing w:after="0"/>
      <w:ind w:left="714" w:hanging="357"/>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styleId="UnresolvedMention">
    <w:name w:val="Unresolved Mention"/>
    <w:basedOn w:val="DefaultParagraphFont"/>
    <w:uiPriority w:val="99"/>
    <w:semiHidden/>
    <w:unhideWhenUsed/>
    <w:rsid w:val="00D13865"/>
    <w:rPr>
      <w:color w:val="605E5C"/>
      <w:shd w:val="clear" w:color="auto" w:fill="E1DFDD"/>
    </w:rPr>
  </w:style>
  <w:style w:type="character" w:customStyle="1" w:styleId="Heading5Char">
    <w:name w:val="Heading 5 Char"/>
    <w:basedOn w:val="DefaultParagraphFont"/>
    <w:link w:val="Heading5"/>
    <w:uiPriority w:val="9"/>
    <w:rsid w:val="00A55833"/>
    <w:rPr>
      <w:rFonts w:ascii="Franklin Gothic Book" w:hAnsi="Franklin Gothic Book"/>
      <w:i/>
      <w:iCs/>
      <w:u w:val="single"/>
      <w:lang w:val="en-GB"/>
    </w:rPr>
  </w:style>
  <w:style w:type="character" w:customStyle="1" w:styleId="Heading6Char">
    <w:name w:val="Heading 6 Char"/>
    <w:basedOn w:val="DefaultParagraphFont"/>
    <w:link w:val="Heading6"/>
    <w:uiPriority w:val="9"/>
    <w:rsid w:val="002A7C3A"/>
    <w:rPr>
      <w:rFonts w:ascii="Aptos" w:eastAsiaTheme="majorEastAsia" w:hAnsi="Aptos" w:cstheme="majorBidi"/>
      <w:b/>
      <w:bCs/>
      <w:color w:val="000000" w:themeColor="text1"/>
      <w:kern w:val="2"/>
      <w:lang w:eastAsia="en-GB"/>
      <w14:ligatures w14:val="standardContextual"/>
    </w:rPr>
  </w:style>
  <w:style w:type="paragraph" w:customStyle="1" w:styleId="2024TABLETEXT">
    <w:name w:val="2024_TABLE TEXT"/>
    <w:basedOn w:val="TableText"/>
    <w:qFormat/>
    <w:rsid w:val="00A55833"/>
    <w:pPr>
      <w:spacing w:before="0" w:after="0"/>
    </w:pPr>
    <w:rPr>
      <w:lang w:eastAsia="zh-CN"/>
    </w:rPr>
  </w:style>
  <w:style w:type="paragraph" w:customStyle="1" w:styleId="2024TABLEHEADING">
    <w:name w:val="2024_TABLE HEADING"/>
    <w:basedOn w:val="TableHeading"/>
    <w:qFormat/>
    <w:rsid w:val="00A55833"/>
    <w:pPr>
      <w:spacing w:before="60"/>
    </w:pPr>
    <w:rPr>
      <w:szCs w:val="24"/>
      <w:lang w:eastAsia="zh-CN"/>
    </w:rPr>
  </w:style>
  <w:style w:type="paragraph" w:customStyle="1" w:styleId="Tablebullets">
    <w:name w:val="Table bullets"/>
    <w:basedOn w:val="TableText"/>
    <w:qFormat/>
    <w:rsid w:val="00961DCE"/>
    <w:pPr>
      <w:numPr>
        <w:numId w:val="10"/>
      </w:numPr>
      <w:tabs>
        <w:tab w:val="clear" w:pos="263"/>
        <w:tab w:val="left" w:pos="0"/>
      </w:tabs>
    </w:pPr>
  </w:style>
  <w:style w:type="paragraph" w:customStyle="1" w:styleId="TableCAPTION">
    <w:name w:val="Table CAPTION"/>
    <w:basedOn w:val="Caption"/>
    <w:qFormat/>
    <w:rsid w:val="00EF448F"/>
    <w:pPr>
      <w:spacing w:after="40"/>
    </w:pPr>
    <w:rPr>
      <w:snapToGrid w:val="0"/>
    </w:rPr>
  </w:style>
  <w:style w:type="paragraph" w:customStyle="1" w:styleId="TableHEADER">
    <w:name w:val="Table HEADER"/>
    <w:basedOn w:val="Normal"/>
    <w:qFormat/>
    <w:rsid w:val="00A55833"/>
    <w:pPr>
      <w:ind w:right="82"/>
    </w:pPr>
    <w:rPr>
      <w:rFonts w:ascii="Calibri" w:hAnsi="Calibri" w:cs="Tahoma"/>
      <w:b/>
      <w:sz w:val="20"/>
      <w:szCs w:val="20"/>
      <w:lang w:eastAsia="en-AU"/>
    </w:rPr>
  </w:style>
  <w:style w:type="paragraph" w:styleId="NormalWeb">
    <w:name w:val="Normal (Web)"/>
    <w:basedOn w:val="Normal"/>
    <w:uiPriority w:val="99"/>
    <w:unhideWhenUsed/>
    <w:rsid w:val="00A55833"/>
  </w:style>
  <w:style w:type="character" w:customStyle="1" w:styleId="visuallyhidden">
    <w:name w:val="visuallyhidden"/>
    <w:basedOn w:val="DefaultParagraphFont"/>
    <w:rsid w:val="00A55833"/>
  </w:style>
  <w:style w:type="table" w:customStyle="1" w:styleId="TableGrid0">
    <w:name w:val="TableGrid"/>
    <w:rsid w:val="00A55833"/>
    <w:pPr>
      <w:spacing w:after="0" w:line="240" w:lineRule="auto"/>
    </w:pPr>
    <w:rPr>
      <w:rFonts w:eastAsiaTheme="minorEastAsia"/>
      <w:kern w:val="2"/>
      <w:sz w:val="24"/>
      <w:szCs w:val="24"/>
      <w:lang w:eastAsia="en-GB"/>
      <w14:ligatures w14:val="standardContextual"/>
    </w:rPr>
    <w:tblPr>
      <w:tblCellMar>
        <w:top w:w="0" w:type="dxa"/>
        <w:left w:w="0" w:type="dxa"/>
        <w:bottom w:w="0" w:type="dxa"/>
        <w:right w:w="0" w:type="dxa"/>
      </w:tblCellMar>
    </w:tblPr>
  </w:style>
  <w:style w:type="character" w:customStyle="1" w:styleId="apple-converted-space">
    <w:name w:val="apple-converted-space"/>
    <w:basedOn w:val="DefaultParagraphFont"/>
    <w:rsid w:val="00A55833"/>
  </w:style>
  <w:style w:type="paragraph" w:styleId="HTMLPreformatted">
    <w:name w:val="HTML Preformatted"/>
    <w:basedOn w:val="Normal"/>
    <w:link w:val="HTMLPreformattedChar"/>
    <w:uiPriority w:val="99"/>
    <w:semiHidden/>
    <w:unhideWhenUsed/>
    <w:rsid w:val="00A55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55833"/>
    <w:rPr>
      <w:rFonts w:ascii="Courier New" w:eastAsia="Times New Roman" w:hAnsi="Courier New" w:cs="Courier New"/>
      <w:sz w:val="20"/>
      <w:szCs w:val="20"/>
      <w:lang w:eastAsia="en-GB"/>
    </w:rPr>
  </w:style>
  <w:style w:type="character" w:customStyle="1" w:styleId="normaltextrun">
    <w:name w:val="normaltextrun"/>
    <w:basedOn w:val="DefaultParagraphFont"/>
    <w:rsid w:val="00475853"/>
  </w:style>
  <w:style w:type="paragraph" w:customStyle="1" w:styleId="EndNoteBibliographyTitle">
    <w:name w:val="EndNote Bibliography Title"/>
    <w:basedOn w:val="Normal"/>
    <w:link w:val="EndNoteBibliographyTitleChar"/>
    <w:rsid w:val="00D675F6"/>
    <w:pPr>
      <w:spacing w:after="0"/>
      <w:jc w:val="center"/>
    </w:pPr>
    <w:rPr>
      <w:rFonts w:ascii="Academy Engraved LET" w:hAnsi="Academy Engraved LET"/>
      <w:szCs w:val="24"/>
      <w:lang w:val="en-GB"/>
    </w:rPr>
  </w:style>
  <w:style w:type="character" w:customStyle="1" w:styleId="EndNoteBibliographyTitleChar">
    <w:name w:val="EndNote Bibliography Title Char"/>
    <w:basedOn w:val="TableTextChar"/>
    <w:link w:val="EndNoteBibliographyTitle"/>
    <w:rsid w:val="005D6562"/>
    <w:rPr>
      <w:rFonts w:ascii="Academy Engraved LET" w:eastAsia="Times New Roman" w:hAnsi="Academy Engraved LET" w:cs="Times New Roman"/>
      <w:kern w:val="2"/>
      <w:sz w:val="20"/>
      <w:szCs w:val="24"/>
      <w:lang w:val="en-GB" w:eastAsia="en-GB"/>
      <w14:ligatures w14:val="standardContextual"/>
    </w:rPr>
  </w:style>
  <w:style w:type="paragraph" w:customStyle="1" w:styleId="EndNoteBibliography">
    <w:name w:val="EndNote Bibliography"/>
    <w:basedOn w:val="Normal"/>
    <w:link w:val="EndNoteBibliographyChar"/>
    <w:rsid w:val="00D675F6"/>
    <w:rPr>
      <w:rFonts w:ascii="Academy Engraved LET" w:hAnsi="Academy Engraved LET"/>
      <w:szCs w:val="24"/>
      <w:lang w:val="en-GB"/>
    </w:rPr>
  </w:style>
  <w:style w:type="character" w:customStyle="1" w:styleId="EndNoteBibliographyChar">
    <w:name w:val="EndNote Bibliography Char"/>
    <w:basedOn w:val="TableTextChar"/>
    <w:link w:val="EndNoteBibliography"/>
    <w:rsid w:val="005D6562"/>
    <w:rPr>
      <w:rFonts w:ascii="Academy Engraved LET" w:eastAsia="Times New Roman" w:hAnsi="Academy Engraved LET" w:cs="Times New Roman"/>
      <w:kern w:val="2"/>
      <w:sz w:val="20"/>
      <w:szCs w:val="24"/>
      <w:lang w:val="en-GB" w:eastAsia="en-GB"/>
      <w14:ligatures w14:val="standardContextual"/>
    </w:rPr>
  </w:style>
  <w:style w:type="paragraph" w:customStyle="1" w:styleId="msonormal0">
    <w:name w:val="msonormal"/>
    <w:basedOn w:val="Normal"/>
    <w:rsid w:val="00C16551"/>
    <w:pPr>
      <w:tabs>
        <w:tab w:val="clear" w:pos="263"/>
      </w:tabs>
      <w:spacing w:before="100" w:beforeAutospacing="1" w:after="100" w:afterAutospacing="1"/>
    </w:pPr>
    <w:rPr>
      <w:rFonts w:ascii="Times New Roman" w:hAnsi="Times New Roman"/>
      <w:kern w:val="0"/>
      <w:sz w:val="24"/>
      <w:szCs w:val="24"/>
      <w14:ligatures w14:val="none"/>
    </w:rPr>
  </w:style>
  <w:style w:type="character" w:styleId="Mention">
    <w:name w:val="Mention"/>
    <w:basedOn w:val="DefaultParagraphFont"/>
    <w:uiPriority w:val="99"/>
    <w:unhideWhenUsed/>
    <w:rsid w:val="00133AF0"/>
    <w:rPr>
      <w:color w:val="2B579A"/>
      <w:shd w:val="clear" w:color="auto" w:fill="E1DFDD"/>
    </w:rPr>
  </w:style>
  <w:style w:type="paragraph" w:customStyle="1" w:styleId="xl65">
    <w:name w:val="xl65"/>
    <w:basedOn w:val="Normal"/>
    <w:rsid w:val="006A5634"/>
    <w:pPr>
      <w:tabs>
        <w:tab w:val="clear" w:pos="263"/>
      </w:tabs>
      <w:spacing w:before="100" w:beforeAutospacing="1" w:after="100" w:afterAutospacing="1"/>
    </w:pPr>
    <w:rPr>
      <w:rFonts w:ascii="Aptos Narrow" w:hAnsi="Aptos Narrow"/>
      <w:b/>
      <w:bCs/>
      <w:kern w:val="0"/>
      <w:sz w:val="24"/>
      <w:szCs w:val="24"/>
      <w14:ligatures w14:val="none"/>
    </w:rPr>
  </w:style>
  <w:style w:type="paragraph" w:customStyle="1" w:styleId="xl66">
    <w:name w:val="xl66"/>
    <w:basedOn w:val="Normal"/>
    <w:rsid w:val="006A5634"/>
    <w:pPr>
      <w:shd w:val="clear" w:color="000000" w:fill="FBE2D5"/>
      <w:tabs>
        <w:tab w:val="clear" w:pos="263"/>
      </w:tabs>
      <w:spacing w:before="100" w:beforeAutospacing="1" w:after="100" w:afterAutospacing="1"/>
    </w:pPr>
    <w:rPr>
      <w:rFonts w:ascii="Aptos Narrow" w:hAnsi="Aptos Narrow"/>
      <w:b/>
      <w:bCs/>
      <w:kern w:val="0"/>
      <w:sz w:val="24"/>
      <w:szCs w:val="24"/>
      <w14:ligatures w14:val="none"/>
    </w:rPr>
  </w:style>
  <w:style w:type="paragraph" w:customStyle="1" w:styleId="xl67">
    <w:name w:val="xl67"/>
    <w:basedOn w:val="Normal"/>
    <w:rsid w:val="006A5634"/>
    <w:pPr>
      <w:shd w:val="clear" w:color="000000" w:fill="F2F2F2"/>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68">
    <w:name w:val="xl68"/>
    <w:basedOn w:val="Normal"/>
    <w:rsid w:val="006A5634"/>
    <w:pPr>
      <w:pBdr>
        <w:top w:val="single" w:sz="4" w:space="0" w:color="auto"/>
        <w:left w:val="single" w:sz="4" w:space="0" w:color="auto"/>
      </w:pBdr>
      <w:shd w:val="clear" w:color="000000" w:fill="F7C7AC"/>
      <w:tabs>
        <w:tab w:val="clear" w:pos="263"/>
      </w:tabs>
      <w:spacing w:before="100" w:beforeAutospacing="1" w:after="100" w:afterAutospacing="1"/>
    </w:pPr>
    <w:rPr>
      <w:rFonts w:ascii="Aptos Narrow" w:hAnsi="Aptos Narrow"/>
      <w:b/>
      <w:bCs/>
      <w:kern w:val="0"/>
      <w:sz w:val="24"/>
      <w:szCs w:val="24"/>
      <w14:ligatures w14:val="none"/>
    </w:rPr>
  </w:style>
  <w:style w:type="paragraph" w:customStyle="1" w:styleId="xl69">
    <w:name w:val="xl69"/>
    <w:basedOn w:val="Normal"/>
    <w:rsid w:val="006A5634"/>
    <w:pPr>
      <w:pBdr>
        <w:top w:val="single" w:sz="4" w:space="0" w:color="auto"/>
        <w:right w:val="single" w:sz="4" w:space="0" w:color="auto"/>
      </w:pBdr>
      <w:shd w:val="clear" w:color="000000" w:fill="F7C7AC"/>
      <w:tabs>
        <w:tab w:val="clear" w:pos="263"/>
      </w:tabs>
      <w:spacing w:before="100" w:beforeAutospacing="1" w:after="100" w:afterAutospacing="1"/>
    </w:pPr>
    <w:rPr>
      <w:rFonts w:ascii="Aptos Narrow" w:hAnsi="Aptos Narrow"/>
      <w:b/>
      <w:bCs/>
      <w:kern w:val="0"/>
      <w:sz w:val="24"/>
      <w:szCs w:val="24"/>
      <w14:ligatures w14:val="none"/>
    </w:rPr>
  </w:style>
  <w:style w:type="paragraph" w:customStyle="1" w:styleId="xl70">
    <w:name w:val="xl70"/>
    <w:basedOn w:val="Normal"/>
    <w:rsid w:val="006A5634"/>
    <w:pPr>
      <w:pBdr>
        <w:left w:val="single" w:sz="4" w:space="0" w:color="auto"/>
      </w:pBdr>
      <w:shd w:val="clear" w:color="000000" w:fill="F2F2F2"/>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71">
    <w:name w:val="xl71"/>
    <w:basedOn w:val="Normal"/>
    <w:rsid w:val="006A5634"/>
    <w:pPr>
      <w:pBdr>
        <w:right w:val="single" w:sz="4" w:space="0" w:color="auto"/>
      </w:pBdr>
      <w:shd w:val="clear" w:color="000000" w:fill="F2F2F2"/>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72">
    <w:name w:val="xl72"/>
    <w:basedOn w:val="Normal"/>
    <w:rsid w:val="006A5634"/>
    <w:pPr>
      <w:pBdr>
        <w:left w:val="single" w:sz="4" w:space="0" w:color="auto"/>
      </w:pBdr>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73">
    <w:name w:val="xl73"/>
    <w:basedOn w:val="Normal"/>
    <w:rsid w:val="006A5634"/>
    <w:pPr>
      <w:pBdr>
        <w:right w:val="single" w:sz="4" w:space="0" w:color="auto"/>
      </w:pBdr>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74">
    <w:name w:val="xl74"/>
    <w:basedOn w:val="Normal"/>
    <w:rsid w:val="006A5634"/>
    <w:pPr>
      <w:pBdr>
        <w:left w:val="single" w:sz="4" w:space="0" w:color="auto"/>
      </w:pBdr>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75">
    <w:name w:val="xl75"/>
    <w:basedOn w:val="Normal"/>
    <w:rsid w:val="006A5634"/>
    <w:pPr>
      <w:pBdr>
        <w:right w:val="single" w:sz="4" w:space="0" w:color="auto"/>
      </w:pBdr>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76">
    <w:name w:val="xl76"/>
    <w:basedOn w:val="Normal"/>
    <w:rsid w:val="006A5634"/>
    <w:pPr>
      <w:pBdr>
        <w:top w:val="single" w:sz="4" w:space="0" w:color="auto"/>
        <w:left w:val="single" w:sz="4" w:space="0" w:color="auto"/>
      </w:pBdr>
      <w:tabs>
        <w:tab w:val="clear" w:pos="263"/>
      </w:tabs>
      <w:spacing w:before="100" w:beforeAutospacing="1" w:after="100" w:afterAutospacing="1"/>
    </w:pPr>
    <w:rPr>
      <w:rFonts w:ascii="Aptos Narrow" w:hAnsi="Aptos Narrow"/>
      <w:b/>
      <w:bCs/>
      <w:kern w:val="0"/>
      <w:sz w:val="24"/>
      <w:szCs w:val="24"/>
      <w14:ligatures w14:val="none"/>
    </w:rPr>
  </w:style>
  <w:style w:type="paragraph" w:customStyle="1" w:styleId="xl77">
    <w:name w:val="xl77"/>
    <w:basedOn w:val="Normal"/>
    <w:rsid w:val="006A5634"/>
    <w:pPr>
      <w:pBdr>
        <w:top w:val="single" w:sz="4" w:space="0" w:color="auto"/>
        <w:right w:val="single" w:sz="4" w:space="0" w:color="auto"/>
      </w:pBdr>
      <w:tabs>
        <w:tab w:val="clear" w:pos="263"/>
      </w:tabs>
      <w:spacing w:before="100" w:beforeAutospacing="1" w:after="100" w:afterAutospacing="1"/>
    </w:pPr>
    <w:rPr>
      <w:rFonts w:ascii="Aptos Narrow" w:hAnsi="Aptos Narrow"/>
      <w:b/>
      <w:bCs/>
      <w:kern w:val="0"/>
      <w:sz w:val="24"/>
      <w:szCs w:val="24"/>
      <w14:ligatures w14:val="none"/>
    </w:rPr>
  </w:style>
  <w:style w:type="paragraph" w:customStyle="1" w:styleId="xl78">
    <w:name w:val="xl78"/>
    <w:basedOn w:val="Normal"/>
    <w:rsid w:val="006A5634"/>
    <w:pPr>
      <w:pBdr>
        <w:left w:val="single" w:sz="4" w:space="0" w:color="auto"/>
      </w:pBdr>
      <w:shd w:val="clear" w:color="000000" w:fill="DAF2D0"/>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79">
    <w:name w:val="xl79"/>
    <w:basedOn w:val="Normal"/>
    <w:rsid w:val="006A5634"/>
    <w:pPr>
      <w:pBdr>
        <w:right w:val="single" w:sz="4" w:space="0" w:color="auto"/>
      </w:pBdr>
      <w:shd w:val="clear" w:color="000000" w:fill="DAF2D0"/>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80">
    <w:name w:val="xl80"/>
    <w:basedOn w:val="Normal"/>
    <w:rsid w:val="006A5634"/>
    <w:pPr>
      <w:pBdr>
        <w:right w:val="single" w:sz="4" w:space="0" w:color="auto"/>
      </w:pBdr>
      <w:shd w:val="clear" w:color="000000" w:fill="F2C8BF"/>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81">
    <w:name w:val="xl81"/>
    <w:basedOn w:val="Normal"/>
    <w:rsid w:val="006A5634"/>
    <w:pPr>
      <w:pBdr>
        <w:left w:val="single" w:sz="4" w:space="0" w:color="auto"/>
      </w:pBdr>
      <w:shd w:val="clear" w:color="000000" w:fill="F2C8BF"/>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82">
    <w:name w:val="xl82"/>
    <w:basedOn w:val="Normal"/>
    <w:rsid w:val="006A5634"/>
    <w:pPr>
      <w:pBdr>
        <w:left w:val="single" w:sz="4" w:space="0" w:color="auto"/>
      </w:pBdr>
      <w:shd w:val="clear" w:color="000000" w:fill="F2F2F2"/>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83">
    <w:name w:val="xl83"/>
    <w:basedOn w:val="Normal"/>
    <w:rsid w:val="006A5634"/>
    <w:pPr>
      <w:shd w:val="clear" w:color="000000" w:fill="F2F2F2"/>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84">
    <w:name w:val="xl84"/>
    <w:basedOn w:val="Normal"/>
    <w:rsid w:val="006A5634"/>
    <w:pPr>
      <w:shd w:val="clear" w:color="000000" w:fill="F7C7AC"/>
      <w:tabs>
        <w:tab w:val="clear" w:pos="263"/>
      </w:tabs>
      <w:spacing w:before="100" w:beforeAutospacing="1" w:after="100" w:afterAutospacing="1"/>
    </w:pPr>
    <w:rPr>
      <w:rFonts w:ascii="Aptos Narrow" w:hAnsi="Aptos Narrow"/>
      <w:b/>
      <w:bCs/>
      <w:kern w:val="0"/>
      <w:sz w:val="24"/>
      <w:szCs w:val="24"/>
      <w14:ligatures w14:val="none"/>
    </w:rPr>
  </w:style>
  <w:style w:type="paragraph" w:customStyle="1" w:styleId="xl85">
    <w:name w:val="xl85"/>
    <w:basedOn w:val="Normal"/>
    <w:rsid w:val="006A5634"/>
    <w:pPr>
      <w:shd w:val="clear" w:color="000000" w:fill="DAF2D0"/>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86">
    <w:name w:val="xl86"/>
    <w:basedOn w:val="Normal"/>
    <w:rsid w:val="006A5634"/>
    <w:pPr>
      <w:shd w:val="clear" w:color="000000" w:fill="F2F2F2"/>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87">
    <w:name w:val="xl87"/>
    <w:basedOn w:val="Normal"/>
    <w:rsid w:val="006A5634"/>
    <w:pPr>
      <w:pBdr>
        <w:right w:val="single" w:sz="4" w:space="0" w:color="auto"/>
      </w:pBdr>
      <w:shd w:val="clear" w:color="000000" w:fill="F2F2F2"/>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88">
    <w:name w:val="xl88"/>
    <w:basedOn w:val="Normal"/>
    <w:rsid w:val="006A5634"/>
    <w:pPr>
      <w:pBdr>
        <w:top w:val="single" w:sz="4" w:space="0" w:color="auto"/>
      </w:pBdr>
      <w:tabs>
        <w:tab w:val="clear" w:pos="263"/>
      </w:tabs>
      <w:spacing w:before="100" w:beforeAutospacing="1" w:after="100" w:afterAutospacing="1"/>
    </w:pPr>
    <w:rPr>
      <w:rFonts w:ascii="Aptos Narrow" w:hAnsi="Aptos Narrow"/>
      <w:b/>
      <w:bCs/>
      <w:kern w:val="0"/>
      <w:sz w:val="24"/>
      <w:szCs w:val="24"/>
      <w14:ligatures w14:val="none"/>
    </w:rPr>
  </w:style>
  <w:style w:type="paragraph" w:customStyle="1" w:styleId="xl89">
    <w:name w:val="xl89"/>
    <w:basedOn w:val="Normal"/>
    <w:rsid w:val="006A5634"/>
    <w:pPr>
      <w:shd w:val="clear" w:color="000000" w:fill="FBE2D5"/>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90">
    <w:name w:val="xl90"/>
    <w:basedOn w:val="Normal"/>
    <w:rsid w:val="006A5634"/>
    <w:pPr>
      <w:pBdr>
        <w:right w:val="single" w:sz="4" w:space="0" w:color="auto"/>
      </w:pBdr>
      <w:shd w:val="clear" w:color="000000" w:fill="FBE2D5"/>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91">
    <w:name w:val="xl91"/>
    <w:basedOn w:val="Normal"/>
    <w:rsid w:val="006A5634"/>
    <w:pPr>
      <w:shd w:val="clear" w:color="000000" w:fill="FBE2D5"/>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92">
    <w:name w:val="xl92"/>
    <w:basedOn w:val="Normal"/>
    <w:rsid w:val="006A5634"/>
    <w:pPr>
      <w:pBdr>
        <w:left w:val="single" w:sz="4" w:space="0" w:color="auto"/>
      </w:pBdr>
      <w:shd w:val="clear" w:color="000000" w:fill="FBE2D5"/>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93">
    <w:name w:val="xl93"/>
    <w:basedOn w:val="Normal"/>
    <w:rsid w:val="006A5634"/>
    <w:pPr>
      <w:pBdr>
        <w:right w:val="single" w:sz="4" w:space="0" w:color="auto"/>
      </w:pBdr>
      <w:shd w:val="clear" w:color="000000" w:fill="FBE2D5"/>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94">
    <w:name w:val="xl94"/>
    <w:basedOn w:val="Normal"/>
    <w:rsid w:val="006A5634"/>
    <w:pPr>
      <w:pBdr>
        <w:left w:val="single" w:sz="4" w:space="0" w:color="auto"/>
      </w:pBdr>
      <w:shd w:val="clear" w:color="000000" w:fill="FBE2D5"/>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xl95">
    <w:name w:val="xl95"/>
    <w:basedOn w:val="Normal"/>
    <w:rsid w:val="006A5634"/>
    <w:pPr>
      <w:pBdr>
        <w:right w:val="single" w:sz="4" w:space="0" w:color="auto"/>
      </w:pBdr>
      <w:tabs>
        <w:tab w:val="clear" w:pos="263"/>
      </w:tabs>
      <w:spacing w:before="100" w:beforeAutospacing="1" w:after="100" w:afterAutospacing="1"/>
    </w:pPr>
    <w:rPr>
      <w:rFonts w:ascii="Aptos Narrow" w:hAnsi="Aptos Narrow"/>
      <w:kern w:val="0"/>
      <w:sz w:val="24"/>
      <w:szCs w:val="24"/>
      <w14:ligatures w14:val="none"/>
    </w:rPr>
  </w:style>
  <w:style w:type="character" w:customStyle="1" w:styleId="al-author-delim">
    <w:name w:val="al-author-delim"/>
    <w:basedOn w:val="DefaultParagraphFont"/>
    <w:rsid w:val="005F70B6"/>
  </w:style>
  <w:style w:type="paragraph" w:customStyle="1" w:styleId="Default">
    <w:name w:val="Default"/>
    <w:rsid w:val="00787596"/>
    <w:pPr>
      <w:autoSpaceDE w:val="0"/>
      <w:autoSpaceDN w:val="0"/>
      <w:adjustRightInd w:val="0"/>
      <w:spacing w:after="0" w:line="240" w:lineRule="auto"/>
    </w:pPr>
    <w:rPr>
      <w:rFonts w:ascii="Arial" w:hAnsi="Arial" w:cs="Arial"/>
      <w:color w:val="000000"/>
      <w:sz w:val="24"/>
      <w:szCs w:val="24"/>
    </w:rPr>
  </w:style>
  <w:style w:type="character" w:customStyle="1" w:styleId="font-variant-small-caps">
    <w:name w:val="font-variant-small-caps"/>
    <w:basedOn w:val="DefaultParagraphFont"/>
    <w:rsid w:val="007A44FC"/>
  </w:style>
  <w:style w:type="paragraph" w:customStyle="1" w:styleId="xl63">
    <w:name w:val="xl63"/>
    <w:basedOn w:val="Normal"/>
    <w:rsid w:val="00363D70"/>
    <w:pPr>
      <w:tabs>
        <w:tab w:val="clear" w:pos="263"/>
      </w:tabs>
      <w:spacing w:before="100" w:beforeAutospacing="1" w:after="100" w:afterAutospacing="1"/>
    </w:pPr>
    <w:rPr>
      <w:rFonts w:ascii="Times New Roman" w:hAnsi="Times New Roman"/>
      <w:kern w:val="0"/>
      <w:sz w:val="24"/>
      <w:szCs w:val="24"/>
      <w14:ligatures w14:val="none"/>
    </w:rPr>
  </w:style>
  <w:style w:type="paragraph" w:customStyle="1" w:styleId="chapter-para">
    <w:name w:val="chapter-para"/>
    <w:basedOn w:val="Normal"/>
    <w:rsid w:val="00BF3548"/>
    <w:pPr>
      <w:tabs>
        <w:tab w:val="clear" w:pos="263"/>
      </w:tabs>
      <w:spacing w:before="100" w:beforeAutospacing="1" w:after="100" w:afterAutospacing="1"/>
    </w:pPr>
    <w:rPr>
      <w:rFonts w:ascii="Times New Roman" w:hAnsi="Times New Roman"/>
      <w:kern w:val="0"/>
      <w:sz w:val="24"/>
      <w:szCs w:val="24"/>
      <w14:ligatures w14:val="none"/>
    </w:rPr>
  </w:style>
  <w:style w:type="character" w:customStyle="1" w:styleId="Heading7Char">
    <w:name w:val="Heading 7 Char"/>
    <w:basedOn w:val="DefaultParagraphFont"/>
    <w:link w:val="Heading7"/>
    <w:uiPriority w:val="9"/>
    <w:rsid w:val="009432C3"/>
    <w:rPr>
      <w:rFonts w:asciiTheme="majorHAnsi" w:eastAsiaTheme="majorEastAsia" w:hAnsiTheme="majorHAnsi" w:cstheme="majorBidi"/>
      <w:i/>
      <w:iCs/>
      <w:color w:val="1F4D78" w:themeColor="accent1" w:themeShade="7F"/>
      <w:kern w:val="2"/>
      <w:lang w:eastAsia="en-GB"/>
      <w14:ligatures w14:val="standardContextual"/>
    </w:rPr>
  </w:style>
  <w:style w:type="paragraph" w:customStyle="1" w:styleId="font5">
    <w:name w:val="font5"/>
    <w:basedOn w:val="Normal"/>
    <w:rsid w:val="002B49DE"/>
    <w:pPr>
      <w:tabs>
        <w:tab w:val="clear" w:pos="263"/>
      </w:tabs>
      <w:spacing w:before="100" w:beforeAutospacing="1" w:after="100" w:afterAutospacing="1"/>
    </w:pPr>
    <w:rPr>
      <w:rFonts w:ascii="Calibri" w:hAnsi="Calibri" w:cs="Calibri"/>
      <w:b/>
      <w:bCs/>
      <w:kern w:val="0"/>
      <w:u w:val="single"/>
      <w:lang w:eastAsia="en-AU"/>
      <w14:ligatures w14:val="none"/>
    </w:rPr>
  </w:style>
  <w:style w:type="paragraph" w:styleId="EndnoteText">
    <w:name w:val="endnote text"/>
    <w:basedOn w:val="Normal"/>
    <w:link w:val="EndnoteTextChar"/>
    <w:uiPriority w:val="99"/>
    <w:semiHidden/>
    <w:unhideWhenUsed/>
    <w:rsid w:val="0014436F"/>
    <w:pPr>
      <w:spacing w:before="0" w:after="0"/>
    </w:pPr>
    <w:rPr>
      <w:sz w:val="20"/>
      <w:szCs w:val="20"/>
    </w:rPr>
  </w:style>
  <w:style w:type="character" w:customStyle="1" w:styleId="EndnoteTextChar">
    <w:name w:val="Endnote Text Char"/>
    <w:basedOn w:val="DefaultParagraphFont"/>
    <w:link w:val="EndnoteText"/>
    <w:uiPriority w:val="99"/>
    <w:semiHidden/>
    <w:rsid w:val="0014436F"/>
    <w:rPr>
      <w:rFonts w:ascii="Franklin Gothic Book" w:eastAsia="Times New Roman" w:hAnsi="Franklin Gothic Book" w:cs="Times New Roman"/>
      <w:kern w:val="2"/>
      <w:sz w:val="20"/>
      <w:szCs w:val="20"/>
      <w:lang w:eastAsia="en-GB"/>
      <w14:ligatures w14:val="standardContextual"/>
    </w:rPr>
  </w:style>
  <w:style w:type="character" w:styleId="EndnoteReference">
    <w:name w:val="endnote reference"/>
    <w:basedOn w:val="DefaultParagraphFont"/>
    <w:uiPriority w:val="99"/>
    <w:semiHidden/>
    <w:unhideWhenUsed/>
    <w:rsid w:val="0014436F"/>
    <w:rPr>
      <w:vertAlign w:val="superscript"/>
    </w:rPr>
  </w:style>
  <w:style w:type="paragraph" w:customStyle="1" w:styleId="BoxName0">
    <w:name w:val="BoxName"/>
    <w:basedOn w:val="Normal"/>
    <w:rsid w:val="00E50BF6"/>
    <w:pPr>
      <w:keepNext/>
      <w:pBdr>
        <w:top w:val="single" w:sz="4" w:space="4" w:color="000000"/>
        <w:left w:val="single" w:sz="4" w:space="4" w:color="000000"/>
        <w:bottom w:val="single" w:sz="4" w:space="4" w:color="000000"/>
        <w:right w:val="single" w:sz="4" w:space="4" w:color="000000"/>
      </w:pBdr>
      <w:tabs>
        <w:tab w:val="clear" w:pos="263"/>
      </w:tabs>
      <w:spacing w:before="240" w:after="240"/>
      <w:ind w:left="1077" w:hanging="1077"/>
    </w:pPr>
    <w:rPr>
      <w:b/>
      <w:bCs/>
      <w:color w:val="000000"/>
      <w:kern w:val="0"/>
      <w:sz w:val="24"/>
      <w:szCs w:val="20"/>
      <w:lang w:eastAsia="en-AU"/>
      <w14:ligatures w14:val="none"/>
    </w:rPr>
  </w:style>
  <w:style w:type="paragraph" w:customStyle="1" w:styleId="BoxHeading">
    <w:name w:val="BoxHeading"/>
    <w:basedOn w:val="Normal"/>
    <w:rsid w:val="00E50BF6"/>
    <w:pPr>
      <w:keepNext/>
      <w:pBdr>
        <w:top w:val="single" w:sz="4" w:space="4" w:color="000000"/>
        <w:left w:val="single" w:sz="4" w:space="4" w:color="000000"/>
        <w:bottom w:val="single" w:sz="4" w:space="4" w:color="000000"/>
        <w:right w:val="single" w:sz="4" w:space="4" w:color="000000"/>
      </w:pBdr>
      <w:tabs>
        <w:tab w:val="clear" w:pos="263"/>
      </w:tabs>
      <w:spacing w:after="60"/>
    </w:pPr>
    <w:rPr>
      <w:b/>
      <w:bCs/>
      <w:color w:val="000000"/>
      <w:kern w:val="0"/>
      <w:szCs w:val="20"/>
      <w:lang w:eastAsia="en-AU"/>
      <w14:ligatures w14:val="none"/>
    </w:rPr>
  </w:style>
  <w:style w:type="paragraph" w:customStyle="1" w:styleId="BoxBullet">
    <w:name w:val="BoxBullet"/>
    <w:basedOn w:val="Normal"/>
    <w:rsid w:val="00E50BF6"/>
    <w:pPr>
      <w:numPr>
        <w:numId w:val="32"/>
      </w:numPr>
      <w:pBdr>
        <w:top w:val="single" w:sz="4" w:space="4" w:color="000000"/>
        <w:left w:val="single" w:sz="4" w:space="4" w:color="000000"/>
        <w:bottom w:val="single" w:sz="4" w:space="4" w:color="000000"/>
        <w:right w:val="single" w:sz="4" w:space="4" w:color="000000"/>
      </w:pBdr>
      <w:tabs>
        <w:tab w:val="clear" w:pos="263"/>
      </w:tabs>
      <w:spacing w:before="0"/>
    </w:pPr>
    <w:rPr>
      <w:color w:val="000000"/>
      <w:kern w:val="0"/>
      <w:szCs w:val="20"/>
      <w:lang w:eastAsia="en-AU"/>
      <w14:ligatures w14:val="none"/>
    </w:rPr>
  </w:style>
  <w:style w:type="table" w:styleId="TableGridLight">
    <w:name w:val="Grid Table Light"/>
    <w:basedOn w:val="TableNormal"/>
    <w:uiPriority w:val="40"/>
    <w:rsid w:val="00573B5B"/>
    <w:pPr>
      <w:spacing w:after="0" w:line="240" w:lineRule="auto"/>
    </w:pPr>
    <w:tblPr/>
  </w:style>
  <w:style w:type="table" w:customStyle="1" w:styleId="Section3-footnot1">
    <w:name w:val="Section 3- footnot1"/>
    <w:basedOn w:val="TableNormal"/>
    <w:next w:val="TableGrid"/>
    <w:uiPriority w:val="59"/>
    <w:rsid w:val="00DE235F"/>
    <w:pPr>
      <w:spacing w:after="0" w:line="240" w:lineRule="auto"/>
    </w:p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28646376">
      <w:bodyDiv w:val="1"/>
      <w:marLeft w:val="0"/>
      <w:marRight w:val="0"/>
      <w:marTop w:val="0"/>
      <w:marBottom w:val="0"/>
      <w:divBdr>
        <w:top w:val="none" w:sz="0" w:space="0" w:color="auto"/>
        <w:left w:val="none" w:sz="0" w:space="0" w:color="auto"/>
        <w:bottom w:val="none" w:sz="0" w:space="0" w:color="auto"/>
        <w:right w:val="none" w:sz="0" w:space="0" w:color="auto"/>
      </w:divBdr>
    </w:div>
    <w:div w:id="34699325">
      <w:bodyDiv w:val="1"/>
      <w:marLeft w:val="0"/>
      <w:marRight w:val="0"/>
      <w:marTop w:val="0"/>
      <w:marBottom w:val="0"/>
      <w:divBdr>
        <w:top w:val="none" w:sz="0" w:space="0" w:color="auto"/>
        <w:left w:val="none" w:sz="0" w:space="0" w:color="auto"/>
        <w:bottom w:val="none" w:sz="0" w:space="0" w:color="auto"/>
        <w:right w:val="none" w:sz="0" w:space="0" w:color="auto"/>
      </w:divBdr>
    </w:div>
    <w:div w:id="6423255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79642767">
      <w:bodyDiv w:val="1"/>
      <w:marLeft w:val="0"/>
      <w:marRight w:val="0"/>
      <w:marTop w:val="0"/>
      <w:marBottom w:val="0"/>
      <w:divBdr>
        <w:top w:val="none" w:sz="0" w:space="0" w:color="auto"/>
        <w:left w:val="none" w:sz="0" w:space="0" w:color="auto"/>
        <w:bottom w:val="none" w:sz="0" w:space="0" w:color="auto"/>
        <w:right w:val="none" w:sz="0" w:space="0" w:color="auto"/>
      </w:divBdr>
    </w:div>
    <w:div w:id="88428726">
      <w:bodyDiv w:val="1"/>
      <w:marLeft w:val="0"/>
      <w:marRight w:val="0"/>
      <w:marTop w:val="0"/>
      <w:marBottom w:val="0"/>
      <w:divBdr>
        <w:top w:val="none" w:sz="0" w:space="0" w:color="auto"/>
        <w:left w:val="none" w:sz="0" w:space="0" w:color="auto"/>
        <w:bottom w:val="none" w:sz="0" w:space="0" w:color="auto"/>
        <w:right w:val="none" w:sz="0" w:space="0" w:color="auto"/>
      </w:divBdr>
    </w:div>
    <w:div w:id="90322352">
      <w:bodyDiv w:val="1"/>
      <w:marLeft w:val="0"/>
      <w:marRight w:val="0"/>
      <w:marTop w:val="0"/>
      <w:marBottom w:val="0"/>
      <w:divBdr>
        <w:top w:val="none" w:sz="0" w:space="0" w:color="auto"/>
        <w:left w:val="none" w:sz="0" w:space="0" w:color="auto"/>
        <w:bottom w:val="none" w:sz="0" w:space="0" w:color="auto"/>
        <w:right w:val="none" w:sz="0" w:space="0" w:color="auto"/>
      </w:divBdr>
      <w:divsChild>
        <w:div w:id="864832482">
          <w:marLeft w:val="0"/>
          <w:marRight w:val="0"/>
          <w:marTop w:val="0"/>
          <w:marBottom w:val="0"/>
          <w:divBdr>
            <w:top w:val="none" w:sz="0" w:space="0" w:color="auto"/>
            <w:left w:val="none" w:sz="0" w:space="0" w:color="auto"/>
            <w:bottom w:val="none" w:sz="0" w:space="0" w:color="auto"/>
            <w:right w:val="none" w:sz="0" w:space="0" w:color="auto"/>
          </w:divBdr>
        </w:div>
        <w:div w:id="879365915">
          <w:marLeft w:val="0"/>
          <w:marRight w:val="0"/>
          <w:marTop w:val="0"/>
          <w:marBottom w:val="0"/>
          <w:divBdr>
            <w:top w:val="none" w:sz="0" w:space="0" w:color="auto"/>
            <w:left w:val="none" w:sz="0" w:space="0" w:color="auto"/>
            <w:bottom w:val="none" w:sz="0" w:space="0" w:color="auto"/>
            <w:right w:val="none" w:sz="0" w:space="0" w:color="auto"/>
          </w:divBdr>
        </w:div>
      </w:divsChild>
    </w:div>
    <w:div w:id="98529259">
      <w:bodyDiv w:val="1"/>
      <w:marLeft w:val="0"/>
      <w:marRight w:val="0"/>
      <w:marTop w:val="0"/>
      <w:marBottom w:val="0"/>
      <w:divBdr>
        <w:top w:val="none" w:sz="0" w:space="0" w:color="auto"/>
        <w:left w:val="none" w:sz="0" w:space="0" w:color="auto"/>
        <w:bottom w:val="none" w:sz="0" w:space="0" w:color="auto"/>
        <w:right w:val="none" w:sz="0" w:space="0" w:color="auto"/>
      </w:divBdr>
      <w:divsChild>
        <w:div w:id="762724258">
          <w:marLeft w:val="0"/>
          <w:marRight w:val="0"/>
          <w:marTop w:val="0"/>
          <w:marBottom w:val="0"/>
          <w:divBdr>
            <w:top w:val="none" w:sz="0" w:space="0" w:color="auto"/>
            <w:left w:val="none" w:sz="0" w:space="0" w:color="auto"/>
            <w:bottom w:val="none" w:sz="0" w:space="0" w:color="auto"/>
            <w:right w:val="none" w:sz="0" w:space="0" w:color="auto"/>
          </w:divBdr>
        </w:div>
        <w:div w:id="934022750">
          <w:marLeft w:val="0"/>
          <w:marRight w:val="0"/>
          <w:marTop w:val="0"/>
          <w:marBottom w:val="0"/>
          <w:divBdr>
            <w:top w:val="none" w:sz="0" w:space="0" w:color="auto"/>
            <w:left w:val="none" w:sz="0" w:space="0" w:color="auto"/>
            <w:bottom w:val="none" w:sz="0" w:space="0" w:color="auto"/>
            <w:right w:val="none" w:sz="0" w:space="0" w:color="auto"/>
          </w:divBdr>
        </w:div>
        <w:div w:id="1174686125">
          <w:marLeft w:val="0"/>
          <w:marRight w:val="0"/>
          <w:marTop w:val="0"/>
          <w:marBottom w:val="0"/>
          <w:divBdr>
            <w:top w:val="none" w:sz="0" w:space="0" w:color="auto"/>
            <w:left w:val="none" w:sz="0" w:space="0" w:color="auto"/>
            <w:bottom w:val="none" w:sz="0" w:space="0" w:color="auto"/>
            <w:right w:val="none" w:sz="0" w:space="0" w:color="auto"/>
          </w:divBdr>
        </w:div>
      </w:divsChild>
    </w:div>
    <w:div w:id="103816590">
      <w:bodyDiv w:val="1"/>
      <w:marLeft w:val="0"/>
      <w:marRight w:val="0"/>
      <w:marTop w:val="0"/>
      <w:marBottom w:val="0"/>
      <w:divBdr>
        <w:top w:val="none" w:sz="0" w:space="0" w:color="auto"/>
        <w:left w:val="none" w:sz="0" w:space="0" w:color="auto"/>
        <w:bottom w:val="none" w:sz="0" w:space="0" w:color="auto"/>
        <w:right w:val="none" w:sz="0" w:space="0" w:color="auto"/>
      </w:divBdr>
    </w:div>
    <w:div w:id="111024889">
      <w:bodyDiv w:val="1"/>
      <w:marLeft w:val="0"/>
      <w:marRight w:val="0"/>
      <w:marTop w:val="0"/>
      <w:marBottom w:val="0"/>
      <w:divBdr>
        <w:top w:val="none" w:sz="0" w:space="0" w:color="auto"/>
        <w:left w:val="none" w:sz="0" w:space="0" w:color="auto"/>
        <w:bottom w:val="none" w:sz="0" w:space="0" w:color="auto"/>
        <w:right w:val="none" w:sz="0" w:space="0" w:color="auto"/>
      </w:divBdr>
    </w:div>
    <w:div w:id="128789601">
      <w:bodyDiv w:val="1"/>
      <w:marLeft w:val="0"/>
      <w:marRight w:val="0"/>
      <w:marTop w:val="0"/>
      <w:marBottom w:val="0"/>
      <w:divBdr>
        <w:top w:val="none" w:sz="0" w:space="0" w:color="auto"/>
        <w:left w:val="none" w:sz="0" w:space="0" w:color="auto"/>
        <w:bottom w:val="none" w:sz="0" w:space="0" w:color="auto"/>
        <w:right w:val="none" w:sz="0" w:space="0" w:color="auto"/>
      </w:divBdr>
    </w:div>
    <w:div w:id="141583554">
      <w:bodyDiv w:val="1"/>
      <w:marLeft w:val="0"/>
      <w:marRight w:val="0"/>
      <w:marTop w:val="0"/>
      <w:marBottom w:val="0"/>
      <w:divBdr>
        <w:top w:val="none" w:sz="0" w:space="0" w:color="auto"/>
        <w:left w:val="none" w:sz="0" w:space="0" w:color="auto"/>
        <w:bottom w:val="none" w:sz="0" w:space="0" w:color="auto"/>
        <w:right w:val="none" w:sz="0" w:space="0" w:color="auto"/>
      </w:divBdr>
    </w:div>
    <w:div w:id="148400543">
      <w:bodyDiv w:val="1"/>
      <w:marLeft w:val="0"/>
      <w:marRight w:val="0"/>
      <w:marTop w:val="0"/>
      <w:marBottom w:val="0"/>
      <w:divBdr>
        <w:top w:val="none" w:sz="0" w:space="0" w:color="auto"/>
        <w:left w:val="none" w:sz="0" w:space="0" w:color="auto"/>
        <w:bottom w:val="none" w:sz="0" w:space="0" w:color="auto"/>
        <w:right w:val="none" w:sz="0" w:space="0" w:color="auto"/>
      </w:divBdr>
    </w:div>
    <w:div w:id="148714560">
      <w:bodyDiv w:val="1"/>
      <w:marLeft w:val="0"/>
      <w:marRight w:val="0"/>
      <w:marTop w:val="0"/>
      <w:marBottom w:val="0"/>
      <w:divBdr>
        <w:top w:val="none" w:sz="0" w:space="0" w:color="auto"/>
        <w:left w:val="none" w:sz="0" w:space="0" w:color="auto"/>
        <w:bottom w:val="none" w:sz="0" w:space="0" w:color="auto"/>
        <w:right w:val="none" w:sz="0" w:space="0" w:color="auto"/>
      </w:divBdr>
    </w:div>
    <w:div w:id="152650501">
      <w:bodyDiv w:val="1"/>
      <w:marLeft w:val="0"/>
      <w:marRight w:val="0"/>
      <w:marTop w:val="0"/>
      <w:marBottom w:val="0"/>
      <w:divBdr>
        <w:top w:val="none" w:sz="0" w:space="0" w:color="auto"/>
        <w:left w:val="none" w:sz="0" w:space="0" w:color="auto"/>
        <w:bottom w:val="none" w:sz="0" w:space="0" w:color="auto"/>
        <w:right w:val="none" w:sz="0" w:space="0" w:color="auto"/>
      </w:divBdr>
      <w:divsChild>
        <w:div w:id="2069917157">
          <w:marLeft w:val="0"/>
          <w:marRight w:val="0"/>
          <w:marTop w:val="0"/>
          <w:marBottom w:val="0"/>
          <w:divBdr>
            <w:top w:val="none" w:sz="0" w:space="0" w:color="auto"/>
            <w:left w:val="none" w:sz="0" w:space="0" w:color="auto"/>
            <w:bottom w:val="none" w:sz="0" w:space="0" w:color="auto"/>
            <w:right w:val="none" w:sz="0" w:space="0" w:color="auto"/>
          </w:divBdr>
          <w:divsChild>
            <w:div w:id="1571191506">
              <w:marLeft w:val="0"/>
              <w:marRight w:val="0"/>
              <w:marTop w:val="0"/>
              <w:marBottom w:val="0"/>
              <w:divBdr>
                <w:top w:val="none" w:sz="0" w:space="0" w:color="auto"/>
                <w:left w:val="none" w:sz="0" w:space="0" w:color="auto"/>
                <w:bottom w:val="none" w:sz="0" w:space="0" w:color="auto"/>
                <w:right w:val="none" w:sz="0" w:space="0" w:color="auto"/>
              </w:divBdr>
              <w:divsChild>
                <w:div w:id="982005786">
                  <w:marLeft w:val="0"/>
                  <w:marRight w:val="0"/>
                  <w:marTop w:val="0"/>
                  <w:marBottom w:val="0"/>
                  <w:divBdr>
                    <w:top w:val="none" w:sz="0" w:space="0" w:color="auto"/>
                    <w:left w:val="none" w:sz="0" w:space="0" w:color="auto"/>
                    <w:bottom w:val="none" w:sz="0" w:space="0" w:color="auto"/>
                    <w:right w:val="none" w:sz="0" w:space="0" w:color="auto"/>
                  </w:divBdr>
                  <w:divsChild>
                    <w:div w:id="190926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699223">
      <w:bodyDiv w:val="1"/>
      <w:marLeft w:val="0"/>
      <w:marRight w:val="0"/>
      <w:marTop w:val="0"/>
      <w:marBottom w:val="0"/>
      <w:divBdr>
        <w:top w:val="none" w:sz="0" w:space="0" w:color="auto"/>
        <w:left w:val="none" w:sz="0" w:space="0" w:color="auto"/>
        <w:bottom w:val="none" w:sz="0" w:space="0" w:color="auto"/>
        <w:right w:val="none" w:sz="0" w:space="0" w:color="auto"/>
      </w:divBdr>
    </w:div>
    <w:div w:id="161749521">
      <w:bodyDiv w:val="1"/>
      <w:marLeft w:val="0"/>
      <w:marRight w:val="0"/>
      <w:marTop w:val="0"/>
      <w:marBottom w:val="0"/>
      <w:divBdr>
        <w:top w:val="none" w:sz="0" w:space="0" w:color="auto"/>
        <w:left w:val="none" w:sz="0" w:space="0" w:color="auto"/>
        <w:bottom w:val="none" w:sz="0" w:space="0" w:color="auto"/>
        <w:right w:val="none" w:sz="0" w:space="0" w:color="auto"/>
      </w:divBdr>
    </w:div>
    <w:div w:id="161818375">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1863578">
      <w:bodyDiv w:val="1"/>
      <w:marLeft w:val="0"/>
      <w:marRight w:val="0"/>
      <w:marTop w:val="0"/>
      <w:marBottom w:val="0"/>
      <w:divBdr>
        <w:top w:val="none" w:sz="0" w:space="0" w:color="auto"/>
        <w:left w:val="none" w:sz="0" w:space="0" w:color="auto"/>
        <w:bottom w:val="none" w:sz="0" w:space="0" w:color="auto"/>
        <w:right w:val="none" w:sz="0" w:space="0" w:color="auto"/>
      </w:divBdr>
    </w:div>
    <w:div w:id="202137473">
      <w:bodyDiv w:val="1"/>
      <w:marLeft w:val="0"/>
      <w:marRight w:val="0"/>
      <w:marTop w:val="0"/>
      <w:marBottom w:val="0"/>
      <w:divBdr>
        <w:top w:val="none" w:sz="0" w:space="0" w:color="auto"/>
        <w:left w:val="none" w:sz="0" w:space="0" w:color="auto"/>
        <w:bottom w:val="none" w:sz="0" w:space="0" w:color="auto"/>
        <w:right w:val="none" w:sz="0" w:space="0" w:color="auto"/>
      </w:divBdr>
    </w:div>
    <w:div w:id="205410395">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15361853">
      <w:bodyDiv w:val="1"/>
      <w:marLeft w:val="0"/>
      <w:marRight w:val="0"/>
      <w:marTop w:val="0"/>
      <w:marBottom w:val="0"/>
      <w:divBdr>
        <w:top w:val="none" w:sz="0" w:space="0" w:color="auto"/>
        <w:left w:val="none" w:sz="0" w:space="0" w:color="auto"/>
        <w:bottom w:val="none" w:sz="0" w:space="0" w:color="auto"/>
        <w:right w:val="none" w:sz="0" w:space="0" w:color="auto"/>
      </w:divBdr>
    </w:div>
    <w:div w:id="232468933">
      <w:bodyDiv w:val="1"/>
      <w:marLeft w:val="0"/>
      <w:marRight w:val="0"/>
      <w:marTop w:val="0"/>
      <w:marBottom w:val="0"/>
      <w:divBdr>
        <w:top w:val="none" w:sz="0" w:space="0" w:color="auto"/>
        <w:left w:val="none" w:sz="0" w:space="0" w:color="auto"/>
        <w:bottom w:val="none" w:sz="0" w:space="0" w:color="auto"/>
        <w:right w:val="none" w:sz="0" w:space="0" w:color="auto"/>
      </w:divBdr>
      <w:divsChild>
        <w:div w:id="36973282">
          <w:marLeft w:val="0"/>
          <w:marRight w:val="0"/>
          <w:marTop w:val="0"/>
          <w:marBottom w:val="0"/>
          <w:divBdr>
            <w:top w:val="none" w:sz="0" w:space="0" w:color="auto"/>
            <w:left w:val="none" w:sz="0" w:space="0" w:color="auto"/>
            <w:bottom w:val="none" w:sz="0" w:space="0" w:color="auto"/>
            <w:right w:val="none" w:sz="0" w:space="0" w:color="auto"/>
          </w:divBdr>
        </w:div>
        <w:div w:id="810948602">
          <w:marLeft w:val="0"/>
          <w:marRight w:val="0"/>
          <w:marTop w:val="0"/>
          <w:marBottom w:val="0"/>
          <w:divBdr>
            <w:top w:val="none" w:sz="0" w:space="0" w:color="auto"/>
            <w:left w:val="none" w:sz="0" w:space="0" w:color="auto"/>
            <w:bottom w:val="none" w:sz="0" w:space="0" w:color="auto"/>
            <w:right w:val="none" w:sz="0" w:space="0" w:color="auto"/>
          </w:divBdr>
        </w:div>
        <w:div w:id="1333214900">
          <w:marLeft w:val="0"/>
          <w:marRight w:val="0"/>
          <w:marTop w:val="0"/>
          <w:marBottom w:val="0"/>
          <w:divBdr>
            <w:top w:val="none" w:sz="0" w:space="0" w:color="auto"/>
            <w:left w:val="none" w:sz="0" w:space="0" w:color="auto"/>
            <w:bottom w:val="none" w:sz="0" w:space="0" w:color="auto"/>
            <w:right w:val="none" w:sz="0" w:space="0" w:color="auto"/>
          </w:divBdr>
        </w:div>
      </w:divsChild>
    </w:div>
    <w:div w:id="235557016">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44263884">
      <w:bodyDiv w:val="1"/>
      <w:marLeft w:val="0"/>
      <w:marRight w:val="0"/>
      <w:marTop w:val="0"/>
      <w:marBottom w:val="0"/>
      <w:divBdr>
        <w:top w:val="none" w:sz="0" w:space="0" w:color="auto"/>
        <w:left w:val="none" w:sz="0" w:space="0" w:color="auto"/>
        <w:bottom w:val="none" w:sz="0" w:space="0" w:color="auto"/>
        <w:right w:val="none" w:sz="0" w:space="0" w:color="auto"/>
      </w:divBdr>
    </w:div>
    <w:div w:id="246426329">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268205239">
      <w:bodyDiv w:val="1"/>
      <w:marLeft w:val="0"/>
      <w:marRight w:val="0"/>
      <w:marTop w:val="0"/>
      <w:marBottom w:val="0"/>
      <w:divBdr>
        <w:top w:val="none" w:sz="0" w:space="0" w:color="auto"/>
        <w:left w:val="none" w:sz="0" w:space="0" w:color="auto"/>
        <w:bottom w:val="none" w:sz="0" w:space="0" w:color="auto"/>
        <w:right w:val="none" w:sz="0" w:space="0" w:color="auto"/>
      </w:divBdr>
    </w:div>
    <w:div w:id="274481601">
      <w:bodyDiv w:val="1"/>
      <w:marLeft w:val="0"/>
      <w:marRight w:val="0"/>
      <w:marTop w:val="0"/>
      <w:marBottom w:val="0"/>
      <w:divBdr>
        <w:top w:val="none" w:sz="0" w:space="0" w:color="auto"/>
        <w:left w:val="none" w:sz="0" w:space="0" w:color="auto"/>
        <w:bottom w:val="none" w:sz="0" w:space="0" w:color="auto"/>
        <w:right w:val="none" w:sz="0" w:space="0" w:color="auto"/>
      </w:divBdr>
    </w:div>
    <w:div w:id="282200491">
      <w:bodyDiv w:val="1"/>
      <w:marLeft w:val="0"/>
      <w:marRight w:val="0"/>
      <w:marTop w:val="0"/>
      <w:marBottom w:val="0"/>
      <w:divBdr>
        <w:top w:val="none" w:sz="0" w:space="0" w:color="auto"/>
        <w:left w:val="none" w:sz="0" w:space="0" w:color="auto"/>
        <w:bottom w:val="none" w:sz="0" w:space="0" w:color="auto"/>
        <w:right w:val="none" w:sz="0" w:space="0" w:color="auto"/>
      </w:divBdr>
    </w:div>
    <w:div w:id="291597681">
      <w:bodyDiv w:val="1"/>
      <w:marLeft w:val="0"/>
      <w:marRight w:val="0"/>
      <w:marTop w:val="0"/>
      <w:marBottom w:val="0"/>
      <w:divBdr>
        <w:top w:val="none" w:sz="0" w:space="0" w:color="auto"/>
        <w:left w:val="none" w:sz="0" w:space="0" w:color="auto"/>
        <w:bottom w:val="none" w:sz="0" w:space="0" w:color="auto"/>
        <w:right w:val="none" w:sz="0" w:space="0" w:color="auto"/>
      </w:divBdr>
    </w:div>
    <w:div w:id="306131029">
      <w:bodyDiv w:val="1"/>
      <w:marLeft w:val="0"/>
      <w:marRight w:val="0"/>
      <w:marTop w:val="0"/>
      <w:marBottom w:val="0"/>
      <w:divBdr>
        <w:top w:val="none" w:sz="0" w:space="0" w:color="auto"/>
        <w:left w:val="none" w:sz="0" w:space="0" w:color="auto"/>
        <w:bottom w:val="none" w:sz="0" w:space="0" w:color="auto"/>
        <w:right w:val="none" w:sz="0" w:space="0" w:color="auto"/>
      </w:divBdr>
    </w:div>
    <w:div w:id="308874173">
      <w:bodyDiv w:val="1"/>
      <w:marLeft w:val="0"/>
      <w:marRight w:val="0"/>
      <w:marTop w:val="0"/>
      <w:marBottom w:val="0"/>
      <w:divBdr>
        <w:top w:val="none" w:sz="0" w:space="0" w:color="auto"/>
        <w:left w:val="none" w:sz="0" w:space="0" w:color="auto"/>
        <w:bottom w:val="none" w:sz="0" w:space="0" w:color="auto"/>
        <w:right w:val="none" w:sz="0" w:space="0" w:color="auto"/>
      </w:divBdr>
      <w:divsChild>
        <w:div w:id="1277760527">
          <w:marLeft w:val="0"/>
          <w:marRight w:val="0"/>
          <w:marTop w:val="0"/>
          <w:marBottom w:val="0"/>
          <w:divBdr>
            <w:top w:val="none" w:sz="0" w:space="0" w:color="auto"/>
            <w:left w:val="none" w:sz="0" w:space="0" w:color="auto"/>
            <w:bottom w:val="none" w:sz="0" w:space="0" w:color="auto"/>
            <w:right w:val="none" w:sz="0" w:space="0" w:color="auto"/>
          </w:divBdr>
          <w:divsChild>
            <w:div w:id="1991516481">
              <w:marLeft w:val="0"/>
              <w:marRight w:val="0"/>
              <w:marTop w:val="0"/>
              <w:marBottom w:val="0"/>
              <w:divBdr>
                <w:top w:val="none" w:sz="0" w:space="0" w:color="auto"/>
                <w:left w:val="none" w:sz="0" w:space="0" w:color="auto"/>
                <w:bottom w:val="none" w:sz="0" w:space="0" w:color="auto"/>
                <w:right w:val="none" w:sz="0" w:space="0" w:color="auto"/>
              </w:divBdr>
              <w:divsChild>
                <w:div w:id="728959493">
                  <w:marLeft w:val="0"/>
                  <w:marRight w:val="0"/>
                  <w:marTop w:val="0"/>
                  <w:marBottom w:val="0"/>
                  <w:divBdr>
                    <w:top w:val="none" w:sz="0" w:space="0" w:color="auto"/>
                    <w:left w:val="none" w:sz="0" w:space="0" w:color="auto"/>
                    <w:bottom w:val="none" w:sz="0" w:space="0" w:color="auto"/>
                    <w:right w:val="none" w:sz="0" w:space="0" w:color="auto"/>
                  </w:divBdr>
                  <w:divsChild>
                    <w:div w:id="166993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988532">
      <w:bodyDiv w:val="1"/>
      <w:marLeft w:val="0"/>
      <w:marRight w:val="0"/>
      <w:marTop w:val="0"/>
      <w:marBottom w:val="0"/>
      <w:divBdr>
        <w:top w:val="none" w:sz="0" w:space="0" w:color="auto"/>
        <w:left w:val="none" w:sz="0" w:space="0" w:color="auto"/>
        <w:bottom w:val="none" w:sz="0" w:space="0" w:color="auto"/>
        <w:right w:val="none" w:sz="0" w:space="0" w:color="auto"/>
      </w:divBdr>
      <w:divsChild>
        <w:div w:id="706295735">
          <w:blockQuote w:val="1"/>
          <w:marLeft w:val="0"/>
          <w:marRight w:val="0"/>
          <w:marTop w:val="0"/>
          <w:marBottom w:val="0"/>
          <w:divBdr>
            <w:top w:val="none" w:sz="0" w:space="0" w:color="auto"/>
            <w:left w:val="single" w:sz="6" w:space="18" w:color="auto"/>
            <w:bottom w:val="none" w:sz="0" w:space="0" w:color="auto"/>
            <w:right w:val="none" w:sz="0" w:space="0" w:color="auto"/>
          </w:divBdr>
        </w:div>
      </w:divsChild>
    </w:div>
    <w:div w:id="322897861">
      <w:bodyDiv w:val="1"/>
      <w:marLeft w:val="0"/>
      <w:marRight w:val="0"/>
      <w:marTop w:val="0"/>
      <w:marBottom w:val="0"/>
      <w:divBdr>
        <w:top w:val="none" w:sz="0" w:space="0" w:color="auto"/>
        <w:left w:val="none" w:sz="0" w:space="0" w:color="auto"/>
        <w:bottom w:val="none" w:sz="0" w:space="0" w:color="auto"/>
        <w:right w:val="none" w:sz="0" w:space="0" w:color="auto"/>
      </w:divBdr>
      <w:divsChild>
        <w:div w:id="386146580">
          <w:marLeft w:val="0"/>
          <w:marRight w:val="0"/>
          <w:marTop w:val="0"/>
          <w:marBottom w:val="0"/>
          <w:divBdr>
            <w:top w:val="none" w:sz="0" w:space="0" w:color="auto"/>
            <w:left w:val="none" w:sz="0" w:space="0" w:color="auto"/>
            <w:bottom w:val="none" w:sz="0" w:space="0" w:color="auto"/>
            <w:right w:val="none" w:sz="0" w:space="0" w:color="auto"/>
          </w:divBdr>
          <w:divsChild>
            <w:div w:id="60149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364660">
      <w:bodyDiv w:val="1"/>
      <w:marLeft w:val="0"/>
      <w:marRight w:val="0"/>
      <w:marTop w:val="0"/>
      <w:marBottom w:val="0"/>
      <w:divBdr>
        <w:top w:val="none" w:sz="0" w:space="0" w:color="auto"/>
        <w:left w:val="none" w:sz="0" w:space="0" w:color="auto"/>
        <w:bottom w:val="none" w:sz="0" w:space="0" w:color="auto"/>
        <w:right w:val="none" w:sz="0" w:space="0" w:color="auto"/>
      </w:divBdr>
      <w:divsChild>
        <w:div w:id="645861468">
          <w:marLeft w:val="0"/>
          <w:marRight w:val="0"/>
          <w:marTop w:val="0"/>
          <w:marBottom w:val="0"/>
          <w:divBdr>
            <w:top w:val="none" w:sz="0" w:space="0" w:color="auto"/>
            <w:left w:val="none" w:sz="0" w:space="0" w:color="auto"/>
            <w:bottom w:val="none" w:sz="0" w:space="0" w:color="auto"/>
            <w:right w:val="none" w:sz="0" w:space="0" w:color="auto"/>
          </w:divBdr>
        </w:div>
      </w:divsChild>
    </w:div>
    <w:div w:id="340671218">
      <w:bodyDiv w:val="1"/>
      <w:marLeft w:val="0"/>
      <w:marRight w:val="0"/>
      <w:marTop w:val="0"/>
      <w:marBottom w:val="0"/>
      <w:divBdr>
        <w:top w:val="none" w:sz="0" w:space="0" w:color="auto"/>
        <w:left w:val="none" w:sz="0" w:space="0" w:color="auto"/>
        <w:bottom w:val="none" w:sz="0" w:space="0" w:color="auto"/>
        <w:right w:val="none" w:sz="0" w:space="0" w:color="auto"/>
      </w:divBdr>
    </w:div>
    <w:div w:id="344942379">
      <w:bodyDiv w:val="1"/>
      <w:marLeft w:val="0"/>
      <w:marRight w:val="0"/>
      <w:marTop w:val="0"/>
      <w:marBottom w:val="0"/>
      <w:divBdr>
        <w:top w:val="none" w:sz="0" w:space="0" w:color="auto"/>
        <w:left w:val="none" w:sz="0" w:space="0" w:color="auto"/>
        <w:bottom w:val="none" w:sz="0" w:space="0" w:color="auto"/>
        <w:right w:val="none" w:sz="0" w:space="0" w:color="auto"/>
      </w:divBdr>
    </w:div>
    <w:div w:id="359013347">
      <w:bodyDiv w:val="1"/>
      <w:marLeft w:val="0"/>
      <w:marRight w:val="0"/>
      <w:marTop w:val="0"/>
      <w:marBottom w:val="0"/>
      <w:divBdr>
        <w:top w:val="none" w:sz="0" w:space="0" w:color="auto"/>
        <w:left w:val="none" w:sz="0" w:space="0" w:color="auto"/>
        <w:bottom w:val="none" w:sz="0" w:space="0" w:color="auto"/>
        <w:right w:val="none" w:sz="0" w:space="0" w:color="auto"/>
      </w:divBdr>
    </w:div>
    <w:div w:id="372846895">
      <w:bodyDiv w:val="1"/>
      <w:marLeft w:val="0"/>
      <w:marRight w:val="0"/>
      <w:marTop w:val="0"/>
      <w:marBottom w:val="0"/>
      <w:divBdr>
        <w:top w:val="none" w:sz="0" w:space="0" w:color="auto"/>
        <w:left w:val="none" w:sz="0" w:space="0" w:color="auto"/>
        <w:bottom w:val="none" w:sz="0" w:space="0" w:color="auto"/>
        <w:right w:val="none" w:sz="0" w:space="0" w:color="auto"/>
      </w:divBdr>
    </w:div>
    <w:div w:id="376857854">
      <w:bodyDiv w:val="1"/>
      <w:marLeft w:val="0"/>
      <w:marRight w:val="0"/>
      <w:marTop w:val="0"/>
      <w:marBottom w:val="0"/>
      <w:divBdr>
        <w:top w:val="none" w:sz="0" w:space="0" w:color="auto"/>
        <w:left w:val="none" w:sz="0" w:space="0" w:color="auto"/>
        <w:bottom w:val="none" w:sz="0" w:space="0" w:color="auto"/>
        <w:right w:val="none" w:sz="0" w:space="0" w:color="auto"/>
      </w:divBdr>
    </w:div>
    <w:div w:id="381096761">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1826713">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31432946">
      <w:bodyDiv w:val="1"/>
      <w:marLeft w:val="0"/>
      <w:marRight w:val="0"/>
      <w:marTop w:val="0"/>
      <w:marBottom w:val="0"/>
      <w:divBdr>
        <w:top w:val="none" w:sz="0" w:space="0" w:color="auto"/>
        <w:left w:val="none" w:sz="0" w:space="0" w:color="auto"/>
        <w:bottom w:val="none" w:sz="0" w:space="0" w:color="auto"/>
        <w:right w:val="none" w:sz="0" w:space="0" w:color="auto"/>
      </w:divBdr>
    </w:div>
    <w:div w:id="432869555">
      <w:bodyDiv w:val="1"/>
      <w:marLeft w:val="0"/>
      <w:marRight w:val="0"/>
      <w:marTop w:val="0"/>
      <w:marBottom w:val="0"/>
      <w:divBdr>
        <w:top w:val="none" w:sz="0" w:space="0" w:color="auto"/>
        <w:left w:val="none" w:sz="0" w:space="0" w:color="auto"/>
        <w:bottom w:val="none" w:sz="0" w:space="0" w:color="auto"/>
        <w:right w:val="none" w:sz="0" w:space="0" w:color="auto"/>
      </w:divBdr>
    </w:div>
    <w:div w:id="438643689">
      <w:bodyDiv w:val="1"/>
      <w:marLeft w:val="0"/>
      <w:marRight w:val="0"/>
      <w:marTop w:val="0"/>
      <w:marBottom w:val="0"/>
      <w:divBdr>
        <w:top w:val="none" w:sz="0" w:space="0" w:color="auto"/>
        <w:left w:val="none" w:sz="0" w:space="0" w:color="auto"/>
        <w:bottom w:val="none" w:sz="0" w:space="0" w:color="auto"/>
        <w:right w:val="none" w:sz="0" w:space="0" w:color="auto"/>
      </w:divBdr>
      <w:divsChild>
        <w:div w:id="1319378013">
          <w:marLeft w:val="0"/>
          <w:marRight w:val="0"/>
          <w:marTop w:val="0"/>
          <w:marBottom w:val="0"/>
          <w:divBdr>
            <w:top w:val="none" w:sz="0" w:space="0" w:color="auto"/>
            <w:left w:val="none" w:sz="0" w:space="0" w:color="auto"/>
            <w:bottom w:val="none" w:sz="0" w:space="0" w:color="auto"/>
            <w:right w:val="none" w:sz="0" w:space="0" w:color="auto"/>
          </w:divBdr>
          <w:divsChild>
            <w:div w:id="267350373">
              <w:marLeft w:val="0"/>
              <w:marRight w:val="0"/>
              <w:marTop w:val="0"/>
              <w:marBottom w:val="0"/>
              <w:divBdr>
                <w:top w:val="none" w:sz="0" w:space="0" w:color="auto"/>
                <w:left w:val="none" w:sz="0" w:space="0" w:color="auto"/>
                <w:bottom w:val="none" w:sz="0" w:space="0" w:color="auto"/>
                <w:right w:val="none" w:sz="0" w:space="0" w:color="auto"/>
              </w:divBdr>
              <w:divsChild>
                <w:div w:id="627126246">
                  <w:marLeft w:val="0"/>
                  <w:marRight w:val="0"/>
                  <w:marTop w:val="0"/>
                  <w:marBottom w:val="0"/>
                  <w:divBdr>
                    <w:top w:val="none" w:sz="0" w:space="0" w:color="auto"/>
                    <w:left w:val="none" w:sz="0" w:space="0" w:color="auto"/>
                    <w:bottom w:val="none" w:sz="0" w:space="0" w:color="auto"/>
                    <w:right w:val="none" w:sz="0" w:space="0" w:color="auto"/>
                  </w:divBdr>
                  <w:divsChild>
                    <w:div w:id="88128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3236845">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48738465">
      <w:bodyDiv w:val="1"/>
      <w:marLeft w:val="0"/>
      <w:marRight w:val="0"/>
      <w:marTop w:val="0"/>
      <w:marBottom w:val="0"/>
      <w:divBdr>
        <w:top w:val="none" w:sz="0" w:space="0" w:color="auto"/>
        <w:left w:val="none" w:sz="0" w:space="0" w:color="auto"/>
        <w:bottom w:val="none" w:sz="0" w:space="0" w:color="auto"/>
        <w:right w:val="none" w:sz="0" w:space="0" w:color="auto"/>
      </w:divBdr>
    </w:div>
    <w:div w:id="460539060">
      <w:bodyDiv w:val="1"/>
      <w:marLeft w:val="0"/>
      <w:marRight w:val="0"/>
      <w:marTop w:val="0"/>
      <w:marBottom w:val="0"/>
      <w:divBdr>
        <w:top w:val="none" w:sz="0" w:space="0" w:color="auto"/>
        <w:left w:val="none" w:sz="0" w:space="0" w:color="auto"/>
        <w:bottom w:val="none" w:sz="0" w:space="0" w:color="auto"/>
        <w:right w:val="none" w:sz="0" w:space="0" w:color="auto"/>
      </w:divBdr>
    </w:div>
    <w:div w:id="463503261">
      <w:bodyDiv w:val="1"/>
      <w:marLeft w:val="0"/>
      <w:marRight w:val="0"/>
      <w:marTop w:val="0"/>
      <w:marBottom w:val="0"/>
      <w:divBdr>
        <w:top w:val="none" w:sz="0" w:space="0" w:color="auto"/>
        <w:left w:val="none" w:sz="0" w:space="0" w:color="auto"/>
        <w:bottom w:val="none" w:sz="0" w:space="0" w:color="auto"/>
        <w:right w:val="none" w:sz="0" w:space="0" w:color="auto"/>
      </w:divBdr>
    </w:div>
    <w:div w:id="472479337">
      <w:bodyDiv w:val="1"/>
      <w:marLeft w:val="0"/>
      <w:marRight w:val="0"/>
      <w:marTop w:val="0"/>
      <w:marBottom w:val="0"/>
      <w:divBdr>
        <w:top w:val="none" w:sz="0" w:space="0" w:color="auto"/>
        <w:left w:val="none" w:sz="0" w:space="0" w:color="auto"/>
        <w:bottom w:val="none" w:sz="0" w:space="0" w:color="auto"/>
        <w:right w:val="none" w:sz="0" w:space="0" w:color="auto"/>
      </w:divBdr>
    </w:div>
    <w:div w:id="483742267">
      <w:bodyDiv w:val="1"/>
      <w:marLeft w:val="0"/>
      <w:marRight w:val="0"/>
      <w:marTop w:val="0"/>
      <w:marBottom w:val="0"/>
      <w:divBdr>
        <w:top w:val="none" w:sz="0" w:space="0" w:color="auto"/>
        <w:left w:val="none" w:sz="0" w:space="0" w:color="auto"/>
        <w:bottom w:val="none" w:sz="0" w:space="0" w:color="auto"/>
        <w:right w:val="none" w:sz="0" w:space="0" w:color="auto"/>
      </w:divBdr>
    </w:div>
    <w:div w:id="493303140">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11648566">
      <w:bodyDiv w:val="1"/>
      <w:marLeft w:val="0"/>
      <w:marRight w:val="0"/>
      <w:marTop w:val="0"/>
      <w:marBottom w:val="0"/>
      <w:divBdr>
        <w:top w:val="none" w:sz="0" w:space="0" w:color="auto"/>
        <w:left w:val="none" w:sz="0" w:space="0" w:color="auto"/>
        <w:bottom w:val="none" w:sz="0" w:space="0" w:color="auto"/>
        <w:right w:val="none" w:sz="0" w:space="0" w:color="auto"/>
      </w:divBdr>
    </w:div>
    <w:div w:id="518159031">
      <w:bodyDiv w:val="1"/>
      <w:marLeft w:val="0"/>
      <w:marRight w:val="0"/>
      <w:marTop w:val="0"/>
      <w:marBottom w:val="0"/>
      <w:divBdr>
        <w:top w:val="none" w:sz="0" w:space="0" w:color="auto"/>
        <w:left w:val="none" w:sz="0" w:space="0" w:color="auto"/>
        <w:bottom w:val="none" w:sz="0" w:space="0" w:color="auto"/>
        <w:right w:val="none" w:sz="0" w:space="0" w:color="auto"/>
      </w:divBdr>
    </w:div>
    <w:div w:id="520356601">
      <w:bodyDiv w:val="1"/>
      <w:marLeft w:val="0"/>
      <w:marRight w:val="0"/>
      <w:marTop w:val="0"/>
      <w:marBottom w:val="0"/>
      <w:divBdr>
        <w:top w:val="none" w:sz="0" w:space="0" w:color="auto"/>
        <w:left w:val="none" w:sz="0" w:space="0" w:color="auto"/>
        <w:bottom w:val="none" w:sz="0" w:space="0" w:color="auto"/>
        <w:right w:val="none" w:sz="0" w:space="0" w:color="auto"/>
      </w:divBdr>
    </w:div>
    <w:div w:id="527530663">
      <w:bodyDiv w:val="1"/>
      <w:marLeft w:val="0"/>
      <w:marRight w:val="0"/>
      <w:marTop w:val="0"/>
      <w:marBottom w:val="0"/>
      <w:divBdr>
        <w:top w:val="none" w:sz="0" w:space="0" w:color="auto"/>
        <w:left w:val="none" w:sz="0" w:space="0" w:color="auto"/>
        <w:bottom w:val="none" w:sz="0" w:space="0" w:color="auto"/>
        <w:right w:val="none" w:sz="0" w:space="0" w:color="auto"/>
      </w:divBdr>
    </w:div>
    <w:div w:id="535191383">
      <w:bodyDiv w:val="1"/>
      <w:marLeft w:val="0"/>
      <w:marRight w:val="0"/>
      <w:marTop w:val="0"/>
      <w:marBottom w:val="0"/>
      <w:divBdr>
        <w:top w:val="none" w:sz="0" w:space="0" w:color="auto"/>
        <w:left w:val="none" w:sz="0" w:space="0" w:color="auto"/>
        <w:bottom w:val="none" w:sz="0" w:space="0" w:color="auto"/>
        <w:right w:val="none" w:sz="0" w:space="0" w:color="auto"/>
      </w:divBdr>
    </w:div>
    <w:div w:id="537549757">
      <w:bodyDiv w:val="1"/>
      <w:marLeft w:val="0"/>
      <w:marRight w:val="0"/>
      <w:marTop w:val="0"/>
      <w:marBottom w:val="0"/>
      <w:divBdr>
        <w:top w:val="none" w:sz="0" w:space="0" w:color="auto"/>
        <w:left w:val="none" w:sz="0" w:space="0" w:color="auto"/>
        <w:bottom w:val="none" w:sz="0" w:space="0" w:color="auto"/>
        <w:right w:val="none" w:sz="0" w:space="0" w:color="auto"/>
      </w:divBdr>
      <w:divsChild>
        <w:div w:id="544564419">
          <w:marLeft w:val="0"/>
          <w:marRight w:val="0"/>
          <w:marTop w:val="120"/>
          <w:marBottom w:val="480"/>
          <w:divBdr>
            <w:top w:val="none" w:sz="0" w:space="0" w:color="auto"/>
            <w:left w:val="none" w:sz="0" w:space="0" w:color="auto"/>
            <w:bottom w:val="none" w:sz="0" w:space="0" w:color="auto"/>
            <w:right w:val="none" w:sz="0" w:space="0" w:color="auto"/>
          </w:divBdr>
          <w:divsChild>
            <w:div w:id="544487075">
              <w:marLeft w:val="0"/>
              <w:marRight w:val="0"/>
              <w:marTop w:val="0"/>
              <w:marBottom w:val="0"/>
              <w:divBdr>
                <w:top w:val="none" w:sz="0" w:space="0" w:color="auto"/>
                <w:left w:val="none" w:sz="0" w:space="0" w:color="auto"/>
                <w:bottom w:val="none" w:sz="0" w:space="0" w:color="auto"/>
                <w:right w:val="none" w:sz="0" w:space="0" w:color="auto"/>
              </w:divBdr>
              <w:divsChild>
                <w:div w:id="2023045185">
                  <w:marLeft w:val="0"/>
                  <w:marRight w:val="0"/>
                  <w:marTop w:val="0"/>
                  <w:marBottom w:val="0"/>
                  <w:divBdr>
                    <w:top w:val="none" w:sz="0" w:space="0" w:color="auto"/>
                    <w:left w:val="none" w:sz="0" w:space="0" w:color="auto"/>
                    <w:bottom w:val="none" w:sz="0" w:space="0" w:color="auto"/>
                    <w:right w:val="none" w:sz="0" w:space="0" w:color="auto"/>
                  </w:divBdr>
                  <w:divsChild>
                    <w:div w:id="1677073153">
                      <w:marLeft w:val="0"/>
                      <w:marRight w:val="0"/>
                      <w:marTop w:val="0"/>
                      <w:marBottom w:val="0"/>
                      <w:divBdr>
                        <w:top w:val="none" w:sz="0" w:space="0" w:color="auto"/>
                        <w:left w:val="none" w:sz="0" w:space="0" w:color="auto"/>
                        <w:bottom w:val="none" w:sz="0" w:space="0" w:color="auto"/>
                        <w:right w:val="none" w:sz="0" w:space="0" w:color="auto"/>
                      </w:divBdr>
                      <w:divsChild>
                        <w:div w:id="674110765">
                          <w:marLeft w:val="0"/>
                          <w:marRight w:val="0"/>
                          <w:marTop w:val="0"/>
                          <w:marBottom w:val="0"/>
                          <w:divBdr>
                            <w:top w:val="none" w:sz="0" w:space="0" w:color="auto"/>
                            <w:left w:val="none" w:sz="0" w:space="0" w:color="auto"/>
                            <w:bottom w:val="none" w:sz="0" w:space="0" w:color="auto"/>
                            <w:right w:val="none" w:sz="0" w:space="0" w:color="auto"/>
                          </w:divBdr>
                          <w:divsChild>
                            <w:div w:id="524905287">
                              <w:marLeft w:val="0"/>
                              <w:marRight w:val="0"/>
                              <w:marTop w:val="0"/>
                              <w:marBottom w:val="0"/>
                              <w:divBdr>
                                <w:top w:val="none" w:sz="0" w:space="0" w:color="auto"/>
                                <w:left w:val="none" w:sz="0" w:space="0" w:color="auto"/>
                                <w:bottom w:val="none" w:sz="0" w:space="0" w:color="auto"/>
                                <w:right w:val="none" w:sz="0" w:space="0" w:color="auto"/>
                              </w:divBdr>
                              <w:divsChild>
                                <w:div w:id="1182357334">
                                  <w:marLeft w:val="0"/>
                                  <w:marRight w:val="0"/>
                                  <w:marTop w:val="0"/>
                                  <w:marBottom w:val="0"/>
                                  <w:divBdr>
                                    <w:top w:val="none" w:sz="0" w:space="0" w:color="auto"/>
                                    <w:left w:val="none" w:sz="0" w:space="0" w:color="auto"/>
                                    <w:bottom w:val="none" w:sz="0" w:space="0" w:color="auto"/>
                                    <w:right w:val="none" w:sz="0" w:space="0" w:color="auto"/>
                                  </w:divBdr>
                                  <w:divsChild>
                                    <w:div w:id="1017005383">
                                      <w:marLeft w:val="0"/>
                                      <w:marRight w:val="0"/>
                                      <w:marTop w:val="0"/>
                                      <w:marBottom w:val="0"/>
                                      <w:divBdr>
                                        <w:top w:val="none" w:sz="0" w:space="0" w:color="auto"/>
                                        <w:left w:val="none" w:sz="0" w:space="0" w:color="auto"/>
                                        <w:bottom w:val="none" w:sz="0" w:space="0" w:color="auto"/>
                                        <w:right w:val="none" w:sz="0" w:space="0" w:color="auto"/>
                                      </w:divBdr>
                                      <w:divsChild>
                                        <w:div w:id="2124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4206142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56749039">
      <w:bodyDiv w:val="1"/>
      <w:marLeft w:val="0"/>
      <w:marRight w:val="0"/>
      <w:marTop w:val="0"/>
      <w:marBottom w:val="0"/>
      <w:divBdr>
        <w:top w:val="none" w:sz="0" w:space="0" w:color="auto"/>
        <w:left w:val="none" w:sz="0" w:space="0" w:color="auto"/>
        <w:bottom w:val="none" w:sz="0" w:space="0" w:color="auto"/>
        <w:right w:val="none" w:sz="0" w:space="0" w:color="auto"/>
      </w:divBdr>
    </w:div>
    <w:div w:id="568200238">
      <w:bodyDiv w:val="1"/>
      <w:marLeft w:val="0"/>
      <w:marRight w:val="0"/>
      <w:marTop w:val="0"/>
      <w:marBottom w:val="0"/>
      <w:divBdr>
        <w:top w:val="none" w:sz="0" w:space="0" w:color="auto"/>
        <w:left w:val="none" w:sz="0" w:space="0" w:color="auto"/>
        <w:bottom w:val="none" w:sz="0" w:space="0" w:color="auto"/>
        <w:right w:val="none" w:sz="0" w:space="0" w:color="auto"/>
      </w:divBdr>
    </w:div>
    <w:div w:id="571356708">
      <w:bodyDiv w:val="1"/>
      <w:marLeft w:val="0"/>
      <w:marRight w:val="0"/>
      <w:marTop w:val="0"/>
      <w:marBottom w:val="0"/>
      <w:divBdr>
        <w:top w:val="none" w:sz="0" w:space="0" w:color="auto"/>
        <w:left w:val="none" w:sz="0" w:space="0" w:color="auto"/>
        <w:bottom w:val="none" w:sz="0" w:space="0" w:color="auto"/>
        <w:right w:val="none" w:sz="0" w:space="0" w:color="auto"/>
      </w:divBdr>
    </w:div>
    <w:div w:id="596253166">
      <w:bodyDiv w:val="1"/>
      <w:marLeft w:val="0"/>
      <w:marRight w:val="0"/>
      <w:marTop w:val="0"/>
      <w:marBottom w:val="0"/>
      <w:divBdr>
        <w:top w:val="none" w:sz="0" w:space="0" w:color="auto"/>
        <w:left w:val="none" w:sz="0" w:space="0" w:color="auto"/>
        <w:bottom w:val="none" w:sz="0" w:space="0" w:color="auto"/>
        <w:right w:val="none" w:sz="0" w:space="0" w:color="auto"/>
      </w:divBdr>
    </w:div>
    <w:div w:id="608508771">
      <w:bodyDiv w:val="1"/>
      <w:marLeft w:val="0"/>
      <w:marRight w:val="0"/>
      <w:marTop w:val="0"/>
      <w:marBottom w:val="0"/>
      <w:divBdr>
        <w:top w:val="none" w:sz="0" w:space="0" w:color="auto"/>
        <w:left w:val="none" w:sz="0" w:space="0" w:color="auto"/>
        <w:bottom w:val="none" w:sz="0" w:space="0" w:color="auto"/>
        <w:right w:val="none" w:sz="0" w:space="0" w:color="auto"/>
      </w:divBdr>
    </w:div>
    <w:div w:id="616107091">
      <w:bodyDiv w:val="1"/>
      <w:marLeft w:val="0"/>
      <w:marRight w:val="0"/>
      <w:marTop w:val="0"/>
      <w:marBottom w:val="0"/>
      <w:divBdr>
        <w:top w:val="none" w:sz="0" w:space="0" w:color="auto"/>
        <w:left w:val="none" w:sz="0" w:space="0" w:color="auto"/>
        <w:bottom w:val="none" w:sz="0" w:space="0" w:color="auto"/>
        <w:right w:val="none" w:sz="0" w:space="0" w:color="auto"/>
      </w:divBdr>
    </w:div>
    <w:div w:id="618953338">
      <w:bodyDiv w:val="1"/>
      <w:marLeft w:val="0"/>
      <w:marRight w:val="0"/>
      <w:marTop w:val="0"/>
      <w:marBottom w:val="0"/>
      <w:divBdr>
        <w:top w:val="none" w:sz="0" w:space="0" w:color="auto"/>
        <w:left w:val="none" w:sz="0" w:space="0" w:color="auto"/>
        <w:bottom w:val="none" w:sz="0" w:space="0" w:color="auto"/>
        <w:right w:val="none" w:sz="0" w:space="0" w:color="auto"/>
      </w:divBdr>
      <w:divsChild>
        <w:div w:id="1016151948">
          <w:marLeft w:val="0"/>
          <w:marRight w:val="0"/>
          <w:marTop w:val="120"/>
          <w:marBottom w:val="480"/>
          <w:divBdr>
            <w:top w:val="none" w:sz="0" w:space="0" w:color="auto"/>
            <w:left w:val="none" w:sz="0" w:space="0" w:color="auto"/>
            <w:bottom w:val="none" w:sz="0" w:space="0" w:color="auto"/>
            <w:right w:val="none" w:sz="0" w:space="0" w:color="auto"/>
          </w:divBdr>
          <w:divsChild>
            <w:div w:id="284164511">
              <w:marLeft w:val="0"/>
              <w:marRight w:val="0"/>
              <w:marTop w:val="0"/>
              <w:marBottom w:val="0"/>
              <w:divBdr>
                <w:top w:val="none" w:sz="0" w:space="0" w:color="auto"/>
                <w:left w:val="none" w:sz="0" w:space="0" w:color="auto"/>
                <w:bottom w:val="none" w:sz="0" w:space="0" w:color="auto"/>
                <w:right w:val="none" w:sz="0" w:space="0" w:color="auto"/>
              </w:divBdr>
              <w:divsChild>
                <w:div w:id="1504394758">
                  <w:marLeft w:val="0"/>
                  <w:marRight w:val="0"/>
                  <w:marTop w:val="0"/>
                  <w:marBottom w:val="0"/>
                  <w:divBdr>
                    <w:top w:val="none" w:sz="0" w:space="0" w:color="auto"/>
                    <w:left w:val="none" w:sz="0" w:space="0" w:color="auto"/>
                    <w:bottom w:val="none" w:sz="0" w:space="0" w:color="auto"/>
                    <w:right w:val="none" w:sz="0" w:space="0" w:color="auto"/>
                  </w:divBdr>
                  <w:divsChild>
                    <w:div w:id="174928395">
                      <w:marLeft w:val="0"/>
                      <w:marRight w:val="0"/>
                      <w:marTop w:val="0"/>
                      <w:marBottom w:val="0"/>
                      <w:divBdr>
                        <w:top w:val="none" w:sz="0" w:space="0" w:color="auto"/>
                        <w:left w:val="none" w:sz="0" w:space="0" w:color="auto"/>
                        <w:bottom w:val="none" w:sz="0" w:space="0" w:color="auto"/>
                        <w:right w:val="none" w:sz="0" w:space="0" w:color="auto"/>
                      </w:divBdr>
                      <w:divsChild>
                        <w:div w:id="1775976399">
                          <w:marLeft w:val="0"/>
                          <w:marRight w:val="0"/>
                          <w:marTop w:val="0"/>
                          <w:marBottom w:val="0"/>
                          <w:divBdr>
                            <w:top w:val="none" w:sz="0" w:space="0" w:color="auto"/>
                            <w:left w:val="none" w:sz="0" w:space="0" w:color="auto"/>
                            <w:bottom w:val="none" w:sz="0" w:space="0" w:color="auto"/>
                            <w:right w:val="none" w:sz="0" w:space="0" w:color="auto"/>
                          </w:divBdr>
                          <w:divsChild>
                            <w:div w:id="2132236504">
                              <w:marLeft w:val="0"/>
                              <w:marRight w:val="0"/>
                              <w:marTop w:val="0"/>
                              <w:marBottom w:val="0"/>
                              <w:divBdr>
                                <w:top w:val="none" w:sz="0" w:space="0" w:color="auto"/>
                                <w:left w:val="none" w:sz="0" w:space="0" w:color="auto"/>
                                <w:bottom w:val="none" w:sz="0" w:space="0" w:color="auto"/>
                                <w:right w:val="none" w:sz="0" w:space="0" w:color="auto"/>
                              </w:divBdr>
                              <w:divsChild>
                                <w:div w:id="340011451">
                                  <w:marLeft w:val="0"/>
                                  <w:marRight w:val="0"/>
                                  <w:marTop w:val="0"/>
                                  <w:marBottom w:val="0"/>
                                  <w:divBdr>
                                    <w:top w:val="none" w:sz="0" w:space="0" w:color="auto"/>
                                    <w:left w:val="none" w:sz="0" w:space="0" w:color="auto"/>
                                    <w:bottom w:val="none" w:sz="0" w:space="0" w:color="auto"/>
                                    <w:right w:val="none" w:sz="0" w:space="0" w:color="auto"/>
                                  </w:divBdr>
                                  <w:divsChild>
                                    <w:div w:id="1239710819">
                                      <w:marLeft w:val="0"/>
                                      <w:marRight w:val="0"/>
                                      <w:marTop w:val="0"/>
                                      <w:marBottom w:val="0"/>
                                      <w:divBdr>
                                        <w:top w:val="none" w:sz="0" w:space="0" w:color="auto"/>
                                        <w:left w:val="none" w:sz="0" w:space="0" w:color="auto"/>
                                        <w:bottom w:val="none" w:sz="0" w:space="0" w:color="auto"/>
                                        <w:right w:val="none" w:sz="0" w:space="0" w:color="auto"/>
                                      </w:divBdr>
                                      <w:divsChild>
                                        <w:div w:id="19805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2611554">
      <w:bodyDiv w:val="1"/>
      <w:marLeft w:val="0"/>
      <w:marRight w:val="0"/>
      <w:marTop w:val="0"/>
      <w:marBottom w:val="0"/>
      <w:divBdr>
        <w:top w:val="none" w:sz="0" w:space="0" w:color="auto"/>
        <w:left w:val="none" w:sz="0" w:space="0" w:color="auto"/>
        <w:bottom w:val="none" w:sz="0" w:space="0" w:color="auto"/>
        <w:right w:val="none" w:sz="0" w:space="0" w:color="auto"/>
      </w:divBdr>
    </w:div>
    <w:div w:id="625544371">
      <w:bodyDiv w:val="1"/>
      <w:marLeft w:val="0"/>
      <w:marRight w:val="0"/>
      <w:marTop w:val="0"/>
      <w:marBottom w:val="0"/>
      <w:divBdr>
        <w:top w:val="none" w:sz="0" w:space="0" w:color="auto"/>
        <w:left w:val="none" w:sz="0" w:space="0" w:color="auto"/>
        <w:bottom w:val="none" w:sz="0" w:space="0" w:color="auto"/>
        <w:right w:val="none" w:sz="0" w:space="0" w:color="auto"/>
      </w:divBdr>
    </w:div>
    <w:div w:id="625700046">
      <w:bodyDiv w:val="1"/>
      <w:marLeft w:val="0"/>
      <w:marRight w:val="0"/>
      <w:marTop w:val="0"/>
      <w:marBottom w:val="0"/>
      <w:divBdr>
        <w:top w:val="none" w:sz="0" w:space="0" w:color="auto"/>
        <w:left w:val="none" w:sz="0" w:space="0" w:color="auto"/>
        <w:bottom w:val="none" w:sz="0" w:space="0" w:color="auto"/>
        <w:right w:val="none" w:sz="0" w:space="0" w:color="auto"/>
      </w:divBdr>
      <w:divsChild>
        <w:div w:id="1565487620">
          <w:marLeft w:val="0"/>
          <w:marRight w:val="0"/>
          <w:marTop w:val="0"/>
          <w:marBottom w:val="0"/>
          <w:divBdr>
            <w:top w:val="none" w:sz="0" w:space="0" w:color="auto"/>
            <w:left w:val="none" w:sz="0" w:space="0" w:color="auto"/>
            <w:bottom w:val="none" w:sz="0" w:space="0" w:color="auto"/>
            <w:right w:val="none" w:sz="0" w:space="0" w:color="auto"/>
          </w:divBdr>
          <w:divsChild>
            <w:div w:id="941766452">
              <w:marLeft w:val="0"/>
              <w:marRight w:val="0"/>
              <w:marTop w:val="0"/>
              <w:marBottom w:val="0"/>
              <w:divBdr>
                <w:top w:val="none" w:sz="0" w:space="0" w:color="auto"/>
                <w:left w:val="none" w:sz="0" w:space="0" w:color="auto"/>
                <w:bottom w:val="none" w:sz="0" w:space="0" w:color="auto"/>
                <w:right w:val="none" w:sz="0" w:space="0" w:color="auto"/>
              </w:divBdr>
              <w:divsChild>
                <w:div w:id="799686732">
                  <w:marLeft w:val="0"/>
                  <w:marRight w:val="0"/>
                  <w:marTop w:val="0"/>
                  <w:marBottom w:val="0"/>
                  <w:divBdr>
                    <w:top w:val="none" w:sz="0" w:space="0" w:color="auto"/>
                    <w:left w:val="none" w:sz="0" w:space="0" w:color="auto"/>
                    <w:bottom w:val="none" w:sz="0" w:space="0" w:color="auto"/>
                    <w:right w:val="none" w:sz="0" w:space="0" w:color="auto"/>
                  </w:divBdr>
                  <w:divsChild>
                    <w:div w:id="172871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051956">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654651570">
      <w:bodyDiv w:val="1"/>
      <w:marLeft w:val="0"/>
      <w:marRight w:val="0"/>
      <w:marTop w:val="0"/>
      <w:marBottom w:val="0"/>
      <w:divBdr>
        <w:top w:val="none" w:sz="0" w:space="0" w:color="auto"/>
        <w:left w:val="none" w:sz="0" w:space="0" w:color="auto"/>
        <w:bottom w:val="none" w:sz="0" w:space="0" w:color="auto"/>
        <w:right w:val="none" w:sz="0" w:space="0" w:color="auto"/>
      </w:divBdr>
    </w:div>
    <w:div w:id="690910610">
      <w:bodyDiv w:val="1"/>
      <w:marLeft w:val="0"/>
      <w:marRight w:val="0"/>
      <w:marTop w:val="0"/>
      <w:marBottom w:val="0"/>
      <w:divBdr>
        <w:top w:val="none" w:sz="0" w:space="0" w:color="auto"/>
        <w:left w:val="none" w:sz="0" w:space="0" w:color="auto"/>
        <w:bottom w:val="none" w:sz="0" w:space="0" w:color="auto"/>
        <w:right w:val="none" w:sz="0" w:space="0" w:color="auto"/>
      </w:divBdr>
    </w:div>
    <w:div w:id="691803396">
      <w:bodyDiv w:val="1"/>
      <w:marLeft w:val="0"/>
      <w:marRight w:val="0"/>
      <w:marTop w:val="0"/>
      <w:marBottom w:val="0"/>
      <w:divBdr>
        <w:top w:val="none" w:sz="0" w:space="0" w:color="auto"/>
        <w:left w:val="none" w:sz="0" w:space="0" w:color="auto"/>
        <w:bottom w:val="none" w:sz="0" w:space="0" w:color="auto"/>
        <w:right w:val="none" w:sz="0" w:space="0" w:color="auto"/>
      </w:divBdr>
    </w:div>
    <w:div w:id="715472644">
      <w:bodyDiv w:val="1"/>
      <w:marLeft w:val="0"/>
      <w:marRight w:val="0"/>
      <w:marTop w:val="0"/>
      <w:marBottom w:val="0"/>
      <w:divBdr>
        <w:top w:val="none" w:sz="0" w:space="0" w:color="auto"/>
        <w:left w:val="none" w:sz="0" w:space="0" w:color="auto"/>
        <w:bottom w:val="none" w:sz="0" w:space="0" w:color="auto"/>
        <w:right w:val="none" w:sz="0" w:space="0" w:color="auto"/>
      </w:divBdr>
    </w:div>
    <w:div w:id="715666126">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748815672">
      <w:bodyDiv w:val="1"/>
      <w:marLeft w:val="0"/>
      <w:marRight w:val="0"/>
      <w:marTop w:val="0"/>
      <w:marBottom w:val="0"/>
      <w:divBdr>
        <w:top w:val="none" w:sz="0" w:space="0" w:color="auto"/>
        <w:left w:val="none" w:sz="0" w:space="0" w:color="auto"/>
        <w:bottom w:val="none" w:sz="0" w:space="0" w:color="auto"/>
        <w:right w:val="none" w:sz="0" w:space="0" w:color="auto"/>
      </w:divBdr>
    </w:div>
    <w:div w:id="751660313">
      <w:bodyDiv w:val="1"/>
      <w:marLeft w:val="0"/>
      <w:marRight w:val="0"/>
      <w:marTop w:val="0"/>
      <w:marBottom w:val="0"/>
      <w:divBdr>
        <w:top w:val="none" w:sz="0" w:space="0" w:color="auto"/>
        <w:left w:val="none" w:sz="0" w:space="0" w:color="auto"/>
        <w:bottom w:val="none" w:sz="0" w:space="0" w:color="auto"/>
        <w:right w:val="none" w:sz="0" w:space="0" w:color="auto"/>
      </w:divBdr>
    </w:div>
    <w:div w:id="756445122">
      <w:bodyDiv w:val="1"/>
      <w:marLeft w:val="0"/>
      <w:marRight w:val="0"/>
      <w:marTop w:val="0"/>
      <w:marBottom w:val="0"/>
      <w:divBdr>
        <w:top w:val="none" w:sz="0" w:space="0" w:color="auto"/>
        <w:left w:val="none" w:sz="0" w:space="0" w:color="auto"/>
        <w:bottom w:val="none" w:sz="0" w:space="0" w:color="auto"/>
        <w:right w:val="none" w:sz="0" w:space="0" w:color="auto"/>
      </w:divBdr>
    </w:div>
    <w:div w:id="773211982">
      <w:bodyDiv w:val="1"/>
      <w:marLeft w:val="0"/>
      <w:marRight w:val="0"/>
      <w:marTop w:val="0"/>
      <w:marBottom w:val="0"/>
      <w:divBdr>
        <w:top w:val="none" w:sz="0" w:space="0" w:color="auto"/>
        <w:left w:val="none" w:sz="0" w:space="0" w:color="auto"/>
        <w:bottom w:val="none" w:sz="0" w:space="0" w:color="auto"/>
        <w:right w:val="none" w:sz="0" w:space="0" w:color="auto"/>
      </w:divBdr>
    </w:div>
    <w:div w:id="790199194">
      <w:bodyDiv w:val="1"/>
      <w:marLeft w:val="0"/>
      <w:marRight w:val="0"/>
      <w:marTop w:val="0"/>
      <w:marBottom w:val="0"/>
      <w:divBdr>
        <w:top w:val="none" w:sz="0" w:space="0" w:color="auto"/>
        <w:left w:val="none" w:sz="0" w:space="0" w:color="auto"/>
        <w:bottom w:val="none" w:sz="0" w:space="0" w:color="auto"/>
        <w:right w:val="none" w:sz="0" w:space="0" w:color="auto"/>
      </w:divBdr>
    </w:div>
    <w:div w:id="795106768">
      <w:bodyDiv w:val="1"/>
      <w:marLeft w:val="0"/>
      <w:marRight w:val="0"/>
      <w:marTop w:val="0"/>
      <w:marBottom w:val="0"/>
      <w:divBdr>
        <w:top w:val="none" w:sz="0" w:space="0" w:color="auto"/>
        <w:left w:val="none" w:sz="0" w:space="0" w:color="auto"/>
        <w:bottom w:val="none" w:sz="0" w:space="0" w:color="auto"/>
        <w:right w:val="none" w:sz="0" w:space="0" w:color="auto"/>
      </w:divBdr>
      <w:divsChild>
        <w:div w:id="1039432687">
          <w:marLeft w:val="0"/>
          <w:marRight w:val="0"/>
          <w:marTop w:val="0"/>
          <w:marBottom w:val="0"/>
          <w:divBdr>
            <w:top w:val="none" w:sz="0" w:space="0" w:color="auto"/>
            <w:left w:val="none" w:sz="0" w:space="0" w:color="auto"/>
            <w:bottom w:val="none" w:sz="0" w:space="0" w:color="auto"/>
            <w:right w:val="none" w:sz="0" w:space="0" w:color="auto"/>
          </w:divBdr>
          <w:divsChild>
            <w:div w:id="1130436031">
              <w:marLeft w:val="0"/>
              <w:marRight w:val="0"/>
              <w:marTop w:val="0"/>
              <w:marBottom w:val="0"/>
              <w:divBdr>
                <w:top w:val="none" w:sz="0" w:space="0" w:color="auto"/>
                <w:left w:val="none" w:sz="0" w:space="0" w:color="auto"/>
                <w:bottom w:val="none" w:sz="0" w:space="0" w:color="auto"/>
                <w:right w:val="none" w:sz="0" w:space="0" w:color="auto"/>
              </w:divBdr>
              <w:divsChild>
                <w:div w:id="1126385924">
                  <w:marLeft w:val="0"/>
                  <w:marRight w:val="0"/>
                  <w:marTop w:val="0"/>
                  <w:marBottom w:val="0"/>
                  <w:divBdr>
                    <w:top w:val="none" w:sz="0" w:space="0" w:color="auto"/>
                    <w:left w:val="none" w:sz="0" w:space="0" w:color="auto"/>
                    <w:bottom w:val="none" w:sz="0" w:space="0" w:color="auto"/>
                    <w:right w:val="none" w:sz="0" w:space="0" w:color="auto"/>
                  </w:divBdr>
                  <w:divsChild>
                    <w:div w:id="13926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31137471">
      <w:bodyDiv w:val="1"/>
      <w:marLeft w:val="0"/>
      <w:marRight w:val="0"/>
      <w:marTop w:val="0"/>
      <w:marBottom w:val="0"/>
      <w:divBdr>
        <w:top w:val="none" w:sz="0" w:space="0" w:color="auto"/>
        <w:left w:val="none" w:sz="0" w:space="0" w:color="auto"/>
        <w:bottom w:val="none" w:sz="0" w:space="0" w:color="auto"/>
        <w:right w:val="none" w:sz="0" w:space="0" w:color="auto"/>
      </w:divBdr>
    </w:div>
    <w:div w:id="831994148">
      <w:bodyDiv w:val="1"/>
      <w:marLeft w:val="0"/>
      <w:marRight w:val="0"/>
      <w:marTop w:val="0"/>
      <w:marBottom w:val="0"/>
      <w:divBdr>
        <w:top w:val="none" w:sz="0" w:space="0" w:color="auto"/>
        <w:left w:val="none" w:sz="0" w:space="0" w:color="auto"/>
        <w:bottom w:val="none" w:sz="0" w:space="0" w:color="auto"/>
        <w:right w:val="none" w:sz="0" w:space="0" w:color="auto"/>
      </w:divBdr>
    </w:div>
    <w:div w:id="847066333">
      <w:bodyDiv w:val="1"/>
      <w:marLeft w:val="0"/>
      <w:marRight w:val="0"/>
      <w:marTop w:val="0"/>
      <w:marBottom w:val="0"/>
      <w:divBdr>
        <w:top w:val="none" w:sz="0" w:space="0" w:color="auto"/>
        <w:left w:val="none" w:sz="0" w:space="0" w:color="auto"/>
        <w:bottom w:val="none" w:sz="0" w:space="0" w:color="auto"/>
        <w:right w:val="none" w:sz="0" w:space="0" w:color="auto"/>
      </w:divBdr>
      <w:divsChild>
        <w:div w:id="107817771">
          <w:marLeft w:val="0"/>
          <w:marRight w:val="0"/>
          <w:marTop w:val="0"/>
          <w:marBottom w:val="0"/>
          <w:divBdr>
            <w:top w:val="none" w:sz="0" w:space="0" w:color="auto"/>
            <w:left w:val="none" w:sz="0" w:space="0" w:color="auto"/>
            <w:bottom w:val="none" w:sz="0" w:space="0" w:color="auto"/>
            <w:right w:val="none" w:sz="0" w:space="0" w:color="auto"/>
          </w:divBdr>
        </w:div>
        <w:div w:id="1337197642">
          <w:marLeft w:val="0"/>
          <w:marRight w:val="0"/>
          <w:marTop w:val="0"/>
          <w:marBottom w:val="0"/>
          <w:divBdr>
            <w:top w:val="none" w:sz="0" w:space="0" w:color="auto"/>
            <w:left w:val="none" w:sz="0" w:space="0" w:color="auto"/>
            <w:bottom w:val="none" w:sz="0" w:space="0" w:color="auto"/>
            <w:right w:val="none" w:sz="0" w:space="0" w:color="auto"/>
          </w:divBdr>
        </w:div>
        <w:div w:id="2086755470">
          <w:marLeft w:val="0"/>
          <w:marRight w:val="0"/>
          <w:marTop w:val="0"/>
          <w:marBottom w:val="0"/>
          <w:divBdr>
            <w:top w:val="none" w:sz="0" w:space="0" w:color="auto"/>
            <w:left w:val="none" w:sz="0" w:space="0" w:color="auto"/>
            <w:bottom w:val="none" w:sz="0" w:space="0" w:color="auto"/>
            <w:right w:val="none" w:sz="0" w:space="0" w:color="auto"/>
          </w:divBdr>
        </w:div>
      </w:divsChild>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53153804">
      <w:bodyDiv w:val="1"/>
      <w:marLeft w:val="0"/>
      <w:marRight w:val="0"/>
      <w:marTop w:val="0"/>
      <w:marBottom w:val="0"/>
      <w:divBdr>
        <w:top w:val="none" w:sz="0" w:space="0" w:color="auto"/>
        <w:left w:val="none" w:sz="0" w:space="0" w:color="auto"/>
        <w:bottom w:val="none" w:sz="0" w:space="0" w:color="auto"/>
        <w:right w:val="none" w:sz="0" w:space="0" w:color="auto"/>
      </w:divBdr>
      <w:divsChild>
        <w:div w:id="249973957">
          <w:marLeft w:val="0"/>
          <w:marRight w:val="0"/>
          <w:marTop w:val="0"/>
          <w:marBottom w:val="0"/>
          <w:divBdr>
            <w:top w:val="none" w:sz="0" w:space="0" w:color="auto"/>
            <w:left w:val="none" w:sz="0" w:space="0" w:color="auto"/>
            <w:bottom w:val="none" w:sz="0" w:space="0" w:color="auto"/>
            <w:right w:val="none" w:sz="0" w:space="0" w:color="auto"/>
          </w:divBdr>
          <w:divsChild>
            <w:div w:id="503790613">
              <w:marLeft w:val="0"/>
              <w:marRight w:val="0"/>
              <w:marTop w:val="0"/>
              <w:marBottom w:val="0"/>
              <w:divBdr>
                <w:top w:val="none" w:sz="0" w:space="0" w:color="auto"/>
                <w:left w:val="none" w:sz="0" w:space="0" w:color="auto"/>
                <w:bottom w:val="none" w:sz="0" w:space="0" w:color="auto"/>
                <w:right w:val="none" w:sz="0" w:space="0" w:color="auto"/>
              </w:divBdr>
              <w:divsChild>
                <w:div w:id="111169836">
                  <w:marLeft w:val="0"/>
                  <w:marRight w:val="0"/>
                  <w:marTop w:val="0"/>
                  <w:marBottom w:val="0"/>
                  <w:divBdr>
                    <w:top w:val="none" w:sz="0" w:space="0" w:color="auto"/>
                    <w:left w:val="none" w:sz="0" w:space="0" w:color="auto"/>
                    <w:bottom w:val="none" w:sz="0" w:space="0" w:color="auto"/>
                    <w:right w:val="none" w:sz="0" w:space="0" w:color="auto"/>
                  </w:divBdr>
                  <w:divsChild>
                    <w:div w:id="594747401">
                      <w:marLeft w:val="0"/>
                      <w:marRight w:val="0"/>
                      <w:marTop w:val="0"/>
                      <w:marBottom w:val="0"/>
                      <w:divBdr>
                        <w:top w:val="none" w:sz="0" w:space="0" w:color="auto"/>
                        <w:left w:val="none" w:sz="0" w:space="0" w:color="auto"/>
                        <w:bottom w:val="none" w:sz="0" w:space="0" w:color="auto"/>
                        <w:right w:val="none" w:sz="0" w:space="0" w:color="auto"/>
                      </w:divBdr>
                      <w:divsChild>
                        <w:div w:id="30782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9221515">
      <w:bodyDiv w:val="1"/>
      <w:marLeft w:val="0"/>
      <w:marRight w:val="0"/>
      <w:marTop w:val="0"/>
      <w:marBottom w:val="0"/>
      <w:divBdr>
        <w:top w:val="none" w:sz="0" w:space="0" w:color="auto"/>
        <w:left w:val="none" w:sz="0" w:space="0" w:color="auto"/>
        <w:bottom w:val="none" w:sz="0" w:space="0" w:color="auto"/>
        <w:right w:val="none" w:sz="0" w:space="0" w:color="auto"/>
      </w:divBdr>
    </w:div>
    <w:div w:id="872697261">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892934475">
      <w:bodyDiv w:val="1"/>
      <w:marLeft w:val="0"/>
      <w:marRight w:val="0"/>
      <w:marTop w:val="0"/>
      <w:marBottom w:val="0"/>
      <w:divBdr>
        <w:top w:val="none" w:sz="0" w:space="0" w:color="auto"/>
        <w:left w:val="none" w:sz="0" w:space="0" w:color="auto"/>
        <w:bottom w:val="none" w:sz="0" w:space="0" w:color="auto"/>
        <w:right w:val="none" w:sz="0" w:space="0" w:color="auto"/>
      </w:divBdr>
      <w:divsChild>
        <w:div w:id="1154761120">
          <w:marLeft w:val="0"/>
          <w:marRight w:val="0"/>
          <w:marTop w:val="0"/>
          <w:marBottom w:val="0"/>
          <w:divBdr>
            <w:top w:val="none" w:sz="0" w:space="0" w:color="auto"/>
            <w:left w:val="none" w:sz="0" w:space="0" w:color="auto"/>
            <w:bottom w:val="none" w:sz="0" w:space="0" w:color="auto"/>
            <w:right w:val="none" w:sz="0" w:space="0" w:color="auto"/>
          </w:divBdr>
        </w:div>
      </w:divsChild>
    </w:div>
    <w:div w:id="901057780">
      <w:bodyDiv w:val="1"/>
      <w:marLeft w:val="0"/>
      <w:marRight w:val="0"/>
      <w:marTop w:val="0"/>
      <w:marBottom w:val="0"/>
      <w:divBdr>
        <w:top w:val="none" w:sz="0" w:space="0" w:color="auto"/>
        <w:left w:val="none" w:sz="0" w:space="0" w:color="auto"/>
        <w:bottom w:val="none" w:sz="0" w:space="0" w:color="auto"/>
        <w:right w:val="none" w:sz="0" w:space="0" w:color="auto"/>
      </w:divBdr>
    </w:div>
    <w:div w:id="906574522">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22952054">
      <w:bodyDiv w:val="1"/>
      <w:marLeft w:val="0"/>
      <w:marRight w:val="0"/>
      <w:marTop w:val="0"/>
      <w:marBottom w:val="0"/>
      <w:divBdr>
        <w:top w:val="none" w:sz="0" w:space="0" w:color="auto"/>
        <w:left w:val="none" w:sz="0" w:space="0" w:color="auto"/>
        <w:bottom w:val="none" w:sz="0" w:space="0" w:color="auto"/>
        <w:right w:val="none" w:sz="0" w:space="0" w:color="auto"/>
      </w:divBdr>
    </w:div>
    <w:div w:id="938028236">
      <w:bodyDiv w:val="1"/>
      <w:marLeft w:val="0"/>
      <w:marRight w:val="0"/>
      <w:marTop w:val="0"/>
      <w:marBottom w:val="0"/>
      <w:divBdr>
        <w:top w:val="none" w:sz="0" w:space="0" w:color="auto"/>
        <w:left w:val="none" w:sz="0" w:space="0" w:color="auto"/>
        <w:bottom w:val="none" w:sz="0" w:space="0" w:color="auto"/>
        <w:right w:val="none" w:sz="0" w:space="0" w:color="auto"/>
      </w:divBdr>
      <w:divsChild>
        <w:div w:id="1139107475">
          <w:marLeft w:val="0"/>
          <w:marRight w:val="0"/>
          <w:marTop w:val="0"/>
          <w:marBottom w:val="0"/>
          <w:divBdr>
            <w:top w:val="none" w:sz="0" w:space="0" w:color="auto"/>
            <w:left w:val="none" w:sz="0" w:space="0" w:color="auto"/>
            <w:bottom w:val="none" w:sz="0" w:space="0" w:color="auto"/>
            <w:right w:val="none" w:sz="0" w:space="0" w:color="auto"/>
          </w:divBdr>
          <w:divsChild>
            <w:div w:id="723020175">
              <w:marLeft w:val="0"/>
              <w:marRight w:val="0"/>
              <w:marTop w:val="0"/>
              <w:marBottom w:val="0"/>
              <w:divBdr>
                <w:top w:val="none" w:sz="0" w:space="0" w:color="auto"/>
                <w:left w:val="none" w:sz="0" w:space="0" w:color="auto"/>
                <w:bottom w:val="none" w:sz="0" w:space="0" w:color="auto"/>
                <w:right w:val="none" w:sz="0" w:space="0" w:color="auto"/>
              </w:divBdr>
              <w:divsChild>
                <w:div w:id="1688173071">
                  <w:marLeft w:val="0"/>
                  <w:marRight w:val="0"/>
                  <w:marTop w:val="0"/>
                  <w:marBottom w:val="0"/>
                  <w:divBdr>
                    <w:top w:val="none" w:sz="0" w:space="0" w:color="auto"/>
                    <w:left w:val="none" w:sz="0" w:space="0" w:color="auto"/>
                    <w:bottom w:val="none" w:sz="0" w:space="0" w:color="auto"/>
                    <w:right w:val="none" w:sz="0" w:space="0" w:color="auto"/>
                  </w:divBdr>
                  <w:divsChild>
                    <w:div w:id="170917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56183680">
      <w:bodyDiv w:val="1"/>
      <w:marLeft w:val="0"/>
      <w:marRight w:val="0"/>
      <w:marTop w:val="0"/>
      <w:marBottom w:val="0"/>
      <w:divBdr>
        <w:top w:val="none" w:sz="0" w:space="0" w:color="auto"/>
        <w:left w:val="none" w:sz="0" w:space="0" w:color="auto"/>
        <w:bottom w:val="none" w:sz="0" w:space="0" w:color="auto"/>
        <w:right w:val="none" w:sz="0" w:space="0" w:color="auto"/>
      </w:divBdr>
    </w:div>
    <w:div w:id="962879992">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988170426">
      <w:bodyDiv w:val="1"/>
      <w:marLeft w:val="0"/>
      <w:marRight w:val="0"/>
      <w:marTop w:val="0"/>
      <w:marBottom w:val="0"/>
      <w:divBdr>
        <w:top w:val="none" w:sz="0" w:space="0" w:color="auto"/>
        <w:left w:val="none" w:sz="0" w:space="0" w:color="auto"/>
        <w:bottom w:val="none" w:sz="0" w:space="0" w:color="auto"/>
        <w:right w:val="none" w:sz="0" w:space="0" w:color="auto"/>
      </w:divBdr>
    </w:div>
    <w:div w:id="990451305">
      <w:bodyDiv w:val="1"/>
      <w:marLeft w:val="0"/>
      <w:marRight w:val="0"/>
      <w:marTop w:val="0"/>
      <w:marBottom w:val="0"/>
      <w:divBdr>
        <w:top w:val="none" w:sz="0" w:space="0" w:color="auto"/>
        <w:left w:val="none" w:sz="0" w:space="0" w:color="auto"/>
        <w:bottom w:val="none" w:sz="0" w:space="0" w:color="auto"/>
        <w:right w:val="none" w:sz="0" w:space="0" w:color="auto"/>
      </w:divBdr>
    </w:div>
    <w:div w:id="997339730">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23826370">
      <w:bodyDiv w:val="1"/>
      <w:marLeft w:val="0"/>
      <w:marRight w:val="0"/>
      <w:marTop w:val="0"/>
      <w:marBottom w:val="0"/>
      <w:divBdr>
        <w:top w:val="none" w:sz="0" w:space="0" w:color="auto"/>
        <w:left w:val="none" w:sz="0" w:space="0" w:color="auto"/>
        <w:bottom w:val="none" w:sz="0" w:space="0" w:color="auto"/>
        <w:right w:val="none" w:sz="0" w:space="0" w:color="auto"/>
      </w:divBdr>
    </w:div>
    <w:div w:id="1027832512">
      <w:bodyDiv w:val="1"/>
      <w:marLeft w:val="0"/>
      <w:marRight w:val="0"/>
      <w:marTop w:val="0"/>
      <w:marBottom w:val="0"/>
      <w:divBdr>
        <w:top w:val="none" w:sz="0" w:space="0" w:color="auto"/>
        <w:left w:val="none" w:sz="0" w:space="0" w:color="auto"/>
        <w:bottom w:val="none" w:sz="0" w:space="0" w:color="auto"/>
        <w:right w:val="none" w:sz="0" w:space="0" w:color="auto"/>
      </w:divBdr>
    </w:div>
    <w:div w:id="1033263765">
      <w:bodyDiv w:val="1"/>
      <w:marLeft w:val="0"/>
      <w:marRight w:val="0"/>
      <w:marTop w:val="0"/>
      <w:marBottom w:val="0"/>
      <w:divBdr>
        <w:top w:val="none" w:sz="0" w:space="0" w:color="auto"/>
        <w:left w:val="none" w:sz="0" w:space="0" w:color="auto"/>
        <w:bottom w:val="none" w:sz="0" w:space="0" w:color="auto"/>
        <w:right w:val="none" w:sz="0" w:space="0" w:color="auto"/>
      </w:divBdr>
    </w:div>
    <w:div w:id="1036151068">
      <w:bodyDiv w:val="1"/>
      <w:marLeft w:val="0"/>
      <w:marRight w:val="0"/>
      <w:marTop w:val="0"/>
      <w:marBottom w:val="0"/>
      <w:divBdr>
        <w:top w:val="none" w:sz="0" w:space="0" w:color="auto"/>
        <w:left w:val="none" w:sz="0" w:space="0" w:color="auto"/>
        <w:bottom w:val="none" w:sz="0" w:space="0" w:color="auto"/>
        <w:right w:val="none" w:sz="0" w:space="0" w:color="auto"/>
      </w:divBdr>
    </w:div>
    <w:div w:id="1050689969">
      <w:bodyDiv w:val="1"/>
      <w:marLeft w:val="0"/>
      <w:marRight w:val="0"/>
      <w:marTop w:val="0"/>
      <w:marBottom w:val="0"/>
      <w:divBdr>
        <w:top w:val="none" w:sz="0" w:space="0" w:color="auto"/>
        <w:left w:val="none" w:sz="0" w:space="0" w:color="auto"/>
        <w:bottom w:val="none" w:sz="0" w:space="0" w:color="auto"/>
        <w:right w:val="none" w:sz="0" w:space="0" w:color="auto"/>
      </w:divBdr>
      <w:divsChild>
        <w:div w:id="647712951">
          <w:marLeft w:val="0"/>
          <w:marRight w:val="0"/>
          <w:marTop w:val="0"/>
          <w:marBottom w:val="0"/>
          <w:divBdr>
            <w:top w:val="none" w:sz="0" w:space="0" w:color="auto"/>
            <w:left w:val="none" w:sz="0" w:space="0" w:color="auto"/>
            <w:bottom w:val="none" w:sz="0" w:space="0" w:color="auto"/>
            <w:right w:val="none" w:sz="0" w:space="0" w:color="auto"/>
          </w:divBdr>
        </w:div>
        <w:div w:id="712996049">
          <w:marLeft w:val="0"/>
          <w:marRight w:val="0"/>
          <w:marTop w:val="0"/>
          <w:marBottom w:val="0"/>
          <w:divBdr>
            <w:top w:val="none" w:sz="0" w:space="0" w:color="auto"/>
            <w:left w:val="none" w:sz="0" w:space="0" w:color="auto"/>
            <w:bottom w:val="none" w:sz="0" w:space="0" w:color="auto"/>
            <w:right w:val="none" w:sz="0" w:space="0" w:color="auto"/>
          </w:divBdr>
        </w:div>
        <w:div w:id="788089059">
          <w:marLeft w:val="0"/>
          <w:marRight w:val="0"/>
          <w:marTop w:val="0"/>
          <w:marBottom w:val="0"/>
          <w:divBdr>
            <w:top w:val="none" w:sz="0" w:space="0" w:color="auto"/>
            <w:left w:val="none" w:sz="0" w:space="0" w:color="auto"/>
            <w:bottom w:val="none" w:sz="0" w:space="0" w:color="auto"/>
            <w:right w:val="none" w:sz="0" w:space="0" w:color="auto"/>
          </w:divBdr>
        </w:div>
      </w:divsChild>
    </w:div>
    <w:div w:id="1056585651">
      <w:bodyDiv w:val="1"/>
      <w:marLeft w:val="0"/>
      <w:marRight w:val="0"/>
      <w:marTop w:val="0"/>
      <w:marBottom w:val="0"/>
      <w:divBdr>
        <w:top w:val="none" w:sz="0" w:space="0" w:color="auto"/>
        <w:left w:val="none" w:sz="0" w:space="0" w:color="auto"/>
        <w:bottom w:val="none" w:sz="0" w:space="0" w:color="auto"/>
        <w:right w:val="none" w:sz="0" w:space="0" w:color="auto"/>
      </w:divBdr>
    </w:div>
    <w:div w:id="1061367954">
      <w:bodyDiv w:val="1"/>
      <w:marLeft w:val="0"/>
      <w:marRight w:val="0"/>
      <w:marTop w:val="0"/>
      <w:marBottom w:val="0"/>
      <w:divBdr>
        <w:top w:val="none" w:sz="0" w:space="0" w:color="auto"/>
        <w:left w:val="none" w:sz="0" w:space="0" w:color="auto"/>
        <w:bottom w:val="none" w:sz="0" w:space="0" w:color="auto"/>
        <w:right w:val="none" w:sz="0" w:space="0" w:color="auto"/>
      </w:divBdr>
    </w:div>
    <w:div w:id="1067417011">
      <w:bodyDiv w:val="1"/>
      <w:marLeft w:val="0"/>
      <w:marRight w:val="0"/>
      <w:marTop w:val="0"/>
      <w:marBottom w:val="0"/>
      <w:divBdr>
        <w:top w:val="none" w:sz="0" w:space="0" w:color="auto"/>
        <w:left w:val="none" w:sz="0" w:space="0" w:color="auto"/>
        <w:bottom w:val="none" w:sz="0" w:space="0" w:color="auto"/>
        <w:right w:val="none" w:sz="0" w:space="0" w:color="auto"/>
      </w:divBdr>
    </w:div>
    <w:div w:id="1083800880">
      <w:bodyDiv w:val="1"/>
      <w:marLeft w:val="0"/>
      <w:marRight w:val="0"/>
      <w:marTop w:val="0"/>
      <w:marBottom w:val="0"/>
      <w:divBdr>
        <w:top w:val="none" w:sz="0" w:space="0" w:color="auto"/>
        <w:left w:val="none" w:sz="0" w:space="0" w:color="auto"/>
        <w:bottom w:val="none" w:sz="0" w:space="0" w:color="auto"/>
        <w:right w:val="none" w:sz="0" w:space="0" w:color="auto"/>
      </w:divBdr>
    </w:div>
    <w:div w:id="1085033480">
      <w:bodyDiv w:val="1"/>
      <w:marLeft w:val="0"/>
      <w:marRight w:val="0"/>
      <w:marTop w:val="0"/>
      <w:marBottom w:val="0"/>
      <w:divBdr>
        <w:top w:val="none" w:sz="0" w:space="0" w:color="auto"/>
        <w:left w:val="none" w:sz="0" w:space="0" w:color="auto"/>
        <w:bottom w:val="none" w:sz="0" w:space="0" w:color="auto"/>
        <w:right w:val="none" w:sz="0" w:space="0" w:color="auto"/>
      </w:divBdr>
    </w:div>
    <w:div w:id="1086073107">
      <w:bodyDiv w:val="1"/>
      <w:marLeft w:val="0"/>
      <w:marRight w:val="0"/>
      <w:marTop w:val="0"/>
      <w:marBottom w:val="0"/>
      <w:divBdr>
        <w:top w:val="none" w:sz="0" w:space="0" w:color="auto"/>
        <w:left w:val="none" w:sz="0" w:space="0" w:color="auto"/>
        <w:bottom w:val="none" w:sz="0" w:space="0" w:color="auto"/>
        <w:right w:val="none" w:sz="0" w:space="0" w:color="auto"/>
      </w:divBdr>
    </w:div>
    <w:div w:id="1097218212">
      <w:bodyDiv w:val="1"/>
      <w:marLeft w:val="0"/>
      <w:marRight w:val="0"/>
      <w:marTop w:val="0"/>
      <w:marBottom w:val="0"/>
      <w:divBdr>
        <w:top w:val="none" w:sz="0" w:space="0" w:color="auto"/>
        <w:left w:val="none" w:sz="0" w:space="0" w:color="auto"/>
        <w:bottom w:val="none" w:sz="0" w:space="0" w:color="auto"/>
        <w:right w:val="none" w:sz="0" w:space="0" w:color="auto"/>
      </w:divBdr>
    </w:div>
    <w:div w:id="1107120974">
      <w:bodyDiv w:val="1"/>
      <w:marLeft w:val="0"/>
      <w:marRight w:val="0"/>
      <w:marTop w:val="0"/>
      <w:marBottom w:val="0"/>
      <w:divBdr>
        <w:top w:val="none" w:sz="0" w:space="0" w:color="auto"/>
        <w:left w:val="none" w:sz="0" w:space="0" w:color="auto"/>
        <w:bottom w:val="none" w:sz="0" w:space="0" w:color="auto"/>
        <w:right w:val="none" w:sz="0" w:space="0" w:color="auto"/>
      </w:divBdr>
    </w:div>
    <w:div w:id="1113213832">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23033446">
      <w:bodyDiv w:val="1"/>
      <w:marLeft w:val="0"/>
      <w:marRight w:val="0"/>
      <w:marTop w:val="0"/>
      <w:marBottom w:val="0"/>
      <w:divBdr>
        <w:top w:val="none" w:sz="0" w:space="0" w:color="auto"/>
        <w:left w:val="none" w:sz="0" w:space="0" w:color="auto"/>
        <w:bottom w:val="none" w:sz="0" w:space="0" w:color="auto"/>
        <w:right w:val="none" w:sz="0" w:space="0" w:color="auto"/>
      </w:divBdr>
    </w:div>
    <w:div w:id="1124811695">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46430577">
      <w:bodyDiv w:val="1"/>
      <w:marLeft w:val="0"/>
      <w:marRight w:val="0"/>
      <w:marTop w:val="0"/>
      <w:marBottom w:val="0"/>
      <w:divBdr>
        <w:top w:val="none" w:sz="0" w:space="0" w:color="auto"/>
        <w:left w:val="none" w:sz="0" w:space="0" w:color="auto"/>
        <w:bottom w:val="none" w:sz="0" w:space="0" w:color="auto"/>
        <w:right w:val="none" w:sz="0" w:space="0" w:color="auto"/>
      </w:divBdr>
    </w:div>
    <w:div w:id="1152259637">
      <w:bodyDiv w:val="1"/>
      <w:marLeft w:val="0"/>
      <w:marRight w:val="0"/>
      <w:marTop w:val="0"/>
      <w:marBottom w:val="0"/>
      <w:divBdr>
        <w:top w:val="none" w:sz="0" w:space="0" w:color="auto"/>
        <w:left w:val="none" w:sz="0" w:space="0" w:color="auto"/>
        <w:bottom w:val="none" w:sz="0" w:space="0" w:color="auto"/>
        <w:right w:val="none" w:sz="0" w:space="0" w:color="auto"/>
      </w:divBdr>
    </w:div>
    <w:div w:id="1170146842">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183057806">
      <w:bodyDiv w:val="1"/>
      <w:marLeft w:val="0"/>
      <w:marRight w:val="0"/>
      <w:marTop w:val="0"/>
      <w:marBottom w:val="0"/>
      <w:divBdr>
        <w:top w:val="none" w:sz="0" w:space="0" w:color="auto"/>
        <w:left w:val="none" w:sz="0" w:space="0" w:color="auto"/>
        <w:bottom w:val="none" w:sz="0" w:space="0" w:color="auto"/>
        <w:right w:val="none" w:sz="0" w:space="0" w:color="auto"/>
      </w:divBdr>
    </w:div>
    <w:div w:id="1191145550">
      <w:bodyDiv w:val="1"/>
      <w:marLeft w:val="0"/>
      <w:marRight w:val="0"/>
      <w:marTop w:val="0"/>
      <w:marBottom w:val="0"/>
      <w:divBdr>
        <w:top w:val="none" w:sz="0" w:space="0" w:color="auto"/>
        <w:left w:val="none" w:sz="0" w:space="0" w:color="auto"/>
        <w:bottom w:val="none" w:sz="0" w:space="0" w:color="auto"/>
        <w:right w:val="none" w:sz="0" w:space="0" w:color="auto"/>
      </w:divBdr>
    </w:div>
    <w:div w:id="1195116496">
      <w:bodyDiv w:val="1"/>
      <w:marLeft w:val="0"/>
      <w:marRight w:val="0"/>
      <w:marTop w:val="0"/>
      <w:marBottom w:val="0"/>
      <w:divBdr>
        <w:top w:val="none" w:sz="0" w:space="0" w:color="auto"/>
        <w:left w:val="none" w:sz="0" w:space="0" w:color="auto"/>
        <w:bottom w:val="none" w:sz="0" w:space="0" w:color="auto"/>
        <w:right w:val="none" w:sz="0" w:space="0" w:color="auto"/>
      </w:divBdr>
    </w:div>
    <w:div w:id="1206412804">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6337181">
      <w:bodyDiv w:val="1"/>
      <w:marLeft w:val="0"/>
      <w:marRight w:val="0"/>
      <w:marTop w:val="0"/>
      <w:marBottom w:val="0"/>
      <w:divBdr>
        <w:top w:val="none" w:sz="0" w:space="0" w:color="auto"/>
        <w:left w:val="none" w:sz="0" w:space="0" w:color="auto"/>
        <w:bottom w:val="none" w:sz="0" w:space="0" w:color="auto"/>
        <w:right w:val="none" w:sz="0" w:space="0" w:color="auto"/>
      </w:divBdr>
      <w:divsChild>
        <w:div w:id="444732392">
          <w:marLeft w:val="0"/>
          <w:marRight w:val="0"/>
          <w:marTop w:val="0"/>
          <w:marBottom w:val="0"/>
          <w:divBdr>
            <w:top w:val="none" w:sz="0" w:space="0" w:color="auto"/>
            <w:left w:val="none" w:sz="0" w:space="0" w:color="auto"/>
            <w:bottom w:val="none" w:sz="0" w:space="0" w:color="auto"/>
            <w:right w:val="none" w:sz="0" w:space="0" w:color="auto"/>
          </w:divBdr>
          <w:divsChild>
            <w:div w:id="2021811481">
              <w:marLeft w:val="0"/>
              <w:marRight w:val="0"/>
              <w:marTop w:val="0"/>
              <w:marBottom w:val="0"/>
              <w:divBdr>
                <w:top w:val="none" w:sz="0" w:space="0" w:color="auto"/>
                <w:left w:val="none" w:sz="0" w:space="0" w:color="auto"/>
                <w:bottom w:val="none" w:sz="0" w:space="0" w:color="auto"/>
                <w:right w:val="none" w:sz="0" w:space="0" w:color="auto"/>
              </w:divBdr>
              <w:divsChild>
                <w:div w:id="1472206769">
                  <w:marLeft w:val="0"/>
                  <w:marRight w:val="0"/>
                  <w:marTop w:val="0"/>
                  <w:marBottom w:val="0"/>
                  <w:divBdr>
                    <w:top w:val="none" w:sz="0" w:space="0" w:color="auto"/>
                    <w:left w:val="none" w:sz="0" w:space="0" w:color="auto"/>
                    <w:bottom w:val="none" w:sz="0" w:space="0" w:color="auto"/>
                    <w:right w:val="none" w:sz="0" w:space="0" w:color="auto"/>
                  </w:divBdr>
                  <w:divsChild>
                    <w:div w:id="71054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35890962">
      <w:bodyDiv w:val="1"/>
      <w:marLeft w:val="0"/>
      <w:marRight w:val="0"/>
      <w:marTop w:val="0"/>
      <w:marBottom w:val="0"/>
      <w:divBdr>
        <w:top w:val="none" w:sz="0" w:space="0" w:color="auto"/>
        <w:left w:val="none" w:sz="0" w:space="0" w:color="auto"/>
        <w:bottom w:val="none" w:sz="0" w:space="0" w:color="auto"/>
        <w:right w:val="none" w:sz="0" w:space="0" w:color="auto"/>
      </w:divBdr>
    </w:div>
    <w:div w:id="1240402351">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4873133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79606936">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299410982">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14795752">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506383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353453616">
      <w:bodyDiv w:val="1"/>
      <w:marLeft w:val="0"/>
      <w:marRight w:val="0"/>
      <w:marTop w:val="0"/>
      <w:marBottom w:val="0"/>
      <w:divBdr>
        <w:top w:val="none" w:sz="0" w:space="0" w:color="auto"/>
        <w:left w:val="none" w:sz="0" w:space="0" w:color="auto"/>
        <w:bottom w:val="none" w:sz="0" w:space="0" w:color="auto"/>
        <w:right w:val="none" w:sz="0" w:space="0" w:color="auto"/>
      </w:divBdr>
    </w:div>
    <w:div w:id="1363480881">
      <w:bodyDiv w:val="1"/>
      <w:marLeft w:val="0"/>
      <w:marRight w:val="0"/>
      <w:marTop w:val="0"/>
      <w:marBottom w:val="0"/>
      <w:divBdr>
        <w:top w:val="none" w:sz="0" w:space="0" w:color="auto"/>
        <w:left w:val="none" w:sz="0" w:space="0" w:color="auto"/>
        <w:bottom w:val="none" w:sz="0" w:space="0" w:color="auto"/>
        <w:right w:val="none" w:sz="0" w:space="0" w:color="auto"/>
      </w:divBdr>
      <w:divsChild>
        <w:div w:id="630402948">
          <w:marLeft w:val="0"/>
          <w:marRight w:val="0"/>
          <w:marTop w:val="0"/>
          <w:marBottom w:val="0"/>
          <w:divBdr>
            <w:top w:val="none" w:sz="0" w:space="0" w:color="auto"/>
            <w:left w:val="none" w:sz="0" w:space="0" w:color="auto"/>
            <w:bottom w:val="none" w:sz="0" w:space="0" w:color="auto"/>
            <w:right w:val="none" w:sz="0" w:space="0" w:color="auto"/>
          </w:divBdr>
        </w:div>
        <w:div w:id="1309549518">
          <w:marLeft w:val="0"/>
          <w:marRight w:val="0"/>
          <w:marTop w:val="0"/>
          <w:marBottom w:val="0"/>
          <w:divBdr>
            <w:top w:val="none" w:sz="0" w:space="0" w:color="auto"/>
            <w:left w:val="none" w:sz="0" w:space="0" w:color="auto"/>
            <w:bottom w:val="none" w:sz="0" w:space="0" w:color="auto"/>
            <w:right w:val="none" w:sz="0" w:space="0" w:color="auto"/>
          </w:divBdr>
        </w:div>
        <w:div w:id="2032954594">
          <w:marLeft w:val="0"/>
          <w:marRight w:val="0"/>
          <w:marTop w:val="0"/>
          <w:marBottom w:val="0"/>
          <w:divBdr>
            <w:top w:val="none" w:sz="0" w:space="0" w:color="auto"/>
            <w:left w:val="none" w:sz="0" w:space="0" w:color="auto"/>
            <w:bottom w:val="none" w:sz="0" w:space="0" w:color="auto"/>
            <w:right w:val="none" w:sz="0" w:space="0" w:color="auto"/>
          </w:divBdr>
        </w:div>
      </w:divsChild>
    </w:div>
    <w:div w:id="1371958262">
      <w:bodyDiv w:val="1"/>
      <w:marLeft w:val="0"/>
      <w:marRight w:val="0"/>
      <w:marTop w:val="0"/>
      <w:marBottom w:val="0"/>
      <w:divBdr>
        <w:top w:val="none" w:sz="0" w:space="0" w:color="auto"/>
        <w:left w:val="none" w:sz="0" w:space="0" w:color="auto"/>
        <w:bottom w:val="none" w:sz="0" w:space="0" w:color="auto"/>
        <w:right w:val="none" w:sz="0" w:space="0" w:color="auto"/>
      </w:divBdr>
      <w:divsChild>
        <w:div w:id="1378968545">
          <w:marLeft w:val="0"/>
          <w:marRight w:val="0"/>
          <w:marTop w:val="0"/>
          <w:marBottom w:val="0"/>
          <w:divBdr>
            <w:top w:val="none" w:sz="0" w:space="0" w:color="auto"/>
            <w:left w:val="none" w:sz="0" w:space="0" w:color="auto"/>
            <w:bottom w:val="none" w:sz="0" w:space="0" w:color="auto"/>
            <w:right w:val="none" w:sz="0" w:space="0" w:color="auto"/>
          </w:divBdr>
        </w:div>
      </w:divsChild>
    </w:div>
    <w:div w:id="1379284320">
      <w:bodyDiv w:val="1"/>
      <w:marLeft w:val="0"/>
      <w:marRight w:val="0"/>
      <w:marTop w:val="0"/>
      <w:marBottom w:val="0"/>
      <w:divBdr>
        <w:top w:val="none" w:sz="0" w:space="0" w:color="auto"/>
        <w:left w:val="none" w:sz="0" w:space="0" w:color="auto"/>
        <w:bottom w:val="none" w:sz="0" w:space="0" w:color="auto"/>
        <w:right w:val="none" w:sz="0" w:space="0" w:color="auto"/>
      </w:divBdr>
    </w:div>
    <w:div w:id="1390960680">
      <w:bodyDiv w:val="1"/>
      <w:marLeft w:val="0"/>
      <w:marRight w:val="0"/>
      <w:marTop w:val="0"/>
      <w:marBottom w:val="0"/>
      <w:divBdr>
        <w:top w:val="none" w:sz="0" w:space="0" w:color="auto"/>
        <w:left w:val="none" w:sz="0" w:space="0" w:color="auto"/>
        <w:bottom w:val="none" w:sz="0" w:space="0" w:color="auto"/>
        <w:right w:val="none" w:sz="0" w:space="0" w:color="auto"/>
      </w:divBdr>
      <w:divsChild>
        <w:div w:id="1695035708">
          <w:marLeft w:val="0"/>
          <w:marRight w:val="0"/>
          <w:marTop w:val="0"/>
          <w:marBottom w:val="0"/>
          <w:divBdr>
            <w:top w:val="none" w:sz="0" w:space="0" w:color="auto"/>
            <w:left w:val="none" w:sz="0" w:space="0" w:color="auto"/>
            <w:bottom w:val="none" w:sz="0" w:space="0" w:color="auto"/>
            <w:right w:val="none" w:sz="0" w:space="0" w:color="auto"/>
          </w:divBdr>
          <w:divsChild>
            <w:div w:id="1618028910">
              <w:marLeft w:val="0"/>
              <w:marRight w:val="0"/>
              <w:marTop w:val="0"/>
              <w:marBottom w:val="0"/>
              <w:divBdr>
                <w:top w:val="none" w:sz="0" w:space="0" w:color="auto"/>
                <w:left w:val="none" w:sz="0" w:space="0" w:color="auto"/>
                <w:bottom w:val="none" w:sz="0" w:space="0" w:color="auto"/>
                <w:right w:val="none" w:sz="0" w:space="0" w:color="auto"/>
              </w:divBdr>
              <w:divsChild>
                <w:div w:id="1235505023">
                  <w:marLeft w:val="0"/>
                  <w:marRight w:val="0"/>
                  <w:marTop w:val="0"/>
                  <w:marBottom w:val="0"/>
                  <w:divBdr>
                    <w:top w:val="none" w:sz="0" w:space="0" w:color="auto"/>
                    <w:left w:val="none" w:sz="0" w:space="0" w:color="auto"/>
                    <w:bottom w:val="none" w:sz="0" w:space="0" w:color="auto"/>
                    <w:right w:val="none" w:sz="0" w:space="0" w:color="auto"/>
                  </w:divBdr>
                  <w:divsChild>
                    <w:div w:id="1401947118">
                      <w:marLeft w:val="0"/>
                      <w:marRight w:val="0"/>
                      <w:marTop w:val="0"/>
                      <w:marBottom w:val="0"/>
                      <w:divBdr>
                        <w:top w:val="none" w:sz="0" w:space="0" w:color="auto"/>
                        <w:left w:val="none" w:sz="0" w:space="0" w:color="auto"/>
                        <w:bottom w:val="none" w:sz="0" w:space="0" w:color="auto"/>
                        <w:right w:val="none" w:sz="0" w:space="0" w:color="auto"/>
                      </w:divBdr>
                      <w:divsChild>
                        <w:div w:id="25683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34205177">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56485751">
      <w:bodyDiv w:val="1"/>
      <w:marLeft w:val="0"/>
      <w:marRight w:val="0"/>
      <w:marTop w:val="0"/>
      <w:marBottom w:val="0"/>
      <w:divBdr>
        <w:top w:val="none" w:sz="0" w:space="0" w:color="auto"/>
        <w:left w:val="none" w:sz="0" w:space="0" w:color="auto"/>
        <w:bottom w:val="none" w:sz="0" w:space="0" w:color="auto"/>
        <w:right w:val="none" w:sz="0" w:space="0" w:color="auto"/>
      </w:divBdr>
    </w:div>
    <w:div w:id="1463302098">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495101959">
      <w:bodyDiv w:val="1"/>
      <w:marLeft w:val="0"/>
      <w:marRight w:val="0"/>
      <w:marTop w:val="0"/>
      <w:marBottom w:val="0"/>
      <w:divBdr>
        <w:top w:val="none" w:sz="0" w:space="0" w:color="auto"/>
        <w:left w:val="none" w:sz="0" w:space="0" w:color="auto"/>
        <w:bottom w:val="none" w:sz="0" w:space="0" w:color="auto"/>
        <w:right w:val="none" w:sz="0" w:space="0" w:color="auto"/>
      </w:divBdr>
    </w:div>
    <w:div w:id="1495296631">
      <w:bodyDiv w:val="1"/>
      <w:marLeft w:val="0"/>
      <w:marRight w:val="0"/>
      <w:marTop w:val="0"/>
      <w:marBottom w:val="0"/>
      <w:divBdr>
        <w:top w:val="none" w:sz="0" w:space="0" w:color="auto"/>
        <w:left w:val="none" w:sz="0" w:space="0" w:color="auto"/>
        <w:bottom w:val="none" w:sz="0" w:space="0" w:color="auto"/>
        <w:right w:val="none" w:sz="0" w:space="0" w:color="auto"/>
      </w:divBdr>
    </w:div>
    <w:div w:id="1503811270">
      <w:bodyDiv w:val="1"/>
      <w:marLeft w:val="0"/>
      <w:marRight w:val="0"/>
      <w:marTop w:val="0"/>
      <w:marBottom w:val="0"/>
      <w:divBdr>
        <w:top w:val="none" w:sz="0" w:space="0" w:color="auto"/>
        <w:left w:val="none" w:sz="0" w:space="0" w:color="auto"/>
        <w:bottom w:val="none" w:sz="0" w:space="0" w:color="auto"/>
        <w:right w:val="none" w:sz="0" w:space="0" w:color="auto"/>
      </w:divBdr>
    </w:div>
    <w:div w:id="1525557081">
      <w:bodyDiv w:val="1"/>
      <w:marLeft w:val="0"/>
      <w:marRight w:val="0"/>
      <w:marTop w:val="0"/>
      <w:marBottom w:val="0"/>
      <w:divBdr>
        <w:top w:val="none" w:sz="0" w:space="0" w:color="auto"/>
        <w:left w:val="none" w:sz="0" w:space="0" w:color="auto"/>
        <w:bottom w:val="none" w:sz="0" w:space="0" w:color="auto"/>
        <w:right w:val="none" w:sz="0" w:space="0" w:color="auto"/>
      </w:divBdr>
    </w:div>
    <w:div w:id="1550415438">
      <w:bodyDiv w:val="1"/>
      <w:marLeft w:val="0"/>
      <w:marRight w:val="0"/>
      <w:marTop w:val="0"/>
      <w:marBottom w:val="0"/>
      <w:divBdr>
        <w:top w:val="none" w:sz="0" w:space="0" w:color="auto"/>
        <w:left w:val="none" w:sz="0" w:space="0" w:color="auto"/>
        <w:bottom w:val="none" w:sz="0" w:space="0" w:color="auto"/>
        <w:right w:val="none" w:sz="0" w:space="0" w:color="auto"/>
      </w:divBdr>
    </w:div>
    <w:div w:id="1553422599">
      <w:bodyDiv w:val="1"/>
      <w:marLeft w:val="0"/>
      <w:marRight w:val="0"/>
      <w:marTop w:val="0"/>
      <w:marBottom w:val="0"/>
      <w:divBdr>
        <w:top w:val="none" w:sz="0" w:space="0" w:color="auto"/>
        <w:left w:val="none" w:sz="0" w:space="0" w:color="auto"/>
        <w:bottom w:val="none" w:sz="0" w:space="0" w:color="auto"/>
        <w:right w:val="none" w:sz="0" w:space="0" w:color="auto"/>
      </w:divBdr>
    </w:div>
    <w:div w:id="1572041340">
      <w:bodyDiv w:val="1"/>
      <w:marLeft w:val="0"/>
      <w:marRight w:val="0"/>
      <w:marTop w:val="0"/>
      <w:marBottom w:val="0"/>
      <w:divBdr>
        <w:top w:val="none" w:sz="0" w:space="0" w:color="auto"/>
        <w:left w:val="none" w:sz="0" w:space="0" w:color="auto"/>
        <w:bottom w:val="none" w:sz="0" w:space="0" w:color="auto"/>
        <w:right w:val="none" w:sz="0" w:space="0" w:color="auto"/>
      </w:divBdr>
    </w:div>
    <w:div w:id="1573389202">
      <w:bodyDiv w:val="1"/>
      <w:marLeft w:val="0"/>
      <w:marRight w:val="0"/>
      <w:marTop w:val="0"/>
      <w:marBottom w:val="0"/>
      <w:divBdr>
        <w:top w:val="none" w:sz="0" w:space="0" w:color="auto"/>
        <w:left w:val="none" w:sz="0" w:space="0" w:color="auto"/>
        <w:bottom w:val="none" w:sz="0" w:space="0" w:color="auto"/>
        <w:right w:val="none" w:sz="0" w:space="0" w:color="auto"/>
      </w:divBdr>
    </w:div>
    <w:div w:id="1584415744">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4166951">
      <w:bodyDiv w:val="1"/>
      <w:marLeft w:val="0"/>
      <w:marRight w:val="0"/>
      <w:marTop w:val="0"/>
      <w:marBottom w:val="0"/>
      <w:divBdr>
        <w:top w:val="none" w:sz="0" w:space="0" w:color="auto"/>
        <w:left w:val="none" w:sz="0" w:space="0" w:color="auto"/>
        <w:bottom w:val="none" w:sz="0" w:space="0" w:color="auto"/>
        <w:right w:val="none" w:sz="0" w:space="0" w:color="auto"/>
      </w:divBdr>
      <w:divsChild>
        <w:div w:id="904410875">
          <w:marLeft w:val="0"/>
          <w:marRight w:val="0"/>
          <w:marTop w:val="0"/>
          <w:marBottom w:val="0"/>
          <w:divBdr>
            <w:top w:val="none" w:sz="0" w:space="0" w:color="auto"/>
            <w:left w:val="none" w:sz="0" w:space="0" w:color="auto"/>
            <w:bottom w:val="none" w:sz="0" w:space="0" w:color="auto"/>
            <w:right w:val="none" w:sz="0" w:space="0" w:color="auto"/>
          </w:divBdr>
        </w:div>
      </w:divsChild>
    </w:div>
    <w:div w:id="1594313447">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596212616">
      <w:bodyDiv w:val="1"/>
      <w:marLeft w:val="0"/>
      <w:marRight w:val="0"/>
      <w:marTop w:val="0"/>
      <w:marBottom w:val="0"/>
      <w:divBdr>
        <w:top w:val="none" w:sz="0" w:space="0" w:color="auto"/>
        <w:left w:val="none" w:sz="0" w:space="0" w:color="auto"/>
        <w:bottom w:val="none" w:sz="0" w:space="0" w:color="auto"/>
        <w:right w:val="none" w:sz="0" w:space="0" w:color="auto"/>
      </w:divBdr>
    </w:div>
    <w:div w:id="1599436693">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09854506">
      <w:bodyDiv w:val="1"/>
      <w:marLeft w:val="0"/>
      <w:marRight w:val="0"/>
      <w:marTop w:val="0"/>
      <w:marBottom w:val="0"/>
      <w:divBdr>
        <w:top w:val="none" w:sz="0" w:space="0" w:color="auto"/>
        <w:left w:val="none" w:sz="0" w:space="0" w:color="auto"/>
        <w:bottom w:val="none" w:sz="0" w:space="0" w:color="auto"/>
        <w:right w:val="none" w:sz="0" w:space="0" w:color="auto"/>
      </w:divBdr>
    </w:div>
    <w:div w:id="1616982594">
      <w:bodyDiv w:val="1"/>
      <w:marLeft w:val="0"/>
      <w:marRight w:val="0"/>
      <w:marTop w:val="0"/>
      <w:marBottom w:val="0"/>
      <w:divBdr>
        <w:top w:val="none" w:sz="0" w:space="0" w:color="auto"/>
        <w:left w:val="none" w:sz="0" w:space="0" w:color="auto"/>
        <w:bottom w:val="none" w:sz="0" w:space="0" w:color="auto"/>
        <w:right w:val="none" w:sz="0" w:space="0" w:color="auto"/>
      </w:divBdr>
    </w:div>
    <w:div w:id="1624536456">
      <w:bodyDiv w:val="1"/>
      <w:marLeft w:val="0"/>
      <w:marRight w:val="0"/>
      <w:marTop w:val="0"/>
      <w:marBottom w:val="0"/>
      <w:divBdr>
        <w:top w:val="none" w:sz="0" w:space="0" w:color="auto"/>
        <w:left w:val="none" w:sz="0" w:space="0" w:color="auto"/>
        <w:bottom w:val="none" w:sz="0" w:space="0" w:color="auto"/>
        <w:right w:val="none" w:sz="0" w:space="0" w:color="auto"/>
      </w:divBdr>
    </w:div>
    <w:div w:id="1625580689">
      <w:bodyDiv w:val="1"/>
      <w:marLeft w:val="0"/>
      <w:marRight w:val="0"/>
      <w:marTop w:val="0"/>
      <w:marBottom w:val="0"/>
      <w:divBdr>
        <w:top w:val="none" w:sz="0" w:space="0" w:color="auto"/>
        <w:left w:val="none" w:sz="0" w:space="0" w:color="auto"/>
        <w:bottom w:val="none" w:sz="0" w:space="0" w:color="auto"/>
        <w:right w:val="none" w:sz="0" w:space="0" w:color="auto"/>
      </w:divBdr>
    </w:div>
    <w:div w:id="1627471943">
      <w:bodyDiv w:val="1"/>
      <w:marLeft w:val="0"/>
      <w:marRight w:val="0"/>
      <w:marTop w:val="0"/>
      <w:marBottom w:val="0"/>
      <w:divBdr>
        <w:top w:val="none" w:sz="0" w:space="0" w:color="auto"/>
        <w:left w:val="none" w:sz="0" w:space="0" w:color="auto"/>
        <w:bottom w:val="none" w:sz="0" w:space="0" w:color="auto"/>
        <w:right w:val="none" w:sz="0" w:space="0" w:color="auto"/>
      </w:divBdr>
    </w:div>
    <w:div w:id="1638948142">
      <w:bodyDiv w:val="1"/>
      <w:marLeft w:val="0"/>
      <w:marRight w:val="0"/>
      <w:marTop w:val="0"/>
      <w:marBottom w:val="0"/>
      <w:divBdr>
        <w:top w:val="none" w:sz="0" w:space="0" w:color="auto"/>
        <w:left w:val="none" w:sz="0" w:space="0" w:color="auto"/>
        <w:bottom w:val="none" w:sz="0" w:space="0" w:color="auto"/>
        <w:right w:val="none" w:sz="0" w:space="0" w:color="auto"/>
      </w:divBdr>
    </w:div>
    <w:div w:id="1642803956">
      <w:bodyDiv w:val="1"/>
      <w:marLeft w:val="0"/>
      <w:marRight w:val="0"/>
      <w:marTop w:val="0"/>
      <w:marBottom w:val="0"/>
      <w:divBdr>
        <w:top w:val="none" w:sz="0" w:space="0" w:color="auto"/>
        <w:left w:val="none" w:sz="0" w:space="0" w:color="auto"/>
        <w:bottom w:val="none" w:sz="0" w:space="0" w:color="auto"/>
        <w:right w:val="none" w:sz="0" w:space="0" w:color="auto"/>
      </w:divBdr>
      <w:divsChild>
        <w:div w:id="624776991">
          <w:marLeft w:val="0"/>
          <w:marRight w:val="0"/>
          <w:marTop w:val="0"/>
          <w:marBottom w:val="0"/>
          <w:divBdr>
            <w:top w:val="none" w:sz="0" w:space="0" w:color="auto"/>
            <w:left w:val="none" w:sz="0" w:space="0" w:color="auto"/>
            <w:bottom w:val="none" w:sz="0" w:space="0" w:color="auto"/>
            <w:right w:val="none" w:sz="0" w:space="0" w:color="auto"/>
          </w:divBdr>
          <w:divsChild>
            <w:div w:id="684869588">
              <w:marLeft w:val="0"/>
              <w:marRight w:val="0"/>
              <w:marTop w:val="360"/>
              <w:marBottom w:val="360"/>
              <w:divBdr>
                <w:top w:val="none" w:sz="0" w:space="0" w:color="auto"/>
                <w:left w:val="none" w:sz="0" w:space="0" w:color="auto"/>
                <w:bottom w:val="none" w:sz="0" w:space="0" w:color="auto"/>
                <w:right w:val="none" w:sz="0" w:space="0" w:color="auto"/>
              </w:divBdr>
              <w:divsChild>
                <w:div w:id="1729720005">
                  <w:marLeft w:val="0"/>
                  <w:marRight w:val="0"/>
                  <w:marTop w:val="0"/>
                  <w:marBottom w:val="0"/>
                  <w:divBdr>
                    <w:top w:val="none" w:sz="0" w:space="0" w:color="auto"/>
                    <w:left w:val="none" w:sz="0" w:space="0" w:color="auto"/>
                    <w:bottom w:val="none" w:sz="0" w:space="0" w:color="auto"/>
                    <w:right w:val="none" w:sz="0" w:space="0" w:color="auto"/>
                  </w:divBdr>
                  <w:divsChild>
                    <w:div w:id="1761831546">
                      <w:marLeft w:val="0"/>
                      <w:marRight w:val="0"/>
                      <w:marTop w:val="0"/>
                      <w:marBottom w:val="0"/>
                      <w:divBdr>
                        <w:top w:val="none" w:sz="0" w:space="0" w:color="auto"/>
                        <w:left w:val="none" w:sz="0" w:space="0" w:color="auto"/>
                        <w:bottom w:val="none" w:sz="0" w:space="0" w:color="auto"/>
                        <w:right w:val="none" w:sz="0" w:space="0" w:color="auto"/>
                      </w:divBdr>
                      <w:divsChild>
                        <w:div w:id="744835103">
                          <w:marLeft w:val="0"/>
                          <w:marRight w:val="0"/>
                          <w:marTop w:val="0"/>
                          <w:marBottom w:val="0"/>
                          <w:divBdr>
                            <w:top w:val="none" w:sz="0" w:space="0" w:color="auto"/>
                            <w:left w:val="none" w:sz="0" w:space="0" w:color="auto"/>
                            <w:bottom w:val="none" w:sz="0" w:space="0" w:color="auto"/>
                            <w:right w:val="none" w:sz="0" w:space="0" w:color="auto"/>
                          </w:divBdr>
                          <w:divsChild>
                            <w:div w:id="904223138">
                              <w:marLeft w:val="0"/>
                              <w:marRight w:val="0"/>
                              <w:marTop w:val="0"/>
                              <w:marBottom w:val="0"/>
                              <w:divBdr>
                                <w:top w:val="none" w:sz="0" w:space="0" w:color="auto"/>
                                <w:left w:val="none" w:sz="0" w:space="0" w:color="auto"/>
                                <w:bottom w:val="none" w:sz="0" w:space="0" w:color="auto"/>
                                <w:right w:val="none" w:sz="0" w:space="0" w:color="auto"/>
                              </w:divBdr>
                              <w:divsChild>
                                <w:div w:id="1586720694">
                                  <w:marLeft w:val="0"/>
                                  <w:marRight w:val="0"/>
                                  <w:marTop w:val="0"/>
                                  <w:marBottom w:val="0"/>
                                  <w:divBdr>
                                    <w:top w:val="none" w:sz="0" w:space="0" w:color="auto"/>
                                    <w:left w:val="none" w:sz="0" w:space="0" w:color="auto"/>
                                    <w:bottom w:val="none" w:sz="0" w:space="0" w:color="auto"/>
                                    <w:right w:val="none" w:sz="0" w:space="0" w:color="auto"/>
                                  </w:divBdr>
                                  <w:divsChild>
                                    <w:div w:id="1381394625">
                                      <w:marLeft w:val="0"/>
                                      <w:marRight w:val="0"/>
                                      <w:marTop w:val="0"/>
                                      <w:marBottom w:val="240"/>
                                      <w:divBdr>
                                        <w:top w:val="none" w:sz="0" w:space="0" w:color="auto"/>
                                        <w:left w:val="none" w:sz="0" w:space="0" w:color="auto"/>
                                        <w:bottom w:val="none" w:sz="0" w:space="0" w:color="auto"/>
                                        <w:right w:val="none" w:sz="0" w:space="0" w:color="auto"/>
                                      </w:divBdr>
                                      <w:divsChild>
                                        <w:div w:id="162399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941601">
          <w:marLeft w:val="0"/>
          <w:marRight w:val="0"/>
          <w:marTop w:val="0"/>
          <w:marBottom w:val="0"/>
          <w:divBdr>
            <w:top w:val="none" w:sz="0" w:space="0" w:color="auto"/>
            <w:left w:val="none" w:sz="0" w:space="0" w:color="auto"/>
            <w:bottom w:val="none" w:sz="0" w:space="0" w:color="auto"/>
            <w:right w:val="none" w:sz="0" w:space="0" w:color="auto"/>
          </w:divBdr>
          <w:divsChild>
            <w:div w:id="1183976255">
              <w:marLeft w:val="0"/>
              <w:marRight w:val="0"/>
              <w:marTop w:val="0"/>
              <w:marBottom w:val="0"/>
              <w:divBdr>
                <w:top w:val="none" w:sz="0" w:space="0" w:color="auto"/>
                <w:left w:val="none" w:sz="0" w:space="0" w:color="auto"/>
                <w:bottom w:val="none" w:sz="0" w:space="0" w:color="auto"/>
                <w:right w:val="none" w:sz="0" w:space="0" w:color="auto"/>
              </w:divBdr>
              <w:divsChild>
                <w:div w:id="1189678329">
                  <w:marLeft w:val="0"/>
                  <w:marRight w:val="0"/>
                  <w:marTop w:val="0"/>
                  <w:marBottom w:val="0"/>
                  <w:divBdr>
                    <w:top w:val="none" w:sz="0" w:space="0" w:color="auto"/>
                    <w:left w:val="none" w:sz="0" w:space="0" w:color="auto"/>
                    <w:bottom w:val="none" w:sz="0" w:space="0" w:color="auto"/>
                    <w:right w:val="none" w:sz="0" w:space="0" w:color="auto"/>
                  </w:divBdr>
                  <w:divsChild>
                    <w:div w:id="575551750">
                      <w:marLeft w:val="0"/>
                      <w:marRight w:val="0"/>
                      <w:marTop w:val="0"/>
                      <w:marBottom w:val="0"/>
                      <w:divBdr>
                        <w:top w:val="none" w:sz="0" w:space="0" w:color="auto"/>
                        <w:left w:val="none" w:sz="0" w:space="0" w:color="auto"/>
                        <w:bottom w:val="none" w:sz="0" w:space="0" w:color="auto"/>
                        <w:right w:val="none" w:sz="0" w:space="0" w:color="auto"/>
                      </w:divBdr>
                      <w:divsChild>
                        <w:div w:id="123288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60304421">
      <w:bodyDiv w:val="1"/>
      <w:marLeft w:val="0"/>
      <w:marRight w:val="0"/>
      <w:marTop w:val="0"/>
      <w:marBottom w:val="0"/>
      <w:divBdr>
        <w:top w:val="none" w:sz="0" w:space="0" w:color="auto"/>
        <w:left w:val="none" w:sz="0" w:space="0" w:color="auto"/>
        <w:bottom w:val="none" w:sz="0" w:space="0" w:color="auto"/>
        <w:right w:val="none" w:sz="0" w:space="0" w:color="auto"/>
      </w:divBdr>
    </w:div>
    <w:div w:id="1671907049">
      <w:bodyDiv w:val="1"/>
      <w:marLeft w:val="0"/>
      <w:marRight w:val="0"/>
      <w:marTop w:val="0"/>
      <w:marBottom w:val="0"/>
      <w:divBdr>
        <w:top w:val="none" w:sz="0" w:space="0" w:color="auto"/>
        <w:left w:val="none" w:sz="0" w:space="0" w:color="auto"/>
        <w:bottom w:val="none" w:sz="0" w:space="0" w:color="auto"/>
        <w:right w:val="none" w:sz="0" w:space="0" w:color="auto"/>
      </w:divBdr>
    </w:div>
    <w:div w:id="1680497109">
      <w:bodyDiv w:val="1"/>
      <w:marLeft w:val="0"/>
      <w:marRight w:val="0"/>
      <w:marTop w:val="0"/>
      <w:marBottom w:val="0"/>
      <w:divBdr>
        <w:top w:val="none" w:sz="0" w:space="0" w:color="auto"/>
        <w:left w:val="none" w:sz="0" w:space="0" w:color="auto"/>
        <w:bottom w:val="none" w:sz="0" w:space="0" w:color="auto"/>
        <w:right w:val="none" w:sz="0" w:space="0" w:color="auto"/>
      </w:divBdr>
    </w:div>
    <w:div w:id="1704592779">
      <w:bodyDiv w:val="1"/>
      <w:marLeft w:val="0"/>
      <w:marRight w:val="0"/>
      <w:marTop w:val="0"/>
      <w:marBottom w:val="0"/>
      <w:divBdr>
        <w:top w:val="none" w:sz="0" w:space="0" w:color="auto"/>
        <w:left w:val="none" w:sz="0" w:space="0" w:color="auto"/>
        <w:bottom w:val="none" w:sz="0" w:space="0" w:color="auto"/>
        <w:right w:val="none" w:sz="0" w:space="0" w:color="auto"/>
      </w:divBdr>
    </w:div>
    <w:div w:id="1707756295">
      <w:bodyDiv w:val="1"/>
      <w:marLeft w:val="0"/>
      <w:marRight w:val="0"/>
      <w:marTop w:val="0"/>
      <w:marBottom w:val="0"/>
      <w:divBdr>
        <w:top w:val="none" w:sz="0" w:space="0" w:color="auto"/>
        <w:left w:val="none" w:sz="0" w:space="0" w:color="auto"/>
        <w:bottom w:val="none" w:sz="0" w:space="0" w:color="auto"/>
        <w:right w:val="none" w:sz="0" w:space="0" w:color="auto"/>
      </w:divBdr>
    </w:div>
    <w:div w:id="1756592034">
      <w:bodyDiv w:val="1"/>
      <w:marLeft w:val="0"/>
      <w:marRight w:val="0"/>
      <w:marTop w:val="0"/>
      <w:marBottom w:val="0"/>
      <w:divBdr>
        <w:top w:val="none" w:sz="0" w:space="0" w:color="auto"/>
        <w:left w:val="none" w:sz="0" w:space="0" w:color="auto"/>
        <w:bottom w:val="none" w:sz="0" w:space="0" w:color="auto"/>
        <w:right w:val="none" w:sz="0" w:space="0" w:color="auto"/>
      </w:divBdr>
    </w:div>
    <w:div w:id="1770933087">
      <w:bodyDiv w:val="1"/>
      <w:marLeft w:val="0"/>
      <w:marRight w:val="0"/>
      <w:marTop w:val="0"/>
      <w:marBottom w:val="0"/>
      <w:divBdr>
        <w:top w:val="none" w:sz="0" w:space="0" w:color="auto"/>
        <w:left w:val="none" w:sz="0" w:space="0" w:color="auto"/>
        <w:bottom w:val="none" w:sz="0" w:space="0" w:color="auto"/>
        <w:right w:val="none" w:sz="0" w:space="0" w:color="auto"/>
      </w:divBdr>
    </w:div>
    <w:div w:id="1778599187">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789009640">
      <w:bodyDiv w:val="1"/>
      <w:marLeft w:val="0"/>
      <w:marRight w:val="0"/>
      <w:marTop w:val="0"/>
      <w:marBottom w:val="0"/>
      <w:divBdr>
        <w:top w:val="none" w:sz="0" w:space="0" w:color="auto"/>
        <w:left w:val="none" w:sz="0" w:space="0" w:color="auto"/>
        <w:bottom w:val="none" w:sz="0" w:space="0" w:color="auto"/>
        <w:right w:val="none" w:sz="0" w:space="0" w:color="auto"/>
      </w:divBdr>
    </w:div>
    <w:div w:id="1796489123">
      <w:bodyDiv w:val="1"/>
      <w:marLeft w:val="0"/>
      <w:marRight w:val="0"/>
      <w:marTop w:val="0"/>
      <w:marBottom w:val="0"/>
      <w:divBdr>
        <w:top w:val="none" w:sz="0" w:space="0" w:color="auto"/>
        <w:left w:val="none" w:sz="0" w:space="0" w:color="auto"/>
        <w:bottom w:val="none" w:sz="0" w:space="0" w:color="auto"/>
        <w:right w:val="none" w:sz="0" w:space="0" w:color="auto"/>
      </w:divBdr>
      <w:divsChild>
        <w:div w:id="469786507">
          <w:marLeft w:val="0"/>
          <w:marRight w:val="0"/>
          <w:marTop w:val="0"/>
          <w:marBottom w:val="0"/>
          <w:divBdr>
            <w:top w:val="none" w:sz="0" w:space="0" w:color="auto"/>
            <w:left w:val="none" w:sz="0" w:space="0" w:color="auto"/>
            <w:bottom w:val="none" w:sz="0" w:space="0" w:color="auto"/>
            <w:right w:val="none" w:sz="0" w:space="0" w:color="auto"/>
          </w:divBdr>
        </w:div>
        <w:div w:id="1460878987">
          <w:marLeft w:val="0"/>
          <w:marRight w:val="0"/>
          <w:marTop w:val="0"/>
          <w:marBottom w:val="0"/>
          <w:divBdr>
            <w:top w:val="none" w:sz="0" w:space="0" w:color="auto"/>
            <w:left w:val="none" w:sz="0" w:space="0" w:color="auto"/>
            <w:bottom w:val="none" w:sz="0" w:space="0" w:color="auto"/>
            <w:right w:val="none" w:sz="0" w:space="0" w:color="auto"/>
          </w:divBdr>
        </w:div>
        <w:div w:id="1808819184">
          <w:marLeft w:val="0"/>
          <w:marRight w:val="0"/>
          <w:marTop w:val="0"/>
          <w:marBottom w:val="0"/>
          <w:divBdr>
            <w:top w:val="none" w:sz="0" w:space="0" w:color="auto"/>
            <w:left w:val="none" w:sz="0" w:space="0" w:color="auto"/>
            <w:bottom w:val="none" w:sz="0" w:space="0" w:color="auto"/>
            <w:right w:val="none" w:sz="0" w:space="0" w:color="auto"/>
          </w:divBdr>
        </w:div>
      </w:divsChild>
    </w:div>
    <w:div w:id="1803959523">
      <w:bodyDiv w:val="1"/>
      <w:marLeft w:val="0"/>
      <w:marRight w:val="0"/>
      <w:marTop w:val="0"/>
      <w:marBottom w:val="0"/>
      <w:divBdr>
        <w:top w:val="none" w:sz="0" w:space="0" w:color="auto"/>
        <w:left w:val="none" w:sz="0" w:space="0" w:color="auto"/>
        <w:bottom w:val="none" w:sz="0" w:space="0" w:color="auto"/>
        <w:right w:val="none" w:sz="0" w:space="0" w:color="auto"/>
      </w:divBdr>
    </w:div>
    <w:div w:id="1804424640">
      <w:bodyDiv w:val="1"/>
      <w:marLeft w:val="0"/>
      <w:marRight w:val="0"/>
      <w:marTop w:val="0"/>
      <w:marBottom w:val="0"/>
      <w:divBdr>
        <w:top w:val="none" w:sz="0" w:space="0" w:color="auto"/>
        <w:left w:val="none" w:sz="0" w:space="0" w:color="auto"/>
        <w:bottom w:val="none" w:sz="0" w:space="0" w:color="auto"/>
        <w:right w:val="none" w:sz="0" w:space="0" w:color="auto"/>
      </w:divBdr>
      <w:divsChild>
        <w:div w:id="8608975">
          <w:marLeft w:val="0"/>
          <w:marRight w:val="0"/>
          <w:marTop w:val="0"/>
          <w:marBottom w:val="0"/>
          <w:divBdr>
            <w:top w:val="none" w:sz="0" w:space="0" w:color="auto"/>
            <w:left w:val="none" w:sz="0" w:space="0" w:color="auto"/>
            <w:bottom w:val="none" w:sz="0" w:space="0" w:color="auto"/>
            <w:right w:val="none" w:sz="0" w:space="0" w:color="auto"/>
          </w:divBdr>
        </w:div>
        <w:div w:id="40642579">
          <w:marLeft w:val="0"/>
          <w:marRight w:val="0"/>
          <w:marTop w:val="0"/>
          <w:marBottom w:val="0"/>
          <w:divBdr>
            <w:top w:val="none" w:sz="0" w:space="0" w:color="auto"/>
            <w:left w:val="none" w:sz="0" w:space="0" w:color="auto"/>
            <w:bottom w:val="none" w:sz="0" w:space="0" w:color="auto"/>
            <w:right w:val="none" w:sz="0" w:space="0" w:color="auto"/>
          </w:divBdr>
        </w:div>
        <w:div w:id="619914505">
          <w:marLeft w:val="0"/>
          <w:marRight w:val="0"/>
          <w:marTop w:val="0"/>
          <w:marBottom w:val="0"/>
          <w:divBdr>
            <w:top w:val="none" w:sz="0" w:space="0" w:color="auto"/>
            <w:left w:val="none" w:sz="0" w:space="0" w:color="auto"/>
            <w:bottom w:val="none" w:sz="0" w:space="0" w:color="auto"/>
            <w:right w:val="none" w:sz="0" w:space="0" w:color="auto"/>
          </w:divBdr>
        </w:div>
      </w:divsChild>
    </w:div>
    <w:div w:id="1809325650">
      <w:bodyDiv w:val="1"/>
      <w:marLeft w:val="0"/>
      <w:marRight w:val="0"/>
      <w:marTop w:val="0"/>
      <w:marBottom w:val="0"/>
      <w:divBdr>
        <w:top w:val="none" w:sz="0" w:space="0" w:color="auto"/>
        <w:left w:val="none" w:sz="0" w:space="0" w:color="auto"/>
        <w:bottom w:val="none" w:sz="0" w:space="0" w:color="auto"/>
        <w:right w:val="none" w:sz="0" w:space="0" w:color="auto"/>
      </w:divBdr>
      <w:divsChild>
        <w:div w:id="1372456846">
          <w:marLeft w:val="0"/>
          <w:marRight w:val="0"/>
          <w:marTop w:val="0"/>
          <w:marBottom w:val="0"/>
          <w:divBdr>
            <w:top w:val="none" w:sz="0" w:space="0" w:color="auto"/>
            <w:left w:val="none" w:sz="0" w:space="0" w:color="auto"/>
            <w:bottom w:val="none" w:sz="0" w:space="0" w:color="auto"/>
            <w:right w:val="none" w:sz="0" w:space="0" w:color="auto"/>
          </w:divBdr>
          <w:divsChild>
            <w:div w:id="2071805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591805">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12503805">
      <w:bodyDiv w:val="1"/>
      <w:marLeft w:val="0"/>
      <w:marRight w:val="0"/>
      <w:marTop w:val="0"/>
      <w:marBottom w:val="0"/>
      <w:divBdr>
        <w:top w:val="none" w:sz="0" w:space="0" w:color="auto"/>
        <w:left w:val="none" w:sz="0" w:space="0" w:color="auto"/>
        <w:bottom w:val="none" w:sz="0" w:space="0" w:color="auto"/>
        <w:right w:val="none" w:sz="0" w:space="0" w:color="auto"/>
      </w:divBdr>
    </w:div>
    <w:div w:id="1912736913">
      <w:bodyDiv w:val="1"/>
      <w:marLeft w:val="0"/>
      <w:marRight w:val="0"/>
      <w:marTop w:val="0"/>
      <w:marBottom w:val="0"/>
      <w:divBdr>
        <w:top w:val="none" w:sz="0" w:space="0" w:color="auto"/>
        <w:left w:val="none" w:sz="0" w:space="0" w:color="auto"/>
        <w:bottom w:val="none" w:sz="0" w:space="0" w:color="auto"/>
        <w:right w:val="none" w:sz="0" w:space="0" w:color="auto"/>
      </w:divBdr>
    </w:div>
    <w:div w:id="1924486859">
      <w:bodyDiv w:val="1"/>
      <w:marLeft w:val="0"/>
      <w:marRight w:val="0"/>
      <w:marTop w:val="0"/>
      <w:marBottom w:val="0"/>
      <w:divBdr>
        <w:top w:val="none" w:sz="0" w:space="0" w:color="auto"/>
        <w:left w:val="none" w:sz="0" w:space="0" w:color="auto"/>
        <w:bottom w:val="none" w:sz="0" w:space="0" w:color="auto"/>
        <w:right w:val="none" w:sz="0" w:space="0" w:color="auto"/>
      </w:divBdr>
      <w:divsChild>
        <w:div w:id="388916334">
          <w:marLeft w:val="0"/>
          <w:marRight w:val="0"/>
          <w:marTop w:val="0"/>
          <w:marBottom w:val="0"/>
          <w:divBdr>
            <w:top w:val="none" w:sz="0" w:space="0" w:color="auto"/>
            <w:left w:val="none" w:sz="0" w:space="0" w:color="auto"/>
            <w:bottom w:val="none" w:sz="0" w:space="0" w:color="auto"/>
            <w:right w:val="none" w:sz="0" w:space="0" w:color="auto"/>
          </w:divBdr>
        </w:div>
        <w:div w:id="1395808728">
          <w:marLeft w:val="0"/>
          <w:marRight w:val="0"/>
          <w:marTop w:val="0"/>
          <w:marBottom w:val="0"/>
          <w:divBdr>
            <w:top w:val="none" w:sz="0" w:space="0" w:color="auto"/>
            <w:left w:val="none" w:sz="0" w:space="0" w:color="auto"/>
            <w:bottom w:val="none" w:sz="0" w:space="0" w:color="auto"/>
            <w:right w:val="none" w:sz="0" w:space="0" w:color="auto"/>
          </w:divBdr>
        </w:div>
        <w:div w:id="1399522542">
          <w:marLeft w:val="0"/>
          <w:marRight w:val="0"/>
          <w:marTop w:val="0"/>
          <w:marBottom w:val="0"/>
          <w:divBdr>
            <w:top w:val="none" w:sz="0" w:space="0" w:color="auto"/>
            <w:left w:val="none" w:sz="0" w:space="0" w:color="auto"/>
            <w:bottom w:val="none" w:sz="0" w:space="0" w:color="auto"/>
            <w:right w:val="none" w:sz="0" w:space="0" w:color="auto"/>
          </w:divBdr>
        </w:div>
      </w:divsChild>
    </w:div>
    <w:div w:id="1936597805">
      <w:bodyDiv w:val="1"/>
      <w:marLeft w:val="0"/>
      <w:marRight w:val="0"/>
      <w:marTop w:val="0"/>
      <w:marBottom w:val="0"/>
      <w:divBdr>
        <w:top w:val="none" w:sz="0" w:space="0" w:color="auto"/>
        <w:left w:val="none" w:sz="0" w:space="0" w:color="auto"/>
        <w:bottom w:val="none" w:sz="0" w:space="0" w:color="auto"/>
        <w:right w:val="none" w:sz="0" w:space="0" w:color="auto"/>
      </w:divBdr>
    </w:div>
    <w:div w:id="1937667365">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198260869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19380218">
      <w:bodyDiv w:val="1"/>
      <w:marLeft w:val="0"/>
      <w:marRight w:val="0"/>
      <w:marTop w:val="0"/>
      <w:marBottom w:val="0"/>
      <w:divBdr>
        <w:top w:val="none" w:sz="0" w:space="0" w:color="auto"/>
        <w:left w:val="none" w:sz="0" w:space="0" w:color="auto"/>
        <w:bottom w:val="none" w:sz="0" w:space="0" w:color="auto"/>
        <w:right w:val="none" w:sz="0" w:space="0" w:color="auto"/>
      </w:divBdr>
      <w:divsChild>
        <w:div w:id="461189600">
          <w:marLeft w:val="0"/>
          <w:marRight w:val="0"/>
          <w:marTop w:val="0"/>
          <w:marBottom w:val="0"/>
          <w:divBdr>
            <w:top w:val="none" w:sz="0" w:space="0" w:color="auto"/>
            <w:left w:val="none" w:sz="0" w:space="0" w:color="auto"/>
            <w:bottom w:val="none" w:sz="0" w:space="0" w:color="auto"/>
            <w:right w:val="none" w:sz="0" w:space="0" w:color="auto"/>
          </w:divBdr>
        </w:div>
      </w:divsChild>
    </w:div>
    <w:div w:id="2024159956">
      <w:bodyDiv w:val="1"/>
      <w:marLeft w:val="0"/>
      <w:marRight w:val="0"/>
      <w:marTop w:val="0"/>
      <w:marBottom w:val="0"/>
      <w:divBdr>
        <w:top w:val="none" w:sz="0" w:space="0" w:color="auto"/>
        <w:left w:val="none" w:sz="0" w:space="0" w:color="auto"/>
        <w:bottom w:val="none" w:sz="0" w:space="0" w:color="auto"/>
        <w:right w:val="none" w:sz="0" w:space="0" w:color="auto"/>
      </w:divBdr>
    </w:div>
    <w:div w:id="2033413243">
      <w:bodyDiv w:val="1"/>
      <w:marLeft w:val="0"/>
      <w:marRight w:val="0"/>
      <w:marTop w:val="0"/>
      <w:marBottom w:val="0"/>
      <w:divBdr>
        <w:top w:val="none" w:sz="0" w:space="0" w:color="auto"/>
        <w:left w:val="none" w:sz="0" w:space="0" w:color="auto"/>
        <w:bottom w:val="none" w:sz="0" w:space="0" w:color="auto"/>
        <w:right w:val="none" w:sz="0" w:space="0" w:color="auto"/>
      </w:divBdr>
    </w:div>
    <w:div w:id="2046831312">
      <w:bodyDiv w:val="1"/>
      <w:marLeft w:val="0"/>
      <w:marRight w:val="0"/>
      <w:marTop w:val="0"/>
      <w:marBottom w:val="0"/>
      <w:divBdr>
        <w:top w:val="none" w:sz="0" w:space="0" w:color="auto"/>
        <w:left w:val="none" w:sz="0" w:space="0" w:color="auto"/>
        <w:bottom w:val="none" w:sz="0" w:space="0" w:color="auto"/>
        <w:right w:val="none" w:sz="0" w:space="0" w:color="auto"/>
      </w:divBdr>
      <w:divsChild>
        <w:div w:id="332032888">
          <w:marLeft w:val="0"/>
          <w:marRight w:val="0"/>
          <w:marTop w:val="0"/>
          <w:marBottom w:val="0"/>
          <w:divBdr>
            <w:top w:val="none" w:sz="0" w:space="0" w:color="auto"/>
            <w:left w:val="none" w:sz="0" w:space="0" w:color="auto"/>
            <w:bottom w:val="none" w:sz="0" w:space="0" w:color="auto"/>
            <w:right w:val="none" w:sz="0" w:space="0" w:color="auto"/>
          </w:divBdr>
        </w:div>
      </w:divsChild>
    </w:div>
    <w:div w:id="2047874875">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086300369">
      <w:bodyDiv w:val="1"/>
      <w:marLeft w:val="0"/>
      <w:marRight w:val="0"/>
      <w:marTop w:val="0"/>
      <w:marBottom w:val="0"/>
      <w:divBdr>
        <w:top w:val="none" w:sz="0" w:space="0" w:color="auto"/>
        <w:left w:val="none" w:sz="0" w:space="0" w:color="auto"/>
        <w:bottom w:val="none" w:sz="0" w:space="0" w:color="auto"/>
        <w:right w:val="none" w:sz="0" w:space="0" w:color="auto"/>
      </w:divBdr>
    </w:div>
    <w:div w:id="2087726841">
      <w:bodyDiv w:val="1"/>
      <w:marLeft w:val="0"/>
      <w:marRight w:val="0"/>
      <w:marTop w:val="0"/>
      <w:marBottom w:val="0"/>
      <w:divBdr>
        <w:top w:val="none" w:sz="0" w:space="0" w:color="auto"/>
        <w:left w:val="none" w:sz="0" w:space="0" w:color="auto"/>
        <w:bottom w:val="none" w:sz="0" w:space="0" w:color="auto"/>
        <w:right w:val="none" w:sz="0" w:space="0" w:color="auto"/>
      </w:divBdr>
    </w:div>
    <w:div w:id="2096054295">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 w:id="2131699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9.health.gov.au/mbs/fullDisplay.cfm?type=item&amp;q=35645&amp;qt=ItemID" TargetMode="External"/><Relationship Id="rId18" Type="http://schemas.openxmlformats.org/officeDocument/2006/relationships/hyperlink" Target="file://resources/artg/427026" TargetMode="External"/><Relationship Id="rId26" Type="http://schemas.openxmlformats.org/officeDocument/2006/relationships/hyperlink" Target="file://resources/artg/180428" TargetMode="External"/><Relationship Id="rId39" Type="http://schemas.openxmlformats.org/officeDocument/2006/relationships/hyperlink" Target="https://www.tga.gov.au/resources/artg/276869" TargetMode="External"/><Relationship Id="rId21" Type="http://schemas.openxmlformats.org/officeDocument/2006/relationships/hyperlink" Target="file://resources/artg/320506" TargetMode="External"/><Relationship Id="rId34" Type="http://schemas.openxmlformats.org/officeDocument/2006/relationships/hyperlink" Target="https://www.tga.gov.au/resources/artg/411730" TargetMode="External"/><Relationship Id="rId42" Type="http://schemas.openxmlformats.org/officeDocument/2006/relationships/hyperlink" Target="https://www.tga.gov.au/resources/artg/226598" TargetMode="External"/><Relationship Id="rId47" Type="http://schemas.openxmlformats.org/officeDocument/2006/relationships/header" Target="header3.xml"/><Relationship Id="rId50" Type="http://schemas.openxmlformats.org/officeDocument/2006/relationships/hyperlink" Target="https://pmc.ncbi.nlm.nih.gov/articles/PMC9588562/table/T1/" TargetMode="External"/><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resources/artg/482747" TargetMode="External"/><Relationship Id="rId29" Type="http://schemas.openxmlformats.org/officeDocument/2006/relationships/hyperlink" Target="file://resources/artg/107118" TargetMode="External"/><Relationship Id="rId11" Type="http://schemas.openxmlformats.org/officeDocument/2006/relationships/hyperlink" Target="http://www.msac.gov.au/" TargetMode="External"/><Relationship Id="rId24" Type="http://schemas.openxmlformats.org/officeDocument/2006/relationships/hyperlink" Target="file://resources/artg/222383" TargetMode="External"/><Relationship Id="rId32" Type="http://schemas.openxmlformats.org/officeDocument/2006/relationships/hyperlink" Target="https://www.tga.gov.au/resources/artg/462199" TargetMode="External"/><Relationship Id="rId37" Type="http://schemas.openxmlformats.org/officeDocument/2006/relationships/hyperlink" Target="https://www.tga.gov.au/resources/artg/401231" TargetMode="External"/><Relationship Id="rId40" Type="http://schemas.openxmlformats.org/officeDocument/2006/relationships/hyperlink" Target="https://www.tga.gov.au/resources/artg/277760" TargetMode="External"/><Relationship Id="rId45" Type="http://schemas.openxmlformats.org/officeDocument/2006/relationships/footer" Target="footer1.xml"/><Relationship Id="rId53" Type="http://schemas.openxmlformats.org/officeDocument/2006/relationships/hyperlink" Target="https://www9.health.gov.au/mbs/fullDisplay.cfm?type=item&amp;q=35645&amp;qt=ItemID" TargetMode="Externa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file://resources/artg/412136" TargetMode="External"/><Relationship Id="rId31" Type="http://schemas.openxmlformats.org/officeDocument/2006/relationships/hyperlink" Target="https://www.tga.gov.au/resources/artg/460508" TargetMode="External"/><Relationship Id="rId44" Type="http://schemas.openxmlformats.org/officeDocument/2006/relationships/header" Target="header2.xml"/><Relationship Id="rId52" Type="http://schemas.openxmlformats.org/officeDocument/2006/relationships/hyperlink" Target="https://www.nejm.org/doi/10.1056/NEJMoa2201048?url_ver=Z39.88-2003&amp;rfr_id=ori:rid:crossref.org&amp;rfr_dat=cr_pub%20%200pubmed"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nalcancerscreening.guidelines.org.au/screening-intervals-and-cessation/" TargetMode="External"/><Relationship Id="rId22" Type="http://schemas.openxmlformats.org/officeDocument/2006/relationships/hyperlink" Target="file://resources/artg/282041" TargetMode="External"/><Relationship Id="rId27" Type="http://schemas.openxmlformats.org/officeDocument/2006/relationships/hyperlink" Target="file://resources/artg/181348" TargetMode="External"/><Relationship Id="rId30" Type="http://schemas.openxmlformats.org/officeDocument/2006/relationships/hyperlink" Target="file://resources/artg/204913" TargetMode="External"/><Relationship Id="rId35" Type="http://schemas.openxmlformats.org/officeDocument/2006/relationships/hyperlink" Target="https://www.tga.gov.au/resources/artg/317040" TargetMode="External"/><Relationship Id="rId43" Type="http://schemas.openxmlformats.org/officeDocument/2006/relationships/header" Target="header1.xml"/><Relationship Id="rId48" Type="http://schemas.openxmlformats.org/officeDocument/2006/relationships/footer" Target="footer3.xml"/><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www.nejm.org/doi/10.1056/NEJMoa2201048?url_ver=Z39.88-2003&amp;rfr_id=ori:rid:crossref.org&amp;rfr_dat=cr_pub%20%200pubmed" TargetMode="External"/><Relationship Id="rId3" Type="http://schemas.openxmlformats.org/officeDocument/2006/relationships/customXml" Target="../customXml/item3.xml"/><Relationship Id="rId12" Type="http://schemas.openxmlformats.org/officeDocument/2006/relationships/hyperlink" Target="https://www9.health.gov.au/mbs/search.cfm?q=73072&amp;Submit=&amp;sopt=I" TargetMode="External"/><Relationship Id="rId17" Type="http://schemas.openxmlformats.org/officeDocument/2006/relationships/hyperlink" Target="file://resources/artg/442154" TargetMode="External"/><Relationship Id="rId25" Type="http://schemas.openxmlformats.org/officeDocument/2006/relationships/hyperlink" Target="file://resources/artg/237323" TargetMode="External"/><Relationship Id="rId33" Type="http://schemas.openxmlformats.org/officeDocument/2006/relationships/hyperlink" Target="https://www.tga.gov.au/resources/artg/488286" TargetMode="External"/><Relationship Id="rId38" Type="http://schemas.openxmlformats.org/officeDocument/2006/relationships/hyperlink" Target="https://www.tga.gov.au/resources/artg/324842" TargetMode="External"/><Relationship Id="rId46" Type="http://schemas.openxmlformats.org/officeDocument/2006/relationships/footer" Target="footer2.xml"/><Relationship Id="rId20" Type="http://schemas.openxmlformats.org/officeDocument/2006/relationships/hyperlink" Target="file://resources/artg/356988" TargetMode="External"/><Relationship Id="rId41" Type="http://schemas.openxmlformats.org/officeDocument/2006/relationships/hyperlink" Target="https://www.tga.gov.au/resources/artg/260260" TargetMode="External"/><Relationship Id="rId54" Type="http://schemas.openxmlformats.org/officeDocument/2006/relationships/hyperlink" Target="http://msac.gov.au/internet/msac/publishing.nsf/Content/Home-1"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tga.gov.au/resources/artg/324193" TargetMode="External"/><Relationship Id="rId23" Type="http://schemas.openxmlformats.org/officeDocument/2006/relationships/hyperlink" Target="file://resources/artg/288480" TargetMode="External"/><Relationship Id="rId28" Type="http://schemas.openxmlformats.org/officeDocument/2006/relationships/hyperlink" Target="file://resources/artg/159456" TargetMode="External"/><Relationship Id="rId36" Type="http://schemas.openxmlformats.org/officeDocument/2006/relationships/hyperlink" Target="https://www.tga.gov.au/resources/artg/431490" TargetMode="External"/><Relationship Id="rId49" Type="http://schemas.openxmlformats.org/officeDocument/2006/relationships/image" Target="media/image1.jpg"/></Relationships>
</file>

<file path=word/_rels/footnotes.xml.rels><?xml version="1.0" encoding="UTF-8" standalone="yes"?>
<Relationships xmlns="http://schemas.openxmlformats.org/package/2006/relationships"><Relationship Id="rId3" Type="http://schemas.openxmlformats.org/officeDocument/2006/relationships/hyperlink" Target="https://clinicaltrials.gov/study/NCT05217940" TargetMode="External"/><Relationship Id="rId2" Type="http://schemas.openxmlformats.org/officeDocument/2006/relationships/hyperlink" Target="https://www.cancer.org.au/clinical-guidelines/cervical-cancer/cervical-cancer-screening/terminology/hpv-testing-terminology" TargetMode="External"/><Relationship Id="rId1" Type="http://schemas.openxmlformats.org/officeDocument/2006/relationships/hyperlink" Target="https://doi.org/10.1016/j.lanwpc.2022.1006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513b557-581c-46d3-8cc7-77c65017dc6f">
      <Terms xmlns="http://schemas.microsoft.com/office/infopath/2007/PartnerControls"/>
    </lcf76f155ced4ddcb4097134ff3c332f>
    <TaxCatchAll xmlns="e7d54a9e-4aca-451b-99db-b94fe438e987"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5E4A37BE997BE34FBB7D5057D341D123" ma:contentTypeVersion="13" ma:contentTypeDescription="Create a new document." ma:contentTypeScope="" ma:versionID="7945de09b0bd2dfd0464c416d7bf3e95">
  <xsd:schema xmlns:xsd="http://www.w3.org/2001/XMLSchema" xmlns:xs="http://www.w3.org/2001/XMLSchema" xmlns:p="http://schemas.microsoft.com/office/2006/metadata/properties" xmlns:ns2="7513b557-581c-46d3-8cc7-77c65017dc6f" xmlns:ns3="e7d54a9e-4aca-451b-99db-b94fe438e987" targetNamespace="http://schemas.microsoft.com/office/2006/metadata/properties" ma:root="true" ma:fieldsID="3ac271c091bacc93df53fa8bd429fd00" ns2:_="" ns3:_="">
    <xsd:import namespace="7513b557-581c-46d3-8cc7-77c65017dc6f"/>
    <xsd:import namespace="e7d54a9e-4aca-451b-99db-b94fe438e98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13b557-581c-46d3-8cc7-77c65017dc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7d54a9e-4aca-451b-99db-b94fe438e98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bb094059-5103-4cd0-8820-a17a44f45f06}" ma:internalName="TaxCatchAll" ma:showField="CatchAllData" ma:web="e7d54a9e-4aca-451b-99db-b94fe438e98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456E668-C82E-483F-8DF6-4895A437D8A9}">
  <ds:schemaRefs>
    <ds:schemaRef ds:uri="http://schemas.microsoft.com/office/2006/metadata/properties"/>
    <ds:schemaRef ds:uri="http://schemas.microsoft.com/office/infopath/2007/PartnerControls"/>
    <ds:schemaRef ds:uri="7513b557-581c-46d3-8cc7-77c65017dc6f"/>
    <ds:schemaRef ds:uri="e7d54a9e-4aca-451b-99db-b94fe438e987"/>
  </ds:schemaRefs>
</ds:datastoreItem>
</file>

<file path=customXml/itemProps2.xml><?xml version="1.0" encoding="utf-8"?>
<ds:datastoreItem xmlns:ds="http://schemas.openxmlformats.org/officeDocument/2006/customXml" ds:itemID="{6C766208-AAD1-49A2-956F-2CE2D939C992}">
  <ds:schemaRefs>
    <ds:schemaRef ds:uri="http://schemas.microsoft.com/sharepoint/v3/contenttype/forms"/>
  </ds:schemaRefs>
</ds:datastoreItem>
</file>

<file path=customXml/itemProps3.xml><?xml version="1.0" encoding="utf-8"?>
<ds:datastoreItem xmlns:ds="http://schemas.openxmlformats.org/officeDocument/2006/customXml" ds:itemID="{A0885930-CBDE-2E4D-8D19-A9D4C39C2A63}">
  <ds:schemaRefs>
    <ds:schemaRef ds:uri="http://schemas.openxmlformats.org/officeDocument/2006/bibliography"/>
  </ds:schemaRefs>
</ds:datastoreItem>
</file>

<file path=customXml/itemProps4.xml><?xml version="1.0" encoding="utf-8"?>
<ds:datastoreItem xmlns:ds="http://schemas.openxmlformats.org/officeDocument/2006/customXml" ds:itemID="{4AC37372-9638-42C6-BBA3-02A42F7939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13b557-581c-46d3-8cc7-77c65017dc6f"/>
    <ds:schemaRef ds:uri="e7d54a9e-4aca-451b-99db-b94fe438e9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0507654c-1543-47e1-81c5-300c2627be14}" enabled="1" method="Privileged" siteId="{5a7cc8ab-a4dc-4f9b-bf60-66714049ad62}" removed="0"/>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02</Pages>
  <Words>50661</Words>
  <Characters>282182</Characters>
  <Application>Microsoft Office Word</Application>
  <DocSecurity>0</DocSecurity>
  <Lines>9406</Lines>
  <Paragraphs>57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105</CharactersWithSpaces>
  <SharedDoc>false</SharedDoc>
  <HLinks>
    <vt:vector size="240" baseType="variant">
      <vt:variant>
        <vt:i4>6684716</vt:i4>
      </vt:variant>
      <vt:variant>
        <vt:i4>776</vt:i4>
      </vt:variant>
      <vt:variant>
        <vt:i4>0</vt:i4>
      </vt:variant>
      <vt:variant>
        <vt:i4>5</vt:i4>
      </vt:variant>
      <vt:variant>
        <vt:lpwstr>http://msac.gov.au/internet/msac/publishing.nsf/Content/Home-1</vt:lpwstr>
      </vt:variant>
      <vt:variant>
        <vt:lpwstr/>
      </vt:variant>
      <vt:variant>
        <vt:i4>7340086</vt:i4>
      </vt:variant>
      <vt:variant>
        <vt:i4>773</vt:i4>
      </vt:variant>
      <vt:variant>
        <vt:i4>0</vt:i4>
      </vt:variant>
      <vt:variant>
        <vt:i4>5</vt:i4>
      </vt:variant>
      <vt:variant>
        <vt:lpwstr>https://www9.health.gov.au/mbs/fullDisplay.cfm?type=item&amp;q=35645&amp;qt=ItemID</vt:lpwstr>
      </vt:variant>
      <vt:variant>
        <vt:lpwstr/>
      </vt:variant>
      <vt:variant>
        <vt:i4>4325398</vt:i4>
      </vt:variant>
      <vt:variant>
        <vt:i4>417</vt:i4>
      </vt:variant>
      <vt:variant>
        <vt:i4>0</vt:i4>
      </vt:variant>
      <vt:variant>
        <vt:i4>5</vt:i4>
      </vt:variant>
      <vt:variant>
        <vt:lpwstr>https://www.nejm.org/doi/10.1056/NEJMoa2201048?url_ver=Z39.88-2003&amp;rfr_id=ori:rid:crossref.org&amp;rfr_dat=cr_pub%20%200pubmed</vt:lpwstr>
      </vt:variant>
      <vt:variant>
        <vt:lpwstr>fv-t2fn3</vt:lpwstr>
      </vt:variant>
      <vt:variant>
        <vt:i4>4390934</vt:i4>
      </vt:variant>
      <vt:variant>
        <vt:i4>414</vt:i4>
      </vt:variant>
      <vt:variant>
        <vt:i4>0</vt:i4>
      </vt:variant>
      <vt:variant>
        <vt:i4>5</vt:i4>
      </vt:variant>
      <vt:variant>
        <vt:lpwstr>https://www.nejm.org/doi/10.1056/NEJMoa2201048?url_ver=Z39.88-2003&amp;rfr_id=ori:rid:crossref.org&amp;rfr_dat=cr_pub%20%200pubmed</vt:lpwstr>
      </vt:variant>
      <vt:variant>
        <vt:lpwstr>fv-t2fn2</vt:lpwstr>
      </vt:variant>
      <vt:variant>
        <vt:i4>6357054</vt:i4>
      </vt:variant>
      <vt:variant>
        <vt:i4>294</vt:i4>
      </vt:variant>
      <vt:variant>
        <vt:i4>0</vt:i4>
      </vt:variant>
      <vt:variant>
        <vt:i4>5</vt:i4>
      </vt:variant>
      <vt:variant>
        <vt:lpwstr>https://pmc.ncbi.nlm.nih.gov/articles/PMC9588562/table/T1/</vt:lpwstr>
      </vt:variant>
      <vt:variant>
        <vt:lpwstr>TFN4</vt:lpwstr>
      </vt:variant>
      <vt:variant>
        <vt:i4>5505040</vt:i4>
      </vt:variant>
      <vt:variant>
        <vt:i4>114</vt:i4>
      </vt:variant>
      <vt:variant>
        <vt:i4>0</vt:i4>
      </vt:variant>
      <vt:variant>
        <vt:i4>5</vt:i4>
      </vt:variant>
      <vt:variant>
        <vt:lpwstr>https://www.tga.gov.au/resources/artg/226598</vt:lpwstr>
      </vt:variant>
      <vt:variant>
        <vt:lpwstr/>
      </vt:variant>
      <vt:variant>
        <vt:i4>6225945</vt:i4>
      </vt:variant>
      <vt:variant>
        <vt:i4>111</vt:i4>
      </vt:variant>
      <vt:variant>
        <vt:i4>0</vt:i4>
      </vt:variant>
      <vt:variant>
        <vt:i4>5</vt:i4>
      </vt:variant>
      <vt:variant>
        <vt:lpwstr>https://www.tga.gov.au/resources/artg/260260</vt:lpwstr>
      </vt:variant>
      <vt:variant>
        <vt:lpwstr/>
      </vt:variant>
      <vt:variant>
        <vt:i4>5963806</vt:i4>
      </vt:variant>
      <vt:variant>
        <vt:i4>108</vt:i4>
      </vt:variant>
      <vt:variant>
        <vt:i4>0</vt:i4>
      </vt:variant>
      <vt:variant>
        <vt:i4>5</vt:i4>
      </vt:variant>
      <vt:variant>
        <vt:lpwstr>https://www.tga.gov.au/resources/artg/277760</vt:lpwstr>
      </vt:variant>
      <vt:variant>
        <vt:lpwstr/>
      </vt:variant>
      <vt:variant>
        <vt:i4>6094879</vt:i4>
      </vt:variant>
      <vt:variant>
        <vt:i4>105</vt:i4>
      </vt:variant>
      <vt:variant>
        <vt:i4>0</vt:i4>
      </vt:variant>
      <vt:variant>
        <vt:i4>5</vt:i4>
      </vt:variant>
      <vt:variant>
        <vt:lpwstr>https://www.tga.gov.au/resources/artg/276869</vt:lpwstr>
      </vt:variant>
      <vt:variant>
        <vt:lpwstr/>
      </vt:variant>
      <vt:variant>
        <vt:i4>5439518</vt:i4>
      </vt:variant>
      <vt:variant>
        <vt:i4>102</vt:i4>
      </vt:variant>
      <vt:variant>
        <vt:i4>0</vt:i4>
      </vt:variant>
      <vt:variant>
        <vt:i4>5</vt:i4>
      </vt:variant>
      <vt:variant>
        <vt:lpwstr>https://www.tga.gov.au/resources/artg/324842</vt:lpwstr>
      </vt:variant>
      <vt:variant>
        <vt:lpwstr/>
      </vt:variant>
      <vt:variant>
        <vt:i4>5767195</vt:i4>
      </vt:variant>
      <vt:variant>
        <vt:i4>99</vt:i4>
      </vt:variant>
      <vt:variant>
        <vt:i4>0</vt:i4>
      </vt:variant>
      <vt:variant>
        <vt:i4>5</vt:i4>
      </vt:variant>
      <vt:variant>
        <vt:lpwstr>https://www.tga.gov.au/resources/artg/401231</vt:lpwstr>
      </vt:variant>
      <vt:variant>
        <vt:lpwstr/>
      </vt:variant>
      <vt:variant>
        <vt:i4>6029329</vt:i4>
      </vt:variant>
      <vt:variant>
        <vt:i4>96</vt:i4>
      </vt:variant>
      <vt:variant>
        <vt:i4>0</vt:i4>
      </vt:variant>
      <vt:variant>
        <vt:i4>5</vt:i4>
      </vt:variant>
      <vt:variant>
        <vt:lpwstr>https://www.tga.gov.au/resources/artg/431490</vt:lpwstr>
      </vt:variant>
      <vt:variant>
        <vt:lpwstr/>
      </vt:variant>
      <vt:variant>
        <vt:i4>5898269</vt:i4>
      </vt:variant>
      <vt:variant>
        <vt:i4>93</vt:i4>
      </vt:variant>
      <vt:variant>
        <vt:i4>0</vt:i4>
      </vt:variant>
      <vt:variant>
        <vt:i4>5</vt:i4>
      </vt:variant>
      <vt:variant>
        <vt:lpwstr>https://www.tga.gov.au/resources/artg/317040</vt:lpwstr>
      </vt:variant>
      <vt:variant>
        <vt:lpwstr/>
      </vt:variant>
      <vt:variant>
        <vt:i4>6094875</vt:i4>
      </vt:variant>
      <vt:variant>
        <vt:i4>90</vt:i4>
      </vt:variant>
      <vt:variant>
        <vt:i4>0</vt:i4>
      </vt:variant>
      <vt:variant>
        <vt:i4>5</vt:i4>
      </vt:variant>
      <vt:variant>
        <vt:lpwstr>https://www.tga.gov.au/resources/artg/411730</vt:lpwstr>
      </vt:variant>
      <vt:variant>
        <vt:lpwstr/>
      </vt:variant>
      <vt:variant>
        <vt:i4>5701657</vt:i4>
      </vt:variant>
      <vt:variant>
        <vt:i4>87</vt:i4>
      </vt:variant>
      <vt:variant>
        <vt:i4>0</vt:i4>
      </vt:variant>
      <vt:variant>
        <vt:i4>5</vt:i4>
      </vt:variant>
      <vt:variant>
        <vt:lpwstr>https://www.tga.gov.au/resources/artg/488286</vt:lpwstr>
      </vt:variant>
      <vt:variant>
        <vt:lpwstr/>
      </vt:variant>
      <vt:variant>
        <vt:i4>5570578</vt:i4>
      </vt:variant>
      <vt:variant>
        <vt:i4>84</vt:i4>
      </vt:variant>
      <vt:variant>
        <vt:i4>0</vt:i4>
      </vt:variant>
      <vt:variant>
        <vt:i4>5</vt:i4>
      </vt:variant>
      <vt:variant>
        <vt:lpwstr>https://www.tga.gov.au/resources/artg/462199</vt:lpwstr>
      </vt:variant>
      <vt:variant>
        <vt:lpwstr/>
      </vt:variant>
      <vt:variant>
        <vt:i4>5242905</vt:i4>
      </vt:variant>
      <vt:variant>
        <vt:i4>81</vt:i4>
      </vt:variant>
      <vt:variant>
        <vt:i4>0</vt:i4>
      </vt:variant>
      <vt:variant>
        <vt:i4>5</vt:i4>
      </vt:variant>
      <vt:variant>
        <vt:lpwstr>https://www.tga.gov.au/resources/artg/460508</vt:lpwstr>
      </vt:variant>
      <vt:variant>
        <vt:lpwstr/>
      </vt:variant>
      <vt:variant>
        <vt:i4>4128888</vt:i4>
      </vt:variant>
      <vt:variant>
        <vt:i4>69</vt:i4>
      </vt:variant>
      <vt:variant>
        <vt:i4>0</vt:i4>
      </vt:variant>
      <vt:variant>
        <vt:i4>5</vt:i4>
      </vt:variant>
      <vt:variant>
        <vt:lpwstr>\\resources\artg\204913</vt:lpwstr>
      </vt:variant>
      <vt:variant>
        <vt:lpwstr/>
      </vt:variant>
      <vt:variant>
        <vt:i4>4128880</vt:i4>
      </vt:variant>
      <vt:variant>
        <vt:i4>66</vt:i4>
      </vt:variant>
      <vt:variant>
        <vt:i4>0</vt:i4>
      </vt:variant>
      <vt:variant>
        <vt:i4>5</vt:i4>
      </vt:variant>
      <vt:variant>
        <vt:lpwstr>\\resources\artg\107118</vt:lpwstr>
      </vt:variant>
      <vt:variant>
        <vt:lpwstr/>
      </vt:variant>
      <vt:variant>
        <vt:i4>3473520</vt:i4>
      </vt:variant>
      <vt:variant>
        <vt:i4>63</vt:i4>
      </vt:variant>
      <vt:variant>
        <vt:i4>0</vt:i4>
      </vt:variant>
      <vt:variant>
        <vt:i4>5</vt:i4>
      </vt:variant>
      <vt:variant>
        <vt:lpwstr>\\resources\artg\159456</vt:lpwstr>
      </vt:variant>
      <vt:variant>
        <vt:lpwstr/>
      </vt:variant>
      <vt:variant>
        <vt:i4>3932282</vt:i4>
      </vt:variant>
      <vt:variant>
        <vt:i4>60</vt:i4>
      </vt:variant>
      <vt:variant>
        <vt:i4>0</vt:i4>
      </vt:variant>
      <vt:variant>
        <vt:i4>5</vt:i4>
      </vt:variant>
      <vt:variant>
        <vt:lpwstr>\\resources\artg\181348</vt:lpwstr>
      </vt:variant>
      <vt:variant>
        <vt:lpwstr/>
      </vt:variant>
      <vt:variant>
        <vt:i4>3866749</vt:i4>
      </vt:variant>
      <vt:variant>
        <vt:i4>57</vt:i4>
      </vt:variant>
      <vt:variant>
        <vt:i4>0</vt:i4>
      </vt:variant>
      <vt:variant>
        <vt:i4>5</vt:i4>
      </vt:variant>
      <vt:variant>
        <vt:lpwstr>\\resources\artg\180428</vt:lpwstr>
      </vt:variant>
      <vt:variant>
        <vt:lpwstr/>
      </vt:variant>
      <vt:variant>
        <vt:i4>4128881</vt:i4>
      </vt:variant>
      <vt:variant>
        <vt:i4>54</vt:i4>
      </vt:variant>
      <vt:variant>
        <vt:i4>0</vt:i4>
      </vt:variant>
      <vt:variant>
        <vt:i4>5</vt:i4>
      </vt:variant>
      <vt:variant>
        <vt:lpwstr>\\resources\artg\237323</vt:lpwstr>
      </vt:variant>
      <vt:variant>
        <vt:lpwstr/>
      </vt:variant>
      <vt:variant>
        <vt:i4>3145840</vt:i4>
      </vt:variant>
      <vt:variant>
        <vt:i4>51</vt:i4>
      </vt:variant>
      <vt:variant>
        <vt:i4>0</vt:i4>
      </vt:variant>
      <vt:variant>
        <vt:i4>5</vt:i4>
      </vt:variant>
      <vt:variant>
        <vt:lpwstr>\\resources\artg\222383</vt:lpwstr>
      </vt:variant>
      <vt:variant>
        <vt:lpwstr/>
      </vt:variant>
      <vt:variant>
        <vt:i4>3801213</vt:i4>
      </vt:variant>
      <vt:variant>
        <vt:i4>48</vt:i4>
      </vt:variant>
      <vt:variant>
        <vt:i4>0</vt:i4>
      </vt:variant>
      <vt:variant>
        <vt:i4>5</vt:i4>
      </vt:variant>
      <vt:variant>
        <vt:lpwstr>\\resources\artg\288480</vt:lpwstr>
      </vt:variant>
      <vt:variant>
        <vt:lpwstr/>
      </vt:variant>
      <vt:variant>
        <vt:i4>3932281</vt:i4>
      </vt:variant>
      <vt:variant>
        <vt:i4>45</vt:i4>
      </vt:variant>
      <vt:variant>
        <vt:i4>0</vt:i4>
      </vt:variant>
      <vt:variant>
        <vt:i4>5</vt:i4>
      </vt:variant>
      <vt:variant>
        <vt:lpwstr>\\resources\artg\282041</vt:lpwstr>
      </vt:variant>
      <vt:variant>
        <vt:lpwstr/>
      </vt:variant>
      <vt:variant>
        <vt:i4>3866742</vt:i4>
      </vt:variant>
      <vt:variant>
        <vt:i4>42</vt:i4>
      </vt:variant>
      <vt:variant>
        <vt:i4>0</vt:i4>
      </vt:variant>
      <vt:variant>
        <vt:i4>5</vt:i4>
      </vt:variant>
      <vt:variant>
        <vt:lpwstr>\\resources\artg\320506</vt:lpwstr>
      </vt:variant>
      <vt:variant>
        <vt:lpwstr/>
      </vt:variant>
      <vt:variant>
        <vt:i4>3473533</vt:i4>
      </vt:variant>
      <vt:variant>
        <vt:i4>39</vt:i4>
      </vt:variant>
      <vt:variant>
        <vt:i4>0</vt:i4>
      </vt:variant>
      <vt:variant>
        <vt:i4>5</vt:i4>
      </vt:variant>
      <vt:variant>
        <vt:lpwstr>\\resources\artg\356988</vt:lpwstr>
      </vt:variant>
      <vt:variant>
        <vt:lpwstr/>
      </vt:variant>
      <vt:variant>
        <vt:i4>3997809</vt:i4>
      </vt:variant>
      <vt:variant>
        <vt:i4>36</vt:i4>
      </vt:variant>
      <vt:variant>
        <vt:i4>0</vt:i4>
      </vt:variant>
      <vt:variant>
        <vt:i4>5</vt:i4>
      </vt:variant>
      <vt:variant>
        <vt:lpwstr>\\resources\artg\412136</vt:lpwstr>
      </vt:variant>
      <vt:variant>
        <vt:lpwstr/>
      </vt:variant>
      <vt:variant>
        <vt:i4>3735667</vt:i4>
      </vt:variant>
      <vt:variant>
        <vt:i4>33</vt:i4>
      </vt:variant>
      <vt:variant>
        <vt:i4>0</vt:i4>
      </vt:variant>
      <vt:variant>
        <vt:i4>5</vt:i4>
      </vt:variant>
      <vt:variant>
        <vt:lpwstr>\\resources\artg\427026</vt:lpwstr>
      </vt:variant>
      <vt:variant>
        <vt:lpwstr/>
      </vt:variant>
      <vt:variant>
        <vt:i4>3866740</vt:i4>
      </vt:variant>
      <vt:variant>
        <vt:i4>30</vt:i4>
      </vt:variant>
      <vt:variant>
        <vt:i4>0</vt:i4>
      </vt:variant>
      <vt:variant>
        <vt:i4>5</vt:i4>
      </vt:variant>
      <vt:variant>
        <vt:lpwstr>\\resources\artg\442154</vt:lpwstr>
      </vt:variant>
      <vt:variant>
        <vt:lpwstr/>
      </vt:variant>
      <vt:variant>
        <vt:i4>3801214</vt:i4>
      </vt:variant>
      <vt:variant>
        <vt:i4>27</vt:i4>
      </vt:variant>
      <vt:variant>
        <vt:i4>0</vt:i4>
      </vt:variant>
      <vt:variant>
        <vt:i4>5</vt:i4>
      </vt:variant>
      <vt:variant>
        <vt:lpwstr>\\resources\artg\482747</vt:lpwstr>
      </vt:variant>
      <vt:variant>
        <vt:lpwstr/>
      </vt:variant>
      <vt:variant>
        <vt:i4>5963795</vt:i4>
      </vt:variant>
      <vt:variant>
        <vt:i4>18</vt:i4>
      </vt:variant>
      <vt:variant>
        <vt:i4>0</vt:i4>
      </vt:variant>
      <vt:variant>
        <vt:i4>5</vt:i4>
      </vt:variant>
      <vt:variant>
        <vt:lpwstr>https://www.tga.gov.au/resources/artg/324193</vt:lpwstr>
      </vt:variant>
      <vt:variant>
        <vt:lpwstr/>
      </vt:variant>
      <vt:variant>
        <vt:i4>1769542</vt:i4>
      </vt:variant>
      <vt:variant>
        <vt:i4>9</vt:i4>
      </vt:variant>
      <vt:variant>
        <vt:i4>0</vt:i4>
      </vt:variant>
      <vt:variant>
        <vt:i4>5</vt:i4>
      </vt:variant>
      <vt:variant>
        <vt:lpwstr>https://analcancerscreening.guidelines.org.au/screening-intervals-and-cessation/</vt:lpwstr>
      </vt:variant>
      <vt:variant>
        <vt:lpwstr/>
      </vt:variant>
      <vt:variant>
        <vt:i4>7340086</vt:i4>
      </vt:variant>
      <vt:variant>
        <vt:i4>6</vt:i4>
      </vt:variant>
      <vt:variant>
        <vt:i4>0</vt:i4>
      </vt:variant>
      <vt:variant>
        <vt:i4>5</vt:i4>
      </vt:variant>
      <vt:variant>
        <vt:lpwstr>https://www9.health.gov.au/mbs/fullDisplay.cfm?type=item&amp;q=35645&amp;qt=ItemID</vt:lpwstr>
      </vt:variant>
      <vt:variant>
        <vt:lpwstr/>
      </vt:variant>
      <vt:variant>
        <vt:i4>458835</vt:i4>
      </vt:variant>
      <vt:variant>
        <vt:i4>3</vt:i4>
      </vt:variant>
      <vt:variant>
        <vt:i4>0</vt:i4>
      </vt:variant>
      <vt:variant>
        <vt:i4>5</vt:i4>
      </vt:variant>
      <vt:variant>
        <vt:lpwstr>https://www9.health.gov.au/mbs/search.cfm?q=73072&amp;Submit=&amp;sopt=I</vt:lpwstr>
      </vt:variant>
      <vt:variant>
        <vt:lpwstr/>
      </vt:variant>
      <vt:variant>
        <vt:i4>3997744</vt:i4>
      </vt:variant>
      <vt:variant>
        <vt:i4>0</vt:i4>
      </vt:variant>
      <vt:variant>
        <vt:i4>0</vt:i4>
      </vt:variant>
      <vt:variant>
        <vt:i4>5</vt:i4>
      </vt:variant>
      <vt:variant>
        <vt:lpwstr>http://www.msac.gov.au/</vt:lpwstr>
      </vt:variant>
      <vt:variant>
        <vt:lpwstr/>
      </vt:variant>
      <vt:variant>
        <vt:i4>327680</vt:i4>
      </vt:variant>
      <vt:variant>
        <vt:i4>6</vt:i4>
      </vt:variant>
      <vt:variant>
        <vt:i4>0</vt:i4>
      </vt:variant>
      <vt:variant>
        <vt:i4>5</vt:i4>
      </vt:variant>
      <vt:variant>
        <vt:lpwstr>https://clinicaltrials.gov/study/NCT05217940</vt:lpwstr>
      </vt:variant>
      <vt:variant>
        <vt:lpwstr/>
      </vt:variant>
      <vt:variant>
        <vt:i4>3145828</vt:i4>
      </vt:variant>
      <vt:variant>
        <vt:i4>3</vt:i4>
      </vt:variant>
      <vt:variant>
        <vt:i4>0</vt:i4>
      </vt:variant>
      <vt:variant>
        <vt:i4>5</vt:i4>
      </vt:variant>
      <vt:variant>
        <vt:lpwstr>https://www.cancer.org.au/clinical-guidelines/cervical-cancer/cervical-cancer-screening/terminology/hpv-testing-terminology</vt:lpwstr>
      </vt:variant>
      <vt:variant>
        <vt:lpwstr/>
      </vt:variant>
      <vt:variant>
        <vt:i4>5701726</vt:i4>
      </vt:variant>
      <vt:variant>
        <vt:i4>0</vt:i4>
      </vt:variant>
      <vt:variant>
        <vt:i4>0</vt:i4>
      </vt:variant>
      <vt:variant>
        <vt:i4>5</vt:i4>
      </vt:variant>
      <vt:variant>
        <vt:lpwstr>https://doi.org/10.1016/j.lanwpc.2022.10067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2-26T17:44:00Z</dcterms:created>
  <dcterms:modified xsi:type="dcterms:W3CDTF">2026-02-26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1fb82c60,4d4ba3d0,1eba5cc5</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31e34762,314cbec9,362bdcd4</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2-25T04:51:02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76cff0a2-e7ea-4f13-ab79-d3a4caa3f28a</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Order">
    <vt:r8>8268800</vt:r8>
  </property>
  <property fmtid="{D5CDD505-2E9C-101B-9397-08002B2CF9AE}" pid="17" name="MediaServiceImageTags">
    <vt:lpwstr/>
  </property>
  <property fmtid="{D5CDD505-2E9C-101B-9397-08002B2CF9AE}" pid="18" name="xd_ProgID">
    <vt:lpwstr/>
  </property>
  <property fmtid="{D5CDD505-2E9C-101B-9397-08002B2CF9AE}" pid="19" name="ContentTypeId">
    <vt:lpwstr>0x0101005E4A37BE997BE34FBB7D5057D341D123</vt:lpwstr>
  </property>
  <property fmtid="{D5CDD505-2E9C-101B-9397-08002B2CF9AE}" pid="20" name="ComplianceAssetId">
    <vt:lpwstr/>
  </property>
  <property fmtid="{D5CDD505-2E9C-101B-9397-08002B2CF9AE}" pid="21" name="TemplateUrl">
    <vt:lpwstr/>
  </property>
  <property fmtid="{D5CDD505-2E9C-101B-9397-08002B2CF9AE}" pid="22" name="_ExtendedDescription">
    <vt:lpwstr/>
  </property>
  <property fmtid="{D5CDD505-2E9C-101B-9397-08002B2CF9AE}" pid="23" name="TriggerFlowInfo">
    <vt:lpwstr/>
  </property>
  <property fmtid="{D5CDD505-2E9C-101B-9397-08002B2CF9AE}" pid="24" name="docLang">
    <vt:lpwstr>en</vt:lpwstr>
  </property>
  <property fmtid="{D5CDD505-2E9C-101B-9397-08002B2CF9AE}" pid="25" name="xd_Signature">
    <vt:bool>false</vt:bool>
  </property>
</Properties>
</file>